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60E57A" w14:textId="77777777" w:rsidR="007140B6" w:rsidRDefault="00000000">
      <w:pPr>
        <w:rPr>
          <w:lang w:val="en-US"/>
        </w:rPr>
      </w:pPr>
      <w:r>
        <w:rPr>
          <w:noProof/>
        </w:rPr>
        <mc:AlternateContent>
          <mc:Choice Requires="wps">
            <w:drawing>
              <wp:inline distT="0" distB="0" distL="0" distR="0" wp14:anchorId="5ED3444F" wp14:editId="69F060DD">
                <wp:extent cx="304800" cy="304800"/>
                <wp:effectExtent l="0" t="0" r="0" b="0"/>
                <wp:docPr id="1" name="Form1"/>
                <wp:cNvGraphicFramePr/>
                <a:graphic xmlns:a="http://schemas.openxmlformats.org/drawingml/2006/main">
                  <a:graphicData uri="http://schemas.microsoft.com/office/word/2010/wordprocessingShape">
                    <wps:wsp>
                      <wps:cNvSpPr/>
                      <wps:spPr>
                        <a:xfrm>
                          <a:off x="0" y="0"/>
                          <a:ext cx="304920" cy="304920"/>
                        </a:xfrm>
                        <a:prstGeom prst="rect">
                          <a:avLst/>
                        </a:prstGeom>
                        <a:noFill/>
                        <a:ln w="0">
                          <a:noFill/>
                        </a:ln>
                      </wps:spPr>
                      <wps:style>
                        <a:lnRef idx="0">
                          <a:scrgbClr r="0" g="0" b="0"/>
                        </a:lnRef>
                        <a:fillRef idx="0">
                          <a:scrgbClr r="0" g="0" b="0"/>
                        </a:fillRef>
                        <a:effectRef idx="0">
                          <a:scrgbClr r="0" g="0" b="0"/>
                        </a:effectRef>
                        <a:fontRef idx="minor"/>
                      </wps:style>
                      <wps:bodyPr/>
                    </wps:wsp>
                  </a:graphicData>
                </a:graphic>
              </wp:inline>
            </w:drawing>
          </mc:Choice>
          <mc:Fallback>
            <w:pict>
              <v:rect w14:anchorId="5CDCD84B" id="Form1"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" filled="f" stroked="f" strokeweight="0">
                <w10:anchorlock/>
              </v:rect>
            </w:pict>
          </mc:Fallback>
        </mc:AlternateContent>
      </w:r>
      <w:r>
        <w:rPr>
          <w:lang w:val="en-US"/>
        </w:rPr>
        <w:t xml:space="preserve">                                                                                                        </w:t>
      </w:r>
    </w:p>
    <w:p w14:paraId="6E50412D" w14:textId="77777777" w:rsidR="007140B6" w:rsidRDefault="007140B6">
      <w:pPr>
        <w:rPr>
          <w:lang w:val="en-US"/>
        </w:rPr>
      </w:pPr>
    </w:p>
    <w:sdt>
      <w:sdtPr>
        <w:id w:val="1616259250"/>
        <w:docPartObj>
          <w:docPartGallery w:val="Table of Contents"/>
          <w:docPartUnique/>
        </w:docPartObj>
      </w:sdtPr>
      <w:sdtContent>
        <w:p w14:paraId="6040D987" w14:textId="6575E1CE" w:rsidR="00D204B2" w:rsidRDefault="00000000">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r>
            <w:fldChar w:fldCharType="begin"/>
          </w:r>
          <w:r>
            <w:rPr>
              <w:rStyle w:val="Verzeichnissprung"/>
              <w:webHidden/>
              <w:lang w:val="en-US"/>
            </w:rPr>
            <w:instrText xml:space="preserve"> TOC \z \o "1-3" \u \h</w:instrText>
          </w:r>
          <w:r>
            <w:rPr>
              <w:rStyle w:val="Verzeichnissprung"/>
              <w:lang w:val="en-US"/>
            </w:rPr>
            <w:fldChar w:fldCharType="separate"/>
          </w:r>
          <w:hyperlink w:anchor="_Toc156305403" w:history="1">
            <w:r w:rsidR="00D204B2" w:rsidRPr="00E2587C">
              <w:rPr>
                <w:rStyle w:val="Hyperlink"/>
                <w:noProof/>
                <w:lang w:val="en-US"/>
              </w:rPr>
              <w:t>Urfa-011: Urfa-011_Cemetry-Harran-2010</w:t>
            </w:r>
            <w:r w:rsidR="00D204B2">
              <w:rPr>
                <w:noProof/>
                <w:webHidden/>
              </w:rPr>
              <w:tab/>
            </w:r>
            <w:r w:rsidR="00D204B2">
              <w:rPr>
                <w:noProof/>
                <w:webHidden/>
              </w:rPr>
              <w:fldChar w:fldCharType="begin"/>
            </w:r>
            <w:r w:rsidR="00D204B2">
              <w:rPr>
                <w:noProof/>
                <w:webHidden/>
              </w:rPr>
              <w:instrText xml:space="preserve"> PAGEREF _Toc156305403 \h </w:instrText>
            </w:r>
            <w:r w:rsidR="00D204B2">
              <w:rPr>
                <w:noProof/>
                <w:webHidden/>
              </w:rPr>
            </w:r>
            <w:r w:rsidR="00D204B2">
              <w:rPr>
                <w:noProof/>
                <w:webHidden/>
              </w:rPr>
              <w:fldChar w:fldCharType="separate"/>
            </w:r>
            <w:r w:rsidR="00D204B2">
              <w:rPr>
                <w:noProof/>
                <w:webHidden/>
              </w:rPr>
              <w:t>2</w:t>
            </w:r>
            <w:r w:rsidR="00D204B2">
              <w:rPr>
                <w:noProof/>
                <w:webHidden/>
              </w:rPr>
              <w:fldChar w:fldCharType="end"/>
            </w:r>
          </w:hyperlink>
        </w:p>
        <w:p w14:paraId="32E60CF3" w14:textId="285D570D" w:rsidR="00D204B2" w:rsidRDefault="00D204B2">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04" w:history="1">
            <w:r w:rsidRPr="00E2587C">
              <w:rPr>
                <w:rStyle w:val="Hyperlink"/>
                <w:noProof/>
                <w:lang w:val="en-US"/>
              </w:rPr>
              <w:t>Urfa-012_Lentils-Harran-2010</w:t>
            </w:r>
            <w:r>
              <w:rPr>
                <w:noProof/>
                <w:webHidden/>
              </w:rPr>
              <w:tab/>
            </w:r>
            <w:r>
              <w:rPr>
                <w:noProof/>
                <w:webHidden/>
              </w:rPr>
              <w:fldChar w:fldCharType="begin"/>
            </w:r>
            <w:r>
              <w:rPr>
                <w:noProof/>
                <w:webHidden/>
              </w:rPr>
              <w:instrText xml:space="preserve"> PAGEREF _Toc156305404 \h </w:instrText>
            </w:r>
            <w:r>
              <w:rPr>
                <w:noProof/>
                <w:webHidden/>
              </w:rPr>
            </w:r>
            <w:r>
              <w:rPr>
                <w:noProof/>
                <w:webHidden/>
              </w:rPr>
              <w:fldChar w:fldCharType="separate"/>
            </w:r>
            <w:r>
              <w:rPr>
                <w:noProof/>
                <w:webHidden/>
              </w:rPr>
              <w:t>6</w:t>
            </w:r>
            <w:r>
              <w:rPr>
                <w:noProof/>
                <w:webHidden/>
              </w:rPr>
              <w:fldChar w:fldCharType="end"/>
            </w:r>
          </w:hyperlink>
        </w:p>
        <w:p w14:paraId="3E8B9840" w14:textId="391ACC77" w:rsidR="00D204B2" w:rsidRDefault="00D204B2">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05" w:history="1">
            <w:r w:rsidRPr="00E2587C">
              <w:rPr>
                <w:rStyle w:val="Hyperlink"/>
                <w:noProof/>
              </w:rPr>
              <w:t>Urfa-014_Village_of_Qoran-Harran-2010</w:t>
            </w:r>
            <w:r>
              <w:rPr>
                <w:noProof/>
                <w:webHidden/>
              </w:rPr>
              <w:tab/>
            </w:r>
            <w:r>
              <w:rPr>
                <w:noProof/>
                <w:webHidden/>
              </w:rPr>
              <w:fldChar w:fldCharType="begin"/>
            </w:r>
            <w:r>
              <w:rPr>
                <w:noProof/>
                <w:webHidden/>
              </w:rPr>
              <w:instrText xml:space="preserve"> PAGEREF _Toc156305405 \h </w:instrText>
            </w:r>
            <w:r>
              <w:rPr>
                <w:noProof/>
                <w:webHidden/>
              </w:rPr>
            </w:r>
            <w:r>
              <w:rPr>
                <w:noProof/>
                <w:webHidden/>
              </w:rPr>
              <w:fldChar w:fldCharType="separate"/>
            </w:r>
            <w:r>
              <w:rPr>
                <w:noProof/>
                <w:webHidden/>
              </w:rPr>
              <w:t>9</w:t>
            </w:r>
            <w:r>
              <w:rPr>
                <w:noProof/>
                <w:webHidden/>
              </w:rPr>
              <w:fldChar w:fldCharType="end"/>
            </w:r>
          </w:hyperlink>
        </w:p>
        <w:p w14:paraId="0C5C9E27" w14:textId="400230B3" w:rsidR="00D204B2" w:rsidRDefault="00D204B2">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06" w:history="1">
            <w:r w:rsidRPr="00E2587C">
              <w:rPr>
                <w:rStyle w:val="Hyperlink"/>
                <w:noProof/>
                <w:lang w:val="es-ES_tradnl"/>
              </w:rPr>
              <w:t>Urfa-024a_Vegetabels_and_Seasonal_Work-Harran-2010</w:t>
            </w:r>
            <w:r>
              <w:rPr>
                <w:noProof/>
                <w:webHidden/>
              </w:rPr>
              <w:tab/>
            </w:r>
            <w:r>
              <w:rPr>
                <w:noProof/>
                <w:webHidden/>
              </w:rPr>
              <w:fldChar w:fldCharType="begin"/>
            </w:r>
            <w:r>
              <w:rPr>
                <w:noProof/>
                <w:webHidden/>
              </w:rPr>
              <w:instrText xml:space="preserve"> PAGEREF _Toc156305406 \h </w:instrText>
            </w:r>
            <w:r>
              <w:rPr>
                <w:noProof/>
                <w:webHidden/>
              </w:rPr>
            </w:r>
            <w:r>
              <w:rPr>
                <w:noProof/>
                <w:webHidden/>
              </w:rPr>
              <w:fldChar w:fldCharType="separate"/>
            </w:r>
            <w:r>
              <w:rPr>
                <w:noProof/>
                <w:webHidden/>
              </w:rPr>
              <w:t>12</w:t>
            </w:r>
            <w:r>
              <w:rPr>
                <w:noProof/>
                <w:webHidden/>
              </w:rPr>
              <w:fldChar w:fldCharType="end"/>
            </w:r>
          </w:hyperlink>
        </w:p>
        <w:p w14:paraId="582BFBE8" w14:textId="7EDBC391" w:rsidR="00D204B2" w:rsidRDefault="00D204B2">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07" w:history="1">
            <w:r w:rsidRPr="00E2587C">
              <w:rPr>
                <w:rStyle w:val="Hyperlink"/>
                <w:noProof/>
                <w:lang w:val="en-US"/>
              </w:rPr>
              <w:t>Urfa-024b_Vegetabels_and_Seasonal_Work-Harran-2010</w:t>
            </w:r>
            <w:r>
              <w:rPr>
                <w:noProof/>
                <w:webHidden/>
              </w:rPr>
              <w:tab/>
            </w:r>
            <w:r>
              <w:rPr>
                <w:noProof/>
                <w:webHidden/>
              </w:rPr>
              <w:fldChar w:fldCharType="begin"/>
            </w:r>
            <w:r>
              <w:rPr>
                <w:noProof/>
                <w:webHidden/>
              </w:rPr>
              <w:instrText xml:space="preserve"> PAGEREF _Toc156305407 \h </w:instrText>
            </w:r>
            <w:r>
              <w:rPr>
                <w:noProof/>
                <w:webHidden/>
              </w:rPr>
            </w:r>
            <w:r>
              <w:rPr>
                <w:noProof/>
                <w:webHidden/>
              </w:rPr>
              <w:fldChar w:fldCharType="separate"/>
            </w:r>
            <w:r>
              <w:rPr>
                <w:noProof/>
                <w:webHidden/>
              </w:rPr>
              <w:t>13</w:t>
            </w:r>
            <w:r>
              <w:rPr>
                <w:noProof/>
                <w:webHidden/>
              </w:rPr>
              <w:fldChar w:fldCharType="end"/>
            </w:r>
          </w:hyperlink>
        </w:p>
        <w:p w14:paraId="2A6BE6E6" w14:textId="4D563650" w:rsidR="00D204B2" w:rsidRDefault="00D204B2">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08" w:history="1">
            <w:r w:rsidRPr="00E2587C">
              <w:rPr>
                <w:rStyle w:val="Hyperlink"/>
                <w:noProof/>
                <w:lang w:val="en-US"/>
              </w:rPr>
              <w:t>Urfa-027_Cultivation-Harran-2010</w:t>
            </w:r>
            <w:r>
              <w:rPr>
                <w:noProof/>
                <w:webHidden/>
              </w:rPr>
              <w:tab/>
            </w:r>
            <w:r>
              <w:rPr>
                <w:noProof/>
                <w:webHidden/>
              </w:rPr>
              <w:fldChar w:fldCharType="begin"/>
            </w:r>
            <w:r>
              <w:rPr>
                <w:noProof/>
                <w:webHidden/>
              </w:rPr>
              <w:instrText xml:space="preserve"> PAGEREF _Toc156305408 \h </w:instrText>
            </w:r>
            <w:r>
              <w:rPr>
                <w:noProof/>
                <w:webHidden/>
              </w:rPr>
            </w:r>
            <w:r>
              <w:rPr>
                <w:noProof/>
                <w:webHidden/>
              </w:rPr>
              <w:fldChar w:fldCharType="separate"/>
            </w:r>
            <w:r>
              <w:rPr>
                <w:noProof/>
                <w:webHidden/>
              </w:rPr>
              <w:t>18</w:t>
            </w:r>
            <w:r>
              <w:rPr>
                <w:noProof/>
                <w:webHidden/>
              </w:rPr>
              <w:fldChar w:fldCharType="end"/>
            </w:r>
          </w:hyperlink>
        </w:p>
        <w:p w14:paraId="0885C373" w14:textId="3F33B2E4" w:rsidR="00D204B2" w:rsidRDefault="00D204B2">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09" w:history="1">
            <w:r w:rsidRPr="00E2587C">
              <w:rPr>
                <w:rStyle w:val="Hyperlink"/>
                <w:noProof/>
                <w:lang w:val="en-US"/>
              </w:rPr>
              <w:t>Urfa-029_Smoking-Harran-2010</w:t>
            </w:r>
            <w:r>
              <w:rPr>
                <w:noProof/>
                <w:webHidden/>
              </w:rPr>
              <w:tab/>
            </w:r>
            <w:r>
              <w:rPr>
                <w:noProof/>
                <w:webHidden/>
              </w:rPr>
              <w:fldChar w:fldCharType="begin"/>
            </w:r>
            <w:r>
              <w:rPr>
                <w:noProof/>
                <w:webHidden/>
              </w:rPr>
              <w:instrText xml:space="preserve"> PAGEREF _Toc156305409 \h </w:instrText>
            </w:r>
            <w:r>
              <w:rPr>
                <w:noProof/>
                <w:webHidden/>
              </w:rPr>
            </w:r>
            <w:r>
              <w:rPr>
                <w:noProof/>
                <w:webHidden/>
              </w:rPr>
              <w:fldChar w:fldCharType="separate"/>
            </w:r>
            <w:r>
              <w:rPr>
                <w:noProof/>
                <w:webHidden/>
              </w:rPr>
              <w:t>19</w:t>
            </w:r>
            <w:r>
              <w:rPr>
                <w:noProof/>
                <w:webHidden/>
              </w:rPr>
              <w:fldChar w:fldCharType="end"/>
            </w:r>
          </w:hyperlink>
        </w:p>
        <w:p w14:paraId="0EA7C79B" w14:textId="5728A23C" w:rsidR="00D204B2" w:rsidRDefault="00D204B2">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10" w:history="1">
            <w:r w:rsidRPr="00E2587C">
              <w:rPr>
                <w:rStyle w:val="Hyperlink"/>
                <w:noProof/>
                <w:lang w:val="en-US"/>
              </w:rPr>
              <w:t>Urfa-033_Sheikh_Nifil-Harran-2010</w:t>
            </w:r>
            <w:r>
              <w:rPr>
                <w:noProof/>
                <w:webHidden/>
              </w:rPr>
              <w:tab/>
            </w:r>
            <w:r>
              <w:rPr>
                <w:noProof/>
                <w:webHidden/>
              </w:rPr>
              <w:fldChar w:fldCharType="begin"/>
            </w:r>
            <w:r>
              <w:rPr>
                <w:noProof/>
                <w:webHidden/>
              </w:rPr>
              <w:instrText xml:space="preserve"> PAGEREF _Toc156305410 \h </w:instrText>
            </w:r>
            <w:r>
              <w:rPr>
                <w:noProof/>
                <w:webHidden/>
              </w:rPr>
            </w:r>
            <w:r>
              <w:rPr>
                <w:noProof/>
                <w:webHidden/>
              </w:rPr>
              <w:fldChar w:fldCharType="separate"/>
            </w:r>
            <w:r>
              <w:rPr>
                <w:noProof/>
                <w:webHidden/>
              </w:rPr>
              <w:t>21</w:t>
            </w:r>
            <w:r>
              <w:rPr>
                <w:noProof/>
                <w:webHidden/>
              </w:rPr>
              <w:fldChar w:fldCharType="end"/>
            </w:r>
          </w:hyperlink>
        </w:p>
        <w:p w14:paraId="55A13AF5" w14:textId="1E8E125C" w:rsidR="00D204B2" w:rsidRDefault="00D204B2">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11" w:history="1">
            <w:r w:rsidRPr="00E2587C">
              <w:rPr>
                <w:rStyle w:val="Hyperlink"/>
                <w:noProof/>
                <w:lang w:val="en-US"/>
              </w:rPr>
              <w:t>Urfa-034_Liquorice-Harran-2010</w:t>
            </w:r>
            <w:r w:rsidRPr="00E2587C">
              <w:rPr>
                <w:rStyle w:val="Hyperlink"/>
                <w:i/>
                <w:noProof/>
                <w:lang w:val="en-US"/>
              </w:rPr>
              <w:t xml:space="preserve"> </w:t>
            </w:r>
            <w:r w:rsidRPr="00E2587C">
              <w:rPr>
                <w:rStyle w:val="Hyperlink"/>
                <w:noProof/>
                <w:lang w:val="en-US"/>
              </w:rPr>
              <w:t>[published in M. Klimiuk 2021]]</w:t>
            </w:r>
            <w:r>
              <w:rPr>
                <w:noProof/>
                <w:webHidden/>
              </w:rPr>
              <w:tab/>
            </w:r>
            <w:r>
              <w:rPr>
                <w:noProof/>
                <w:webHidden/>
              </w:rPr>
              <w:fldChar w:fldCharType="begin"/>
            </w:r>
            <w:r>
              <w:rPr>
                <w:noProof/>
                <w:webHidden/>
              </w:rPr>
              <w:instrText xml:space="preserve"> PAGEREF _Toc156305411 \h </w:instrText>
            </w:r>
            <w:r>
              <w:rPr>
                <w:noProof/>
                <w:webHidden/>
              </w:rPr>
            </w:r>
            <w:r>
              <w:rPr>
                <w:noProof/>
                <w:webHidden/>
              </w:rPr>
              <w:fldChar w:fldCharType="separate"/>
            </w:r>
            <w:r>
              <w:rPr>
                <w:noProof/>
                <w:webHidden/>
              </w:rPr>
              <w:t>24</w:t>
            </w:r>
            <w:r>
              <w:rPr>
                <w:noProof/>
                <w:webHidden/>
              </w:rPr>
              <w:fldChar w:fldCharType="end"/>
            </w:r>
          </w:hyperlink>
        </w:p>
        <w:p w14:paraId="255FA4F1" w14:textId="33F19DD1" w:rsidR="00D204B2" w:rsidRDefault="00D204B2">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12" w:history="1">
            <w:r w:rsidRPr="00E2587C">
              <w:rPr>
                <w:rStyle w:val="Hyperlink"/>
                <w:noProof/>
              </w:rPr>
              <w:t>Urfa-042_Hospitality-Harran-2010</w:t>
            </w:r>
            <w:r>
              <w:rPr>
                <w:noProof/>
                <w:webHidden/>
              </w:rPr>
              <w:tab/>
            </w:r>
            <w:r>
              <w:rPr>
                <w:noProof/>
                <w:webHidden/>
              </w:rPr>
              <w:fldChar w:fldCharType="begin"/>
            </w:r>
            <w:r>
              <w:rPr>
                <w:noProof/>
                <w:webHidden/>
              </w:rPr>
              <w:instrText xml:space="preserve"> PAGEREF _Toc156305412 \h </w:instrText>
            </w:r>
            <w:r>
              <w:rPr>
                <w:noProof/>
                <w:webHidden/>
              </w:rPr>
            </w:r>
            <w:r>
              <w:rPr>
                <w:noProof/>
                <w:webHidden/>
              </w:rPr>
              <w:fldChar w:fldCharType="separate"/>
            </w:r>
            <w:r>
              <w:rPr>
                <w:noProof/>
                <w:webHidden/>
              </w:rPr>
              <w:t>25</w:t>
            </w:r>
            <w:r>
              <w:rPr>
                <w:noProof/>
                <w:webHidden/>
              </w:rPr>
              <w:fldChar w:fldCharType="end"/>
            </w:r>
          </w:hyperlink>
        </w:p>
        <w:p w14:paraId="61478685" w14:textId="29A77370" w:rsidR="00D204B2" w:rsidRDefault="00D204B2">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13" w:history="1">
            <w:r w:rsidRPr="00E2587C">
              <w:rPr>
                <w:rStyle w:val="Hyperlink"/>
                <w:noProof/>
              </w:rPr>
              <w:t>Urfa-043_Truffle-Harran-2010</w:t>
            </w:r>
            <w:r>
              <w:rPr>
                <w:noProof/>
                <w:webHidden/>
              </w:rPr>
              <w:tab/>
            </w:r>
            <w:r>
              <w:rPr>
                <w:noProof/>
                <w:webHidden/>
              </w:rPr>
              <w:fldChar w:fldCharType="begin"/>
            </w:r>
            <w:r>
              <w:rPr>
                <w:noProof/>
                <w:webHidden/>
              </w:rPr>
              <w:instrText xml:space="preserve"> PAGEREF _Toc156305413 \h </w:instrText>
            </w:r>
            <w:r>
              <w:rPr>
                <w:noProof/>
                <w:webHidden/>
              </w:rPr>
            </w:r>
            <w:r>
              <w:rPr>
                <w:noProof/>
                <w:webHidden/>
              </w:rPr>
              <w:fldChar w:fldCharType="separate"/>
            </w:r>
            <w:r>
              <w:rPr>
                <w:noProof/>
                <w:webHidden/>
              </w:rPr>
              <w:t>29</w:t>
            </w:r>
            <w:r>
              <w:rPr>
                <w:noProof/>
                <w:webHidden/>
              </w:rPr>
              <w:fldChar w:fldCharType="end"/>
            </w:r>
          </w:hyperlink>
        </w:p>
        <w:p w14:paraId="10007569" w14:textId="2B66CD2B" w:rsidR="00D204B2" w:rsidRDefault="00D204B2">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14" w:history="1">
            <w:r w:rsidRPr="00E2587C">
              <w:rPr>
                <w:rStyle w:val="Hyperlink"/>
                <w:noProof/>
                <w:lang w:val="en-US"/>
              </w:rPr>
              <w:t>Urfa-044: Urfa-044_Sacks-Harran-2010 [published in M. Klimiuk 2021]</w:t>
            </w:r>
            <w:r>
              <w:rPr>
                <w:noProof/>
                <w:webHidden/>
              </w:rPr>
              <w:tab/>
            </w:r>
            <w:r>
              <w:rPr>
                <w:noProof/>
                <w:webHidden/>
              </w:rPr>
              <w:fldChar w:fldCharType="begin"/>
            </w:r>
            <w:r>
              <w:rPr>
                <w:noProof/>
                <w:webHidden/>
              </w:rPr>
              <w:instrText xml:space="preserve"> PAGEREF _Toc156305414 \h </w:instrText>
            </w:r>
            <w:r>
              <w:rPr>
                <w:noProof/>
                <w:webHidden/>
              </w:rPr>
            </w:r>
            <w:r>
              <w:rPr>
                <w:noProof/>
                <w:webHidden/>
              </w:rPr>
              <w:fldChar w:fldCharType="separate"/>
            </w:r>
            <w:r>
              <w:rPr>
                <w:noProof/>
                <w:webHidden/>
              </w:rPr>
              <w:t>31</w:t>
            </w:r>
            <w:r>
              <w:rPr>
                <w:noProof/>
                <w:webHidden/>
              </w:rPr>
              <w:fldChar w:fldCharType="end"/>
            </w:r>
          </w:hyperlink>
        </w:p>
        <w:p w14:paraId="7CA4EF7E" w14:textId="2E38FBEA" w:rsidR="00D204B2" w:rsidRDefault="00D204B2">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15" w:history="1">
            <w:r w:rsidRPr="00E2587C">
              <w:rPr>
                <w:rStyle w:val="Hyperlink"/>
                <w:noProof/>
                <w:lang w:val="en-US"/>
              </w:rPr>
              <w:t>Urfa-045_Gamra_Dariba-Harran-2010</w:t>
            </w:r>
            <w:r>
              <w:rPr>
                <w:noProof/>
                <w:webHidden/>
              </w:rPr>
              <w:tab/>
            </w:r>
            <w:r>
              <w:rPr>
                <w:noProof/>
                <w:webHidden/>
              </w:rPr>
              <w:fldChar w:fldCharType="begin"/>
            </w:r>
            <w:r>
              <w:rPr>
                <w:noProof/>
                <w:webHidden/>
              </w:rPr>
              <w:instrText xml:space="preserve"> PAGEREF _Toc156305415 \h </w:instrText>
            </w:r>
            <w:r>
              <w:rPr>
                <w:noProof/>
                <w:webHidden/>
              </w:rPr>
            </w:r>
            <w:r>
              <w:rPr>
                <w:noProof/>
                <w:webHidden/>
              </w:rPr>
              <w:fldChar w:fldCharType="separate"/>
            </w:r>
            <w:r>
              <w:rPr>
                <w:noProof/>
                <w:webHidden/>
              </w:rPr>
              <w:t>33</w:t>
            </w:r>
            <w:r>
              <w:rPr>
                <w:noProof/>
                <w:webHidden/>
              </w:rPr>
              <w:fldChar w:fldCharType="end"/>
            </w:r>
          </w:hyperlink>
        </w:p>
        <w:p w14:paraId="5E84B75F" w14:textId="4C43623B" w:rsidR="00D204B2" w:rsidRDefault="00D204B2">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16" w:history="1">
            <w:r w:rsidRPr="00E2587C">
              <w:rPr>
                <w:rStyle w:val="Hyperlink"/>
                <w:noProof/>
                <w:lang w:val="en-US"/>
              </w:rPr>
              <w:t>Urfa-046_Game_Xwetime-Harran-2010</w:t>
            </w:r>
            <w:r>
              <w:rPr>
                <w:noProof/>
                <w:webHidden/>
              </w:rPr>
              <w:tab/>
            </w:r>
            <w:r>
              <w:rPr>
                <w:noProof/>
                <w:webHidden/>
              </w:rPr>
              <w:fldChar w:fldCharType="begin"/>
            </w:r>
            <w:r>
              <w:rPr>
                <w:noProof/>
                <w:webHidden/>
              </w:rPr>
              <w:instrText xml:space="preserve"> PAGEREF _Toc156305416 \h </w:instrText>
            </w:r>
            <w:r>
              <w:rPr>
                <w:noProof/>
                <w:webHidden/>
              </w:rPr>
            </w:r>
            <w:r>
              <w:rPr>
                <w:noProof/>
                <w:webHidden/>
              </w:rPr>
              <w:fldChar w:fldCharType="separate"/>
            </w:r>
            <w:r>
              <w:rPr>
                <w:noProof/>
                <w:webHidden/>
              </w:rPr>
              <w:t>34</w:t>
            </w:r>
            <w:r>
              <w:rPr>
                <w:noProof/>
                <w:webHidden/>
              </w:rPr>
              <w:fldChar w:fldCharType="end"/>
            </w:r>
          </w:hyperlink>
        </w:p>
        <w:p w14:paraId="247BA86E" w14:textId="697470B7" w:rsidR="00D204B2" w:rsidRDefault="00D204B2">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17" w:history="1">
            <w:r w:rsidRPr="00E2587C">
              <w:rPr>
                <w:rStyle w:val="Hyperlink"/>
                <w:noProof/>
                <w:lang w:val="en-US"/>
              </w:rPr>
              <w:t>Urfa-047_Game_Qubbeya-Harran-2010</w:t>
            </w:r>
            <w:r>
              <w:rPr>
                <w:noProof/>
                <w:webHidden/>
              </w:rPr>
              <w:tab/>
            </w:r>
            <w:r>
              <w:rPr>
                <w:noProof/>
                <w:webHidden/>
              </w:rPr>
              <w:fldChar w:fldCharType="begin"/>
            </w:r>
            <w:r>
              <w:rPr>
                <w:noProof/>
                <w:webHidden/>
              </w:rPr>
              <w:instrText xml:space="preserve"> PAGEREF _Toc156305417 \h </w:instrText>
            </w:r>
            <w:r>
              <w:rPr>
                <w:noProof/>
                <w:webHidden/>
              </w:rPr>
            </w:r>
            <w:r>
              <w:rPr>
                <w:noProof/>
                <w:webHidden/>
              </w:rPr>
              <w:fldChar w:fldCharType="separate"/>
            </w:r>
            <w:r>
              <w:rPr>
                <w:noProof/>
                <w:webHidden/>
              </w:rPr>
              <w:t>36</w:t>
            </w:r>
            <w:r>
              <w:rPr>
                <w:noProof/>
                <w:webHidden/>
              </w:rPr>
              <w:fldChar w:fldCharType="end"/>
            </w:r>
          </w:hyperlink>
        </w:p>
        <w:p w14:paraId="36F95389" w14:textId="47E92398" w:rsidR="00D204B2" w:rsidRDefault="00D204B2">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18" w:history="1">
            <w:r w:rsidRPr="00E2587C">
              <w:rPr>
                <w:rStyle w:val="Hyperlink"/>
                <w:noProof/>
              </w:rPr>
              <w:t>Urfa-048_Game_Cab-Harran-2010</w:t>
            </w:r>
            <w:r>
              <w:rPr>
                <w:noProof/>
                <w:webHidden/>
              </w:rPr>
              <w:tab/>
            </w:r>
            <w:r>
              <w:rPr>
                <w:noProof/>
                <w:webHidden/>
              </w:rPr>
              <w:fldChar w:fldCharType="begin"/>
            </w:r>
            <w:r>
              <w:rPr>
                <w:noProof/>
                <w:webHidden/>
              </w:rPr>
              <w:instrText xml:space="preserve"> PAGEREF _Toc156305418 \h </w:instrText>
            </w:r>
            <w:r>
              <w:rPr>
                <w:noProof/>
                <w:webHidden/>
              </w:rPr>
            </w:r>
            <w:r>
              <w:rPr>
                <w:noProof/>
                <w:webHidden/>
              </w:rPr>
              <w:fldChar w:fldCharType="separate"/>
            </w:r>
            <w:r>
              <w:rPr>
                <w:noProof/>
                <w:webHidden/>
              </w:rPr>
              <w:t>37</w:t>
            </w:r>
            <w:r>
              <w:rPr>
                <w:noProof/>
                <w:webHidden/>
              </w:rPr>
              <w:fldChar w:fldCharType="end"/>
            </w:r>
          </w:hyperlink>
        </w:p>
        <w:p w14:paraId="160684DD" w14:textId="5774563F" w:rsidR="00D204B2" w:rsidRDefault="00D204B2">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19" w:history="1">
            <w:r w:rsidRPr="00E2587C">
              <w:rPr>
                <w:rStyle w:val="Hyperlink"/>
                <w:noProof/>
                <w:lang w:val="en-US"/>
              </w:rPr>
              <w:t>Urfa-057_Story_of_Magician-Harran-2010</w:t>
            </w:r>
            <w:r>
              <w:rPr>
                <w:noProof/>
                <w:webHidden/>
              </w:rPr>
              <w:tab/>
            </w:r>
            <w:r>
              <w:rPr>
                <w:noProof/>
                <w:webHidden/>
              </w:rPr>
              <w:fldChar w:fldCharType="begin"/>
            </w:r>
            <w:r>
              <w:rPr>
                <w:noProof/>
                <w:webHidden/>
              </w:rPr>
              <w:instrText xml:space="preserve"> PAGEREF _Toc156305419 \h </w:instrText>
            </w:r>
            <w:r>
              <w:rPr>
                <w:noProof/>
                <w:webHidden/>
              </w:rPr>
            </w:r>
            <w:r>
              <w:rPr>
                <w:noProof/>
                <w:webHidden/>
              </w:rPr>
              <w:fldChar w:fldCharType="separate"/>
            </w:r>
            <w:r>
              <w:rPr>
                <w:noProof/>
                <w:webHidden/>
              </w:rPr>
              <w:t>38</w:t>
            </w:r>
            <w:r>
              <w:rPr>
                <w:noProof/>
                <w:webHidden/>
              </w:rPr>
              <w:fldChar w:fldCharType="end"/>
            </w:r>
          </w:hyperlink>
        </w:p>
        <w:p w14:paraId="1323E0D0" w14:textId="50A662BC" w:rsidR="00D204B2" w:rsidRDefault="00D204B2">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20" w:history="1">
            <w:r w:rsidRPr="00E2587C">
              <w:rPr>
                <w:rStyle w:val="Hyperlink"/>
                <w:noProof/>
                <w:lang w:val="en-US"/>
              </w:rPr>
              <w:t>Urfa-061_Life_of_al-Harrani-Harran-2010</w:t>
            </w:r>
            <w:r>
              <w:rPr>
                <w:noProof/>
                <w:webHidden/>
              </w:rPr>
              <w:tab/>
            </w:r>
            <w:r>
              <w:rPr>
                <w:noProof/>
                <w:webHidden/>
              </w:rPr>
              <w:fldChar w:fldCharType="begin"/>
            </w:r>
            <w:r>
              <w:rPr>
                <w:noProof/>
                <w:webHidden/>
              </w:rPr>
              <w:instrText xml:space="preserve"> PAGEREF _Toc156305420 \h </w:instrText>
            </w:r>
            <w:r>
              <w:rPr>
                <w:noProof/>
                <w:webHidden/>
              </w:rPr>
            </w:r>
            <w:r>
              <w:rPr>
                <w:noProof/>
                <w:webHidden/>
              </w:rPr>
              <w:fldChar w:fldCharType="separate"/>
            </w:r>
            <w:r>
              <w:rPr>
                <w:noProof/>
                <w:webHidden/>
              </w:rPr>
              <w:t>40</w:t>
            </w:r>
            <w:r>
              <w:rPr>
                <w:noProof/>
                <w:webHidden/>
              </w:rPr>
              <w:fldChar w:fldCharType="end"/>
            </w:r>
          </w:hyperlink>
        </w:p>
        <w:p w14:paraId="62744CD3" w14:textId="0F0EAD46" w:rsidR="00D204B2" w:rsidRDefault="00D204B2">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21" w:history="1">
            <w:r w:rsidRPr="00E2587C">
              <w:rPr>
                <w:rStyle w:val="Hyperlink"/>
                <w:noProof/>
                <w:lang w:val="en-US"/>
              </w:rPr>
              <w:t>Urfa-068_Tribes_Armenians_Jews-Harran-2010</w:t>
            </w:r>
            <w:r>
              <w:rPr>
                <w:noProof/>
                <w:webHidden/>
              </w:rPr>
              <w:tab/>
            </w:r>
            <w:r>
              <w:rPr>
                <w:noProof/>
                <w:webHidden/>
              </w:rPr>
              <w:fldChar w:fldCharType="begin"/>
            </w:r>
            <w:r>
              <w:rPr>
                <w:noProof/>
                <w:webHidden/>
              </w:rPr>
              <w:instrText xml:space="preserve"> PAGEREF _Toc156305421 \h </w:instrText>
            </w:r>
            <w:r>
              <w:rPr>
                <w:noProof/>
                <w:webHidden/>
              </w:rPr>
            </w:r>
            <w:r>
              <w:rPr>
                <w:noProof/>
                <w:webHidden/>
              </w:rPr>
              <w:fldChar w:fldCharType="separate"/>
            </w:r>
            <w:r>
              <w:rPr>
                <w:noProof/>
                <w:webHidden/>
              </w:rPr>
              <w:t>42</w:t>
            </w:r>
            <w:r>
              <w:rPr>
                <w:noProof/>
                <w:webHidden/>
              </w:rPr>
              <w:fldChar w:fldCharType="end"/>
            </w:r>
          </w:hyperlink>
        </w:p>
        <w:p w14:paraId="22B41C83" w14:textId="4C32B482" w:rsidR="00D204B2" w:rsidRDefault="00D204B2">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22" w:history="1">
            <w:r w:rsidRPr="00E2587C">
              <w:rPr>
                <w:rStyle w:val="Hyperlink"/>
                <w:noProof/>
                <w:lang w:val="es-ES_tradnl"/>
              </w:rPr>
              <w:t>Urfa-069a_Armenians-Harran-2010</w:t>
            </w:r>
            <w:r>
              <w:rPr>
                <w:noProof/>
                <w:webHidden/>
              </w:rPr>
              <w:tab/>
            </w:r>
            <w:r>
              <w:rPr>
                <w:noProof/>
                <w:webHidden/>
              </w:rPr>
              <w:fldChar w:fldCharType="begin"/>
            </w:r>
            <w:r>
              <w:rPr>
                <w:noProof/>
                <w:webHidden/>
              </w:rPr>
              <w:instrText xml:space="preserve"> PAGEREF _Toc156305422 \h </w:instrText>
            </w:r>
            <w:r>
              <w:rPr>
                <w:noProof/>
                <w:webHidden/>
              </w:rPr>
            </w:r>
            <w:r>
              <w:rPr>
                <w:noProof/>
                <w:webHidden/>
              </w:rPr>
              <w:fldChar w:fldCharType="separate"/>
            </w:r>
            <w:r>
              <w:rPr>
                <w:noProof/>
                <w:webHidden/>
              </w:rPr>
              <w:t>48</w:t>
            </w:r>
            <w:r>
              <w:rPr>
                <w:noProof/>
                <w:webHidden/>
              </w:rPr>
              <w:fldChar w:fldCharType="end"/>
            </w:r>
          </w:hyperlink>
        </w:p>
        <w:p w14:paraId="72B6899B" w14:textId="19EB559A" w:rsidR="00D204B2" w:rsidRDefault="00D204B2">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23" w:history="1">
            <w:r w:rsidRPr="00E2587C">
              <w:rPr>
                <w:rStyle w:val="Hyperlink"/>
                <w:noProof/>
              </w:rPr>
              <w:t>Urfa-069b_Arabicised_Kurds-Harran-2010</w:t>
            </w:r>
            <w:r>
              <w:rPr>
                <w:noProof/>
                <w:webHidden/>
              </w:rPr>
              <w:tab/>
            </w:r>
            <w:r>
              <w:rPr>
                <w:noProof/>
                <w:webHidden/>
              </w:rPr>
              <w:fldChar w:fldCharType="begin"/>
            </w:r>
            <w:r>
              <w:rPr>
                <w:noProof/>
                <w:webHidden/>
              </w:rPr>
              <w:instrText xml:space="preserve"> PAGEREF _Toc156305423 \h </w:instrText>
            </w:r>
            <w:r>
              <w:rPr>
                <w:noProof/>
                <w:webHidden/>
              </w:rPr>
            </w:r>
            <w:r>
              <w:rPr>
                <w:noProof/>
                <w:webHidden/>
              </w:rPr>
              <w:fldChar w:fldCharType="separate"/>
            </w:r>
            <w:r>
              <w:rPr>
                <w:noProof/>
                <w:webHidden/>
              </w:rPr>
              <w:t>49</w:t>
            </w:r>
            <w:r>
              <w:rPr>
                <w:noProof/>
                <w:webHidden/>
              </w:rPr>
              <w:fldChar w:fldCharType="end"/>
            </w:r>
          </w:hyperlink>
        </w:p>
        <w:p w14:paraId="5FC9EC1A" w14:textId="4C1B0B92" w:rsidR="00D204B2" w:rsidRDefault="00D204B2">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24" w:history="1">
            <w:r w:rsidRPr="00E2587C">
              <w:rPr>
                <w:rStyle w:val="Hyperlink"/>
                <w:noProof/>
              </w:rPr>
              <w:t>Urfa-070_Hen_House-Harran-2010</w:t>
            </w:r>
            <w:r>
              <w:rPr>
                <w:noProof/>
                <w:webHidden/>
              </w:rPr>
              <w:tab/>
            </w:r>
            <w:r>
              <w:rPr>
                <w:noProof/>
                <w:webHidden/>
              </w:rPr>
              <w:fldChar w:fldCharType="begin"/>
            </w:r>
            <w:r>
              <w:rPr>
                <w:noProof/>
                <w:webHidden/>
              </w:rPr>
              <w:instrText xml:space="preserve"> PAGEREF _Toc156305424 \h </w:instrText>
            </w:r>
            <w:r>
              <w:rPr>
                <w:noProof/>
                <w:webHidden/>
              </w:rPr>
            </w:r>
            <w:r>
              <w:rPr>
                <w:noProof/>
                <w:webHidden/>
              </w:rPr>
              <w:fldChar w:fldCharType="separate"/>
            </w:r>
            <w:r>
              <w:rPr>
                <w:noProof/>
                <w:webHidden/>
              </w:rPr>
              <w:t>50</w:t>
            </w:r>
            <w:r>
              <w:rPr>
                <w:noProof/>
                <w:webHidden/>
              </w:rPr>
              <w:fldChar w:fldCharType="end"/>
            </w:r>
          </w:hyperlink>
        </w:p>
        <w:p w14:paraId="607397C1" w14:textId="3EB35B77" w:rsidR="00D204B2" w:rsidRDefault="00D204B2">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25" w:history="1">
            <w:r w:rsidRPr="00E2587C">
              <w:rPr>
                <w:rStyle w:val="Hyperlink"/>
                <w:noProof/>
                <w:lang w:val="en-US"/>
              </w:rPr>
              <w:t>Urfa-072_Villages-Harran-2010</w:t>
            </w:r>
            <w:r>
              <w:rPr>
                <w:noProof/>
                <w:webHidden/>
              </w:rPr>
              <w:tab/>
            </w:r>
            <w:r>
              <w:rPr>
                <w:noProof/>
                <w:webHidden/>
              </w:rPr>
              <w:fldChar w:fldCharType="begin"/>
            </w:r>
            <w:r>
              <w:rPr>
                <w:noProof/>
                <w:webHidden/>
              </w:rPr>
              <w:instrText xml:space="preserve"> PAGEREF _Toc156305425 \h </w:instrText>
            </w:r>
            <w:r>
              <w:rPr>
                <w:noProof/>
                <w:webHidden/>
              </w:rPr>
            </w:r>
            <w:r>
              <w:rPr>
                <w:noProof/>
                <w:webHidden/>
              </w:rPr>
              <w:fldChar w:fldCharType="separate"/>
            </w:r>
            <w:r>
              <w:rPr>
                <w:noProof/>
                <w:webHidden/>
              </w:rPr>
              <w:t>51</w:t>
            </w:r>
            <w:r>
              <w:rPr>
                <w:noProof/>
                <w:webHidden/>
              </w:rPr>
              <w:fldChar w:fldCharType="end"/>
            </w:r>
          </w:hyperlink>
        </w:p>
        <w:p w14:paraId="4D91C00C" w14:textId="081C2595" w:rsidR="00D204B2" w:rsidRDefault="00D204B2">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26" w:history="1">
            <w:r w:rsidRPr="00E2587C">
              <w:rPr>
                <w:rStyle w:val="Hyperlink"/>
                <w:noProof/>
              </w:rPr>
              <w:t>Urfa-073_Talls_Flood-Harran-2010</w:t>
            </w:r>
            <w:r>
              <w:rPr>
                <w:noProof/>
                <w:webHidden/>
              </w:rPr>
              <w:tab/>
            </w:r>
            <w:r>
              <w:rPr>
                <w:noProof/>
                <w:webHidden/>
              </w:rPr>
              <w:fldChar w:fldCharType="begin"/>
            </w:r>
            <w:r>
              <w:rPr>
                <w:noProof/>
                <w:webHidden/>
              </w:rPr>
              <w:instrText xml:space="preserve"> PAGEREF _Toc156305426 \h </w:instrText>
            </w:r>
            <w:r>
              <w:rPr>
                <w:noProof/>
                <w:webHidden/>
              </w:rPr>
            </w:r>
            <w:r>
              <w:rPr>
                <w:noProof/>
                <w:webHidden/>
              </w:rPr>
              <w:fldChar w:fldCharType="separate"/>
            </w:r>
            <w:r>
              <w:rPr>
                <w:noProof/>
                <w:webHidden/>
              </w:rPr>
              <w:t>55</w:t>
            </w:r>
            <w:r>
              <w:rPr>
                <w:noProof/>
                <w:webHidden/>
              </w:rPr>
              <w:fldChar w:fldCharType="end"/>
            </w:r>
          </w:hyperlink>
        </w:p>
        <w:p w14:paraId="6B816CA4" w14:textId="5EC159C3" w:rsidR="00D204B2" w:rsidRDefault="00D204B2">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27" w:history="1">
            <w:r w:rsidRPr="00E2587C">
              <w:rPr>
                <w:rStyle w:val="Hyperlink"/>
                <w:noProof/>
              </w:rPr>
              <w:t>Urfa-074_Talls_Burial_for_Children-Harran-2010</w:t>
            </w:r>
            <w:r>
              <w:rPr>
                <w:noProof/>
                <w:webHidden/>
              </w:rPr>
              <w:tab/>
            </w:r>
            <w:r>
              <w:rPr>
                <w:noProof/>
                <w:webHidden/>
              </w:rPr>
              <w:fldChar w:fldCharType="begin"/>
            </w:r>
            <w:r>
              <w:rPr>
                <w:noProof/>
                <w:webHidden/>
              </w:rPr>
              <w:instrText xml:space="preserve"> PAGEREF _Toc156305427 \h </w:instrText>
            </w:r>
            <w:r>
              <w:rPr>
                <w:noProof/>
                <w:webHidden/>
              </w:rPr>
            </w:r>
            <w:r>
              <w:rPr>
                <w:noProof/>
                <w:webHidden/>
              </w:rPr>
              <w:fldChar w:fldCharType="separate"/>
            </w:r>
            <w:r>
              <w:rPr>
                <w:noProof/>
                <w:webHidden/>
              </w:rPr>
              <w:t>56</w:t>
            </w:r>
            <w:r>
              <w:rPr>
                <w:noProof/>
                <w:webHidden/>
              </w:rPr>
              <w:fldChar w:fldCharType="end"/>
            </w:r>
          </w:hyperlink>
        </w:p>
        <w:p w14:paraId="5F31B913" w14:textId="17F4144A" w:rsidR="00D204B2" w:rsidRDefault="00D204B2">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28" w:history="1">
            <w:r w:rsidRPr="00E2587C">
              <w:rPr>
                <w:rStyle w:val="Hyperlink"/>
                <w:noProof/>
                <w:lang w:val="en-US"/>
              </w:rPr>
              <w:t>Urfa-075_Corn_and_Language-Harran-2010</w:t>
            </w:r>
            <w:r>
              <w:rPr>
                <w:noProof/>
                <w:webHidden/>
              </w:rPr>
              <w:tab/>
            </w:r>
            <w:r>
              <w:rPr>
                <w:noProof/>
                <w:webHidden/>
              </w:rPr>
              <w:fldChar w:fldCharType="begin"/>
            </w:r>
            <w:r>
              <w:rPr>
                <w:noProof/>
                <w:webHidden/>
              </w:rPr>
              <w:instrText xml:space="preserve"> PAGEREF _Toc156305428 \h </w:instrText>
            </w:r>
            <w:r>
              <w:rPr>
                <w:noProof/>
                <w:webHidden/>
              </w:rPr>
            </w:r>
            <w:r>
              <w:rPr>
                <w:noProof/>
                <w:webHidden/>
              </w:rPr>
              <w:fldChar w:fldCharType="separate"/>
            </w:r>
            <w:r>
              <w:rPr>
                <w:noProof/>
                <w:webHidden/>
              </w:rPr>
              <w:t>56</w:t>
            </w:r>
            <w:r>
              <w:rPr>
                <w:noProof/>
                <w:webHidden/>
              </w:rPr>
              <w:fldChar w:fldCharType="end"/>
            </w:r>
          </w:hyperlink>
        </w:p>
        <w:p w14:paraId="11960484" w14:textId="09AD9AFB" w:rsidR="00D204B2" w:rsidRDefault="00D204B2">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29" w:history="1">
            <w:r w:rsidRPr="00E2587C">
              <w:rPr>
                <w:rStyle w:val="Hyperlink"/>
                <w:noProof/>
                <w:lang w:val="en-US"/>
              </w:rPr>
              <w:t>Urfa-076_Bedouins-Harran-2010</w:t>
            </w:r>
            <w:r>
              <w:rPr>
                <w:noProof/>
                <w:webHidden/>
              </w:rPr>
              <w:tab/>
            </w:r>
            <w:r>
              <w:rPr>
                <w:noProof/>
                <w:webHidden/>
              </w:rPr>
              <w:fldChar w:fldCharType="begin"/>
            </w:r>
            <w:r>
              <w:rPr>
                <w:noProof/>
                <w:webHidden/>
              </w:rPr>
              <w:instrText xml:space="preserve"> PAGEREF _Toc156305429 \h </w:instrText>
            </w:r>
            <w:r>
              <w:rPr>
                <w:noProof/>
                <w:webHidden/>
              </w:rPr>
            </w:r>
            <w:r>
              <w:rPr>
                <w:noProof/>
                <w:webHidden/>
              </w:rPr>
              <w:fldChar w:fldCharType="separate"/>
            </w:r>
            <w:r>
              <w:rPr>
                <w:noProof/>
                <w:webHidden/>
              </w:rPr>
              <w:t>58</w:t>
            </w:r>
            <w:r>
              <w:rPr>
                <w:noProof/>
                <w:webHidden/>
              </w:rPr>
              <w:fldChar w:fldCharType="end"/>
            </w:r>
          </w:hyperlink>
        </w:p>
        <w:p w14:paraId="43380409" w14:textId="741446D0" w:rsidR="00D204B2" w:rsidRDefault="00D204B2">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30" w:history="1">
            <w:r w:rsidRPr="00E2587C">
              <w:rPr>
                <w:rStyle w:val="Hyperlink"/>
                <w:noProof/>
                <w:lang w:val="en-US"/>
              </w:rPr>
              <w:t>Urfa-077a_Jinn-Harran-2010</w:t>
            </w:r>
            <w:r>
              <w:rPr>
                <w:noProof/>
                <w:webHidden/>
              </w:rPr>
              <w:tab/>
            </w:r>
            <w:r>
              <w:rPr>
                <w:noProof/>
                <w:webHidden/>
              </w:rPr>
              <w:fldChar w:fldCharType="begin"/>
            </w:r>
            <w:r>
              <w:rPr>
                <w:noProof/>
                <w:webHidden/>
              </w:rPr>
              <w:instrText xml:space="preserve"> PAGEREF _Toc156305430 \h </w:instrText>
            </w:r>
            <w:r>
              <w:rPr>
                <w:noProof/>
                <w:webHidden/>
              </w:rPr>
            </w:r>
            <w:r>
              <w:rPr>
                <w:noProof/>
                <w:webHidden/>
              </w:rPr>
              <w:fldChar w:fldCharType="separate"/>
            </w:r>
            <w:r>
              <w:rPr>
                <w:noProof/>
                <w:webHidden/>
              </w:rPr>
              <w:t>60</w:t>
            </w:r>
            <w:r>
              <w:rPr>
                <w:noProof/>
                <w:webHidden/>
              </w:rPr>
              <w:fldChar w:fldCharType="end"/>
            </w:r>
          </w:hyperlink>
        </w:p>
        <w:p w14:paraId="56FF9D11" w14:textId="4182F5F7" w:rsidR="00D204B2" w:rsidRDefault="00D204B2">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31" w:history="1">
            <w:r w:rsidRPr="00E2587C">
              <w:rPr>
                <w:rStyle w:val="Hyperlink"/>
                <w:noProof/>
                <w:lang w:val="en-US"/>
              </w:rPr>
              <w:t>Urfa-077b_Jinn-Harran-2010</w:t>
            </w:r>
            <w:r>
              <w:rPr>
                <w:noProof/>
                <w:webHidden/>
              </w:rPr>
              <w:tab/>
            </w:r>
            <w:r>
              <w:rPr>
                <w:noProof/>
                <w:webHidden/>
              </w:rPr>
              <w:fldChar w:fldCharType="begin"/>
            </w:r>
            <w:r>
              <w:rPr>
                <w:noProof/>
                <w:webHidden/>
              </w:rPr>
              <w:instrText xml:space="preserve"> PAGEREF _Toc156305431 \h </w:instrText>
            </w:r>
            <w:r>
              <w:rPr>
                <w:noProof/>
                <w:webHidden/>
              </w:rPr>
            </w:r>
            <w:r>
              <w:rPr>
                <w:noProof/>
                <w:webHidden/>
              </w:rPr>
              <w:fldChar w:fldCharType="separate"/>
            </w:r>
            <w:r>
              <w:rPr>
                <w:noProof/>
                <w:webHidden/>
              </w:rPr>
              <w:t>61</w:t>
            </w:r>
            <w:r>
              <w:rPr>
                <w:noProof/>
                <w:webHidden/>
              </w:rPr>
              <w:fldChar w:fldCharType="end"/>
            </w:r>
          </w:hyperlink>
        </w:p>
        <w:p w14:paraId="2739802D" w14:textId="6F81A579" w:rsidR="00D204B2" w:rsidRDefault="00D204B2">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32" w:history="1">
            <w:r w:rsidRPr="00E2587C">
              <w:rPr>
                <w:rStyle w:val="Hyperlink"/>
                <w:noProof/>
                <w:lang w:val="en-US"/>
              </w:rPr>
              <w:t>Urfa-077c_Jinn-Harran-2010</w:t>
            </w:r>
            <w:r>
              <w:rPr>
                <w:noProof/>
                <w:webHidden/>
              </w:rPr>
              <w:tab/>
            </w:r>
            <w:r>
              <w:rPr>
                <w:noProof/>
                <w:webHidden/>
              </w:rPr>
              <w:fldChar w:fldCharType="begin"/>
            </w:r>
            <w:r>
              <w:rPr>
                <w:noProof/>
                <w:webHidden/>
              </w:rPr>
              <w:instrText xml:space="preserve"> PAGEREF _Toc156305432 \h </w:instrText>
            </w:r>
            <w:r>
              <w:rPr>
                <w:noProof/>
                <w:webHidden/>
              </w:rPr>
            </w:r>
            <w:r>
              <w:rPr>
                <w:noProof/>
                <w:webHidden/>
              </w:rPr>
              <w:fldChar w:fldCharType="separate"/>
            </w:r>
            <w:r>
              <w:rPr>
                <w:noProof/>
                <w:webHidden/>
              </w:rPr>
              <w:t>64</w:t>
            </w:r>
            <w:r>
              <w:rPr>
                <w:noProof/>
                <w:webHidden/>
              </w:rPr>
              <w:fldChar w:fldCharType="end"/>
            </w:r>
          </w:hyperlink>
        </w:p>
        <w:p w14:paraId="63F70082" w14:textId="53284598" w:rsidR="00D204B2" w:rsidRDefault="00D204B2">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33" w:history="1">
            <w:r w:rsidRPr="00E2587C">
              <w:rPr>
                <w:rStyle w:val="Hyperlink"/>
                <w:noProof/>
                <w:lang w:val="en-US"/>
              </w:rPr>
              <w:t>Urfa-077d_Jinn-Harran-2010</w:t>
            </w:r>
            <w:r>
              <w:rPr>
                <w:noProof/>
                <w:webHidden/>
              </w:rPr>
              <w:tab/>
            </w:r>
            <w:r>
              <w:rPr>
                <w:noProof/>
                <w:webHidden/>
              </w:rPr>
              <w:fldChar w:fldCharType="begin"/>
            </w:r>
            <w:r>
              <w:rPr>
                <w:noProof/>
                <w:webHidden/>
              </w:rPr>
              <w:instrText xml:space="preserve"> PAGEREF _Toc156305433 \h </w:instrText>
            </w:r>
            <w:r>
              <w:rPr>
                <w:noProof/>
                <w:webHidden/>
              </w:rPr>
            </w:r>
            <w:r>
              <w:rPr>
                <w:noProof/>
                <w:webHidden/>
              </w:rPr>
              <w:fldChar w:fldCharType="separate"/>
            </w:r>
            <w:r>
              <w:rPr>
                <w:noProof/>
                <w:webHidden/>
              </w:rPr>
              <w:t>66</w:t>
            </w:r>
            <w:r>
              <w:rPr>
                <w:noProof/>
                <w:webHidden/>
              </w:rPr>
              <w:fldChar w:fldCharType="end"/>
            </w:r>
          </w:hyperlink>
        </w:p>
        <w:p w14:paraId="15DB63FB" w14:textId="09CC4868" w:rsidR="00D204B2" w:rsidRDefault="00D204B2">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34" w:history="1">
            <w:r w:rsidRPr="00E2587C">
              <w:rPr>
                <w:rStyle w:val="Hyperlink"/>
                <w:noProof/>
                <w:lang w:val="en-US"/>
              </w:rPr>
              <w:t>Urfa-077e_Jinn-Harran-2010</w:t>
            </w:r>
            <w:r>
              <w:rPr>
                <w:noProof/>
                <w:webHidden/>
              </w:rPr>
              <w:tab/>
            </w:r>
            <w:r>
              <w:rPr>
                <w:noProof/>
                <w:webHidden/>
              </w:rPr>
              <w:fldChar w:fldCharType="begin"/>
            </w:r>
            <w:r>
              <w:rPr>
                <w:noProof/>
                <w:webHidden/>
              </w:rPr>
              <w:instrText xml:space="preserve"> PAGEREF _Toc156305434 \h </w:instrText>
            </w:r>
            <w:r>
              <w:rPr>
                <w:noProof/>
                <w:webHidden/>
              </w:rPr>
            </w:r>
            <w:r>
              <w:rPr>
                <w:noProof/>
                <w:webHidden/>
              </w:rPr>
              <w:fldChar w:fldCharType="separate"/>
            </w:r>
            <w:r>
              <w:rPr>
                <w:noProof/>
                <w:webHidden/>
              </w:rPr>
              <w:t>68</w:t>
            </w:r>
            <w:r>
              <w:rPr>
                <w:noProof/>
                <w:webHidden/>
              </w:rPr>
              <w:fldChar w:fldCharType="end"/>
            </w:r>
          </w:hyperlink>
        </w:p>
        <w:p w14:paraId="1C97451D" w14:textId="31FC5C7A" w:rsidR="00D204B2" w:rsidRDefault="00D204B2">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35" w:history="1">
            <w:r w:rsidRPr="00E2587C">
              <w:rPr>
                <w:rStyle w:val="Hyperlink"/>
                <w:noProof/>
                <w:lang w:val="en-US"/>
              </w:rPr>
              <w:t>Urfa-080_Gazelles_and_Jews-Harran-2010</w:t>
            </w:r>
            <w:r>
              <w:rPr>
                <w:noProof/>
                <w:webHidden/>
              </w:rPr>
              <w:tab/>
            </w:r>
            <w:r>
              <w:rPr>
                <w:noProof/>
                <w:webHidden/>
              </w:rPr>
              <w:fldChar w:fldCharType="begin"/>
            </w:r>
            <w:r>
              <w:rPr>
                <w:noProof/>
                <w:webHidden/>
              </w:rPr>
              <w:instrText xml:space="preserve"> PAGEREF _Toc156305435 \h </w:instrText>
            </w:r>
            <w:r>
              <w:rPr>
                <w:noProof/>
                <w:webHidden/>
              </w:rPr>
            </w:r>
            <w:r>
              <w:rPr>
                <w:noProof/>
                <w:webHidden/>
              </w:rPr>
              <w:fldChar w:fldCharType="separate"/>
            </w:r>
            <w:r>
              <w:rPr>
                <w:noProof/>
                <w:webHidden/>
              </w:rPr>
              <w:t>72</w:t>
            </w:r>
            <w:r>
              <w:rPr>
                <w:noProof/>
                <w:webHidden/>
              </w:rPr>
              <w:fldChar w:fldCharType="end"/>
            </w:r>
          </w:hyperlink>
        </w:p>
        <w:p w14:paraId="72433476" w14:textId="2DE7CE5C" w:rsidR="00D204B2" w:rsidRDefault="00D204B2">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36" w:history="1">
            <w:r w:rsidRPr="00E2587C">
              <w:rPr>
                <w:rStyle w:val="Hyperlink"/>
                <w:noProof/>
                <w:lang w:val="en-US"/>
              </w:rPr>
              <w:t>Urfa-081_Food_in_Former_Times-Harran-2010</w:t>
            </w:r>
            <w:r>
              <w:rPr>
                <w:noProof/>
                <w:webHidden/>
              </w:rPr>
              <w:tab/>
            </w:r>
            <w:r>
              <w:rPr>
                <w:noProof/>
                <w:webHidden/>
              </w:rPr>
              <w:fldChar w:fldCharType="begin"/>
            </w:r>
            <w:r>
              <w:rPr>
                <w:noProof/>
                <w:webHidden/>
              </w:rPr>
              <w:instrText xml:space="preserve"> PAGEREF _Toc156305436 \h </w:instrText>
            </w:r>
            <w:r>
              <w:rPr>
                <w:noProof/>
                <w:webHidden/>
              </w:rPr>
            </w:r>
            <w:r>
              <w:rPr>
                <w:noProof/>
                <w:webHidden/>
              </w:rPr>
              <w:fldChar w:fldCharType="separate"/>
            </w:r>
            <w:r>
              <w:rPr>
                <w:noProof/>
                <w:webHidden/>
              </w:rPr>
              <w:t>75</w:t>
            </w:r>
            <w:r>
              <w:rPr>
                <w:noProof/>
                <w:webHidden/>
              </w:rPr>
              <w:fldChar w:fldCharType="end"/>
            </w:r>
          </w:hyperlink>
        </w:p>
        <w:p w14:paraId="17408549" w14:textId="0C02BBE8" w:rsidR="00D204B2" w:rsidRDefault="00D204B2">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37" w:history="1">
            <w:r w:rsidRPr="00E2587C">
              <w:rPr>
                <w:rStyle w:val="Hyperlink"/>
                <w:noProof/>
                <w:lang w:val="en-US"/>
              </w:rPr>
              <w:t>Urfa-085_Snake_in_the_Cistern-Harran-2010</w:t>
            </w:r>
            <w:r>
              <w:rPr>
                <w:noProof/>
                <w:webHidden/>
              </w:rPr>
              <w:tab/>
            </w:r>
            <w:r>
              <w:rPr>
                <w:noProof/>
                <w:webHidden/>
              </w:rPr>
              <w:fldChar w:fldCharType="begin"/>
            </w:r>
            <w:r>
              <w:rPr>
                <w:noProof/>
                <w:webHidden/>
              </w:rPr>
              <w:instrText xml:space="preserve"> PAGEREF _Toc156305437 \h </w:instrText>
            </w:r>
            <w:r>
              <w:rPr>
                <w:noProof/>
                <w:webHidden/>
              </w:rPr>
            </w:r>
            <w:r>
              <w:rPr>
                <w:noProof/>
                <w:webHidden/>
              </w:rPr>
              <w:fldChar w:fldCharType="separate"/>
            </w:r>
            <w:r>
              <w:rPr>
                <w:noProof/>
                <w:webHidden/>
              </w:rPr>
              <w:t>77</w:t>
            </w:r>
            <w:r>
              <w:rPr>
                <w:noProof/>
                <w:webHidden/>
              </w:rPr>
              <w:fldChar w:fldCharType="end"/>
            </w:r>
          </w:hyperlink>
        </w:p>
        <w:p w14:paraId="21460316" w14:textId="1D7A0456" w:rsidR="00D204B2" w:rsidRDefault="00D204B2">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38" w:history="1">
            <w:r w:rsidRPr="00E2587C">
              <w:rPr>
                <w:rStyle w:val="Hyperlink"/>
                <w:noProof/>
                <w:lang w:val="en-US"/>
              </w:rPr>
              <w:t>Urfa-087_Smide-Harran-2010</w:t>
            </w:r>
            <w:r>
              <w:rPr>
                <w:noProof/>
                <w:webHidden/>
              </w:rPr>
              <w:tab/>
            </w:r>
            <w:r>
              <w:rPr>
                <w:noProof/>
                <w:webHidden/>
              </w:rPr>
              <w:fldChar w:fldCharType="begin"/>
            </w:r>
            <w:r>
              <w:rPr>
                <w:noProof/>
                <w:webHidden/>
              </w:rPr>
              <w:instrText xml:space="preserve"> PAGEREF _Toc156305438 \h </w:instrText>
            </w:r>
            <w:r>
              <w:rPr>
                <w:noProof/>
                <w:webHidden/>
              </w:rPr>
            </w:r>
            <w:r>
              <w:rPr>
                <w:noProof/>
                <w:webHidden/>
              </w:rPr>
              <w:fldChar w:fldCharType="separate"/>
            </w:r>
            <w:r>
              <w:rPr>
                <w:noProof/>
                <w:webHidden/>
              </w:rPr>
              <w:t>80</w:t>
            </w:r>
            <w:r>
              <w:rPr>
                <w:noProof/>
                <w:webHidden/>
              </w:rPr>
              <w:fldChar w:fldCharType="end"/>
            </w:r>
          </w:hyperlink>
        </w:p>
        <w:p w14:paraId="15F11400" w14:textId="291719F0" w:rsidR="00D204B2" w:rsidRDefault="00D204B2">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39" w:history="1">
            <w:r w:rsidRPr="00E2587C">
              <w:rPr>
                <w:rStyle w:val="Hyperlink"/>
                <w:noProof/>
                <w:lang w:val="es-ES_tradnl"/>
              </w:rPr>
              <w:t>Urfa-092_Sultan_Murad-Harran-2010</w:t>
            </w:r>
            <w:r>
              <w:rPr>
                <w:noProof/>
                <w:webHidden/>
              </w:rPr>
              <w:tab/>
            </w:r>
            <w:r>
              <w:rPr>
                <w:noProof/>
                <w:webHidden/>
              </w:rPr>
              <w:fldChar w:fldCharType="begin"/>
            </w:r>
            <w:r>
              <w:rPr>
                <w:noProof/>
                <w:webHidden/>
              </w:rPr>
              <w:instrText xml:space="preserve"> PAGEREF _Toc156305439 \h </w:instrText>
            </w:r>
            <w:r>
              <w:rPr>
                <w:noProof/>
                <w:webHidden/>
              </w:rPr>
            </w:r>
            <w:r>
              <w:rPr>
                <w:noProof/>
                <w:webHidden/>
              </w:rPr>
              <w:fldChar w:fldCharType="separate"/>
            </w:r>
            <w:r>
              <w:rPr>
                <w:noProof/>
                <w:webHidden/>
              </w:rPr>
              <w:t>80</w:t>
            </w:r>
            <w:r>
              <w:rPr>
                <w:noProof/>
                <w:webHidden/>
              </w:rPr>
              <w:fldChar w:fldCharType="end"/>
            </w:r>
          </w:hyperlink>
        </w:p>
        <w:p w14:paraId="5C98EF88" w14:textId="065D7432" w:rsidR="00D204B2" w:rsidRDefault="00D204B2">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40" w:history="1">
            <w:r w:rsidRPr="00E2587C">
              <w:rPr>
                <w:rStyle w:val="Hyperlink"/>
                <w:noProof/>
                <w:lang w:val="en-US"/>
              </w:rPr>
              <w:t>Urfa-094_Three_Advices-Harran-2010</w:t>
            </w:r>
            <w:r>
              <w:rPr>
                <w:noProof/>
                <w:webHidden/>
              </w:rPr>
              <w:tab/>
            </w:r>
            <w:r>
              <w:rPr>
                <w:noProof/>
                <w:webHidden/>
              </w:rPr>
              <w:fldChar w:fldCharType="begin"/>
            </w:r>
            <w:r>
              <w:rPr>
                <w:noProof/>
                <w:webHidden/>
              </w:rPr>
              <w:instrText xml:space="preserve"> PAGEREF _Toc156305440 \h </w:instrText>
            </w:r>
            <w:r>
              <w:rPr>
                <w:noProof/>
                <w:webHidden/>
              </w:rPr>
            </w:r>
            <w:r>
              <w:rPr>
                <w:noProof/>
                <w:webHidden/>
              </w:rPr>
              <w:fldChar w:fldCharType="separate"/>
            </w:r>
            <w:r>
              <w:rPr>
                <w:noProof/>
                <w:webHidden/>
              </w:rPr>
              <w:t>86</w:t>
            </w:r>
            <w:r>
              <w:rPr>
                <w:noProof/>
                <w:webHidden/>
              </w:rPr>
              <w:fldChar w:fldCharType="end"/>
            </w:r>
          </w:hyperlink>
        </w:p>
        <w:p w14:paraId="722A22B3" w14:textId="536174B2" w:rsidR="00D204B2" w:rsidRDefault="00D204B2">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41" w:history="1">
            <w:r w:rsidRPr="00E2587C">
              <w:rPr>
                <w:rStyle w:val="Hyperlink"/>
                <w:noProof/>
              </w:rPr>
              <w:t>Urfa-097_Three_Daughters-Harran-2010</w:t>
            </w:r>
            <w:r>
              <w:rPr>
                <w:noProof/>
                <w:webHidden/>
              </w:rPr>
              <w:tab/>
            </w:r>
            <w:r>
              <w:rPr>
                <w:noProof/>
                <w:webHidden/>
              </w:rPr>
              <w:fldChar w:fldCharType="begin"/>
            </w:r>
            <w:r>
              <w:rPr>
                <w:noProof/>
                <w:webHidden/>
              </w:rPr>
              <w:instrText xml:space="preserve"> PAGEREF _Toc156305441 \h </w:instrText>
            </w:r>
            <w:r>
              <w:rPr>
                <w:noProof/>
                <w:webHidden/>
              </w:rPr>
            </w:r>
            <w:r>
              <w:rPr>
                <w:noProof/>
                <w:webHidden/>
              </w:rPr>
              <w:fldChar w:fldCharType="separate"/>
            </w:r>
            <w:r>
              <w:rPr>
                <w:noProof/>
                <w:webHidden/>
              </w:rPr>
              <w:t>91</w:t>
            </w:r>
            <w:r>
              <w:rPr>
                <w:noProof/>
                <w:webHidden/>
              </w:rPr>
              <w:fldChar w:fldCharType="end"/>
            </w:r>
          </w:hyperlink>
        </w:p>
        <w:p w14:paraId="55821540" w14:textId="65D5EA57" w:rsidR="00D204B2" w:rsidRDefault="00D204B2">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42" w:history="1">
            <w:r w:rsidRPr="00E2587C">
              <w:rPr>
                <w:rStyle w:val="Hyperlink"/>
                <w:noProof/>
                <w:lang w:val="en-US"/>
              </w:rPr>
              <w:t>Urfa-098_Young_Woman-Harran-2010</w:t>
            </w:r>
            <w:r>
              <w:rPr>
                <w:noProof/>
                <w:webHidden/>
              </w:rPr>
              <w:tab/>
            </w:r>
            <w:r>
              <w:rPr>
                <w:noProof/>
                <w:webHidden/>
              </w:rPr>
              <w:fldChar w:fldCharType="begin"/>
            </w:r>
            <w:r>
              <w:rPr>
                <w:noProof/>
                <w:webHidden/>
              </w:rPr>
              <w:instrText xml:space="preserve"> PAGEREF _Toc156305442 \h </w:instrText>
            </w:r>
            <w:r>
              <w:rPr>
                <w:noProof/>
                <w:webHidden/>
              </w:rPr>
            </w:r>
            <w:r>
              <w:rPr>
                <w:noProof/>
                <w:webHidden/>
              </w:rPr>
              <w:fldChar w:fldCharType="separate"/>
            </w:r>
            <w:r>
              <w:rPr>
                <w:noProof/>
                <w:webHidden/>
              </w:rPr>
              <w:t>92</w:t>
            </w:r>
            <w:r>
              <w:rPr>
                <w:noProof/>
                <w:webHidden/>
              </w:rPr>
              <w:fldChar w:fldCharType="end"/>
            </w:r>
          </w:hyperlink>
        </w:p>
        <w:p w14:paraId="7A762B90" w14:textId="099E964B" w:rsidR="00D204B2" w:rsidRDefault="00D204B2">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43" w:history="1">
            <w:r w:rsidRPr="00E2587C">
              <w:rPr>
                <w:rStyle w:val="Hyperlink"/>
                <w:noProof/>
                <w:lang w:val="en-US"/>
              </w:rPr>
              <w:t>Urfa-105_Life_in_Former_Times-Harran-2010</w:t>
            </w:r>
            <w:r>
              <w:rPr>
                <w:noProof/>
                <w:webHidden/>
              </w:rPr>
              <w:tab/>
            </w:r>
            <w:r>
              <w:rPr>
                <w:noProof/>
                <w:webHidden/>
              </w:rPr>
              <w:fldChar w:fldCharType="begin"/>
            </w:r>
            <w:r>
              <w:rPr>
                <w:noProof/>
                <w:webHidden/>
              </w:rPr>
              <w:instrText xml:space="preserve"> PAGEREF _Toc156305443 \h </w:instrText>
            </w:r>
            <w:r>
              <w:rPr>
                <w:noProof/>
                <w:webHidden/>
              </w:rPr>
            </w:r>
            <w:r>
              <w:rPr>
                <w:noProof/>
                <w:webHidden/>
              </w:rPr>
              <w:fldChar w:fldCharType="separate"/>
            </w:r>
            <w:r>
              <w:rPr>
                <w:noProof/>
                <w:webHidden/>
              </w:rPr>
              <w:t>94</w:t>
            </w:r>
            <w:r>
              <w:rPr>
                <w:noProof/>
                <w:webHidden/>
              </w:rPr>
              <w:fldChar w:fldCharType="end"/>
            </w:r>
          </w:hyperlink>
        </w:p>
        <w:p w14:paraId="2272220F" w14:textId="4E367089" w:rsidR="00D204B2" w:rsidRDefault="00D204B2">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44" w:history="1">
            <w:r w:rsidRPr="00E2587C">
              <w:rPr>
                <w:rStyle w:val="Hyperlink"/>
                <w:noProof/>
                <w:lang w:val="en-US"/>
              </w:rPr>
              <w:t>Urfa-106_Visa_in_Ankara-Harran-2010</w:t>
            </w:r>
            <w:r>
              <w:rPr>
                <w:noProof/>
                <w:webHidden/>
              </w:rPr>
              <w:tab/>
            </w:r>
            <w:r>
              <w:rPr>
                <w:noProof/>
                <w:webHidden/>
              </w:rPr>
              <w:fldChar w:fldCharType="begin"/>
            </w:r>
            <w:r>
              <w:rPr>
                <w:noProof/>
                <w:webHidden/>
              </w:rPr>
              <w:instrText xml:space="preserve"> PAGEREF _Toc156305444 \h </w:instrText>
            </w:r>
            <w:r>
              <w:rPr>
                <w:noProof/>
                <w:webHidden/>
              </w:rPr>
            </w:r>
            <w:r>
              <w:rPr>
                <w:noProof/>
                <w:webHidden/>
              </w:rPr>
              <w:fldChar w:fldCharType="separate"/>
            </w:r>
            <w:r>
              <w:rPr>
                <w:noProof/>
                <w:webHidden/>
              </w:rPr>
              <w:t>97</w:t>
            </w:r>
            <w:r>
              <w:rPr>
                <w:noProof/>
                <w:webHidden/>
              </w:rPr>
              <w:fldChar w:fldCharType="end"/>
            </w:r>
          </w:hyperlink>
        </w:p>
        <w:p w14:paraId="0F915EE9" w14:textId="372F4C58" w:rsidR="00D204B2" w:rsidRDefault="00D204B2">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45" w:history="1">
            <w:r w:rsidRPr="00E2587C">
              <w:rPr>
                <w:rStyle w:val="Hyperlink"/>
                <w:noProof/>
                <w:lang w:val="en-US"/>
              </w:rPr>
              <w:t>Urfa-107_Cotton_Business-Harran-2010</w:t>
            </w:r>
            <w:r>
              <w:rPr>
                <w:noProof/>
                <w:webHidden/>
              </w:rPr>
              <w:tab/>
            </w:r>
            <w:r>
              <w:rPr>
                <w:noProof/>
                <w:webHidden/>
              </w:rPr>
              <w:fldChar w:fldCharType="begin"/>
            </w:r>
            <w:r>
              <w:rPr>
                <w:noProof/>
                <w:webHidden/>
              </w:rPr>
              <w:instrText xml:space="preserve"> PAGEREF _Toc156305445 \h </w:instrText>
            </w:r>
            <w:r>
              <w:rPr>
                <w:noProof/>
                <w:webHidden/>
              </w:rPr>
            </w:r>
            <w:r>
              <w:rPr>
                <w:noProof/>
                <w:webHidden/>
              </w:rPr>
              <w:fldChar w:fldCharType="separate"/>
            </w:r>
            <w:r>
              <w:rPr>
                <w:noProof/>
                <w:webHidden/>
              </w:rPr>
              <w:t>98</w:t>
            </w:r>
            <w:r>
              <w:rPr>
                <w:noProof/>
                <w:webHidden/>
              </w:rPr>
              <w:fldChar w:fldCharType="end"/>
            </w:r>
          </w:hyperlink>
        </w:p>
        <w:p w14:paraId="56F2D2BB" w14:textId="0F433249" w:rsidR="00D204B2" w:rsidRDefault="00D204B2">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46" w:history="1">
            <w:r w:rsidRPr="00E2587C">
              <w:rPr>
                <w:rStyle w:val="Hyperlink"/>
                <w:noProof/>
                <w:lang w:val="en-US"/>
              </w:rPr>
              <w:t>Urfa-110_Salim_az-Zir-Harran-2010</w:t>
            </w:r>
            <w:r>
              <w:rPr>
                <w:noProof/>
                <w:webHidden/>
              </w:rPr>
              <w:tab/>
            </w:r>
            <w:r>
              <w:rPr>
                <w:noProof/>
                <w:webHidden/>
              </w:rPr>
              <w:fldChar w:fldCharType="begin"/>
            </w:r>
            <w:r>
              <w:rPr>
                <w:noProof/>
                <w:webHidden/>
              </w:rPr>
              <w:instrText xml:space="preserve"> PAGEREF _Toc156305446 \h </w:instrText>
            </w:r>
            <w:r>
              <w:rPr>
                <w:noProof/>
                <w:webHidden/>
              </w:rPr>
            </w:r>
            <w:r>
              <w:rPr>
                <w:noProof/>
                <w:webHidden/>
              </w:rPr>
              <w:fldChar w:fldCharType="separate"/>
            </w:r>
            <w:r>
              <w:rPr>
                <w:noProof/>
                <w:webHidden/>
              </w:rPr>
              <w:t>104</w:t>
            </w:r>
            <w:r>
              <w:rPr>
                <w:noProof/>
                <w:webHidden/>
              </w:rPr>
              <w:fldChar w:fldCharType="end"/>
            </w:r>
          </w:hyperlink>
        </w:p>
        <w:p w14:paraId="3C8B31B7" w14:textId="0AAAD66B" w:rsidR="00D204B2" w:rsidRDefault="00D204B2">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47" w:history="1">
            <w:r w:rsidRPr="00E2587C">
              <w:rPr>
                <w:rStyle w:val="Hyperlink"/>
                <w:noProof/>
              </w:rPr>
              <w:t>Urfa-112_Tall_Nasir-Harran-2010</w:t>
            </w:r>
            <w:r>
              <w:rPr>
                <w:noProof/>
                <w:webHidden/>
              </w:rPr>
              <w:tab/>
            </w:r>
            <w:r>
              <w:rPr>
                <w:noProof/>
                <w:webHidden/>
              </w:rPr>
              <w:fldChar w:fldCharType="begin"/>
            </w:r>
            <w:r>
              <w:rPr>
                <w:noProof/>
                <w:webHidden/>
              </w:rPr>
              <w:instrText xml:space="preserve"> PAGEREF _Toc156305447 \h </w:instrText>
            </w:r>
            <w:r>
              <w:rPr>
                <w:noProof/>
                <w:webHidden/>
              </w:rPr>
            </w:r>
            <w:r>
              <w:rPr>
                <w:noProof/>
                <w:webHidden/>
              </w:rPr>
              <w:fldChar w:fldCharType="separate"/>
            </w:r>
            <w:r>
              <w:rPr>
                <w:noProof/>
                <w:webHidden/>
              </w:rPr>
              <w:t>106</w:t>
            </w:r>
            <w:r>
              <w:rPr>
                <w:noProof/>
                <w:webHidden/>
              </w:rPr>
              <w:fldChar w:fldCharType="end"/>
            </w:r>
          </w:hyperlink>
        </w:p>
        <w:p w14:paraId="42FF14E5" w14:textId="226C6B59" w:rsidR="00D204B2" w:rsidRDefault="00D204B2">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48" w:history="1">
            <w:r w:rsidRPr="00E2587C">
              <w:rPr>
                <w:rStyle w:val="Hyperlink"/>
                <w:noProof/>
              </w:rPr>
              <w:t>Urfa-115_Camel-Harran-2010</w:t>
            </w:r>
            <w:r>
              <w:rPr>
                <w:noProof/>
                <w:webHidden/>
              </w:rPr>
              <w:tab/>
            </w:r>
            <w:r>
              <w:rPr>
                <w:noProof/>
                <w:webHidden/>
              </w:rPr>
              <w:fldChar w:fldCharType="begin"/>
            </w:r>
            <w:r>
              <w:rPr>
                <w:noProof/>
                <w:webHidden/>
              </w:rPr>
              <w:instrText xml:space="preserve"> PAGEREF _Toc156305448 \h </w:instrText>
            </w:r>
            <w:r>
              <w:rPr>
                <w:noProof/>
                <w:webHidden/>
              </w:rPr>
            </w:r>
            <w:r>
              <w:rPr>
                <w:noProof/>
                <w:webHidden/>
              </w:rPr>
              <w:fldChar w:fldCharType="separate"/>
            </w:r>
            <w:r>
              <w:rPr>
                <w:noProof/>
                <w:webHidden/>
              </w:rPr>
              <w:t>108</w:t>
            </w:r>
            <w:r>
              <w:rPr>
                <w:noProof/>
                <w:webHidden/>
              </w:rPr>
              <w:fldChar w:fldCharType="end"/>
            </w:r>
          </w:hyperlink>
        </w:p>
        <w:p w14:paraId="4ED15FBF" w14:textId="6E1E5557" w:rsidR="00D204B2" w:rsidRDefault="00D204B2">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49" w:history="1">
            <w:r w:rsidRPr="00E2587C">
              <w:rPr>
                <w:rStyle w:val="Hyperlink"/>
                <w:noProof/>
              </w:rPr>
              <w:t>Urfa-119_Engagement-Harran-2010</w:t>
            </w:r>
            <w:r>
              <w:rPr>
                <w:noProof/>
                <w:webHidden/>
              </w:rPr>
              <w:tab/>
            </w:r>
            <w:r>
              <w:rPr>
                <w:noProof/>
                <w:webHidden/>
              </w:rPr>
              <w:fldChar w:fldCharType="begin"/>
            </w:r>
            <w:r>
              <w:rPr>
                <w:noProof/>
                <w:webHidden/>
              </w:rPr>
              <w:instrText xml:space="preserve"> PAGEREF _Toc156305449 \h </w:instrText>
            </w:r>
            <w:r>
              <w:rPr>
                <w:noProof/>
                <w:webHidden/>
              </w:rPr>
            </w:r>
            <w:r>
              <w:rPr>
                <w:noProof/>
                <w:webHidden/>
              </w:rPr>
              <w:fldChar w:fldCharType="separate"/>
            </w:r>
            <w:r>
              <w:rPr>
                <w:noProof/>
                <w:webHidden/>
              </w:rPr>
              <w:t>109</w:t>
            </w:r>
            <w:r>
              <w:rPr>
                <w:noProof/>
                <w:webHidden/>
              </w:rPr>
              <w:fldChar w:fldCharType="end"/>
            </w:r>
          </w:hyperlink>
        </w:p>
        <w:p w14:paraId="5152F1F6" w14:textId="6A726DD1" w:rsidR="00D204B2" w:rsidRDefault="00D204B2">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50" w:history="1">
            <w:r w:rsidRPr="00E2587C">
              <w:rPr>
                <w:rStyle w:val="Hyperlink"/>
                <w:noProof/>
                <w:lang w:val="en-US"/>
              </w:rPr>
              <w:t>Urfa-120_Cross_Marriage-Harran-2010</w:t>
            </w:r>
            <w:r>
              <w:rPr>
                <w:noProof/>
                <w:webHidden/>
              </w:rPr>
              <w:tab/>
            </w:r>
            <w:r>
              <w:rPr>
                <w:noProof/>
                <w:webHidden/>
              </w:rPr>
              <w:fldChar w:fldCharType="begin"/>
            </w:r>
            <w:r>
              <w:rPr>
                <w:noProof/>
                <w:webHidden/>
              </w:rPr>
              <w:instrText xml:space="preserve"> PAGEREF _Toc156305450 \h </w:instrText>
            </w:r>
            <w:r>
              <w:rPr>
                <w:noProof/>
                <w:webHidden/>
              </w:rPr>
            </w:r>
            <w:r>
              <w:rPr>
                <w:noProof/>
                <w:webHidden/>
              </w:rPr>
              <w:fldChar w:fldCharType="separate"/>
            </w:r>
            <w:r>
              <w:rPr>
                <w:noProof/>
                <w:webHidden/>
              </w:rPr>
              <w:t>112</w:t>
            </w:r>
            <w:r>
              <w:rPr>
                <w:noProof/>
                <w:webHidden/>
              </w:rPr>
              <w:fldChar w:fldCharType="end"/>
            </w:r>
          </w:hyperlink>
        </w:p>
        <w:p w14:paraId="76194075" w14:textId="6B38E190" w:rsidR="00D204B2" w:rsidRDefault="00D204B2">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51" w:history="1">
            <w:r w:rsidRPr="00E2587C">
              <w:rPr>
                <w:rStyle w:val="Hyperlink"/>
                <w:noProof/>
                <w:lang w:val="en-US"/>
              </w:rPr>
              <w:t>Urfa-122_Nimrod-Harran-2010</w:t>
            </w:r>
            <w:r>
              <w:rPr>
                <w:noProof/>
                <w:webHidden/>
              </w:rPr>
              <w:tab/>
            </w:r>
            <w:r>
              <w:rPr>
                <w:noProof/>
                <w:webHidden/>
              </w:rPr>
              <w:fldChar w:fldCharType="begin"/>
            </w:r>
            <w:r>
              <w:rPr>
                <w:noProof/>
                <w:webHidden/>
              </w:rPr>
              <w:instrText xml:space="preserve"> PAGEREF _Toc156305451 \h </w:instrText>
            </w:r>
            <w:r>
              <w:rPr>
                <w:noProof/>
                <w:webHidden/>
              </w:rPr>
            </w:r>
            <w:r>
              <w:rPr>
                <w:noProof/>
                <w:webHidden/>
              </w:rPr>
              <w:fldChar w:fldCharType="separate"/>
            </w:r>
            <w:r>
              <w:rPr>
                <w:noProof/>
                <w:webHidden/>
              </w:rPr>
              <w:t>112</w:t>
            </w:r>
            <w:r>
              <w:rPr>
                <w:noProof/>
                <w:webHidden/>
              </w:rPr>
              <w:fldChar w:fldCharType="end"/>
            </w:r>
          </w:hyperlink>
        </w:p>
        <w:p w14:paraId="41CABD64" w14:textId="2963F41F" w:rsidR="00D204B2" w:rsidRDefault="00D204B2">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52" w:history="1">
            <w:r w:rsidRPr="00E2587C">
              <w:rPr>
                <w:rStyle w:val="Hyperlink"/>
                <w:noProof/>
                <w:lang w:val="en-US"/>
              </w:rPr>
              <w:t>Urfa-123_Stealing_Boy_P1-Harran-2010</w:t>
            </w:r>
            <w:r>
              <w:rPr>
                <w:noProof/>
                <w:webHidden/>
              </w:rPr>
              <w:tab/>
            </w:r>
            <w:r>
              <w:rPr>
                <w:noProof/>
                <w:webHidden/>
              </w:rPr>
              <w:fldChar w:fldCharType="begin"/>
            </w:r>
            <w:r>
              <w:rPr>
                <w:noProof/>
                <w:webHidden/>
              </w:rPr>
              <w:instrText xml:space="preserve"> PAGEREF _Toc156305452 \h </w:instrText>
            </w:r>
            <w:r>
              <w:rPr>
                <w:noProof/>
                <w:webHidden/>
              </w:rPr>
            </w:r>
            <w:r>
              <w:rPr>
                <w:noProof/>
                <w:webHidden/>
              </w:rPr>
              <w:fldChar w:fldCharType="separate"/>
            </w:r>
            <w:r>
              <w:rPr>
                <w:noProof/>
                <w:webHidden/>
              </w:rPr>
              <w:t>116</w:t>
            </w:r>
            <w:r>
              <w:rPr>
                <w:noProof/>
                <w:webHidden/>
              </w:rPr>
              <w:fldChar w:fldCharType="end"/>
            </w:r>
          </w:hyperlink>
        </w:p>
        <w:p w14:paraId="19D08CF5" w14:textId="6D9D59FE" w:rsidR="00D204B2" w:rsidRDefault="00D204B2">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53" w:history="1">
            <w:r w:rsidRPr="00E2587C">
              <w:rPr>
                <w:rStyle w:val="Hyperlink"/>
                <w:noProof/>
                <w:lang w:val="en-US"/>
              </w:rPr>
              <w:t>Urfa-124_Stealing_Boy_P2-Harran-2010</w:t>
            </w:r>
            <w:r>
              <w:rPr>
                <w:noProof/>
                <w:webHidden/>
              </w:rPr>
              <w:tab/>
            </w:r>
            <w:r>
              <w:rPr>
                <w:noProof/>
                <w:webHidden/>
              </w:rPr>
              <w:fldChar w:fldCharType="begin"/>
            </w:r>
            <w:r>
              <w:rPr>
                <w:noProof/>
                <w:webHidden/>
              </w:rPr>
              <w:instrText xml:space="preserve"> PAGEREF _Toc156305453 \h </w:instrText>
            </w:r>
            <w:r>
              <w:rPr>
                <w:noProof/>
                <w:webHidden/>
              </w:rPr>
            </w:r>
            <w:r>
              <w:rPr>
                <w:noProof/>
                <w:webHidden/>
              </w:rPr>
              <w:fldChar w:fldCharType="separate"/>
            </w:r>
            <w:r>
              <w:rPr>
                <w:noProof/>
                <w:webHidden/>
              </w:rPr>
              <w:t>117</w:t>
            </w:r>
            <w:r>
              <w:rPr>
                <w:noProof/>
                <w:webHidden/>
              </w:rPr>
              <w:fldChar w:fldCharType="end"/>
            </w:r>
          </w:hyperlink>
        </w:p>
        <w:p w14:paraId="70BC4E7F" w14:textId="44C280F3" w:rsidR="00D204B2" w:rsidRDefault="00D204B2">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54" w:history="1">
            <w:r w:rsidRPr="00E2587C">
              <w:rPr>
                <w:rStyle w:val="Hyperlink"/>
                <w:noProof/>
              </w:rPr>
              <w:t>Urfa-125_Coffee-Harran-2010</w:t>
            </w:r>
            <w:r>
              <w:rPr>
                <w:noProof/>
                <w:webHidden/>
              </w:rPr>
              <w:tab/>
            </w:r>
            <w:r>
              <w:rPr>
                <w:noProof/>
                <w:webHidden/>
              </w:rPr>
              <w:fldChar w:fldCharType="begin"/>
            </w:r>
            <w:r>
              <w:rPr>
                <w:noProof/>
                <w:webHidden/>
              </w:rPr>
              <w:instrText xml:space="preserve"> PAGEREF _Toc156305454 \h </w:instrText>
            </w:r>
            <w:r>
              <w:rPr>
                <w:noProof/>
                <w:webHidden/>
              </w:rPr>
            </w:r>
            <w:r>
              <w:rPr>
                <w:noProof/>
                <w:webHidden/>
              </w:rPr>
              <w:fldChar w:fldCharType="separate"/>
            </w:r>
            <w:r>
              <w:rPr>
                <w:noProof/>
                <w:webHidden/>
              </w:rPr>
              <w:t>118</w:t>
            </w:r>
            <w:r>
              <w:rPr>
                <w:noProof/>
                <w:webHidden/>
              </w:rPr>
              <w:fldChar w:fldCharType="end"/>
            </w:r>
          </w:hyperlink>
        </w:p>
        <w:p w14:paraId="031C4086" w14:textId="0C072526" w:rsidR="00D204B2" w:rsidRDefault="00D204B2">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55" w:history="1">
            <w:r w:rsidRPr="00E2587C">
              <w:rPr>
                <w:rStyle w:val="Hyperlink"/>
                <w:noProof/>
                <w:lang w:val="en-US"/>
              </w:rPr>
              <w:t>Urfa-133_Sheikh_Musa-Harran-2013</w:t>
            </w:r>
            <w:r>
              <w:rPr>
                <w:noProof/>
                <w:webHidden/>
              </w:rPr>
              <w:tab/>
            </w:r>
            <w:r>
              <w:rPr>
                <w:noProof/>
                <w:webHidden/>
              </w:rPr>
              <w:fldChar w:fldCharType="begin"/>
            </w:r>
            <w:r>
              <w:rPr>
                <w:noProof/>
                <w:webHidden/>
              </w:rPr>
              <w:instrText xml:space="preserve"> PAGEREF _Toc156305455 \h </w:instrText>
            </w:r>
            <w:r>
              <w:rPr>
                <w:noProof/>
                <w:webHidden/>
              </w:rPr>
            </w:r>
            <w:r>
              <w:rPr>
                <w:noProof/>
                <w:webHidden/>
              </w:rPr>
              <w:fldChar w:fldCharType="separate"/>
            </w:r>
            <w:r>
              <w:rPr>
                <w:noProof/>
                <w:webHidden/>
              </w:rPr>
              <w:t>121</w:t>
            </w:r>
            <w:r>
              <w:rPr>
                <w:noProof/>
                <w:webHidden/>
              </w:rPr>
              <w:fldChar w:fldCharType="end"/>
            </w:r>
          </w:hyperlink>
        </w:p>
        <w:p w14:paraId="6DE3F4D2" w14:textId="2A3AEFF3" w:rsidR="00D204B2" w:rsidRDefault="00D204B2">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56" w:history="1">
            <w:r w:rsidRPr="00E2587C">
              <w:rPr>
                <w:rStyle w:val="Hyperlink"/>
                <w:noProof/>
                <w:lang w:val="en-US"/>
              </w:rPr>
              <w:t>Urfa-136_Cigkofte-Harran-2013</w:t>
            </w:r>
            <w:r>
              <w:rPr>
                <w:noProof/>
                <w:webHidden/>
              </w:rPr>
              <w:tab/>
            </w:r>
            <w:r>
              <w:rPr>
                <w:noProof/>
                <w:webHidden/>
              </w:rPr>
              <w:fldChar w:fldCharType="begin"/>
            </w:r>
            <w:r>
              <w:rPr>
                <w:noProof/>
                <w:webHidden/>
              </w:rPr>
              <w:instrText xml:space="preserve"> PAGEREF _Toc156305456 \h </w:instrText>
            </w:r>
            <w:r>
              <w:rPr>
                <w:noProof/>
                <w:webHidden/>
              </w:rPr>
            </w:r>
            <w:r>
              <w:rPr>
                <w:noProof/>
                <w:webHidden/>
              </w:rPr>
              <w:fldChar w:fldCharType="separate"/>
            </w:r>
            <w:r>
              <w:rPr>
                <w:noProof/>
                <w:webHidden/>
              </w:rPr>
              <w:t>129</w:t>
            </w:r>
            <w:r>
              <w:rPr>
                <w:noProof/>
                <w:webHidden/>
              </w:rPr>
              <w:fldChar w:fldCharType="end"/>
            </w:r>
          </w:hyperlink>
        </w:p>
        <w:p w14:paraId="5D341992" w14:textId="2556731B" w:rsidR="00D204B2" w:rsidRDefault="00D204B2">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57" w:history="1">
            <w:r w:rsidRPr="00E2587C">
              <w:rPr>
                <w:rStyle w:val="Hyperlink"/>
                <w:noProof/>
                <w:lang w:val="en-US"/>
              </w:rPr>
              <w:t>Urfa-139_Lahmacun-Harran-2013</w:t>
            </w:r>
            <w:r>
              <w:rPr>
                <w:noProof/>
                <w:webHidden/>
              </w:rPr>
              <w:tab/>
            </w:r>
            <w:r>
              <w:rPr>
                <w:noProof/>
                <w:webHidden/>
              </w:rPr>
              <w:fldChar w:fldCharType="begin"/>
            </w:r>
            <w:r>
              <w:rPr>
                <w:noProof/>
                <w:webHidden/>
              </w:rPr>
              <w:instrText xml:space="preserve"> PAGEREF _Toc156305457 \h </w:instrText>
            </w:r>
            <w:r>
              <w:rPr>
                <w:noProof/>
                <w:webHidden/>
              </w:rPr>
            </w:r>
            <w:r>
              <w:rPr>
                <w:noProof/>
                <w:webHidden/>
              </w:rPr>
              <w:fldChar w:fldCharType="separate"/>
            </w:r>
            <w:r>
              <w:rPr>
                <w:noProof/>
                <w:webHidden/>
              </w:rPr>
              <w:t>131</w:t>
            </w:r>
            <w:r>
              <w:rPr>
                <w:noProof/>
                <w:webHidden/>
              </w:rPr>
              <w:fldChar w:fldCharType="end"/>
            </w:r>
          </w:hyperlink>
        </w:p>
        <w:p w14:paraId="32C5DB91" w14:textId="344AE499" w:rsidR="00D204B2" w:rsidRDefault="00D204B2">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58" w:history="1">
            <w:r w:rsidRPr="00E2587C">
              <w:rPr>
                <w:rStyle w:val="Hyperlink"/>
                <w:noProof/>
                <w:lang w:val="en-US"/>
              </w:rPr>
              <w:t>Urfa-140_Biyat-Harran-2013</w:t>
            </w:r>
            <w:r>
              <w:rPr>
                <w:noProof/>
                <w:webHidden/>
              </w:rPr>
              <w:tab/>
            </w:r>
            <w:r>
              <w:rPr>
                <w:noProof/>
                <w:webHidden/>
              </w:rPr>
              <w:fldChar w:fldCharType="begin"/>
            </w:r>
            <w:r>
              <w:rPr>
                <w:noProof/>
                <w:webHidden/>
              </w:rPr>
              <w:instrText xml:space="preserve"> PAGEREF _Toc156305458 \h </w:instrText>
            </w:r>
            <w:r>
              <w:rPr>
                <w:noProof/>
                <w:webHidden/>
              </w:rPr>
            </w:r>
            <w:r>
              <w:rPr>
                <w:noProof/>
                <w:webHidden/>
              </w:rPr>
              <w:fldChar w:fldCharType="separate"/>
            </w:r>
            <w:r>
              <w:rPr>
                <w:noProof/>
                <w:webHidden/>
              </w:rPr>
              <w:t>132</w:t>
            </w:r>
            <w:r>
              <w:rPr>
                <w:noProof/>
                <w:webHidden/>
              </w:rPr>
              <w:fldChar w:fldCharType="end"/>
            </w:r>
          </w:hyperlink>
        </w:p>
        <w:p w14:paraId="6B85283C" w14:textId="23ED6DD5" w:rsidR="00D204B2" w:rsidRDefault="00D204B2">
          <w:pPr>
            <w:pStyle w:val="TOC2"/>
            <w:tabs>
              <w:tab w:val="right" w:leader="dot" w:pos="9062"/>
            </w:tabs>
            <w:rPr>
              <w:rFonts w:asciiTheme="minorHAnsi" w:eastAsiaTheme="minorEastAsia" w:hAnsiTheme="minorHAnsi" w:cstheme="minorBidi"/>
              <w:noProof/>
              <w:kern w:val="2"/>
              <w:sz w:val="24"/>
              <w:lang w:val="de-AT" w:eastAsia="de-AT"/>
              <w14:ligatures w14:val="standardContextual"/>
            </w:rPr>
          </w:pPr>
          <w:hyperlink w:anchor="_Toc156305459" w:history="1">
            <w:r w:rsidRPr="00E2587C">
              <w:rPr>
                <w:rStyle w:val="Hyperlink"/>
                <w:noProof/>
                <w:lang w:val="en-US"/>
              </w:rPr>
              <w:t>Urfa-150_Iclikofte-Harran-2014</w:t>
            </w:r>
            <w:r>
              <w:rPr>
                <w:noProof/>
                <w:webHidden/>
              </w:rPr>
              <w:tab/>
            </w:r>
            <w:r>
              <w:rPr>
                <w:noProof/>
                <w:webHidden/>
              </w:rPr>
              <w:fldChar w:fldCharType="begin"/>
            </w:r>
            <w:r>
              <w:rPr>
                <w:noProof/>
                <w:webHidden/>
              </w:rPr>
              <w:instrText xml:space="preserve"> PAGEREF _Toc156305459 \h </w:instrText>
            </w:r>
            <w:r>
              <w:rPr>
                <w:noProof/>
                <w:webHidden/>
              </w:rPr>
            </w:r>
            <w:r>
              <w:rPr>
                <w:noProof/>
                <w:webHidden/>
              </w:rPr>
              <w:fldChar w:fldCharType="separate"/>
            </w:r>
            <w:r>
              <w:rPr>
                <w:noProof/>
                <w:webHidden/>
              </w:rPr>
              <w:t>133</w:t>
            </w:r>
            <w:r>
              <w:rPr>
                <w:noProof/>
                <w:webHidden/>
              </w:rPr>
              <w:fldChar w:fldCharType="end"/>
            </w:r>
          </w:hyperlink>
        </w:p>
        <w:p w14:paraId="067E4F32" w14:textId="6E65687A" w:rsidR="007140B6" w:rsidRDefault="00000000">
          <w:pPr>
            <w:pStyle w:val="TOC2"/>
            <w:tabs>
              <w:tab w:val="right" w:leader="dot" w:pos="9062"/>
            </w:tabs>
            <w:rPr>
              <w:rFonts w:asciiTheme="minorHAnsi" w:eastAsiaTheme="minorEastAsia" w:hAnsiTheme="minorHAnsi" w:cstheme="minorBidi"/>
              <w:szCs w:val="22"/>
              <w:lang w:val="de-AT" w:eastAsia="de-AT"/>
            </w:rPr>
          </w:pPr>
          <w:r>
            <w:rPr>
              <w:rStyle w:val="Verzeichnissprung"/>
            </w:rPr>
            <w:fldChar w:fldCharType="end"/>
          </w:r>
        </w:p>
      </w:sdtContent>
    </w:sdt>
    <w:p w14:paraId="36B0E8C3" w14:textId="77777777" w:rsidR="007140B6" w:rsidRDefault="007140B6"/>
    <w:p w14:paraId="3BDE5223" w14:textId="77777777" w:rsidR="007140B6" w:rsidRDefault="007140B6">
      <w:pPr>
        <w:rPr>
          <w:lang w:val="en-US"/>
        </w:rPr>
      </w:pPr>
    </w:p>
    <w:p w14:paraId="5B01E5A0" w14:textId="77777777" w:rsidR="007140B6" w:rsidRDefault="007140B6">
      <w:pPr>
        <w:rPr>
          <w:lang w:val="en-US"/>
        </w:rPr>
      </w:pPr>
    </w:p>
    <w:p w14:paraId="72D30DF4" w14:textId="77777777" w:rsidR="007140B6" w:rsidRDefault="00000000">
      <w:pPr>
        <w:pStyle w:val="Heading2"/>
        <w:rPr>
          <w:lang w:val="en-US"/>
        </w:rPr>
      </w:pPr>
      <w:bookmarkStart w:id="0" w:name="__DdeLink__95246_1653857199"/>
      <w:bookmarkStart w:id="1" w:name="_Toc156305403"/>
      <w:r>
        <w:rPr>
          <w:lang w:val="en-US"/>
        </w:rPr>
        <w:t>Urfa-011: Urfa-011_Cemetry-Harran-2010</w:t>
      </w:r>
      <w:bookmarkEnd w:id="0"/>
      <w:bookmarkEnd w:id="1"/>
    </w:p>
    <w:p w14:paraId="418ED120" w14:textId="77777777" w:rsidR="00407D5F" w:rsidRPr="00D56843" w:rsidRDefault="00407D5F" w:rsidP="00407D5F">
      <w:pPr>
        <w:pStyle w:val="BodyText"/>
        <w:rPr>
          <w:noProof/>
        </w:rPr>
      </w:pPr>
      <w:r w:rsidRPr="00D56843">
        <w:rPr>
          <w:noProof/>
        </w:rPr>
        <w:t>Ḥarrān</w:t>
      </w:r>
    </w:p>
    <w:p w14:paraId="1EF99B3C" w14:textId="77777777" w:rsidR="00407D5F" w:rsidRPr="00D56843" w:rsidRDefault="00407D5F" w:rsidP="00407D5F">
      <w:pPr>
        <w:pStyle w:val="BodyText"/>
        <w:rPr>
          <w:noProof/>
        </w:rPr>
      </w:pPr>
      <w:r w:rsidRPr="00D56843">
        <w:rPr>
          <w:noProof/>
        </w:rPr>
        <w:t>Ismail, 5.5.2010</w:t>
      </w:r>
    </w:p>
    <w:p w14:paraId="68C501C5" w14:textId="77777777" w:rsidR="00407D5F" w:rsidRPr="00D56843" w:rsidRDefault="00407D5F" w:rsidP="00407D5F">
      <w:pPr>
        <w:pStyle w:val="BodyText"/>
        <w:rPr>
          <w:noProof/>
        </w:rPr>
      </w:pPr>
      <w:r w:rsidRPr="00D56843">
        <w:rPr>
          <w:noProof/>
        </w:rPr>
        <w:t>Most members of the Banī ʕIǧil tribe are buried there even when they lived in Urfa or other places.</w:t>
      </w:r>
    </w:p>
    <w:tbl>
      <w:tblPr>
        <w:tblStyle w:val="TableGrid"/>
        <w:tblW w:w="9322" w:type="dxa"/>
        <w:tblLayout w:type="fixed"/>
        <w:tblLook w:val="04A0" w:firstRow="1" w:lastRow="0" w:firstColumn="1" w:lastColumn="0" w:noHBand="0" w:noVBand="1"/>
      </w:tblPr>
      <w:tblGrid>
        <w:gridCol w:w="817"/>
        <w:gridCol w:w="3969"/>
        <w:gridCol w:w="4536"/>
      </w:tblGrid>
      <w:tr w:rsidR="00407D5F" w:rsidRPr="00A4197C" w14:paraId="2C96853A" w14:textId="77777777" w:rsidTr="00763CEC">
        <w:tc>
          <w:tcPr>
            <w:tcW w:w="817" w:type="dxa"/>
          </w:tcPr>
          <w:p w14:paraId="68E1CC83" w14:textId="77777777" w:rsidR="00407D5F" w:rsidRPr="0040171D" w:rsidRDefault="00407D5F" w:rsidP="00763CEC">
            <w:pPr>
              <w:rPr>
                <w:iCs/>
                <w:noProof/>
                <w:color w:val="00B050"/>
                <w:lang w:val="de-AT"/>
              </w:rPr>
            </w:pPr>
            <w:r w:rsidRPr="0040171D">
              <w:rPr>
                <w:iCs/>
                <w:noProof/>
                <w:color w:val="00B050"/>
                <w:lang w:val="de-AT"/>
              </w:rPr>
              <w:t>0.01</w:t>
            </w:r>
          </w:p>
        </w:tc>
        <w:tc>
          <w:tcPr>
            <w:tcW w:w="3969" w:type="dxa"/>
          </w:tcPr>
          <w:p w14:paraId="396FB7A6" w14:textId="77777777" w:rsidR="00407D5F" w:rsidRPr="0040171D" w:rsidRDefault="00407D5F" w:rsidP="00763CEC">
            <w:pPr>
              <w:rPr>
                <w:iCs/>
                <w:noProof/>
                <w:color w:val="00B050"/>
                <w:lang w:val="de-AT"/>
              </w:rPr>
            </w:pPr>
            <w:bookmarkStart w:id="2" w:name="_Hlk133330420"/>
            <w:r w:rsidRPr="0040171D">
              <w:rPr>
                <w:iCs/>
                <w:noProof/>
                <w:color w:val="00B050"/>
                <w:lang w:val="de-AT"/>
              </w:rPr>
              <w:t>hāḏa l-ᵊgbūr, al-miǧanne, al-gabǝr, wāḥad ymūt yidfunūn-u hēne</w:t>
            </w:r>
            <w:bookmarkEnd w:id="2"/>
            <w:r w:rsidRPr="0040171D">
              <w:rPr>
                <w:iCs/>
                <w:noProof/>
                <w:color w:val="00B050"/>
                <w:lang w:val="de-AT"/>
              </w:rPr>
              <w:t xml:space="preserve">, yidfunūn-u yqasslūn-u ʕala ʕurf islām, ʕala ʕādāt uṣūl </w:t>
            </w:r>
            <w:r w:rsidRPr="0040171D">
              <w:rPr>
                <w:color w:val="00B050"/>
                <w:lang w:val="de-AT"/>
              </w:rPr>
              <w:t>Islām, yqassl-u, al-xōǧe yqassl-u, w-yǧībūn-u hēne</w:t>
            </w:r>
            <w:r w:rsidRPr="0040171D">
              <w:rPr>
                <w:iCs/>
                <w:noProof/>
                <w:color w:val="00B050"/>
                <w:lang w:val="de-AT"/>
              </w:rPr>
              <w:t xml:space="preserve"> yčaffnūn-u yḥuṭṭūn-u b-al-</w:t>
            </w:r>
            <w:bookmarkStart w:id="3" w:name="_Hlk132715944"/>
            <w:r w:rsidRPr="0040171D">
              <w:rPr>
                <w:iCs/>
                <w:noProof/>
                <w:color w:val="00B050"/>
                <w:lang w:val="de-AT"/>
              </w:rPr>
              <w:lastRenderedPageBreak/>
              <w:t xml:space="preserve">kefen, čafan </w:t>
            </w:r>
            <w:bookmarkEnd w:id="3"/>
            <w:r w:rsidRPr="0040171D">
              <w:rPr>
                <w:iCs/>
                <w:noProof/>
                <w:color w:val="00B050"/>
                <w:lang w:val="de-AT"/>
              </w:rPr>
              <w:t xml:space="preserve">– kefen –čafan, </w:t>
            </w:r>
            <w:r w:rsidRPr="0040171D">
              <w:rPr>
                <w:color w:val="00B050"/>
                <w:lang w:val="de-AT"/>
              </w:rPr>
              <w:t xml:space="preserve">ydummūn-u. </w:t>
            </w:r>
          </w:p>
        </w:tc>
        <w:tc>
          <w:tcPr>
            <w:tcW w:w="4536" w:type="dxa"/>
          </w:tcPr>
          <w:p w14:paraId="0DE53107" w14:textId="77777777" w:rsidR="00407D5F" w:rsidRPr="0040171D" w:rsidRDefault="00407D5F" w:rsidP="00763CEC">
            <w:pPr>
              <w:rPr>
                <w:iCs/>
                <w:color w:val="00B050"/>
                <w:lang w:val="en-US"/>
              </w:rPr>
            </w:pPr>
            <w:bookmarkStart w:id="4" w:name="_Hlk133330437"/>
            <w:r w:rsidRPr="0040171D">
              <w:rPr>
                <w:iCs/>
                <w:color w:val="00B050"/>
                <w:lang w:val="en-US"/>
              </w:rPr>
              <w:lastRenderedPageBreak/>
              <w:t>These graves, the graveyard, the grave, when somebody dies, they bury him here</w:t>
            </w:r>
            <w:bookmarkEnd w:id="4"/>
            <w:r w:rsidRPr="0040171D">
              <w:rPr>
                <w:iCs/>
                <w:color w:val="00B050"/>
                <w:lang w:val="en-US"/>
              </w:rPr>
              <w:t xml:space="preserve">, they bury him, they wash him according to the Islamic tradition, according to the tradition of the fundamental rules of Islam; he washes him, the </w:t>
            </w:r>
            <w:r w:rsidRPr="0040171D">
              <w:rPr>
                <w:iCs/>
                <w:color w:val="00B050"/>
                <w:lang w:val="en-US"/>
              </w:rPr>
              <w:lastRenderedPageBreak/>
              <w:t>sheikh washes him, then they bring him here, wrap him into the shroud, they put him into the shroud, the shroud, and then they bury him.</w:t>
            </w:r>
          </w:p>
        </w:tc>
      </w:tr>
      <w:tr w:rsidR="00407D5F" w:rsidRPr="00A4197C" w14:paraId="03C2F469" w14:textId="77777777" w:rsidTr="00763CEC">
        <w:tc>
          <w:tcPr>
            <w:tcW w:w="817" w:type="dxa"/>
          </w:tcPr>
          <w:p w14:paraId="2581D7F1" w14:textId="77777777" w:rsidR="00407D5F" w:rsidRPr="00CF531F" w:rsidRDefault="00407D5F" w:rsidP="00763CEC">
            <w:pPr>
              <w:rPr>
                <w:iCs/>
                <w:noProof/>
                <w:lang w:val="de-AT"/>
              </w:rPr>
            </w:pPr>
            <w:r>
              <w:rPr>
                <w:iCs/>
                <w:noProof/>
                <w:lang w:val="de-AT"/>
              </w:rPr>
              <w:lastRenderedPageBreak/>
              <w:t>0.22</w:t>
            </w:r>
          </w:p>
        </w:tc>
        <w:tc>
          <w:tcPr>
            <w:tcW w:w="3969" w:type="dxa"/>
          </w:tcPr>
          <w:p w14:paraId="0145F22D" w14:textId="77777777" w:rsidR="00407D5F" w:rsidRPr="009E546E" w:rsidRDefault="00407D5F" w:rsidP="00763CEC">
            <w:pPr>
              <w:rPr>
                <w:iCs/>
                <w:noProof/>
                <w:color w:val="00B050"/>
                <w:lang w:val="de-AT"/>
              </w:rPr>
            </w:pPr>
            <w:r w:rsidRPr="009E546E">
              <w:rPr>
                <w:iCs/>
                <w:noProof/>
                <w:color w:val="00B050"/>
                <w:lang w:val="de-AT"/>
              </w:rPr>
              <w:t xml:space="preserve">al-gabǝr </w:t>
            </w:r>
            <w:r w:rsidRPr="009E546E">
              <w:rPr>
                <w:color w:val="00B050"/>
                <w:lang w:val="de-AT"/>
              </w:rPr>
              <w:t xml:space="preserve">baʕdēn, ʕugub sabʕ </w:t>
            </w:r>
            <w:r w:rsidRPr="009E546E">
              <w:rPr>
                <w:color w:val="00B050"/>
              </w:rPr>
              <w:t>ᵊ</w:t>
            </w:r>
            <w:r w:rsidRPr="009E546E">
              <w:rPr>
                <w:color w:val="00B050"/>
                <w:lang w:val="de-AT"/>
              </w:rPr>
              <w:t>snīn</w:t>
            </w:r>
            <w:r w:rsidRPr="009E546E">
              <w:rPr>
                <w:iCs/>
                <w:noProof/>
                <w:color w:val="00B050"/>
                <w:lang w:val="de-AT"/>
              </w:rPr>
              <w:t xml:space="preserve"> yigdarūn yḥuṭṭūn qēr wāḥad bī-´. in mā ṣār sabʕ </w:t>
            </w:r>
            <w:r w:rsidRPr="009E546E">
              <w:rPr>
                <w:color w:val="00B050"/>
              </w:rPr>
              <w:t>ᵊ</w:t>
            </w:r>
            <w:r w:rsidRPr="009E546E">
              <w:rPr>
                <w:iCs/>
                <w:noProof/>
                <w:color w:val="00B050"/>
                <w:lang w:val="de-AT"/>
              </w:rPr>
              <w:t xml:space="preserve">snīn qēr wāḥad mā yḥuṭṭūn. </w:t>
            </w:r>
          </w:p>
        </w:tc>
        <w:tc>
          <w:tcPr>
            <w:tcW w:w="4536" w:type="dxa"/>
          </w:tcPr>
          <w:p w14:paraId="73684F9B" w14:textId="77777777" w:rsidR="00407D5F" w:rsidRPr="009E546E" w:rsidRDefault="00407D5F" w:rsidP="00763CEC">
            <w:pPr>
              <w:rPr>
                <w:iCs/>
                <w:noProof/>
                <w:color w:val="00B050"/>
                <w:lang w:val="en-US"/>
              </w:rPr>
            </w:pPr>
            <w:r w:rsidRPr="009E546E">
              <w:rPr>
                <w:iCs/>
                <w:noProof/>
                <w:color w:val="00B050"/>
                <w:lang w:val="en-US"/>
              </w:rPr>
              <w:t xml:space="preserve">After that, seven years later they can again put somebody else into it. If seven years have not passed, they do not put anybody else (into the grave). </w:t>
            </w:r>
          </w:p>
        </w:tc>
      </w:tr>
      <w:tr w:rsidR="00407D5F" w:rsidRPr="00A4197C" w14:paraId="3AE9E106" w14:textId="77777777" w:rsidTr="00763CEC">
        <w:tc>
          <w:tcPr>
            <w:tcW w:w="817" w:type="dxa"/>
          </w:tcPr>
          <w:p w14:paraId="69270BFA" w14:textId="77777777" w:rsidR="00407D5F" w:rsidRPr="00CF531F" w:rsidRDefault="00407D5F" w:rsidP="00763CEC">
            <w:pPr>
              <w:rPr>
                <w:iCs/>
                <w:noProof/>
                <w:lang w:val="de-AT"/>
              </w:rPr>
            </w:pPr>
            <w:r>
              <w:rPr>
                <w:iCs/>
                <w:noProof/>
                <w:lang w:val="de-AT"/>
              </w:rPr>
              <w:t>0.31</w:t>
            </w:r>
          </w:p>
        </w:tc>
        <w:tc>
          <w:tcPr>
            <w:tcW w:w="3969" w:type="dxa"/>
          </w:tcPr>
          <w:p w14:paraId="1A0359A1" w14:textId="77777777" w:rsidR="00407D5F" w:rsidRPr="009E546E" w:rsidRDefault="00407D5F" w:rsidP="00763CEC">
            <w:pPr>
              <w:rPr>
                <w:iCs/>
                <w:noProof/>
                <w:color w:val="00B050"/>
                <w:lang w:val="de-AT"/>
              </w:rPr>
            </w:pPr>
            <w:r w:rsidRPr="009E546E">
              <w:rPr>
                <w:iCs/>
                <w:noProof/>
                <w:color w:val="00B050"/>
                <w:lang w:val="de-AT"/>
              </w:rPr>
              <w:t xml:space="preserve">ta-ngūl hāḏa, mayyit </w:t>
            </w:r>
            <w:r w:rsidRPr="009E546E">
              <w:rPr>
                <w:color w:val="00B050"/>
                <w:lang w:val="de-AT"/>
              </w:rPr>
              <w:t>luwwa</w:t>
            </w:r>
            <w:r w:rsidRPr="009E546E">
              <w:rPr>
                <w:iCs/>
                <w:noProof/>
                <w:color w:val="00B050"/>
                <w:lang w:val="de-AT"/>
              </w:rPr>
              <w:t xml:space="preserve"> sine, al-gabǝr hāḏa mā yiftaḥūn-u – mā yiftaḥūn-u – baʕad sabʕ ᵊsnīn yiftaḥūn-u yigdarūn in māt ḥade in ṣār mayyit uxṛa l-al-ʕēle, kull-min… ta-ngūl alḥaz iḥna … </w:t>
            </w:r>
          </w:p>
        </w:tc>
        <w:tc>
          <w:tcPr>
            <w:tcW w:w="4536" w:type="dxa"/>
          </w:tcPr>
          <w:p w14:paraId="0D9226DF" w14:textId="77777777" w:rsidR="00407D5F" w:rsidRPr="009E546E" w:rsidRDefault="00407D5F" w:rsidP="00763CEC">
            <w:pPr>
              <w:rPr>
                <w:iCs/>
                <w:noProof/>
                <w:color w:val="00B050"/>
                <w:lang w:val="en-US"/>
              </w:rPr>
            </w:pPr>
            <w:r w:rsidRPr="009E546E">
              <w:rPr>
                <w:iCs/>
                <w:noProof/>
                <w:color w:val="00B050"/>
                <w:lang w:val="en-US"/>
              </w:rPr>
              <w:t>Let’s say, if it is only one year ago that one has died, then they do not open it – they do not open it – but after seven years they can if somebody dies, when there is another dead in the family. Everybody…. let’s say, now we…</w:t>
            </w:r>
          </w:p>
        </w:tc>
      </w:tr>
      <w:tr w:rsidR="00407D5F" w:rsidRPr="00710558" w14:paraId="6773F44A" w14:textId="77777777" w:rsidTr="00763CEC">
        <w:tc>
          <w:tcPr>
            <w:tcW w:w="817" w:type="dxa"/>
          </w:tcPr>
          <w:p w14:paraId="396A7CDF" w14:textId="77777777" w:rsidR="00407D5F" w:rsidRPr="00CF531F" w:rsidRDefault="00407D5F" w:rsidP="00763CEC">
            <w:pPr>
              <w:rPr>
                <w:iCs/>
                <w:noProof/>
                <w:lang w:val="de-AT"/>
              </w:rPr>
            </w:pPr>
            <w:r>
              <w:rPr>
                <w:iCs/>
                <w:noProof/>
                <w:lang w:val="de-AT"/>
              </w:rPr>
              <w:t>0.43</w:t>
            </w:r>
          </w:p>
        </w:tc>
        <w:tc>
          <w:tcPr>
            <w:tcW w:w="3969" w:type="dxa"/>
          </w:tcPr>
          <w:p w14:paraId="45453ABF" w14:textId="77777777" w:rsidR="00407D5F" w:rsidRPr="009E546E" w:rsidRDefault="00407D5F" w:rsidP="00763CEC">
            <w:pPr>
              <w:rPr>
                <w:iCs/>
                <w:noProof/>
                <w:color w:val="00B050"/>
                <w:lang w:val="de-AT"/>
              </w:rPr>
            </w:pPr>
            <w:r w:rsidRPr="009E546E">
              <w:rPr>
                <w:iCs/>
                <w:noProof/>
                <w:color w:val="00B050"/>
                <w:lang w:val="de-AT"/>
              </w:rPr>
              <w:t xml:space="preserve">alḥaz qādi nrūḥ gabǝr ǧidd-i, gabǝr ḥabbābt-i ʕamm-i ṯalāṯe mawǧūdīn bi-gabǝr wāḥad, bēnāt-hum sabʕ ᵊsnīn, sabʕ ᵊsnīn yiftaḥūn al-gabǝr, gabl as-sabʕ ᵊsnīn mā yiftaḥūn-u, xaṭiyye yaʕni ygūlūn al-mayyit sabʕ ᵊsnīn mū tāxx hā! </w:t>
            </w:r>
          </w:p>
        </w:tc>
        <w:tc>
          <w:tcPr>
            <w:tcW w:w="4536" w:type="dxa"/>
          </w:tcPr>
          <w:p w14:paraId="0BEB9306" w14:textId="77777777" w:rsidR="00407D5F" w:rsidRPr="009E546E" w:rsidRDefault="00407D5F" w:rsidP="00763CEC">
            <w:pPr>
              <w:rPr>
                <w:iCs/>
                <w:noProof/>
                <w:color w:val="00B050"/>
                <w:lang w:val="en-US"/>
              </w:rPr>
            </w:pPr>
            <w:r w:rsidRPr="009E546E">
              <w:rPr>
                <w:iCs/>
                <w:noProof/>
                <w:color w:val="00B050"/>
                <w:lang w:val="en-US"/>
              </w:rPr>
              <w:t>Now we are going over there, to the grave of my grandfather, to the grave of my grandmother and my uncle. All three are in one grave, but between their (departure) were seven years. (After) seven years they can open the grave, before seven years they don’t open it, it’s a sin, because, so they say, the deceased has not yet rotten before seven years (have passed).</w:t>
            </w:r>
          </w:p>
        </w:tc>
      </w:tr>
      <w:tr w:rsidR="00407D5F" w:rsidRPr="0063395A" w14:paraId="25A19FF9" w14:textId="77777777" w:rsidTr="00763CEC">
        <w:tc>
          <w:tcPr>
            <w:tcW w:w="817" w:type="dxa"/>
          </w:tcPr>
          <w:p w14:paraId="666FB40A" w14:textId="77777777" w:rsidR="00407D5F" w:rsidRPr="009E546E" w:rsidRDefault="00407D5F" w:rsidP="00763CEC">
            <w:pPr>
              <w:rPr>
                <w:iCs/>
                <w:color w:val="00B050"/>
                <w:lang w:val="en-US"/>
              </w:rPr>
            </w:pPr>
            <w:r w:rsidRPr="009E546E">
              <w:rPr>
                <w:iCs/>
                <w:color w:val="00B050"/>
                <w:lang w:val="en-US"/>
              </w:rPr>
              <w:t>1.04</w:t>
            </w:r>
          </w:p>
        </w:tc>
        <w:tc>
          <w:tcPr>
            <w:tcW w:w="3969" w:type="dxa"/>
          </w:tcPr>
          <w:p w14:paraId="665AD8D2" w14:textId="77777777" w:rsidR="00407D5F" w:rsidRPr="009E546E" w:rsidRDefault="00407D5F" w:rsidP="00763CEC">
            <w:pPr>
              <w:rPr>
                <w:iCs/>
                <w:color w:val="00B050"/>
                <w:lang w:val="en-US"/>
              </w:rPr>
            </w:pPr>
            <w:r w:rsidRPr="009E546E">
              <w:rPr>
                <w:iCs/>
                <w:color w:val="00B050"/>
                <w:lang w:val="en-US"/>
              </w:rPr>
              <w:t xml:space="preserve">[…] bi-sabʕ ᵊsnīn yidfunūn bī. nahāṛ az-zyārāt iḥna ʕa-l-ᵊgbūr hal-miǧanne akṯar an-nōbāt b-al-ʕīd niǧi b-ʕīd ar-ramaḏ̣ān. w b-ʕīd aḏ̣-ḏ̣aḥiyye fazla maḥḥad yiǧi zihīd. ta-nrūḥ iḥna ʕala miǧannit-na min qādi xōǧam, ʕala miǧannit…gabǝr ǧidd-i ḥabbābt-i, b-al-ʕīd ar-ramaḏ̣ān yiǧūn hēne yigrūn al-yāsīn, yigrūn al…al-fātiḥa. </w:t>
            </w:r>
          </w:p>
        </w:tc>
        <w:tc>
          <w:tcPr>
            <w:tcW w:w="4536" w:type="dxa"/>
          </w:tcPr>
          <w:p w14:paraId="463CCD6D" w14:textId="77777777" w:rsidR="00407D5F" w:rsidRPr="00444522" w:rsidRDefault="00407D5F" w:rsidP="00763CEC">
            <w:pPr>
              <w:rPr>
                <w:i/>
                <w:lang w:val="en-US"/>
              </w:rPr>
            </w:pPr>
            <w:r w:rsidRPr="009E546E">
              <w:rPr>
                <w:iCs/>
                <w:color w:val="00B050"/>
                <w:lang w:val="en-US"/>
              </w:rPr>
              <w:t xml:space="preserve">After seven years they (can) bury him in it. Days of the visit to the graves, to the graveyard are during feasts, particularly at the feast at the end of Ramadan. At the Feast of Sacrifice not so much, only a few come. Let’s go over there, my teacher, to our graveyard, to the graveyard, to the grave of my grandfather and grandmother. At the feast at the end of Ramadan people come here and recite the sura </w:t>
            </w:r>
            <w:r w:rsidRPr="009E546E">
              <w:rPr>
                <w:i/>
                <w:iCs/>
                <w:color w:val="00B050"/>
                <w:lang w:val="en-US"/>
              </w:rPr>
              <w:t>Yāsīn</w:t>
            </w:r>
            <w:r w:rsidRPr="009E546E">
              <w:rPr>
                <w:color w:val="00B050"/>
                <w:lang w:val="en-US"/>
              </w:rPr>
              <w:t xml:space="preserve">, they recite the sura </w:t>
            </w:r>
            <w:r w:rsidRPr="009E546E">
              <w:rPr>
                <w:i/>
                <w:color w:val="00B050"/>
                <w:lang w:val="en-US"/>
              </w:rPr>
              <w:t>al-Fātiḥa.</w:t>
            </w:r>
          </w:p>
        </w:tc>
      </w:tr>
      <w:tr w:rsidR="00407D5F" w:rsidRPr="0063395A" w14:paraId="3D14D170" w14:textId="77777777" w:rsidTr="00763CEC">
        <w:tc>
          <w:tcPr>
            <w:tcW w:w="817" w:type="dxa"/>
          </w:tcPr>
          <w:p w14:paraId="4482D0F9" w14:textId="77777777" w:rsidR="00407D5F" w:rsidRPr="0063395A" w:rsidRDefault="00407D5F" w:rsidP="00763CEC">
            <w:pPr>
              <w:rPr>
                <w:iCs/>
                <w:lang w:val="en-US"/>
              </w:rPr>
            </w:pPr>
            <w:r>
              <w:rPr>
                <w:iCs/>
                <w:lang w:val="en-US"/>
              </w:rPr>
              <w:t>1.31</w:t>
            </w:r>
          </w:p>
        </w:tc>
        <w:tc>
          <w:tcPr>
            <w:tcW w:w="3969" w:type="dxa"/>
          </w:tcPr>
          <w:p w14:paraId="6997BF2A" w14:textId="77777777" w:rsidR="00407D5F" w:rsidRPr="009E546E" w:rsidRDefault="00407D5F" w:rsidP="00763CEC">
            <w:pPr>
              <w:rPr>
                <w:iCs/>
                <w:color w:val="00B050"/>
                <w:lang w:val="en-US"/>
              </w:rPr>
            </w:pPr>
            <w:r w:rsidRPr="009E546E">
              <w:rPr>
                <w:iCs/>
                <w:color w:val="00B050"/>
                <w:lang w:val="en-US"/>
              </w:rPr>
              <w:t xml:space="preserve">bī-hum al-mayyit ǧidīd gabr-u ta-ngūl ḏa… gāl al-mayyit al-ǧidīd, al-ḥabāyib baʕḏ̣-an al-maṛāt yaʕni yibčin, yibčin ʕalē-´ baʕaḏ̣-hin ǧidīd ʕaman </w:t>
            </w:r>
            <w:r w:rsidRPr="009E546E">
              <w:rPr>
                <w:color w:val="00B050"/>
              </w:rPr>
              <w:t>walad-he</w:t>
            </w:r>
            <w:r w:rsidRPr="009E546E">
              <w:rPr>
                <w:iCs/>
                <w:color w:val="00B050"/>
                <w:lang w:val="en-US"/>
              </w:rPr>
              <w:t xml:space="preserve"> mayyit axū-ha mayyit ygūmin yibčin ta-ngūl al-bači (b-)al-miǧanne aṣlǝnda ḥarām. </w:t>
            </w:r>
          </w:p>
        </w:tc>
        <w:tc>
          <w:tcPr>
            <w:tcW w:w="4536" w:type="dxa"/>
          </w:tcPr>
          <w:p w14:paraId="7D8D9EDF" w14:textId="77777777" w:rsidR="00407D5F" w:rsidRPr="0063395A" w:rsidRDefault="00407D5F" w:rsidP="00763CEC">
            <w:pPr>
              <w:rPr>
                <w:iCs/>
                <w:lang w:val="en-US"/>
              </w:rPr>
            </w:pPr>
            <w:r w:rsidRPr="009E546E">
              <w:rPr>
                <w:iCs/>
                <w:color w:val="00B050"/>
                <w:lang w:val="en-US"/>
              </w:rPr>
              <w:t>There are some, when somebody died recently, let’s say he died a short while ago</w:t>
            </w:r>
            <w:r w:rsidRPr="00BA18ED">
              <w:rPr>
                <w:rStyle w:val="FootnoteReference"/>
              </w:rPr>
              <w:footnoteReference w:id="1"/>
            </w:r>
            <w:r w:rsidRPr="009E546E">
              <w:rPr>
                <w:iCs/>
                <w:color w:val="00B050"/>
                <w:lang w:val="en-US"/>
              </w:rPr>
              <w:t>, the women, sometimes the women are crying over him. Some of them, when somebody died recently, because (for instance) her son or her brother has died (then) they come and cry. But in principle crying on the cemetery is a forbidden (according to religion).</w:t>
            </w:r>
          </w:p>
        </w:tc>
      </w:tr>
      <w:tr w:rsidR="00407D5F" w:rsidRPr="0063395A" w14:paraId="635B641C" w14:textId="77777777" w:rsidTr="00763CEC">
        <w:trPr>
          <w:trHeight w:val="2322"/>
        </w:trPr>
        <w:tc>
          <w:tcPr>
            <w:tcW w:w="817" w:type="dxa"/>
          </w:tcPr>
          <w:p w14:paraId="62B39C6A" w14:textId="77777777" w:rsidR="00407D5F" w:rsidRPr="0063395A" w:rsidRDefault="00407D5F" w:rsidP="00763CEC">
            <w:pPr>
              <w:rPr>
                <w:iCs/>
                <w:lang w:val="en-US"/>
              </w:rPr>
            </w:pPr>
            <w:r>
              <w:rPr>
                <w:iCs/>
                <w:lang w:val="en-US"/>
              </w:rPr>
              <w:lastRenderedPageBreak/>
              <w:t>1.55</w:t>
            </w:r>
          </w:p>
        </w:tc>
        <w:tc>
          <w:tcPr>
            <w:tcW w:w="3969" w:type="dxa"/>
          </w:tcPr>
          <w:p w14:paraId="1F846979" w14:textId="77777777" w:rsidR="00407D5F" w:rsidRPr="0014721F" w:rsidRDefault="00407D5F" w:rsidP="00763CEC">
            <w:pPr>
              <w:rPr>
                <w:iCs/>
                <w:color w:val="00B050"/>
                <w:lang w:val="en-US"/>
              </w:rPr>
            </w:pPr>
            <w:r w:rsidRPr="009E546E">
              <w:rPr>
                <w:color w:val="00B050"/>
              </w:rPr>
              <w:t>[</w:t>
            </w:r>
            <w:r w:rsidRPr="009E546E">
              <w:rPr>
                <w:iCs/>
                <w:color w:val="00B050"/>
                <w:lang w:val="en-US"/>
              </w:rPr>
              <w:t>…] b-arḏ̣-in tibči igir āya, igir duʕa, yibkūn al yibkūn baʕaḏ̣-hum al-yōm walad-u mayyit yibči amma bī ygūl b-arḏ̣-in tibči igir-lu al-ḥamdilla igir-lu l-fātiḥa, igir-ill-u yāsīn, inte w b-xēr-u šaqle,</w:t>
            </w:r>
            <w:r>
              <w:rPr>
                <w:iCs/>
                <w:color w:val="00B050"/>
                <w:lang w:val="en-US"/>
              </w:rPr>
              <w:t xml:space="preserve"> </w:t>
            </w:r>
            <w:r w:rsidRPr="009E546E">
              <w:rPr>
                <w:iCs/>
                <w:color w:val="00B050"/>
                <w:lang w:val="it-IT"/>
              </w:rPr>
              <w:t>aḥsan m-al-bači,</w:t>
            </w:r>
            <w:r>
              <w:rPr>
                <w:iCs/>
                <w:color w:val="00B050"/>
                <w:lang w:val="it-IT"/>
              </w:rPr>
              <w:t xml:space="preserve"> </w:t>
            </w:r>
            <w:r w:rsidRPr="009E546E">
              <w:rPr>
                <w:iCs/>
                <w:color w:val="00B050"/>
                <w:lang w:val="it-IT"/>
              </w:rPr>
              <w:t xml:space="preserve">al-bači xaṭiyye hā! </w:t>
            </w:r>
          </w:p>
        </w:tc>
        <w:tc>
          <w:tcPr>
            <w:tcW w:w="4536" w:type="dxa"/>
          </w:tcPr>
          <w:p w14:paraId="35CF0E11" w14:textId="77777777" w:rsidR="00407D5F" w:rsidRPr="009E546E" w:rsidRDefault="00407D5F" w:rsidP="00763CEC">
            <w:pPr>
              <w:rPr>
                <w:color w:val="00B050"/>
                <w:lang w:val="en-US"/>
              </w:rPr>
            </w:pPr>
            <w:r w:rsidRPr="009E546E">
              <w:rPr>
                <w:iCs/>
                <w:color w:val="00B050"/>
                <w:lang w:val="en-US"/>
              </w:rPr>
              <w:t xml:space="preserve">Instead of crying recite a verse (from the Koran) or say a prayer! There are some who cry when today their son died, but there are those who say, “Instead of crying say for him ‘Praise to God’ or recite the </w:t>
            </w:r>
            <w:r w:rsidRPr="009E546E">
              <w:rPr>
                <w:i/>
                <w:iCs/>
                <w:color w:val="00B050"/>
                <w:lang w:val="en-US"/>
              </w:rPr>
              <w:t xml:space="preserve">Fātiḥa </w:t>
            </w:r>
            <w:r w:rsidRPr="009E546E">
              <w:rPr>
                <w:color w:val="00B050"/>
                <w:lang w:val="en-US"/>
              </w:rPr>
              <w:t xml:space="preserve">for him or recite the sura </w:t>
            </w:r>
            <w:r w:rsidRPr="009E546E">
              <w:rPr>
                <w:i/>
                <w:color w:val="00B050"/>
                <w:lang w:val="en-US"/>
              </w:rPr>
              <w:t xml:space="preserve">Yāsīn </w:t>
            </w:r>
            <w:r w:rsidRPr="009E546E">
              <w:rPr>
                <w:color w:val="00B050"/>
                <w:lang w:val="en-US"/>
              </w:rPr>
              <w:t xml:space="preserve">for him. It’s better for you and for him, better than crying, because crying is a sin.” </w:t>
            </w:r>
          </w:p>
        </w:tc>
      </w:tr>
      <w:tr w:rsidR="00407D5F" w:rsidRPr="00CF531F" w14:paraId="2CFDCB41" w14:textId="77777777" w:rsidTr="00763CEC">
        <w:tc>
          <w:tcPr>
            <w:tcW w:w="817" w:type="dxa"/>
          </w:tcPr>
          <w:p w14:paraId="441C8061" w14:textId="77777777" w:rsidR="00407D5F" w:rsidRPr="009E546E" w:rsidRDefault="00407D5F" w:rsidP="00763CEC">
            <w:pPr>
              <w:rPr>
                <w:iCs/>
                <w:color w:val="00B050"/>
                <w:lang w:val="en-US"/>
              </w:rPr>
            </w:pPr>
            <w:r w:rsidRPr="009E546E">
              <w:rPr>
                <w:iCs/>
                <w:color w:val="00B050"/>
                <w:lang w:val="en-US"/>
              </w:rPr>
              <w:t>2.20</w:t>
            </w:r>
          </w:p>
        </w:tc>
        <w:tc>
          <w:tcPr>
            <w:tcW w:w="3969" w:type="dxa"/>
          </w:tcPr>
          <w:p w14:paraId="1475ECE5" w14:textId="77777777" w:rsidR="00407D5F" w:rsidRPr="00C77EAD" w:rsidRDefault="00407D5F" w:rsidP="00763CEC">
            <w:pPr>
              <w:rPr>
                <w:iCs/>
                <w:color w:val="00B050"/>
                <w:lang w:val="en-US"/>
              </w:rPr>
            </w:pPr>
            <w:r w:rsidRPr="009E546E">
              <w:rPr>
                <w:iCs/>
                <w:color w:val="00B050"/>
                <w:lang w:val="en-US"/>
              </w:rPr>
              <w:t>hāḏa, hāḏa gabǝr qāyin bābāt-i āni, abu</w:t>
            </w:r>
            <w:r>
              <w:rPr>
                <w:iCs/>
                <w:color w:val="00B050"/>
                <w:lang w:val="en-US"/>
              </w:rPr>
              <w:t xml:space="preserve"> </w:t>
            </w:r>
            <w:r w:rsidRPr="009E546E">
              <w:rPr>
                <w:iCs/>
                <w:color w:val="00B050"/>
                <w:lang w:val="en-US"/>
              </w:rPr>
              <w:t>rāʕit bēt-i, abū-ha. hāḏa māt gabǝḷ… yirmi beš on iki bin altı – arbaʕ ᵊsnīn – ē, arbaʕ ᵊsnīn yimkin ṯalāṯ arbaʕ ᵊsnīn, ē,</w:t>
            </w:r>
            <w:r>
              <w:rPr>
                <w:iCs/>
                <w:color w:val="00B050"/>
                <w:lang w:val="en-US"/>
              </w:rPr>
              <w:t xml:space="preserve"> </w:t>
            </w:r>
            <w:r w:rsidRPr="009E546E">
              <w:rPr>
                <w:iCs/>
                <w:color w:val="00B050"/>
                <w:lang w:val="en-US"/>
              </w:rPr>
              <w:t>Aḷḷa</w:t>
            </w:r>
            <w:r>
              <w:rPr>
                <w:iCs/>
                <w:color w:val="00B050"/>
                <w:lang w:val="en-US"/>
              </w:rPr>
              <w:t xml:space="preserve"> </w:t>
            </w:r>
            <w:r w:rsidRPr="009E546E">
              <w:rPr>
                <w:iCs/>
                <w:color w:val="00B050"/>
                <w:lang w:val="en-US"/>
              </w:rPr>
              <w:t>yirḥam-u, gāḷ huwwa gabǝr ǧidd wēlād-i,</w:t>
            </w:r>
            <w:r>
              <w:rPr>
                <w:iCs/>
                <w:color w:val="00B050"/>
                <w:lang w:val="en-US"/>
              </w:rPr>
              <w:t xml:space="preserve"> </w:t>
            </w:r>
            <w:r w:rsidRPr="009E546E">
              <w:rPr>
                <w:iCs/>
                <w:color w:val="00B050"/>
                <w:lang w:val="en-US"/>
              </w:rPr>
              <w:t xml:space="preserve">ǧidd banāt-i, ǧidd-hin, hināk gabǝr āni ǧidd-i āni ǧidd-i āni. </w:t>
            </w:r>
          </w:p>
        </w:tc>
        <w:tc>
          <w:tcPr>
            <w:tcW w:w="4536" w:type="dxa"/>
          </w:tcPr>
          <w:p w14:paraId="0B0DD700" w14:textId="77777777" w:rsidR="00407D5F" w:rsidRPr="009E546E" w:rsidRDefault="00407D5F" w:rsidP="00763CEC">
            <w:pPr>
              <w:rPr>
                <w:color w:val="00B050"/>
                <w:lang w:val="en-US"/>
              </w:rPr>
            </w:pPr>
            <w:r w:rsidRPr="009E546E">
              <w:rPr>
                <w:iCs/>
                <w:color w:val="00B050"/>
                <w:lang w:val="en-US"/>
              </w:rPr>
              <w:t xml:space="preserve">This, this is the grave of my father-in-law, the father of my wife, her father. He died on 20 May 2006 – four years – yes, four years ago, maybe three to four years, may God have mercy with him. So this is the grave of my sons’ and my daughters’ grandfather, their grandfather. Over there is the grave of my own grandfather, </w:t>
            </w:r>
            <w:r w:rsidRPr="009E546E">
              <w:rPr>
                <w:i/>
                <w:iCs/>
                <w:color w:val="00B050"/>
                <w:lang w:val="en-US"/>
              </w:rPr>
              <w:t xml:space="preserve">my </w:t>
            </w:r>
            <w:r w:rsidRPr="009E546E">
              <w:rPr>
                <w:color w:val="00B050"/>
                <w:lang w:val="en-US"/>
              </w:rPr>
              <w:t>grandfather.</w:t>
            </w:r>
          </w:p>
        </w:tc>
      </w:tr>
      <w:tr w:rsidR="00407D5F" w:rsidRPr="00CF531F" w14:paraId="58D8C982" w14:textId="77777777" w:rsidTr="00763CEC">
        <w:tc>
          <w:tcPr>
            <w:tcW w:w="817" w:type="dxa"/>
          </w:tcPr>
          <w:p w14:paraId="1F6B558E" w14:textId="77777777" w:rsidR="00407D5F" w:rsidRPr="009A3391" w:rsidRDefault="00407D5F" w:rsidP="00763CEC">
            <w:pPr>
              <w:rPr>
                <w:iCs/>
                <w:lang w:val="en-US"/>
              </w:rPr>
            </w:pPr>
            <w:r>
              <w:rPr>
                <w:iCs/>
                <w:lang w:val="en-US"/>
              </w:rPr>
              <w:t>2.58</w:t>
            </w:r>
          </w:p>
        </w:tc>
        <w:tc>
          <w:tcPr>
            <w:tcW w:w="3969" w:type="dxa"/>
          </w:tcPr>
          <w:p w14:paraId="73BDF35D" w14:textId="77777777" w:rsidR="00407D5F" w:rsidRPr="009E546E" w:rsidRDefault="00407D5F" w:rsidP="00763CEC">
            <w:pPr>
              <w:rPr>
                <w:iCs/>
                <w:color w:val="00B050"/>
                <w:lang w:val="en-US"/>
              </w:rPr>
            </w:pPr>
            <w:r w:rsidRPr="009E546E">
              <w:rPr>
                <w:iCs/>
                <w:color w:val="00B050"/>
                <w:lang w:val="en-US"/>
              </w:rPr>
              <w:t>hal-kāsāt la-šū? – al-kāsāt haḏanne, ad-dann hāḏa gabǝr Šēx Ibrāhīm, šēx zāt yaʕni, hēne yḥuṭṭūn mayye, yimlūn bī-´ mayye, alḥaz fāḏ̣i</w:t>
            </w:r>
            <w:r w:rsidRPr="00BA18ED">
              <w:rPr>
                <w:rStyle w:val="FootnoteReference"/>
              </w:rPr>
              <w:footnoteReference w:id="2"/>
            </w:r>
            <w:r w:rsidRPr="009E546E">
              <w:rPr>
                <w:iCs/>
                <w:color w:val="00B050"/>
                <w:lang w:val="en-US"/>
              </w:rPr>
              <w:t xml:space="preserve"> mā bī-´, yiǧūn baʕaḏ̣-hum hēne al-mayye hāḏi b-al-gēḏ̣ yišrabūn min-he ʕala ḥurmit aš-šēx – miššān al-baraka – ē, miššān al-baraka, miššān al… </w:t>
            </w:r>
          </w:p>
        </w:tc>
        <w:tc>
          <w:tcPr>
            <w:tcW w:w="4536" w:type="dxa"/>
          </w:tcPr>
          <w:p w14:paraId="592E1B43" w14:textId="77777777" w:rsidR="00407D5F" w:rsidRPr="009E546E" w:rsidRDefault="00407D5F" w:rsidP="00763CEC">
            <w:pPr>
              <w:rPr>
                <w:iCs/>
                <w:color w:val="00B050"/>
                <w:lang w:val="en-US"/>
              </w:rPr>
            </w:pPr>
            <w:r w:rsidRPr="009E546E">
              <w:rPr>
                <w:iCs/>
                <w:color w:val="00B050"/>
                <w:lang w:val="en-US"/>
              </w:rPr>
              <w:t>For what are these cups? – These cups, this jar, belongs to the grave of Sheikh Ibrāhīm, a real sheikh; they put water inside, they (usually) fill it with water, but now it’s empty, there is no water. Some people come here in summer and drink form this water to bestow honour to the sheikh – Because of the blessing? – Yes, because of the blessing, because of the…</w:t>
            </w:r>
          </w:p>
        </w:tc>
      </w:tr>
      <w:tr w:rsidR="00407D5F" w:rsidRPr="005D59C9" w14:paraId="5D50CD36" w14:textId="77777777" w:rsidTr="00763CEC">
        <w:tc>
          <w:tcPr>
            <w:tcW w:w="817" w:type="dxa"/>
          </w:tcPr>
          <w:p w14:paraId="0FB756D9" w14:textId="77777777" w:rsidR="00407D5F" w:rsidRPr="009A3391" w:rsidRDefault="00407D5F" w:rsidP="00763CEC">
            <w:pPr>
              <w:rPr>
                <w:iCs/>
                <w:lang w:val="en-US"/>
              </w:rPr>
            </w:pPr>
            <w:r>
              <w:rPr>
                <w:iCs/>
                <w:lang w:val="en-US"/>
              </w:rPr>
              <w:t>3.19</w:t>
            </w:r>
          </w:p>
        </w:tc>
        <w:tc>
          <w:tcPr>
            <w:tcW w:w="3969" w:type="dxa"/>
          </w:tcPr>
          <w:p w14:paraId="078B756A" w14:textId="77777777" w:rsidR="00407D5F" w:rsidRPr="009E546E" w:rsidRDefault="00407D5F" w:rsidP="00763CEC">
            <w:pPr>
              <w:rPr>
                <w:iCs/>
                <w:color w:val="00B050"/>
                <w:lang w:val="en-US"/>
              </w:rPr>
            </w:pPr>
            <w:r w:rsidRPr="009E546E">
              <w:rPr>
                <w:iCs/>
                <w:color w:val="00B050"/>
                <w:lang w:val="en-US"/>
              </w:rPr>
              <w:t>bī wāḥad waǧʕān yṣīr ʕaǧiyy-in ziġīr mū ʕadil, yiǧūn w-yisgūn-u min gabǝr Šēx Ibrāhīm, min gabr-u hēne. al-miǧanne āni gerče yōm-inn-i xaššēt mā grēt, nigra al-fātiḥa ʕalē-hin, ᵊngūl ṯalǝṯ marrāt ᵊngūl [</w:t>
            </w:r>
            <w:r w:rsidRPr="009E546E">
              <w:rPr>
                <w:i/>
                <w:iCs/>
                <w:color w:val="00B050"/>
                <w:lang w:val="en-US"/>
              </w:rPr>
              <w:t xml:space="preserve">sūrat al-Ixlāṣ </w:t>
            </w:r>
            <w:r w:rsidRPr="009E546E">
              <w:rPr>
                <w:color w:val="00B050"/>
                <w:lang w:val="en-US"/>
              </w:rPr>
              <w:t xml:space="preserve">and </w:t>
            </w:r>
            <w:r w:rsidRPr="009E546E">
              <w:rPr>
                <w:i/>
                <w:color w:val="00B050"/>
                <w:lang w:val="en-US"/>
              </w:rPr>
              <w:t>sūrat al-Fātiḥa</w:t>
            </w:r>
            <w:r w:rsidRPr="009E546E">
              <w:rPr>
                <w:iCs/>
                <w:color w:val="00B050"/>
                <w:lang w:val="en-US"/>
              </w:rPr>
              <w:t xml:space="preserve">] </w:t>
            </w:r>
          </w:p>
        </w:tc>
        <w:tc>
          <w:tcPr>
            <w:tcW w:w="4536" w:type="dxa"/>
          </w:tcPr>
          <w:p w14:paraId="0C2407ED" w14:textId="77777777" w:rsidR="00407D5F" w:rsidRPr="009E546E" w:rsidRDefault="00407D5F" w:rsidP="00763CEC">
            <w:pPr>
              <w:rPr>
                <w:color w:val="00B050"/>
                <w:lang w:val="en-US"/>
              </w:rPr>
            </w:pPr>
            <w:r w:rsidRPr="009E546E">
              <w:rPr>
                <w:iCs/>
                <w:color w:val="00B050"/>
                <w:lang w:val="en-US"/>
              </w:rPr>
              <w:t xml:space="preserve">If there is somebody ill, if a small child is not well, then they come and give him to drink (from the water) of Sheikh Ibrahim’s grave, from his grave here. (When entering) a graveyard, actually when I entered, I didn’t do it, we use to recite the </w:t>
            </w:r>
            <w:r w:rsidRPr="009E546E">
              <w:rPr>
                <w:i/>
                <w:iCs/>
                <w:color w:val="00B050"/>
                <w:lang w:val="en-US"/>
              </w:rPr>
              <w:t xml:space="preserve">Fātiḥa </w:t>
            </w:r>
            <w:r w:rsidRPr="009E546E">
              <w:rPr>
                <w:color w:val="00B050"/>
                <w:lang w:val="en-US"/>
              </w:rPr>
              <w:t xml:space="preserve">upon them (i.e. the deceased), we pray three times, we say </w:t>
            </w:r>
            <w:r w:rsidRPr="009E546E">
              <w:rPr>
                <w:iCs/>
                <w:color w:val="00B050"/>
                <w:lang w:val="en-US"/>
              </w:rPr>
              <w:t xml:space="preserve">[it follows the recitation of </w:t>
            </w:r>
            <w:r w:rsidRPr="009E546E">
              <w:rPr>
                <w:i/>
                <w:iCs/>
                <w:color w:val="00B050"/>
                <w:lang w:val="en-US"/>
              </w:rPr>
              <w:t xml:space="preserve">sūrat al-Ixlāṣ </w:t>
            </w:r>
            <w:r w:rsidRPr="009E546E">
              <w:rPr>
                <w:color w:val="00B050"/>
                <w:lang w:val="en-US"/>
              </w:rPr>
              <w:t xml:space="preserve">and </w:t>
            </w:r>
            <w:r w:rsidRPr="009E546E">
              <w:rPr>
                <w:i/>
                <w:color w:val="00B050"/>
                <w:lang w:val="en-US"/>
              </w:rPr>
              <w:t>sūrat al-Fātiḥa</w:t>
            </w:r>
            <w:r w:rsidRPr="009E546E">
              <w:rPr>
                <w:iCs/>
                <w:color w:val="00B050"/>
                <w:lang w:val="en-US"/>
              </w:rPr>
              <w:t>].</w:t>
            </w:r>
          </w:p>
        </w:tc>
      </w:tr>
      <w:tr w:rsidR="00407D5F" w:rsidRPr="00F92978" w14:paraId="5EA6A40D" w14:textId="77777777" w:rsidTr="00763CEC">
        <w:tc>
          <w:tcPr>
            <w:tcW w:w="817" w:type="dxa"/>
          </w:tcPr>
          <w:p w14:paraId="7FDD80B5" w14:textId="77777777" w:rsidR="00407D5F" w:rsidRPr="00F92978" w:rsidRDefault="00407D5F" w:rsidP="00763CEC">
            <w:pPr>
              <w:rPr>
                <w:iCs/>
                <w:lang w:val="en-US"/>
              </w:rPr>
            </w:pPr>
            <w:r>
              <w:rPr>
                <w:iCs/>
                <w:lang w:val="en-US"/>
              </w:rPr>
              <w:t>4.20</w:t>
            </w:r>
          </w:p>
        </w:tc>
        <w:tc>
          <w:tcPr>
            <w:tcW w:w="3969" w:type="dxa"/>
          </w:tcPr>
          <w:p w14:paraId="6F9F95C3" w14:textId="77777777" w:rsidR="00407D5F" w:rsidRPr="00FF6444" w:rsidRDefault="00407D5F" w:rsidP="00763CEC">
            <w:pPr>
              <w:rPr>
                <w:iCs/>
                <w:color w:val="00B050"/>
                <w:lang w:val="en-US"/>
              </w:rPr>
            </w:pPr>
            <w:r w:rsidRPr="00FF6444">
              <w:rPr>
                <w:iCs/>
                <w:color w:val="00B050"/>
                <w:lang w:val="en-US"/>
              </w:rPr>
              <w:t xml:space="preserve">gōlit ṯalǝṯ nōbāt qul huwa aḷḷāhu aḥad al-gabǝr yōm-in tiǧi fōg al-gabǝr xōǧam ta-ngūl fōg al-gabǝr alḥaz, ta-nrūḥ yamm gabǝr ǧidd-i ta-afahhm-ak ṣaġlam. </w:t>
            </w:r>
          </w:p>
        </w:tc>
        <w:tc>
          <w:tcPr>
            <w:tcW w:w="4536" w:type="dxa"/>
          </w:tcPr>
          <w:p w14:paraId="58415D56" w14:textId="77777777" w:rsidR="00407D5F" w:rsidRPr="00FF6444" w:rsidRDefault="00407D5F" w:rsidP="00763CEC">
            <w:pPr>
              <w:rPr>
                <w:iCs/>
                <w:color w:val="00B050"/>
                <w:lang w:val="en-US"/>
              </w:rPr>
            </w:pPr>
            <w:r w:rsidRPr="00FF6444">
              <w:rPr>
                <w:iCs/>
                <w:color w:val="00B050"/>
                <w:lang w:val="en-US"/>
              </w:rPr>
              <w:t>Saying thrice, “Say, God is one!” when you come to the grave, my teacher, let’s say (standing) like now over a grave… let’s go to the grave of my grandfather, there I will explain it to you in detail. [Some prayers follow.]</w:t>
            </w:r>
          </w:p>
        </w:tc>
      </w:tr>
      <w:tr w:rsidR="00407D5F" w:rsidRPr="004E2F06" w14:paraId="06AABC72" w14:textId="77777777" w:rsidTr="00763CEC">
        <w:tc>
          <w:tcPr>
            <w:tcW w:w="817" w:type="dxa"/>
          </w:tcPr>
          <w:p w14:paraId="39F07192" w14:textId="77777777" w:rsidR="00407D5F" w:rsidRPr="00CF531F" w:rsidRDefault="00407D5F" w:rsidP="00763CEC">
            <w:pPr>
              <w:rPr>
                <w:iCs/>
                <w:lang w:val="de-AT"/>
              </w:rPr>
            </w:pPr>
            <w:r>
              <w:rPr>
                <w:iCs/>
                <w:lang w:val="de-AT"/>
              </w:rPr>
              <w:t>5.25</w:t>
            </w:r>
          </w:p>
        </w:tc>
        <w:tc>
          <w:tcPr>
            <w:tcW w:w="3969" w:type="dxa"/>
          </w:tcPr>
          <w:p w14:paraId="5841C8A0" w14:textId="77777777" w:rsidR="00407D5F" w:rsidRPr="00FF6444" w:rsidRDefault="00407D5F" w:rsidP="00763CEC">
            <w:pPr>
              <w:rPr>
                <w:iCs/>
                <w:color w:val="00B050"/>
                <w:lang w:val="de-AT"/>
              </w:rPr>
            </w:pPr>
            <w:r w:rsidRPr="00FF6444">
              <w:rPr>
                <w:iCs/>
                <w:color w:val="00B050"/>
                <w:lang w:val="de-AT"/>
              </w:rPr>
              <w:t xml:space="preserve">maʕnāt ṯalǝṯ nōbāt qul Aḷḷāhu aḥad ygūlūn al-xawāǧi ygūlūn, baʕdēn tigra l-fātḥe yōm-in ᵊtgūl hīčiḏ, rāʕi l-gabǝr yišūf-ak b-iḏn Aḷḷa, min ǧawwa yšūf-ak b-iḏn Aḷḷa, iḥna yaʕni ngūl yōm-in tigra ṯalǝṯ nōbāt qul Aḷḷāhu aḥad, inte tgūl hadīt-in wāṣla </w:t>
            </w:r>
            <w:r w:rsidRPr="00FF6444">
              <w:rPr>
                <w:iCs/>
                <w:color w:val="00B050"/>
                <w:lang w:val="de-AT"/>
              </w:rPr>
              <w:lastRenderedPageBreak/>
              <w:t>rūḥ al-marḥūm hāḏa, al-fātiḥa, ygūlūn al b-al-gabǝr yišūf-ak.</w:t>
            </w:r>
          </w:p>
        </w:tc>
        <w:tc>
          <w:tcPr>
            <w:tcW w:w="4536" w:type="dxa"/>
          </w:tcPr>
          <w:p w14:paraId="6EBA931D" w14:textId="77777777" w:rsidR="00407D5F" w:rsidRPr="00FF6444" w:rsidRDefault="00407D5F" w:rsidP="00763CEC">
            <w:pPr>
              <w:rPr>
                <w:color w:val="00B050"/>
                <w:lang w:val="en-US"/>
              </w:rPr>
            </w:pPr>
            <w:r w:rsidRPr="00FF6444">
              <w:rPr>
                <w:iCs/>
                <w:color w:val="00B050"/>
                <w:lang w:val="en-US"/>
              </w:rPr>
              <w:lastRenderedPageBreak/>
              <w:t xml:space="preserve">The reason for reciting thrice, “Say, God is one!” followed by the </w:t>
            </w:r>
            <w:r w:rsidRPr="00FF6444">
              <w:rPr>
                <w:i/>
                <w:iCs/>
                <w:color w:val="00B050"/>
                <w:lang w:val="en-US"/>
              </w:rPr>
              <w:t xml:space="preserve">Fātiḥa </w:t>
            </w:r>
            <w:r w:rsidRPr="00FF6444">
              <w:rPr>
                <w:color w:val="00B050"/>
                <w:lang w:val="en-US"/>
              </w:rPr>
              <w:t xml:space="preserve">is, so the religious teachers say, that when you do like this, the “owner of the grave” can see you from below. With God’s permission. We say, when you recite three times, </w:t>
            </w:r>
            <w:r w:rsidRPr="00FF6444">
              <w:rPr>
                <w:iCs/>
                <w:color w:val="00B050"/>
                <w:lang w:val="en-US"/>
              </w:rPr>
              <w:t xml:space="preserve">“Say, God is one!” then you </w:t>
            </w:r>
            <w:r w:rsidRPr="00FF6444">
              <w:rPr>
                <w:iCs/>
                <w:color w:val="00B050"/>
                <w:lang w:val="en-US"/>
              </w:rPr>
              <w:lastRenderedPageBreak/>
              <w:t xml:space="preserve">say this as a kind of present (together with) the </w:t>
            </w:r>
            <w:r w:rsidRPr="00FF6444">
              <w:rPr>
                <w:i/>
                <w:iCs/>
                <w:color w:val="00B050"/>
                <w:lang w:val="en-US"/>
              </w:rPr>
              <w:t>Fātiḥa</w:t>
            </w:r>
            <w:r w:rsidRPr="00FF6444">
              <w:rPr>
                <w:color w:val="00B050"/>
              </w:rPr>
              <w:t>,</w:t>
            </w:r>
            <w:r w:rsidRPr="00FF6444">
              <w:rPr>
                <w:iCs/>
                <w:color w:val="00B050"/>
                <w:lang w:val="en-US"/>
              </w:rPr>
              <w:t xml:space="preserve"> which reaches the soul of the deceased. They say that the one who is in the grave can see you.</w:t>
            </w:r>
          </w:p>
        </w:tc>
      </w:tr>
      <w:tr w:rsidR="00407D5F" w:rsidRPr="004E2F06" w14:paraId="52C47A55" w14:textId="77777777" w:rsidTr="00763CEC">
        <w:tc>
          <w:tcPr>
            <w:tcW w:w="817" w:type="dxa"/>
          </w:tcPr>
          <w:p w14:paraId="5F0C0D18" w14:textId="77777777" w:rsidR="00407D5F" w:rsidRPr="004E2F06" w:rsidRDefault="00407D5F" w:rsidP="00763CEC">
            <w:pPr>
              <w:rPr>
                <w:iCs/>
                <w:lang w:val="en-US"/>
              </w:rPr>
            </w:pPr>
            <w:r w:rsidRPr="004E2F06">
              <w:rPr>
                <w:iCs/>
                <w:lang w:val="en-US"/>
              </w:rPr>
              <w:lastRenderedPageBreak/>
              <w:t>5.46</w:t>
            </w:r>
          </w:p>
        </w:tc>
        <w:tc>
          <w:tcPr>
            <w:tcW w:w="3969" w:type="dxa"/>
          </w:tcPr>
          <w:p w14:paraId="6C5F4DF3" w14:textId="77777777" w:rsidR="00407D5F" w:rsidRPr="00FF6444" w:rsidRDefault="00407D5F" w:rsidP="00763CEC">
            <w:pPr>
              <w:rPr>
                <w:iCs/>
                <w:color w:val="00B050"/>
                <w:lang w:val="en-US"/>
              </w:rPr>
            </w:pPr>
            <w:r w:rsidRPr="00FF6444">
              <w:rPr>
                <w:iCs/>
                <w:color w:val="00B050"/>
                <w:lang w:val="en-US"/>
              </w:rPr>
              <w:t>yišūf yigūl hāḏa Ismāʕīl ǧāʕid yigra ʕala gabr-i al-fātḥe, yigūl yiǧi ʕala…ʕala wuǧūd-u ʕala rūḥ-u, ᵊhniyye serinlik ṯuwāb yaʕni yiǧi ʕala xēr-u, ṯuwāb.</w:t>
            </w:r>
          </w:p>
          <w:p w14:paraId="1F3E4343" w14:textId="77777777" w:rsidR="00407D5F" w:rsidRPr="00FF6444" w:rsidRDefault="00407D5F" w:rsidP="00763CEC">
            <w:pPr>
              <w:rPr>
                <w:iCs/>
                <w:color w:val="00B050"/>
                <w:lang w:val="en-US"/>
              </w:rPr>
            </w:pPr>
            <w:r w:rsidRPr="00FF6444">
              <w:rPr>
                <w:iCs/>
                <w:color w:val="00B050"/>
                <w:lang w:val="en-US"/>
              </w:rPr>
              <w:t>[…]</w:t>
            </w:r>
          </w:p>
        </w:tc>
        <w:tc>
          <w:tcPr>
            <w:tcW w:w="4536" w:type="dxa"/>
          </w:tcPr>
          <w:p w14:paraId="32A72F0B" w14:textId="77777777" w:rsidR="00407D5F" w:rsidRPr="00FF6444" w:rsidRDefault="00407D5F" w:rsidP="00763CEC">
            <w:pPr>
              <w:rPr>
                <w:color w:val="00B050"/>
                <w:lang w:val="en-US"/>
              </w:rPr>
            </w:pPr>
            <w:r w:rsidRPr="00FF6444">
              <w:rPr>
                <w:iCs/>
                <w:color w:val="00B050"/>
                <w:lang w:val="en-US"/>
              </w:rPr>
              <w:t xml:space="preserve">He looks and says, “This is Ismail he is reciting a </w:t>
            </w:r>
            <w:r w:rsidRPr="00FF6444">
              <w:rPr>
                <w:i/>
                <w:iCs/>
                <w:color w:val="00B050"/>
                <w:lang w:val="en-US"/>
              </w:rPr>
              <w:t xml:space="preserve">Fātiḥa </w:t>
            </w:r>
            <w:r w:rsidRPr="00FF6444">
              <w:rPr>
                <w:color w:val="00B050"/>
                <w:lang w:val="en-US"/>
              </w:rPr>
              <w:t>at my grave. It’s said, it (the saying of the prayer) reaches his existence, his soul, and brings coolness and reward, it comes for his deeds, his reward.</w:t>
            </w:r>
          </w:p>
        </w:tc>
      </w:tr>
      <w:tr w:rsidR="00407D5F" w:rsidRPr="0089149C" w14:paraId="28312FC0" w14:textId="77777777" w:rsidTr="00763CEC">
        <w:tc>
          <w:tcPr>
            <w:tcW w:w="817" w:type="dxa"/>
          </w:tcPr>
          <w:p w14:paraId="5695F7B4" w14:textId="77777777" w:rsidR="00407D5F" w:rsidRPr="004E2F06" w:rsidRDefault="00407D5F" w:rsidP="00763CEC">
            <w:pPr>
              <w:rPr>
                <w:iCs/>
                <w:lang w:val="en-US"/>
              </w:rPr>
            </w:pPr>
            <w:r w:rsidRPr="00C9063A">
              <w:rPr>
                <w:iCs/>
                <w:lang w:val="en-US"/>
              </w:rPr>
              <w:t>7.01</w:t>
            </w:r>
          </w:p>
        </w:tc>
        <w:tc>
          <w:tcPr>
            <w:tcW w:w="3969" w:type="dxa"/>
          </w:tcPr>
          <w:p w14:paraId="524C92A6" w14:textId="77777777" w:rsidR="00407D5F" w:rsidRPr="00FF6444" w:rsidRDefault="00407D5F" w:rsidP="00763CEC">
            <w:pPr>
              <w:rPr>
                <w:iCs/>
                <w:color w:val="00B050"/>
                <w:lang w:val="en-US"/>
              </w:rPr>
            </w:pPr>
            <w:r w:rsidRPr="00FF6444">
              <w:rPr>
                <w:iCs/>
                <w:color w:val="00B050"/>
                <w:lang w:val="en-US"/>
              </w:rPr>
              <w:t xml:space="preserve">w ʕugub ḥabbābt-i b-sitt ᵊsnīn, xamǝs sitt sabʕ ᵊsnīn zād, ibin ʕamm abū-yi zād dammō-´ hēne, ibin ʕamm abū-yi, ʕamǧa oġlu babamǝn ʕamǧası oġlu zād dammō-´ </w:t>
            </w:r>
            <w:r w:rsidRPr="00FF6444">
              <w:rPr>
                <w:color w:val="00B050"/>
              </w:rPr>
              <w:t>hēne, aʕarif-hum āni hēne ṯalāṯa</w:t>
            </w:r>
            <w:r w:rsidRPr="00FF6444">
              <w:rPr>
                <w:iCs/>
                <w:color w:val="00B050"/>
                <w:lang w:val="en-US"/>
              </w:rPr>
              <w:t xml:space="preserve"> mawǧūdīn: ʕamm-i </w:t>
            </w:r>
            <w:r w:rsidRPr="00FF6444">
              <w:rPr>
                <w:color w:val="00B050"/>
              </w:rPr>
              <w:t>w ḥabbābt-i w-ibin ʕamm abū-yi – w bēnāt-hum sabʕ ᵊsnīn? –   ē, sabʕ ᵊsnīn, ē sabʕa akṯar …</w:t>
            </w:r>
            <w:r w:rsidRPr="00FF6444">
              <w:rPr>
                <w:iCs/>
                <w:color w:val="00B050"/>
                <w:lang w:val="en-US"/>
              </w:rPr>
              <w:t xml:space="preserve"> </w:t>
            </w:r>
          </w:p>
        </w:tc>
        <w:tc>
          <w:tcPr>
            <w:tcW w:w="4536" w:type="dxa"/>
          </w:tcPr>
          <w:p w14:paraId="5EA2D779" w14:textId="77777777" w:rsidR="00407D5F" w:rsidRPr="00FF6444" w:rsidRDefault="00407D5F" w:rsidP="00763CEC">
            <w:pPr>
              <w:rPr>
                <w:iCs/>
                <w:color w:val="00B050"/>
                <w:lang w:val="en-US"/>
              </w:rPr>
            </w:pPr>
            <w:r w:rsidRPr="00FF6444">
              <w:rPr>
                <w:iCs/>
                <w:color w:val="00B050"/>
                <w:lang w:val="en-US"/>
              </w:rPr>
              <w:t xml:space="preserve">Five, six, seven years after my grandmother they buried also the cousin of my father here, the cousin of my father, the son of my father’s uncle was </w:t>
            </w:r>
            <w:r w:rsidRPr="00FF6444">
              <w:rPr>
                <w:color w:val="00B050"/>
              </w:rPr>
              <w:t>buried here. I know of three who are buried here</w:t>
            </w:r>
            <w:r w:rsidRPr="00FF6444">
              <w:rPr>
                <w:iCs/>
                <w:color w:val="00B050"/>
                <w:lang w:val="en-US"/>
              </w:rPr>
              <w:t>. My uncle, my grandmother, and my father’s cousin. – And between (their departures) are seven years? – Yes, seven years, seven or more…</w:t>
            </w:r>
          </w:p>
        </w:tc>
      </w:tr>
      <w:tr w:rsidR="00407D5F" w:rsidRPr="00C9063A" w14:paraId="2F4C3C20" w14:textId="77777777" w:rsidTr="00763CEC">
        <w:tc>
          <w:tcPr>
            <w:tcW w:w="817" w:type="dxa"/>
          </w:tcPr>
          <w:p w14:paraId="020196B8" w14:textId="77777777" w:rsidR="00407D5F" w:rsidRPr="00C9063A" w:rsidRDefault="00407D5F" w:rsidP="00763CEC">
            <w:pPr>
              <w:rPr>
                <w:iCs/>
                <w:lang w:val="en-US"/>
              </w:rPr>
            </w:pPr>
            <w:r w:rsidRPr="00C9063A">
              <w:rPr>
                <w:iCs/>
                <w:lang w:val="en-US"/>
              </w:rPr>
              <w:t>7.21</w:t>
            </w:r>
          </w:p>
        </w:tc>
        <w:tc>
          <w:tcPr>
            <w:tcW w:w="3969" w:type="dxa"/>
          </w:tcPr>
          <w:p w14:paraId="11FFCCA4" w14:textId="77777777" w:rsidR="00407D5F" w:rsidRPr="00FF6444" w:rsidRDefault="00407D5F" w:rsidP="00763CEC">
            <w:pPr>
              <w:rPr>
                <w:iCs/>
                <w:color w:val="00B050"/>
                <w:lang w:val="en-US"/>
              </w:rPr>
            </w:pPr>
            <w:bookmarkStart w:id="5" w:name="_Hlk133330170"/>
            <w:r w:rsidRPr="00FF6444">
              <w:rPr>
                <w:iCs/>
                <w:color w:val="00B050"/>
                <w:lang w:val="en-US"/>
              </w:rPr>
              <w:t xml:space="preserve">gabǝḷ as-sabʕ </w:t>
            </w:r>
            <w:r w:rsidRPr="00FF6444">
              <w:rPr>
                <w:iCs/>
                <w:color w:val="00B050"/>
                <w:lang w:val="de-AT"/>
              </w:rPr>
              <w:t>ᵊ</w:t>
            </w:r>
            <w:r w:rsidRPr="00FF6444">
              <w:rPr>
                <w:iCs/>
                <w:color w:val="00B050"/>
                <w:lang w:val="en-US"/>
              </w:rPr>
              <w:t>snīn al-gabǝr mā yiftaḥ, mā yiftaḥūn-u xōǧam</w:t>
            </w:r>
            <w:bookmarkEnd w:id="5"/>
            <w:r w:rsidRPr="00FF6444">
              <w:rPr>
                <w:iCs/>
                <w:color w:val="00B050"/>
                <w:lang w:val="en-US"/>
              </w:rPr>
              <w:t xml:space="preserve">, čünkü ʕalēš yigūlūn lissaʕ al-mayyit al-badan ṣaġlam. amma baʕad sabʕ </w:t>
            </w:r>
            <w:r w:rsidRPr="00FF6444">
              <w:rPr>
                <w:iCs/>
                <w:color w:val="00B050"/>
                <w:lang w:val="de-AT"/>
              </w:rPr>
              <w:t>ᵊ</w:t>
            </w:r>
            <w:r w:rsidRPr="00FF6444">
              <w:rPr>
                <w:iCs/>
                <w:color w:val="00B050"/>
                <w:lang w:val="en-US"/>
              </w:rPr>
              <w:t>snīn mā yḏ̣all ṣaġlam yiftaḥūn-u yḥuṭṭūn-u l-ᵊʕḏ̣ām b-al-kōše min qādi ʕidd riǧlēn-u, ar-rās min hēne yḥuṭṭūn al-mayyit, rās-u hēne w riǧlēn-u min hināk.</w:t>
            </w:r>
          </w:p>
        </w:tc>
        <w:tc>
          <w:tcPr>
            <w:tcW w:w="4536" w:type="dxa"/>
          </w:tcPr>
          <w:p w14:paraId="1D5A611C" w14:textId="77777777" w:rsidR="00407D5F" w:rsidRPr="00FF6444" w:rsidRDefault="00407D5F" w:rsidP="00763CEC">
            <w:pPr>
              <w:rPr>
                <w:iCs/>
                <w:color w:val="00B050"/>
                <w:lang w:val="en-US"/>
              </w:rPr>
            </w:pPr>
            <w:bookmarkStart w:id="6" w:name="_Hlk133330193"/>
            <w:r w:rsidRPr="00FF6444">
              <w:rPr>
                <w:iCs/>
                <w:color w:val="00B050"/>
                <w:lang w:val="en-US"/>
              </w:rPr>
              <w:t>Earlier than seven years the grave is not opened, they do not open it, my teacher</w:t>
            </w:r>
            <w:bookmarkEnd w:id="6"/>
            <w:r w:rsidRPr="00FF6444">
              <w:rPr>
                <w:iCs/>
                <w:color w:val="00B050"/>
                <w:lang w:val="en-US"/>
              </w:rPr>
              <w:t>. Why? Because they say, that until then the deceased’s body is still sound. But after seven years it is not intact anymore and then they can open it and they put the bones in one corner next to his feet. They put the head of the deceased from here, his head here and his feet there.</w:t>
            </w:r>
          </w:p>
        </w:tc>
      </w:tr>
      <w:tr w:rsidR="00407D5F" w:rsidRPr="00FB2350" w14:paraId="64CB6BAE" w14:textId="77777777" w:rsidTr="00763CEC">
        <w:tc>
          <w:tcPr>
            <w:tcW w:w="817" w:type="dxa"/>
          </w:tcPr>
          <w:p w14:paraId="1AAB6002" w14:textId="77777777" w:rsidR="00407D5F" w:rsidRPr="00C9063A" w:rsidRDefault="00407D5F" w:rsidP="00763CEC">
            <w:pPr>
              <w:rPr>
                <w:iCs/>
                <w:lang w:val="en-US"/>
              </w:rPr>
            </w:pPr>
            <w:r>
              <w:rPr>
                <w:iCs/>
                <w:lang w:val="en-US"/>
              </w:rPr>
              <w:t>7.39</w:t>
            </w:r>
          </w:p>
        </w:tc>
        <w:tc>
          <w:tcPr>
            <w:tcW w:w="3969" w:type="dxa"/>
          </w:tcPr>
          <w:p w14:paraId="3B8EF209" w14:textId="77777777" w:rsidR="00407D5F" w:rsidRPr="00FF6444" w:rsidRDefault="00407D5F" w:rsidP="00763CEC">
            <w:pPr>
              <w:rPr>
                <w:iCs/>
                <w:color w:val="00B050"/>
                <w:lang w:val="en-US"/>
              </w:rPr>
            </w:pPr>
            <w:r w:rsidRPr="00FF6444">
              <w:rPr>
                <w:iCs/>
                <w:color w:val="00B050"/>
                <w:lang w:val="en-US"/>
              </w:rPr>
              <w:t>yiǧabblūn-u hīčiḏ yṣaffḥūn-u, waǧh-u ʕa-ǧ-ǧible yṣaffḥūn-u waǧh-u ʕa-ǧ-ǧible. baʕad sabʕ ᵊsnīn yōm-in tiǧi ḥāliyle al-ḥašarāt tākul-hum al-bani ādam. min yḏ̣all sine ytixx al-badan. az-zēn hāy hū, az-zēn al-ᵊʕmāl, ʕamal, yaʕni al-ādami alḥaz hāḏa l-badan hāḏa trāb, kunna trāb ǧīna m-at-trāb ᵊnrīd ᵊnṣīr at-trāb. amma az-zēna šinhi? az-zēna l-ʕamal.</w:t>
            </w:r>
          </w:p>
        </w:tc>
        <w:tc>
          <w:tcPr>
            <w:tcW w:w="4536" w:type="dxa"/>
          </w:tcPr>
          <w:p w14:paraId="75E81DC8" w14:textId="77777777" w:rsidR="00407D5F" w:rsidRPr="00FF6444" w:rsidRDefault="00407D5F" w:rsidP="00763CEC">
            <w:pPr>
              <w:rPr>
                <w:iCs/>
                <w:color w:val="00B050"/>
                <w:lang w:val="en-US"/>
              </w:rPr>
            </w:pPr>
            <w:r w:rsidRPr="00FF6444">
              <w:rPr>
                <w:iCs/>
                <w:color w:val="00B050"/>
                <w:lang w:val="en-US"/>
              </w:rPr>
              <w:t xml:space="preserve">The put him into the direction of Mecca, they put him on one side his face in the direction of Mecca. They put him on one side facing Mecca. After seven years, when you come (and open the grave) the insects have eaten the human body. After a year the body gets rotten. The good thing is the deeds. A human’s body is only dust, we are all dust. We are made of dust, and we will become dust. But what is good? The deeds are good. </w:t>
            </w:r>
          </w:p>
        </w:tc>
      </w:tr>
      <w:tr w:rsidR="00407D5F" w:rsidRPr="00FB2350" w14:paraId="6E91E207" w14:textId="77777777" w:rsidTr="00763CEC">
        <w:tc>
          <w:tcPr>
            <w:tcW w:w="817" w:type="dxa"/>
          </w:tcPr>
          <w:p w14:paraId="6AEECCF2" w14:textId="77777777" w:rsidR="00407D5F" w:rsidRPr="00FB2350" w:rsidRDefault="00407D5F" w:rsidP="00763CEC">
            <w:pPr>
              <w:rPr>
                <w:iCs/>
                <w:lang w:val="en-US"/>
              </w:rPr>
            </w:pPr>
            <w:r>
              <w:rPr>
                <w:iCs/>
                <w:lang w:val="en-US"/>
              </w:rPr>
              <w:t>8.03</w:t>
            </w:r>
          </w:p>
        </w:tc>
        <w:tc>
          <w:tcPr>
            <w:tcW w:w="3969" w:type="dxa"/>
          </w:tcPr>
          <w:p w14:paraId="66395ED7" w14:textId="77777777" w:rsidR="00407D5F" w:rsidRPr="00FF6444" w:rsidRDefault="00407D5F" w:rsidP="00763CEC">
            <w:pPr>
              <w:rPr>
                <w:iCs/>
                <w:color w:val="00B050"/>
                <w:lang w:val="en-US"/>
              </w:rPr>
            </w:pPr>
            <w:r w:rsidRPr="00FF6444">
              <w:rPr>
                <w:iCs/>
                <w:color w:val="00B050"/>
                <w:lang w:val="en-US"/>
              </w:rPr>
              <w:t xml:space="preserve">aṣ-ṣāliḥ, al-ḥasanāt al-ʕamal, haḏāk rabb al-ʕālamīn yḥuṭṭ-u b-al-ǧanne. iḥna kunna šuġul-na miššān aǧ-ǧanne, ad-dinya hāḏi </w:t>
            </w:r>
            <w:bookmarkStart w:id="7" w:name="_Hlk133328148"/>
            <w:r w:rsidRPr="00FF6444">
              <w:rPr>
                <w:iCs/>
                <w:color w:val="00B050"/>
                <w:lang w:val="en-US"/>
              </w:rPr>
              <w:t>bōš</w:t>
            </w:r>
            <w:bookmarkEnd w:id="7"/>
            <w:r w:rsidRPr="00FF6444">
              <w:rPr>
                <w:iCs/>
                <w:color w:val="00B050"/>
                <w:lang w:val="en-US"/>
              </w:rPr>
              <w:t>, iḥna xuṭṭār – ad-dinya fāniya – fāniya d-dinya, iḥna bī-he xuṭṭār. [...]</w:t>
            </w:r>
          </w:p>
        </w:tc>
        <w:tc>
          <w:tcPr>
            <w:tcW w:w="4536" w:type="dxa"/>
          </w:tcPr>
          <w:p w14:paraId="41F852EB" w14:textId="77777777" w:rsidR="00407D5F" w:rsidRPr="00FF6444" w:rsidRDefault="00407D5F" w:rsidP="00763CEC">
            <w:pPr>
              <w:rPr>
                <w:iCs/>
                <w:color w:val="00B050"/>
                <w:lang w:val="en-US"/>
              </w:rPr>
            </w:pPr>
            <w:r w:rsidRPr="00FF6444">
              <w:rPr>
                <w:iCs/>
                <w:color w:val="00B050"/>
                <w:lang w:val="en-US"/>
              </w:rPr>
              <w:t>The sincere (who does) good deeds is the one whom God will bring to Paradise. All our doings are because of the Paradise; this world is empty, and we are only guests. – This world is fading. – Yes, the world is fading, and we are only guests on it.</w:t>
            </w:r>
          </w:p>
        </w:tc>
      </w:tr>
      <w:tr w:rsidR="00407D5F" w:rsidRPr="00FB2350" w14:paraId="6FD0D81F" w14:textId="77777777" w:rsidTr="00763CEC">
        <w:tc>
          <w:tcPr>
            <w:tcW w:w="817" w:type="dxa"/>
          </w:tcPr>
          <w:p w14:paraId="6D990C85" w14:textId="77777777" w:rsidR="00407D5F" w:rsidRPr="00FF6444" w:rsidRDefault="00407D5F" w:rsidP="00763CEC">
            <w:pPr>
              <w:rPr>
                <w:iCs/>
                <w:color w:val="00B050"/>
                <w:lang w:val="en-US"/>
              </w:rPr>
            </w:pPr>
            <w:r w:rsidRPr="00FF6444">
              <w:rPr>
                <w:iCs/>
                <w:color w:val="00B050"/>
                <w:lang w:val="de-AT"/>
              </w:rPr>
              <w:t>9.42</w:t>
            </w:r>
          </w:p>
        </w:tc>
        <w:tc>
          <w:tcPr>
            <w:tcW w:w="3969" w:type="dxa"/>
          </w:tcPr>
          <w:p w14:paraId="23822C66" w14:textId="77777777" w:rsidR="00407D5F" w:rsidRPr="00FF6444" w:rsidRDefault="00407D5F" w:rsidP="00763CEC">
            <w:pPr>
              <w:rPr>
                <w:iCs/>
                <w:color w:val="00B050"/>
                <w:lang w:val="en-US"/>
              </w:rPr>
            </w:pPr>
            <w:r w:rsidRPr="00FF6444">
              <w:rPr>
                <w:iCs/>
                <w:color w:val="00B050"/>
                <w:lang w:val="en-US"/>
              </w:rPr>
              <w:t>hēne ište iḥna ʕadǝn… iḥna l-ʕarab ʕarab Harrān ta-ngūl, akṯar-ha b-al-miyye sittīn sabʕīn ydummūn b-al-hēne</w:t>
            </w:r>
            <w:r w:rsidRPr="00BA18ED">
              <w:rPr>
                <w:rStyle w:val="FootnoteReference"/>
              </w:rPr>
              <w:footnoteReference w:id="3"/>
            </w:r>
            <w:r w:rsidRPr="00FF6444">
              <w:rPr>
                <w:iCs/>
                <w:color w:val="00B050"/>
                <w:lang w:val="en-US"/>
              </w:rPr>
              <w:t xml:space="preserve"> b-aš-Šēx </w:t>
            </w:r>
            <w:r w:rsidRPr="00FF6444">
              <w:rPr>
                <w:iCs/>
                <w:color w:val="00B050"/>
                <w:lang w:val="en-US"/>
              </w:rPr>
              <w:lastRenderedPageBreak/>
              <w:t>Ḥayā ngūl hēne ngūl-he miǧannit aš-Šēx Yaḥya, aš-Šēx Ḥayāt ibin Qays, Yaḥya, Ḥayā ngūl-lu Ḥayā, Šēx Yaḥya ḥayy – yaʕni hal-makān mubārak – ē, mubārak, huwwa mubārak.</w:t>
            </w:r>
          </w:p>
        </w:tc>
        <w:tc>
          <w:tcPr>
            <w:tcW w:w="4536" w:type="dxa"/>
          </w:tcPr>
          <w:p w14:paraId="53EE160D" w14:textId="77777777" w:rsidR="00407D5F" w:rsidRPr="00FF6444" w:rsidRDefault="00407D5F" w:rsidP="00763CEC">
            <w:pPr>
              <w:rPr>
                <w:iCs/>
                <w:color w:val="00B050"/>
                <w:lang w:val="en-US"/>
              </w:rPr>
            </w:pPr>
            <w:r w:rsidRPr="00FF6444">
              <w:rPr>
                <w:iCs/>
                <w:color w:val="00B050"/>
                <w:lang w:val="en-US"/>
              </w:rPr>
              <w:lastRenderedPageBreak/>
              <w:t xml:space="preserve">Here, we Arabs, the Arabs of Ḥarrān, most of them, sixty, seventy per cent of them are buried here next to Sheikh Hayat. We say, we call it </w:t>
            </w:r>
            <w:r w:rsidRPr="00FF6444">
              <w:rPr>
                <w:iCs/>
                <w:color w:val="00B050"/>
                <w:lang w:val="en-US"/>
              </w:rPr>
              <w:lastRenderedPageBreak/>
              <w:t>cemetery of Sheikh Yahya, Sheikh Hayat ibin Qays, Yahya. We call him Ḥayā “life”, because Sheikh Yahya is still alive. – This means, this place is blessed. – Yes, blessed, it is blessed.</w:t>
            </w:r>
          </w:p>
        </w:tc>
      </w:tr>
      <w:tr w:rsidR="00407D5F" w:rsidRPr="00FB2350" w14:paraId="23484DF1" w14:textId="77777777" w:rsidTr="00763CEC">
        <w:tc>
          <w:tcPr>
            <w:tcW w:w="817" w:type="dxa"/>
          </w:tcPr>
          <w:p w14:paraId="3A001094" w14:textId="77777777" w:rsidR="00407D5F" w:rsidRPr="00FB2350" w:rsidRDefault="00407D5F" w:rsidP="00763CEC">
            <w:pPr>
              <w:rPr>
                <w:iCs/>
                <w:lang w:val="en-US"/>
              </w:rPr>
            </w:pPr>
            <w:r>
              <w:rPr>
                <w:iCs/>
                <w:lang w:val="en-US"/>
              </w:rPr>
              <w:lastRenderedPageBreak/>
              <w:t>10.06</w:t>
            </w:r>
          </w:p>
        </w:tc>
        <w:tc>
          <w:tcPr>
            <w:tcW w:w="3969" w:type="dxa"/>
          </w:tcPr>
          <w:p w14:paraId="2F88C639" w14:textId="77777777" w:rsidR="00407D5F" w:rsidRPr="00FF6444" w:rsidRDefault="00407D5F" w:rsidP="00763CEC">
            <w:pPr>
              <w:rPr>
                <w:color w:val="00B050"/>
                <w:lang w:val="en-US"/>
              </w:rPr>
            </w:pPr>
            <w:r w:rsidRPr="00FF6444">
              <w:rPr>
                <w:color w:val="00B050"/>
                <w:lang w:val="en-US"/>
              </w:rPr>
              <w:t xml:space="preserve">yaʕni niǧi hēne daha, yēlōn yimūt b-Istanbūl yiwaṣṣi yigūl </w:t>
            </w:r>
            <w:r w:rsidRPr="00FF6444">
              <w:rPr>
                <w:color w:val="00B050"/>
              </w:rPr>
              <w:t>“</w:t>
            </w:r>
            <w:r w:rsidRPr="00FF6444">
              <w:rPr>
                <w:color w:val="00B050"/>
                <w:lang w:val="en-US"/>
              </w:rPr>
              <w:t xml:space="preserve">āni dummū-ni [b-Ḥarrān!]”, iḥna ta-ngūl ᵊʕrubi yēlōn yirūḥ ʕala Stanbūl ta-ngūl marīḏ̣, yirūḥ ysāwi ʕamaliyye ʕa-š-šife xastaxāne </w:t>
            </w:r>
            <w:bookmarkStart w:id="8" w:name="_Hlk133330570"/>
            <w:r w:rsidRPr="00FF6444">
              <w:rPr>
                <w:color w:val="00B050"/>
                <w:lang w:val="en-US"/>
              </w:rPr>
              <w:t xml:space="preserve">yēlōn yimūt b-al-xastaxāne yirtaḥam, yiwaṣṣi ahál-u ygūl “dummū-ni b-aš-Šēx Yaḥya, lā tdummū-ni b-Istanbūl, uxḏū-ni ʕala ahál-i, hēne!” </w:t>
            </w:r>
            <w:bookmarkEnd w:id="8"/>
          </w:p>
        </w:tc>
        <w:tc>
          <w:tcPr>
            <w:tcW w:w="4536" w:type="dxa"/>
          </w:tcPr>
          <w:p w14:paraId="2D2944FC" w14:textId="77777777" w:rsidR="00407D5F" w:rsidRPr="00FF6444" w:rsidRDefault="00407D5F" w:rsidP="00763CEC">
            <w:pPr>
              <w:rPr>
                <w:iCs/>
                <w:color w:val="00B050"/>
                <w:lang w:val="en-US"/>
              </w:rPr>
            </w:pPr>
            <w:r w:rsidRPr="00FF6444">
              <w:rPr>
                <w:iCs/>
                <w:color w:val="00B050"/>
                <w:lang w:val="en-US"/>
              </w:rPr>
              <w:t xml:space="preserve">We come back here. Even if someone dies in Istanbul he devises, “Bury me in Harran!” Every Arab, when he goes to Istanbul because of an illness, when he goes there to a hospital to have an operation: </w:t>
            </w:r>
            <w:bookmarkStart w:id="9" w:name="_Hlk133330599"/>
            <w:r w:rsidRPr="00FF6444">
              <w:rPr>
                <w:iCs/>
                <w:color w:val="00B050"/>
                <w:lang w:val="en-US"/>
              </w:rPr>
              <w:t>If he dies, if he passes away in the hospital, he will have instructed his family by will saying, “Bury me at Sheikh Yahya, don’t bury me in Istabul, take me here to my people!</w:t>
            </w:r>
            <w:bookmarkEnd w:id="9"/>
            <w:r w:rsidRPr="00FF6444">
              <w:rPr>
                <w:iCs/>
                <w:color w:val="00B050"/>
                <w:lang w:val="en-US"/>
              </w:rPr>
              <w:t>”</w:t>
            </w:r>
          </w:p>
        </w:tc>
      </w:tr>
      <w:tr w:rsidR="00407D5F" w:rsidRPr="00417291" w14:paraId="7C16E28B" w14:textId="77777777" w:rsidTr="00763CEC">
        <w:tc>
          <w:tcPr>
            <w:tcW w:w="817" w:type="dxa"/>
          </w:tcPr>
          <w:p w14:paraId="27E2DA96" w14:textId="77777777" w:rsidR="00407D5F" w:rsidRPr="00FB2350" w:rsidRDefault="00407D5F" w:rsidP="00763CEC">
            <w:pPr>
              <w:rPr>
                <w:iCs/>
                <w:lang w:val="en-US"/>
              </w:rPr>
            </w:pPr>
            <w:r>
              <w:rPr>
                <w:iCs/>
                <w:lang w:val="en-US"/>
              </w:rPr>
              <w:t>10.27</w:t>
            </w:r>
          </w:p>
        </w:tc>
        <w:tc>
          <w:tcPr>
            <w:tcW w:w="3969" w:type="dxa"/>
          </w:tcPr>
          <w:p w14:paraId="44E883A2" w14:textId="77777777" w:rsidR="00407D5F" w:rsidRPr="00A95BA1" w:rsidRDefault="00407D5F" w:rsidP="00763CEC">
            <w:pPr>
              <w:rPr>
                <w:iCs/>
                <w:color w:val="00B050"/>
                <w:lang w:val="en-US"/>
              </w:rPr>
            </w:pPr>
            <w:r w:rsidRPr="00A95BA1">
              <w:rPr>
                <w:iCs/>
                <w:color w:val="00B050"/>
                <w:lang w:val="en-US"/>
              </w:rPr>
              <w:t xml:space="preserve">mā yiqbal ta-ydummūn-u b-Istanbūl, b-Ādane hep ʕaynǝ alla yrīd ʕa-š-Šēx Ḥayā, yiḥutṭūn-u b-al-… b-al… ha-l-atobīs b-at-tābūt yǧībūn-u ī hēne ydummūn-u, ila ʕa-š-Šēx Ḥayā. mā yiqbal ta-yrūḥ ta-ngūl ᵊb-qēr mǝṭraḥ. [...] </w:t>
            </w:r>
          </w:p>
        </w:tc>
        <w:tc>
          <w:tcPr>
            <w:tcW w:w="4536" w:type="dxa"/>
          </w:tcPr>
          <w:p w14:paraId="270EC135" w14:textId="77777777" w:rsidR="00407D5F" w:rsidRPr="00A95BA1" w:rsidRDefault="00407D5F" w:rsidP="00763CEC">
            <w:pPr>
              <w:rPr>
                <w:iCs/>
                <w:color w:val="00B050"/>
                <w:lang w:val="en-US"/>
              </w:rPr>
            </w:pPr>
            <w:r w:rsidRPr="00A95BA1">
              <w:rPr>
                <w:iCs/>
                <w:color w:val="00B050"/>
                <w:lang w:val="en-US"/>
              </w:rPr>
              <w:t xml:space="preserve">He does not accept it to be buried in Istanbul or in Adana. It’s always the same; he wants (to be buried) at Sheikh Hayat. They put him in a bus, inside the coffin, bring him here and bury him here, only at Sheikh Hayat’s place. He will not accept to be taken to another place. </w:t>
            </w:r>
          </w:p>
        </w:tc>
      </w:tr>
    </w:tbl>
    <w:p w14:paraId="14FDFBF7" w14:textId="77777777" w:rsidR="00407D5F" w:rsidRPr="00417291" w:rsidRDefault="00407D5F" w:rsidP="00407D5F">
      <w:pPr>
        <w:rPr>
          <w:lang w:val="en-US"/>
        </w:rPr>
      </w:pPr>
    </w:p>
    <w:p w14:paraId="16E48013" w14:textId="77777777" w:rsidR="007140B6" w:rsidRDefault="007140B6">
      <w:pPr>
        <w:rPr>
          <w:lang w:val="en-US"/>
        </w:rPr>
      </w:pPr>
    </w:p>
    <w:p w14:paraId="571219A4" w14:textId="77777777" w:rsidR="007140B6" w:rsidRDefault="00000000">
      <w:pPr>
        <w:pStyle w:val="Heading2"/>
        <w:rPr>
          <w:lang w:val="en-US"/>
        </w:rPr>
      </w:pPr>
      <w:bookmarkStart w:id="10" w:name="_Toc156305404"/>
      <w:r>
        <w:rPr>
          <w:lang w:val="en-US"/>
        </w:rPr>
        <w:t>Urfa-012_Lentils-Harran-2010</w:t>
      </w:r>
      <w:bookmarkEnd w:id="10"/>
    </w:p>
    <w:p w14:paraId="20E5AA12" w14:textId="77777777" w:rsidR="00407D5F" w:rsidRPr="00BD0A68" w:rsidRDefault="00407D5F" w:rsidP="00407D5F">
      <w:pPr>
        <w:pStyle w:val="List"/>
        <w:rPr>
          <w:noProof/>
          <w:lang w:val="en-US"/>
        </w:rPr>
      </w:pPr>
      <w:r w:rsidRPr="00BD0A68">
        <w:rPr>
          <w:noProof/>
          <w:lang w:val="en-US"/>
        </w:rPr>
        <w:t>Ismail, 5.5.2010, 5:40</w:t>
      </w:r>
    </w:p>
    <w:p w14:paraId="25BA2552" w14:textId="77777777" w:rsidR="00407D5F" w:rsidRPr="00AC674C" w:rsidRDefault="00407D5F" w:rsidP="00407D5F">
      <w:pPr>
        <w:pStyle w:val="ListBullet"/>
        <w:rPr>
          <w:noProof/>
          <w:lang w:val="en-US"/>
        </w:rPr>
      </w:pPr>
      <w:r w:rsidRPr="00AC674C">
        <w:rPr>
          <w:noProof/>
          <w:lang w:val="en-US"/>
        </w:rPr>
        <w:t>Uses a few words he has heard in Syria and Iraq</w:t>
      </w:r>
      <w:r>
        <w:rPr>
          <w:noProof/>
          <w:lang w:val="en-US"/>
        </w:rPr>
        <w:t xml:space="preserve"> when working as a truck driver, e.g., </w:t>
      </w:r>
      <w:r w:rsidRPr="003E4354">
        <w:rPr>
          <w:i/>
          <w:noProof/>
          <w:lang w:val="en-US"/>
        </w:rPr>
        <w:t>waraqa</w:t>
      </w:r>
      <w:r>
        <w:rPr>
          <w:noProof/>
          <w:lang w:val="en-US"/>
        </w:rPr>
        <w:t xml:space="preserve"> besides wruga, </w:t>
      </w:r>
      <w:r w:rsidRPr="003E4354">
        <w:rPr>
          <w:i/>
          <w:noProof/>
          <w:lang w:val="en-US"/>
        </w:rPr>
        <w:t>miyye</w:t>
      </w:r>
      <w:r>
        <w:rPr>
          <w:noProof/>
          <w:lang w:val="en-US"/>
        </w:rPr>
        <w:t xml:space="preserve"> besides </w:t>
      </w:r>
      <w:r w:rsidRPr="003E4354">
        <w:rPr>
          <w:i/>
          <w:noProof/>
          <w:lang w:val="en-US"/>
        </w:rPr>
        <w:t>imye</w:t>
      </w:r>
      <w:r>
        <w:rPr>
          <w:noProof/>
          <w:lang w:val="en-US"/>
        </w:rPr>
        <w:t xml:space="preserve">, </w:t>
      </w:r>
      <w:r w:rsidRPr="003E4354">
        <w:rPr>
          <w:i/>
          <w:noProof/>
          <w:lang w:val="en-US"/>
        </w:rPr>
        <w:t>yaʕṭi</w:t>
      </w:r>
      <w:r>
        <w:rPr>
          <w:noProof/>
          <w:lang w:val="en-US"/>
        </w:rPr>
        <w:t xml:space="preserve"> besides </w:t>
      </w:r>
      <w:r w:rsidRPr="003E4354">
        <w:rPr>
          <w:i/>
          <w:noProof/>
          <w:lang w:val="en-US"/>
        </w:rPr>
        <w:t>yinṭi</w:t>
      </w:r>
      <w:r>
        <w:rPr>
          <w:noProof/>
          <w:lang w:val="en-US"/>
        </w:rPr>
        <w:t xml:space="preserve">, </w:t>
      </w:r>
      <w:r w:rsidRPr="003E4354">
        <w:rPr>
          <w:i/>
          <w:noProof/>
          <w:lang w:val="en-US"/>
        </w:rPr>
        <w:t>kwayyis</w:t>
      </w:r>
      <w:r>
        <w:rPr>
          <w:noProof/>
          <w:lang w:val="en-US"/>
        </w:rPr>
        <w:t xml:space="preserve"> besides </w:t>
      </w:r>
      <w:r w:rsidRPr="003E4354">
        <w:rPr>
          <w:i/>
          <w:noProof/>
          <w:lang w:val="en-US"/>
        </w:rPr>
        <w:t>zēn</w:t>
      </w:r>
    </w:p>
    <w:p w14:paraId="713677C7" w14:textId="77777777" w:rsidR="00407D5F" w:rsidRPr="00AC674C" w:rsidRDefault="00407D5F" w:rsidP="00407D5F">
      <w:pPr>
        <w:rPr>
          <w:noProof/>
          <w:lang w:val="en-US"/>
        </w:rPr>
      </w:pPr>
    </w:p>
    <w:tbl>
      <w:tblPr>
        <w:tblStyle w:val="TableGrid"/>
        <w:tblW w:w="0" w:type="auto"/>
        <w:tblLook w:val="04A0" w:firstRow="1" w:lastRow="0" w:firstColumn="1" w:lastColumn="0" w:noHBand="0" w:noVBand="1"/>
      </w:tblPr>
      <w:tblGrid>
        <w:gridCol w:w="817"/>
        <w:gridCol w:w="3969"/>
        <w:gridCol w:w="4253"/>
      </w:tblGrid>
      <w:tr w:rsidR="00407D5F" w:rsidRPr="00AF1BAA" w14:paraId="76B2F1F7" w14:textId="77777777" w:rsidTr="00763CEC">
        <w:tc>
          <w:tcPr>
            <w:tcW w:w="817" w:type="dxa"/>
          </w:tcPr>
          <w:p w14:paraId="519E07F3" w14:textId="77777777" w:rsidR="00407D5F" w:rsidRPr="00F25CC5" w:rsidRDefault="00407D5F" w:rsidP="00763CEC">
            <w:pPr>
              <w:rPr>
                <w:lang w:val="de-AT"/>
              </w:rPr>
            </w:pPr>
            <w:r>
              <w:rPr>
                <w:lang w:val="de-AT"/>
              </w:rPr>
              <w:t>0:04</w:t>
            </w:r>
          </w:p>
        </w:tc>
        <w:tc>
          <w:tcPr>
            <w:tcW w:w="3969" w:type="dxa"/>
          </w:tcPr>
          <w:p w14:paraId="36A3DC74" w14:textId="77777777" w:rsidR="00407D5F" w:rsidRPr="00A95BA1" w:rsidRDefault="00407D5F" w:rsidP="00763CEC">
            <w:pPr>
              <w:rPr>
                <w:color w:val="00B050"/>
                <w:lang w:val="de-AT"/>
              </w:rPr>
            </w:pPr>
            <w:r w:rsidRPr="00A95BA1">
              <w:rPr>
                <w:color w:val="00B050"/>
                <w:lang w:val="de-AT"/>
              </w:rPr>
              <w:t>hāḏa al-ʕadas, yizraʕūn-u onikinǧi ay, onbirinǧi ay, xamǝs tušhur yḏ̣all hīčiḏ, arbaʕ tušhur, xamǝs tušhur, sitt tušhur. baʕdēn yiǧūn yiḥaṣṣdūn-u b-al-mōṭōrāt, yōm-inn-u yības, ʕugub xamǝsṭaʕǝš yōm hīčiḏ, baʕad-ma yības b-al-mōṭōrāt yiḥaṣṣdūn-u, yuṭluʕūn at-tibin ʕayrǝ</w:t>
            </w:r>
          </w:p>
        </w:tc>
        <w:tc>
          <w:tcPr>
            <w:tcW w:w="4253" w:type="dxa"/>
          </w:tcPr>
          <w:p w14:paraId="474D2C8D" w14:textId="77777777" w:rsidR="00407D5F" w:rsidRPr="00A95BA1" w:rsidRDefault="00407D5F" w:rsidP="00763CEC">
            <w:pPr>
              <w:rPr>
                <w:color w:val="00B050"/>
                <w:lang w:val="en-US"/>
              </w:rPr>
            </w:pPr>
            <w:r w:rsidRPr="00A95BA1">
              <w:rPr>
                <w:color w:val="00B050"/>
                <w:lang w:val="en-US"/>
              </w:rPr>
              <w:t>These are lentils; they seed them in December, or in November. They remain five months like this, four, five months, six months. Then they start to harvest them with reapers. When they are dry. Fifteen days after they have dried, they harvest them with reapers, and they put the straw aside.</w:t>
            </w:r>
          </w:p>
        </w:tc>
      </w:tr>
      <w:tr w:rsidR="00407D5F" w:rsidRPr="00AC674C" w14:paraId="0DAB1175" w14:textId="77777777" w:rsidTr="00763CEC">
        <w:tc>
          <w:tcPr>
            <w:tcW w:w="817" w:type="dxa"/>
          </w:tcPr>
          <w:p w14:paraId="49F97B47" w14:textId="77777777" w:rsidR="00407D5F" w:rsidRPr="00A95BA1" w:rsidRDefault="00407D5F" w:rsidP="00763CEC">
            <w:pPr>
              <w:rPr>
                <w:color w:val="00B050"/>
                <w:lang w:val="en-US"/>
              </w:rPr>
            </w:pPr>
            <w:r w:rsidRPr="00A95BA1">
              <w:rPr>
                <w:color w:val="00B050"/>
                <w:lang w:val="en-US"/>
              </w:rPr>
              <w:t>0:25</w:t>
            </w:r>
          </w:p>
        </w:tc>
        <w:tc>
          <w:tcPr>
            <w:tcW w:w="3969" w:type="dxa"/>
          </w:tcPr>
          <w:p w14:paraId="02FB3806" w14:textId="77777777" w:rsidR="00407D5F" w:rsidRPr="00A95BA1" w:rsidRDefault="00407D5F" w:rsidP="00763CEC">
            <w:pPr>
              <w:rPr>
                <w:color w:val="00B050"/>
                <w:lang w:val="en-US"/>
              </w:rPr>
            </w:pPr>
            <w:r w:rsidRPr="00A95BA1">
              <w:rPr>
                <w:color w:val="00B050"/>
                <w:lang w:val="en-US"/>
              </w:rPr>
              <w:t xml:space="preserve">tibn-u w-al-ʕadas ʕayrǝ, w-al-ʕadas ʕād yāxḏūn-u ahal-u ybīʕūn-u b-al-ʕarṣa, b-al-ʕarṣa yibīʕūn-u, al-ʕadas taqrīb-an, al-ʕadas al… hāḏa al-xaḏ̣ar </w:t>
            </w:r>
            <w:r w:rsidRPr="00A95BA1">
              <w:rPr>
                <w:color w:val="00B050"/>
                <w:lang w:val="de-AT"/>
              </w:rPr>
              <w:t>ᵊ</w:t>
            </w:r>
            <w:r w:rsidRPr="00A95BA1">
              <w:rPr>
                <w:color w:val="00B050"/>
                <w:lang w:val="en-US"/>
              </w:rPr>
              <w:t xml:space="preserve">ngul-l-u, yeşil mercimek, ybīʕūn kīlaw-u waraqa, b-wruga, al-kīlo, al-ʕadas. </w:t>
            </w:r>
          </w:p>
        </w:tc>
        <w:tc>
          <w:tcPr>
            <w:tcW w:w="4253" w:type="dxa"/>
          </w:tcPr>
          <w:p w14:paraId="7AA100DD" w14:textId="77777777" w:rsidR="00407D5F" w:rsidRPr="00A95BA1" w:rsidRDefault="00407D5F" w:rsidP="00763CEC">
            <w:pPr>
              <w:rPr>
                <w:color w:val="00B050"/>
                <w:lang w:val="en-US"/>
              </w:rPr>
            </w:pPr>
            <w:r w:rsidRPr="00A95BA1">
              <w:rPr>
                <w:color w:val="00B050"/>
                <w:lang w:val="en-US"/>
              </w:rPr>
              <w:t>The straw and the lentils are seperated. Their owners take them and sell them at the corn-exchange, at the corn-exchange. They sell them for about… the lentils, we call this (kind) green lentils, they sell them for one Lira per kilo, one Lira for one kilo lentils.</w:t>
            </w:r>
          </w:p>
        </w:tc>
      </w:tr>
      <w:tr w:rsidR="00407D5F" w:rsidRPr="00AC674C" w14:paraId="5BA40988" w14:textId="77777777" w:rsidTr="00763CEC">
        <w:tc>
          <w:tcPr>
            <w:tcW w:w="817" w:type="dxa"/>
          </w:tcPr>
          <w:p w14:paraId="76C96096" w14:textId="77777777" w:rsidR="00407D5F" w:rsidRPr="00A95BA1" w:rsidRDefault="00407D5F" w:rsidP="00763CEC">
            <w:pPr>
              <w:rPr>
                <w:color w:val="00B050"/>
                <w:lang w:val="de-AT"/>
              </w:rPr>
            </w:pPr>
            <w:r w:rsidRPr="00A95BA1">
              <w:rPr>
                <w:color w:val="00B050"/>
                <w:lang w:val="de-AT"/>
              </w:rPr>
              <w:t>0:42</w:t>
            </w:r>
          </w:p>
        </w:tc>
        <w:tc>
          <w:tcPr>
            <w:tcW w:w="3969" w:type="dxa"/>
          </w:tcPr>
          <w:p w14:paraId="268B4558" w14:textId="77777777" w:rsidR="00407D5F" w:rsidRPr="00A95BA1" w:rsidRDefault="00407D5F" w:rsidP="00763CEC">
            <w:pPr>
              <w:rPr>
                <w:color w:val="00B050"/>
                <w:lang w:val="de-AT"/>
              </w:rPr>
            </w:pPr>
            <w:r w:rsidRPr="00A95BA1">
              <w:rPr>
                <w:color w:val="00B050"/>
                <w:lang w:val="de-AT"/>
              </w:rPr>
              <w:t xml:space="preserve">w-at-tibin ybīʕūn-u imyit ǧiriš, ʕašər ᵊgrūš – ʕašr ᵊgrūš – ʕašr ᵊgrūš yaʕni al-ʕašǝr kīlawāt ᵊb-waraqa, at-tibin, w-al-ʕadas, baʕdēn-ma yāxḏūn-u ʕa-l-fabrikāt tkassr-u </w:t>
            </w:r>
            <w:r w:rsidRPr="00A95BA1">
              <w:rPr>
                <w:color w:val="00B050"/>
                <w:lang w:val="de-AT"/>
              </w:rPr>
              <w:lastRenderedPageBreak/>
              <w:t>ysāwūn-u qišimtēn, yṣīr kīlaw-u malyūnēn, gišr-u yiṭlǝʕūn-u yiṭlǝʕūn gišr-u yṣīr al-kīlu malyūnēn</w:t>
            </w:r>
          </w:p>
        </w:tc>
        <w:tc>
          <w:tcPr>
            <w:tcW w:w="4253" w:type="dxa"/>
          </w:tcPr>
          <w:p w14:paraId="47EFF558" w14:textId="77777777" w:rsidR="00407D5F" w:rsidRPr="00A95BA1" w:rsidRDefault="00407D5F" w:rsidP="00763CEC">
            <w:pPr>
              <w:rPr>
                <w:color w:val="00B050"/>
                <w:lang w:val="en-US"/>
              </w:rPr>
            </w:pPr>
            <w:r w:rsidRPr="00A95BA1">
              <w:rPr>
                <w:color w:val="00B050"/>
                <w:lang w:val="en-US"/>
              </w:rPr>
              <w:lastRenderedPageBreak/>
              <w:t xml:space="preserve">The straw is sold for hundred Kuruş, (no) ten Kuruş – ten Kuruş – ten Kuruş which means ten kilos for one Lira, the straw. As for the lentils they take them to factories where they </w:t>
            </w:r>
            <w:r w:rsidRPr="00A95BA1">
              <w:rPr>
                <w:color w:val="00B050"/>
                <w:lang w:val="en-US"/>
              </w:rPr>
              <w:lastRenderedPageBreak/>
              <w:t>break them into two pieces. Then one kilo costs one million [= one Lira]; they take remove the hull, the remove the hull and then one kilo costs two million.</w:t>
            </w:r>
          </w:p>
        </w:tc>
      </w:tr>
      <w:tr w:rsidR="00407D5F" w:rsidRPr="00AC674C" w14:paraId="2A4C1D6C" w14:textId="77777777" w:rsidTr="00763CEC">
        <w:tc>
          <w:tcPr>
            <w:tcW w:w="817" w:type="dxa"/>
          </w:tcPr>
          <w:p w14:paraId="3F0E9B12" w14:textId="77777777" w:rsidR="00407D5F" w:rsidRPr="00AC674C" w:rsidRDefault="00407D5F" w:rsidP="00763CEC">
            <w:pPr>
              <w:rPr>
                <w:lang w:val="en-US"/>
              </w:rPr>
            </w:pPr>
            <w:r w:rsidRPr="00AC674C">
              <w:rPr>
                <w:lang w:val="en-US"/>
              </w:rPr>
              <w:lastRenderedPageBreak/>
              <w:t>1</w:t>
            </w:r>
            <w:r>
              <w:rPr>
                <w:lang w:val="en-US"/>
              </w:rPr>
              <w:t>:</w:t>
            </w:r>
            <w:r w:rsidRPr="00AC674C">
              <w:rPr>
                <w:lang w:val="en-US"/>
              </w:rPr>
              <w:t>03</w:t>
            </w:r>
          </w:p>
        </w:tc>
        <w:tc>
          <w:tcPr>
            <w:tcW w:w="3969" w:type="dxa"/>
          </w:tcPr>
          <w:p w14:paraId="2E5FD443" w14:textId="77777777" w:rsidR="00407D5F" w:rsidRPr="00AC674C" w:rsidRDefault="00407D5F" w:rsidP="00763CEC">
            <w:pPr>
              <w:rPr>
                <w:lang w:val="en-US"/>
              </w:rPr>
            </w:pPr>
            <w:r w:rsidRPr="00A95BA1">
              <w:rPr>
                <w:color w:val="00B050"/>
                <w:lang w:val="en-US"/>
              </w:rPr>
              <w:t>b-al-markēt, b-as-sūpermarkēt, b-al-baqqāl yibīʕūn-u wrugtēn w-nuṣṣ, waraqtēn w-nuṣṣ yaʕni waraqtēn zād ybīʕūn-u. taġrīban bir yūrow yaʕni yūrow avrūpa. ʕa-l-bēt iḥna nrūḥ nāxuḏ xamǝs kīlawāt, yāzī-na šahrēn ṯalāṯ. al-… an-nuṣṣ kīlo, rubuʕ kīlu ysāwi ʕēš lin-ne, nuṣṣ kīlo ysāwī-na ʕēš šōraba.</w:t>
            </w:r>
          </w:p>
        </w:tc>
        <w:tc>
          <w:tcPr>
            <w:tcW w:w="4253" w:type="dxa"/>
          </w:tcPr>
          <w:p w14:paraId="2D5ED633" w14:textId="77777777" w:rsidR="00407D5F" w:rsidRPr="00A95BA1" w:rsidRDefault="00407D5F" w:rsidP="00763CEC">
            <w:pPr>
              <w:rPr>
                <w:color w:val="00B050"/>
                <w:lang w:val="en-US"/>
              </w:rPr>
            </w:pPr>
            <w:r w:rsidRPr="00A95BA1">
              <w:rPr>
                <w:color w:val="00B050"/>
                <w:lang w:val="en-US"/>
              </w:rPr>
              <w:t>In the market, in the supermarket or in the grocery store they sell it for two and a half Lira, two and a half Lira which means for two Liras more. This corresponds roughly to one Euro, one Euro. We usually take five kilos home which is enough for two or three months. One half or a quarter of a kilo makes a meal for us. Half a kilo is good for a (lentil) soup.</w:t>
            </w:r>
          </w:p>
        </w:tc>
      </w:tr>
      <w:tr w:rsidR="00407D5F" w:rsidRPr="00AC674C" w14:paraId="2E1FF60C" w14:textId="77777777" w:rsidTr="00763CEC">
        <w:tc>
          <w:tcPr>
            <w:tcW w:w="817" w:type="dxa"/>
          </w:tcPr>
          <w:p w14:paraId="4511893B" w14:textId="77777777" w:rsidR="00407D5F" w:rsidRPr="00215144" w:rsidRDefault="00407D5F" w:rsidP="00763CEC">
            <w:pPr>
              <w:rPr>
                <w:lang w:val="de-AT"/>
              </w:rPr>
            </w:pPr>
            <w:r>
              <w:rPr>
                <w:lang w:val="de-AT"/>
              </w:rPr>
              <w:t>1:25</w:t>
            </w:r>
          </w:p>
        </w:tc>
        <w:tc>
          <w:tcPr>
            <w:tcW w:w="3969" w:type="dxa"/>
          </w:tcPr>
          <w:p w14:paraId="4CCA83D6" w14:textId="77777777" w:rsidR="00407D5F" w:rsidRPr="00215144" w:rsidRDefault="00407D5F" w:rsidP="00763CEC">
            <w:pPr>
              <w:rPr>
                <w:lang w:val="de-AT"/>
              </w:rPr>
            </w:pPr>
            <w:r w:rsidRPr="00A95BA1">
              <w:rPr>
                <w:color w:val="00B050"/>
                <w:lang w:val="de-AT"/>
              </w:rPr>
              <w:t xml:space="preserve">w-hāḏi l-gāʕ? – al-gāʕ hāḏi siǧīy. hāḏi siǧīy. ī, hāḏa l-ʕadas hāḏa siǧīy, maʕṭīn-u mayye, yēlōn mū siǧīy mā yṣīr, al-ʕiḏīy mā yṣīr hēne. čünkü al-ʕiḏīy yibas, mā ṣār mǝṭar yibas, min hāḏa ysawwūn-u siǧīy. </w:t>
            </w:r>
          </w:p>
        </w:tc>
        <w:tc>
          <w:tcPr>
            <w:tcW w:w="4253" w:type="dxa"/>
          </w:tcPr>
          <w:p w14:paraId="103075B2" w14:textId="77777777" w:rsidR="00407D5F" w:rsidRPr="00A95BA1" w:rsidRDefault="00407D5F" w:rsidP="00763CEC">
            <w:pPr>
              <w:rPr>
                <w:color w:val="00B050"/>
                <w:lang w:val="en-US"/>
              </w:rPr>
            </w:pPr>
            <w:r w:rsidRPr="00A95BA1">
              <w:rPr>
                <w:color w:val="00B050"/>
                <w:lang w:val="en-US"/>
              </w:rPr>
              <w:t>And this field? – This field is an irrigated field. It’s an irrigated field. These lentils are being irrigated; they have put water on them. If they are not irrigated, they do not grow. Non-irrigated fields are not possible here, because they get too dry. If there’s no rain they dry. Because of this they make irrigation to the fields.</w:t>
            </w:r>
          </w:p>
        </w:tc>
      </w:tr>
      <w:tr w:rsidR="00407D5F" w:rsidRPr="00AC674C" w14:paraId="6BBB511C" w14:textId="77777777" w:rsidTr="00763CEC">
        <w:tc>
          <w:tcPr>
            <w:tcW w:w="817" w:type="dxa"/>
          </w:tcPr>
          <w:p w14:paraId="1B2EEFAC" w14:textId="77777777" w:rsidR="00407D5F" w:rsidRPr="00AC674C" w:rsidRDefault="00407D5F" w:rsidP="00763CEC">
            <w:pPr>
              <w:rPr>
                <w:lang w:val="en-US"/>
              </w:rPr>
            </w:pPr>
            <w:r w:rsidRPr="00AC674C">
              <w:rPr>
                <w:lang w:val="en-US"/>
              </w:rPr>
              <w:t>1:45</w:t>
            </w:r>
          </w:p>
        </w:tc>
        <w:tc>
          <w:tcPr>
            <w:tcW w:w="3969" w:type="dxa"/>
          </w:tcPr>
          <w:p w14:paraId="72AD4DA2" w14:textId="77777777" w:rsidR="00407D5F" w:rsidRPr="00A95BA1" w:rsidRDefault="00407D5F" w:rsidP="00763CEC">
            <w:pPr>
              <w:rPr>
                <w:color w:val="00B050"/>
                <w:lang w:val="en-US"/>
              </w:rPr>
            </w:pPr>
            <w:r w:rsidRPr="00A95BA1">
              <w:rPr>
                <w:color w:val="00B050"/>
                <w:lang w:val="en-US"/>
              </w:rPr>
              <w:t>mā ššūf al-buwāri haḏanne yǧībūn-hin ysāwūn siǧīy yisǧūn bī-hin al-ʕadas. al-mayye… b-al-buwāri haḏanne yisḥabūn mayye, w-yisǧūn al-ʕadas, w-al-mayye hāḏi mayyt al-barāǧ hāḏi mayyit al-barāǧ hāḏi – hāḏi mayyt al-barāǧ– hāḏi mayyit al-barāč.</w:t>
            </w:r>
          </w:p>
        </w:tc>
        <w:tc>
          <w:tcPr>
            <w:tcW w:w="4253" w:type="dxa"/>
          </w:tcPr>
          <w:p w14:paraId="7D8829DF" w14:textId="77777777" w:rsidR="00407D5F" w:rsidRPr="00A95BA1" w:rsidRDefault="00407D5F" w:rsidP="00763CEC">
            <w:pPr>
              <w:rPr>
                <w:color w:val="00B050"/>
                <w:lang w:val="en-US"/>
              </w:rPr>
            </w:pPr>
            <w:r w:rsidRPr="00A95BA1">
              <w:rPr>
                <w:color w:val="00B050"/>
                <w:lang w:val="en-US"/>
              </w:rPr>
              <w:t>Don’t you see the pipes over there? They bring them to make irrigated fields, to irrigate the lentils with them. The water… These pipes provide water</w:t>
            </w:r>
            <w:r w:rsidRPr="00BA18ED">
              <w:rPr>
                <w:rStyle w:val="FootnoteReference"/>
              </w:rPr>
              <w:footnoteReference w:id="4"/>
            </w:r>
            <w:r w:rsidRPr="00A95BA1">
              <w:rPr>
                <w:color w:val="00B050"/>
                <w:lang w:val="en-US"/>
              </w:rPr>
              <w:t xml:space="preserve"> and then they irrigate the lentils. This water is from the reservoir, water from the reservoir – this is water from the reservoir.</w:t>
            </w:r>
          </w:p>
        </w:tc>
      </w:tr>
      <w:tr w:rsidR="00407D5F" w:rsidRPr="00AC674C" w14:paraId="7D03BF1E" w14:textId="77777777" w:rsidTr="00763CEC">
        <w:tc>
          <w:tcPr>
            <w:tcW w:w="817" w:type="dxa"/>
          </w:tcPr>
          <w:p w14:paraId="0C239E2E" w14:textId="77777777" w:rsidR="00407D5F" w:rsidRPr="00A95BA1" w:rsidRDefault="00407D5F" w:rsidP="00763CEC">
            <w:pPr>
              <w:rPr>
                <w:lang w:val="de-AT"/>
              </w:rPr>
            </w:pPr>
            <w:r w:rsidRPr="00A95BA1">
              <w:t>2:00</w:t>
            </w:r>
          </w:p>
        </w:tc>
        <w:tc>
          <w:tcPr>
            <w:tcW w:w="3969" w:type="dxa"/>
          </w:tcPr>
          <w:p w14:paraId="4D77F9B1" w14:textId="77777777" w:rsidR="00407D5F" w:rsidRPr="00A95BA1" w:rsidRDefault="00407D5F" w:rsidP="00763CEC">
            <w:pPr>
              <w:rPr>
                <w:lang w:val="de-AT"/>
              </w:rPr>
            </w:pPr>
            <w:r w:rsidRPr="00A95BA1">
              <w:rPr>
                <w:color w:val="00B050"/>
                <w:lang w:val="de-AT"/>
              </w:rPr>
              <w:t xml:space="preserve">tiǧi hēne yōm-in al-barāč ydaššrūn al-mayye yḥuṭṭūn ṣīfōn ᵊbgaḷǝb-ha, buwāri, ṣīfōn, </w:t>
            </w:r>
            <w:bookmarkStart w:id="11" w:name="_Hlk133328465"/>
            <w:r w:rsidRPr="00A95BA1">
              <w:rPr>
                <w:color w:val="00B050"/>
                <w:lang w:val="de-AT"/>
              </w:rPr>
              <w:t xml:space="preserve">halḥīn </w:t>
            </w:r>
            <w:bookmarkEnd w:id="11"/>
            <w:r w:rsidRPr="00A95BA1">
              <w:rPr>
                <w:color w:val="00B050"/>
                <w:lang w:val="de-AT"/>
              </w:rPr>
              <w:t>mayye māmiš, magṭūʕa, hāḏi timtali mayye yḥuṭṭūn al-būri, aṣ-ṣīfōn hēne yḥuṭṭūn, w-min hēne tgūm ᵊtkubb yisǧūn al-ʕadas bī-´.</w:t>
            </w:r>
          </w:p>
        </w:tc>
        <w:tc>
          <w:tcPr>
            <w:tcW w:w="4253" w:type="dxa"/>
          </w:tcPr>
          <w:p w14:paraId="0EB2D0DF" w14:textId="77777777" w:rsidR="00407D5F" w:rsidRPr="00AC674C" w:rsidRDefault="00407D5F" w:rsidP="00763CEC">
            <w:pPr>
              <w:rPr>
                <w:lang w:val="en-US"/>
              </w:rPr>
            </w:pPr>
            <w:r w:rsidRPr="00A95BA1">
              <w:rPr>
                <w:color w:val="00B050"/>
                <w:lang w:val="en-US"/>
              </w:rPr>
              <w:t xml:space="preserve">It comes here when they let it (flow from the reservoir) and they install a syphon inside the pipes. Now there is no water, it’s shut off. This is filled with water, they put the pipe here and the syphon there and from here the water starts to flow out and so they irrigate the lentils with it. </w:t>
            </w:r>
          </w:p>
        </w:tc>
      </w:tr>
      <w:tr w:rsidR="00407D5F" w:rsidRPr="00D950CE" w14:paraId="3124D1D1" w14:textId="77777777" w:rsidTr="00763CEC">
        <w:tc>
          <w:tcPr>
            <w:tcW w:w="817" w:type="dxa"/>
          </w:tcPr>
          <w:p w14:paraId="13C7E660" w14:textId="77777777" w:rsidR="00407D5F" w:rsidRPr="00A95BA1" w:rsidRDefault="00407D5F" w:rsidP="00763CEC">
            <w:pPr>
              <w:rPr>
                <w:lang w:val="de-AT"/>
              </w:rPr>
            </w:pPr>
            <w:r w:rsidRPr="00A95BA1">
              <w:t>2:16</w:t>
            </w:r>
          </w:p>
        </w:tc>
        <w:tc>
          <w:tcPr>
            <w:tcW w:w="3969" w:type="dxa"/>
          </w:tcPr>
          <w:p w14:paraId="76DDA9BE" w14:textId="77777777" w:rsidR="00407D5F" w:rsidRPr="00A95BA1" w:rsidRDefault="00407D5F" w:rsidP="00763CEC">
            <w:pPr>
              <w:rPr>
                <w:lang w:val="de-AT"/>
              </w:rPr>
            </w:pPr>
            <w:r w:rsidRPr="00A95BA1">
              <w:rPr>
                <w:color w:val="00B050"/>
                <w:lang w:val="de-AT"/>
              </w:rPr>
              <w:t xml:space="preserve">yinṭūn-u mayye yōm-innu yaʕṭaš, yisgūn-u mayye, al-mayye taġrīban ʕal-ʕadas marra wəḥde mayye šahar ᵊtkaffīy, tāzīy. baʕd aš-šahar uxṛa yisḥabūn yaʕṭūn-u mayye ta-mā yibas </w:t>
            </w:r>
          </w:p>
        </w:tc>
        <w:tc>
          <w:tcPr>
            <w:tcW w:w="4253" w:type="dxa"/>
          </w:tcPr>
          <w:p w14:paraId="30C5D90F" w14:textId="77777777" w:rsidR="00407D5F" w:rsidRPr="00A95BA1" w:rsidRDefault="00407D5F" w:rsidP="00763CEC">
            <w:pPr>
              <w:rPr>
                <w:color w:val="00B050"/>
              </w:rPr>
            </w:pPr>
            <w:r w:rsidRPr="00A95BA1">
              <w:rPr>
                <w:color w:val="00B050"/>
                <w:lang w:val="en-US"/>
              </w:rPr>
              <w:t xml:space="preserve">They give water to them; </w:t>
            </w:r>
            <w:r w:rsidRPr="00A95BA1">
              <w:rPr>
                <w:color w:val="00B050"/>
              </w:rPr>
              <w:t>when they need it</w:t>
            </w:r>
            <w:r w:rsidRPr="00BA18ED">
              <w:rPr>
                <w:rStyle w:val="FootnoteReference"/>
              </w:rPr>
              <w:footnoteReference w:id="5"/>
            </w:r>
            <w:r w:rsidRPr="00A95BA1">
              <w:rPr>
                <w:color w:val="00B050"/>
              </w:rPr>
              <w:t xml:space="preserve"> they water them. As for the lentils it is enough to irrigate them approximately once a month, that’s enough. Then, a month later, they will again water them in order that they do not dry. </w:t>
            </w:r>
          </w:p>
        </w:tc>
      </w:tr>
      <w:tr w:rsidR="00407D5F" w:rsidRPr="009D09EE" w14:paraId="22DDCEC4" w14:textId="77777777" w:rsidTr="00763CEC">
        <w:tc>
          <w:tcPr>
            <w:tcW w:w="817" w:type="dxa"/>
          </w:tcPr>
          <w:p w14:paraId="6C920FB2" w14:textId="77777777" w:rsidR="00407D5F" w:rsidRPr="00A95BA1" w:rsidRDefault="00407D5F" w:rsidP="00763CEC">
            <w:pPr>
              <w:rPr>
                <w:color w:val="00B050"/>
                <w:lang w:val="de-AT"/>
              </w:rPr>
            </w:pPr>
            <w:r w:rsidRPr="00A95BA1">
              <w:rPr>
                <w:color w:val="00B050"/>
              </w:rPr>
              <w:t>2:30</w:t>
            </w:r>
          </w:p>
        </w:tc>
        <w:tc>
          <w:tcPr>
            <w:tcW w:w="3969" w:type="dxa"/>
          </w:tcPr>
          <w:p w14:paraId="3A711886" w14:textId="77777777" w:rsidR="00407D5F" w:rsidRPr="00A95BA1" w:rsidRDefault="00407D5F" w:rsidP="00763CEC">
            <w:pPr>
              <w:rPr>
                <w:color w:val="00B050"/>
                <w:lang w:val="de-AT"/>
              </w:rPr>
            </w:pPr>
            <w:r w:rsidRPr="00A95BA1">
              <w:rPr>
                <w:color w:val="00B050"/>
                <w:lang w:val="de-AT"/>
              </w:rPr>
              <w:t xml:space="preserve">al-mayye ṣārat al-ʕadas vērm-u yṣīr zēn yaʕṭi ta-ngūl ad-dönem hemen hemen </w:t>
            </w:r>
            <w:r w:rsidRPr="00A95BA1">
              <w:rPr>
                <w:color w:val="00B050"/>
                <w:lang w:val="de-AT"/>
              </w:rPr>
              <w:lastRenderedPageBreak/>
              <w:t xml:space="preserve">iṯnaʕaš dönem iḥna hēne nsammī-´, nsammī-´ čēl – čēl – al-gāʕ ngūl-lhe iṯnaʕaš dönüm nsammī-´ čēl, ač-čēl yaʕṭi al tizraʕ ta-ngūl čēl </w:t>
            </w:r>
          </w:p>
        </w:tc>
        <w:tc>
          <w:tcPr>
            <w:tcW w:w="4253" w:type="dxa"/>
          </w:tcPr>
          <w:p w14:paraId="1FC6A612" w14:textId="77777777" w:rsidR="00407D5F" w:rsidRPr="00A95BA1" w:rsidRDefault="00407D5F" w:rsidP="00763CEC">
            <w:pPr>
              <w:rPr>
                <w:color w:val="00B050"/>
                <w:lang w:val="en-US"/>
              </w:rPr>
            </w:pPr>
            <w:r w:rsidRPr="00A95BA1">
              <w:rPr>
                <w:color w:val="00B050"/>
                <w:lang w:val="en-US"/>
              </w:rPr>
              <w:lastRenderedPageBreak/>
              <w:t xml:space="preserve">With the water the yield of the lentils gets good, let’s say for 1000 sqm about… 12,000 </w:t>
            </w:r>
            <w:r w:rsidRPr="00A95BA1">
              <w:rPr>
                <w:color w:val="00B050"/>
                <w:lang w:val="en-US"/>
              </w:rPr>
              <w:lastRenderedPageBreak/>
              <w:t xml:space="preserve">sqm is an area, we call here </w:t>
            </w:r>
            <w:r w:rsidRPr="00A95BA1">
              <w:rPr>
                <w:i/>
                <w:color w:val="00B050"/>
                <w:lang w:val="en-US"/>
              </w:rPr>
              <w:t xml:space="preserve">čēl. </w:t>
            </w:r>
            <w:r w:rsidRPr="00A95BA1">
              <w:rPr>
                <w:color w:val="00B050"/>
              </w:rPr>
              <w:t xml:space="preserve">The field which has an expanse of 12,000 sqm is called </w:t>
            </w:r>
            <w:r w:rsidRPr="00A95BA1">
              <w:rPr>
                <w:i/>
                <w:color w:val="00B050"/>
                <w:lang w:val="en-US"/>
              </w:rPr>
              <w:t xml:space="preserve">čēl. </w:t>
            </w:r>
            <w:r w:rsidRPr="00A95BA1">
              <w:rPr>
                <w:color w:val="00B050"/>
              </w:rPr>
              <w:t xml:space="preserve">This </w:t>
            </w:r>
            <w:r w:rsidRPr="00A95BA1">
              <w:rPr>
                <w:i/>
                <w:color w:val="00B050"/>
                <w:lang w:val="en-US"/>
              </w:rPr>
              <w:t xml:space="preserve">čēl </w:t>
            </w:r>
            <w:r w:rsidRPr="00A95BA1">
              <w:rPr>
                <w:color w:val="00B050"/>
              </w:rPr>
              <w:t xml:space="preserve">provides – when you sow it –let’s say a </w:t>
            </w:r>
            <w:r w:rsidRPr="00A95BA1">
              <w:rPr>
                <w:i/>
                <w:color w:val="00B050"/>
                <w:lang w:val="en-US"/>
              </w:rPr>
              <w:t>čēl</w:t>
            </w:r>
            <w:r w:rsidRPr="00A95BA1">
              <w:rPr>
                <w:color w:val="00B050"/>
              </w:rPr>
              <w:t xml:space="preserve">, a </w:t>
            </w:r>
            <w:r w:rsidRPr="00A95BA1">
              <w:rPr>
                <w:i/>
                <w:color w:val="00B050"/>
                <w:lang w:val="en-US"/>
              </w:rPr>
              <w:t xml:space="preserve">čēl </w:t>
            </w:r>
            <w:r w:rsidRPr="00A95BA1">
              <w:rPr>
                <w:color w:val="00B050"/>
              </w:rPr>
              <w:t>of lentils</w:t>
            </w:r>
          </w:p>
        </w:tc>
      </w:tr>
      <w:tr w:rsidR="00407D5F" w:rsidRPr="009D09EE" w14:paraId="6B8E38B1" w14:textId="77777777" w:rsidTr="00763CEC">
        <w:tc>
          <w:tcPr>
            <w:tcW w:w="817" w:type="dxa"/>
          </w:tcPr>
          <w:p w14:paraId="325200F5" w14:textId="77777777" w:rsidR="00407D5F" w:rsidRPr="002A2A02" w:rsidRDefault="00407D5F" w:rsidP="00763CEC">
            <w:pPr>
              <w:rPr>
                <w:color w:val="00B050"/>
                <w:lang w:val="de-AT"/>
              </w:rPr>
            </w:pPr>
            <w:r w:rsidRPr="002A2A02">
              <w:rPr>
                <w:color w:val="00B050"/>
                <w:lang w:val="de-AT"/>
              </w:rPr>
              <w:lastRenderedPageBreak/>
              <w:t>2:52</w:t>
            </w:r>
          </w:p>
        </w:tc>
        <w:tc>
          <w:tcPr>
            <w:tcW w:w="3969" w:type="dxa"/>
          </w:tcPr>
          <w:p w14:paraId="0EFB82FC" w14:textId="77777777" w:rsidR="00407D5F" w:rsidRPr="002A2A02" w:rsidRDefault="00407D5F" w:rsidP="00763CEC">
            <w:pPr>
              <w:rPr>
                <w:color w:val="00B050"/>
                <w:lang w:val="de-AT"/>
              </w:rPr>
            </w:pPr>
            <w:r w:rsidRPr="002A2A02">
              <w:rPr>
                <w:color w:val="00B050"/>
                <w:lang w:val="de-AT"/>
              </w:rPr>
              <w:t xml:space="preserve">ʕadas ač-čēl al-ʕadas mītēn </w:t>
            </w:r>
            <w:r>
              <w:rPr>
                <w:color w:val="00B050"/>
                <w:lang w:val="de-AT"/>
              </w:rPr>
              <w:t>kīlow</w:t>
            </w:r>
            <w:r w:rsidRPr="002A2A02">
              <w:rPr>
                <w:color w:val="00B050"/>
                <w:lang w:val="de-AT"/>
              </w:rPr>
              <w:t xml:space="preserve">, al-mītēn </w:t>
            </w:r>
            <w:r>
              <w:rPr>
                <w:color w:val="00B050"/>
                <w:lang w:val="de-AT"/>
              </w:rPr>
              <w:t>kīlow</w:t>
            </w:r>
            <w:r w:rsidRPr="002A2A02">
              <w:rPr>
                <w:color w:val="00B050"/>
                <w:lang w:val="de-AT"/>
              </w:rPr>
              <w:t xml:space="preserve"> yiǧi xams ᵊṭwān ʕadas. al-xams ᵊṭwān, al-</w:t>
            </w:r>
            <w:r>
              <w:rPr>
                <w:color w:val="00B050"/>
                <w:lang w:val="de-AT"/>
              </w:rPr>
              <w:t>kīlow</w:t>
            </w:r>
            <w:r w:rsidRPr="002A2A02">
              <w:rPr>
                <w:color w:val="00B050"/>
                <w:lang w:val="de-AT"/>
              </w:rPr>
              <w:t xml:space="preserve"> yiǧi xamsa w-ʕišrīn </w:t>
            </w:r>
            <w:r>
              <w:rPr>
                <w:color w:val="00B050"/>
                <w:lang w:val="de-AT"/>
              </w:rPr>
              <w:t>kīlow</w:t>
            </w:r>
            <w:r w:rsidRPr="002A2A02">
              <w:rPr>
                <w:color w:val="00B050"/>
                <w:lang w:val="de-AT"/>
              </w:rPr>
              <w:t xml:space="preserve">, al-vērim maḥṣūl. yōm-in yiǧi xamsa w-ʕišrīn </w:t>
            </w:r>
            <w:r>
              <w:rPr>
                <w:color w:val="00B050"/>
                <w:lang w:val="de-AT"/>
              </w:rPr>
              <w:t>kīlow</w:t>
            </w:r>
            <w:r w:rsidRPr="002A2A02">
              <w:rPr>
                <w:color w:val="00B050"/>
                <w:lang w:val="de-AT"/>
              </w:rPr>
              <w:t xml:space="preserve"> kwayyis yaʕni zēn hemen hemen yiǧi la-l-xams ᵊṭwān arbaʕ ᵊṭwān xams ᵊṭwān yiǧi ʕadas. ač-čēl, iṯnaʕaš dönüm</w:t>
            </w:r>
          </w:p>
        </w:tc>
        <w:tc>
          <w:tcPr>
            <w:tcW w:w="4253" w:type="dxa"/>
          </w:tcPr>
          <w:p w14:paraId="61DCB810" w14:textId="77777777" w:rsidR="00407D5F" w:rsidRPr="002A2A02" w:rsidRDefault="00407D5F" w:rsidP="00763CEC">
            <w:pPr>
              <w:rPr>
                <w:color w:val="00B050"/>
                <w:lang w:val="en-US"/>
              </w:rPr>
            </w:pPr>
            <w:r w:rsidRPr="002A2A02">
              <w:rPr>
                <w:color w:val="00B050"/>
                <w:lang w:val="en-US"/>
              </w:rPr>
              <w:t xml:space="preserve">Two hundred kilos of lentil seeds, two hundred kilos yield five tons, five tons. This means, one kilo becomes 25 kilos of harvest. When one kilo brings in 25 kilos then it is a good yield, then (one </w:t>
            </w:r>
            <w:r w:rsidRPr="002A2A02">
              <w:rPr>
                <w:i/>
                <w:color w:val="00B050"/>
                <w:lang w:val="en-US"/>
              </w:rPr>
              <w:t>čēl</w:t>
            </w:r>
            <w:r w:rsidRPr="002A2A02">
              <w:rPr>
                <w:color w:val="00B050"/>
              </w:rPr>
              <w:t xml:space="preserve">) brings in four to five tons, five tons of lentils. </w:t>
            </w:r>
          </w:p>
        </w:tc>
      </w:tr>
      <w:tr w:rsidR="00407D5F" w:rsidRPr="009D09EE" w14:paraId="64933AA7" w14:textId="77777777" w:rsidTr="00763CEC">
        <w:tc>
          <w:tcPr>
            <w:tcW w:w="817" w:type="dxa"/>
          </w:tcPr>
          <w:p w14:paraId="4A21DA4F" w14:textId="77777777" w:rsidR="00407D5F" w:rsidRPr="00C22411" w:rsidRDefault="00407D5F" w:rsidP="00763CEC">
            <w:pPr>
              <w:rPr>
                <w:lang w:val="de-AT"/>
              </w:rPr>
            </w:pPr>
            <w:r>
              <w:rPr>
                <w:lang w:val="de-AT"/>
              </w:rPr>
              <w:t>3:13</w:t>
            </w:r>
          </w:p>
        </w:tc>
        <w:tc>
          <w:tcPr>
            <w:tcW w:w="3969" w:type="dxa"/>
          </w:tcPr>
          <w:p w14:paraId="0FC0D3DB" w14:textId="77777777" w:rsidR="00407D5F" w:rsidRPr="002A2A02" w:rsidRDefault="00407D5F" w:rsidP="00763CEC">
            <w:pPr>
              <w:rPr>
                <w:color w:val="00B050"/>
                <w:lang w:val="de-AT"/>
              </w:rPr>
            </w:pPr>
            <w:r w:rsidRPr="002A2A02">
              <w:rPr>
                <w:color w:val="00B050"/>
                <w:lang w:val="de-AT"/>
              </w:rPr>
              <w:t xml:space="preserve">iḥna hēne ʕa-l-guwāʕi, ᵊtgūl [dgūl]“ašgadd ʕind-ak gāʕ?” ᵊtgūl “ʕind-i ʕašər tičāl ʕašǝr čēlāt.” al-ʕašǝr čēl miyye w-ʕišrīn dönem, miyye, ad-dönem iṯnaʕaš dönem čēl nsammī-´ b-al-ʕarab, čēl ᵊngūl. </w:t>
            </w:r>
          </w:p>
        </w:tc>
        <w:tc>
          <w:tcPr>
            <w:tcW w:w="4253" w:type="dxa"/>
          </w:tcPr>
          <w:p w14:paraId="738C3326" w14:textId="77777777" w:rsidR="00407D5F" w:rsidRPr="002A2A02" w:rsidRDefault="00407D5F" w:rsidP="00763CEC">
            <w:pPr>
              <w:rPr>
                <w:color w:val="00B050"/>
                <w:lang w:val="en-US"/>
              </w:rPr>
            </w:pPr>
            <w:r w:rsidRPr="002A2A02">
              <w:rPr>
                <w:color w:val="00B050"/>
                <w:lang w:val="en-US"/>
              </w:rPr>
              <w:t xml:space="preserve">The </w:t>
            </w:r>
            <w:r w:rsidRPr="002A2A02">
              <w:rPr>
                <w:i/>
                <w:color w:val="00B050"/>
                <w:lang w:val="en-US"/>
              </w:rPr>
              <w:t xml:space="preserve">čēl </w:t>
            </w:r>
            <w:r w:rsidRPr="002A2A02">
              <w:rPr>
                <w:color w:val="00B050"/>
                <w:lang w:val="en-US"/>
              </w:rPr>
              <w:t xml:space="preserve">is 12,000 sqm. Here, with regard to the fields you say, “How large is your field?” and you say, “I have ten </w:t>
            </w:r>
            <w:r w:rsidRPr="002A2A02">
              <w:rPr>
                <w:i/>
                <w:color w:val="00B050"/>
                <w:lang w:val="en-US"/>
              </w:rPr>
              <w:t xml:space="preserve">čēl, </w:t>
            </w:r>
            <w:r w:rsidRPr="002A2A02">
              <w:rPr>
                <w:color w:val="00B050"/>
                <w:lang w:val="en-US"/>
              </w:rPr>
              <w:t xml:space="preserve">ten </w:t>
            </w:r>
            <w:r w:rsidRPr="002A2A02">
              <w:rPr>
                <w:i/>
                <w:color w:val="00B050"/>
                <w:lang w:val="en-US"/>
              </w:rPr>
              <w:t>čēl.</w:t>
            </w:r>
            <w:r w:rsidRPr="002A2A02">
              <w:rPr>
                <w:color w:val="00B050"/>
                <w:lang w:val="en-US"/>
              </w:rPr>
              <w:t xml:space="preserve">” Ten </w:t>
            </w:r>
            <w:r w:rsidRPr="002A2A02">
              <w:rPr>
                <w:i/>
                <w:color w:val="00B050"/>
                <w:lang w:val="en-US"/>
              </w:rPr>
              <w:t xml:space="preserve">čēl </w:t>
            </w:r>
            <w:r w:rsidRPr="002A2A02">
              <w:rPr>
                <w:color w:val="00B050"/>
              </w:rPr>
              <w:t xml:space="preserve">are twelve hectares as 12,000 sqm are one </w:t>
            </w:r>
            <w:r w:rsidRPr="002A2A02">
              <w:rPr>
                <w:i/>
                <w:color w:val="00B050"/>
                <w:lang w:val="en-US"/>
              </w:rPr>
              <w:t xml:space="preserve">čēl </w:t>
            </w:r>
            <w:r w:rsidRPr="002A2A02">
              <w:rPr>
                <w:color w:val="00B050"/>
                <w:lang w:val="en-US"/>
              </w:rPr>
              <w:t>as we call it in Arabic.</w:t>
            </w:r>
          </w:p>
        </w:tc>
      </w:tr>
      <w:tr w:rsidR="00407D5F" w:rsidRPr="00717C84" w14:paraId="5ED479A6" w14:textId="77777777" w:rsidTr="00763CEC">
        <w:tc>
          <w:tcPr>
            <w:tcW w:w="817" w:type="dxa"/>
          </w:tcPr>
          <w:p w14:paraId="7F3E10A0" w14:textId="77777777" w:rsidR="00407D5F" w:rsidRPr="00C22411" w:rsidRDefault="00407D5F" w:rsidP="00763CEC">
            <w:pPr>
              <w:rPr>
                <w:lang w:val="de-AT"/>
              </w:rPr>
            </w:pPr>
            <w:r w:rsidRPr="00C22411">
              <w:rPr>
                <w:lang w:val="de-AT"/>
              </w:rPr>
              <w:t>3:30</w:t>
            </w:r>
          </w:p>
        </w:tc>
        <w:tc>
          <w:tcPr>
            <w:tcW w:w="3969" w:type="dxa"/>
          </w:tcPr>
          <w:p w14:paraId="0B10C2EA" w14:textId="77777777" w:rsidR="00407D5F" w:rsidRPr="002A2A02" w:rsidRDefault="00407D5F" w:rsidP="00763CEC">
            <w:pPr>
              <w:rPr>
                <w:color w:val="00B050"/>
                <w:lang w:val="de-AT"/>
              </w:rPr>
            </w:pPr>
            <w:bookmarkStart w:id="12" w:name="_Hlk133330344"/>
            <w:r w:rsidRPr="002A2A02">
              <w:rPr>
                <w:color w:val="00B050"/>
                <w:lang w:val="de-AT"/>
              </w:rPr>
              <w:t xml:space="preserve">čēl gāʕ, čēl </w:t>
            </w:r>
            <w:bookmarkStart w:id="13" w:name="_Hlk133328659"/>
            <w:r w:rsidRPr="002A2A02">
              <w:rPr>
                <w:color w:val="00B050"/>
                <w:lang w:val="de-AT"/>
              </w:rPr>
              <w:t>ḥunṭa</w:t>
            </w:r>
            <w:bookmarkEnd w:id="13"/>
            <w:r w:rsidRPr="002A2A02">
              <w:rPr>
                <w:color w:val="00B050"/>
                <w:lang w:val="de-AT"/>
              </w:rPr>
              <w:t xml:space="preserve">, al-ḥunṭa čēl-he, miyye w-arbaʕa w-ṯimānīn </w:t>
            </w:r>
            <w:r>
              <w:rPr>
                <w:color w:val="00B050"/>
                <w:lang w:val="de-AT"/>
              </w:rPr>
              <w:t>kīlow</w:t>
            </w:r>
            <w:r w:rsidRPr="002A2A02">
              <w:rPr>
                <w:color w:val="00B050"/>
                <w:lang w:val="de-AT"/>
              </w:rPr>
              <w:t xml:space="preserve"> </w:t>
            </w:r>
            <w:bookmarkEnd w:id="12"/>
            <w:r w:rsidRPr="002A2A02">
              <w:rPr>
                <w:color w:val="00B050"/>
                <w:lang w:val="de-AT"/>
              </w:rPr>
              <w:t>b-al… b-ad-dibābi, ad… dabbītha aṯ-ṯimantaʕaš lītər, iṯnaʕaš dabbīt ḥunṭa li-ṯumm-ha nčīl-he nsammī-he čēl. – ā, fhimt-ak.</w:t>
            </w:r>
          </w:p>
        </w:tc>
        <w:tc>
          <w:tcPr>
            <w:tcW w:w="4253" w:type="dxa"/>
          </w:tcPr>
          <w:p w14:paraId="1D1236FE" w14:textId="77777777" w:rsidR="00407D5F" w:rsidRPr="002A2A02" w:rsidRDefault="00407D5F" w:rsidP="00763CEC">
            <w:pPr>
              <w:rPr>
                <w:color w:val="00B050"/>
              </w:rPr>
            </w:pPr>
            <w:bookmarkStart w:id="14" w:name="_Hlk133330363"/>
            <w:r w:rsidRPr="002A2A02">
              <w:rPr>
                <w:color w:val="00B050"/>
                <w:lang w:val="en-US"/>
              </w:rPr>
              <w:t xml:space="preserve">A </w:t>
            </w:r>
            <w:r w:rsidRPr="002A2A02">
              <w:rPr>
                <w:i/>
                <w:color w:val="00B050"/>
                <w:lang w:val="en-US"/>
              </w:rPr>
              <w:t xml:space="preserve">čēl </w:t>
            </w:r>
            <w:r w:rsidRPr="002A2A02">
              <w:rPr>
                <w:color w:val="00B050"/>
              </w:rPr>
              <w:t xml:space="preserve">of land, a </w:t>
            </w:r>
            <w:r w:rsidRPr="002A2A02">
              <w:rPr>
                <w:i/>
                <w:color w:val="00B050"/>
                <w:lang w:val="en-US"/>
              </w:rPr>
              <w:t xml:space="preserve">čēl </w:t>
            </w:r>
            <w:r w:rsidRPr="002A2A02">
              <w:rPr>
                <w:color w:val="00B050"/>
                <w:lang w:val="en-US"/>
              </w:rPr>
              <w:t>of wheat (is different)</w:t>
            </w:r>
            <w:r w:rsidRPr="00BA18ED">
              <w:rPr>
                <w:rStyle w:val="FootnoteReference"/>
              </w:rPr>
              <w:footnoteReference w:id="6"/>
            </w:r>
            <w:r w:rsidRPr="002A2A02">
              <w:rPr>
                <w:color w:val="00B050"/>
                <w:lang w:val="en-US"/>
              </w:rPr>
              <w:t xml:space="preserve">; one </w:t>
            </w:r>
            <w:r w:rsidRPr="002A2A02">
              <w:rPr>
                <w:i/>
                <w:color w:val="00B050"/>
                <w:lang w:val="en-US"/>
              </w:rPr>
              <w:t>čēl</w:t>
            </w:r>
            <w:r w:rsidRPr="002A2A02">
              <w:rPr>
                <w:color w:val="00B050"/>
              </w:rPr>
              <w:t xml:space="preserve"> corresponds to 184 kilos</w:t>
            </w:r>
            <w:bookmarkEnd w:id="14"/>
            <w:r w:rsidRPr="002A2A02">
              <w:rPr>
                <w:color w:val="00B050"/>
              </w:rPr>
              <w:t xml:space="preserve">, measured in cans. One can has 18 litres. Twelve cans of wheat full to the brim we call one </w:t>
            </w:r>
            <w:r w:rsidRPr="002A2A02">
              <w:rPr>
                <w:i/>
                <w:color w:val="00B050"/>
                <w:lang w:val="en-US"/>
              </w:rPr>
              <w:t xml:space="preserve">čēl </w:t>
            </w:r>
            <w:r w:rsidRPr="002A2A02">
              <w:rPr>
                <w:color w:val="00B050"/>
              </w:rPr>
              <w:t>– I understand you.</w:t>
            </w:r>
          </w:p>
        </w:tc>
      </w:tr>
      <w:tr w:rsidR="00407D5F" w:rsidRPr="00CB1299" w14:paraId="5978BB28" w14:textId="77777777" w:rsidTr="00763CEC">
        <w:tc>
          <w:tcPr>
            <w:tcW w:w="817" w:type="dxa"/>
          </w:tcPr>
          <w:p w14:paraId="184BCB2B" w14:textId="77777777" w:rsidR="00407D5F" w:rsidRPr="00547821" w:rsidRDefault="00407D5F" w:rsidP="00763CEC">
            <w:pPr>
              <w:rPr>
                <w:lang w:val="de-AT"/>
              </w:rPr>
            </w:pPr>
            <w:r>
              <w:rPr>
                <w:lang w:val="de-AT"/>
              </w:rPr>
              <w:t>3:49</w:t>
            </w:r>
          </w:p>
        </w:tc>
        <w:tc>
          <w:tcPr>
            <w:tcW w:w="3969" w:type="dxa"/>
          </w:tcPr>
          <w:p w14:paraId="2EBDFFBF" w14:textId="77777777" w:rsidR="00407D5F" w:rsidRPr="00BD0A68" w:rsidRDefault="00407D5F" w:rsidP="00763CEC">
            <w:pPr>
              <w:rPr>
                <w:lang w:val="de-AT"/>
              </w:rPr>
            </w:pPr>
            <w:r w:rsidRPr="002A2A02">
              <w:rPr>
                <w:color w:val="00B050"/>
                <w:lang w:val="de-AT"/>
              </w:rPr>
              <w:t xml:space="preserve">iṯnaʕaš dabbīt ḥunṭa nsammī-he čēl. ᵊtgul-lu “čam čēl ǧann-ak?” ygūl “ miyye čēl, ǧā-ni ḥunta.” al- miyye čēl yisāwi b-al-ḥisāb il-matematīk ṯimanṭaʕaš ṭōn w-arbaʕmīt </w:t>
            </w:r>
            <w:r>
              <w:rPr>
                <w:color w:val="00B050"/>
                <w:lang w:val="de-AT"/>
              </w:rPr>
              <w:t>kīlow</w:t>
            </w:r>
            <w:r w:rsidRPr="002A2A02">
              <w:rPr>
                <w:color w:val="00B050"/>
                <w:lang w:val="de-AT"/>
              </w:rPr>
              <w:t xml:space="preserve">. al-miyye čēl ṯimanṭaʕaš [alif] w-arbaʕmīt </w:t>
            </w:r>
            <w:r>
              <w:rPr>
                <w:color w:val="00B050"/>
                <w:lang w:val="de-AT"/>
              </w:rPr>
              <w:t>kīlow</w:t>
            </w:r>
            <w:r w:rsidRPr="002A2A02">
              <w:rPr>
                <w:color w:val="00B050"/>
                <w:lang w:val="de-AT"/>
              </w:rPr>
              <w:t xml:space="preserve">, yšīl-he b-al-qamyūn yāxuḏ-ha ʕa-l-midīne, al-ḥunṭa ybīʕūn-he, al-ʕadas, al-ʕadas čēl-u mītēn </w:t>
            </w:r>
            <w:r>
              <w:rPr>
                <w:color w:val="00B050"/>
                <w:lang w:val="de-AT"/>
              </w:rPr>
              <w:t>kīlow</w:t>
            </w:r>
            <w:r w:rsidRPr="002A2A02">
              <w:rPr>
                <w:color w:val="00B050"/>
                <w:lang w:val="de-AT"/>
              </w:rPr>
              <w:t xml:space="preserve">, </w:t>
            </w:r>
          </w:p>
        </w:tc>
        <w:tc>
          <w:tcPr>
            <w:tcW w:w="4253" w:type="dxa"/>
          </w:tcPr>
          <w:p w14:paraId="4A091508" w14:textId="77777777" w:rsidR="00407D5F" w:rsidRPr="00CB1299" w:rsidRDefault="00407D5F" w:rsidP="00763CEC">
            <w:pPr>
              <w:rPr>
                <w:lang w:val="en-US"/>
              </w:rPr>
            </w:pPr>
            <w:r w:rsidRPr="002A2A02">
              <w:rPr>
                <w:color w:val="00B050"/>
                <w:lang w:val="en-US"/>
              </w:rPr>
              <w:t xml:space="preserve">Twelve cans of wheat are called </w:t>
            </w:r>
            <w:r w:rsidRPr="002A2A02">
              <w:rPr>
                <w:i/>
                <w:color w:val="00B050"/>
                <w:lang w:val="en-US"/>
              </w:rPr>
              <w:t xml:space="preserve">čēl. </w:t>
            </w:r>
            <w:r w:rsidRPr="002A2A02">
              <w:rPr>
                <w:color w:val="00B050"/>
              </w:rPr>
              <w:t xml:space="preserve">You say, “How many </w:t>
            </w:r>
            <w:r w:rsidRPr="002A2A02">
              <w:rPr>
                <w:i/>
                <w:color w:val="00B050"/>
                <w:lang w:val="en-US"/>
              </w:rPr>
              <w:t xml:space="preserve">čēl </w:t>
            </w:r>
            <w:r w:rsidRPr="002A2A02">
              <w:rPr>
                <w:color w:val="00B050"/>
                <w:lang w:val="en-US"/>
              </w:rPr>
              <w:t>have you got?”</w:t>
            </w:r>
            <w:r w:rsidRPr="00BA18ED">
              <w:rPr>
                <w:rStyle w:val="FootnoteReference"/>
              </w:rPr>
              <w:footnoteReference w:id="7"/>
            </w:r>
            <w:r w:rsidRPr="002A2A02">
              <w:rPr>
                <w:color w:val="00B050"/>
                <w:lang w:val="en-US"/>
              </w:rPr>
              <w:t xml:space="preserve"> And the answer will be, “Hundred </w:t>
            </w:r>
            <w:r w:rsidRPr="002A2A02">
              <w:rPr>
                <w:i/>
                <w:color w:val="00B050"/>
                <w:lang w:val="en-US"/>
              </w:rPr>
              <w:t>čēl</w:t>
            </w:r>
            <w:r w:rsidRPr="002A2A02">
              <w:rPr>
                <w:color w:val="00B050"/>
              </w:rPr>
              <w:t xml:space="preserve">, I’ve got hundred </w:t>
            </w:r>
            <w:r w:rsidRPr="002A2A02">
              <w:rPr>
                <w:i/>
                <w:color w:val="00B050"/>
                <w:lang w:val="en-US"/>
              </w:rPr>
              <w:t>čēl</w:t>
            </w:r>
            <w:r w:rsidRPr="002A2A02">
              <w:rPr>
                <w:color w:val="00B050"/>
              </w:rPr>
              <w:t xml:space="preserve">.” According to mathematics these hundred </w:t>
            </w:r>
            <w:r w:rsidRPr="002A2A02">
              <w:rPr>
                <w:i/>
                <w:color w:val="00B050"/>
                <w:lang w:val="en-US"/>
              </w:rPr>
              <w:t xml:space="preserve">čēl </w:t>
            </w:r>
            <w:r w:rsidRPr="002A2A02">
              <w:rPr>
                <w:color w:val="00B050"/>
              </w:rPr>
              <w:t xml:space="preserve">make eighteen tons and 400 kilos. Hundred </w:t>
            </w:r>
            <w:r w:rsidRPr="002A2A02">
              <w:rPr>
                <w:i/>
                <w:color w:val="00B050"/>
                <w:lang w:val="en-US"/>
              </w:rPr>
              <w:t xml:space="preserve">čēl </w:t>
            </w:r>
            <w:r w:rsidRPr="002A2A02">
              <w:rPr>
                <w:color w:val="00B050"/>
              </w:rPr>
              <w:t xml:space="preserve">are 18,400 kilos. He measures them on a truck and then brings it to Urfa where they sell the wheat; as for the lentils, one </w:t>
            </w:r>
            <w:r w:rsidRPr="002A2A02">
              <w:rPr>
                <w:i/>
                <w:color w:val="00B050"/>
                <w:lang w:val="en-US"/>
              </w:rPr>
              <w:t xml:space="preserve">čēl </w:t>
            </w:r>
            <w:r w:rsidRPr="002A2A02">
              <w:rPr>
                <w:color w:val="00B050"/>
                <w:lang w:val="en-US"/>
              </w:rPr>
              <w:t xml:space="preserve">of lentils is 200 kilos. </w:t>
            </w:r>
          </w:p>
        </w:tc>
      </w:tr>
      <w:tr w:rsidR="00407D5F" w:rsidRPr="00AC7D9B" w14:paraId="5B9897AE" w14:textId="77777777" w:rsidTr="00763CEC">
        <w:tc>
          <w:tcPr>
            <w:tcW w:w="817" w:type="dxa"/>
          </w:tcPr>
          <w:p w14:paraId="07B0D2EA" w14:textId="77777777" w:rsidR="00407D5F" w:rsidRPr="00874AD5" w:rsidRDefault="00407D5F" w:rsidP="00763CEC">
            <w:r w:rsidRPr="00874AD5">
              <w:t>4:12</w:t>
            </w:r>
          </w:p>
        </w:tc>
        <w:tc>
          <w:tcPr>
            <w:tcW w:w="3969" w:type="dxa"/>
          </w:tcPr>
          <w:p w14:paraId="25980545" w14:textId="77777777" w:rsidR="00407D5F" w:rsidRPr="002A2A02" w:rsidRDefault="00407D5F" w:rsidP="00763CEC">
            <w:pPr>
              <w:rPr>
                <w:color w:val="00B050"/>
              </w:rPr>
            </w:pPr>
            <w:r w:rsidRPr="002A2A02">
              <w:rPr>
                <w:color w:val="00B050"/>
              </w:rPr>
              <w:t>al-ḥunṭa čēl-he miyye w-arbaʕa w-ṯimānīn kīlow, w-aš-šiʕīr čēl-u miyye w-iṯnēn w-xamsīn kīlo</w:t>
            </w:r>
            <w:r>
              <w:rPr>
                <w:color w:val="00B050"/>
              </w:rPr>
              <w:t>w</w:t>
            </w:r>
            <w:r w:rsidRPr="002A2A02">
              <w:rPr>
                <w:color w:val="00B050"/>
              </w:rPr>
              <w:t>, aš-šiʕīr xafīf, aš-šiʕīr xafīf čēl-u ṯnaʕaš dabbiyye, čēl-u miyye w-iṯnēn w-xamsīn kīlow, w-al-ʕadas ʕamann-u ṯiǧīl, čēl-u mītēn kīlo</w:t>
            </w:r>
            <w:r>
              <w:rPr>
                <w:color w:val="00B050"/>
              </w:rPr>
              <w:t>w</w:t>
            </w:r>
            <w:r w:rsidRPr="002A2A02">
              <w:rPr>
                <w:color w:val="00B050"/>
              </w:rPr>
              <w:t>. al-ḥunṭa miyye w-arbaʕa w ṯimānīn kīlow, čēl-he. ᵊftahamit ʕalay-ye zēn? zēn? šnōn ᵊkwayyis?</w:t>
            </w:r>
          </w:p>
        </w:tc>
        <w:tc>
          <w:tcPr>
            <w:tcW w:w="4253" w:type="dxa"/>
          </w:tcPr>
          <w:p w14:paraId="540EECA0" w14:textId="77777777" w:rsidR="00407D5F" w:rsidRPr="002A2A02" w:rsidRDefault="00407D5F" w:rsidP="00763CEC">
            <w:pPr>
              <w:rPr>
                <w:color w:val="00B050"/>
                <w:lang w:val="en-US"/>
              </w:rPr>
            </w:pPr>
            <w:r w:rsidRPr="002A2A02">
              <w:rPr>
                <w:color w:val="00B050"/>
                <w:lang w:val="en-US"/>
              </w:rPr>
              <w:t>As fo</w:t>
            </w:r>
            <w:r w:rsidRPr="002A2A02">
              <w:rPr>
                <w:color w:val="00B050"/>
              </w:rPr>
              <w:t xml:space="preserve">r the wheat, one </w:t>
            </w:r>
            <w:r w:rsidRPr="002A2A02">
              <w:rPr>
                <w:i/>
                <w:color w:val="00B050"/>
                <w:lang w:val="en-US"/>
              </w:rPr>
              <w:t>čēl</w:t>
            </w:r>
            <w:r w:rsidRPr="002A2A02">
              <w:rPr>
                <w:color w:val="00B050"/>
              </w:rPr>
              <w:t xml:space="preserve"> is 184 kilos, one </w:t>
            </w:r>
            <w:r w:rsidRPr="002A2A02">
              <w:rPr>
                <w:i/>
                <w:color w:val="00B050"/>
                <w:lang w:val="en-US"/>
              </w:rPr>
              <w:t xml:space="preserve">čēl </w:t>
            </w:r>
            <w:r w:rsidRPr="002A2A02">
              <w:rPr>
                <w:color w:val="00B050"/>
                <w:lang w:val="en-US"/>
              </w:rPr>
              <w:t xml:space="preserve">of barley is only 152 kilos, because barley is light, barley is light, one </w:t>
            </w:r>
            <w:r w:rsidRPr="002A2A02">
              <w:rPr>
                <w:i/>
                <w:color w:val="00B050"/>
                <w:lang w:val="en-US"/>
              </w:rPr>
              <w:t xml:space="preserve">čēl </w:t>
            </w:r>
            <w:r w:rsidRPr="002A2A02">
              <w:rPr>
                <w:color w:val="00B050"/>
                <w:lang w:val="en-US"/>
              </w:rPr>
              <w:t xml:space="preserve">is twelve cans and 152 kilos. Since the lentils are heavy, one </w:t>
            </w:r>
            <w:r w:rsidRPr="002A2A02">
              <w:rPr>
                <w:i/>
                <w:color w:val="00B050"/>
                <w:lang w:val="en-US"/>
              </w:rPr>
              <w:t xml:space="preserve">čēl </w:t>
            </w:r>
            <w:r w:rsidRPr="002A2A02">
              <w:rPr>
                <w:color w:val="00B050"/>
              </w:rPr>
              <w:t>is 200 kilos, and the wheat 184 kilos. You understand me, right? Good? How is it? Good?</w:t>
            </w:r>
          </w:p>
        </w:tc>
      </w:tr>
      <w:tr w:rsidR="00407D5F" w:rsidRPr="00AC7D9B" w14:paraId="16E4DF6F" w14:textId="77777777" w:rsidTr="00763CEC">
        <w:tc>
          <w:tcPr>
            <w:tcW w:w="817" w:type="dxa"/>
          </w:tcPr>
          <w:p w14:paraId="07FFDB16" w14:textId="77777777" w:rsidR="00407D5F" w:rsidRPr="00874AD5" w:rsidRDefault="00407D5F" w:rsidP="00763CEC">
            <w:r w:rsidRPr="00874AD5">
              <w:t>4:40</w:t>
            </w:r>
          </w:p>
        </w:tc>
        <w:tc>
          <w:tcPr>
            <w:tcW w:w="3969" w:type="dxa"/>
          </w:tcPr>
          <w:p w14:paraId="7D848B8B" w14:textId="77777777" w:rsidR="00407D5F" w:rsidRPr="002A2A02" w:rsidRDefault="00407D5F" w:rsidP="00763CEC">
            <w:pPr>
              <w:jc w:val="both"/>
              <w:rPr>
                <w:color w:val="00B050"/>
              </w:rPr>
            </w:pPr>
            <w:r w:rsidRPr="002A2A02">
              <w:rPr>
                <w:color w:val="00B050"/>
              </w:rPr>
              <w:t xml:space="preserve">hāḏa iḥna nsammī-´ ngul-lu </w:t>
            </w:r>
            <w:bookmarkStart w:id="15" w:name="_Hlk133328732"/>
            <w:r w:rsidRPr="002A2A02">
              <w:rPr>
                <w:color w:val="00B050"/>
              </w:rPr>
              <w:t>šōk</w:t>
            </w:r>
            <w:bookmarkEnd w:id="15"/>
            <w:r w:rsidRPr="002A2A02">
              <w:rPr>
                <w:color w:val="00B050"/>
              </w:rPr>
              <w:t xml:space="preserve">. – šōk? – ī šōk, hāḏa yiṭlaʕ yabanǧi madde, hāḏa yiṭuššūn ilāč, al-ilāč mā yiktil-u, </w:t>
            </w:r>
            <w:r w:rsidRPr="002A2A02">
              <w:rPr>
                <w:color w:val="00B050"/>
                <w:lang w:val="de-AT"/>
              </w:rPr>
              <w:t>ᵊ</w:t>
            </w:r>
            <w:r w:rsidRPr="002A2A02">
              <w:rPr>
                <w:color w:val="00B050"/>
              </w:rPr>
              <w:t>bgaḷb al-</w:t>
            </w:r>
            <w:r w:rsidRPr="002A2A02">
              <w:rPr>
                <w:color w:val="00B050"/>
              </w:rPr>
              <w:lastRenderedPageBreak/>
              <w:t>ʕadas mā yiṣīr, zihīd, yunṭūn-u ilāč, fazla hēna al-ilāč ʕaman mā yruššūn, yuṭluʕ ba-l-kenār. amma b-al-</w:t>
            </w:r>
            <w:r w:rsidRPr="002A2A02">
              <w:rPr>
                <w:color w:val="00B050"/>
                <w:lang w:val="de-AT"/>
              </w:rPr>
              <w:t>ᵊ</w:t>
            </w:r>
            <w:r w:rsidRPr="002A2A02">
              <w:rPr>
                <w:color w:val="00B050"/>
              </w:rPr>
              <w:t xml:space="preserve">hnāk mā yiṣīr </w:t>
            </w:r>
            <w:r w:rsidRPr="002A2A02">
              <w:rPr>
                <w:i/>
                <w:iCs/>
                <w:color w:val="00B050"/>
              </w:rPr>
              <w:t>fazla. – mā yiṣīr – ī.</w:t>
            </w:r>
            <w:r w:rsidRPr="002A2A02">
              <w:rPr>
                <w:color w:val="00B050"/>
              </w:rPr>
              <w:t xml:space="preserve"> </w:t>
            </w:r>
          </w:p>
        </w:tc>
        <w:tc>
          <w:tcPr>
            <w:tcW w:w="4253" w:type="dxa"/>
          </w:tcPr>
          <w:p w14:paraId="60EA484F" w14:textId="77777777" w:rsidR="00407D5F" w:rsidRPr="002A2A02" w:rsidRDefault="00407D5F" w:rsidP="00763CEC">
            <w:pPr>
              <w:jc w:val="both"/>
              <w:rPr>
                <w:color w:val="00B050"/>
                <w:lang w:val="en-US"/>
              </w:rPr>
            </w:pPr>
            <w:r w:rsidRPr="002A2A02">
              <w:rPr>
                <w:color w:val="00B050"/>
                <w:lang w:val="en-US"/>
              </w:rPr>
              <w:lastRenderedPageBreak/>
              <w:t xml:space="preserve">This (plant) we call it thistle. – Thistle? – Yes, thistle. It grows as weed, (therefore) they spray herbicid, but the herbicide agent </w:t>
            </w:r>
            <w:r w:rsidRPr="002A2A02">
              <w:rPr>
                <w:color w:val="00B050"/>
                <w:lang w:val="en-US"/>
              </w:rPr>
              <w:lastRenderedPageBreak/>
              <w:t>does not kill it. Inside of the lentil (fields), they don’t grow, only a few, (because) they spray herbicide agents on it. There are more here, because they do not spray herbicide agents, so they grow more on the edges. But there it does not grow that much now. – Not much. – Yes.</w:t>
            </w:r>
          </w:p>
        </w:tc>
      </w:tr>
      <w:tr w:rsidR="00407D5F" w:rsidRPr="00AC7D9B" w14:paraId="0C560350" w14:textId="77777777" w:rsidTr="00763CEC">
        <w:tc>
          <w:tcPr>
            <w:tcW w:w="817" w:type="dxa"/>
          </w:tcPr>
          <w:p w14:paraId="655C6BE8" w14:textId="77777777" w:rsidR="00407D5F" w:rsidRPr="00874AD5" w:rsidRDefault="00407D5F" w:rsidP="00763CEC">
            <w:r w:rsidRPr="00874AD5">
              <w:lastRenderedPageBreak/>
              <w:t>4:56</w:t>
            </w:r>
          </w:p>
        </w:tc>
        <w:tc>
          <w:tcPr>
            <w:tcW w:w="3969" w:type="dxa"/>
          </w:tcPr>
          <w:p w14:paraId="25A4812B" w14:textId="77777777" w:rsidR="00407D5F" w:rsidRPr="002A2A02" w:rsidRDefault="00407D5F" w:rsidP="00763CEC">
            <w:pPr>
              <w:jc w:val="both"/>
              <w:rPr>
                <w:color w:val="00B050"/>
                <w:highlight w:val="magenta"/>
              </w:rPr>
            </w:pPr>
            <w:r w:rsidRPr="002A2A02">
              <w:rPr>
                <w:color w:val="00B050"/>
              </w:rPr>
              <w:t xml:space="preserve">ī yiǧi yṣīr ba-l-kenār. hāḏa, hāḏa, hāḏa ʕušub ngul-lu iḥne, ʕušub, hāḏa iḥna nsammī-´ šōk, hāḏa aš-šōk hāḏa hnīt-u hāḏi baʕdēn </w:t>
            </w:r>
            <w:r w:rsidRPr="002A2A02">
              <w:rPr>
                <w:color w:val="00B050"/>
                <w:lang w:val="de-AT"/>
              </w:rPr>
              <w:t>ᵊ</w:t>
            </w:r>
            <w:r w:rsidRPr="002A2A02">
              <w:rPr>
                <w:color w:val="00B050"/>
              </w:rPr>
              <w:t xml:space="preserve">tṣīr </w:t>
            </w:r>
            <w:r w:rsidRPr="002A2A02">
              <w:rPr>
                <w:color w:val="00B050"/>
                <w:lang w:val="de-AT"/>
              </w:rPr>
              <w:t>ᵊ</w:t>
            </w:r>
            <w:r w:rsidRPr="002A2A02">
              <w:rPr>
                <w:color w:val="00B050"/>
              </w:rPr>
              <w:t>bgaḷb-u mā-dri šakle, bī-hum awwali yāklūn-he zād, amma iḥna mā-nākul-he, – yāklūn-hē? – yāklūn gaḷb-u.</w:t>
            </w:r>
          </w:p>
        </w:tc>
        <w:tc>
          <w:tcPr>
            <w:tcW w:w="4253" w:type="dxa"/>
          </w:tcPr>
          <w:p w14:paraId="32FC18F3" w14:textId="77777777" w:rsidR="00407D5F" w:rsidRPr="00874AD5" w:rsidRDefault="00407D5F" w:rsidP="00763CEC">
            <w:pPr>
              <w:jc w:val="both"/>
              <w:rPr>
                <w:highlight w:val="magenta"/>
                <w:lang w:val="en-US"/>
              </w:rPr>
            </w:pPr>
            <w:r w:rsidRPr="002A2A02">
              <w:rPr>
                <w:color w:val="00B050"/>
                <w:lang w:val="en-US"/>
              </w:rPr>
              <w:t>Yes, it grows on the edges. This, we say to it weed, we call it weed, weed. This, we call it thistle.  This thistle, there is its thing; then something grows inside of it, I do not know (its) form; there were people who (used to) eat it also. But we do not eat it. – They used to eat it? – They used to eat its interior.</w:t>
            </w:r>
          </w:p>
        </w:tc>
      </w:tr>
      <w:tr w:rsidR="00407D5F" w:rsidRPr="00AC7D9B" w14:paraId="2A07F89E" w14:textId="77777777" w:rsidTr="00763CEC">
        <w:tc>
          <w:tcPr>
            <w:tcW w:w="817" w:type="dxa"/>
          </w:tcPr>
          <w:p w14:paraId="5AC9D027" w14:textId="77777777" w:rsidR="00407D5F" w:rsidRPr="00BD0A68" w:rsidRDefault="00407D5F" w:rsidP="00763CEC">
            <w:pPr>
              <w:rPr>
                <w:lang w:val="de-AT"/>
              </w:rPr>
            </w:pPr>
            <w:r>
              <w:rPr>
                <w:lang w:val="de-AT"/>
              </w:rPr>
              <w:t>5:13</w:t>
            </w:r>
          </w:p>
        </w:tc>
        <w:tc>
          <w:tcPr>
            <w:tcW w:w="3969" w:type="dxa"/>
          </w:tcPr>
          <w:p w14:paraId="0B435BF0" w14:textId="77777777" w:rsidR="00407D5F" w:rsidRPr="002A2A02" w:rsidRDefault="00407D5F" w:rsidP="00763CEC">
            <w:pPr>
              <w:rPr>
                <w:color w:val="00B050"/>
                <w:highlight w:val="magenta"/>
                <w:lang w:val="de-AT"/>
              </w:rPr>
            </w:pPr>
            <w:r w:rsidRPr="002A2A02">
              <w:rPr>
                <w:color w:val="00B050"/>
                <w:lang w:val="de-AT"/>
              </w:rPr>
              <w:t xml:space="preserve">gaḷǝb hāḏe šwayy yiṣīr </w:t>
            </w:r>
            <w:bookmarkStart w:id="16" w:name="_Hlk133328761"/>
            <w:r w:rsidRPr="002A2A02">
              <w:rPr>
                <w:color w:val="00B050"/>
                <w:lang w:val="de-AT"/>
              </w:rPr>
              <w:t xml:space="preserve">guṭma </w:t>
            </w:r>
            <w:bookmarkEnd w:id="16"/>
            <w:r w:rsidRPr="002A2A02">
              <w:rPr>
                <w:color w:val="00B050"/>
                <w:lang w:val="de-AT"/>
              </w:rPr>
              <w:t>hīčiḏ ḥāmḏ̣e ḥilwa yāklūn-he, iḥna mā nākul-he halḥīn. yṣīr ᵊb-ṭarf al-ʕadas ᵊbgaḷb al-ʕadas fazla mā yṣīr ʕaman yiṭuššūn ilāč, ysāwūn ilačlama yabanǧi madde mā yṣīr.</w:t>
            </w:r>
          </w:p>
        </w:tc>
        <w:tc>
          <w:tcPr>
            <w:tcW w:w="4253" w:type="dxa"/>
          </w:tcPr>
          <w:p w14:paraId="322AABA7" w14:textId="77777777" w:rsidR="00407D5F" w:rsidRPr="002A2A02" w:rsidRDefault="00407D5F" w:rsidP="00763CEC">
            <w:pPr>
              <w:rPr>
                <w:color w:val="00B050"/>
                <w:highlight w:val="magenta"/>
                <w:lang w:val="en-US"/>
              </w:rPr>
            </w:pPr>
            <w:r w:rsidRPr="002A2A02">
              <w:rPr>
                <w:color w:val="00B050"/>
                <w:lang w:val="en-US"/>
              </w:rPr>
              <w:t>Its interior gets a little bit like this, it is sour or sweet, and so they eat it. We do not eat it now. It grows on the edges of the lentil fields, not so much inside of them because they spray herbicide agent; they spray herbicide agent and therefore weeds do not come up.</w:t>
            </w:r>
          </w:p>
        </w:tc>
      </w:tr>
    </w:tbl>
    <w:p w14:paraId="14D73405" w14:textId="77777777" w:rsidR="007140B6" w:rsidRDefault="007140B6">
      <w:pPr>
        <w:rPr>
          <w:i/>
          <w:lang w:val="en-US"/>
        </w:rPr>
      </w:pPr>
    </w:p>
    <w:p w14:paraId="1EF365C1" w14:textId="77777777" w:rsidR="007140B6" w:rsidRDefault="00000000">
      <w:pPr>
        <w:pStyle w:val="Heading2"/>
      </w:pPr>
      <w:bookmarkStart w:id="17" w:name="_Toc156305405"/>
      <w:r>
        <w:t>Urfa-014_Village_of_Qoran-Harran-2010</w:t>
      </w:r>
      <w:bookmarkEnd w:id="17"/>
    </w:p>
    <w:p w14:paraId="50665BAF" w14:textId="0A79E48A" w:rsidR="00407D5F" w:rsidRDefault="00407D5F" w:rsidP="00407D5F">
      <w:pPr>
        <w:pStyle w:val="Date"/>
      </w:pPr>
      <w:r>
        <w:t>5.5.2010</w:t>
      </w:r>
    </w:p>
    <w:p w14:paraId="71ACB761" w14:textId="6F6352A4" w:rsidR="00407D5F" w:rsidRDefault="00407D5F" w:rsidP="00407D5F">
      <w:pPr>
        <w:pStyle w:val="BodyText"/>
      </w:pPr>
      <w:r>
        <w:t>Ismāʕīl, born 1970</w:t>
      </w:r>
    </w:p>
    <w:p w14:paraId="0A03F9F4" w14:textId="77777777" w:rsidR="00407D5F" w:rsidRDefault="00407D5F" w:rsidP="00407D5F">
      <w:pPr>
        <w:pStyle w:val="BodyText"/>
      </w:pPr>
      <w:r>
        <w:t xml:space="preserve">(not Ismail Batan) from the village of Qōran </w:t>
      </w:r>
    </w:p>
    <w:p w14:paraId="5598C6E7" w14:textId="77777777" w:rsidR="00407D5F" w:rsidRDefault="00407D5F" w:rsidP="00407D5F">
      <w:pPr>
        <w:pStyle w:val="BodyText2"/>
        <w:spacing w:line="240" w:lineRule="auto"/>
        <w:rPr>
          <w:u w:val="none"/>
        </w:rPr>
      </w:pPr>
      <w:r>
        <w:rPr>
          <w:u w:val="none"/>
        </w:rPr>
        <w:t>Heft III</w:t>
      </w:r>
    </w:p>
    <w:p w14:paraId="61136DC6" w14:textId="77777777" w:rsidR="00407D5F" w:rsidRPr="00E41324" w:rsidRDefault="00407D5F" w:rsidP="00407D5F">
      <w:pPr>
        <w:pStyle w:val="BodyText"/>
      </w:pPr>
    </w:p>
    <w:tbl>
      <w:tblPr>
        <w:tblStyle w:val="TableGrid"/>
        <w:tblW w:w="9072" w:type="dxa"/>
        <w:tblLook w:val="0400" w:firstRow="0" w:lastRow="0" w:firstColumn="0" w:lastColumn="0" w:noHBand="0" w:noVBand="1"/>
      </w:tblPr>
      <w:tblGrid>
        <w:gridCol w:w="850"/>
        <w:gridCol w:w="3969"/>
        <w:gridCol w:w="4253"/>
      </w:tblGrid>
      <w:tr w:rsidR="00407D5F" w:rsidRPr="00926365" w14:paraId="3D957490" w14:textId="77777777" w:rsidTr="00763CEC">
        <w:tc>
          <w:tcPr>
            <w:tcW w:w="850" w:type="dxa"/>
          </w:tcPr>
          <w:p w14:paraId="41672750" w14:textId="77777777" w:rsidR="00407D5F" w:rsidRPr="002A2A02" w:rsidRDefault="00407D5F" w:rsidP="00763CEC">
            <w:pPr>
              <w:rPr>
                <w:color w:val="00B050"/>
                <w:lang w:val="en-US"/>
              </w:rPr>
            </w:pPr>
            <w:r w:rsidRPr="002A2A02">
              <w:rPr>
                <w:color w:val="00B050"/>
                <w:lang w:val="en-US"/>
              </w:rPr>
              <w:t>08:22</w:t>
            </w:r>
          </w:p>
        </w:tc>
        <w:tc>
          <w:tcPr>
            <w:tcW w:w="3969" w:type="dxa"/>
          </w:tcPr>
          <w:p w14:paraId="2D5BEE7F" w14:textId="77777777" w:rsidR="00407D5F" w:rsidRPr="002A2A02" w:rsidRDefault="00407D5F" w:rsidP="00763CEC">
            <w:pPr>
              <w:rPr>
                <w:color w:val="00B050"/>
                <w:lang w:val="en-US"/>
              </w:rPr>
            </w:pPr>
            <w:r w:rsidRPr="002A2A02">
              <w:rPr>
                <w:color w:val="00B050"/>
                <w:lang w:val="en-US"/>
              </w:rPr>
              <w:t>iḥne ʕid-ne alḥaz hēne kilme yaʕni ygūlūn wādi yigṭaʕ kull al-widyān. hāḏa huwwa wald rayyis […] huwwa wald rayyis w-zaʕlān min abū-´.</w:t>
            </w:r>
          </w:p>
        </w:tc>
        <w:tc>
          <w:tcPr>
            <w:tcW w:w="4253" w:type="dxa"/>
          </w:tcPr>
          <w:p w14:paraId="3AD94E16" w14:textId="77777777" w:rsidR="00407D5F" w:rsidRPr="00564307" w:rsidRDefault="00407D5F" w:rsidP="00763CEC">
            <w:pPr>
              <w:rPr>
                <w:color w:val="00B050"/>
                <w:highlight w:val="magenta"/>
              </w:rPr>
            </w:pPr>
            <w:r w:rsidRPr="00564307">
              <w:rPr>
                <w:color w:val="00B050"/>
              </w:rPr>
              <w:t xml:space="preserve">We have here a saying; they say “the ‘valley’ that gathers (the water of) all the valleys”. This is the son of the son of a chief […], he is the son of a chief and he is angry with his father. </w:t>
            </w:r>
          </w:p>
        </w:tc>
      </w:tr>
      <w:tr w:rsidR="00407D5F" w:rsidRPr="00926365" w14:paraId="665F7FCC" w14:textId="77777777" w:rsidTr="00763CEC">
        <w:tc>
          <w:tcPr>
            <w:tcW w:w="850" w:type="dxa"/>
          </w:tcPr>
          <w:p w14:paraId="29A59899" w14:textId="77777777" w:rsidR="00407D5F" w:rsidRDefault="00407D5F" w:rsidP="00763CEC">
            <w:pPr>
              <w:rPr>
                <w:lang w:val="en-US"/>
              </w:rPr>
            </w:pPr>
            <w:r>
              <w:rPr>
                <w:lang w:val="en-US"/>
              </w:rPr>
              <w:t>08:49</w:t>
            </w:r>
          </w:p>
        </w:tc>
        <w:tc>
          <w:tcPr>
            <w:tcW w:w="3969" w:type="dxa"/>
          </w:tcPr>
          <w:p w14:paraId="50DBE8B8" w14:textId="77777777" w:rsidR="00407D5F" w:rsidRPr="00564307" w:rsidRDefault="00407D5F" w:rsidP="00763CEC">
            <w:pPr>
              <w:rPr>
                <w:lang w:val="en-US"/>
              </w:rPr>
            </w:pPr>
            <w:r w:rsidRPr="00564307">
              <w:rPr>
                <w:color w:val="00B050"/>
                <w:lang w:val="en-US"/>
              </w:rPr>
              <w:t>w-gūm šayyil bēt-ak w-taʕāl ʕala qēr nizil, ʕala qēr ʕarab. wakt-in ǧāy ʕa-l-ʕarab ḏōlāk, bāni bēt-u, ač-čādir, demek ki šādd ač-čāsir ʕala čāsir ar-rayyis.</w:t>
            </w:r>
          </w:p>
        </w:tc>
        <w:tc>
          <w:tcPr>
            <w:tcW w:w="4253" w:type="dxa"/>
          </w:tcPr>
          <w:p w14:paraId="1F7BAB18" w14:textId="77777777" w:rsidR="00407D5F" w:rsidRPr="00564307" w:rsidRDefault="00407D5F" w:rsidP="00763CEC">
            <w:pPr>
              <w:rPr>
                <w:color w:val="00B050"/>
                <w:lang w:val="en-US"/>
              </w:rPr>
            </w:pPr>
            <w:r w:rsidRPr="00564307">
              <w:rPr>
                <w:color w:val="00B050"/>
                <w:lang w:val="en-US"/>
              </w:rPr>
              <w:t>He took down his tent and came to another campground, to other Arabs. When he arrived to those Arabs, he pitched up his tent, the tent. Thus, he pitched the tent next to the chief’s tent.</w:t>
            </w:r>
          </w:p>
        </w:tc>
      </w:tr>
      <w:tr w:rsidR="00407D5F" w:rsidRPr="00926365" w14:paraId="66634AFD" w14:textId="77777777" w:rsidTr="00763CEC">
        <w:tc>
          <w:tcPr>
            <w:tcW w:w="850" w:type="dxa"/>
          </w:tcPr>
          <w:p w14:paraId="78B6AB45" w14:textId="77777777" w:rsidR="00407D5F" w:rsidRDefault="00407D5F" w:rsidP="00763CEC">
            <w:pPr>
              <w:rPr>
                <w:lang w:val="en-US"/>
              </w:rPr>
            </w:pPr>
            <w:r>
              <w:rPr>
                <w:lang w:val="en-US"/>
              </w:rPr>
              <w:t>09:06</w:t>
            </w:r>
          </w:p>
        </w:tc>
        <w:tc>
          <w:tcPr>
            <w:tcW w:w="3969" w:type="dxa"/>
          </w:tcPr>
          <w:p w14:paraId="12D56111" w14:textId="77777777" w:rsidR="00407D5F" w:rsidRPr="00CE77C1" w:rsidRDefault="00407D5F" w:rsidP="00763CEC">
            <w:pPr>
              <w:rPr>
                <w:rtl/>
                <w:lang w:val="en-US" w:bidi="ar-OM"/>
              </w:rPr>
            </w:pPr>
            <w:r w:rsidRPr="00564307">
              <w:rPr>
                <w:color w:val="00B050"/>
                <w:lang w:val="en-US"/>
              </w:rPr>
              <w:t xml:space="preserve">yaʕni al-bēt wakt-inn-u yinšadd, mū l-uwwa maras? – yšiddūn al-bēt b-al-maras – huwwa, šidd ᵊmrəs-ak ʕala maras ar-rayyis, al ǧāy-u ǧidīd, </w:t>
            </w:r>
          </w:p>
        </w:tc>
        <w:tc>
          <w:tcPr>
            <w:tcW w:w="4253" w:type="dxa"/>
          </w:tcPr>
          <w:p w14:paraId="1EF98B57" w14:textId="77777777" w:rsidR="00407D5F" w:rsidRPr="001521C1" w:rsidRDefault="00407D5F" w:rsidP="00763CEC">
            <w:pPr>
              <w:rPr>
                <w:highlight w:val="magenta"/>
                <w:lang w:val="en-US" w:bidi="ar-OM"/>
              </w:rPr>
            </w:pPr>
            <w:r w:rsidRPr="00564307">
              <w:rPr>
                <w:color w:val="00B050"/>
                <w:lang w:val="en-US" w:bidi="ar-OM"/>
              </w:rPr>
              <w:t xml:space="preserve">I mean, the tent, when it is pitched up, doesn’t it have a rope? – They used to pitch up the tent with the rope. – He tied his rope on the rope </w:t>
            </w:r>
            <w:r w:rsidRPr="00564307">
              <w:rPr>
                <w:color w:val="00B050"/>
              </w:rPr>
              <w:t>of</w:t>
            </w:r>
            <w:r w:rsidRPr="00564307">
              <w:rPr>
                <w:i/>
                <w:color w:val="00B050"/>
                <w:lang w:val="en-US" w:bidi="ar-OM"/>
              </w:rPr>
              <w:t xml:space="preserve"> </w:t>
            </w:r>
            <w:r w:rsidRPr="00564307">
              <w:rPr>
                <w:color w:val="00B050"/>
                <w:lang w:val="en-US" w:bidi="ar-OM"/>
              </w:rPr>
              <w:t xml:space="preserve">the chief. He who had just arrived. </w:t>
            </w:r>
          </w:p>
        </w:tc>
      </w:tr>
      <w:tr w:rsidR="00407D5F" w:rsidRPr="00926365" w14:paraId="50AC3959" w14:textId="77777777" w:rsidTr="00763CEC">
        <w:tc>
          <w:tcPr>
            <w:tcW w:w="850" w:type="dxa"/>
          </w:tcPr>
          <w:p w14:paraId="0A40C992" w14:textId="77777777" w:rsidR="00407D5F" w:rsidRPr="00564307" w:rsidRDefault="00407D5F" w:rsidP="00763CEC">
            <w:pPr>
              <w:rPr>
                <w:color w:val="00B050"/>
                <w:lang w:val="en-US"/>
              </w:rPr>
            </w:pPr>
            <w:r w:rsidRPr="00564307">
              <w:rPr>
                <w:color w:val="00B050"/>
                <w:lang w:val="en-US"/>
              </w:rPr>
              <w:t>09:21</w:t>
            </w:r>
          </w:p>
        </w:tc>
        <w:tc>
          <w:tcPr>
            <w:tcW w:w="3969" w:type="dxa"/>
          </w:tcPr>
          <w:p w14:paraId="72818A9A" w14:textId="77777777" w:rsidR="00407D5F" w:rsidRPr="00564307" w:rsidRDefault="00407D5F" w:rsidP="00763CEC">
            <w:pPr>
              <w:rPr>
                <w:color w:val="00B050"/>
                <w:lang w:val="en-US"/>
              </w:rPr>
            </w:pPr>
            <w:r w:rsidRPr="00564307">
              <w:rPr>
                <w:color w:val="00B050"/>
                <w:lang w:val="en-US"/>
              </w:rPr>
              <w:t xml:space="preserve">yaʕni hāḏi maʕnāt-he, tara mā ʕind-i kullši ǧūʕān āni, hāḏa ar-rayyis aǧ-ǧāy </w:t>
            </w:r>
            <w:r w:rsidRPr="00564307">
              <w:rPr>
                <w:color w:val="00B050"/>
                <w:lang w:val="en-US"/>
              </w:rPr>
              <w:lastRenderedPageBreak/>
              <w:t xml:space="preserve">ʕind-u w-az-zaʕlān ʕind-u ydarrb-illu b-aṭ-ṭabši yaʕni miṯil hāḏi ḥunṭa ište ṭaḥīn ište samin mā_dri šinu. hāḏa ṣāyir gahawči ʕind ar-rayyis ḏe. </w:t>
            </w:r>
          </w:p>
        </w:tc>
        <w:tc>
          <w:tcPr>
            <w:tcW w:w="4253" w:type="dxa"/>
          </w:tcPr>
          <w:p w14:paraId="6EAF285C" w14:textId="77777777" w:rsidR="00407D5F" w:rsidRPr="001521C1" w:rsidRDefault="00407D5F" w:rsidP="00763CEC">
            <w:pPr>
              <w:rPr>
                <w:highlight w:val="magenta"/>
                <w:lang w:val="en-US" w:bidi="ar-OM"/>
              </w:rPr>
            </w:pPr>
            <w:r w:rsidRPr="00564307">
              <w:rPr>
                <w:color w:val="00B050"/>
                <w:lang w:val="en-US" w:bidi="ar-OM"/>
              </w:rPr>
              <w:lastRenderedPageBreak/>
              <w:t xml:space="preserve">And this means: I don’t have anything, I am hungry. The chief to whom he had come felt </w:t>
            </w:r>
            <w:r w:rsidRPr="00564307">
              <w:rPr>
                <w:color w:val="00B050"/>
                <w:lang w:val="en-US" w:bidi="ar-OM"/>
              </w:rPr>
              <w:lastRenderedPageBreak/>
              <w:t>sorry for him and sent him a tray. I mean like wheat, flour, ghee, I don’t know what. And this one (the newcomer) became a coffee servant for that chief.</w:t>
            </w:r>
          </w:p>
        </w:tc>
      </w:tr>
      <w:tr w:rsidR="00407D5F" w:rsidRPr="00CE77C1" w14:paraId="759BCEB6" w14:textId="77777777" w:rsidTr="00763CEC">
        <w:tc>
          <w:tcPr>
            <w:tcW w:w="850" w:type="dxa"/>
          </w:tcPr>
          <w:p w14:paraId="7A20E2C5" w14:textId="77777777" w:rsidR="00407D5F" w:rsidRPr="00564307" w:rsidRDefault="00407D5F" w:rsidP="00763CEC">
            <w:pPr>
              <w:rPr>
                <w:color w:val="00B050"/>
              </w:rPr>
            </w:pPr>
            <w:r w:rsidRPr="00564307">
              <w:rPr>
                <w:color w:val="00B050"/>
              </w:rPr>
              <w:lastRenderedPageBreak/>
              <w:t>09:43</w:t>
            </w:r>
          </w:p>
        </w:tc>
        <w:tc>
          <w:tcPr>
            <w:tcW w:w="3969" w:type="dxa"/>
          </w:tcPr>
          <w:p w14:paraId="5AA89ECB" w14:textId="77777777" w:rsidR="00407D5F" w:rsidRPr="00564307" w:rsidRDefault="00407D5F" w:rsidP="00763CEC">
            <w:pPr>
              <w:rPr>
                <w:color w:val="00B050"/>
                <w:lang w:val="en-US"/>
              </w:rPr>
            </w:pPr>
            <w:r w:rsidRPr="00564307">
              <w:rPr>
                <w:color w:val="00B050"/>
                <w:lang w:val="en-US"/>
              </w:rPr>
              <w:t xml:space="preserve">demek ki </w:t>
            </w:r>
            <w:r w:rsidRPr="00564307">
              <w:rPr>
                <w:color w:val="00B050"/>
              </w:rPr>
              <w:t>tāli l-lēl</w:t>
            </w:r>
            <w:r w:rsidRPr="00564307">
              <w:rPr>
                <w:color w:val="00B050"/>
                <w:lang w:val="en-US"/>
              </w:rPr>
              <w:t xml:space="preserve"> ᵊmʕattib yaʕni ʕatābt-u inn-u huwwa zād walad rayyis, rā ʕa… ar-rayyis hāḏa samʕān-u gāyl-illu: “inte, smiʕt-ak, ʕattabit w-b-ʕatābt-ak.” – al-ʕatābe tʕarif-ha, mū? </w:t>
            </w:r>
          </w:p>
        </w:tc>
        <w:tc>
          <w:tcPr>
            <w:tcW w:w="4253" w:type="dxa"/>
          </w:tcPr>
          <w:p w14:paraId="11E0BC13" w14:textId="77777777" w:rsidR="00407D5F" w:rsidRPr="001521C1" w:rsidRDefault="00407D5F" w:rsidP="00763CEC">
            <w:pPr>
              <w:rPr>
                <w:highlight w:val="magenta"/>
                <w:lang w:val="en-US" w:bidi="ar-OM"/>
              </w:rPr>
            </w:pPr>
            <w:r w:rsidRPr="00564307">
              <w:rPr>
                <w:color w:val="00B050"/>
                <w:lang w:val="en-US" w:bidi="ar-OM"/>
              </w:rPr>
              <w:t xml:space="preserve">After midnight he sings his </w:t>
            </w:r>
            <w:r w:rsidRPr="00564307">
              <w:rPr>
                <w:i/>
                <w:color w:val="00B050"/>
                <w:lang w:val="en-US" w:bidi="ar-OM"/>
              </w:rPr>
              <w:t>ʕatāba</w:t>
            </w:r>
            <w:r w:rsidRPr="00564307">
              <w:rPr>
                <w:color w:val="00B050"/>
                <w:lang w:val="en-US" w:bidi="ar-OM"/>
              </w:rPr>
              <w:t xml:space="preserve"> (which is a traditional Arabic musical form improvised by a solo poet singer) in which he claims that he is also the son of a chief. The chief hears him and says to him, “I heard you singing a </w:t>
            </w:r>
            <w:r w:rsidRPr="00564307">
              <w:rPr>
                <w:i/>
                <w:color w:val="00B050"/>
                <w:lang w:val="en-US" w:bidi="ar-OM"/>
              </w:rPr>
              <w:t>ʕatāba,</w:t>
            </w:r>
            <w:r w:rsidRPr="00564307">
              <w:rPr>
                <w:color w:val="00B050"/>
                <w:lang w:val="en-US" w:bidi="ar-OM"/>
              </w:rPr>
              <w:t xml:space="preserve"> your </w:t>
            </w:r>
            <w:r w:rsidRPr="00564307">
              <w:rPr>
                <w:i/>
                <w:color w:val="00B050"/>
                <w:lang w:val="en-US" w:bidi="ar-OM"/>
              </w:rPr>
              <w:t>ʕatāba.</w:t>
            </w:r>
            <w:r w:rsidRPr="00564307">
              <w:rPr>
                <w:color w:val="00B050"/>
                <w:lang w:val="en-US" w:bidi="ar-OM"/>
              </w:rPr>
              <w:t xml:space="preserve">” ˗˗ You know what the </w:t>
            </w:r>
            <w:r w:rsidRPr="00564307">
              <w:rPr>
                <w:i/>
                <w:color w:val="00B050"/>
                <w:lang w:val="en-US" w:bidi="ar-OM"/>
              </w:rPr>
              <w:t>ʕatāba</w:t>
            </w:r>
            <w:r w:rsidRPr="00564307">
              <w:rPr>
                <w:color w:val="00B050"/>
                <w:lang w:val="en-US" w:bidi="ar-OM"/>
              </w:rPr>
              <w:t xml:space="preserve"> is, right?</w:t>
            </w:r>
          </w:p>
        </w:tc>
      </w:tr>
      <w:tr w:rsidR="00407D5F" w:rsidRPr="00CE77C1" w14:paraId="447BC020" w14:textId="77777777" w:rsidTr="00763CEC">
        <w:tc>
          <w:tcPr>
            <w:tcW w:w="850" w:type="dxa"/>
          </w:tcPr>
          <w:p w14:paraId="75560397" w14:textId="77777777" w:rsidR="00407D5F" w:rsidRPr="00564307" w:rsidRDefault="00407D5F" w:rsidP="00763CEC">
            <w:pPr>
              <w:rPr>
                <w:color w:val="00B050"/>
                <w:lang w:val="en-US"/>
              </w:rPr>
            </w:pPr>
            <w:r w:rsidRPr="00564307">
              <w:rPr>
                <w:color w:val="00B050"/>
                <w:lang w:val="en-US"/>
              </w:rPr>
              <w:t>10:04</w:t>
            </w:r>
          </w:p>
        </w:tc>
        <w:tc>
          <w:tcPr>
            <w:tcW w:w="3969" w:type="dxa"/>
          </w:tcPr>
          <w:p w14:paraId="7FD4B236" w14:textId="77777777" w:rsidR="00407D5F" w:rsidRPr="00564307" w:rsidRDefault="00407D5F" w:rsidP="00763CEC">
            <w:pPr>
              <w:rPr>
                <w:color w:val="00B050"/>
                <w:lang w:val="en-US"/>
              </w:rPr>
            </w:pPr>
            <w:r w:rsidRPr="00564307">
              <w:rPr>
                <w:color w:val="00B050"/>
                <w:lang w:val="en-US"/>
              </w:rPr>
              <w:t xml:space="preserve">“b-ʕatābt-ak miṯil inte sāwēt ḥāl-ak wald rayyis. čād-inn-ak miṯil-ma ʕattabit: ʕala rās-i, w-inčān-ak ǧaʕad ᵊssāwi čiḏib alle aḏbaḥ-ak. </w:t>
            </w:r>
          </w:p>
        </w:tc>
        <w:tc>
          <w:tcPr>
            <w:tcW w:w="4253" w:type="dxa"/>
          </w:tcPr>
          <w:p w14:paraId="1DC5B349" w14:textId="77777777" w:rsidR="00407D5F" w:rsidRPr="001521C1" w:rsidRDefault="00407D5F" w:rsidP="00763CEC">
            <w:pPr>
              <w:rPr>
                <w:highlight w:val="magenta"/>
                <w:lang w:val="en-US" w:bidi="ar-OM"/>
              </w:rPr>
            </w:pPr>
            <w:r w:rsidRPr="00564307">
              <w:rPr>
                <w:color w:val="00B050"/>
                <w:lang w:val="en-US" w:bidi="ar-OM"/>
              </w:rPr>
              <w:t xml:space="preserve">“It seems like you made yourself a chief in your </w:t>
            </w:r>
            <w:r w:rsidRPr="00564307">
              <w:rPr>
                <w:i/>
                <w:color w:val="00B050"/>
                <w:lang w:val="en-US" w:bidi="ar-OM"/>
              </w:rPr>
              <w:t>ʕatāba</w:t>
            </w:r>
            <w:r w:rsidRPr="00564307">
              <w:rPr>
                <w:color w:val="00B050"/>
                <w:lang w:val="en-US" w:bidi="ar-OM"/>
              </w:rPr>
              <w:t>. If you are like what you sang about, then you have my respect.</w:t>
            </w:r>
            <w:r>
              <w:rPr>
                <w:color w:val="00B050"/>
                <w:lang w:val="en-US" w:bidi="ar-OM"/>
              </w:rPr>
              <w:t xml:space="preserve"> </w:t>
            </w:r>
            <w:r w:rsidRPr="00564307">
              <w:rPr>
                <w:color w:val="00B050"/>
                <w:lang w:val="en-US" w:bidi="ar-OM"/>
              </w:rPr>
              <w:t>(But) if you are lying, then I surely will kill you.</w:t>
            </w:r>
          </w:p>
        </w:tc>
      </w:tr>
      <w:tr w:rsidR="00407D5F" w:rsidRPr="00CE77C1" w14:paraId="5FA4C016" w14:textId="77777777" w:rsidTr="00763CEC">
        <w:tc>
          <w:tcPr>
            <w:tcW w:w="850" w:type="dxa"/>
          </w:tcPr>
          <w:p w14:paraId="5A8665D6" w14:textId="77777777" w:rsidR="00407D5F" w:rsidRDefault="00407D5F" w:rsidP="00763CEC">
            <w:pPr>
              <w:rPr>
                <w:lang w:val="en-US"/>
              </w:rPr>
            </w:pPr>
            <w:r>
              <w:rPr>
                <w:lang w:val="en-US"/>
              </w:rPr>
              <w:t>10:16</w:t>
            </w:r>
          </w:p>
        </w:tc>
        <w:tc>
          <w:tcPr>
            <w:tcW w:w="3969" w:type="dxa"/>
          </w:tcPr>
          <w:p w14:paraId="70FDB741" w14:textId="77777777" w:rsidR="00407D5F" w:rsidRPr="00564307" w:rsidRDefault="00407D5F" w:rsidP="00763CEC">
            <w:pPr>
              <w:rPr>
                <w:color w:val="00B050"/>
                <w:rtl/>
                <w:lang w:val="en-US" w:bidi="ar-OM"/>
              </w:rPr>
            </w:pPr>
            <w:r w:rsidRPr="00564307">
              <w:rPr>
                <w:color w:val="00B050"/>
                <w:lang w:val="en-US"/>
              </w:rPr>
              <w:t xml:space="preserve">āni gāyil alḥaz arīd adarrib zulm-i ʕala ahal-ak ta-šūf-ak ṣaḥīḥ </w:t>
            </w:r>
            <w:r w:rsidRPr="00564307">
              <w:rPr>
                <w:color w:val="00B050"/>
              </w:rPr>
              <w:t>wald</w:t>
            </w:r>
            <w:r w:rsidRPr="00564307">
              <w:rPr>
                <w:color w:val="00B050"/>
                <w:lang w:val="en-US"/>
              </w:rPr>
              <w:t xml:space="preserve"> rayyis alle lā.”</w:t>
            </w:r>
          </w:p>
        </w:tc>
        <w:tc>
          <w:tcPr>
            <w:tcW w:w="4253" w:type="dxa"/>
          </w:tcPr>
          <w:p w14:paraId="506C23C3" w14:textId="77777777" w:rsidR="00407D5F" w:rsidRPr="00564307" w:rsidRDefault="00407D5F" w:rsidP="00763CEC">
            <w:pPr>
              <w:rPr>
                <w:color w:val="00B050"/>
                <w:lang w:val="en-US" w:bidi="ar-OM"/>
              </w:rPr>
            </w:pPr>
            <w:r w:rsidRPr="00564307">
              <w:rPr>
                <w:color w:val="00B050"/>
                <w:lang w:val="en-US" w:bidi="ar-OM"/>
              </w:rPr>
              <w:t>He said, “I will now send my men to your family in order to see if you are really the son of a chief or not.”</w:t>
            </w:r>
          </w:p>
        </w:tc>
      </w:tr>
      <w:tr w:rsidR="00407D5F" w:rsidRPr="00CE77C1" w14:paraId="0F564886" w14:textId="77777777" w:rsidTr="00763CEC">
        <w:tc>
          <w:tcPr>
            <w:tcW w:w="850" w:type="dxa"/>
          </w:tcPr>
          <w:p w14:paraId="4E69FA70" w14:textId="77777777" w:rsidR="00407D5F" w:rsidRDefault="00407D5F" w:rsidP="00763CEC">
            <w:pPr>
              <w:rPr>
                <w:lang w:val="en-US"/>
              </w:rPr>
            </w:pPr>
            <w:r>
              <w:rPr>
                <w:lang w:val="en-US"/>
              </w:rPr>
              <w:t>10:21</w:t>
            </w:r>
          </w:p>
        </w:tc>
        <w:tc>
          <w:tcPr>
            <w:tcW w:w="3969" w:type="dxa"/>
          </w:tcPr>
          <w:p w14:paraId="52B96A7C" w14:textId="77777777" w:rsidR="00407D5F" w:rsidRPr="00564307" w:rsidRDefault="00407D5F" w:rsidP="00763CEC">
            <w:pPr>
              <w:rPr>
                <w:lang w:val="en-US"/>
              </w:rPr>
            </w:pPr>
            <w:r w:rsidRPr="00564307">
              <w:rPr>
                <w:color w:val="00B050"/>
                <w:lang w:val="en-US"/>
              </w:rPr>
              <w:t>“ī”, gāyil, “rūḥu ʕal ahal-i bass atəraǧǧā-kum ʕala ʕamm-i Wādi lā trūḥūn!” – gāyil “ʕalē?” – gāyil “ʕamm-i Wādi riǧǧāl-in ḏ̣aʕīf mā ʕind-u šī. w-al-qēr, ʕal abū-ye ʕal ʕamām-i at trīdūn-u min-hum rūḥu!”</w:t>
            </w:r>
          </w:p>
        </w:tc>
        <w:tc>
          <w:tcPr>
            <w:tcW w:w="4253" w:type="dxa"/>
          </w:tcPr>
          <w:p w14:paraId="2E37020C" w14:textId="77777777" w:rsidR="00407D5F" w:rsidRPr="00564307" w:rsidRDefault="00407D5F" w:rsidP="00763CEC">
            <w:pPr>
              <w:rPr>
                <w:lang w:val="en-US" w:bidi="ar-OM"/>
              </w:rPr>
            </w:pPr>
            <w:r w:rsidRPr="00564307">
              <w:rPr>
                <w:color w:val="00B050"/>
                <w:lang w:val="en-US" w:bidi="ar-OM"/>
              </w:rPr>
              <w:t xml:space="preserve">He said, “Okay, go to my familly, but I beg you not to go to my uncle </w:t>
            </w:r>
            <w:r w:rsidRPr="00564307">
              <w:rPr>
                <w:color w:val="00B050"/>
              </w:rPr>
              <w:t>Wādi</w:t>
            </w:r>
            <w:r w:rsidRPr="00564307">
              <w:rPr>
                <w:color w:val="00B050"/>
                <w:lang w:val="en-US" w:bidi="ar-OM"/>
              </w:rPr>
              <w:t xml:space="preserve">” He said, “Why?” He answered, “My uncle </w:t>
            </w:r>
            <w:r w:rsidRPr="00564307">
              <w:rPr>
                <w:color w:val="00B050"/>
              </w:rPr>
              <w:t>Wādi</w:t>
            </w:r>
            <w:r w:rsidRPr="00564307">
              <w:rPr>
                <w:color w:val="00B050"/>
                <w:lang w:val="en-US" w:bidi="ar-OM"/>
              </w:rPr>
              <w:t xml:space="preserve"> is a poor man. He has nothing. But if you want to go to my father and my other uncles, go ahead!” </w:t>
            </w:r>
          </w:p>
        </w:tc>
      </w:tr>
      <w:tr w:rsidR="00407D5F" w:rsidRPr="00CE77C1" w14:paraId="1FE6649B" w14:textId="77777777" w:rsidTr="00763CEC">
        <w:tc>
          <w:tcPr>
            <w:tcW w:w="850" w:type="dxa"/>
          </w:tcPr>
          <w:p w14:paraId="7C28FF10" w14:textId="77777777" w:rsidR="00407D5F" w:rsidRDefault="00407D5F" w:rsidP="00763CEC">
            <w:pPr>
              <w:rPr>
                <w:lang w:val="en-US"/>
              </w:rPr>
            </w:pPr>
            <w:r>
              <w:rPr>
                <w:lang w:val="en-US"/>
              </w:rPr>
              <w:t>10:40</w:t>
            </w:r>
          </w:p>
        </w:tc>
        <w:tc>
          <w:tcPr>
            <w:tcW w:w="3969" w:type="dxa"/>
          </w:tcPr>
          <w:p w14:paraId="4BCE0678" w14:textId="77777777" w:rsidR="00407D5F" w:rsidRPr="00564307" w:rsidRDefault="00407D5F" w:rsidP="00763CEC">
            <w:pPr>
              <w:rPr>
                <w:lang w:val="en-US"/>
              </w:rPr>
            </w:pPr>
            <w:r w:rsidRPr="00564307">
              <w:rPr>
                <w:color w:val="00B050"/>
                <w:lang w:val="en-US"/>
              </w:rPr>
              <w:t>haḏōl wakt-in rāyḥīn gāylīn an-nōba “ta-nmurr ʕala ʕamm-u Wādi ta-nšūf ᵊšnōn-u!” wakt-in ǧāyīn ʕala ʕamm-u Wādi in ar-rəkkāba aḏ-ḏibāyiḥ mā yinzilin min-he. yiḏbaḥūn wəḥde yirmūn-he l-al-xuṭṭār w-yiǧībūn al-uxra yiḏbaḥūn-he. yaʕni</w:t>
            </w:r>
          </w:p>
        </w:tc>
        <w:tc>
          <w:tcPr>
            <w:tcW w:w="4253" w:type="dxa"/>
          </w:tcPr>
          <w:p w14:paraId="39DAF499" w14:textId="77777777" w:rsidR="00407D5F" w:rsidRPr="00564307" w:rsidRDefault="00407D5F" w:rsidP="00763CEC">
            <w:r w:rsidRPr="00564307">
              <w:rPr>
                <w:color w:val="00B050"/>
              </w:rPr>
              <w:t xml:space="preserve">While they are on their way they say suddenly, “Let’s pass by his uncle Wādi and see, how he is!” When they arrived to his uncle’s place, lo and behold (the meat of) the slaughtered animals never came down from the grid (where they were roasted). They slaughtered one and served it to the guests and then they brought the next and slaughtered it. </w:t>
            </w:r>
          </w:p>
        </w:tc>
      </w:tr>
      <w:tr w:rsidR="00407D5F" w:rsidRPr="00CE77C1" w14:paraId="48FDE74A" w14:textId="77777777" w:rsidTr="00763CEC">
        <w:tc>
          <w:tcPr>
            <w:tcW w:w="850" w:type="dxa"/>
          </w:tcPr>
          <w:p w14:paraId="64AE4BAC" w14:textId="77777777" w:rsidR="00407D5F" w:rsidRDefault="00407D5F" w:rsidP="00763CEC">
            <w:pPr>
              <w:rPr>
                <w:lang w:val="en-US"/>
              </w:rPr>
            </w:pPr>
            <w:r>
              <w:rPr>
                <w:lang w:val="en-US"/>
              </w:rPr>
              <w:t>10:52</w:t>
            </w:r>
          </w:p>
        </w:tc>
        <w:tc>
          <w:tcPr>
            <w:tcW w:w="3969" w:type="dxa"/>
          </w:tcPr>
          <w:p w14:paraId="0D99FCA0" w14:textId="77777777" w:rsidR="00407D5F" w:rsidRPr="00564307" w:rsidRDefault="00407D5F" w:rsidP="00763CEC">
            <w:pPr>
              <w:rPr>
                <w:lang w:val="en-US"/>
              </w:rPr>
            </w:pPr>
            <w:r w:rsidRPr="00564307">
              <w:rPr>
                <w:color w:val="00B050"/>
                <w:lang w:val="en-US"/>
              </w:rPr>
              <w:t>yaʕni haḏōle ʕād wakt-in šāyfīn ʕamm-u Wādi, “hāḏa lissaʕ al-faqīr”, gāyil, “ruddu yā ǧimāʕa! Wādi yigṭaʕ kull al-widyān.” ǧāyīn ʕalē gāyil “ᵊšnōn?” gāylīn “xayyo miṯil-ma ygūl zēn” nahār ǧāy ʕa-r-rayyis hadiyye: ṭēr ḥurr. tara l-ʕarab düškün ʕala ṭēr al-ḥurr.</w:t>
            </w:r>
          </w:p>
        </w:tc>
        <w:tc>
          <w:tcPr>
            <w:tcW w:w="4253" w:type="dxa"/>
          </w:tcPr>
          <w:p w14:paraId="677D3241" w14:textId="77777777" w:rsidR="00407D5F" w:rsidRPr="00564307" w:rsidRDefault="00407D5F" w:rsidP="00763CEC">
            <w:pPr>
              <w:rPr>
                <w:lang w:val="en-US" w:bidi="ar-OM"/>
              </w:rPr>
            </w:pPr>
            <w:r w:rsidRPr="00564307">
              <w:rPr>
                <w:color w:val="00B050"/>
                <w:lang w:val="en-US" w:bidi="ar-OM"/>
              </w:rPr>
              <w:t xml:space="preserve">When they saw his uncle Wādi, they said, “If this one is the poor one (then let alone his other uncles). Let’s go back, guys. Wādi </w:t>
            </w:r>
            <w:r w:rsidRPr="00564307">
              <w:rPr>
                <w:color w:val="00B050"/>
              </w:rPr>
              <w:t xml:space="preserve">gathers (the water of) all the valleys.” [we have seen enough]. </w:t>
            </w:r>
            <w:r w:rsidRPr="00564307">
              <w:rPr>
                <w:color w:val="00B050"/>
                <w:lang w:val="en-US" w:bidi="ar-OM"/>
              </w:rPr>
              <w:t>They went back to him (their chief) and he asked, “How was it?” They said, “Brother, (it is) as he said, it’s good [i.e. he is the son of a chief].” One day the chief received a present: a falcon. You know the Arabs are mad on falcons.</w:t>
            </w:r>
          </w:p>
        </w:tc>
      </w:tr>
      <w:tr w:rsidR="00407D5F" w:rsidRPr="00CE77C1" w14:paraId="2C1DC3BF" w14:textId="77777777" w:rsidTr="00763CEC">
        <w:tc>
          <w:tcPr>
            <w:tcW w:w="850" w:type="dxa"/>
          </w:tcPr>
          <w:p w14:paraId="4F9EEF81" w14:textId="77777777" w:rsidR="00407D5F" w:rsidRPr="00564307" w:rsidRDefault="00407D5F" w:rsidP="00763CEC">
            <w:pPr>
              <w:rPr>
                <w:color w:val="00B050"/>
              </w:rPr>
            </w:pPr>
            <w:r w:rsidRPr="00564307">
              <w:rPr>
                <w:color w:val="00B050"/>
              </w:rPr>
              <w:t>11:19</w:t>
            </w:r>
          </w:p>
        </w:tc>
        <w:tc>
          <w:tcPr>
            <w:tcW w:w="3969" w:type="dxa"/>
          </w:tcPr>
          <w:p w14:paraId="1F56F7BD" w14:textId="77777777" w:rsidR="00407D5F" w:rsidRPr="00564307" w:rsidRDefault="00407D5F" w:rsidP="00763CEC">
            <w:pPr>
              <w:rPr>
                <w:color w:val="00B050"/>
                <w:lang w:val="en-US"/>
              </w:rPr>
            </w:pPr>
            <w:r w:rsidRPr="00564307">
              <w:rPr>
                <w:color w:val="00B050"/>
                <w:lang w:val="en-US"/>
              </w:rPr>
              <w:t xml:space="preserve">wakt-in ǧāy ṭēr al-ḥurr gāyil “hala daḥḥǧ-inne il hāḏa l-aṭ-ṭēr ᵊšnōn-u?” gāyil, “waḷḷa, yā šēx hāḏa ṭēr ḥurr ṣiḥīḥ, bēḏ̣at </w:t>
            </w:r>
            <w:r w:rsidRPr="00564307">
              <w:rPr>
                <w:color w:val="00B050"/>
                <w:lang w:val="en-US"/>
              </w:rPr>
              <w:lastRenderedPageBreak/>
              <w:t xml:space="preserve">ḥurr amma rbāt diǧāǧe. gāyil “ᵊšnōn?” gāyil “rbāt diǧāǧe.” “ī”, gāyil, “zēn”. ʕugub ǧāyāt ṯaliṯ nāgāt, gāyil “ʕarrif-inne m-al-umm m-al-ḥabbābe w mn-al-ᵊhniyye!” </w:t>
            </w:r>
          </w:p>
        </w:tc>
        <w:tc>
          <w:tcPr>
            <w:tcW w:w="4253" w:type="dxa"/>
          </w:tcPr>
          <w:p w14:paraId="666AD943" w14:textId="77777777" w:rsidR="00407D5F" w:rsidRPr="00564307" w:rsidRDefault="00407D5F" w:rsidP="00763CEC">
            <w:pPr>
              <w:rPr>
                <w:color w:val="00B050"/>
                <w:lang w:val="en-US" w:bidi="ar-OM"/>
              </w:rPr>
            </w:pPr>
            <w:r w:rsidRPr="00564307">
              <w:rPr>
                <w:color w:val="00B050"/>
                <w:lang w:val="en-US" w:bidi="ar-OM"/>
              </w:rPr>
              <w:lastRenderedPageBreak/>
              <w:t xml:space="preserve">When he received the falcon he said, “Look at this falcon, how is it?” He said: “By God, o sheikh, this is a real falcon; it hatched from </w:t>
            </w:r>
            <w:r w:rsidRPr="00564307">
              <w:rPr>
                <w:color w:val="00B050"/>
                <w:lang w:val="en-US" w:bidi="ar-OM"/>
              </w:rPr>
              <w:lastRenderedPageBreak/>
              <w:t>the egg as a free (falcon), but it grew up as a chicken.” He said, “How so?” He said, “It grew up as a chicken.” He said: “Fine!” Afterwards he received three she-camels and said, “Figure it out for us, which one is the mother and which one is the grandmother and which one is the thingy [the daughter].</w:t>
            </w:r>
            <w:r w:rsidRPr="00564307">
              <w:rPr>
                <w:color w:val="00B050"/>
                <w:lang w:val="en-US"/>
              </w:rPr>
              <w:t>”</w:t>
            </w:r>
          </w:p>
        </w:tc>
      </w:tr>
      <w:tr w:rsidR="00407D5F" w:rsidRPr="00CE77C1" w14:paraId="4D709E48" w14:textId="77777777" w:rsidTr="00763CEC">
        <w:tc>
          <w:tcPr>
            <w:tcW w:w="850" w:type="dxa"/>
          </w:tcPr>
          <w:p w14:paraId="0CEB3927" w14:textId="77777777" w:rsidR="00407D5F" w:rsidRPr="00564307" w:rsidRDefault="00407D5F" w:rsidP="00763CEC">
            <w:pPr>
              <w:rPr>
                <w:color w:val="00B050"/>
                <w:lang w:val="en-US"/>
              </w:rPr>
            </w:pPr>
            <w:r w:rsidRPr="00564307">
              <w:rPr>
                <w:color w:val="00B050"/>
                <w:lang w:val="en-US"/>
              </w:rPr>
              <w:lastRenderedPageBreak/>
              <w:t>11:43</w:t>
            </w:r>
          </w:p>
        </w:tc>
        <w:tc>
          <w:tcPr>
            <w:tcW w:w="3969" w:type="dxa"/>
          </w:tcPr>
          <w:p w14:paraId="36FC3A93" w14:textId="77777777" w:rsidR="00407D5F" w:rsidRPr="00564307" w:rsidRDefault="00407D5F" w:rsidP="00763CEC">
            <w:pPr>
              <w:rPr>
                <w:color w:val="00B050"/>
                <w:lang w:val="en-US"/>
              </w:rPr>
            </w:pPr>
            <w:r w:rsidRPr="00564307">
              <w:rPr>
                <w:color w:val="00B050"/>
                <w:lang w:val="en-US"/>
              </w:rPr>
              <w:t xml:space="preserve">gāyil “xallū-hin </w:t>
            </w:r>
            <w:r w:rsidRPr="00564307">
              <w:rPr>
                <w:color w:val="00B050"/>
              </w:rPr>
              <w:t>yʕaṭašin</w:t>
            </w:r>
            <w:r w:rsidRPr="00564307">
              <w:rPr>
                <w:color w:val="00B050"/>
                <w:lang w:val="en-US"/>
              </w:rPr>
              <w:t xml:space="preserve"> w-yǧībūn-hin ʕa-l-ḥawāḏ̣ ʕa-l-mayye!” ʕugub mū-hum ǧāybīn-hin, gāyil “hāḏi l-umm w-hāḏi l-binit w-hāḏi al-ḥabbābe.” ʕarfān-hin, ʕarfān-hin kull-hin.</w:t>
            </w:r>
          </w:p>
        </w:tc>
        <w:tc>
          <w:tcPr>
            <w:tcW w:w="4253" w:type="dxa"/>
          </w:tcPr>
          <w:p w14:paraId="055FF618" w14:textId="77777777" w:rsidR="00407D5F" w:rsidRPr="00564307" w:rsidRDefault="00407D5F" w:rsidP="00763CEC">
            <w:pPr>
              <w:rPr>
                <w:color w:val="00B050"/>
                <w:lang w:val="en-US" w:bidi="ar-OM"/>
              </w:rPr>
            </w:pPr>
            <w:r w:rsidRPr="00564307">
              <w:rPr>
                <w:color w:val="00B050"/>
                <w:lang w:val="en-US" w:bidi="ar-OM"/>
              </w:rPr>
              <w:t>He said: “Let them become thirsty and then bring them to the basin, to the water!” After they had brought them, he said: “This one is the mother, this one is the daughter and this one is the grandmother</w:t>
            </w:r>
            <w:r w:rsidRPr="00564307">
              <w:rPr>
                <w:color w:val="00B050"/>
                <w:lang w:val="en-US"/>
              </w:rPr>
              <w:t>” He figured it out, all of them.</w:t>
            </w:r>
            <w:r w:rsidRPr="00564307">
              <w:rPr>
                <w:color w:val="00B050"/>
                <w:lang w:val="en-US" w:bidi="ar-OM"/>
              </w:rPr>
              <w:t xml:space="preserve"> </w:t>
            </w:r>
          </w:p>
        </w:tc>
      </w:tr>
      <w:tr w:rsidR="00407D5F" w:rsidRPr="00AD02C0" w14:paraId="1F295B97" w14:textId="77777777" w:rsidTr="00763CEC">
        <w:tc>
          <w:tcPr>
            <w:tcW w:w="850" w:type="dxa"/>
          </w:tcPr>
          <w:p w14:paraId="74750665" w14:textId="77777777" w:rsidR="00407D5F" w:rsidRDefault="00407D5F" w:rsidP="00763CEC">
            <w:pPr>
              <w:rPr>
                <w:lang w:val="en-US"/>
              </w:rPr>
            </w:pPr>
            <w:r>
              <w:rPr>
                <w:lang w:val="en-US"/>
              </w:rPr>
              <w:t>11:57</w:t>
            </w:r>
          </w:p>
        </w:tc>
        <w:tc>
          <w:tcPr>
            <w:tcW w:w="3969" w:type="dxa"/>
          </w:tcPr>
          <w:p w14:paraId="48835384" w14:textId="77777777" w:rsidR="00407D5F" w:rsidRDefault="00407D5F" w:rsidP="00763CEC">
            <w:pPr>
              <w:rPr>
                <w:lang w:val="en-US"/>
              </w:rPr>
            </w:pPr>
            <w:r w:rsidRPr="00564307">
              <w:rPr>
                <w:color w:val="00B050"/>
                <w:lang w:val="en-US"/>
              </w:rPr>
              <w:t>gāyil-lu ʕād “ʕallim-ni šnōn ʕrifit ṭēr al-ḥurr inn-u rbāt diǧāǧe?” rāyiḥ sāʕil rāʕīy-u gāyil “doġri!” gāyil “diǧāǧe… hāḏa ṭēr al-ḥurr yrūḥ ʕa-l-misčane, ytimargal bī-he, ad-idiǧāǧe tara trūḥ ʕa-l-misč</w:t>
            </w:r>
            <w:r>
              <w:rPr>
                <w:color w:val="00B050"/>
                <w:lang w:val="en-US"/>
              </w:rPr>
              <w:t>a</w:t>
            </w:r>
            <w:r w:rsidRPr="00564307">
              <w:rPr>
                <w:color w:val="00B050"/>
                <w:lang w:val="en-US"/>
              </w:rPr>
              <w:t>ne.”</w:t>
            </w:r>
          </w:p>
        </w:tc>
        <w:tc>
          <w:tcPr>
            <w:tcW w:w="4253" w:type="dxa"/>
          </w:tcPr>
          <w:p w14:paraId="7127CE7C" w14:textId="77777777" w:rsidR="00407D5F" w:rsidRPr="001521C1" w:rsidRDefault="00407D5F" w:rsidP="00763CEC">
            <w:pPr>
              <w:rPr>
                <w:highlight w:val="magenta"/>
                <w:lang w:val="en-US" w:bidi="ar-OM"/>
              </w:rPr>
            </w:pPr>
            <w:r w:rsidRPr="00564307">
              <w:rPr>
                <w:color w:val="00B050"/>
                <w:lang w:val="en-US" w:bidi="ar-OM"/>
              </w:rPr>
              <w:t>Then he says to him: “Tell us, how did you know that the falcon grew up as a chicken?” He (the chief) had gone to ask its keeper who said. “It’s true!” He said (I knew because), “Chicken… this falcon goes to the ash heap and welters in it. And it is the hen that goes to the ash heap.”</w:t>
            </w:r>
          </w:p>
        </w:tc>
      </w:tr>
      <w:tr w:rsidR="00407D5F" w:rsidRPr="00CE77C1" w14:paraId="60946A3B" w14:textId="77777777" w:rsidTr="00763CEC">
        <w:tc>
          <w:tcPr>
            <w:tcW w:w="850" w:type="dxa"/>
          </w:tcPr>
          <w:p w14:paraId="10AB831B" w14:textId="77777777" w:rsidR="00407D5F" w:rsidRPr="008D4E21" w:rsidRDefault="00407D5F" w:rsidP="00763CEC">
            <w:pPr>
              <w:rPr>
                <w:color w:val="00B050"/>
                <w:lang w:val="en-US"/>
              </w:rPr>
            </w:pPr>
            <w:r w:rsidRPr="008D4E21">
              <w:rPr>
                <w:color w:val="00B050"/>
                <w:lang w:val="en-US"/>
              </w:rPr>
              <w:t>12:13</w:t>
            </w:r>
          </w:p>
        </w:tc>
        <w:tc>
          <w:tcPr>
            <w:tcW w:w="3969" w:type="dxa"/>
          </w:tcPr>
          <w:p w14:paraId="1ED14EB8" w14:textId="77777777" w:rsidR="00407D5F" w:rsidRPr="008D4E21" w:rsidRDefault="00407D5F" w:rsidP="00763CEC">
            <w:pPr>
              <w:rPr>
                <w:color w:val="00B050"/>
                <w:lang w:val="en-US"/>
              </w:rPr>
            </w:pPr>
            <w:r w:rsidRPr="008D4E21">
              <w:rPr>
                <w:color w:val="00B050"/>
                <w:lang w:val="en-US"/>
              </w:rPr>
              <w:t xml:space="preserve">gāyil “hāḏa, lōn-u umm-u mrabbīt-u ḥurr hāḏa mā ǧī ʕa-l-misčane w-gām ytimargal bī-he.” manası var. gāyil “w-al-ᵊhniyye, ᵊšnōn ʕrifit-hin an-nāgāt?” gāyil “an-nāgāt awwal nōba </w:t>
            </w:r>
            <w:r w:rsidRPr="008D4E21">
              <w:rPr>
                <w:color w:val="00B050"/>
              </w:rPr>
              <w:t>yixallin</w:t>
            </w:r>
            <w:r w:rsidRPr="008D4E21">
              <w:rPr>
                <w:color w:val="00B050"/>
                <w:lang w:val="en-US"/>
              </w:rPr>
              <w:t xml:space="preserve"> aẓ-ẓiġīre tišrab.” gāyil “inte mādām-in ha-l-kuṯra tʕarif</w:t>
            </w:r>
          </w:p>
        </w:tc>
        <w:tc>
          <w:tcPr>
            <w:tcW w:w="4253" w:type="dxa"/>
          </w:tcPr>
          <w:p w14:paraId="5EC5AD40" w14:textId="77777777" w:rsidR="00407D5F" w:rsidRPr="001521C1" w:rsidRDefault="00407D5F" w:rsidP="00763CEC">
            <w:pPr>
              <w:rPr>
                <w:highlight w:val="magenta"/>
                <w:lang w:val="en-US" w:bidi="ar-OM"/>
              </w:rPr>
            </w:pPr>
            <w:r w:rsidRPr="008D4E21">
              <w:rPr>
                <w:color w:val="00B050"/>
                <w:lang w:val="en-US" w:bidi="ar-OM"/>
              </w:rPr>
              <w:t>He says: “If his mother had raised him free (as a falcon), he wouldn’t have gone to the ash heap and weltered in it.” There is a reason for it. He said, “And these here, how did you figure out the camels?” He said, “The she-camels let drink the youngest one first.” He says: “Since you know so much,</w:t>
            </w:r>
          </w:p>
        </w:tc>
      </w:tr>
      <w:tr w:rsidR="00407D5F" w:rsidRPr="00CE77C1" w14:paraId="351CF5C6" w14:textId="77777777" w:rsidTr="00763CEC">
        <w:tc>
          <w:tcPr>
            <w:tcW w:w="850" w:type="dxa"/>
          </w:tcPr>
          <w:p w14:paraId="38BC4E8C" w14:textId="77777777" w:rsidR="00407D5F" w:rsidRPr="008D4E21" w:rsidRDefault="00407D5F" w:rsidP="00763CEC">
            <w:pPr>
              <w:rPr>
                <w:color w:val="00B050"/>
                <w:lang w:val="en-US"/>
              </w:rPr>
            </w:pPr>
            <w:r w:rsidRPr="008D4E21">
              <w:rPr>
                <w:color w:val="00B050"/>
                <w:lang w:val="en-US"/>
              </w:rPr>
              <w:t>12:27</w:t>
            </w:r>
          </w:p>
        </w:tc>
        <w:tc>
          <w:tcPr>
            <w:tcW w:w="3969" w:type="dxa"/>
          </w:tcPr>
          <w:p w14:paraId="2B1E2707" w14:textId="77777777" w:rsidR="00407D5F" w:rsidRPr="008D4E21" w:rsidRDefault="00407D5F" w:rsidP="00763CEC">
            <w:pPr>
              <w:rPr>
                <w:color w:val="00B050"/>
                <w:lang w:val="en-US"/>
              </w:rPr>
            </w:pPr>
            <w:r w:rsidRPr="008D4E21">
              <w:rPr>
                <w:color w:val="00B050"/>
                <w:lang w:val="en-US"/>
              </w:rPr>
              <w:t>mā tʕallim-ni āni šinu min ādami?” ar-rayyis ᵊb-ḥilf-u yāw. gāyil “yā šēx, inte šēx w-abū-k šēx w-inte wlēd al-flān w ǧidd-ak ᵊflān.”</w:t>
            </w:r>
          </w:p>
        </w:tc>
        <w:tc>
          <w:tcPr>
            <w:tcW w:w="4253" w:type="dxa"/>
          </w:tcPr>
          <w:p w14:paraId="3ECC0D09" w14:textId="77777777" w:rsidR="00407D5F" w:rsidRPr="001521C1" w:rsidRDefault="00407D5F" w:rsidP="00763CEC">
            <w:pPr>
              <w:rPr>
                <w:highlight w:val="magenta"/>
                <w:lang w:val="en-US" w:bidi="ar-OM"/>
              </w:rPr>
            </w:pPr>
            <w:r w:rsidRPr="008D4E21">
              <w:rPr>
                <w:color w:val="00B050"/>
                <w:lang w:val="en-US" w:bidi="ar-OM"/>
              </w:rPr>
              <w:t>why don’t you tell me what kind of a man I am?</w:t>
            </w:r>
            <w:r w:rsidRPr="008D4E21">
              <w:rPr>
                <w:color w:val="00B050"/>
                <w:lang w:val="en-US"/>
              </w:rPr>
              <w:t>”</w:t>
            </w:r>
            <w:r w:rsidRPr="008D4E21">
              <w:rPr>
                <w:color w:val="00B050"/>
                <w:lang w:val="en-US" w:bidi="ar-OM"/>
              </w:rPr>
              <w:t xml:space="preserve"> The chief himself asked this. He said, “O sheikh, (It is known about you that) you are a sheikh, your father is a sheikh, and you are the son of that and that and your grandfather is the so-and-so.”</w:t>
            </w:r>
          </w:p>
        </w:tc>
      </w:tr>
      <w:tr w:rsidR="00407D5F" w:rsidRPr="00CE77C1" w14:paraId="287CDC29" w14:textId="77777777" w:rsidTr="00763CEC">
        <w:tc>
          <w:tcPr>
            <w:tcW w:w="850" w:type="dxa"/>
          </w:tcPr>
          <w:p w14:paraId="330D8F29" w14:textId="77777777" w:rsidR="00407D5F" w:rsidRPr="004334AC" w:rsidRDefault="00407D5F" w:rsidP="00763CEC">
            <w:r>
              <w:t>12:38</w:t>
            </w:r>
          </w:p>
        </w:tc>
        <w:tc>
          <w:tcPr>
            <w:tcW w:w="3969" w:type="dxa"/>
          </w:tcPr>
          <w:p w14:paraId="2A39F6C1" w14:textId="77777777" w:rsidR="00407D5F" w:rsidRPr="008D4E21" w:rsidRDefault="00407D5F" w:rsidP="00763CEC">
            <w:pPr>
              <w:rPr>
                <w:color w:val="00B050"/>
                <w:lang w:val="en-US"/>
              </w:rPr>
            </w:pPr>
            <w:r w:rsidRPr="008D4E21">
              <w:rPr>
                <w:color w:val="00B050"/>
                <w:lang w:val="en-US"/>
              </w:rPr>
              <w:t>gāyil “lā!” gāyil “tinṭī-ni yamīn allāhi taʕāla inn-ak mā tḥāčī-ni?” gāyil “mā_ḥāčī-k!” gāyil “waḷḷa šēx inte olsa olsa inte wlēd biyyāʕ minte wlēd rayyis.” gāyil “ᵊšnōn?” gāyil “rūḥ isʕal umm-ak!” hāḏa ǧāy ʕal umm-u</w:t>
            </w:r>
          </w:p>
        </w:tc>
        <w:tc>
          <w:tcPr>
            <w:tcW w:w="4253" w:type="dxa"/>
          </w:tcPr>
          <w:p w14:paraId="0CBC224F" w14:textId="77777777" w:rsidR="00407D5F" w:rsidRPr="008D4E21" w:rsidRDefault="00407D5F" w:rsidP="00763CEC">
            <w:pPr>
              <w:rPr>
                <w:color w:val="00B050"/>
                <w:highlight w:val="magenta"/>
                <w:lang w:val="en-US" w:bidi="ar-OM"/>
              </w:rPr>
            </w:pPr>
            <w:r w:rsidRPr="008D4E21">
              <w:rPr>
                <w:color w:val="00B050"/>
                <w:lang w:val="en-US" w:bidi="ar-OM"/>
              </w:rPr>
              <w:t>He said, “No, (that is not true)! Do you promise by God that you will not do anything to me?” He said, “I will not do anything to you!” He said, “You may be a sheikh but actually you are the son of a hawker. You are not the son of a chief.” He said: “How so?” He said, “Go and ask your mother!” When he came to his mother (he said),</w:t>
            </w:r>
          </w:p>
        </w:tc>
      </w:tr>
      <w:tr w:rsidR="00407D5F" w:rsidRPr="00CE77C1" w14:paraId="7CFEADF3" w14:textId="77777777" w:rsidTr="00763CEC">
        <w:tc>
          <w:tcPr>
            <w:tcW w:w="850" w:type="dxa"/>
          </w:tcPr>
          <w:p w14:paraId="5916D1DB" w14:textId="77777777" w:rsidR="00407D5F" w:rsidRPr="00DA7828" w:rsidRDefault="00407D5F" w:rsidP="00763CEC">
            <w:r>
              <w:t>12:57</w:t>
            </w:r>
          </w:p>
        </w:tc>
        <w:tc>
          <w:tcPr>
            <w:tcW w:w="3969" w:type="dxa"/>
          </w:tcPr>
          <w:p w14:paraId="5B7DAAE7" w14:textId="77777777" w:rsidR="00407D5F" w:rsidRPr="008D4E21" w:rsidRDefault="00407D5F" w:rsidP="00763CEC">
            <w:r w:rsidRPr="008D4E21">
              <w:rPr>
                <w:color w:val="00B050"/>
                <w:lang w:val="en-US"/>
              </w:rPr>
              <w:t xml:space="preserve">“yuṃṃa! āni wlēd man?” gāyle “wlēd-i, inta abū-k ᵊflān rayyis w-hīčiḏ.” gāyil “lā! yā tʕallmī-ni yā </w:t>
            </w:r>
            <w:r w:rsidRPr="008D4E21">
              <w:rPr>
                <w:color w:val="00B050"/>
              </w:rPr>
              <w:t>aḏbaḥ-ič!” yaʕni umm-u mwazzī-he</w:t>
            </w:r>
            <w:r w:rsidRPr="008D4E21">
              <w:rPr>
                <w:color w:val="00B050"/>
                <w:lang w:val="en-US"/>
              </w:rPr>
              <w:t xml:space="preserve"> yaʕni korkutmuş b-at-turuk. gāyil “ʕallim-ni! abū-ye minhu?”</w:t>
            </w:r>
          </w:p>
        </w:tc>
        <w:tc>
          <w:tcPr>
            <w:tcW w:w="4253" w:type="dxa"/>
          </w:tcPr>
          <w:p w14:paraId="7F1252C8" w14:textId="77777777" w:rsidR="00407D5F" w:rsidRPr="001521C1" w:rsidRDefault="00407D5F" w:rsidP="00763CEC">
            <w:pPr>
              <w:rPr>
                <w:highlight w:val="magenta"/>
                <w:lang w:val="en-US" w:bidi="ar-OM"/>
              </w:rPr>
            </w:pPr>
            <w:r w:rsidRPr="008D4E21">
              <w:rPr>
                <w:color w:val="00B050"/>
                <w:lang w:val="en-US" w:bidi="ar-OM"/>
              </w:rPr>
              <w:t xml:space="preserve"> “Mom, whose son am I?” She said, “My son, your father is the chief so-and-so.” He said, “No, you either tell me the truth or I will kill you!” He scared her, it’s </w:t>
            </w:r>
            <w:r w:rsidRPr="008D4E21">
              <w:rPr>
                <w:i/>
                <w:color w:val="00B050"/>
              </w:rPr>
              <w:t xml:space="preserve">korkutmuş </w:t>
            </w:r>
            <w:r w:rsidRPr="008D4E21">
              <w:rPr>
                <w:color w:val="00B050"/>
                <w:lang w:val="en-US"/>
              </w:rPr>
              <w:t>in Turkish</w:t>
            </w:r>
            <w:r w:rsidRPr="008D4E21">
              <w:rPr>
                <w:color w:val="00B050"/>
                <w:lang w:val="en-US" w:bidi="ar-OM"/>
              </w:rPr>
              <w:t xml:space="preserve">. He said, “Tell me, who is my </w:t>
            </w:r>
            <w:r w:rsidRPr="008D4E21">
              <w:rPr>
                <w:color w:val="00B050"/>
                <w:lang w:val="en-US" w:bidi="ar-OM"/>
              </w:rPr>
              <w:lastRenderedPageBreak/>
              <w:t>father!”</w:t>
            </w:r>
          </w:p>
        </w:tc>
      </w:tr>
      <w:tr w:rsidR="00407D5F" w:rsidRPr="00CE77C1" w14:paraId="4B339A3F" w14:textId="77777777" w:rsidTr="00763CEC">
        <w:tc>
          <w:tcPr>
            <w:tcW w:w="850" w:type="dxa"/>
          </w:tcPr>
          <w:p w14:paraId="516447AD" w14:textId="77777777" w:rsidR="00407D5F" w:rsidRPr="008D4E21" w:rsidRDefault="00407D5F" w:rsidP="00763CEC">
            <w:pPr>
              <w:rPr>
                <w:color w:val="00B050"/>
                <w:lang w:val="en-US"/>
              </w:rPr>
            </w:pPr>
            <w:r w:rsidRPr="008D4E21">
              <w:rPr>
                <w:color w:val="00B050"/>
                <w:lang w:val="en-US"/>
              </w:rPr>
              <w:lastRenderedPageBreak/>
              <w:t>13:12</w:t>
            </w:r>
          </w:p>
        </w:tc>
        <w:tc>
          <w:tcPr>
            <w:tcW w:w="3969" w:type="dxa"/>
          </w:tcPr>
          <w:p w14:paraId="0F1E9031" w14:textId="77777777" w:rsidR="00407D5F" w:rsidRPr="008D4E21" w:rsidRDefault="00407D5F" w:rsidP="00763CEC">
            <w:pPr>
              <w:rPr>
                <w:color w:val="00B050"/>
                <w:lang w:val="en-US"/>
              </w:rPr>
            </w:pPr>
            <w:r w:rsidRPr="008D4E21">
              <w:rPr>
                <w:color w:val="00B050"/>
                <w:lang w:val="en-US"/>
              </w:rPr>
              <w:t xml:space="preserve">gāyle “waḷḷa ya-wlēd-i! abū-k aṣ-ṣiḥīḥ mā yṣir-lu </w:t>
            </w:r>
            <w:r w:rsidRPr="008D4E21">
              <w:rPr>
                <w:color w:val="00B050"/>
              </w:rPr>
              <w:t>ḏ̣ane</w:t>
            </w:r>
            <w:r w:rsidRPr="008D4E21">
              <w:rPr>
                <w:color w:val="00B050"/>
                <w:lang w:val="en-US"/>
              </w:rPr>
              <w:t>. w-nahāṛ ǧā-ne hēne biyyāʕ, minšān ta-yṣīr l-abū-</w:t>
            </w:r>
            <w:r w:rsidRPr="008D4E21">
              <w:rPr>
                <w:color w:val="00B050"/>
              </w:rPr>
              <w:t>k ḏ̣ane</w:t>
            </w:r>
            <w:r w:rsidRPr="008D4E21">
              <w:rPr>
                <w:color w:val="00B050"/>
                <w:lang w:val="en-US"/>
              </w:rPr>
              <w:t xml:space="preserve"> čān axalli l-biyyāʕ ynām ʕind-i.” ˗˗ msāwiyye zine yaʕni.</w:t>
            </w:r>
          </w:p>
        </w:tc>
        <w:tc>
          <w:tcPr>
            <w:tcW w:w="4253" w:type="dxa"/>
          </w:tcPr>
          <w:p w14:paraId="228E6133" w14:textId="77777777" w:rsidR="00407D5F" w:rsidRPr="008D4E21" w:rsidRDefault="00407D5F" w:rsidP="00763CEC">
            <w:pPr>
              <w:rPr>
                <w:color w:val="00B050"/>
                <w:highlight w:val="magenta"/>
                <w:lang w:val="en-US" w:bidi="ar-OM"/>
              </w:rPr>
            </w:pPr>
            <w:r w:rsidRPr="008D4E21">
              <w:rPr>
                <w:color w:val="00B050"/>
                <w:lang w:val="en-US" w:bidi="ar-OM"/>
              </w:rPr>
              <w:t>She said, “Honestly, my son! Your father could not have children. One day a hawker came to us and I let him sleep with me in order that your father will have children.” She commited fornication.</w:t>
            </w:r>
          </w:p>
        </w:tc>
      </w:tr>
      <w:tr w:rsidR="00407D5F" w:rsidRPr="00CE77C1" w14:paraId="4EFF3F58" w14:textId="77777777" w:rsidTr="00763CEC">
        <w:tc>
          <w:tcPr>
            <w:tcW w:w="850" w:type="dxa"/>
          </w:tcPr>
          <w:p w14:paraId="15B14FFC" w14:textId="77777777" w:rsidR="00407D5F" w:rsidRPr="006168AD" w:rsidRDefault="00407D5F" w:rsidP="00763CEC">
            <w:r>
              <w:t>13:29</w:t>
            </w:r>
          </w:p>
        </w:tc>
        <w:tc>
          <w:tcPr>
            <w:tcW w:w="3969" w:type="dxa"/>
          </w:tcPr>
          <w:p w14:paraId="4E563C01" w14:textId="77777777" w:rsidR="00407D5F" w:rsidRPr="003F5609" w:rsidRDefault="00407D5F" w:rsidP="00763CEC">
            <w:pPr>
              <w:rPr>
                <w:lang w:val="en-US" w:bidi="ar-OM"/>
              </w:rPr>
            </w:pPr>
            <w:r w:rsidRPr="008D4E21">
              <w:rPr>
                <w:color w:val="00B050"/>
                <w:lang w:val="en-US"/>
              </w:rPr>
              <w:t xml:space="preserve">ǧāy ʕala hāḏa, gāyil “xayyo! doġri tgūl āni wlēd biyyāʕ. saʕalit umm-i, gālat-li </w:t>
            </w:r>
            <w:r w:rsidRPr="008D4E21">
              <w:rPr>
                <w:color w:val="00B050"/>
                <w:lang w:val="en-US" w:bidi="ar-OM"/>
              </w:rPr>
              <w:t xml:space="preserve">abū-k biyyāʕ. fahhim-ni inte šnōn ʕrifit-ni inn-i </w:t>
            </w:r>
            <w:r w:rsidRPr="008D4E21">
              <w:rPr>
                <w:color w:val="00B050"/>
              </w:rPr>
              <w:t>wald</w:t>
            </w:r>
            <w:r w:rsidRPr="008D4E21">
              <w:rPr>
                <w:color w:val="00B050"/>
                <w:lang w:val="en-US" w:bidi="ar-OM"/>
              </w:rPr>
              <w:t xml:space="preserve"> biyyāʕ?”</w:t>
            </w:r>
          </w:p>
        </w:tc>
        <w:tc>
          <w:tcPr>
            <w:tcW w:w="4253" w:type="dxa"/>
          </w:tcPr>
          <w:p w14:paraId="5D48DAD0" w14:textId="77777777" w:rsidR="00407D5F" w:rsidRPr="001521C1" w:rsidRDefault="00407D5F" w:rsidP="00763CEC">
            <w:pPr>
              <w:rPr>
                <w:highlight w:val="magenta"/>
                <w:lang w:val="en-US" w:bidi="ar-OM"/>
              </w:rPr>
            </w:pPr>
            <w:r w:rsidRPr="008D4E21">
              <w:rPr>
                <w:color w:val="00B050"/>
                <w:lang w:val="en-US" w:bidi="ar-OM"/>
              </w:rPr>
              <w:t>He came back to him and said, “My brother, you are telling the truth: I am the son of a hawker. I asked my mother and she said to me, ‘Your father is a hawker.’ But tell me, how did you know that I am the son of a hawker?”</w:t>
            </w:r>
          </w:p>
        </w:tc>
      </w:tr>
      <w:tr w:rsidR="00407D5F" w:rsidRPr="00DD6749" w14:paraId="54F427E6" w14:textId="77777777" w:rsidTr="00763CEC">
        <w:tc>
          <w:tcPr>
            <w:tcW w:w="850" w:type="dxa"/>
          </w:tcPr>
          <w:p w14:paraId="312DEE62" w14:textId="77777777" w:rsidR="00407D5F" w:rsidRDefault="00407D5F" w:rsidP="00763CEC">
            <w:pPr>
              <w:rPr>
                <w:lang w:val="en-US"/>
              </w:rPr>
            </w:pPr>
            <w:r>
              <w:rPr>
                <w:lang w:val="en-US"/>
              </w:rPr>
              <w:t>13:40</w:t>
            </w:r>
          </w:p>
        </w:tc>
        <w:tc>
          <w:tcPr>
            <w:tcW w:w="3969" w:type="dxa"/>
          </w:tcPr>
          <w:p w14:paraId="4A1EF028" w14:textId="77777777" w:rsidR="00407D5F" w:rsidRPr="00DD6749" w:rsidRDefault="00407D5F" w:rsidP="00763CEC">
            <w:pPr>
              <w:rPr>
                <w:lang w:val="en-US"/>
              </w:rPr>
            </w:pPr>
            <w:r w:rsidRPr="008D4E21">
              <w:rPr>
                <w:color w:val="00B050"/>
                <w:lang w:val="en-US"/>
              </w:rPr>
              <w:t>gāyil “yā šēx! āni wakt-inn-i zʕilit min abū-y w-ǧīt ʕalē-k šaddēt ač-</w:t>
            </w:r>
            <w:bookmarkStart w:id="18" w:name="_Hlk132715961"/>
            <w:r w:rsidRPr="008D4E21">
              <w:rPr>
                <w:color w:val="00B050"/>
                <w:lang w:val="en-US"/>
              </w:rPr>
              <w:t xml:space="preserve">časir </w:t>
            </w:r>
            <w:bookmarkEnd w:id="18"/>
            <w:r w:rsidRPr="008D4E21">
              <w:rPr>
                <w:color w:val="00B050"/>
                <w:lang w:val="en-US"/>
              </w:rPr>
              <w:t>ʕa-č-časir. āni šinhi maʕnāt-he? in mā ʕind-i šī. daḥḥič inte š-kuṯur ᵊʕrub-ak.</w:t>
            </w:r>
          </w:p>
        </w:tc>
        <w:tc>
          <w:tcPr>
            <w:tcW w:w="4253" w:type="dxa"/>
          </w:tcPr>
          <w:p w14:paraId="1FEFFE1B" w14:textId="77777777" w:rsidR="00407D5F" w:rsidRPr="001521C1" w:rsidRDefault="00407D5F" w:rsidP="00763CEC">
            <w:pPr>
              <w:rPr>
                <w:highlight w:val="magenta"/>
                <w:lang w:val="en-US" w:bidi="ar-OM"/>
              </w:rPr>
            </w:pPr>
            <w:r w:rsidRPr="008D4E21">
              <w:rPr>
                <w:color w:val="00B050"/>
                <w:lang w:val="en-US" w:bidi="ar-OM"/>
              </w:rPr>
              <w:t>He said, “O sheikh, when I quarreled with my father and came to you, I pitched my tent next to yours. What did I mean by that? I meant that I had nothing. But look how many tribesmen you have!</w:t>
            </w:r>
          </w:p>
        </w:tc>
      </w:tr>
      <w:tr w:rsidR="00407D5F" w:rsidRPr="00DD6749" w14:paraId="4591AAC5" w14:textId="77777777" w:rsidTr="00763CEC">
        <w:tc>
          <w:tcPr>
            <w:tcW w:w="850" w:type="dxa"/>
          </w:tcPr>
          <w:p w14:paraId="35AB9772" w14:textId="77777777" w:rsidR="00407D5F" w:rsidRPr="008D4E21" w:rsidRDefault="00407D5F" w:rsidP="00763CEC">
            <w:pPr>
              <w:rPr>
                <w:color w:val="00B050"/>
                <w:lang w:val="en-US"/>
              </w:rPr>
            </w:pPr>
            <w:r w:rsidRPr="008D4E21">
              <w:rPr>
                <w:color w:val="00B050"/>
                <w:lang w:val="en-US"/>
              </w:rPr>
              <w:t>13:50</w:t>
            </w:r>
          </w:p>
        </w:tc>
        <w:tc>
          <w:tcPr>
            <w:tcW w:w="3969" w:type="dxa"/>
          </w:tcPr>
          <w:p w14:paraId="12DDB1AE" w14:textId="77777777" w:rsidR="00407D5F" w:rsidRPr="008D4E21" w:rsidRDefault="00407D5F" w:rsidP="00763CEC">
            <w:pPr>
              <w:rPr>
                <w:color w:val="00B050"/>
                <w:lang w:val="en-US"/>
              </w:rPr>
            </w:pPr>
            <w:r w:rsidRPr="008D4E21">
              <w:rPr>
                <w:color w:val="00B050"/>
                <w:lang w:val="en-US"/>
              </w:rPr>
              <w:t>lōn min kull bēt lāmm-illi ʕaniz wēya nʕaǧe, āni ṣār ʕind-i arbaʕīn xamsīn ᵊnʕaǧe mā ḏ̣all-illi iḥtiyāǧ. inte gimit ddarrb-illi b-aṭ-ṭabši, b-aṭ-ṭabši, šuġl al-biyyāʕ.”</w:t>
            </w:r>
          </w:p>
        </w:tc>
        <w:tc>
          <w:tcPr>
            <w:tcW w:w="4253" w:type="dxa"/>
          </w:tcPr>
          <w:p w14:paraId="5DF61BB4" w14:textId="77777777" w:rsidR="00407D5F" w:rsidRPr="001521C1" w:rsidRDefault="00407D5F" w:rsidP="00763CEC">
            <w:pPr>
              <w:rPr>
                <w:highlight w:val="magenta"/>
                <w:lang w:val="en-US" w:bidi="ar-OM"/>
              </w:rPr>
            </w:pPr>
            <w:r w:rsidRPr="008D4E21">
              <w:rPr>
                <w:color w:val="00B050"/>
                <w:lang w:val="en-US" w:bidi="ar-OM"/>
              </w:rPr>
              <w:t xml:space="preserve">I would have gathered a goat or a sheep from each tent and so I would have ended up having fourty to fifty sheep. I wouldn’t have any needs anymore. But you sent me the tray, just a tray; and this is something what only  a hawker does.” </w:t>
            </w:r>
          </w:p>
        </w:tc>
      </w:tr>
    </w:tbl>
    <w:p w14:paraId="24FDED8F" w14:textId="77777777" w:rsidR="007140B6" w:rsidRDefault="007140B6">
      <w:pPr>
        <w:pStyle w:val="BodyText2"/>
        <w:spacing w:line="240" w:lineRule="auto"/>
        <w:rPr>
          <w:lang w:val="en-US"/>
        </w:rPr>
      </w:pPr>
    </w:p>
    <w:p w14:paraId="3C8F5327" w14:textId="7A67AB62" w:rsidR="007140B6" w:rsidRDefault="00000000">
      <w:pPr>
        <w:pStyle w:val="Heading2"/>
        <w:rPr>
          <w:lang w:val="es-ES_tradnl"/>
        </w:rPr>
      </w:pPr>
      <w:bookmarkStart w:id="19" w:name="_Toc156305406"/>
      <w:r>
        <w:rPr>
          <w:lang w:val="es-ES_tradnl"/>
        </w:rPr>
        <w:t>Urfa-024</w:t>
      </w:r>
      <w:r w:rsidR="00411DAB">
        <w:rPr>
          <w:lang w:val="es-ES_tradnl"/>
        </w:rPr>
        <w:t>a</w:t>
      </w:r>
      <w:r>
        <w:rPr>
          <w:lang w:val="es-ES_tradnl"/>
        </w:rPr>
        <w:t>_Vegetabels_and_Seasonal_Work-Harran-2010</w:t>
      </w:r>
      <w:bookmarkEnd w:id="19"/>
    </w:p>
    <w:p w14:paraId="1F10A77B" w14:textId="77777777" w:rsidR="00775D04" w:rsidRPr="000E20D7" w:rsidRDefault="00775D04" w:rsidP="00775D04">
      <w:pPr>
        <w:pStyle w:val="List"/>
        <w:rPr>
          <w:lang w:val="de-DE"/>
        </w:rPr>
      </w:pPr>
      <w:r w:rsidRPr="000E20D7">
        <w:rPr>
          <w:lang w:val="de-DE"/>
        </w:rPr>
        <w:t>Ismail, 6.5.2010</w:t>
      </w:r>
    </w:p>
    <w:p w14:paraId="5CF5DE2B" w14:textId="77777777" w:rsidR="00775D04" w:rsidRPr="000E20D7" w:rsidRDefault="00775D04" w:rsidP="00775D04">
      <w:pPr>
        <w:pStyle w:val="List"/>
        <w:rPr>
          <w:noProof/>
          <w:lang w:val="de-DE"/>
        </w:rPr>
      </w:pPr>
      <w:r w:rsidRPr="000E20D7">
        <w:rPr>
          <w:i/>
          <w:lang w:val="de-DE"/>
        </w:rPr>
        <w:t>zalzawāt</w:t>
      </w:r>
      <w:r w:rsidRPr="000E20D7">
        <w:rPr>
          <w:lang w:val="de-DE"/>
        </w:rPr>
        <w:t xml:space="preserve"> und Saisonarbeiter (ab 1:10), 8:01</w:t>
      </w:r>
    </w:p>
    <w:p w14:paraId="5F58F235" w14:textId="77777777" w:rsidR="00775D04" w:rsidRPr="000E20D7" w:rsidRDefault="00775D04" w:rsidP="00775D04">
      <w:pPr>
        <w:rPr>
          <w:noProof/>
          <w:lang w:val="de-DE"/>
        </w:rPr>
      </w:pPr>
    </w:p>
    <w:tbl>
      <w:tblPr>
        <w:tblStyle w:val="TableGrid"/>
        <w:tblW w:w="9071" w:type="dxa"/>
        <w:tblLook w:val="04A0" w:firstRow="1" w:lastRow="0" w:firstColumn="1" w:lastColumn="0" w:noHBand="0" w:noVBand="1"/>
      </w:tblPr>
      <w:tblGrid>
        <w:gridCol w:w="850"/>
        <w:gridCol w:w="3969"/>
        <w:gridCol w:w="4252"/>
      </w:tblGrid>
      <w:tr w:rsidR="00775D04" w:rsidRPr="00954C9D" w14:paraId="7D233397" w14:textId="77777777" w:rsidTr="00763CEC">
        <w:tc>
          <w:tcPr>
            <w:tcW w:w="850" w:type="dxa"/>
          </w:tcPr>
          <w:p w14:paraId="7250CC3E" w14:textId="77777777" w:rsidR="00775D04" w:rsidRPr="00954C9D" w:rsidRDefault="00775D04" w:rsidP="00763CEC">
            <w:r w:rsidRPr="00954C9D">
              <w:t>0</w:t>
            </w:r>
            <w:r>
              <w:t>:</w:t>
            </w:r>
            <w:r w:rsidRPr="00954C9D">
              <w:t>03</w:t>
            </w:r>
          </w:p>
        </w:tc>
        <w:tc>
          <w:tcPr>
            <w:tcW w:w="3969" w:type="dxa"/>
          </w:tcPr>
          <w:p w14:paraId="20B8636E" w14:textId="77777777" w:rsidR="00775D04" w:rsidRPr="00E5697C" w:rsidRDefault="00775D04" w:rsidP="00763CEC">
            <w:pPr>
              <w:rPr>
                <w:color w:val="00B050"/>
              </w:rPr>
            </w:pPr>
            <w:r w:rsidRPr="00E5697C">
              <w:rPr>
                <w:color w:val="00B050"/>
              </w:rPr>
              <w:t>az-zalzawāt xōǧam, al-mayye hāḏi, mayyt-in at trūḥ min hēne, az-zōda, al-barāǧ, az-zōda nisgī-ha, al-mayyt az-zōd al-fazla, ᵊtrūḥ min hēne ʕala Sūriyya. Sūriyya yizraʕūn ʕalē-ha guṭun yizraʕūn ʕalē-ha ḥunṭa, yizraʕūn ʕalē-ha šiʕīr, yizraʕūn ʕalē-ha ʕadas, yizraʕūn ʕalē-ha zalzawāt.</w:t>
            </w:r>
          </w:p>
        </w:tc>
        <w:tc>
          <w:tcPr>
            <w:tcW w:w="4252" w:type="dxa"/>
          </w:tcPr>
          <w:p w14:paraId="5CCB4502" w14:textId="77777777" w:rsidR="00775D04" w:rsidRPr="00E5697C" w:rsidRDefault="00775D04" w:rsidP="00763CEC">
            <w:pPr>
              <w:rPr>
                <w:color w:val="00B050"/>
              </w:rPr>
            </w:pPr>
            <w:r w:rsidRPr="00E5697C">
              <w:rPr>
                <w:color w:val="00B050"/>
              </w:rPr>
              <w:t xml:space="preserve">The </w:t>
            </w:r>
            <w:r w:rsidRPr="00E5697C">
              <w:rPr>
                <w:i/>
                <w:color w:val="00B050"/>
              </w:rPr>
              <w:t>zalzawāt</w:t>
            </w:r>
            <w:r w:rsidRPr="00E5697C">
              <w:rPr>
                <w:color w:val="00B050"/>
              </w:rPr>
              <w:t xml:space="preserve">, my teacher. This water, the water that flows from here is the surplus from the reservoir. We irrigate with the surplus and the abundant water runs from here to Syria. In Syria they grow cotton with it, they grow wheat, they grow barley, the grow lentils, and they grow </w:t>
            </w:r>
            <w:r w:rsidRPr="00E5697C">
              <w:rPr>
                <w:i/>
                <w:color w:val="00B050"/>
              </w:rPr>
              <w:t xml:space="preserve">zalzawāt </w:t>
            </w:r>
            <w:r w:rsidRPr="00E5697C">
              <w:rPr>
                <w:color w:val="00B050"/>
              </w:rPr>
              <w:t>with it.</w:t>
            </w:r>
          </w:p>
        </w:tc>
      </w:tr>
      <w:tr w:rsidR="00775D04" w:rsidRPr="00954C9D" w14:paraId="5709D669" w14:textId="77777777" w:rsidTr="00763CEC">
        <w:tc>
          <w:tcPr>
            <w:tcW w:w="850" w:type="dxa"/>
          </w:tcPr>
          <w:p w14:paraId="4A7F2E34" w14:textId="77777777" w:rsidR="00775D04" w:rsidRPr="00954C9D" w:rsidRDefault="00775D04" w:rsidP="00763CEC">
            <w:r w:rsidRPr="00954C9D">
              <w:t>0</w:t>
            </w:r>
            <w:r>
              <w:t>:</w:t>
            </w:r>
            <w:r w:rsidRPr="00954C9D">
              <w:t>25</w:t>
            </w:r>
          </w:p>
        </w:tc>
        <w:tc>
          <w:tcPr>
            <w:tcW w:w="3969" w:type="dxa"/>
          </w:tcPr>
          <w:p w14:paraId="0C1C4E98" w14:textId="77777777" w:rsidR="00775D04" w:rsidRPr="00E5697C" w:rsidRDefault="00775D04" w:rsidP="00763CEC">
            <w:pPr>
              <w:rPr>
                <w:color w:val="00B050"/>
              </w:rPr>
            </w:pPr>
            <w:r w:rsidRPr="00E5697C">
              <w:rPr>
                <w:color w:val="00B050"/>
              </w:rPr>
              <w:t>maʕnāt az-zalzawāt, al-bēḏinǧān, al-frǝnǧi, aṣ-ṣōṭ, al-xuḏ̣āṛa, al-bǝṣal, an-naʕnāʕ, al-baqdanūs, al-… ǧumlat al-… as-sabze iḥna ngūl az-zalzawāt, zalzawāt yaʕni kalíma qǝṣa – qǝṣa – ē, ᵊngūl aǧ-ǧumla zalzawāt.</w:t>
            </w:r>
          </w:p>
        </w:tc>
        <w:tc>
          <w:tcPr>
            <w:tcW w:w="4252" w:type="dxa"/>
          </w:tcPr>
          <w:p w14:paraId="34FFDE8F" w14:textId="77777777" w:rsidR="00775D04" w:rsidRPr="00E5697C" w:rsidRDefault="00775D04" w:rsidP="00763CEC">
            <w:pPr>
              <w:rPr>
                <w:color w:val="00B050"/>
              </w:rPr>
            </w:pPr>
            <w:r w:rsidRPr="00E5697C">
              <w:rPr>
                <w:color w:val="00B050"/>
              </w:rPr>
              <w:t xml:space="preserve">The meaning of </w:t>
            </w:r>
            <w:r w:rsidRPr="00E5697C">
              <w:rPr>
                <w:i/>
                <w:color w:val="00B050"/>
              </w:rPr>
              <w:t xml:space="preserve">zalzawāt </w:t>
            </w:r>
            <w:r w:rsidRPr="00E5697C">
              <w:rPr>
                <w:color w:val="00B050"/>
              </w:rPr>
              <w:t xml:space="preserve">is: aubergines, tomatoes, chilli pepper, greens, onions, peppermint, parsley. The entirety of all vegetables, this we call </w:t>
            </w:r>
            <w:r w:rsidRPr="00E5697C">
              <w:rPr>
                <w:i/>
                <w:color w:val="00B050"/>
              </w:rPr>
              <w:t xml:space="preserve">zalzawāt. </w:t>
            </w:r>
            <w:r w:rsidRPr="00E5697C">
              <w:rPr>
                <w:color w:val="00B050"/>
              </w:rPr>
              <w:t xml:space="preserve">That means </w:t>
            </w:r>
            <w:r w:rsidRPr="00E5697C">
              <w:rPr>
                <w:i/>
                <w:color w:val="00B050"/>
              </w:rPr>
              <w:t xml:space="preserve">zalzawāt </w:t>
            </w:r>
            <w:r w:rsidRPr="00E5697C">
              <w:rPr>
                <w:color w:val="00B050"/>
              </w:rPr>
              <w:t xml:space="preserve">is a kind of abbreviation. We call the entire vegetables </w:t>
            </w:r>
            <w:r w:rsidRPr="00E5697C">
              <w:rPr>
                <w:i/>
                <w:color w:val="00B050"/>
              </w:rPr>
              <w:t>zalzawāt.</w:t>
            </w:r>
          </w:p>
        </w:tc>
      </w:tr>
      <w:tr w:rsidR="00775D04" w:rsidRPr="00954C9D" w14:paraId="28553B7D" w14:textId="77777777" w:rsidTr="00763CEC">
        <w:tc>
          <w:tcPr>
            <w:tcW w:w="850" w:type="dxa"/>
          </w:tcPr>
          <w:p w14:paraId="2F735868" w14:textId="77777777" w:rsidR="00775D04" w:rsidRPr="00954C9D" w:rsidRDefault="00775D04" w:rsidP="00763CEC">
            <w:r w:rsidRPr="00954C9D">
              <w:lastRenderedPageBreak/>
              <w:t>0</w:t>
            </w:r>
            <w:r>
              <w:t>:</w:t>
            </w:r>
            <w:r w:rsidRPr="00954C9D">
              <w:t>43</w:t>
            </w:r>
          </w:p>
        </w:tc>
        <w:tc>
          <w:tcPr>
            <w:tcW w:w="3969" w:type="dxa"/>
          </w:tcPr>
          <w:p w14:paraId="77135496" w14:textId="77777777" w:rsidR="00775D04" w:rsidRPr="00954C9D" w:rsidRDefault="00775D04" w:rsidP="00763CEC">
            <w:r w:rsidRPr="00E5697C">
              <w:rPr>
                <w:color w:val="00B050"/>
              </w:rPr>
              <w:t>amma in ṭawwalit-he, ᵊtgūl bēḏinǧān, ṣōṭ ᵊfrǝnǧi, bǝṣal, niʕnāʕ, baqdanūs</w:t>
            </w:r>
            <w:r w:rsidRPr="00BA18ED">
              <w:rPr>
                <w:rStyle w:val="FootnoteReference"/>
              </w:rPr>
              <w:footnoteReference w:id="8"/>
            </w:r>
            <w:r w:rsidRPr="00E5697C">
              <w:rPr>
                <w:color w:val="00B050"/>
              </w:rPr>
              <w:t xml:space="preserve"> āā… dubši baṭṭīx. tʕarif al-baṭṭīx? – al-baṭṭīx ē – al-baṭṭīx, ag-garʕa ṣū qabaġı bāmye, yaʕni hāḏi kull-he iḥna b-aǧ-ǧumla, ᵊnsammī-ha zalzawāt.</w:t>
            </w:r>
          </w:p>
        </w:tc>
        <w:tc>
          <w:tcPr>
            <w:tcW w:w="4252" w:type="dxa"/>
          </w:tcPr>
          <w:p w14:paraId="3BA0F148" w14:textId="77777777" w:rsidR="00775D04" w:rsidRPr="00954C9D" w:rsidRDefault="00775D04" w:rsidP="00763CEC">
            <w:r w:rsidRPr="00E5697C">
              <w:rPr>
                <w:color w:val="00B050"/>
              </w:rPr>
              <w:t xml:space="preserve">But if you (want to) make it long you say aubergines, chilli pepper, onions, peppermint, parsley… watermelons, muskmelons. Do you know the muskmelons? – The muskmelons, yes! – The muskmelons, the pumpkins, the okra; in its entirety we call all this </w:t>
            </w:r>
            <w:r w:rsidRPr="00E5697C">
              <w:rPr>
                <w:i/>
                <w:color w:val="00B050"/>
              </w:rPr>
              <w:t>zalzawāt.</w:t>
            </w:r>
          </w:p>
        </w:tc>
      </w:tr>
    </w:tbl>
    <w:p w14:paraId="2783E082" w14:textId="77777777" w:rsidR="007140B6" w:rsidRDefault="007140B6">
      <w:pPr>
        <w:rPr>
          <w:i/>
        </w:rPr>
      </w:pPr>
    </w:p>
    <w:p w14:paraId="0948B452" w14:textId="7626B600" w:rsidR="007140B6" w:rsidRDefault="00000000">
      <w:pPr>
        <w:pStyle w:val="Heading2"/>
        <w:rPr>
          <w:lang w:val="en-US"/>
        </w:rPr>
      </w:pPr>
      <w:bookmarkStart w:id="20" w:name="_Toc156305407"/>
      <w:r>
        <w:rPr>
          <w:lang w:val="en-US"/>
        </w:rPr>
        <w:t>Urfa-024</w:t>
      </w:r>
      <w:r w:rsidR="00411DAB">
        <w:rPr>
          <w:lang w:val="en-US"/>
        </w:rPr>
        <w:t>b</w:t>
      </w:r>
      <w:r>
        <w:rPr>
          <w:lang w:val="en-US"/>
        </w:rPr>
        <w:t>_Vegetabels_and_Seasonal_Work-Harran-2010</w:t>
      </w:r>
      <w:bookmarkEnd w:id="20"/>
    </w:p>
    <w:tbl>
      <w:tblPr>
        <w:tblStyle w:val="TableGrid"/>
        <w:tblW w:w="9071" w:type="dxa"/>
        <w:tblLayout w:type="fixed"/>
        <w:tblLook w:val="04A0" w:firstRow="1" w:lastRow="0" w:firstColumn="1" w:lastColumn="0" w:noHBand="0" w:noVBand="1"/>
      </w:tblPr>
      <w:tblGrid>
        <w:gridCol w:w="849"/>
        <w:gridCol w:w="3970"/>
        <w:gridCol w:w="4252"/>
      </w:tblGrid>
      <w:tr w:rsidR="00775D04" w14:paraId="75E18F09" w14:textId="77777777">
        <w:tc>
          <w:tcPr>
            <w:tcW w:w="849" w:type="dxa"/>
          </w:tcPr>
          <w:p w14:paraId="453A6024" w14:textId="5C89A947" w:rsidR="00775D04" w:rsidRDefault="00775D04" w:rsidP="00775D04">
            <w:pPr>
              <w:rPr>
                <w:lang w:val="en-US"/>
              </w:rPr>
            </w:pPr>
            <w:r>
              <w:rPr>
                <w:lang w:val="en-US"/>
              </w:rPr>
              <w:t>1:10</w:t>
            </w:r>
          </w:p>
        </w:tc>
        <w:tc>
          <w:tcPr>
            <w:tcW w:w="3970" w:type="dxa"/>
          </w:tcPr>
          <w:p w14:paraId="6B872150" w14:textId="51AB804A" w:rsidR="00775D04" w:rsidRDefault="00775D04" w:rsidP="00775D04">
            <w:pPr>
              <w:rPr>
                <w:color w:val="00B050"/>
              </w:rPr>
            </w:pPr>
            <w:r w:rsidRPr="00A714A3">
              <w:rPr>
                <w:color w:val="00B050"/>
                <w:lang w:val="en-US"/>
              </w:rPr>
              <w:t>hēne ʕid-na b-dīrit Ḥarrān, b-al-gaṛāye a</w:t>
            </w:r>
            <w:r w:rsidRPr="00A714A3">
              <w:rPr>
                <w:color w:val="00B050"/>
              </w:rPr>
              <w:t xml:space="preserve">l mā ʕind-u gāʕ, al-gāʕ mā ʕind-u gāʕ milič ta-ngūl arāḏ̣i, mā ʕind-u yimkin ba… mū kull-he ʕid-he bī-hum mā ʕid-hum. al mā ʕind-u gāʕ yirkabūn b-al-ato.. b-al-qamyūnāt yrūḥūn ʕal Anqaṛa yištaġlūn b-al-panǧar yiduggūn qazma, qazma qara qazması nsammī-ha qazma. </w:t>
            </w:r>
          </w:p>
        </w:tc>
        <w:tc>
          <w:tcPr>
            <w:tcW w:w="4252" w:type="dxa"/>
          </w:tcPr>
          <w:p w14:paraId="3A15EAE8" w14:textId="3CB9655B" w:rsidR="00775D04" w:rsidRDefault="00775D04" w:rsidP="00775D04">
            <w:r>
              <w:t>Here with us, in the Plain of Harran, in the villages, (it is like that): The one who does not have land, who has no land, no property, no estates, he cannot… not all of them, but there are people who don’t have it. Those who have no land get on the bus, they get on a truck and go to (the province of) Ankara to work on the turnip fields. They work with a hoe, we call it “black hoe” (in Turkish).</w:t>
            </w:r>
          </w:p>
        </w:tc>
      </w:tr>
      <w:tr w:rsidR="00775D04" w14:paraId="15A184A9" w14:textId="77777777">
        <w:tc>
          <w:tcPr>
            <w:tcW w:w="849" w:type="dxa"/>
          </w:tcPr>
          <w:p w14:paraId="6939346B" w14:textId="488E96CA" w:rsidR="00775D04" w:rsidRDefault="00775D04" w:rsidP="00775D04">
            <w:r w:rsidRPr="00423A59">
              <w:t>1:31</w:t>
            </w:r>
          </w:p>
        </w:tc>
        <w:tc>
          <w:tcPr>
            <w:tcW w:w="3970" w:type="dxa"/>
          </w:tcPr>
          <w:p w14:paraId="529CD94B" w14:textId="077000DB" w:rsidR="00775D04" w:rsidRDefault="00775D04" w:rsidP="00775D04">
            <w:pPr>
              <w:rPr>
                <w:color w:val="00B050"/>
              </w:rPr>
            </w:pPr>
            <w:r w:rsidRPr="00A714A3">
              <w:rPr>
                <w:color w:val="00B050"/>
              </w:rPr>
              <w:t xml:space="preserve">yiduggūn al-… yihawwūn al… al-panǧaṛ yirūḥūn b-al-qamyōnāt b-al-qamyōnāt yōm-in yirūḥūn ʕa-ṭ-ṭarīg yisawwūn qaza, al-qamyūn yōm-in yinǧilib yimūtūn ṯalāṯīn arbaʕīn wāḥad. huṃṃa w ʕaǧāwīn-hum. </w:t>
            </w:r>
          </w:p>
        </w:tc>
        <w:tc>
          <w:tcPr>
            <w:tcW w:w="4252" w:type="dxa"/>
          </w:tcPr>
          <w:p w14:paraId="6648E5B7" w14:textId="4495CCCF" w:rsidR="00775D04" w:rsidRDefault="00775D04" w:rsidP="00775D04">
            <w:r>
              <w:t xml:space="preserve">They dig up (the soil with a hue) to aerate the turnips; they go there on trucks and when they have an accident on the way, when the truck turns, over thirty or fourty of them die, </w:t>
            </w:r>
            <w:r>
              <w:rPr>
                <w:lang w:val="en-US"/>
              </w:rPr>
              <w:t xml:space="preserve">they (all) together with their children. </w:t>
            </w:r>
          </w:p>
        </w:tc>
      </w:tr>
      <w:tr w:rsidR="00775D04" w14:paraId="1F415633" w14:textId="77777777">
        <w:tc>
          <w:tcPr>
            <w:tcW w:w="849" w:type="dxa"/>
          </w:tcPr>
          <w:p w14:paraId="706AFF70" w14:textId="24BE645F" w:rsidR="00775D04" w:rsidRDefault="00775D04" w:rsidP="00775D04">
            <w:r>
              <w:t>1:46</w:t>
            </w:r>
          </w:p>
        </w:tc>
        <w:tc>
          <w:tcPr>
            <w:tcW w:w="3970" w:type="dxa"/>
          </w:tcPr>
          <w:p w14:paraId="53D666CB" w14:textId="7D499E97" w:rsidR="00775D04" w:rsidRDefault="00775D04" w:rsidP="00775D04">
            <w:pPr>
              <w:rPr>
                <w:color w:val="00B050"/>
              </w:rPr>
            </w:pPr>
            <w:r w:rsidRPr="00A714A3">
              <w:rPr>
                <w:color w:val="00B050"/>
              </w:rPr>
              <w:t xml:space="preserve">al-ʕaskarīye, aǧ-ǧandarma mā txallī-hum yirūḥūn b-al-qamyūnāt ᵊtgul-lhum “rūḥu b-al-atabōsāt!” b-al-otobīs b-al-bāṣ as-Sūrīyīn ysammūn bāṣ iḥna ngūl atabōs. yirūḥūn b-al-atabōs, </w:t>
            </w:r>
            <w:bookmarkStart w:id="21" w:name="_Hlk131069557"/>
            <w:r w:rsidRPr="00A714A3">
              <w:rPr>
                <w:color w:val="00B050"/>
              </w:rPr>
              <w:t>al-atabōs daha güvenliy</w:t>
            </w:r>
            <w:bookmarkEnd w:id="21"/>
            <w:r w:rsidRPr="00A714A3">
              <w:rPr>
                <w:color w:val="00B050"/>
              </w:rPr>
              <w:t xml:space="preserve">, </w:t>
            </w:r>
            <w:bookmarkStart w:id="22" w:name="_Hlk131074242"/>
            <w:r w:rsidRPr="00A714A3">
              <w:rPr>
                <w:color w:val="00B050"/>
              </w:rPr>
              <w:t>daha emniyetliy</w:t>
            </w:r>
            <w:bookmarkEnd w:id="22"/>
            <w:r w:rsidRPr="00A714A3">
              <w:rPr>
                <w:color w:val="00B050"/>
              </w:rPr>
              <w:t>.</w:t>
            </w:r>
          </w:p>
        </w:tc>
        <w:tc>
          <w:tcPr>
            <w:tcW w:w="4252" w:type="dxa"/>
          </w:tcPr>
          <w:p w14:paraId="6332645E" w14:textId="5A3A2921" w:rsidR="00775D04" w:rsidRDefault="00775D04" w:rsidP="00775D04">
            <w:pPr>
              <w:rPr>
                <w:color w:val="00B050"/>
              </w:rPr>
            </w:pPr>
            <w:r w:rsidRPr="00A714A3">
              <w:rPr>
                <w:color w:val="00B050"/>
              </w:rPr>
              <w:t>The army, the police</w:t>
            </w:r>
            <w:r w:rsidRPr="00BA18ED">
              <w:rPr>
                <w:rStyle w:val="FootnoteReference"/>
              </w:rPr>
              <w:footnoteReference w:id="9"/>
            </w:r>
            <w:r w:rsidRPr="00A714A3">
              <w:rPr>
                <w:color w:val="00B050"/>
              </w:rPr>
              <w:t xml:space="preserve"> no longer let them go on trucks, they tell them, “Go with buses!” By bus, </w:t>
            </w:r>
            <w:r w:rsidRPr="00A714A3">
              <w:rPr>
                <w:i/>
                <w:color w:val="00B050"/>
              </w:rPr>
              <w:t xml:space="preserve">bāṣ </w:t>
            </w:r>
            <w:r w:rsidRPr="00A714A3">
              <w:rPr>
                <w:color w:val="00B050"/>
              </w:rPr>
              <w:t xml:space="preserve">they say in Syria, but we say </w:t>
            </w:r>
            <w:r w:rsidRPr="00A714A3">
              <w:rPr>
                <w:i/>
                <w:color w:val="00B050"/>
              </w:rPr>
              <w:t xml:space="preserve">atabōs. </w:t>
            </w:r>
            <w:r w:rsidRPr="00A714A3">
              <w:rPr>
                <w:color w:val="00B050"/>
              </w:rPr>
              <w:t xml:space="preserve">So, they go on the bus, </w:t>
            </w:r>
            <w:bookmarkStart w:id="23" w:name="_Hlk131069566"/>
            <w:r w:rsidRPr="00A714A3">
              <w:rPr>
                <w:color w:val="00B050"/>
              </w:rPr>
              <w:t>the bus is more reliable</w:t>
            </w:r>
            <w:bookmarkEnd w:id="23"/>
            <w:r w:rsidRPr="00A714A3">
              <w:rPr>
                <w:color w:val="00B050"/>
              </w:rPr>
              <w:t>, safer (than the truck).</w:t>
            </w:r>
          </w:p>
        </w:tc>
      </w:tr>
      <w:tr w:rsidR="00775D04" w14:paraId="67C409EA" w14:textId="77777777">
        <w:tc>
          <w:tcPr>
            <w:tcW w:w="849" w:type="dxa"/>
          </w:tcPr>
          <w:p w14:paraId="28949328" w14:textId="0D3F4A40" w:rsidR="00775D04" w:rsidRDefault="00775D04" w:rsidP="00775D04">
            <w:r>
              <w:t>1:59</w:t>
            </w:r>
          </w:p>
        </w:tc>
        <w:tc>
          <w:tcPr>
            <w:tcW w:w="3970" w:type="dxa"/>
          </w:tcPr>
          <w:p w14:paraId="66DE3AF3" w14:textId="190C1C2D" w:rsidR="00775D04" w:rsidRDefault="00775D04" w:rsidP="00775D04">
            <w:r w:rsidRPr="00A714A3">
              <w:rPr>
                <w:color w:val="00B050"/>
              </w:rPr>
              <w:t>awwal aǧ-ǧandarma ywaggif-hum ʕa-d-darib w-ǧaʕ-ynazzil ummāʕīn-hum m-al-qamyūn ygūl-lhum “rūḥu b-al-atabōs!” al yrūḥūn ʕa-l-panǧaṛ il ʕēlit-u xamsa sitte ʕašṛa yištaġlūn. ʕumr-u m-al-ʕašṛa fōg iṯnaʕaš ṯilaṭaʕaš sine, bnayyāt wala wēlād mā yufrug.</w:t>
            </w:r>
          </w:p>
        </w:tc>
        <w:tc>
          <w:tcPr>
            <w:tcW w:w="4252" w:type="dxa"/>
          </w:tcPr>
          <w:p w14:paraId="768858D0" w14:textId="5216C5FF" w:rsidR="00775D04" w:rsidRDefault="00775D04" w:rsidP="00775D04">
            <w:r w:rsidRPr="00A714A3">
              <w:rPr>
                <w:color w:val="00B050"/>
              </w:rPr>
              <w:t>First the police started to stop them on the road and let them unload their belongings from the truck telling them, “Go by bus!” As for those who go to work on the turnip fields they are five, six, (up to) ten per family. Above the age of ten, twelve or thirteen they are working, girls and boys alike.</w:t>
            </w:r>
          </w:p>
        </w:tc>
      </w:tr>
      <w:tr w:rsidR="00775D04" w14:paraId="142FBFD2" w14:textId="77777777">
        <w:tc>
          <w:tcPr>
            <w:tcW w:w="849" w:type="dxa"/>
          </w:tcPr>
          <w:p w14:paraId="66BD34A4" w14:textId="52548050" w:rsidR="00775D04" w:rsidRDefault="00775D04" w:rsidP="00775D04">
            <w:r>
              <w:t>2:15</w:t>
            </w:r>
          </w:p>
        </w:tc>
        <w:tc>
          <w:tcPr>
            <w:tcW w:w="3970" w:type="dxa"/>
          </w:tcPr>
          <w:p w14:paraId="0399613B" w14:textId="2C3BB1C9" w:rsidR="00775D04" w:rsidRDefault="00775D04" w:rsidP="00775D04">
            <w:r w:rsidRPr="00252BC6">
              <w:rPr>
                <w:color w:val="00B050"/>
              </w:rPr>
              <w:t>yduggūn qazma yāxḏūn yōmiyye ʕišrīn ṯalāṯīn malyūn, lēṛa, al-wāḥad al-ʕēle čam wāḥad yištaġlūn ʕašṛa yōmīt-hum mītēn waraga mītēn w-xamsīn ʕala mǝṭraḥ aš-šuġul, aš-šuġul yōm-in šuġul kaṯīr w-</w:t>
            </w:r>
            <w:r w:rsidRPr="00252BC6">
              <w:rPr>
                <w:color w:val="00B050"/>
              </w:rPr>
              <w:lastRenderedPageBreak/>
              <w:t xml:space="preserve">māmiš ḥade al-yōmiyye qālye. </w:t>
            </w:r>
          </w:p>
        </w:tc>
        <w:tc>
          <w:tcPr>
            <w:tcW w:w="4252" w:type="dxa"/>
          </w:tcPr>
          <w:p w14:paraId="2E33CC42" w14:textId="3586C1B5" w:rsidR="00775D04" w:rsidRDefault="00775D04" w:rsidP="00775D04">
            <w:r w:rsidRPr="00252BC6">
              <w:rPr>
                <w:color w:val="00B050"/>
              </w:rPr>
              <w:lastRenderedPageBreak/>
              <w:t xml:space="preserve">When they work with the hoe their daily wage is ten to thirty million Lira; for one person; a family, according to how many there are working, they (earn) 200 Lira when they are ten. Or 250, it depends on the </w:t>
            </w:r>
            <w:r w:rsidRPr="00252BC6">
              <w:rPr>
                <w:color w:val="00B050"/>
              </w:rPr>
              <w:lastRenderedPageBreak/>
              <w:t>working place. And if there is a lot of work and no people then the daily wage is high.</w:t>
            </w:r>
          </w:p>
        </w:tc>
      </w:tr>
      <w:tr w:rsidR="00775D04" w14:paraId="1AA44C4A" w14:textId="77777777">
        <w:tc>
          <w:tcPr>
            <w:tcW w:w="849" w:type="dxa"/>
          </w:tcPr>
          <w:p w14:paraId="06DE857A" w14:textId="69513DBE" w:rsidR="00775D04" w:rsidRDefault="00775D04" w:rsidP="00775D04">
            <w:r>
              <w:lastRenderedPageBreak/>
              <w:t>2:32</w:t>
            </w:r>
          </w:p>
        </w:tc>
        <w:tc>
          <w:tcPr>
            <w:tcW w:w="3970" w:type="dxa"/>
          </w:tcPr>
          <w:p w14:paraId="21B356EA" w14:textId="4D19D1D2" w:rsidR="00775D04" w:rsidRDefault="00775D04" w:rsidP="00775D04">
            <w:r w:rsidRPr="00252BC6">
              <w:rPr>
                <w:color w:val="00B050"/>
              </w:rPr>
              <w:t xml:space="preserve">yōm-in šuġul māmiš w-mille čiṯīr al-yōmiyye tigaʕ [tigaḥ], tinzil. bēn al-ʕišrīn wa-ṯalāṯīn tilʕab (al-)yōmīt ar-rās al-ādami, al-farid. ᵊmn-aṣ-ṣubuḥ l-al-maġrib, </w:t>
            </w:r>
            <w:r>
              <w:rPr>
                <w:color w:val="00B050"/>
              </w:rPr>
              <w:t>yḏ̣all</w:t>
            </w:r>
            <w:r w:rsidRPr="00252BC6">
              <w:rPr>
                <w:color w:val="00B050"/>
              </w:rPr>
              <w:t xml:space="preserve"> min tuṭluʕ aš-šamis lummun-ma tġīb aš-šamis </w:t>
            </w:r>
            <w:r>
              <w:rPr>
                <w:color w:val="00B050"/>
              </w:rPr>
              <w:t>yḏ̣all</w:t>
            </w:r>
            <w:r w:rsidRPr="00252BC6">
              <w:rPr>
                <w:color w:val="00B050"/>
              </w:rPr>
              <w:t xml:space="preserve"> ydugg qazme.</w:t>
            </w:r>
          </w:p>
        </w:tc>
        <w:tc>
          <w:tcPr>
            <w:tcW w:w="4252" w:type="dxa"/>
          </w:tcPr>
          <w:p w14:paraId="781A0E52" w14:textId="18C9858E" w:rsidR="00775D04" w:rsidRDefault="00775D04" w:rsidP="00775D04">
            <w:r w:rsidRPr="00252BC6">
              <w:rPr>
                <w:color w:val="00B050"/>
              </w:rPr>
              <w:t>But when there is no work and many people, the daily wage goes down. The daily wage per head fluctuates between twenty and thirty for one person. (They work) from the morning to the sunset. From the time the sun rises until the time the sun goes down they work with the hoe.</w:t>
            </w:r>
          </w:p>
        </w:tc>
      </w:tr>
      <w:tr w:rsidR="00775D04" w14:paraId="02A89D06" w14:textId="77777777">
        <w:tc>
          <w:tcPr>
            <w:tcW w:w="849" w:type="dxa"/>
          </w:tcPr>
          <w:p w14:paraId="2C0F66F6" w14:textId="7CE832E4" w:rsidR="00775D04" w:rsidRDefault="00775D04" w:rsidP="00775D04">
            <w:r>
              <w:t>2:47</w:t>
            </w:r>
          </w:p>
        </w:tc>
        <w:tc>
          <w:tcPr>
            <w:tcW w:w="3970" w:type="dxa"/>
          </w:tcPr>
          <w:p w14:paraId="65EDA80F" w14:textId="48532B16" w:rsidR="00775D04" w:rsidRDefault="00775D04" w:rsidP="00775D04">
            <w:r w:rsidRPr="00252BC6">
              <w:rPr>
                <w:color w:val="00B050"/>
              </w:rPr>
              <w:t>ʕa-ḏ̣-ḏ̣uhur yākul akil sāʕa zimān mōḷa baʕdēn uxra ydugg qazme, yduggūn yištaġlūn arbaʕ tušhur xamis tušhur yaʕni yōm olaraq mīye w-ʕišrīn mīye w-xamsīn yōm yištaġlūn.</w:t>
            </w:r>
          </w:p>
        </w:tc>
        <w:tc>
          <w:tcPr>
            <w:tcW w:w="4252" w:type="dxa"/>
          </w:tcPr>
          <w:p w14:paraId="6955263B" w14:textId="18C24601" w:rsidR="00775D04" w:rsidRDefault="00775D04" w:rsidP="00775D04">
            <w:r w:rsidRPr="00252BC6">
              <w:rPr>
                <w:color w:val="00B050"/>
              </w:rPr>
              <w:t>At noon they eat, there is one hour break then they work again with the hoe. They are working for four or five months, that means in days they work 120 to 150 days.</w:t>
            </w:r>
          </w:p>
        </w:tc>
      </w:tr>
      <w:tr w:rsidR="00775D04" w14:paraId="7DB9D6A2" w14:textId="77777777">
        <w:tc>
          <w:tcPr>
            <w:tcW w:w="849" w:type="dxa"/>
          </w:tcPr>
          <w:p w14:paraId="199C9EC3" w14:textId="7183BAE9" w:rsidR="00775D04" w:rsidRDefault="00775D04" w:rsidP="00775D04">
            <w:pPr>
              <w:rPr>
                <w:color w:val="00B050"/>
              </w:rPr>
            </w:pPr>
            <w:r w:rsidRPr="00252BC6">
              <w:rPr>
                <w:color w:val="00B050"/>
              </w:rPr>
              <w:t>3:00</w:t>
            </w:r>
          </w:p>
        </w:tc>
        <w:tc>
          <w:tcPr>
            <w:tcW w:w="3970" w:type="dxa"/>
          </w:tcPr>
          <w:p w14:paraId="28835F6F" w14:textId="3C3C032B" w:rsidR="00775D04" w:rsidRDefault="00775D04" w:rsidP="00775D04">
            <w:pPr>
              <w:rPr>
                <w:color w:val="00B050"/>
              </w:rPr>
            </w:pPr>
            <w:r w:rsidRPr="00252BC6">
              <w:rPr>
                <w:color w:val="00B050"/>
              </w:rPr>
              <w:t>al-bēt an-normāl al-bēt al ʕind-u xamis ʕāylāt [frād] sitte sabʕe b-bṭāl aš-šuġul yiǧībūn ʕašaṛa ᵊṯnaʕaš xamǝstaʕaš alif lēṛa turki. yiǧībūn yqazniǧūn mǝṣāri. bidūn maṣraf-hum bidūn akil-hum bidūn kullši. Yōm-in yiǧūn hēne kull bēt xamǝstaʕaš alif ʕišrīn alif yiǧīb mǝṣāri il ʕēlt-u, al ʕind-u walad-in lāḥiǧ yǧawwz-u b-al-flūs haḏannīč.</w:t>
            </w:r>
          </w:p>
        </w:tc>
        <w:tc>
          <w:tcPr>
            <w:tcW w:w="4252" w:type="dxa"/>
          </w:tcPr>
          <w:p w14:paraId="52F0DF78" w14:textId="25F9AAA2" w:rsidR="00775D04" w:rsidRDefault="00775D04" w:rsidP="00775D04">
            <w:pPr>
              <w:rPr>
                <w:color w:val="00B050"/>
              </w:rPr>
            </w:pPr>
            <w:r w:rsidRPr="00252BC6">
              <w:rPr>
                <w:color w:val="00B050"/>
              </w:rPr>
              <w:t xml:space="preserve">A normal family that consists of five, six or seven members take home 10-, 12-, 15,000 Turkish Lira at the end of the season. They earn (this amount of) money except their costs, except their food, except everything. When they come back here, every family brings 15 to 20,000 Lira to their extended family. The one who has an adolescent son will (now) marry him off with that money. </w:t>
            </w:r>
          </w:p>
        </w:tc>
      </w:tr>
      <w:tr w:rsidR="00775D04" w14:paraId="75FB4D3E" w14:textId="77777777">
        <w:tc>
          <w:tcPr>
            <w:tcW w:w="849" w:type="dxa"/>
          </w:tcPr>
          <w:p w14:paraId="5D6BEF19" w14:textId="72A1E0D8" w:rsidR="00775D04" w:rsidRDefault="00775D04" w:rsidP="00775D04">
            <w:r>
              <w:t>3:27</w:t>
            </w:r>
          </w:p>
        </w:tc>
        <w:tc>
          <w:tcPr>
            <w:tcW w:w="3970" w:type="dxa"/>
          </w:tcPr>
          <w:p w14:paraId="10C081CE" w14:textId="5648C9AF" w:rsidR="00775D04" w:rsidRDefault="00775D04" w:rsidP="00775D04">
            <w:r w:rsidRPr="00252BC6">
              <w:rPr>
                <w:color w:val="00B050"/>
              </w:rPr>
              <w:t xml:space="preserve">al mā ʕind-u walad… – w yirǧaʕūn baʕda l-bēt? – yiǧūn ʕala bēt-hum haḏōl, yiǧūn ʕugub, baʕad xamǝs tušhur miyye w-xamsīn yōm yirǧaʕūn ʕala byūt-hum. </w:t>
            </w:r>
          </w:p>
        </w:tc>
        <w:tc>
          <w:tcPr>
            <w:tcW w:w="4252" w:type="dxa"/>
          </w:tcPr>
          <w:p w14:paraId="444068A5" w14:textId="392F7AB9" w:rsidR="00775D04" w:rsidRDefault="00775D04" w:rsidP="00775D04">
            <w:pPr>
              <w:rPr>
                <w:color w:val="00B050"/>
              </w:rPr>
            </w:pPr>
            <w:r w:rsidRPr="00252BC6">
              <w:rPr>
                <w:color w:val="00B050"/>
              </w:rPr>
              <w:t>The one who has no son… – Do they return home? – Yes, they return home, after five, six months they return, after hundred or 150 days they come back home.</w:t>
            </w:r>
          </w:p>
        </w:tc>
      </w:tr>
      <w:tr w:rsidR="00775D04" w14:paraId="2B947F65" w14:textId="77777777">
        <w:tc>
          <w:tcPr>
            <w:tcW w:w="849" w:type="dxa"/>
          </w:tcPr>
          <w:p w14:paraId="44CF326B" w14:textId="7502D10A" w:rsidR="00775D04" w:rsidRDefault="00775D04" w:rsidP="00775D04">
            <w:r>
              <w:t>3:36</w:t>
            </w:r>
          </w:p>
        </w:tc>
        <w:tc>
          <w:tcPr>
            <w:tcW w:w="3970" w:type="dxa"/>
          </w:tcPr>
          <w:p w14:paraId="5BCE061D" w14:textId="7A328F73" w:rsidR="00775D04" w:rsidRDefault="00775D04" w:rsidP="00775D04">
            <w:pPr>
              <w:rPr>
                <w:color w:val="00B050"/>
              </w:rPr>
            </w:pPr>
            <w:r w:rsidRPr="00252BC6">
              <w:rPr>
                <w:color w:val="00B050"/>
              </w:rPr>
              <w:t>baʕad-ma yirǧaʕūn ʕala byūt-hum hēne ʕād ydaššin šunhu ydaššin ʕād b-Urfa b-Ḥarrān? ydaššin ḥōš [ḥawš] al-guṭun, ygūmūn yḥūšūn guṭun ʕād haḏōle yōm-in yirǧaʕūn. yḥūšūn al-guṭun al-</w:t>
            </w:r>
            <w:r>
              <w:rPr>
                <w:color w:val="00B050"/>
              </w:rPr>
              <w:t>kīlow</w:t>
            </w:r>
            <w:r w:rsidRPr="00252BC6">
              <w:rPr>
                <w:color w:val="00B050"/>
              </w:rPr>
              <w:t xml:space="preserve"> ǟǟǟ b-ʕišrīn ǧiriš – b-ʕišrīn ǧiriš – ē, al-xamǝs kīlawāt b-lēṛa. </w:t>
            </w:r>
          </w:p>
        </w:tc>
        <w:tc>
          <w:tcPr>
            <w:tcW w:w="4252" w:type="dxa"/>
          </w:tcPr>
          <w:p w14:paraId="09CD7F2C" w14:textId="6757CEF6" w:rsidR="00775D04" w:rsidRDefault="00775D04" w:rsidP="00775D04">
            <w:pPr>
              <w:rPr>
                <w:color w:val="00B050"/>
              </w:rPr>
            </w:pPr>
            <w:r w:rsidRPr="00252BC6">
              <w:rPr>
                <w:color w:val="00B050"/>
              </w:rPr>
              <w:t>After they have come home, what begins here in Urfa and Harran again? The picking of the cotton begins. So they start to pick cotton when they have come back. They pick cotton and they get 20 Kuruş for one kilo. – 20 Kuruş – Yes, that means 1 Lira for five kilos.</w:t>
            </w:r>
          </w:p>
        </w:tc>
      </w:tr>
      <w:tr w:rsidR="00775D04" w14:paraId="60B4F84C" w14:textId="77777777">
        <w:tc>
          <w:tcPr>
            <w:tcW w:w="849" w:type="dxa"/>
          </w:tcPr>
          <w:p w14:paraId="7AE8194F" w14:textId="09E9FE23" w:rsidR="00775D04" w:rsidRDefault="00775D04" w:rsidP="00775D04">
            <w:r w:rsidRPr="00252BC6">
              <w:t>3:56</w:t>
            </w:r>
          </w:p>
        </w:tc>
        <w:tc>
          <w:tcPr>
            <w:tcW w:w="3970" w:type="dxa"/>
          </w:tcPr>
          <w:p w14:paraId="351FE0D0" w14:textId="28B49F97" w:rsidR="00775D04" w:rsidRDefault="00775D04" w:rsidP="00775D04">
            <w:pPr>
              <w:rPr>
                <w:color w:val="00B050"/>
              </w:rPr>
            </w:pPr>
            <w:r w:rsidRPr="00252BC6">
              <w:rPr>
                <w:color w:val="00B050"/>
              </w:rPr>
              <w:t>rās al-ādami – ǧilīl – ē, rās al-ādami l-al-maġrib yiḥūš miyyit kīlo guṭun in ṣār ḥābūb yištaġil ḥābūb yaʕni ḥābūb tʕarif ḥābūb? çalışkan yaʕni. l-al-maġrib yimli bandač guṭun taġrīban imyit kīlow iḥna ngūl, ʕišrīn lēṛa yōmīt-u [yō</w:t>
            </w:r>
            <w:r w:rsidRPr="00252BC6">
              <w:rPr>
                <w:color w:val="00B050"/>
                <w:vertAlign w:val="superscript"/>
              </w:rPr>
              <w:t>w</w:t>
            </w:r>
            <w:r w:rsidRPr="00252BC6">
              <w:rPr>
                <w:color w:val="00B050"/>
              </w:rPr>
              <w:t xml:space="preserve">mītu]. </w:t>
            </w:r>
          </w:p>
        </w:tc>
        <w:tc>
          <w:tcPr>
            <w:tcW w:w="4252" w:type="dxa"/>
          </w:tcPr>
          <w:p w14:paraId="230061CF" w14:textId="2A74B1AF" w:rsidR="00775D04" w:rsidRDefault="00775D04" w:rsidP="00775D04">
            <w:pPr>
              <w:rPr>
                <w:color w:val="00B050"/>
              </w:rPr>
            </w:pPr>
            <w:r w:rsidRPr="00252BC6">
              <w:rPr>
                <w:color w:val="00B050"/>
              </w:rPr>
              <w:t xml:space="preserve">Each person – This is little. – Yes. Until sunset they pick hundred kilos of cotton per head. If one is diligent, if one works a lot. You know the word </w:t>
            </w:r>
            <w:r w:rsidRPr="00252BC6">
              <w:rPr>
                <w:i/>
                <w:color w:val="00B050"/>
              </w:rPr>
              <w:t xml:space="preserve">ḥābūb, </w:t>
            </w:r>
            <w:r w:rsidRPr="00252BC6">
              <w:rPr>
                <w:color w:val="00B050"/>
              </w:rPr>
              <w:t xml:space="preserve">don’t you? It means </w:t>
            </w:r>
            <w:r w:rsidRPr="00252BC6">
              <w:rPr>
                <w:i/>
                <w:color w:val="00B050"/>
              </w:rPr>
              <w:t xml:space="preserve">çalışkan </w:t>
            </w:r>
            <w:r w:rsidRPr="00252BC6">
              <w:rPr>
                <w:color w:val="00B050"/>
              </w:rPr>
              <w:t>(in Turkish). Until the sunset each person fills one large sack of cotton, let’s say approximately hundred kilos and he gets 20 Lira as his daily wage.</w:t>
            </w:r>
          </w:p>
        </w:tc>
      </w:tr>
      <w:tr w:rsidR="00775D04" w14:paraId="0F06EDDB" w14:textId="77777777">
        <w:tc>
          <w:tcPr>
            <w:tcW w:w="849" w:type="dxa"/>
          </w:tcPr>
          <w:p w14:paraId="19A65AFF" w14:textId="4E056FDB" w:rsidR="00775D04" w:rsidRDefault="00775D04" w:rsidP="00775D04">
            <w:pPr>
              <w:rPr>
                <w:color w:val="00B050"/>
              </w:rPr>
            </w:pPr>
            <w:r w:rsidRPr="00252BC6">
              <w:rPr>
                <w:color w:val="00B050"/>
              </w:rPr>
              <w:t>4:14</w:t>
            </w:r>
          </w:p>
        </w:tc>
        <w:tc>
          <w:tcPr>
            <w:tcW w:w="3970" w:type="dxa"/>
          </w:tcPr>
          <w:p w14:paraId="1DFDA4E2" w14:textId="5829E247" w:rsidR="00775D04" w:rsidRDefault="00775D04" w:rsidP="00775D04">
            <w:pPr>
              <w:rPr>
                <w:color w:val="00B050"/>
              </w:rPr>
            </w:pPr>
            <w:r w:rsidRPr="00252BC6">
              <w:rPr>
                <w:color w:val="00B050"/>
              </w:rPr>
              <w:t xml:space="preserve">ʕa-l-ʕēle ʕād, amma hēne mǝṣraf </w:t>
            </w:r>
            <w:r w:rsidRPr="00651FD3">
              <w:rPr>
                <w:color w:val="00B050"/>
                <w:highlight w:val="red"/>
              </w:rPr>
              <w:t>mā-l-hum</w:t>
            </w:r>
            <w:r w:rsidRPr="00252BC6">
              <w:rPr>
                <w:color w:val="00B050"/>
              </w:rPr>
              <w:t xml:space="preserve"> čünkü bēt-u ġādi w-yiǧi hēne ḥōš guṭun imyitēn mitr ʕan bēt-u, lā yinṭi ḥagg darib lā yinṭi ḥagg atabōs lā yinṭi ḥagg </w:t>
            </w:r>
            <w:r w:rsidRPr="00252BC6">
              <w:rPr>
                <w:color w:val="00B050"/>
              </w:rPr>
              <w:lastRenderedPageBreak/>
              <w:t xml:space="preserve">ačil. ᵊb-ǧarīt-u yištáġil zād šahrēn yḥūšūn guṭun. </w:t>
            </w:r>
          </w:p>
        </w:tc>
        <w:tc>
          <w:tcPr>
            <w:tcW w:w="4252" w:type="dxa"/>
          </w:tcPr>
          <w:p w14:paraId="26AB2714" w14:textId="33902129" w:rsidR="00775D04" w:rsidRDefault="00775D04" w:rsidP="00775D04">
            <w:pPr>
              <w:rPr>
                <w:color w:val="00B050"/>
              </w:rPr>
            </w:pPr>
            <w:r w:rsidRPr="00252BC6">
              <w:rPr>
                <w:color w:val="00B050"/>
              </w:rPr>
              <w:lastRenderedPageBreak/>
              <w:t xml:space="preserve">For the family is… but here they do not have expenses, because his house is over there and he comes here for picking the cotton, just two hundred meters from his house. He does not </w:t>
            </w:r>
            <w:r w:rsidRPr="00252BC6">
              <w:rPr>
                <w:color w:val="00B050"/>
              </w:rPr>
              <w:lastRenderedPageBreak/>
              <w:t>have to pay for the journey, nor does he have to pay for the bus, nor for the food. Another two months he picks cotton in his village.</w:t>
            </w:r>
          </w:p>
        </w:tc>
      </w:tr>
      <w:tr w:rsidR="00775D04" w14:paraId="1FFBA93A" w14:textId="77777777">
        <w:tc>
          <w:tcPr>
            <w:tcW w:w="849" w:type="dxa"/>
          </w:tcPr>
          <w:p w14:paraId="17DF97E5" w14:textId="44C33E8F" w:rsidR="00775D04" w:rsidRDefault="00775D04" w:rsidP="00775D04">
            <w:pPr>
              <w:rPr>
                <w:color w:val="00B050"/>
              </w:rPr>
            </w:pPr>
            <w:r w:rsidRPr="00252BC6">
              <w:rPr>
                <w:color w:val="00B050"/>
              </w:rPr>
              <w:lastRenderedPageBreak/>
              <w:t>4:27</w:t>
            </w:r>
          </w:p>
        </w:tc>
        <w:tc>
          <w:tcPr>
            <w:tcW w:w="3970" w:type="dxa"/>
          </w:tcPr>
          <w:p w14:paraId="77D2DB8B" w14:textId="6EEA6AB1" w:rsidR="00775D04" w:rsidRDefault="00775D04" w:rsidP="00775D04">
            <w:pPr>
              <w:rPr>
                <w:color w:val="00B050"/>
              </w:rPr>
            </w:pPr>
            <w:r w:rsidRPr="00252BC6">
              <w:rPr>
                <w:color w:val="00B050"/>
              </w:rPr>
              <w:t xml:space="preserve">al-bēt al-ḥabūb al yištaġil yiḥūš ʕišrīn ṯalāṯīn ṭōn guṭun. zād yṣīr-lu xamǝs sitt ālāf līra. baʕad-ma yāxḏūn ᵊflūs-hum al-mǝṣāri al yḥūš al-guṭun yāxḏūn ḏaxīrit-hum. ḥunṭa yāxḏūn ʕa-l-bēt xams ᵊmīt </w:t>
            </w:r>
            <w:r>
              <w:rPr>
                <w:color w:val="00B050"/>
              </w:rPr>
              <w:t>kīlow</w:t>
            </w:r>
            <w:r w:rsidRPr="00252BC6">
              <w:rPr>
                <w:color w:val="00B050"/>
              </w:rPr>
              <w:t xml:space="preserve">. </w:t>
            </w:r>
          </w:p>
        </w:tc>
        <w:tc>
          <w:tcPr>
            <w:tcW w:w="4252" w:type="dxa"/>
          </w:tcPr>
          <w:p w14:paraId="6F3D5BE7" w14:textId="135B86DB" w:rsidR="00775D04" w:rsidRDefault="00775D04" w:rsidP="00775D04">
            <w:pPr>
              <w:rPr>
                <w:color w:val="00B050"/>
              </w:rPr>
            </w:pPr>
            <w:r w:rsidRPr="00252BC6">
              <w:rPr>
                <w:color w:val="00B050"/>
              </w:rPr>
              <w:t>A hardworking family picks twenty to thirty tons of cotton. So they get five to six thousand Lira. After they have got their money, those who have picked cotton take their winter stock. They bring five hundred kilos of wheat home.</w:t>
            </w:r>
          </w:p>
        </w:tc>
      </w:tr>
      <w:tr w:rsidR="00775D04" w14:paraId="4574AF05" w14:textId="77777777">
        <w:tc>
          <w:tcPr>
            <w:tcW w:w="849" w:type="dxa"/>
          </w:tcPr>
          <w:p w14:paraId="1497D6BD" w14:textId="798A642C" w:rsidR="00775D04" w:rsidRDefault="00775D04" w:rsidP="00775D04">
            <w:r>
              <w:t>4:44</w:t>
            </w:r>
          </w:p>
        </w:tc>
        <w:tc>
          <w:tcPr>
            <w:tcW w:w="3970" w:type="dxa"/>
          </w:tcPr>
          <w:p w14:paraId="2015BAC6" w14:textId="10051630" w:rsidR="00775D04" w:rsidRDefault="00775D04" w:rsidP="00775D04">
            <w:pPr>
              <w:rPr>
                <w:color w:val="00B050"/>
              </w:rPr>
            </w:pPr>
            <w:r w:rsidRPr="00252BC6">
              <w:rPr>
                <w:color w:val="00B050"/>
              </w:rPr>
              <w:t xml:space="preserve">yāxḏūn samin, arbaʕ xamǝs dibābi tanak ṯimanṭaʕaš litar, ayčiček yaġi iḥna nsammī-´ w-yāxḏūn sukkar čāy miyyit </w:t>
            </w:r>
            <w:r>
              <w:rPr>
                <w:color w:val="00B050"/>
              </w:rPr>
              <w:t>kīlow</w:t>
            </w:r>
            <w:r w:rsidRPr="00252BC6">
              <w:rPr>
                <w:color w:val="00B050"/>
              </w:rPr>
              <w:t xml:space="preserve">, w-yāxḏūn čāy ʕašǝr kīlawāt, yāxḏūn xamǝs ṭōrbāt sitt ʕalāyiǧ mīt kīlo burġul ʕēš, mīt kīlo burġul čīga nsammī-´ čīy köfte ysawwūn. </w:t>
            </w:r>
          </w:p>
        </w:tc>
        <w:tc>
          <w:tcPr>
            <w:tcW w:w="4252" w:type="dxa"/>
          </w:tcPr>
          <w:p w14:paraId="7CAAF48D" w14:textId="27CDF688" w:rsidR="00775D04" w:rsidRDefault="00775D04" w:rsidP="00775D04">
            <w:pPr>
              <w:rPr>
                <w:color w:val="00B050"/>
              </w:rPr>
            </w:pPr>
            <w:r w:rsidRPr="00252BC6">
              <w:rPr>
                <w:color w:val="00B050"/>
              </w:rPr>
              <w:t xml:space="preserve">They take ghee, four or five canisters, eighteen litres of sunflower oil as we say. They also take hundred kilo sugar for tea, ten kilo tea, and five or six sacks, that is hundred kilo, of coarse bulgur and hundred kilo of fine bulgur to make </w:t>
            </w:r>
            <w:r w:rsidRPr="00252BC6">
              <w:rPr>
                <w:i/>
                <w:color w:val="00B050"/>
              </w:rPr>
              <w:t>çiğ köfte</w:t>
            </w:r>
            <w:r w:rsidRPr="00252BC6">
              <w:rPr>
                <w:color w:val="00B050"/>
              </w:rPr>
              <w:t>.</w:t>
            </w:r>
          </w:p>
        </w:tc>
      </w:tr>
      <w:tr w:rsidR="00775D04" w14:paraId="2E5CCC5C" w14:textId="77777777">
        <w:tc>
          <w:tcPr>
            <w:tcW w:w="849" w:type="dxa"/>
          </w:tcPr>
          <w:p w14:paraId="286B3EF1" w14:textId="3A36E5FD" w:rsidR="00775D04" w:rsidRDefault="00775D04" w:rsidP="00775D04">
            <w:r>
              <w:t>5:02</w:t>
            </w:r>
          </w:p>
        </w:tc>
        <w:tc>
          <w:tcPr>
            <w:tcW w:w="3970" w:type="dxa"/>
          </w:tcPr>
          <w:p w14:paraId="355A5B26" w14:textId="1A24F90A" w:rsidR="00775D04" w:rsidRDefault="00775D04" w:rsidP="00775D04">
            <w:pPr>
              <w:rPr>
                <w:color w:val="00B050"/>
              </w:rPr>
            </w:pPr>
            <w:r w:rsidRPr="00252BC6">
              <w:rPr>
                <w:color w:val="00B050"/>
              </w:rPr>
              <w:t xml:space="preserve">ḏaxǝrt-u b-al-bēt b-aš-štē, al yākul-he kull-he b-aǧ-ǧumle yāxuḏ-hum, ᵊb-nōba wəḥde, kull-he yḥuṭṭ-ha b-al-bēt. alif lēṛa, alfēn lēṛa yḥuṭṭ ḏaxre. baʕdēn-ma yḥuṭṭ ḏaxǝrt-u ʕād mā yištaġlūn yugǝʕdūn b-aš-štē, b-aš-štē ʕād yugǝʕdūn hēne. </w:t>
            </w:r>
          </w:p>
        </w:tc>
        <w:tc>
          <w:tcPr>
            <w:tcW w:w="4252" w:type="dxa"/>
          </w:tcPr>
          <w:p w14:paraId="6667921A" w14:textId="280944EB" w:rsidR="00775D04" w:rsidRDefault="00775D04" w:rsidP="00775D04">
            <w:r w:rsidRPr="00252BC6">
              <w:rPr>
                <w:color w:val="00B050"/>
              </w:rPr>
              <w:t>So they have stock at home for the winter. They buy everything that they eat (in winter) all at once and put it in the house. They spend 1,000 or 2,000 Lira for the winter stock. After they have laid in the winter stock they do not work any more, they just stay here for the whole winter.</w:t>
            </w:r>
          </w:p>
        </w:tc>
      </w:tr>
      <w:tr w:rsidR="00775D04" w14:paraId="0473806E" w14:textId="77777777">
        <w:tc>
          <w:tcPr>
            <w:tcW w:w="849" w:type="dxa"/>
          </w:tcPr>
          <w:p w14:paraId="3918A1E4" w14:textId="1E8EB12F" w:rsidR="00775D04" w:rsidRDefault="00775D04" w:rsidP="00775D04">
            <w:r>
              <w:t>5:16</w:t>
            </w:r>
          </w:p>
        </w:tc>
        <w:tc>
          <w:tcPr>
            <w:tcW w:w="3970" w:type="dxa"/>
          </w:tcPr>
          <w:p w14:paraId="010771B6" w14:textId="453AD1C4" w:rsidR="00775D04" w:rsidRDefault="00775D04" w:rsidP="00775D04">
            <w:pPr>
              <w:rPr>
                <w:color w:val="00B050"/>
              </w:rPr>
            </w:pPr>
            <w:r w:rsidRPr="00252BC6">
              <w:rPr>
                <w:color w:val="00B050"/>
              </w:rPr>
              <w:t xml:space="preserve">al ʕind-u sayyāra ṭaqṣi w-yigdar yʕarif ysūg yāxḏ-illu ṭ-ṭaqṣi ygūm yrūḥ ʕal Aqčaqala. yiǧīb banzīn ybīʕ yǧīb čāy ybīʕ ysawwi tiǧāra, yōm kull yōm yrūḥ ʕala Sūriyye yḏ̣all-lu xamsīn waraga sittīn waraga miyyit waraga </w:t>
            </w:r>
          </w:p>
        </w:tc>
        <w:tc>
          <w:tcPr>
            <w:tcW w:w="4252" w:type="dxa"/>
          </w:tcPr>
          <w:p w14:paraId="15A20A58" w14:textId="73A6ED8E" w:rsidR="00775D04" w:rsidRDefault="00775D04" w:rsidP="00775D04">
            <w:pPr>
              <w:rPr>
                <w:color w:val="00B050"/>
              </w:rPr>
            </w:pPr>
            <w:r w:rsidRPr="00252BC6">
              <w:rPr>
                <w:color w:val="00B050"/>
              </w:rPr>
              <w:t>The one who owns a car, a motorcar, the one who knows to drive, he takes a car and goes to Akçakale. He brings petrol to sell it and he brings tea to sell it that means he works in trading. Every day he goes to Syria and every day fifty, sixty or hundred Lira remain for him;</w:t>
            </w:r>
          </w:p>
        </w:tc>
      </w:tr>
      <w:tr w:rsidR="00775D04" w14:paraId="52BD683C" w14:textId="77777777">
        <w:tc>
          <w:tcPr>
            <w:tcW w:w="849" w:type="dxa"/>
          </w:tcPr>
          <w:p w14:paraId="5E12AC40" w14:textId="68915564" w:rsidR="00775D04" w:rsidRDefault="00775D04" w:rsidP="00775D04">
            <w:r>
              <w:t>5:31</w:t>
            </w:r>
          </w:p>
        </w:tc>
        <w:tc>
          <w:tcPr>
            <w:tcW w:w="3970" w:type="dxa"/>
          </w:tcPr>
          <w:p w14:paraId="0D6702DC" w14:textId="689409FD" w:rsidR="00775D04" w:rsidRDefault="00775D04" w:rsidP="00775D04">
            <w:pPr>
              <w:rPr>
                <w:color w:val="00B050"/>
              </w:rPr>
            </w:pPr>
            <w:r w:rsidRPr="00252BC6">
              <w:rPr>
                <w:color w:val="00B050"/>
              </w:rPr>
              <w:t xml:space="preserve">min banzīn al yiǧīb-u, yiǧīb imyit litre banzīn malyūn hēne ybīʕ-u b-malyūnēn. miyyit lēṛa qārow, yqaznič, yǧīb čāy w yǧīb sukkar-u, yǧīb arzāq b-Sūriyye kullši raxīṣ – kullši raxīṣ – kullši raxīṣ, iḥna kullši ʕid-na qāli, iḥna ʕid-na hēne šī qāli. </w:t>
            </w:r>
          </w:p>
        </w:tc>
        <w:tc>
          <w:tcPr>
            <w:tcW w:w="4252" w:type="dxa"/>
          </w:tcPr>
          <w:p w14:paraId="43E5676C" w14:textId="24219747" w:rsidR="00775D04" w:rsidRDefault="00775D04" w:rsidP="00775D04">
            <w:pPr>
              <w:rPr>
                <w:color w:val="00B050"/>
              </w:rPr>
            </w:pPr>
            <w:r w:rsidRPr="00252BC6">
              <w:rPr>
                <w:color w:val="00B050"/>
              </w:rPr>
              <w:t xml:space="preserve">From the petrol he brings (from Syria). When he brings hundred litres (which he has bought) for one million he sells it here for two millions. This makes hundred Lira profit. He brings tea, he brings sugar, he brings foodstuff because in Syria everything is cheap – Everything is cheap. – everything is cheap there but here with us it is expensive.  No matter what, here it is expensive. </w:t>
            </w:r>
          </w:p>
        </w:tc>
      </w:tr>
      <w:tr w:rsidR="00775D04" w14:paraId="234ECAE9" w14:textId="77777777">
        <w:tc>
          <w:tcPr>
            <w:tcW w:w="849" w:type="dxa"/>
          </w:tcPr>
          <w:p w14:paraId="4754A302" w14:textId="3E9B2420" w:rsidR="00775D04" w:rsidRDefault="00775D04" w:rsidP="00775D04">
            <w:r>
              <w:t>5:49</w:t>
            </w:r>
          </w:p>
        </w:tc>
        <w:tc>
          <w:tcPr>
            <w:tcW w:w="3970" w:type="dxa"/>
          </w:tcPr>
          <w:p w14:paraId="14FE5C12" w14:textId="1B8B85DD" w:rsidR="00775D04" w:rsidRDefault="00775D04" w:rsidP="00775D04">
            <w:pPr>
              <w:rPr>
                <w:color w:val="00B050"/>
              </w:rPr>
            </w:pPr>
            <w:r w:rsidRPr="00252BC6">
              <w:rPr>
                <w:color w:val="00B050"/>
              </w:rPr>
              <w:t xml:space="preserve">ā šift al-banzīn al-māzōt iḥna b-Urfa b-al-petrōl nāxḏ-u b-ṯaliṯ lēṛāt, šift ᵊb-Tall Abyaḏ̣ ʕamann-u māzōt Sūrīye xaḏēna b-lēṛa w-ṯalāṯīn ǧiriš, yaʕni sabʕīn mīt alif hemen hemen belki lēṛa, arxaṣ min Urfa. </w:t>
            </w:r>
          </w:p>
        </w:tc>
        <w:tc>
          <w:tcPr>
            <w:tcW w:w="4252" w:type="dxa"/>
          </w:tcPr>
          <w:p w14:paraId="7D1ED7EE" w14:textId="260FB350" w:rsidR="00775D04" w:rsidRDefault="00775D04" w:rsidP="00775D04">
            <w:pPr>
              <w:rPr>
                <w:color w:val="00B050"/>
              </w:rPr>
            </w:pPr>
            <w:r w:rsidRPr="00252BC6">
              <w:rPr>
                <w:color w:val="00B050"/>
              </w:rPr>
              <w:t>You saw that we bought the petrol, the diesel from the filling station for three Lira. And you saw that in Tall Abyaḏ̣</w:t>
            </w:r>
            <w:r w:rsidRPr="00BA18ED">
              <w:rPr>
                <w:rStyle w:val="FootnoteReference"/>
              </w:rPr>
              <w:footnoteReference w:id="10"/>
            </w:r>
            <w:r w:rsidRPr="00252BC6">
              <w:rPr>
                <w:color w:val="00B050"/>
              </w:rPr>
              <w:t xml:space="preserve"> we bought it for one Lira and 30 Kuruş, because it is diesel from Syria. That means it is 70,000 (old </w:t>
            </w:r>
            <w:r w:rsidRPr="00252BC6">
              <w:rPr>
                <w:color w:val="00B050"/>
              </w:rPr>
              <w:lastRenderedPageBreak/>
              <w:t xml:space="preserve">Liras) or even one (new) Lira cheaper than in Urfa. </w:t>
            </w:r>
          </w:p>
        </w:tc>
      </w:tr>
      <w:tr w:rsidR="00775D04" w14:paraId="72B24884" w14:textId="77777777">
        <w:tc>
          <w:tcPr>
            <w:tcW w:w="849" w:type="dxa"/>
          </w:tcPr>
          <w:p w14:paraId="20CB1374" w14:textId="6F6808F9" w:rsidR="00775D04" w:rsidRDefault="00775D04" w:rsidP="00775D04">
            <w:r>
              <w:lastRenderedPageBreak/>
              <w:t>6:03</w:t>
            </w:r>
          </w:p>
        </w:tc>
        <w:tc>
          <w:tcPr>
            <w:tcW w:w="3970" w:type="dxa"/>
          </w:tcPr>
          <w:p w14:paraId="29B61592" w14:textId="2E4EB1E8" w:rsidR="00775D04" w:rsidRDefault="00775D04" w:rsidP="00775D04">
            <w:r w:rsidRPr="00252BC6">
              <w:rPr>
                <w:color w:val="00B050"/>
              </w:rPr>
              <w:t>ʕalēš? ʕamann-u ǧaʕ-yiǧi min Sūriyya. al-banzīn al-liter ᵊb-lērtēn – ᵊb-lērtēn – ᵊb-lērtēn bi-Tall Abyaḏ̣, b-al-petrōl b-Urfa b-ṯalāṯa w-nuṣṣ, lēṛa w-nuṣṣ yufrug farig čiṯīr, ē ʕaman hāḏa ʕaman nāxuḏ al-petrōl min hēne min Tall Abyaḏ̣ yōm-in nāxḏ-u raxīṣ.</w:t>
            </w:r>
          </w:p>
        </w:tc>
        <w:tc>
          <w:tcPr>
            <w:tcW w:w="4252" w:type="dxa"/>
          </w:tcPr>
          <w:p w14:paraId="49664001" w14:textId="1044F611" w:rsidR="00775D04" w:rsidRDefault="00775D04" w:rsidP="00775D04">
            <w:r w:rsidRPr="00252BC6">
              <w:rPr>
                <w:color w:val="00B050"/>
              </w:rPr>
              <w:t>Why? Because it comes from Syria. One litre petrol is two Lira – two Lira – two Lira in Tall Abyaḏ̣ but at the filling station in Urfa it cost three and a half. One and a half Lira makes a big difference. Yes, and therefore we bought the petrol from here, from Tall Abyaḏ̣, as it is cheap.</w:t>
            </w:r>
          </w:p>
        </w:tc>
      </w:tr>
      <w:tr w:rsidR="00775D04" w14:paraId="4A337100" w14:textId="77777777">
        <w:tc>
          <w:tcPr>
            <w:tcW w:w="849" w:type="dxa"/>
          </w:tcPr>
          <w:p w14:paraId="3C94EE35" w14:textId="6D59BB00" w:rsidR="00775D04" w:rsidRDefault="00775D04" w:rsidP="00775D04">
            <w:r>
              <w:t>6:23</w:t>
            </w:r>
          </w:p>
        </w:tc>
        <w:tc>
          <w:tcPr>
            <w:tcW w:w="3970" w:type="dxa"/>
          </w:tcPr>
          <w:p w14:paraId="388343A4" w14:textId="7ABB21F2" w:rsidR="00775D04" w:rsidRDefault="00775D04" w:rsidP="00775D04">
            <w:r w:rsidRPr="00252BC6">
              <w:rPr>
                <w:color w:val="00B050"/>
              </w:rPr>
              <w:t>as-sayyārāt hāḏi ngūm nākul min al-xubuz. yaʕni nākul xubuz. in xaḏēna qāli mā yxallī-na xubuz, yaʕni xaḏēna al-gāz, al-māzōt ᵊb-ṯalāṯe, ṯalāṯe w-mītēn ta-ngūl ṯalāṯe w-ʕišrīn ǧiriš ṯaliṯ lērāt. mǝṣārī-ne iḥna Turkiyya iḥna lissaʕ ᵊlsān-ne mitʕallim ʕal malyūn ṯalit malāyīn ᵊngūl ḥatta lissaʕ malyūn, mā ngūl lēṛa ʕallamō-ne awwali ʕal malāyīn.</w:t>
            </w:r>
          </w:p>
        </w:tc>
        <w:tc>
          <w:tcPr>
            <w:tcW w:w="4252" w:type="dxa"/>
          </w:tcPr>
          <w:p w14:paraId="1EC6C2FF" w14:textId="6C762EF4" w:rsidR="00775D04" w:rsidRDefault="00775D04" w:rsidP="00775D04">
            <w:r w:rsidRPr="00252BC6">
              <w:rPr>
                <w:color w:val="00B050"/>
              </w:rPr>
              <w:t>These cars, we start to eat bread of them, we eat bread. If we buy (the petrol) expensive no bread is left for us. This means, if we buy the petrol and the diesel for 3.20, let’s say three Lira and 20 Kuruş. We are still used to count our Turkish money in millions, we still say three millions, or we say one million instead of one Lira because we have got used to it from former times.</w:t>
            </w:r>
          </w:p>
        </w:tc>
      </w:tr>
      <w:tr w:rsidR="00775D04" w14:paraId="1FC168D8" w14:textId="77777777">
        <w:tc>
          <w:tcPr>
            <w:tcW w:w="849" w:type="dxa"/>
          </w:tcPr>
          <w:p w14:paraId="3282E7F7" w14:textId="121520CE" w:rsidR="00775D04" w:rsidRDefault="00775D04" w:rsidP="00775D04">
            <w:pPr>
              <w:rPr>
                <w:color w:val="00B050"/>
              </w:rPr>
            </w:pPr>
            <w:r w:rsidRPr="00E130A1">
              <w:rPr>
                <w:color w:val="00B050"/>
              </w:rPr>
              <w:t>6:49</w:t>
            </w:r>
          </w:p>
        </w:tc>
        <w:tc>
          <w:tcPr>
            <w:tcW w:w="3970" w:type="dxa"/>
          </w:tcPr>
          <w:p w14:paraId="6309B5D6" w14:textId="1EA383A8" w:rsidR="00775D04" w:rsidRDefault="00775D04" w:rsidP="00775D04">
            <w:pPr>
              <w:rPr>
                <w:color w:val="00B050"/>
              </w:rPr>
            </w:pPr>
            <w:r w:rsidRPr="00E130A1">
              <w:rPr>
                <w:color w:val="00B050"/>
              </w:rPr>
              <w:t xml:space="preserve">yōm-in ᵊngūl ṯalaṯ malāyīn w-mītēn nāxḏ al-māzōt, mā nqaznič mǝṣāri xōǧa. para mā nqaznič, qār mā yḏ̣all. in xaḏēna l-māzōt raxīṣ yḏ̣all-inna xubuz. iḥna zād Turkiyye ḥāliyla, ᵊtḥuṭṭ vērgi. al-ʕarab ygūlūn ḏ̣arība, iḥna ngūl vērgi. </w:t>
            </w:r>
          </w:p>
        </w:tc>
        <w:tc>
          <w:tcPr>
            <w:tcW w:w="4252" w:type="dxa"/>
          </w:tcPr>
          <w:p w14:paraId="0691BB0C" w14:textId="1CFBC837" w:rsidR="00775D04" w:rsidRDefault="00775D04" w:rsidP="00775D04">
            <w:pPr>
              <w:rPr>
                <w:color w:val="00B050"/>
              </w:rPr>
            </w:pPr>
            <w:r w:rsidRPr="00E130A1">
              <w:rPr>
                <w:color w:val="00B050"/>
              </w:rPr>
              <w:t xml:space="preserve">When we pay 3 million and 200 for the diesel we don’t earn money and there remains no profit. If we buy the diesel for a cheap price then some bread remains for us. Moreover, here in Turkey (the government) imposes a tax. The Arabs say </w:t>
            </w:r>
            <w:r w:rsidRPr="00E130A1">
              <w:rPr>
                <w:i/>
                <w:color w:val="00B050"/>
              </w:rPr>
              <w:t xml:space="preserve">ḏ̣arība </w:t>
            </w:r>
            <w:r w:rsidRPr="00E130A1">
              <w:rPr>
                <w:color w:val="00B050"/>
              </w:rPr>
              <w:t xml:space="preserve">but we say </w:t>
            </w:r>
            <w:r w:rsidRPr="00E130A1">
              <w:rPr>
                <w:i/>
                <w:color w:val="00B050"/>
              </w:rPr>
              <w:t xml:space="preserve">vērgi </w:t>
            </w:r>
            <w:r w:rsidRPr="00E130A1">
              <w:rPr>
                <w:color w:val="00B050"/>
              </w:rPr>
              <w:t>for tax.</w:t>
            </w:r>
          </w:p>
        </w:tc>
      </w:tr>
      <w:tr w:rsidR="00775D04" w14:paraId="245497E4" w14:textId="77777777">
        <w:tc>
          <w:tcPr>
            <w:tcW w:w="849" w:type="dxa"/>
          </w:tcPr>
          <w:p w14:paraId="59DFE3C2" w14:textId="6DB1F9D1" w:rsidR="00775D04" w:rsidRDefault="00775D04" w:rsidP="00775D04">
            <w:r>
              <w:t>7:10</w:t>
            </w:r>
          </w:p>
        </w:tc>
        <w:tc>
          <w:tcPr>
            <w:tcW w:w="3970" w:type="dxa"/>
          </w:tcPr>
          <w:p w14:paraId="7D3179A4" w14:textId="5A5F2BDF" w:rsidR="00775D04" w:rsidRDefault="00775D04" w:rsidP="00775D04">
            <w:pPr>
              <w:rPr>
                <w:color w:val="00B050"/>
              </w:rPr>
            </w:pPr>
            <w:r w:rsidRPr="00E130A1">
              <w:rPr>
                <w:color w:val="00B050"/>
              </w:rPr>
              <w:t xml:space="preserve">yḥuṭṭūn vērgi ʕa-l-māzōt, al-vērgi yāxḏūn-u zād uxṛa yraddidūn-u zād ʕalē-na aṣlan zād ḥaggliyye. ysawwūn xizme ṣaġlǝq ysawwūn makātib, madāris, ᵊdrūb, ad-dawle mnēn tiǧīb? tinṭi min ǧēb-he? ti-tāxuḏ minn-i ta-tinṭī-ni, ad-dawle waẓīfit-he māmūr-i. </w:t>
            </w:r>
          </w:p>
        </w:tc>
        <w:tc>
          <w:tcPr>
            <w:tcW w:w="4252" w:type="dxa"/>
          </w:tcPr>
          <w:p w14:paraId="6E14858E" w14:textId="2504D9F3" w:rsidR="00775D04" w:rsidRDefault="00775D04" w:rsidP="00775D04">
            <w:pPr>
              <w:rPr>
                <w:color w:val="00B050"/>
              </w:rPr>
            </w:pPr>
            <w:r w:rsidRPr="00E130A1">
              <w:rPr>
                <w:color w:val="00B050"/>
              </w:rPr>
              <w:t>They impose a tax on the diesel. They take a tax but on the other hand they also give it back to us, so it is fair (that they take taxes). They install public health services, they erect schools and roads. From where else should the government bring this? Should it give all that from its pockets? They take it from me to give it (back) to me, this is the government’s duty, (it is) my civil servant.</w:t>
            </w:r>
          </w:p>
        </w:tc>
      </w:tr>
      <w:tr w:rsidR="00775D04" w14:paraId="74E08962" w14:textId="77777777">
        <w:tc>
          <w:tcPr>
            <w:tcW w:w="849" w:type="dxa"/>
          </w:tcPr>
          <w:p w14:paraId="5C53D0AE" w14:textId="52894554" w:rsidR="00775D04" w:rsidRDefault="00775D04" w:rsidP="00775D04">
            <w:r w:rsidRPr="00E130A1">
              <w:t>7:25</w:t>
            </w:r>
          </w:p>
        </w:tc>
        <w:tc>
          <w:tcPr>
            <w:tcW w:w="3970" w:type="dxa"/>
          </w:tcPr>
          <w:p w14:paraId="16798EA9" w14:textId="5A62B539" w:rsidR="00775D04" w:rsidRDefault="00775D04" w:rsidP="00775D04">
            <w:pPr>
              <w:rPr>
                <w:color w:val="00B050"/>
              </w:rPr>
            </w:pPr>
            <w:r w:rsidRPr="00E130A1">
              <w:rPr>
                <w:color w:val="00B050"/>
              </w:rPr>
              <w:t>hāḏi maʕnat ad-dawle gōlt ad-dawle, wa-l-ḥamdilla uxṛa rās… ᵊhnīye as-salāma, aš-šukur iḥna l-ḥamdilla nuškur, nuškur Aḷḷa ngūl zihīd wēya čiṯīr ᵊngūl aš-šukur mā yxalaṣ nḥamad-u nistaḥamad-u ʕala kull ḥāl rabb al-ʕālamīn iš-ma yaʕṭī-ni agūl al-ḥamdu li-llā.</w:t>
            </w:r>
          </w:p>
        </w:tc>
        <w:tc>
          <w:tcPr>
            <w:tcW w:w="4252" w:type="dxa"/>
          </w:tcPr>
          <w:p w14:paraId="5062AF01" w14:textId="003F44C7" w:rsidR="00775D04" w:rsidRDefault="00775D04" w:rsidP="00775D04">
            <w:pPr>
              <w:rPr>
                <w:color w:val="00B050"/>
              </w:rPr>
            </w:pPr>
            <w:r w:rsidRPr="00E130A1">
              <w:rPr>
                <w:color w:val="00B050"/>
              </w:rPr>
              <w:t>This is the meaning of government, the sense (of the word) government. Thank God there is also safeness; we thank God a lot for this. We thank God for it, may it be little or may it be much, we express our thanks to God, we do not stop praising the Lord of the Worlds. Whatever he gives me I say thanks to God.</w:t>
            </w:r>
          </w:p>
        </w:tc>
      </w:tr>
      <w:tr w:rsidR="00775D04" w14:paraId="515E9CB4" w14:textId="77777777">
        <w:tc>
          <w:tcPr>
            <w:tcW w:w="849" w:type="dxa"/>
          </w:tcPr>
          <w:p w14:paraId="65037481" w14:textId="6C40CBFB" w:rsidR="00775D04" w:rsidRDefault="00775D04" w:rsidP="00775D04">
            <w:r>
              <w:t>7:47</w:t>
            </w:r>
          </w:p>
        </w:tc>
        <w:tc>
          <w:tcPr>
            <w:tcW w:w="3970" w:type="dxa"/>
          </w:tcPr>
          <w:p w14:paraId="50995519" w14:textId="44A51413" w:rsidR="00775D04" w:rsidRDefault="00775D04" w:rsidP="00775D04">
            <w:pPr>
              <w:rPr>
                <w:color w:val="00B050"/>
              </w:rPr>
            </w:pPr>
            <w:r w:rsidRPr="00E130A1">
              <w:rPr>
                <w:color w:val="00B050"/>
              </w:rPr>
              <w:t xml:space="preserve">al-baṭin hāḏiy, al-baṭin al-ādami </w:t>
            </w:r>
            <w:bookmarkStart w:id="24" w:name="_Hlk131069589"/>
            <w:r w:rsidRPr="00E130A1">
              <w:rPr>
                <w:color w:val="00B050"/>
              </w:rPr>
              <w:t>in ḥaṭṭēt bī-he laḥam zād (ᵊtgūl) mā tgul-lak ʕāfiye</w:t>
            </w:r>
            <w:bookmarkEnd w:id="24"/>
            <w:r w:rsidRPr="00E130A1">
              <w:rPr>
                <w:color w:val="00B050"/>
              </w:rPr>
              <w:t>. w in ḥaṭṭēt bī-he xubuz mā tgūl ʕāfiye w in ḥaṭṭēt bī-he bēḏinǧān mā tgul-lak iš-ma tḥuṭṭ bī-he tākul, hahaha. šlōn xōǧam?</w:t>
            </w:r>
          </w:p>
        </w:tc>
        <w:tc>
          <w:tcPr>
            <w:tcW w:w="4252" w:type="dxa"/>
          </w:tcPr>
          <w:p w14:paraId="256290ED" w14:textId="75114F8C" w:rsidR="00775D04" w:rsidRDefault="00775D04" w:rsidP="00775D04">
            <w:pPr>
              <w:rPr>
                <w:color w:val="00B050"/>
              </w:rPr>
            </w:pPr>
            <w:r w:rsidRPr="00E130A1">
              <w:rPr>
                <w:color w:val="00B050"/>
              </w:rPr>
              <w:t xml:space="preserve">This stomach here, the stomach of a human; </w:t>
            </w:r>
            <w:bookmarkStart w:id="25" w:name="_Hlk131069601"/>
            <w:r w:rsidRPr="00E130A1">
              <w:rPr>
                <w:color w:val="00B050"/>
              </w:rPr>
              <w:t xml:space="preserve">if you put more meat in it, it does not say thanks. </w:t>
            </w:r>
            <w:bookmarkEnd w:id="25"/>
            <w:r w:rsidRPr="00E130A1">
              <w:rPr>
                <w:color w:val="00B050"/>
              </w:rPr>
              <w:t xml:space="preserve">And if you put bread in it, it does not say thanks, and if you put aubergines in it either. Whatever you put in it, it just eats it, </w:t>
            </w:r>
            <w:r w:rsidRPr="00E130A1">
              <w:rPr>
                <w:color w:val="00B050"/>
              </w:rPr>
              <w:lastRenderedPageBreak/>
              <w:t>hahaha. How is it, Sir?</w:t>
            </w:r>
          </w:p>
        </w:tc>
      </w:tr>
    </w:tbl>
    <w:p w14:paraId="35AE7F9B" w14:textId="77777777" w:rsidR="007140B6" w:rsidRDefault="007140B6">
      <w:pPr>
        <w:rPr>
          <w:i/>
        </w:rPr>
      </w:pPr>
    </w:p>
    <w:p w14:paraId="02622B76" w14:textId="77777777" w:rsidR="007140B6" w:rsidRDefault="00000000">
      <w:pPr>
        <w:rPr>
          <w:lang w:val="en-US"/>
        </w:rPr>
      </w:pPr>
      <w:r>
        <w:br w:type="page"/>
      </w:r>
    </w:p>
    <w:p w14:paraId="0B2A12A8" w14:textId="77777777" w:rsidR="007140B6" w:rsidRDefault="00000000">
      <w:pPr>
        <w:pStyle w:val="Heading2"/>
        <w:rPr>
          <w:lang w:val="en-US"/>
        </w:rPr>
      </w:pPr>
      <w:bookmarkStart w:id="26" w:name="_Toc156305408"/>
      <w:r>
        <w:rPr>
          <w:lang w:val="en-US"/>
        </w:rPr>
        <w:lastRenderedPageBreak/>
        <w:t>Urfa-027_Cultivation-Harran-2010</w:t>
      </w:r>
      <w:bookmarkEnd w:id="26"/>
    </w:p>
    <w:p w14:paraId="3F17264C" w14:textId="77777777" w:rsidR="00072774" w:rsidRPr="00BC0614" w:rsidRDefault="00072774" w:rsidP="00072774">
      <w:pPr>
        <w:pStyle w:val="List"/>
        <w:rPr>
          <w:lang w:val="en-US"/>
        </w:rPr>
      </w:pPr>
      <w:r>
        <w:rPr>
          <w:noProof/>
          <w:lang w:val="en-US"/>
        </w:rPr>
        <w:t xml:space="preserve">Ǧōšaw (1914-2012) Coşo Ünalan </w:t>
      </w:r>
    </w:p>
    <w:p w14:paraId="76251018" w14:textId="77777777" w:rsidR="00072774" w:rsidRDefault="00072774" w:rsidP="00072774">
      <w:pPr>
        <w:pStyle w:val="List"/>
        <w:rPr>
          <w:lang w:val="en-US"/>
        </w:rPr>
      </w:pPr>
      <w:r>
        <w:rPr>
          <w:lang w:val="en-US"/>
        </w:rPr>
        <w:t>6 May 2010</w:t>
      </w:r>
    </w:p>
    <w:p w14:paraId="06E74FE6" w14:textId="77777777" w:rsidR="00072774" w:rsidRPr="00E86CAF" w:rsidRDefault="00072774" w:rsidP="00072774">
      <w:pPr>
        <w:pStyle w:val="List"/>
        <w:rPr>
          <w:lang w:val="en-US"/>
        </w:rPr>
      </w:pPr>
      <w:r>
        <w:rPr>
          <w:lang w:val="en-US"/>
        </w:rPr>
        <w:t>Village of Məḥāwi</w:t>
      </w:r>
    </w:p>
    <w:p w14:paraId="72F0E2AC" w14:textId="77777777" w:rsidR="00072774" w:rsidRPr="00E86CAF" w:rsidRDefault="00072774" w:rsidP="00072774">
      <w:pPr>
        <w:rPr>
          <w:noProof/>
          <w:lang w:val="en-US"/>
        </w:rPr>
      </w:pPr>
    </w:p>
    <w:tbl>
      <w:tblPr>
        <w:tblStyle w:val="TableGrid"/>
        <w:tblW w:w="0" w:type="auto"/>
        <w:tblLook w:val="04A0" w:firstRow="1" w:lastRow="0" w:firstColumn="1" w:lastColumn="0" w:noHBand="0" w:noVBand="1"/>
      </w:tblPr>
      <w:tblGrid>
        <w:gridCol w:w="850"/>
        <w:gridCol w:w="3969"/>
        <w:gridCol w:w="4252"/>
      </w:tblGrid>
      <w:tr w:rsidR="00072774" w:rsidRPr="00181331" w14:paraId="0042F443" w14:textId="77777777" w:rsidTr="00763CEC">
        <w:tc>
          <w:tcPr>
            <w:tcW w:w="850" w:type="dxa"/>
          </w:tcPr>
          <w:p w14:paraId="1E34E290" w14:textId="77777777" w:rsidR="00072774" w:rsidRPr="00FC42A9" w:rsidRDefault="00072774" w:rsidP="00763CEC">
            <w:pPr>
              <w:rPr>
                <w:iCs/>
                <w:noProof/>
                <w:lang w:val="en-US"/>
              </w:rPr>
            </w:pPr>
            <w:r w:rsidRPr="00FC42A9">
              <w:rPr>
                <w:iCs/>
                <w:noProof/>
                <w:lang w:val="en-US"/>
              </w:rPr>
              <w:t>0:28</w:t>
            </w:r>
          </w:p>
        </w:tc>
        <w:tc>
          <w:tcPr>
            <w:tcW w:w="3969" w:type="dxa"/>
          </w:tcPr>
          <w:p w14:paraId="6DE46E60" w14:textId="77777777" w:rsidR="00072774" w:rsidRPr="00FC42A9" w:rsidRDefault="00072774" w:rsidP="00763CEC">
            <w:pPr>
              <w:rPr>
                <w:iCs/>
                <w:noProof/>
                <w:color w:val="00B050"/>
                <w:lang w:val="en-US"/>
              </w:rPr>
            </w:pPr>
            <w:r w:rsidRPr="00FC42A9">
              <w:rPr>
                <w:iCs/>
                <w:noProof/>
                <w:color w:val="00B050"/>
                <w:lang w:val="en-US"/>
              </w:rPr>
              <w:t xml:space="preserve">awwali zimān awwali, b-al-fiddān: kidīš w-bugaṛ, alḥaz </w:t>
            </w:r>
            <w:r w:rsidRPr="00FC42A9">
              <w:rPr>
                <w:color w:val="00B050"/>
              </w:rPr>
              <w:t>b-al-miṭōr</w:t>
            </w:r>
            <w:r w:rsidRPr="00FC42A9">
              <w:rPr>
                <w:iCs/>
                <w:noProof/>
                <w:color w:val="00B050"/>
                <w:lang w:val="en-US"/>
              </w:rPr>
              <w:t xml:space="preserve">, </w:t>
            </w:r>
          </w:p>
        </w:tc>
        <w:tc>
          <w:tcPr>
            <w:tcW w:w="4252" w:type="dxa"/>
          </w:tcPr>
          <w:p w14:paraId="6F6B3E53" w14:textId="77777777" w:rsidR="00072774" w:rsidRPr="00FC42A9" w:rsidRDefault="00072774" w:rsidP="00763CEC">
            <w:pPr>
              <w:rPr>
                <w:color w:val="00B050"/>
                <w:highlight w:val="magenta"/>
              </w:rPr>
            </w:pPr>
            <w:r w:rsidRPr="00FC42A9">
              <w:rPr>
                <w:color w:val="00B050"/>
              </w:rPr>
              <w:t xml:space="preserve">In former times, it was done by using draught animals: horses and cows. Nowadays it is done by tractors. </w:t>
            </w:r>
          </w:p>
        </w:tc>
      </w:tr>
      <w:tr w:rsidR="00072774" w:rsidRPr="005578F5" w14:paraId="14DAB51C" w14:textId="77777777" w:rsidTr="00763CEC">
        <w:tc>
          <w:tcPr>
            <w:tcW w:w="850" w:type="dxa"/>
          </w:tcPr>
          <w:p w14:paraId="23A1566E" w14:textId="77777777" w:rsidR="00072774" w:rsidRDefault="00072774" w:rsidP="00763CEC">
            <w:pPr>
              <w:rPr>
                <w:iCs/>
                <w:noProof/>
                <w:lang w:val="en-US"/>
              </w:rPr>
            </w:pPr>
            <w:r>
              <w:rPr>
                <w:iCs/>
                <w:noProof/>
                <w:lang w:val="en-US"/>
              </w:rPr>
              <w:t>0:37</w:t>
            </w:r>
          </w:p>
        </w:tc>
        <w:tc>
          <w:tcPr>
            <w:tcW w:w="3969" w:type="dxa"/>
          </w:tcPr>
          <w:p w14:paraId="7F7D7441" w14:textId="77777777" w:rsidR="00072774" w:rsidRPr="00FC42A9" w:rsidRDefault="00072774" w:rsidP="00763CEC">
            <w:pPr>
              <w:rPr>
                <w:color w:val="00B050"/>
              </w:rPr>
            </w:pPr>
            <w:r w:rsidRPr="00FC42A9">
              <w:rPr>
                <w:iCs/>
                <w:noProof/>
                <w:color w:val="00B050"/>
                <w:lang w:val="en-US"/>
              </w:rPr>
              <w:t xml:space="preserve">awwali b-al-fiddān yizraʕūn al-kidīš aṯ-ṯōr </w:t>
            </w:r>
            <w:r w:rsidRPr="00FC42A9">
              <w:rPr>
                <w:color w:val="00B050"/>
              </w:rPr>
              <w:t>iḥna</w:t>
            </w:r>
            <w:r w:rsidRPr="00FC42A9">
              <w:rPr>
                <w:iCs/>
                <w:noProof/>
                <w:color w:val="00B050"/>
                <w:lang w:val="en-US"/>
              </w:rPr>
              <w:t xml:space="preserve"> nsammī-hin b-al-fiddān, aṯ-ṯōr ngul-lu aṯ-ṯōr, aṯ-ṯōr ysūg fiddān </w:t>
            </w:r>
            <w:r w:rsidRPr="00FC42A9">
              <w:rPr>
                <w:color w:val="00B050"/>
              </w:rPr>
              <w:t>baqaḷ</w:t>
            </w:r>
            <w:r w:rsidRPr="00FC42A9">
              <w:rPr>
                <w:iCs/>
                <w:noProof/>
                <w:color w:val="00B050"/>
                <w:lang w:val="en-US"/>
              </w:rPr>
              <w:t xml:space="preserve"> </w:t>
            </w:r>
            <w:r w:rsidRPr="00FC42A9">
              <w:rPr>
                <w:color w:val="00B050"/>
              </w:rPr>
              <w:t>yṭuššūn al-ḥunṭa b-īdē-hum.</w:t>
            </w:r>
          </w:p>
        </w:tc>
        <w:tc>
          <w:tcPr>
            <w:tcW w:w="4252" w:type="dxa"/>
          </w:tcPr>
          <w:p w14:paraId="0AE1D5FB" w14:textId="77777777" w:rsidR="00072774" w:rsidRPr="00FC42A9" w:rsidRDefault="00072774" w:rsidP="00763CEC">
            <w:pPr>
              <w:rPr>
                <w:color w:val="00B050"/>
                <w:highlight w:val="magenta"/>
              </w:rPr>
            </w:pPr>
            <w:r w:rsidRPr="00FC42A9">
              <w:rPr>
                <w:color w:val="00B050"/>
              </w:rPr>
              <w:t xml:space="preserve">In the past they cultivated the fields with draught animals: horses, oxen, we call them </w:t>
            </w:r>
            <w:r w:rsidRPr="00FC42A9">
              <w:rPr>
                <w:i/>
                <w:color w:val="00B050"/>
              </w:rPr>
              <w:t>fiddān</w:t>
            </w:r>
            <w:r w:rsidRPr="00FC42A9">
              <w:rPr>
                <w:color w:val="00B050"/>
              </w:rPr>
              <w:t xml:space="preserve"> (draught animal). The ox, we call it </w:t>
            </w:r>
            <w:r w:rsidRPr="00FC42A9">
              <w:rPr>
                <w:i/>
                <w:color w:val="00B050"/>
              </w:rPr>
              <w:t>ṯōr</w:t>
            </w:r>
            <w:r w:rsidRPr="00FC42A9">
              <w:rPr>
                <w:color w:val="00B050"/>
              </w:rPr>
              <w:t>, it cultivated the field as a draught animal; and the mule. They sowed the wheat with their hands</w:t>
            </w:r>
          </w:p>
        </w:tc>
      </w:tr>
      <w:tr w:rsidR="00072774" w:rsidRPr="00181331" w14:paraId="36E10BA5" w14:textId="77777777" w:rsidTr="00763CEC">
        <w:tc>
          <w:tcPr>
            <w:tcW w:w="850" w:type="dxa"/>
          </w:tcPr>
          <w:p w14:paraId="2562AC1F" w14:textId="77777777" w:rsidR="00072774" w:rsidRPr="005578F5" w:rsidRDefault="00072774" w:rsidP="00763CEC">
            <w:pPr>
              <w:rPr>
                <w:iCs/>
                <w:noProof/>
                <w:lang w:val="de-DE"/>
              </w:rPr>
            </w:pPr>
            <w:r>
              <w:rPr>
                <w:iCs/>
                <w:noProof/>
                <w:lang w:val="de-DE"/>
              </w:rPr>
              <w:t>0:49</w:t>
            </w:r>
          </w:p>
        </w:tc>
        <w:tc>
          <w:tcPr>
            <w:tcW w:w="3969" w:type="dxa"/>
          </w:tcPr>
          <w:p w14:paraId="5571D689" w14:textId="77777777" w:rsidR="00072774" w:rsidRPr="00FC42A9" w:rsidRDefault="00072774" w:rsidP="00763CEC">
            <w:pPr>
              <w:rPr>
                <w:iCs/>
                <w:noProof/>
                <w:color w:val="00B050"/>
                <w:lang w:val="de-DE"/>
              </w:rPr>
            </w:pPr>
            <w:r w:rsidRPr="00FC42A9">
              <w:rPr>
                <w:iCs/>
                <w:noProof/>
                <w:color w:val="00B050"/>
                <w:lang w:val="de-DE"/>
              </w:rPr>
              <w:t xml:space="preserve">alḥaz ǧī </w:t>
            </w:r>
            <w:r w:rsidRPr="00FC42A9">
              <w:rPr>
                <w:color w:val="00B050"/>
                <w:lang w:val="de-DE"/>
              </w:rPr>
              <w:t xml:space="preserve">al-miṭōr </w:t>
            </w:r>
            <w:r w:rsidRPr="00FC42A9">
              <w:rPr>
                <w:iCs/>
                <w:noProof/>
                <w:color w:val="00B050"/>
                <w:lang w:val="de-DE"/>
              </w:rPr>
              <w:t>mibḏar šī</w:t>
            </w:r>
            <w:r w:rsidRPr="00FC42A9">
              <w:rPr>
                <w:color w:val="00B050"/>
                <w:lang w:val="de-DE"/>
              </w:rPr>
              <w:t>, yiʕabb al-mibḏar w yizraʕūn b-al-gāʕ ʕa-l-miṭōr. yiṣīr al</w:t>
            </w:r>
            <w:r w:rsidRPr="00FC42A9">
              <w:rPr>
                <w:iCs/>
                <w:noProof/>
                <w:color w:val="00B050"/>
                <w:lang w:val="de-DE"/>
              </w:rPr>
              <w:t xml:space="preserve">-ḥunṭa hīčiḏ, tiǧi al-gəṛṛāṭa tugruṭ-he maʕāš-ne hīčiḏ </w:t>
            </w:r>
            <w:r w:rsidRPr="00FC42A9">
              <w:rPr>
                <w:color w:val="00B050"/>
                <w:lang w:val="de-DE"/>
              </w:rPr>
              <w:t>hassaʕ</w:t>
            </w:r>
            <w:r w:rsidRPr="00FC42A9">
              <w:rPr>
                <w:iCs/>
                <w:noProof/>
                <w:color w:val="00B050"/>
                <w:lang w:val="de-DE"/>
              </w:rPr>
              <w:t>.</w:t>
            </w:r>
          </w:p>
        </w:tc>
        <w:tc>
          <w:tcPr>
            <w:tcW w:w="4252" w:type="dxa"/>
          </w:tcPr>
          <w:p w14:paraId="0B40253B" w14:textId="77777777" w:rsidR="00072774" w:rsidRPr="00FC42A9" w:rsidRDefault="00072774" w:rsidP="00763CEC">
            <w:pPr>
              <w:rPr>
                <w:color w:val="00B050"/>
              </w:rPr>
            </w:pPr>
            <w:r w:rsidRPr="00FC42A9">
              <w:rPr>
                <w:color w:val="00B050"/>
              </w:rPr>
              <w:t>Now the tractor has come, there is the sowing machine; they fill the sowing machine and cultivate the field with the tractor. Such the wheat grows and then the harvester comes and harvests it. Our income has become like this now.</w:t>
            </w:r>
          </w:p>
        </w:tc>
      </w:tr>
      <w:tr w:rsidR="00072774" w:rsidRPr="00181331" w14:paraId="2CF0425B" w14:textId="77777777" w:rsidTr="00763CEC">
        <w:tc>
          <w:tcPr>
            <w:tcW w:w="850" w:type="dxa"/>
          </w:tcPr>
          <w:p w14:paraId="72889028" w14:textId="77777777" w:rsidR="00072774" w:rsidRDefault="00072774" w:rsidP="00763CEC">
            <w:pPr>
              <w:rPr>
                <w:iCs/>
                <w:noProof/>
                <w:lang w:val="en-US"/>
              </w:rPr>
            </w:pPr>
            <w:r>
              <w:rPr>
                <w:iCs/>
                <w:noProof/>
                <w:lang w:val="en-US"/>
              </w:rPr>
              <w:t>1:05</w:t>
            </w:r>
          </w:p>
        </w:tc>
        <w:tc>
          <w:tcPr>
            <w:tcW w:w="3969" w:type="dxa"/>
          </w:tcPr>
          <w:p w14:paraId="7C0F38DA" w14:textId="77777777" w:rsidR="00072774" w:rsidRPr="00FC42A9" w:rsidRDefault="00072774" w:rsidP="00763CEC">
            <w:pPr>
              <w:rPr>
                <w:iCs/>
                <w:noProof/>
                <w:color w:val="00B050"/>
                <w:lang w:val="en-US"/>
              </w:rPr>
            </w:pPr>
            <w:r w:rsidRPr="00FC42A9">
              <w:rPr>
                <w:iCs/>
                <w:noProof/>
                <w:color w:val="00B050"/>
                <w:lang w:val="en-US"/>
              </w:rPr>
              <w:t xml:space="preserve">awwali mayye hēne b-Urfa </w:t>
            </w:r>
            <w:r w:rsidRPr="00FC42A9">
              <w:rPr>
                <w:color w:val="00B050"/>
              </w:rPr>
              <w:t xml:space="preserve">māmin, ṣārat min māḏ̣it ṯalāṯīn arbaʕīn sine </w:t>
            </w:r>
            <w:r w:rsidRPr="00FC42A9">
              <w:rPr>
                <w:iCs/>
                <w:noProof/>
                <w:color w:val="00B050"/>
                <w:lang w:val="en-US"/>
              </w:rPr>
              <w:t xml:space="preserve">al-mayye ǧat hēne alḥamdilla </w:t>
            </w:r>
            <w:r w:rsidRPr="00FC42A9">
              <w:rPr>
                <w:color w:val="00B050"/>
              </w:rPr>
              <w:t>čox, ḥamd olsun!</w:t>
            </w:r>
          </w:p>
        </w:tc>
        <w:tc>
          <w:tcPr>
            <w:tcW w:w="4252" w:type="dxa"/>
          </w:tcPr>
          <w:p w14:paraId="6F04F9CE" w14:textId="77777777" w:rsidR="00072774" w:rsidRPr="00FC42A9" w:rsidRDefault="00072774" w:rsidP="00763CEC">
            <w:pPr>
              <w:rPr>
                <w:color w:val="00B050"/>
              </w:rPr>
            </w:pPr>
            <w:r w:rsidRPr="00FC42A9">
              <w:rPr>
                <w:color w:val="00B050"/>
              </w:rPr>
              <w:t>In the past there was no water here in Urfa, the water arrived here thirty forty years ago, thank God there’s a lot, thank God.</w:t>
            </w:r>
          </w:p>
        </w:tc>
      </w:tr>
      <w:tr w:rsidR="00072774" w:rsidRPr="00181331" w14:paraId="5F9EB5FB" w14:textId="77777777" w:rsidTr="00763CEC">
        <w:tc>
          <w:tcPr>
            <w:tcW w:w="850" w:type="dxa"/>
          </w:tcPr>
          <w:p w14:paraId="182E73E7" w14:textId="77777777" w:rsidR="00072774" w:rsidRDefault="00072774" w:rsidP="00763CEC">
            <w:pPr>
              <w:rPr>
                <w:iCs/>
                <w:noProof/>
                <w:lang w:val="en-US"/>
              </w:rPr>
            </w:pPr>
            <w:r>
              <w:rPr>
                <w:iCs/>
                <w:noProof/>
                <w:lang w:val="en-US"/>
              </w:rPr>
              <w:t>1:17</w:t>
            </w:r>
          </w:p>
        </w:tc>
        <w:tc>
          <w:tcPr>
            <w:tcW w:w="3969" w:type="dxa"/>
          </w:tcPr>
          <w:p w14:paraId="49212C66" w14:textId="77777777" w:rsidR="00072774" w:rsidRPr="00FC42A9" w:rsidRDefault="00072774" w:rsidP="00763CEC">
            <w:pPr>
              <w:rPr>
                <w:iCs/>
                <w:noProof/>
                <w:color w:val="00B050"/>
                <w:lang w:val="en-US"/>
              </w:rPr>
            </w:pPr>
            <w:r w:rsidRPr="00FC42A9">
              <w:rPr>
                <w:iCs/>
                <w:noProof/>
                <w:color w:val="00B050"/>
                <w:lang w:val="en-US"/>
              </w:rPr>
              <w:t>gabəḷ al-barāǧ tizraʕ ḥunṭa w-šiʕīr ʕa-l-məṭar</w:t>
            </w:r>
          </w:p>
        </w:tc>
        <w:tc>
          <w:tcPr>
            <w:tcW w:w="4252" w:type="dxa"/>
          </w:tcPr>
          <w:p w14:paraId="18B129D6" w14:textId="77777777" w:rsidR="00072774" w:rsidRPr="00FC42A9" w:rsidRDefault="00072774" w:rsidP="00763CEC">
            <w:pPr>
              <w:rPr>
                <w:color w:val="00B050"/>
                <w:highlight w:val="magenta"/>
              </w:rPr>
            </w:pPr>
            <w:r w:rsidRPr="00FC42A9">
              <w:rPr>
                <w:color w:val="00B050"/>
              </w:rPr>
              <w:t>Before the dam they cultivated wheat and barley (relying) on rain.</w:t>
            </w:r>
          </w:p>
        </w:tc>
      </w:tr>
      <w:tr w:rsidR="00072774" w:rsidRPr="00181331" w14:paraId="3AFDE359" w14:textId="77777777" w:rsidTr="00763CEC">
        <w:tc>
          <w:tcPr>
            <w:tcW w:w="850" w:type="dxa"/>
          </w:tcPr>
          <w:p w14:paraId="66B843B6" w14:textId="77777777" w:rsidR="00072774" w:rsidRPr="00FC42A9" w:rsidRDefault="00072774" w:rsidP="00763CEC">
            <w:pPr>
              <w:rPr>
                <w:iCs/>
                <w:noProof/>
                <w:color w:val="00B050"/>
                <w:lang w:val="en-US"/>
              </w:rPr>
            </w:pPr>
            <w:r w:rsidRPr="00FC42A9">
              <w:rPr>
                <w:iCs/>
                <w:noProof/>
                <w:color w:val="00B050"/>
                <w:lang w:val="en-US"/>
              </w:rPr>
              <w:t>1:25</w:t>
            </w:r>
          </w:p>
        </w:tc>
        <w:tc>
          <w:tcPr>
            <w:tcW w:w="3969" w:type="dxa"/>
          </w:tcPr>
          <w:p w14:paraId="460A7BAD" w14:textId="77777777" w:rsidR="00072774" w:rsidRPr="00FC42A9" w:rsidRDefault="00072774" w:rsidP="00763CEC">
            <w:pPr>
              <w:rPr>
                <w:iCs/>
                <w:noProof/>
                <w:color w:val="00B050"/>
                <w:lang w:val="en-US"/>
              </w:rPr>
            </w:pPr>
            <w:r w:rsidRPr="00FC42A9">
              <w:rPr>
                <w:iCs/>
                <w:noProof/>
                <w:color w:val="00B050"/>
                <w:lang w:val="en-US"/>
              </w:rPr>
              <w:t xml:space="preserve">ʕa-l-məṭar miṯil-kum al-ḥunṭa w-aš-šiʕīr nizraʕ ḥunṭa w-šiʕīr, in ṣār məṭar yṣīr, mā ṣār məṭar mā yṣīr, </w:t>
            </w:r>
          </w:p>
        </w:tc>
        <w:tc>
          <w:tcPr>
            <w:tcW w:w="4252" w:type="dxa"/>
          </w:tcPr>
          <w:p w14:paraId="1B377E88" w14:textId="77777777" w:rsidR="00072774" w:rsidRPr="00FC42A9" w:rsidRDefault="00072774" w:rsidP="00763CEC">
            <w:r w:rsidRPr="00FC42A9">
              <w:rPr>
                <w:color w:val="00B050"/>
              </w:rPr>
              <w:t xml:space="preserve">Relying on the rain, like you; wheat and barley, we used to cultivate wheat and barley. If there was rain, it grew, if there was no rain, it didn’t grow.  </w:t>
            </w:r>
          </w:p>
        </w:tc>
      </w:tr>
      <w:tr w:rsidR="00072774" w:rsidRPr="00181331" w14:paraId="56E3FFFA" w14:textId="77777777" w:rsidTr="00763CEC">
        <w:tc>
          <w:tcPr>
            <w:tcW w:w="850" w:type="dxa"/>
          </w:tcPr>
          <w:p w14:paraId="3907B329" w14:textId="77777777" w:rsidR="00072774" w:rsidRPr="00FC42A9" w:rsidRDefault="00072774" w:rsidP="00763CEC">
            <w:pPr>
              <w:rPr>
                <w:iCs/>
                <w:noProof/>
                <w:lang w:val="en-US"/>
              </w:rPr>
            </w:pPr>
            <w:r w:rsidRPr="00FC42A9">
              <w:rPr>
                <w:iCs/>
                <w:noProof/>
                <w:lang w:val="en-US"/>
              </w:rPr>
              <w:t>1:33</w:t>
            </w:r>
          </w:p>
        </w:tc>
        <w:tc>
          <w:tcPr>
            <w:tcW w:w="3969" w:type="dxa"/>
          </w:tcPr>
          <w:p w14:paraId="7770FFF6" w14:textId="77777777" w:rsidR="00072774" w:rsidRPr="00FC42A9" w:rsidRDefault="00072774" w:rsidP="00763CEC">
            <w:pPr>
              <w:rPr>
                <w:iCs/>
                <w:noProof/>
                <w:color w:val="00B050"/>
                <w:lang w:val="en-US"/>
              </w:rPr>
            </w:pPr>
            <w:r w:rsidRPr="00FC42A9">
              <w:rPr>
                <w:iCs/>
                <w:noProof/>
                <w:color w:val="00B050"/>
                <w:lang w:val="en-US"/>
              </w:rPr>
              <w:t xml:space="preserve">in ṣār yaġmur čiṯīr ḥunṭa zād ᵊṣṣīr hīčiḏ, mā ṣār məṭar al-ḥunṭa tmūt hīčiḏ zād ᵊtmūt. </w:t>
            </w:r>
            <w:r w:rsidRPr="00FC42A9">
              <w:rPr>
                <w:color w:val="00B050"/>
              </w:rPr>
              <w:t xml:space="preserve">uxṛa </w:t>
            </w:r>
            <w:r w:rsidRPr="00FC42A9">
              <w:rPr>
                <w:iCs/>
                <w:noProof/>
                <w:color w:val="00B050"/>
                <w:lang w:val="en-US"/>
              </w:rPr>
              <w:t>b-arād aḷḷāhi [...]</w:t>
            </w:r>
          </w:p>
        </w:tc>
        <w:tc>
          <w:tcPr>
            <w:tcW w:w="4252" w:type="dxa"/>
          </w:tcPr>
          <w:p w14:paraId="451878ED" w14:textId="77777777" w:rsidR="00072774" w:rsidRPr="00FC42A9" w:rsidRDefault="00072774" w:rsidP="00763CEC">
            <w:pPr>
              <w:rPr>
                <w:color w:val="00B050"/>
              </w:rPr>
            </w:pPr>
            <w:r w:rsidRPr="00FC42A9">
              <w:rPr>
                <w:color w:val="00B050"/>
              </w:rPr>
              <w:t>If there was a lot of rain, the wheat would grow like that. If there was no rain the wheat died like that, it died. Again by God’s willing</w:t>
            </w:r>
          </w:p>
        </w:tc>
      </w:tr>
      <w:tr w:rsidR="00072774" w:rsidRPr="00181331" w14:paraId="76946314" w14:textId="77777777" w:rsidTr="00763CEC">
        <w:tc>
          <w:tcPr>
            <w:tcW w:w="850" w:type="dxa"/>
          </w:tcPr>
          <w:p w14:paraId="03DFF889" w14:textId="77777777" w:rsidR="00072774" w:rsidRPr="00FC42A9" w:rsidRDefault="00072774" w:rsidP="00763CEC">
            <w:pPr>
              <w:rPr>
                <w:iCs/>
                <w:noProof/>
                <w:lang w:val="en-US"/>
              </w:rPr>
            </w:pPr>
            <w:r w:rsidRPr="00FC42A9">
              <w:rPr>
                <w:iCs/>
                <w:noProof/>
                <w:lang w:val="en-US"/>
              </w:rPr>
              <w:t>1:54</w:t>
            </w:r>
          </w:p>
        </w:tc>
        <w:tc>
          <w:tcPr>
            <w:tcW w:w="3969" w:type="dxa"/>
          </w:tcPr>
          <w:p w14:paraId="424E43A9" w14:textId="77777777" w:rsidR="00072774" w:rsidRPr="00FC42A9" w:rsidRDefault="00072774" w:rsidP="00763CEC">
            <w:pPr>
              <w:rPr>
                <w:color w:val="00B050"/>
                <w:rtl/>
                <w:lang w:val="de-AT" w:bidi="ar-OM"/>
              </w:rPr>
            </w:pPr>
            <w:r w:rsidRPr="00FC42A9">
              <w:rPr>
                <w:iCs/>
                <w:noProof/>
                <w:color w:val="00B050"/>
                <w:lang w:val="en-US"/>
              </w:rPr>
              <w:t xml:space="preserve">al-ādami </w:t>
            </w:r>
            <w:r w:rsidRPr="00FC42A9">
              <w:rPr>
                <w:color w:val="00B050"/>
              </w:rPr>
              <w:t>ṣār šēṭān yindall al-ᵊbyāṛa alḥaz ǧawwā-ne al-mayye hēne šī.</w:t>
            </w:r>
          </w:p>
        </w:tc>
        <w:tc>
          <w:tcPr>
            <w:tcW w:w="4252" w:type="dxa"/>
          </w:tcPr>
          <w:p w14:paraId="4F868475" w14:textId="77777777" w:rsidR="00072774" w:rsidRPr="00FC42A9" w:rsidRDefault="00072774" w:rsidP="00763CEC">
            <w:pPr>
              <w:rPr>
                <w:color w:val="00B050"/>
                <w:highlight w:val="magenta"/>
              </w:rPr>
            </w:pPr>
            <w:r w:rsidRPr="00FC42A9">
              <w:rPr>
                <w:color w:val="00B050"/>
              </w:rPr>
              <w:t>The humanbeing has become a devil, he knows where the wells are and now there is water beneath us here.</w:t>
            </w:r>
          </w:p>
        </w:tc>
      </w:tr>
      <w:tr w:rsidR="00072774" w:rsidRPr="00181331" w14:paraId="2FD0F292" w14:textId="77777777" w:rsidTr="00763CEC">
        <w:tc>
          <w:tcPr>
            <w:tcW w:w="850" w:type="dxa"/>
          </w:tcPr>
          <w:p w14:paraId="35A9E9A8" w14:textId="77777777" w:rsidR="00072774" w:rsidRPr="00FC42A9" w:rsidRDefault="00072774" w:rsidP="00763CEC">
            <w:pPr>
              <w:rPr>
                <w:iCs/>
                <w:noProof/>
                <w:lang w:val="en-US"/>
              </w:rPr>
            </w:pPr>
            <w:r w:rsidRPr="00FC42A9">
              <w:rPr>
                <w:iCs/>
                <w:noProof/>
                <w:lang w:val="en-US"/>
              </w:rPr>
              <w:t>2:07</w:t>
            </w:r>
          </w:p>
        </w:tc>
        <w:tc>
          <w:tcPr>
            <w:tcW w:w="3969" w:type="dxa"/>
          </w:tcPr>
          <w:p w14:paraId="5275A161" w14:textId="77777777" w:rsidR="00072774" w:rsidRPr="00FC42A9" w:rsidRDefault="00072774" w:rsidP="00763CEC">
            <w:pPr>
              <w:rPr>
                <w:iCs/>
                <w:noProof/>
                <w:color w:val="00B050"/>
                <w:lang w:val="en-US"/>
              </w:rPr>
            </w:pPr>
            <w:r w:rsidRPr="00FC42A9">
              <w:rPr>
                <w:iCs/>
                <w:noProof/>
                <w:color w:val="00B050"/>
                <w:lang w:val="en-US"/>
              </w:rPr>
              <w:t xml:space="preserve">ʕid-kum </w:t>
            </w:r>
            <w:r w:rsidRPr="00FC42A9">
              <w:rPr>
                <w:color w:val="00B050"/>
              </w:rPr>
              <w:t>ḥaywānāt</w:t>
            </w:r>
            <w:r w:rsidRPr="00FC42A9">
              <w:rPr>
                <w:iCs/>
                <w:noProof/>
                <w:color w:val="00B050"/>
                <w:lang w:val="en-US"/>
              </w:rPr>
              <w:t xml:space="preserve">? – ē šī qanam, bəgaṛ </w:t>
            </w:r>
            <w:r w:rsidRPr="00FC42A9">
              <w:rPr>
                <w:color w:val="00B050"/>
              </w:rPr>
              <w:t>bugaṛ</w:t>
            </w:r>
            <w:r w:rsidRPr="00FC42A9">
              <w:rPr>
                <w:iCs/>
                <w:noProof/>
                <w:color w:val="00B050"/>
                <w:lang w:val="en-US"/>
              </w:rPr>
              <w:t xml:space="preserve"> maʕaz faras kidīš ište šīy. ḥitt al-kidīš rāḥ </w:t>
            </w:r>
            <w:r w:rsidRPr="00FC42A9">
              <w:rPr>
                <w:color w:val="00B050"/>
              </w:rPr>
              <w:t>bugaṛ</w:t>
            </w:r>
            <w:r w:rsidRPr="00FC42A9">
              <w:rPr>
                <w:iCs/>
                <w:noProof/>
                <w:color w:val="00B050"/>
                <w:lang w:val="en-US"/>
              </w:rPr>
              <w:t xml:space="preserve"> zād ṣār </w:t>
            </w:r>
            <w:r w:rsidRPr="00FC42A9">
              <w:rPr>
                <w:color w:val="00B050"/>
              </w:rPr>
              <w:t>xafīf</w:t>
            </w:r>
            <w:r w:rsidRPr="00FC42A9">
              <w:rPr>
                <w:iCs/>
                <w:noProof/>
                <w:color w:val="00B050"/>
                <w:lang w:val="en-US"/>
              </w:rPr>
              <w:t>.</w:t>
            </w:r>
          </w:p>
          <w:p w14:paraId="05BCEDCB" w14:textId="77777777" w:rsidR="00072774" w:rsidRPr="00FC42A9" w:rsidRDefault="00072774" w:rsidP="00763CEC">
            <w:pPr>
              <w:rPr>
                <w:iCs/>
                <w:noProof/>
                <w:color w:val="00B050"/>
                <w:lang w:val="en-US"/>
              </w:rPr>
            </w:pPr>
          </w:p>
        </w:tc>
        <w:tc>
          <w:tcPr>
            <w:tcW w:w="4252" w:type="dxa"/>
          </w:tcPr>
          <w:p w14:paraId="3BFB3945" w14:textId="77777777" w:rsidR="00072774" w:rsidRPr="00FC42A9" w:rsidRDefault="00072774" w:rsidP="00763CEC">
            <w:pPr>
              <w:rPr>
                <w:color w:val="00B050"/>
                <w:highlight w:val="magenta"/>
              </w:rPr>
            </w:pPr>
            <w:r w:rsidRPr="00FC42A9">
              <w:rPr>
                <w:color w:val="00B050"/>
              </w:rPr>
              <w:t>Do you have animals? ˗˗ Yes, there is sheep, cows, goats, horses, workhorses, so it is. Even the workhorses are gone and the cows have become few.</w:t>
            </w:r>
          </w:p>
        </w:tc>
      </w:tr>
      <w:tr w:rsidR="00072774" w:rsidRPr="00181331" w14:paraId="07944649" w14:textId="77777777" w:rsidTr="00763CEC">
        <w:tc>
          <w:tcPr>
            <w:tcW w:w="850" w:type="dxa"/>
          </w:tcPr>
          <w:p w14:paraId="7DF69118" w14:textId="77777777" w:rsidR="00072774" w:rsidRDefault="00072774" w:rsidP="00763CEC">
            <w:pPr>
              <w:rPr>
                <w:iCs/>
                <w:noProof/>
                <w:lang w:val="en-US"/>
              </w:rPr>
            </w:pPr>
            <w:r>
              <w:rPr>
                <w:iCs/>
                <w:noProof/>
                <w:lang w:val="en-US"/>
              </w:rPr>
              <w:t>2:31</w:t>
            </w:r>
          </w:p>
        </w:tc>
        <w:tc>
          <w:tcPr>
            <w:tcW w:w="3969" w:type="dxa"/>
          </w:tcPr>
          <w:p w14:paraId="77293F8D" w14:textId="77777777" w:rsidR="00072774" w:rsidRPr="00FC42A9" w:rsidRDefault="00072774" w:rsidP="00763CEC">
            <w:pPr>
              <w:rPr>
                <w:iCs/>
                <w:noProof/>
                <w:color w:val="00B050"/>
                <w:lang w:val="en-US"/>
              </w:rPr>
            </w:pPr>
            <w:r w:rsidRPr="00FC42A9">
              <w:rPr>
                <w:iCs/>
                <w:noProof/>
                <w:color w:val="00B050"/>
                <w:lang w:val="en-US"/>
              </w:rPr>
              <w:t xml:space="preserve">Sūriyye awwali waḥad-he </w:t>
            </w:r>
            <w:r w:rsidRPr="00FC42A9">
              <w:rPr>
                <w:color w:val="00B050"/>
              </w:rPr>
              <w:t>ʕayrat-an</w:t>
            </w:r>
            <w:r w:rsidRPr="00FC42A9">
              <w:rPr>
                <w:iCs/>
                <w:noProof/>
                <w:color w:val="00B050"/>
                <w:lang w:val="en-US"/>
              </w:rPr>
              <w:t xml:space="preserve"> ište düšmāne, awwali čānaw düšmāne min ᵊḥkumat al-ᵊḥkūma ṣārat al-ahāli kull-min b-arḏ̣-u gām yištaqil w hā hīčiḏ.</w:t>
            </w:r>
          </w:p>
        </w:tc>
        <w:tc>
          <w:tcPr>
            <w:tcW w:w="4252" w:type="dxa"/>
          </w:tcPr>
          <w:p w14:paraId="0477EB8E" w14:textId="77777777" w:rsidR="00072774" w:rsidRPr="00FC42A9" w:rsidRDefault="00072774" w:rsidP="00763CEC">
            <w:pPr>
              <w:rPr>
                <w:color w:val="00B050"/>
              </w:rPr>
            </w:pPr>
            <w:r w:rsidRPr="00FC42A9">
              <w:rPr>
                <w:color w:val="00B050"/>
              </w:rPr>
              <w:t>Syria was isolated in former times, they were basically enemies; they were enemies. After the (Assad) government had come into power, the families stayed in their respective lands (they could not visit each other) and started to work and it was like that.</w:t>
            </w:r>
          </w:p>
        </w:tc>
      </w:tr>
      <w:tr w:rsidR="00072774" w:rsidRPr="00181331" w14:paraId="74D02C58" w14:textId="77777777" w:rsidTr="00763CEC">
        <w:tc>
          <w:tcPr>
            <w:tcW w:w="850" w:type="dxa"/>
          </w:tcPr>
          <w:p w14:paraId="5E590BA0" w14:textId="77777777" w:rsidR="00072774" w:rsidRDefault="00072774" w:rsidP="00763CEC">
            <w:pPr>
              <w:rPr>
                <w:iCs/>
                <w:noProof/>
                <w:lang w:val="en-US"/>
              </w:rPr>
            </w:pPr>
            <w:r>
              <w:rPr>
                <w:iCs/>
                <w:noProof/>
                <w:lang w:val="en-US"/>
              </w:rPr>
              <w:lastRenderedPageBreak/>
              <w:t>2:46</w:t>
            </w:r>
          </w:p>
        </w:tc>
        <w:tc>
          <w:tcPr>
            <w:tcW w:w="3969" w:type="dxa"/>
          </w:tcPr>
          <w:p w14:paraId="191FE04E" w14:textId="77777777" w:rsidR="00072774" w:rsidRPr="00FC42A9" w:rsidRDefault="00072774" w:rsidP="00763CEC">
            <w:pPr>
              <w:rPr>
                <w:iCs/>
                <w:noProof/>
                <w:color w:val="00B050"/>
                <w:lang w:val="en-US"/>
              </w:rPr>
            </w:pPr>
            <w:r w:rsidRPr="00FC42A9">
              <w:rPr>
                <w:iCs/>
                <w:noProof/>
                <w:color w:val="00B050"/>
                <w:lang w:val="en-US"/>
              </w:rPr>
              <w:t xml:space="preserve">kull-u awwali arāḏ̣i hāḏi l-badu yiǧūn hēne </w:t>
            </w:r>
            <w:r w:rsidRPr="00FC42A9">
              <w:rPr>
                <w:color w:val="00B050"/>
              </w:rPr>
              <w:t>w rāḥaw ṣāraw b-al-bēt w rāḥat w šālat.</w:t>
            </w:r>
          </w:p>
        </w:tc>
        <w:tc>
          <w:tcPr>
            <w:tcW w:w="4252" w:type="dxa"/>
          </w:tcPr>
          <w:p w14:paraId="76ECC861" w14:textId="77777777" w:rsidR="00072774" w:rsidRPr="00FC42A9" w:rsidRDefault="00072774" w:rsidP="00763CEC">
            <w:pPr>
              <w:rPr>
                <w:color w:val="00B050"/>
              </w:rPr>
            </w:pPr>
            <w:r w:rsidRPr="00FC42A9">
              <w:rPr>
                <w:color w:val="00B050"/>
              </w:rPr>
              <w:t>In former times, the land belonged to the Bedouins, they used to come and then they left again and settled until they left again carrying (their things with them).</w:t>
            </w:r>
          </w:p>
        </w:tc>
      </w:tr>
      <w:tr w:rsidR="00072774" w:rsidRPr="00181331" w14:paraId="6FAD87D2" w14:textId="77777777" w:rsidTr="00763CEC">
        <w:tc>
          <w:tcPr>
            <w:tcW w:w="850" w:type="dxa"/>
          </w:tcPr>
          <w:p w14:paraId="71421697" w14:textId="77777777" w:rsidR="00072774" w:rsidRDefault="00072774" w:rsidP="00763CEC">
            <w:pPr>
              <w:rPr>
                <w:iCs/>
                <w:noProof/>
                <w:lang w:val="en-US"/>
              </w:rPr>
            </w:pPr>
            <w:r>
              <w:rPr>
                <w:iCs/>
                <w:noProof/>
                <w:lang w:val="en-US"/>
              </w:rPr>
              <w:t>2:57</w:t>
            </w:r>
          </w:p>
        </w:tc>
        <w:tc>
          <w:tcPr>
            <w:tcW w:w="3969" w:type="dxa"/>
          </w:tcPr>
          <w:p w14:paraId="0F698AFB" w14:textId="77777777" w:rsidR="00072774" w:rsidRPr="00FC42A9" w:rsidRDefault="00072774" w:rsidP="00763CEC">
            <w:pPr>
              <w:rPr>
                <w:iCs/>
                <w:noProof/>
                <w:color w:val="00B050"/>
                <w:lang w:val="en-US"/>
              </w:rPr>
            </w:pPr>
            <w:r w:rsidRPr="00FC42A9">
              <w:rPr>
                <w:color w:val="00B050"/>
              </w:rPr>
              <w:t xml:space="preserve">awwali ʕala dōr bini Hlāl hā! ygūlūn yirḥalūn w yinzilūn b-al-bāʕir, alḥaz rāḥat al-bāʕir mā ḏ̣allat bāʕir. </w:t>
            </w:r>
          </w:p>
        </w:tc>
        <w:tc>
          <w:tcPr>
            <w:tcW w:w="4252" w:type="dxa"/>
          </w:tcPr>
          <w:p w14:paraId="5F0576DB" w14:textId="77777777" w:rsidR="00072774" w:rsidRPr="00FC42A9" w:rsidRDefault="00072774" w:rsidP="00763CEC">
            <w:pPr>
              <w:rPr>
                <w:color w:val="00B050"/>
              </w:rPr>
            </w:pPr>
            <w:r w:rsidRPr="00FC42A9">
              <w:rPr>
                <w:color w:val="00B050"/>
              </w:rPr>
              <w:t>That was in the time of the Banu Hilāl. It is said that they moved and settled with camels. Nowadays there are no camels anymore.</w:t>
            </w:r>
          </w:p>
        </w:tc>
      </w:tr>
      <w:tr w:rsidR="00072774" w:rsidRPr="00181331" w14:paraId="722123FB" w14:textId="77777777" w:rsidTr="00763CEC">
        <w:tc>
          <w:tcPr>
            <w:tcW w:w="850" w:type="dxa"/>
          </w:tcPr>
          <w:p w14:paraId="6F408271" w14:textId="77777777" w:rsidR="00072774" w:rsidRPr="00FC42A9" w:rsidRDefault="00072774" w:rsidP="00763CEC">
            <w:pPr>
              <w:rPr>
                <w:iCs/>
                <w:noProof/>
                <w:lang w:val="en-US"/>
              </w:rPr>
            </w:pPr>
            <w:r w:rsidRPr="00FC42A9">
              <w:rPr>
                <w:iCs/>
                <w:noProof/>
                <w:lang w:val="en-US"/>
              </w:rPr>
              <w:t>3:09</w:t>
            </w:r>
          </w:p>
        </w:tc>
        <w:tc>
          <w:tcPr>
            <w:tcW w:w="3969" w:type="dxa"/>
          </w:tcPr>
          <w:p w14:paraId="18D90C55" w14:textId="77777777" w:rsidR="00072774" w:rsidRPr="00FC42A9" w:rsidRDefault="00072774" w:rsidP="00763CEC">
            <w:pPr>
              <w:rPr>
                <w:iCs/>
                <w:noProof/>
                <w:color w:val="00B050"/>
                <w:lang w:val="en-US"/>
              </w:rPr>
            </w:pPr>
            <w:r w:rsidRPr="00FC42A9">
              <w:rPr>
                <w:iCs/>
                <w:noProof/>
                <w:color w:val="00B050"/>
                <w:lang w:val="en-US"/>
              </w:rPr>
              <w:t xml:space="preserve">alḥaz miṭōrāt čiṯīre ṭaqsiyāt čiṯīre </w:t>
            </w:r>
            <w:r w:rsidRPr="00FC42A9">
              <w:rPr>
                <w:color w:val="00B050"/>
              </w:rPr>
              <w:t>qamyūnāt</w:t>
            </w:r>
            <w:r w:rsidRPr="00FC42A9">
              <w:rPr>
                <w:iCs/>
                <w:noProof/>
                <w:color w:val="00B050"/>
                <w:lang w:val="en-US"/>
              </w:rPr>
              <w:t xml:space="preserve"> čiṯīre kullši ṣār čiṯīr ḥamd </w:t>
            </w:r>
            <w:r w:rsidRPr="00FC42A9">
              <w:rPr>
                <w:color w:val="00B050"/>
              </w:rPr>
              <w:t>olsun</w:t>
            </w:r>
            <w:r w:rsidRPr="00FC42A9">
              <w:rPr>
                <w:iCs/>
                <w:noProof/>
                <w:color w:val="00B050"/>
                <w:lang w:val="en-US"/>
              </w:rPr>
              <w:t>.</w:t>
            </w:r>
          </w:p>
        </w:tc>
        <w:tc>
          <w:tcPr>
            <w:tcW w:w="4252" w:type="dxa"/>
          </w:tcPr>
          <w:p w14:paraId="59BAE647" w14:textId="77777777" w:rsidR="00072774" w:rsidRPr="00FC42A9" w:rsidRDefault="00072774" w:rsidP="00763CEC">
            <w:pPr>
              <w:rPr>
                <w:color w:val="00B050"/>
              </w:rPr>
            </w:pPr>
            <w:r w:rsidRPr="00FC42A9">
              <w:rPr>
                <w:color w:val="00B050"/>
              </w:rPr>
              <w:t>Nowadays there are many tractors, cars, and trucks. Everything has become abundant, thank God.</w:t>
            </w:r>
          </w:p>
        </w:tc>
      </w:tr>
      <w:tr w:rsidR="00072774" w:rsidRPr="00181331" w14:paraId="66B7B0A3" w14:textId="77777777" w:rsidTr="00763CEC">
        <w:tc>
          <w:tcPr>
            <w:tcW w:w="850" w:type="dxa"/>
          </w:tcPr>
          <w:p w14:paraId="7C6E4D7D" w14:textId="77777777" w:rsidR="00072774" w:rsidRDefault="00072774" w:rsidP="00763CEC">
            <w:pPr>
              <w:rPr>
                <w:iCs/>
                <w:noProof/>
                <w:lang w:val="en-US"/>
              </w:rPr>
            </w:pPr>
            <w:r>
              <w:rPr>
                <w:iCs/>
                <w:noProof/>
                <w:lang w:val="en-US"/>
              </w:rPr>
              <w:t>3:24</w:t>
            </w:r>
          </w:p>
        </w:tc>
        <w:tc>
          <w:tcPr>
            <w:tcW w:w="3969" w:type="dxa"/>
          </w:tcPr>
          <w:p w14:paraId="2E9FB79C" w14:textId="77777777" w:rsidR="00072774" w:rsidRPr="00B81761" w:rsidRDefault="00072774" w:rsidP="00763CEC">
            <w:pPr>
              <w:rPr>
                <w:iCs/>
                <w:noProof/>
                <w:color w:val="00B050"/>
                <w:lang w:val="en-US"/>
              </w:rPr>
            </w:pPr>
            <w:r w:rsidRPr="00B81761">
              <w:rPr>
                <w:iCs/>
                <w:noProof/>
                <w:color w:val="00B050"/>
                <w:lang w:val="en-US"/>
              </w:rPr>
              <w:t>Sūriyye w Turkiyye awwali čānaw min gabil ʕašr ᵊsnīn awwal xamstaʕaš sine gabl-in yingaḏ̣ib Apo,</w:t>
            </w:r>
          </w:p>
        </w:tc>
        <w:tc>
          <w:tcPr>
            <w:tcW w:w="4252" w:type="dxa"/>
          </w:tcPr>
          <w:p w14:paraId="4053B79C" w14:textId="77777777" w:rsidR="00072774" w:rsidRPr="00B81761" w:rsidRDefault="00072774" w:rsidP="00763CEC">
            <w:pPr>
              <w:rPr>
                <w:color w:val="00B050"/>
              </w:rPr>
            </w:pPr>
            <w:r w:rsidRPr="00B81761">
              <w:rPr>
                <w:color w:val="00B050"/>
              </w:rPr>
              <w:t>Syria and Turkey used to be; in former times, ten, fifteen years ago, before Apo was arrested,</w:t>
            </w:r>
          </w:p>
        </w:tc>
      </w:tr>
      <w:tr w:rsidR="00072774" w:rsidRPr="00181331" w14:paraId="716084A9" w14:textId="77777777" w:rsidTr="00763CEC">
        <w:tc>
          <w:tcPr>
            <w:tcW w:w="850" w:type="dxa"/>
          </w:tcPr>
          <w:p w14:paraId="30005CAB" w14:textId="77777777" w:rsidR="00072774" w:rsidRDefault="00072774" w:rsidP="00763CEC">
            <w:pPr>
              <w:rPr>
                <w:iCs/>
                <w:noProof/>
                <w:lang w:val="en-US"/>
              </w:rPr>
            </w:pPr>
            <w:r>
              <w:rPr>
                <w:iCs/>
                <w:noProof/>
                <w:lang w:val="en-US"/>
              </w:rPr>
              <w:t>3:39</w:t>
            </w:r>
          </w:p>
        </w:tc>
        <w:tc>
          <w:tcPr>
            <w:tcW w:w="3969" w:type="dxa"/>
          </w:tcPr>
          <w:p w14:paraId="18EFE4D7" w14:textId="77777777" w:rsidR="00072774" w:rsidRPr="00B81761" w:rsidRDefault="00072774" w:rsidP="00763CEC">
            <w:pPr>
              <w:rPr>
                <w:iCs/>
                <w:noProof/>
                <w:color w:val="00B050"/>
                <w:lang w:val="en-US"/>
              </w:rPr>
            </w:pPr>
            <w:r w:rsidRPr="00B81761">
              <w:rPr>
                <w:iCs/>
                <w:noProof/>
                <w:color w:val="00B050"/>
                <w:lang w:val="en-US"/>
              </w:rPr>
              <w:t>čānaw dūšmān, Sūriyye ssawwi besleme ʕa-t-terōr, ᵊssawwi besleme w ydarrb-u ʕala Turkiyye ydarrb-u ʕala Turkiyye.</w:t>
            </w:r>
          </w:p>
        </w:tc>
        <w:tc>
          <w:tcPr>
            <w:tcW w:w="4252" w:type="dxa"/>
          </w:tcPr>
          <w:p w14:paraId="462AC1FB" w14:textId="77777777" w:rsidR="00072774" w:rsidRPr="00B81761" w:rsidRDefault="00072774" w:rsidP="00763CEC">
            <w:pPr>
              <w:rPr>
                <w:color w:val="00B050"/>
              </w:rPr>
            </w:pPr>
            <w:r w:rsidRPr="00B81761">
              <w:rPr>
                <w:color w:val="00B050"/>
              </w:rPr>
              <w:t>they used to be enemies. Syria supplied terrorism and sent it to Turkey. It supplied (terror) and sent it to Turkey, sent it to Turkey.</w:t>
            </w:r>
          </w:p>
        </w:tc>
      </w:tr>
      <w:tr w:rsidR="00072774" w:rsidRPr="00181331" w14:paraId="3EF584D8" w14:textId="77777777" w:rsidTr="00763CEC">
        <w:tc>
          <w:tcPr>
            <w:tcW w:w="850" w:type="dxa"/>
          </w:tcPr>
          <w:p w14:paraId="1ECE365E" w14:textId="77777777" w:rsidR="00072774" w:rsidRDefault="00072774" w:rsidP="00763CEC">
            <w:pPr>
              <w:rPr>
                <w:iCs/>
                <w:noProof/>
                <w:lang w:val="en-US"/>
              </w:rPr>
            </w:pPr>
            <w:r>
              <w:rPr>
                <w:iCs/>
                <w:noProof/>
                <w:lang w:val="en-US"/>
              </w:rPr>
              <w:t>3:52</w:t>
            </w:r>
          </w:p>
        </w:tc>
        <w:tc>
          <w:tcPr>
            <w:tcW w:w="3969" w:type="dxa"/>
          </w:tcPr>
          <w:p w14:paraId="68086812" w14:textId="77777777" w:rsidR="00072774" w:rsidRPr="00B81761" w:rsidRDefault="00072774" w:rsidP="00763CEC">
            <w:pPr>
              <w:rPr>
                <w:iCs/>
                <w:noProof/>
                <w:color w:val="00B050"/>
                <w:lang w:val="en-US"/>
              </w:rPr>
            </w:pPr>
            <w:r w:rsidRPr="00B81761">
              <w:rPr>
                <w:iCs/>
                <w:noProof/>
                <w:color w:val="00B050"/>
                <w:lang w:val="en-US"/>
              </w:rPr>
              <w:t>humma w slāḥ-hum w-ᵊhnīt-hum ydarrbūn ta-yxarrbūn Turkiyye, yrīdūn ta-yxarrbūn Turkiyye.</w:t>
            </w:r>
          </w:p>
        </w:tc>
        <w:tc>
          <w:tcPr>
            <w:tcW w:w="4252" w:type="dxa"/>
          </w:tcPr>
          <w:p w14:paraId="258D7606" w14:textId="77777777" w:rsidR="00072774" w:rsidRPr="00B81761" w:rsidRDefault="00072774" w:rsidP="00763CEC">
            <w:pPr>
              <w:rPr>
                <w:color w:val="00B050"/>
              </w:rPr>
            </w:pPr>
            <w:r w:rsidRPr="00B81761">
              <w:rPr>
                <w:color w:val="00B050"/>
              </w:rPr>
              <w:t>They sent them and their weapons and so in order to destroy Turkey. They wanted to destroy Turkey.</w:t>
            </w:r>
          </w:p>
        </w:tc>
      </w:tr>
      <w:tr w:rsidR="00072774" w:rsidRPr="00181331" w14:paraId="617687AB" w14:textId="77777777" w:rsidTr="00763CEC">
        <w:tc>
          <w:tcPr>
            <w:tcW w:w="850" w:type="dxa"/>
          </w:tcPr>
          <w:p w14:paraId="6BF622F0" w14:textId="77777777" w:rsidR="00072774" w:rsidRPr="00A05F18" w:rsidRDefault="00072774" w:rsidP="00763CEC">
            <w:pPr>
              <w:rPr>
                <w:iCs/>
                <w:noProof/>
              </w:rPr>
            </w:pPr>
            <w:r>
              <w:rPr>
                <w:iCs/>
                <w:noProof/>
              </w:rPr>
              <w:t>3:57</w:t>
            </w:r>
          </w:p>
        </w:tc>
        <w:tc>
          <w:tcPr>
            <w:tcW w:w="3969" w:type="dxa"/>
          </w:tcPr>
          <w:p w14:paraId="5CA75489" w14:textId="77777777" w:rsidR="00072774" w:rsidRPr="00B81761" w:rsidRDefault="00072774" w:rsidP="00763CEC">
            <w:pPr>
              <w:rPr>
                <w:iCs/>
                <w:noProof/>
                <w:color w:val="00B050"/>
                <w:lang w:val="en-US"/>
              </w:rPr>
            </w:pPr>
            <w:r w:rsidRPr="00B81761">
              <w:rPr>
                <w:iCs/>
                <w:noProof/>
                <w:color w:val="00B050"/>
                <w:lang w:val="en-US"/>
              </w:rPr>
              <w:t>Apo ʕid-hum hināk, Abdulla Öcalan ysawwūn besleme hināk, ʕugub Turkiyye ziʕlat ʕalē-hum gālaw</w:t>
            </w:r>
          </w:p>
        </w:tc>
        <w:tc>
          <w:tcPr>
            <w:tcW w:w="4252" w:type="dxa"/>
          </w:tcPr>
          <w:p w14:paraId="1A62F5A5" w14:textId="77777777" w:rsidR="00072774" w:rsidRPr="00B81761" w:rsidRDefault="00072774" w:rsidP="00763CEC">
            <w:pPr>
              <w:rPr>
                <w:color w:val="00B050"/>
              </w:rPr>
            </w:pPr>
            <w:r w:rsidRPr="00B81761">
              <w:rPr>
                <w:color w:val="00B050"/>
              </w:rPr>
              <w:t xml:space="preserve">They had Apo there (in Syria), Abdullah Öcalan. They were supporting (him) there. After Turkey had become angry with them, they said: </w:t>
            </w:r>
          </w:p>
        </w:tc>
      </w:tr>
      <w:tr w:rsidR="00072774" w:rsidRPr="00181331" w14:paraId="1D0D047B" w14:textId="77777777" w:rsidTr="00763CEC">
        <w:tc>
          <w:tcPr>
            <w:tcW w:w="850" w:type="dxa"/>
          </w:tcPr>
          <w:p w14:paraId="1B3F84F6" w14:textId="77777777" w:rsidR="00072774" w:rsidRDefault="00072774" w:rsidP="00763CEC">
            <w:pPr>
              <w:rPr>
                <w:iCs/>
                <w:noProof/>
                <w:lang w:val="en-US"/>
              </w:rPr>
            </w:pPr>
            <w:r>
              <w:rPr>
                <w:iCs/>
                <w:noProof/>
                <w:lang w:val="en-US"/>
              </w:rPr>
              <w:t>4:06</w:t>
            </w:r>
          </w:p>
        </w:tc>
        <w:tc>
          <w:tcPr>
            <w:tcW w:w="3969" w:type="dxa"/>
          </w:tcPr>
          <w:p w14:paraId="6EDCA309" w14:textId="77777777" w:rsidR="00072774" w:rsidRPr="00B81761" w:rsidRDefault="00072774" w:rsidP="00763CEC">
            <w:pPr>
              <w:rPr>
                <w:iCs/>
                <w:noProof/>
                <w:color w:val="00B050"/>
                <w:lang w:val="en-US"/>
              </w:rPr>
            </w:pPr>
            <w:r w:rsidRPr="00B81761">
              <w:rPr>
                <w:iCs/>
                <w:noProof/>
                <w:color w:val="00B050"/>
                <w:lang w:val="en-US"/>
              </w:rPr>
              <w:t>“hāḏa ši-ydawwir ʕid-kum? intu yōma ǧǧībūn-u tunṭūn-na tsallmūn-na yōma iḥna nfukk ḥarb ʕalē-kum nuḏ̣rub-kum.”</w:t>
            </w:r>
          </w:p>
        </w:tc>
        <w:tc>
          <w:tcPr>
            <w:tcW w:w="4252" w:type="dxa"/>
          </w:tcPr>
          <w:p w14:paraId="21679006" w14:textId="77777777" w:rsidR="00072774" w:rsidRPr="00B81761" w:rsidRDefault="00072774" w:rsidP="00763CEC">
            <w:pPr>
              <w:rPr>
                <w:color w:val="00B050"/>
              </w:rPr>
            </w:pPr>
            <w:r w:rsidRPr="00B81761">
              <w:rPr>
                <w:color w:val="00B050"/>
              </w:rPr>
              <w:t>“What is he looking for with you? You either bring and hand him over to us or we will wage war on you and hit you.”</w:t>
            </w:r>
          </w:p>
        </w:tc>
      </w:tr>
      <w:tr w:rsidR="00072774" w:rsidRPr="00181331" w14:paraId="17CED6F5" w14:textId="77777777" w:rsidTr="00763CEC">
        <w:tc>
          <w:tcPr>
            <w:tcW w:w="850" w:type="dxa"/>
          </w:tcPr>
          <w:p w14:paraId="1771B568" w14:textId="77777777" w:rsidR="00072774" w:rsidRDefault="00072774" w:rsidP="00763CEC">
            <w:pPr>
              <w:rPr>
                <w:iCs/>
                <w:noProof/>
                <w:lang w:val="en-US"/>
              </w:rPr>
            </w:pPr>
            <w:r>
              <w:rPr>
                <w:iCs/>
                <w:noProof/>
                <w:lang w:val="en-US"/>
              </w:rPr>
              <w:t>4:16</w:t>
            </w:r>
          </w:p>
        </w:tc>
        <w:tc>
          <w:tcPr>
            <w:tcW w:w="3969" w:type="dxa"/>
          </w:tcPr>
          <w:p w14:paraId="00491EA4" w14:textId="77777777" w:rsidR="00072774" w:rsidRPr="00B81761" w:rsidRDefault="00072774" w:rsidP="00763CEC">
            <w:pPr>
              <w:rPr>
                <w:iCs/>
                <w:noProof/>
                <w:color w:val="00B050"/>
                <w:lang w:val="en-US"/>
              </w:rPr>
            </w:pPr>
            <w:r w:rsidRPr="00B81761">
              <w:rPr>
                <w:iCs/>
                <w:noProof/>
                <w:color w:val="00B050"/>
                <w:lang w:val="en-US"/>
              </w:rPr>
              <w:t xml:space="preserve">gāmaw ᵊṭrədō-´ rāḥ ʕala… </w:t>
            </w:r>
            <w:r w:rsidRPr="00B81761">
              <w:rPr>
                <w:color w:val="00B050"/>
              </w:rPr>
              <w:t>aṣṣōb rāḥ?</w:t>
            </w:r>
            <w:r w:rsidRPr="00B81761">
              <w:rPr>
                <w:iCs/>
                <w:noProof/>
                <w:color w:val="00B050"/>
                <w:lang w:val="en-US"/>
              </w:rPr>
              <w:t xml:space="preserve"> ʕala Kenya ʕala Afrika rāḥ.</w:t>
            </w:r>
          </w:p>
        </w:tc>
        <w:tc>
          <w:tcPr>
            <w:tcW w:w="4252" w:type="dxa"/>
          </w:tcPr>
          <w:p w14:paraId="1029347A" w14:textId="77777777" w:rsidR="00072774" w:rsidRPr="00B81761" w:rsidRDefault="00072774" w:rsidP="00763CEC">
            <w:pPr>
              <w:rPr>
                <w:color w:val="00B050"/>
              </w:rPr>
            </w:pPr>
            <w:r w:rsidRPr="00B81761">
              <w:rPr>
                <w:color w:val="00B050"/>
              </w:rPr>
              <w:t>So they kicked him out. He went to… where did he go? To Kenya, to Africa.</w:t>
            </w:r>
          </w:p>
        </w:tc>
      </w:tr>
      <w:tr w:rsidR="00072774" w:rsidRPr="00181331" w14:paraId="160D7D6D" w14:textId="77777777" w:rsidTr="00763CEC">
        <w:tc>
          <w:tcPr>
            <w:tcW w:w="850" w:type="dxa"/>
          </w:tcPr>
          <w:p w14:paraId="75194468" w14:textId="77777777" w:rsidR="00072774" w:rsidRDefault="00072774" w:rsidP="00763CEC">
            <w:pPr>
              <w:rPr>
                <w:iCs/>
                <w:noProof/>
                <w:lang w:val="en-US"/>
              </w:rPr>
            </w:pPr>
            <w:r>
              <w:rPr>
                <w:iCs/>
                <w:noProof/>
                <w:lang w:val="en-US"/>
              </w:rPr>
              <w:t>4:22</w:t>
            </w:r>
          </w:p>
        </w:tc>
        <w:tc>
          <w:tcPr>
            <w:tcW w:w="3969" w:type="dxa"/>
          </w:tcPr>
          <w:p w14:paraId="65624026" w14:textId="77777777" w:rsidR="00072774" w:rsidRPr="00B81761" w:rsidRDefault="00072774" w:rsidP="00763CEC">
            <w:pPr>
              <w:rPr>
                <w:iCs/>
                <w:noProof/>
                <w:color w:val="00B050"/>
                <w:lang w:val="en-US"/>
              </w:rPr>
            </w:pPr>
            <w:r w:rsidRPr="00B81761">
              <w:rPr>
                <w:iCs/>
                <w:noProof/>
                <w:color w:val="00B050"/>
                <w:lang w:val="en-US"/>
              </w:rPr>
              <w:t>yōm-in ᵊkməšō-´, aṣṣōb-u kməšō-´? – harab hā! – ᵊnhizam, aṣṣōb-u gḏ̣ubō-´? b-Kenya?</w:t>
            </w:r>
          </w:p>
        </w:tc>
        <w:tc>
          <w:tcPr>
            <w:tcW w:w="4252" w:type="dxa"/>
          </w:tcPr>
          <w:p w14:paraId="0543D34A" w14:textId="77777777" w:rsidR="00072774" w:rsidRPr="00B81761" w:rsidRDefault="00072774" w:rsidP="00763CEC">
            <w:pPr>
              <w:rPr>
                <w:color w:val="00B050"/>
              </w:rPr>
            </w:pPr>
            <w:r w:rsidRPr="00B81761">
              <w:rPr>
                <w:color w:val="00B050"/>
              </w:rPr>
              <w:t xml:space="preserve">When they caught him. Where was he when they caught him? ˗˗ He had fled the country. – He had run away, where was he when they caught him?  In Kenya? </w:t>
            </w:r>
          </w:p>
        </w:tc>
      </w:tr>
      <w:tr w:rsidR="00072774" w:rsidRPr="00181331" w14:paraId="2E915138" w14:textId="77777777" w:rsidTr="00763CEC">
        <w:tc>
          <w:tcPr>
            <w:tcW w:w="850" w:type="dxa"/>
          </w:tcPr>
          <w:p w14:paraId="1E917346" w14:textId="77777777" w:rsidR="00072774" w:rsidRDefault="00072774" w:rsidP="00763CEC">
            <w:pPr>
              <w:rPr>
                <w:iCs/>
                <w:noProof/>
                <w:lang w:val="en-US"/>
              </w:rPr>
            </w:pPr>
            <w:r>
              <w:rPr>
                <w:iCs/>
                <w:noProof/>
                <w:lang w:val="en-US"/>
              </w:rPr>
              <w:t>4:29</w:t>
            </w:r>
          </w:p>
        </w:tc>
        <w:tc>
          <w:tcPr>
            <w:tcW w:w="3969" w:type="dxa"/>
          </w:tcPr>
          <w:p w14:paraId="4D001281" w14:textId="77777777" w:rsidR="00072774" w:rsidRPr="00B81761" w:rsidRDefault="00072774" w:rsidP="00763CEC">
            <w:pPr>
              <w:rPr>
                <w:iCs/>
                <w:noProof/>
                <w:color w:val="00B050"/>
                <w:lang w:val="en-US"/>
              </w:rPr>
            </w:pPr>
            <w:r w:rsidRPr="00B81761">
              <w:rPr>
                <w:iCs/>
                <w:noProof/>
                <w:color w:val="00B050"/>
                <w:lang w:val="en-US"/>
              </w:rPr>
              <w:t>ʕaǧab Kenya mi, ʕala Afrika rāḥ hināk, Sūriyye ʕād Ḥāfiḏ̣ Asad māt.</w:t>
            </w:r>
          </w:p>
        </w:tc>
        <w:tc>
          <w:tcPr>
            <w:tcW w:w="4252" w:type="dxa"/>
          </w:tcPr>
          <w:p w14:paraId="16D2C30C" w14:textId="77777777" w:rsidR="00072774" w:rsidRPr="00B81761" w:rsidRDefault="00072774" w:rsidP="00763CEC">
            <w:pPr>
              <w:rPr>
                <w:color w:val="00B050"/>
              </w:rPr>
            </w:pPr>
            <w:r w:rsidRPr="00B81761">
              <w:rPr>
                <w:color w:val="00B050"/>
              </w:rPr>
              <w:t>It was Kenya, wasn’t it? He went to Africa. And in Syria Ḥāfiḏ̣ Asad died.</w:t>
            </w:r>
          </w:p>
        </w:tc>
      </w:tr>
      <w:tr w:rsidR="00072774" w:rsidRPr="00181331" w14:paraId="038D34BD" w14:textId="77777777" w:rsidTr="00763CEC">
        <w:tc>
          <w:tcPr>
            <w:tcW w:w="850" w:type="dxa"/>
          </w:tcPr>
          <w:p w14:paraId="17E58B1E" w14:textId="77777777" w:rsidR="00072774" w:rsidRDefault="00072774" w:rsidP="00763CEC">
            <w:pPr>
              <w:rPr>
                <w:iCs/>
                <w:noProof/>
                <w:lang w:val="en-US"/>
              </w:rPr>
            </w:pPr>
            <w:r>
              <w:rPr>
                <w:iCs/>
                <w:noProof/>
                <w:lang w:val="en-US"/>
              </w:rPr>
              <w:t>4:40</w:t>
            </w:r>
          </w:p>
        </w:tc>
        <w:tc>
          <w:tcPr>
            <w:tcW w:w="3969" w:type="dxa"/>
          </w:tcPr>
          <w:p w14:paraId="5C16B319" w14:textId="77777777" w:rsidR="00072774" w:rsidRPr="00B81761" w:rsidRDefault="00072774" w:rsidP="00763CEC">
            <w:pPr>
              <w:rPr>
                <w:iCs/>
                <w:noProof/>
                <w:color w:val="00B050"/>
                <w:lang w:val="en-US"/>
              </w:rPr>
            </w:pPr>
            <w:r w:rsidRPr="00B81761">
              <w:rPr>
                <w:iCs/>
                <w:noProof/>
                <w:color w:val="00B050"/>
                <w:lang w:val="en-US"/>
              </w:rPr>
              <w:t xml:space="preserve">min māt Ḥāfiḏ̣ Asad wlid-u ṭəlaʕ, daḥḥag mā ḏ̣allat-ill-u čāṛa, ǧī gām ysawwi </w:t>
            </w:r>
            <w:r w:rsidRPr="00B81761">
              <w:rPr>
                <w:color w:val="00B050"/>
              </w:rPr>
              <w:t>ustufāq</w:t>
            </w:r>
            <w:r w:rsidRPr="00B81761">
              <w:rPr>
                <w:iCs/>
                <w:noProof/>
                <w:color w:val="00B050"/>
                <w:lang w:val="en-US"/>
              </w:rPr>
              <w:t xml:space="preserve"> ᵊbsāgt Turkiyye.</w:t>
            </w:r>
          </w:p>
        </w:tc>
        <w:tc>
          <w:tcPr>
            <w:tcW w:w="4252" w:type="dxa"/>
          </w:tcPr>
          <w:p w14:paraId="6DE19E92" w14:textId="77777777" w:rsidR="00072774" w:rsidRPr="00B81761" w:rsidRDefault="00072774" w:rsidP="00763CEC">
            <w:pPr>
              <w:rPr>
                <w:color w:val="00B050"/>
              </w:rPr>
            </w:pPr>
            <w:r w:rsidRPr="00B81761">
              <w:rPr>
                <w:color w:val="00B050"/>
              </w:rPr>
              <w:t>When Ḥāfiḏ̣ Asad died, his son came to power. He realized that he had no solution but to make a deal with Turkey.</w:t>
            </w:r>
          </w:p>
        </w:tc>
      </w:tr>
      <w:tr w:rsidR="00072774" w:rsidRPr="00181331" w14:paraId="4FE59E2C" w14:textId="77777777" w:rsidTr="00763CEC">
        <w:tc>
          <w:tcPr>
            <w:tcW w:w="850" w:type="dxa"/>
          </w:tcPr>
          <w:p w14:paraId="5B2CE723" w14:textId="77777777" w:rsidR="00072774" w:rsidRPr="00FB20F6" w:rsidRDefault="00072774" w:rsidP="00763CEC">
            <w:pPr>
              <w:rPr>
                <w:iCs/>
                <w:noProof/>
              </w:rPr>
            </w:pPr>
            <w:r>
              <w:rPr>
                <w:iCs/>
                <w:noProof/>
              </w:rPr>
              <w:t>4:47 –5:00</w:t>
            </w:r>
          </w:p>
        </w:tc>
        <w:tc>
          <w:tcPr>
            <w:tcW w:w="3969" w:type="dxa"/>
          </w:tcPr>
          <w:p w14:paraId="64AC178F" w14:textId="77777777" w:rsidR="00072774" w:rsidRPr="00B81761" w:rsidRDefault="00072774" w:rsidP="00763CEC">
            <w:pPr>
              <w:rPr>
                <w:iCs/>
                <w:noProof/>
                <w:color w:val="00B050"/>
                <w:lang w:val="en-US"/>
              </w:rPr>
            </w:pPr>
            <w:r w:rsidRPr="00B81761">
              <w:rPr>
                <w:iCs/>
                <w:noProof/>
                <w:color w:val="00B050"/>
                <w:lang w:val="en-US"/>
              </w:rPr>
              <w:t>huwwa w Turkiyye gām yṣīr zēn bēnāt-hum, awwali dūšmān.</w:t>
            </w:r>
          </w:p>
        </w:tc>
        <w:tc>
          <w:tcPr>
            <w:tcW w:w="4252" w:type="dxa"/>
          </w:tcPr>
          <w:p w14:paraId="3910ADBB" w14:textId="77777777" w:rsidR="00072774" w:rsidRPr="00B81761" w:rsidRDefault="00072774" w:rsidP="00763CEC">
            <w:pPr>
              <w:rPr>
                <w:color w:val="00B050"/>
              </w:rPr>
            </w:pPr>
            <w:r w:rsidRPr="00B81761">
              <w:rPr>
                <w:color w:val="00B050"/>
              </w:rPr>
              <w:t>Things have become good between him (Syria) and Turkey. Though they were enemies at first.</w:t>
            </w:r>
          </w:p>
        </w:tc>
      </w:tr>
    </w:tbl>
    <w:p w14:paraId="573C714E" w14:textId="77777777" w:rsidR="007140B6" w:rsidRDefault="007140B6">
      <w:pPr>
        <w:pStyle w:val="BodyText2"/>
        <w:spacing w:line="240" w:lineRule="auto"/>
        <w:rPr>
          <w:u w:val="none"/>
          <w:lang w:val="en-US"/>
        </w:rPr>
      </w:pPr>
    </w:p>
    <w:p w14:paraId="44D3A124" w14:textId="77777777" w:rsidR="007140B6" w:rsidRDefault="00000000">
      <w:pPr>
        <w:pStyle w:val="Heading2"/>
        <w:rPr>
          <w:lang w:val="en-US"/>
        </w:rPr>
      </w:pPr>
      <w:bookmarkStart w:id="27" w:name="_Toc156305409"/>
      <w:r>
        <w:rPr>
          <w:lang w:val="en-US"/>
        </w:rPr>
        <w:t>Urfa-029_Smoking-Harran-2010</w:t>
      </w:r>
      <w:bookmarkEnd w:id="27"/>
    </w:p>
    <w:p w14:paraId="17A980B7" w14:textId="77777777" w:rsidR="00BA3E7A" w:rsidRDefault="00BA3E7A" w:rsidP="00BA3E7A">
      <w:bookmarkStart w:id="28" w:name="_Toc92633928"/>
      <w:r>
        <w:t>Ğōšo Ünalan - (1914-2012) and other members of the family.</w:t>
      </w:r>
    </w:p>
    <w:p w14:paraId="5CBB9BC2" w14:textId="77777777" w:rsidR="00BA3E7A" w:rsidRPr="00D777C4" w:rsidRDefault="00BA3E7A" w:rsidP="00BA3E7A">
      <w:r w:rsidRPr="00D777C4">
        <w:t>In the village of Maḥāwi</w:t>
      </w:r>
      <w:bookmarkEnd w:id="28"/>
      <w:r>
        <w:t xml:space="preserve"> (Öncül)</w:t>
      </w:r>
    </w:p>
    <w:p w14:paraId="245352EC" w14:textId="77777777" w:rsidR="00BA3E7A" w:rsidRDefault="00BA3E7A" w:rsidP="00BA3E7A">
      <w:pPr>
        <w:pStyle w:val="Date"/>
      </w:pPr>
      <w:r>
        <w:lastRenderedPageBreak/>
        <w:t>6 May 2010</w:t>
      </w:r>
    </w:p>
    <w:p w14:paraId="2BA0DB5D" w14:textId="77777777" w:rsidR="00BA3E7A" w:rsidRDefault="00BA3E7A" w:rsidP="00BA3E7A">
      <w:pPr>
        <w:pStyle w:val="BodyText"/>
      </w:pPr>
      <w:r>
        <w:t>3:12</w:t>
      </w:r>
    </w:p>
    <w:p w14:paraId="550C3808" w14:textId="77777777" w:rsidR="00BA3E7A" w:rsidRPr="00A608C2" w:rsidRDefault="00BA3E7A" w:rsidP="00BA3E7A">
      <w:pPr>
        <w:pStyle w:val="BodyText"/>
      </w:pPr>
    </w:p>
    <w:tbl>
      <w:tblPr>
        <w:tblStyle w:val="TableGrid"/>
        <w:tblW w:w="9072" w:type="dxa"/>
        <w:tblLook w:val="0400" w:firstRow="0" w:lastRow="0" w:firstColumn="0" w:lastColumn="0" w:noHBand="0" w:noVBand="1"/>
      </w:tblPr>
      <w:tblGrid>
        <w:gridCol w:w="850"/>
        <w:gridCol w:w="3969"/>
        <w:gridCol w:w="4253"/>
      </w:tblGrid>
      <w:tr w:rsidR="00BA3E7A" w:rsidRPr="000054F6" w14:paraId="27C313D0" w14:textId="77777777" w:rsidTr="00763CEC">
        <w:tc>
          <w:tcPr>
            <w:tcW w:w="850" w:type="dxa"/>
          </w:tcPr>
          <w:p w14:paraId="50CE5C0E" w14:textId="77777777" w:rsidR="00BA3E7A" w:rsidRPr="000054F6" w:rsidRDefault="00BA3E7A" w:rsidP="00763CEC">
            <w:pPr>
              <w:rPr>
                <w:lang w:val="en-US"/>
              </w:rPr>
            </w:pPr>
            <w:r w:rsidRPr="000054F6">
              <w:rPr>
                <w:lang w:val="en-US"/>
              </w:rPr>
              <w:t>0.07</w:t>
            </w:r>
          </w:p>
        </w:tc>
        <w:tc>
          <w:tcPr>
            <w:tcW w:w="3969" w:type="dxa"/>
          </w:tcPr>
          <w:p w14:paraId="17AE5410" w14:textId="77777777" w:rsidR="00BA3E7A" w:rsidRPr="00FA1A11" w:rsidRDefault="00BA3E7A" w:rsidP="00763CEC">
            <w:pPr>
              <w:rPr>
                <w:color w:val="00B050"/>
                <w:lang w:val="en-US" w:bidi="ar-SY"/>
              </w:rPr>
            </w:pPr>
            <w:r w:rsidRPr="00FA1A11">
              <w:rPr>
                <w:color w:val="00B050"/>
                <w:lang w:val="en-US" w:bidi="ar-SY"/>
              </w:rPr>
              <w:t>mā-l-i nafis bī-´ alḥazēne tām l-al-xāli arīd adāwim hele, uxṛa lī nafs-in atruk-u yaʕni. šifit šī min  fāyidt-u min tarkān-u.</w:t>
            </w:r>
          </w:p>
        </w:tc>
        <w:tc>
          <w:tcPr>
            <w:tcW w:w="4253" w:type="dxa"/>
          </w:tcPr>
          <w:p w14:paraId="15DBAE86" w14:textId="77777777" w:rsidR="00BA3E7A" w:rsidRPr="00FA1A11" w:rsidRDefault="00BA3E7A" w:rsidP="00763CEC">
            <w:pPr>
              <w:rPr>
                <w:color w:val="00B050"/>
                <w:lang w:val="en-US" w:bidi="ar-SY"/>
              </w:rPr>
            </w:pPr>
            <w:r w:rsidRPr="00FA1A11">
              <w:rPr>
                <w:color w:val="00B050"/>
                <w:lang w:val="en-US" w:bidi="ar-SY"/>
              </w:rPr>
              <w:t>I don’t want it (</w:t>
            </w:r>
            <w:r w:rsidRPr="00FA1A11">
              <w:rPr>
                <w:color w:val="00B050"/>
              </w:rPr>
              <w:t xml:space="preserve">viz. </w:t>
            </w:r>
            <w:r w:rsidRPr="00FA1A11">
              <w:rPr>
                <w:color w:val="00B050"/>
                <w:lang w:val="en-US" w:bidi="ar-SY"/>
              </w:rPr>
              <w:t>smoking) to continue like this all the time; I would like to stop (smoking). I saw the advantages of it (viz. non-smoking) when I quitted it.</w:t>
            </w:r>
          </w:p>
        </w:tc>
      </w:tr>
      <w:tr w:rsidR="00BA3E7A" w:rsidRPr="000054F6" w14:paraId="1F5B1E00" w14:textId="77777777" w:rsidTr="00763CEC">
        <w:tc>
          <w:tcPr>
            <w:tcW w:w="850" w:type="dxa"/>
          </w:tcPr>
          <w:p w14:paraId="01DBD0D5" w14:textId="77777777" w:rsidR="00BA3E7A" w:rsidRPr="000054F6" w:rsidRDefault="00BA3E7A" w:rsidP="00763CEC">
            <w:pPr>
              <w:rPr>
                <w:lang w:val="en-US"/>
              </w:rPr>
            </w:pPr>
            <w:r w:rsidRPr="000054F6">
              <w:rPr>
                <w:lang w:val="en-US"/>
              </w:rPr>
              <w:t>0.14</w:t>
            </w:r>
          </w:p>
        </w:tc>
        <w:tc>
          <w:tcPr>
            <w:tcW w:w="3969" w:type="dxa"/>
          </w:tcPr>
          <w:p w14:paraId="68E72CAE" w14:textId="77777777" w:rsidR="00BA3E7A" w:rsidRPr="00FA1A11" w:rsidRDefault="00BA3E7A" w:rsidP="00763CEC">
            <w:pPr>
              <w:rPr>
                <w:color w:val="00B050"/>
                <w:lang w:val="en-US" w:bidi="ar-SY"/>
              </w:rPr>
            </w:pPr>
            <w:r w:rsidRPr="00FA1A11">
              <w:rPr>
                <w:color w:val="00B050"/>
                <w:lang w:val="en-US" w:bidi="ar-SY"/>
              </w:rPr>
              <w:t xml:space="preserve">at-titin, zahīr, summ, šift as-summ? miṯil as-summ, lā ʕa-l-ačil b-iṯm-ak luwwa ṭaʕm-u lā šī b-iṯm-u luwwa ṭaʕm-u </w:t>
            </w:r>
            <w:r w:rsidRPr="00FA1A11">
              <w:rPr>
                <w:color w:val="00B050"/>
              </w:rPr>
              <w:t>(…)</w:t>
            </w:r>
          </w:p>
        </w:tc>
        <w:tc>
          <w:tcPr>
            <w:tcW w:w="4253" w:type="dxa"/>
          </w:tcPr>
          <w:p w14:paraId="07A9FCFD" w14:textId="77777777" w:rsidR="00BA3E7A" w:rsidRPr="00FA1A11" w:rsidRDefault="00BA3E7A" w:rsidP="00763CEC">
            <w:pPr>
              <w:rPr>
                <w:color w:val="00B050"/>
                <w:lang w:val="en-US"/>
              </w:rPr>
            </w:pPr>
            <w:r w:rsidRPr="00FA1A11">
              <w:rPr>
                <w:color w:val="00B050"/>
                <w:lang w:val="en-US"/>
              </w:rPr>
              <w:t>The tobacco is poison, it is toxin, have you ever seen poison? Like poison, it makes that you don’t have taste in your mouth, that no taste is left in the mouth.</w:t>
            </w:r>
          </w:p>
        </w:tc>
      </w:tr>
      <w:tr w:rsidR="00BA3E7A" w:rsidRPr="000054F6" w14:paraId="1DC80D70" w14:textId="77777777" w:rsidTr="00763CEC">
        <w:tc>
          <w:tcPr>
            <w:tcW w:w="850" w:type="dxa"/>
          </w:tcPr>
          <w:p w14:paraId="059AA04C" w14:textId="77777777" w:rsidR="00BA3E7A" w:rsidRPr="000054F6" w:rsidRDefault="00BA3E7A" w:rsidP="00763CEC">
            <w:pPr>
              <w:rPr>
                <w:lang w:val="en-US"/>
              </w:rPr>
            </w:pPr>
            <w:r w:rsidRPr="000054F6">
              <w:rPr>
                <w:lang w:val="en-US"/>
              </w:rPr>
              <w:t>0.27</w:t>
            </w:r>
          </w:p>
        </w:tc>
        <w:tc>
          <w:tcPr>
            <w:tcW w:w="3969" w:type="dxa"/>
          </w:tcPr>
          <w:p w14:paraId="1804433A" w14:textId="77777777" w:rsidR="00BA3E7A" w:rsidRPr="00FA1A11" w:rsidRDefault="00BA3E7A" w:rsidP="00763CEC">
            <w:pPr>
              <w:rPr>
                <w:color w:val="00B050"/>
                <w:lang w:val="en-US" w:bidi="ar-SY"/>
              </w:rPr>
            </w:pPr>
            <w:r w:rsidRPr="00FA1A11">
              <w:rPr>
                <w:color w:val="00B050"/>
                <w:lang w:val="en-US" w:bidi="ar-SY"/>
              </w:rPr>
              <w:t>riǧl</w:t>
            </w:r>
            <w:r w:rsidRPr="00FA1A11">
              <w:rPr>
                <w:color w:val="00B050"/>
                <w:lang w:val="en-US" w:bidi="ar-SY"/>
              </w:rPr>
              <w:softHyphen/>
              <w:t>ē-k tōǧiʕ-ak wuǧūd-ak tōǧiʕ-ak, rās-ak dāyix-la-k kull-u min at-titin hāḏa. al yitrik-u yxalaṣ min kull bala b-nōba.</w:t>
            </w:r>
          </w:p>
        </w:tc>
        <w:tc>
          <w:tcPr>
            <w:tcW w:w="4253" w:type="dxa"/>
          </w:tcPr>
          <w:p w14:paraId="7693C3B6" w14:textId="77777777" w:rsidR="00BA3E7A" w:rsidRPr="00FA1A11" w:rsidRDefault="00BA3E7A" w:rsidP="00763CEC">
            <w:pPr>
              <w:rPr>
                <w:color w:val="00B050"/>
                <w:lang w:val="en-US"/>
              </w:rPr>
            </w:pPr>
            <w:r w:rsidRPr="00FA1A11">
              <w:rPr>
                <w:color w:val="00B050"/>
                <w:lang w:val="en-US"/>
              </w:rPr>
              <w:t>Your foot is aching, your body is aching, your head is dizzy, and this is all because of the tobacco. The one who stops smoking is at once free from all these calamities.</w:t>
            </w:r>
          </w:p>
        </w:tc>
      </w:tr>
      <w:tr w:rsidR="00BA3E7A" w:rsidRPr="000054F6" w14:paraId="7DDA329E" w14:textId="77777777" w:rsidTr="00763CEC">
        <w:tc>
          <w:tcPr>
            <w:tcW w:w="850" w:type="dxa"/>
          </w:tcPr>
          <w:p w14:paraId="1EB83FF5" w14:textId="77777777" w:rsidR="00BA3E7A" w:rsidRPr="000054F6" w:rsidRDefault="00BA3E7A" w:rsidP="00763CEC">
            <w:pPr>
              <w:rPr>
                <w:lang w:val="en-US"/>
              </w:rPr>
            </w:pPr>
            <w:r w:rsidRPr="000054F6">
              <w:rPr>
                <w:lang w:val="en-US"/>
              </w:rPr>
              <w:t>0.35</w:t>
            </w:r>
          </w:p>
        </w:tc>
        <w:tc>
          <w:tcPr>
            <w:tcW w:w="3969" w:type="dxa"/>
          </w:tcPr>
          <w:p w14:paraId="1D7A4B4F" w14:textId="77777777" w:rsidR="00BA3E7A" w:rsidRPr="00FA1A11" w:rsidRDefault="00BA3E7A" w:rsidP="00763CEC">
            <w:pPr>
              <w:rPr>
                <w:color w:val="00B050"/>
                <w:lang w:val="en-US" w:bidi="ar-SY"/>
              </w:rPr>
            </w:pPr>
            <w:r w:rsidRPr="00FA1A11">
              <w:rPr>
                <w:color w:val="00B050"/>
                <w:lang w:val="en-US" w:bidi="ar-SY"/>
              </w:rPr>
              <w:t>w baʕd</w:t>
            </w:r>
            <w:r w:rsidRPr="00FA1A11">
              <w:rPr>
                <w:color w:val="00B050"/>
                <w:lang w:val="en-US" w:bidi="ar-SY"/>
              </w:rPr>
              <w:softHyphen/>
              <w:t>ēn ʕugub-ma tirakt-u raddēt winn-i an-nōba ašūf gām yṣīr zōr ʕalay-ye, kull-ma gūl arīd atrik-u nahāṛ nahāṛēn nōbāt mā_šrab-u.</w:t>
            </w:r>
          </w:p>
        </w:tc>
        <w:tc>
          <w:tcPr>
            <w:tcW w:w="4253" w:type="dxa"/>
          </w:tcPr>
          <w:p w14:paraId="77A7DD1A" w14:textId="77777777" w:rsidR="00BA3E7A" w:rsidRPr="00FA1A11" w:rsidRDefault="00BA3E7A" w:rsidP="00763CEC">
            <w:pPr>
              <w:rPr>
                <w:color w:val="00B050"/>
                <w:lang w:val="en-US"/>
              </w:rPr>
            </w:pPr>
            <w:r w:rsidRPr="00FA1A11">
              <w:rPr>
                <w:color w:val="00B050"/>
                <w:lang w:val="en-US"/>
              </w:rPr>
              <w:t>And then, after I had quitted it I started again because I saw it is hard for me. Everytime when I wanted to stop smoking, I sometimes did not smoke for one or two days.</w:t>
            </w:r>
          </w:p>
        </w:tc>
      </w:tr>
      <w:tr w:rsidR="00BA3E7A" w:rsidRPr="000054F6" w14:paraId="2D8C2EAC" w14:textId="77777777" w:rsidTr="00763CEC">
        <w:tc>
          <w:tcPr>
            <w:tcW w:w="850" w:type="dxa"/>
          </w:tcPr>
          <w:p w14:paraId="36D4C120" w14:textId="77777777" w:rsidR="00BA3E7A" w:rsidRPr="000054F6" w:rsidRDefault="00BA3E7A" w:rsidP="00763CEC">
            <w:pPr>
              <w:rPr>
                <w:lang w:val="en-US"/>
              </w:rPr>
            </w:pPr>
            <w:r w:rsidRPr="000054F6">
              <w:rPr>
                <w:lang w:val="en-US"/>
              </w:rPr>
              <w:t>0.43</w:t>
            </w:r>
          </w:p>
        </w:tc>
        <w:tc>
          <w:tcPr>
            <w:tcW w:w="3969" w:type="dxa"/>
          </w:tcPr>
          <w:p w14:paraId="1B01A77E" w14:textId="77777777" w:rsidR="00BA3E7A" w:rsidRPr="00FA1A11" w:rsidRDefault="00BA3E7A" w:rsidP="00763CEC">
            <w:pPr>
              <w:rPr>
                <w:color w:val="00B050"/>
              </w:rPr>
            </w:pPr>
            <w:r w:rsidRPr="00FA1A11">
              <w:rPr>
                <w:color w:val="00B050"/>
                <w:lang w:val="en-US" w:bidi="ar-SY"/>
              </w:rPr>
              <w:t>agūl halā uxṛa arīd ašrab ǧigāṛa ǧigāṛt</w:t>
            </w:r>
            <w:r w:rsidRPr="00FA1A11">
              <w:rPr>
                <w:color w:val="00B050"/>
                <w:lang w:val="en-US" w:bidi="ar-SY"/>
              </w:rPr>
              <w:softHyphen/>
              <w:t xml:space="preserve">ēn ᵊtrudd ʕalē-´. mū arudd taktūk yaʕni, ašrab-u, mā-l-i bass mā-l-i nafis bī-´, </w:t>
            </w:r>
            <w:r w:rsidRPr="00FA1A11">
              <w:rPr>
                <w:color w:val="00B050"/>
              </w:rPr>
              <w:t>uxṛa, ʕēn-i ʕalē-´ mā arīd ašrab-u ha</w:t>
            </w:r>
            <w:r w:rsidRPr="00FA1A11">
              <w:rPr>
                <w:color w:val="00B050"/>
                <w:lang w:val="en-US" w:bidi="ar-SY"/>
              </w:rPr>
              <w:t>.</w:t>
            </w:r>
          </w:p>
        </w:tc>
        <w:tc>
          <w:tcPr>
            <w:tcW w:w="4253" w:type="dxa"/>
          </w:tcPr>
          <w:p w14:paraId="29834F76" w14:textId="77777777" w:rsidR="00BA3E7A" w:rsidRPr="00FA1A11" w:rsidRDefault="00BA3E7A" w:rsidP="00763CEC">
            <w:pPr>
              <w:rPr>
                <w:color w:val="00B050"/>
                <w:lang w:val="en-US"/>
              </w:rPr>
            </w:pPr>
            <w:r w:rsidRPr="00FA1A11">
              <w:rPr>
                <w:color w:val="00B050"/>
                <w:lang w:val="en-US"/>
              </w:rPr>
              <w:t>Then I said, I want to smoke one or two cigarettes and I returned to it again. Not really, I smoked only a little bit, I didn’t want to smoke again; when my I fell upon it (I said) I don’t want to smoke it.</w:t>
            </w:r>
          </w:p>
        </w:tc>
      </w:tr>
      <w:tr w:rsidR="00BA3E7A" w:rsidRPr="000054F6" w14:paraId="03A75E23" w14:textId="77777777" w:rsidTr="00763CEC">
        <w:tc>
          <w:tcPr>
            <w:tcW w:w="850" w:type="dxa"/>
          </w:tcPr>
          <w:p w14:paraId="75E736ED" w14:textId="77777777" w:rsidR="00BA3E7A" w:rsidRPr="000054F6" w:rsidRDefault="00BA3E7A" w:rsidP="00763CEC">
            <w:pPr>
              <w:rPr>
                <w:lang w:val="en-US"/>
              </w:rPr>
            </w:pPr>
            <w:r w:rsidRPr="000054F6">
              <w:rPr>
                <w:lang w:val="en-US"/>
              </w:rPr>
              <w:t>0.56</w:t>
            </w:r>
          </w:p>
        </w:tc>
        <w:tc>
          <w:tcPr>
            <w:tcW w:w="3969" w:type="dxa"/>
          </w:tcPr>
          <w:p w14:paraId="42331603" w14:textId="77777777" w:rsidR="00BA3E7A" w:rsidRPr="00FA1A11" w:rsidRDefault="00BA3E7A" w:rsidP="00763CEC">
            <w:pPr>
              <w:rPr>
                <w:color w:val="00B050"/>
                <w:lang w:val="en-US" w:bidi="ar-SY"/>
              </w:rPr>
            </w:pPr>
            <w:r w:rsidRPr="00FA1A11">
              <w:rPr>
                <w:color w:val="00B050"/>
                <w:lang w:val="en-US" w:bidi="ar-SY"/>
              </w:rPr>
              <w:t>summ hā! – lōn-ak tuturk-u bixīt hā, txalaṣ minn-u. – ṯiman tišhur āni tirakt-u, ṯiman tišhur – uxṛa raddēt ʕalē-´? – alla radd</w:t>
            </w:r>
            <w:r w:rsidRPr="00FA1A11">
              <w:rPr>
                <w:color w:val="00B050"/>
                <w:lang w:val="en-US" w:bidi="ar-SY"/>
              </w:rPr>
              <w:softHyphen/>
            </w:r>
            <w:r w:rsidRPr="00FA1A11">
              <w:rPr>
                <w:color w:val="00B050"/>
                <w:lang w:val="en-US" w:bidi="ar-SY"/>
              </w:rPr>
              <w:softHyphen/>
              <w:t>ēt ʕal</w:t>
            </w:r>
            <w:r w:rsidRPr="00FA1A11">
              <w:rPr>
                <w:color w:val="00B050"/>
                <w:lang w:val="en-US" w:bidi="ar-SY"/>
              </w:rPr>
              <w:softHyphen/>
              <w:t>ē-´ yāw – hīčiḏ – w-āni  agūl: yēlōn nahāṛ wāḥad aturk-u falla arudd ʕalē-´, bir gün hā, sadece bir gün!</w:t>
            </w:r>
          </w:p>
        </w:tc>
        <w:tc>
          <w:tcPr>
            <w:tcW w:w="4253" w:type="dxa"/>
          </w:tcPr>
          <w:p w14:paraId="3CE04AEE" w14:textId="77777777" w:rsidR="00BA3E7A" w:rsidRPr="00FA1A11" w:rsidRDefault="00BA3E7A" w:rsidP="00763CEC">
            <w:pPr>
              <w:rPr>
                <w:color w:val="00B050"/>
                <w:lang w:val="en-US"/>
              </w:rPr>
            </w:pPr>
            <w:r w:rsidRPr="00FA1A11">
              <w:rPr>
                <w:color w:val="00B050"/>
                <w:lang w:val="en-US"/>
              </w:rPr>
              <w:t>It’s poison! – If you succeed to quit you are lucky, you are free from it. – I stopped eight months ago, eight months. – Did you start again? – I have really returned to it. – So it is. – And I said, when I stop for one day only I will never return to it again. One single day, only one day.</w:t>
            </w:r>
          </w:p>
        </w:tc>
      </w:tr>
      <w:tr w:rsidR="00BA3E7A" w:rsidRPr="000054F6" w14:paraId="4BCC1B57" w14:textId="77777777" w:rsidTr="00763CEC">
        <w:tc>
          <w:tcPr>
            <w:tcW w:w="850" w:type="dxa"/>
          </w:tcPr>
          <w:p w14:paraId="46D317BE" w14:textId="77777777" w:rsidR="00BA3E7A" w:rsidRPr="000054F6" w:rsidRDefault="00BA3E7A" w:rsidP="00763CEC">
            <w:pPr>
              <w:rPr>
                <w:lang w:val="en-US"/>
              </w:rPr>
            </w:pPr>
            <w:r w:rsidRPr="000054F6">
              <w:rPr>
                <w:lang w:val="en-US"/>
              </w:rPr>
              <w:t>1.11</w:t>
            </w:r>
          </w:p>
        </w:tc>
        <w:tc>
          <w:tcPr>
            <w:tcW w:w="3969" w:type="dxa"/>
          </w:tcPr>
          <w:p w14:paraId="2B42A240" w14:textId="77777777" w:rsidR="00BA3E7A" w:rsidRPr="00FA1A11" w:rsidRDefault="00BA3E7A" w:rsidP="00763CEC">
            <w:pPr>
              <w:rPr>
                <w:color w:val="00B050"/>
              </w:rPr>
            </w:pPr>
            <w:r w:rsidRPr="00FA1A11">
              <w:rPr>
                <w:color w:val="00B050"/>
                <w:lang w:val="en-US" w:bidi="ar-SY"/>
              </w:rPr>
              <w:t>ṯiman tišhur – āni amis ᵊštarēt ʕilāǧ b-imye w xamsīn malyūn, ḏ̣allēt šahar w mā ǧdirit aturk-u. –</w:t>
            </w:r>
          </w:p>
        </w:tc>
        <w:tc>
          <w:tcPr>
            <w:tcW w:w="4253" w:type="dxa"/>
          </w:tcPr>
          <w:p w14:paraId="36573D01" w14:textId="77777777" w:rsidR="00BA3E7A" w:rsidRPr="00FA1A11" w:rsidRDefault="00BA3E7A" w:rsidP="00763CEC">
            <w:pPr>
              <w:rPr>
                <w:color w:val="00B050"/>
              </w:rPr>
            </w:pPr>
            <w:r w:rsidRPr="00FA1A11">
              <w:rPr>
                <w:color w:val="00B050"/>
              </w:rPr>
              <w:t>Eight months. – Recently I bought a (smoking cessation) drug for 150 millions and I took it for one month but I could not quit it.</w:t>
            </w:r>
          </w:p>
        </w:tc>
      </w:tr>
      <w:tr w:rsidR="00BA3E7A" w:rsidRPr="000054F6" w14:paraId="7CDA3AE2" w14:textId="77777777" w:rsidTr="00763CEC">
        <w:tc>
          <w:tcPr>
            <w:tcW w:w="850" w:type="dxa"/>
          </w:tcPr>
          <w:p w14:paraId="7041B97C" w14:textId="77777777" w:rsidR="00BA3E7A" w:rsidRPr="000054F6" w:rsidRDefault="00BA3E7A" w:rsidP="00763CEC">
            <w:pPr>
              <w:rPr>
                <w:lang w:val="en-US"/>
              </w:rPr>
            </w:pPr>
            <w:r w:rsidRPr="000054F6">
              <w:rPr>
                <w:lang w:val="en-US"/>
              </w:rPr>
              <w:t>1.20</w:t>
            </w:r>
          </w:p>
        </w:tc>
        <w:tc>
          <w:tcPr>
            <w:tcW w:w="3969" w:type="dxa"/>
          </w:tcPr>
          <w:p w14:paraId="2475C4EE" w14:textId="77777777" w:rsidR="00BA3E7A" w:rsidRPr="00FA1A11" w:rsidRDefault="00BA3E7A" w:rsidP="00763CEC">
            <w:pPr>
              <w:rPr>
                <w:color w:val="00B050"/>
                <w:lang w:val="en-US" w:bidi="ar-SY"/>
              </w:rPr>
            </w:pPr>
            <w:r w:rsidRPr="00FA1A11">
              <w:rPr>
                <w:color w:val="00B050"/>
                <w:lang w:val="en-US" w:bidi="ar-SY"/>
              </w:rPr>
              <w:t xml:space="preserve">xayyo, at-titin –  ṯiman tušhur tirakt-u āni. kull ḥayāt-i b-nōba kīlaw-i lā b-al-ʕaskariyye lā b-al-ᵊhniyye lā zād wa-lā nigaṣ, ǧawwa sittīn, sittīn ǧawwa sittīn ṯiman tišhur tirakt-u ʕašǝr kīlawāt zidit ʕašǝr kīlawāt. </w:t>
            </w:r>
          </w:p>
        </w:tc>
        <w:tc>
          <w:tcPr>
            <w:tcW w:w="4253" w:type="dxa"/>
          </w:tcPr>
          <w:p w14:paraId="5510B41A" w14:textId="77777777" w:rsidR="00BA3E7A" w:rsidRPr="00FA1A11" w:rsidRDefault="00BA3E7A" w:rsidP="00763CEC">
            <w:pPr>
              <w:rPr>
                <w:color w:val="00B050"/>
              </w:rPr>
            </w:pPr>
            <w:r w:rsidRPr="00FA1A11">
              <w:rPr>
                <w:color w:val="00B050"/>
              </w:rPr>
              <w:t>My brother, smoking. – I stopped eight months ago. For my whole life I had the same weight, even during the military service and so on. It never increased or decreased, (always) under sixty; sixty or under sixty. But during the eight months after stopping smoking I gained ten kilos of weight.</w:t>
            </w:r>
          </w:p>
        </w:tc>
      </w:tr>
      <w:tr w:rsidR="00BA3E7A" w:rsidRPr="000054F6" w14:paraId="4E6CE76B" w14:textId="77777777" w:rsidTr="00763CEC">
        <w:tc>
          <w:tcPr>
            <w:tcW w:w="850" w:type="dxa"/>
          </w:tcPr>
          <w:p w14:paraId="5B11F074" w14:textId="77777777" w:rsidR="00BA3E7A" w:rsidRPr="000054F6" w:rsidRDefault="00BA3E7A" w:rsidP="00763CEC">
            <w:pPr>
              <w:rPr>
                <w:lang w:val="en-US"/>
              </w:rPr>
            </w:pPr>
            <w:r w:rsidRPr="000054F6">
              <w:rPr>
                <w:lang w:val="en-US"/>
              </w:rPr>
              <w:t>1.40</w:t>
            </w:r>
          </w:p>
        </w:tc>
        <w:tc>
          <w:tcPr>
            <w:tcW w:w="3969" w:type="dxa"/>
          </w:tcPr>
          <w:p w14:paraId="5A4271D3" w14:textId="77777777" w:rsidR="00BA3E7A" w:rsidRPr="00FA1A11" w:rsidRDefault="00BA3E7A" w:rsidP="00763CEC">
            <w:pPr>
              <w:rPr>
                <w:color w:val="00B050"/>
                <w:lang w:val="en-US" w:bidi="ar-SY"/>
              </w:rPr>
            </w:pPr>
            <w:r w:rsidRPr="00FA1A11">
              <w:rPr>
                <w:color w:val="00B050"/>
                <w:lang w:val="en-US" w:bidi="ar-SY"/>
              </w:rPr>
              <w:t>awwali b-nōb kesin lā tgūl yā āni ʕalēš mā_zūd arīd ākul hīčiḏ ᵊhniyye a</w:t>
            </w:r>
            <w:r w:rsidRPr="00FA1A11">
              <w:rPr>
                <w:color w:val="00B050"/>
              </w:rPr>
              <w:t>gūl ākul laḥam ākul – bōš, mā yinfaʕ – bōš.</w:t>
            </w:r>
          </w:p>
        </w:tc>
        <w:tc>
          <w:tcPr>
            <w:tcW w:w="4253" w:type="dxa"/>
          </w:tcPr>
          <w:p w14:paraId="421583C5" w14:textId="77777777" w:rsidR="00BA3E7A" w:rsidRPr="00FA1A11" w:rsidRDefault="00BA3E7A" w:rsidP="00763CEC">
            <w:pPr>
              <w:rPr>
                <w:color w:val="00B050"/>
              </w:rPr>
            </w:pPr>
            <w:r w:rsidRPr="00FA1A11">
              <w:rPr>
                <w:color w:val="00B050"/>
              </w:rPr>
              <w:t>Formerly (was) never (like this); don’t say! Why do I not gain weight, I eat this and that, I eat meat, but it does not help, it’s for nothing.</w:t>
            </w:r>
          </w:p>
        </w:tc>
      </w:tr>
      <w:tr w:rsidR="00BA3E7A" w:rsidRPr="000054F6" w14:paraId="11C50FCF" w14:textId="77777777" w:rsidTr="00763CEC">
        <w:tc>
          <w:tcPr>
            <w:tcW w:w="850" w:type="dxa"/>
          </w:tcPr>
          <w:p w14:paraId="42F6DF52" w14:textId="77777777" w:rsidR="00BA3E7A" w:rsidRPr="000054F6" w:rsidRDefault="00BA3E7A" w:rsidP="00763CEC">
            <w:pPr>
              <w:rPr>
                <w:lang w:val="en-US"/>
              </w:rPr>
            </w:pPr>
            <w:r w:rsidRPr="000054F6">
              <w:rPr>
                <w:lang w:val="en-US"/>
              </w:rPr>
              <w:lastRenderedPageBreak/>
              <w:t>1.51</w:t>
            </w:r>
          </w:p>
        </w:tc>
        <w:tc>
          <w:tcPr>
            <w:tcW w:w="3969" w:type="dxa"/>
          </w:tcPr>
          <w:p w14:paraId="13E21267" w14:textId="77777777" w:rsidR="00BA3E7A" w:rsidRPr="00FA1A11" w:rsidRDefault="00BA3E7A" w:rsidP="00763CEC">
            <w:pPr>
              <w:rPr>
                <w:color w:val="00B050"/>
                <w:lang w:val="en-US" w:bidi="ar-SY"/>
              </w:rPr>
            </w:pPr>
            <w:r w:rsidRPr="00FA1A11">
              <w:rPr>
                <w:color w:val="00B050"/>
                <w:lang w:val="en-US" w:bidi="ar-SY"/>
              </w:rPr>
              <w:t xml:space="preserve">amma ʕugub-ma tirakt-u māmin b-al-ṯiman tišhur ʕašǝr kīlawāt xaḏēt. – ē inṭēt-hin alle lissaʕ wāǧfāt </w:t>
            </w:r>
            <w:r w:rsidRPr="00FA1A11">
              <w:rPr>
                <w:color w:val="00B050"/>
              </w:rPr>
              <w:t>alḥaz</w:t>
            </w:r>
            <w:r w:rsidRPr="00FA1A11">
              <w:rPr>
                <w:color w:val="00B050"/>
                <w:lang w:val="en-US" w:bidi="ar-SY"/>
              </w:rPr>
              <w:t>? – waḷḷa mā tuwazzanit ᵊb-ʕagl-i lissaḥ-ḥin wāǧfāt mā rāḥin, ē.</w:t>
            </w:r>
          </w:p>
        </w:tc>
        <w:tc>
          <w:tcPr>
            <w:tcW w:w="4253" w:type="dxa"/>
          </w:tcPr>
          <w:p w14:paraId="62E8A314" w14:textId="77777777" w:rsidR="00BA3E7A" w:rsidRPr="00FA1A11" w:rsidRDefault="00BA3E7A" w:rsidP="00763CEC">
            <w:pPr>
              <w:rPr>
                <w:color w:val="00B050"/>
                <w:lang w:val="en-US"/>
              </w:rPr>
            </w:pPr>
            <w:r w:rsidRPr="00FA1A11">
              <w:rPr>
                <w:color w:val="00B050"/>
                <w:lang w:val="en-US"/>
              </w:rPr>
              <w:t>However, after I have stopped smoking I gained ten kilos in less than eight months. – Have you lost them or do you still have them? – Actually I did not weigh myself but I think they are still here, they haven’t gone.</w:t>
            </w:r>
          </w:p>
        </w:tc>
      </w:tr>
      <w:tr w:rsidR="00BA3E7A" w:rsidRPr="000054F6" w14:paraId="6A0DF443" w14:textId="77777777" w:rsidTr="00763CEC">
        <w:tc>
          <w:tcPr>
            <w:tcW w:w="850" w:type="dxa"/>
          </w:tcPr>
          <w:p w14:paraId="4FFC2DFF" w14:textId="77777777" w:rsidR="00BA3E7A" w:rsidRPr="000054F6" w:rsidRDefault="00BA3E7A" w:rsidP="00763CEC">
            <w:pPr>
              <w:rPr>
                <w:lang w:val="en-US"/>
              </w:rPr>
            </w:pPr>
            <w:r w:rsidRPr="000054F6">
              <w:rPr>
                <w:lang w:val="en-US"/>
              </w:rPr>
              <w:t>2.07</w:t>
            </w:r>
          </w:p>
        </w:tc>
        <w:tc>
          <w:tcPr>
            <w:tcW w:w="3969" w:type="dxa"/>
          </w:tcPr>
          <w:p w14:paraId="187D7983" w14:textId="77777777" w:rsidR="00BA3E7A" w:rsidRPr="00FA1A11" w:rsidRDefault="00BA3E7A" w:rsidP="00763CEC">
            <w:pPr>
              <w:rPr>
                <w:color w:val="00B050"/>
                <w:lang w:val="en-US" w:bidi="ar-SY"/>
              </w:rPr>
            </w:pPr>
            <w:r w:rsidRPr="00FA1A11">
              <w:rPr>
                <w:color w:val="00B050"/>
                <w:lang w:val="en-US" w:bidi="ar-SY"/>
              </w:rPr>
              <w:t>yaʕni tiftakk miʕadt-ak ʕa-l-ačil māmin šī? – yāw ḥitt nōm-ak yṣīr ṣiḥḥatli lō! – al yitruk at-titin, šift al miṯil šǧaṛt-in yābse māmin.</w:t>
            </w:r>
          </w:p>
        </w:tc>
        <w:tc>
          <w:tcPr>
            <w:tcW w:w="4253" w:type="dxa"/>
          </w:tcPr>
          <w:p w14:paraId="20AB6352" w14:textId="77777777" w:rsidR="00BA3E7A" w:rsidRPr="00FA1A11" w:rsidRDefault="00BA3E7A" w:rsidP="00763CEC">
            <w:pPr>
              <w:rPr>
                <w:color w:val="00B050"/>
                <w:lang w:val="en-US"/>
              </w:rPr>
            </w:pPr>
            <w:r w:rsidRPr="00FA1A11">
              <w:rPr>
                <w:color w:val="00B050"/>
                <w:lang w:val="en-US"/>
              </w:rPr>
              <w:t>Your stomach is open for food, isn’t it? – Even your sleep gets better. – The one who quits smoking is (at that time) like a dry tree, there is nothing.</w:t>
            </w:r>
          </w:p>
        </w:tc>
      </w:tr>
      <w:tr w:rsidR="00BA3E7A" w:rsidRPr="000054F6" w14:paraId="5D801636" w14:textId="77777777" w:rsidTr="00763CEC">
        <w:tc>
          <w:tcPr>
            <w:tcW w:w="850" w:type="dxa"/>
          </w:tcPr>
          <w:p w14:paraId="3460A660" w14:textId="77777777" w:rsidR="00BA3E7A" w:rsidRPr="000054F6" w:rsidRDefault="00BA3E7A" w:rsidP="00763CEC">
            <w:pPr>
              <w:rPr>
                <w:lang w:val="en-US"/>
              </w:rPr>
            </w:pPr>
            <w:r w:rsidRPr="000054F6">
              <w:rPr>
                <w:lang w:val="en-US"/>
              </w:rPr>
              <w:t>2.17</w:t>
            </w:r>
          </w:p>
        </w:tc>
        <w:tc>
          <w:tcPr>
            <w:tcW w:w="3969" w:type="dxa"/>
          </w:tcPr>
          <w:p w14:paraId="7ADB8A43" w14:textId="77777777" w:rsidR="00BA3E7A" w:rsidRPr="00FA1A11" w:rsidRDefault="00BA3E7A" w:rsidP="00763CEC">
            <w:pPr>
              <w:rPr>
                <w:color w:val="00B050"/>
                <w:lang w:val="en-US" w:bidi="ar-SY"/>
              </w:rPr>
            </w:pPr>
            <w:r w:rsidRPr="00FA1A11">
              <w:rPr>
                <w:color w:val="00B050"/>
                <w:lang w:val="en-US" w:bidi="ar-SY"/>
              </w:rPr>
              <w:t>aš-šǧaṛa yōm-in-he tēbas aš-šǧaṛa bī-he xastaliq, yā bī-he dūde yā bī-he mā_dri šinu, yapraq-ha šēn mā tištaġil mā tigḏ̣ub ᵊhniyye.</w:t>
            </w:r>
          </w:p>
        </w:tc>
        <w:tc>
          <w:tcPr>
            <w:tcW w:w="4253" w:type="dxa"/>
          </w:tcPr>
          <w:p w14:paraId="535420ED" w14:textId="77777777" w:rsidR="00BA3E7A" w:rsidRPr="00FA1A11" w:rsidRDefault="00BA3E7A" w:rsidP="00763CEC">
            <w:pPr>
              <w:rPr>
                <w:color w:val="00B050"/>
                <w:lang w:val="en-US"/>
              </w:rPr>
            </w:pPr>
            <w:r w:rsidRPr="00FA1A11">
              <w:rPr>
                <w:color w:val="00B050"/>
                <w:lang w:val="en-US"/>
              </w:rPr>
              <w:t xml:space="preserve">A tree, when a tree withers it has a disease. Either there is a worm in it or it has I don’t know what. Its leaves are bad; it does not grow and does not produce (fruit). </w:t>
            </w:r>
          </w:p>
        </w:tc>
      </w:tr>
      <w:tr w:rsidR="00BA3E7A" w:rsidRPr="000054F6" w14:paraId="0E8EC331" w14:textId="77777777" w:rsidTr="00763CEC">
        <w:tc>
          <w:tcPr>
            <w:tcW w:w="850" w:type="dxa"/>
          </w:tcPr>
          <w:p w14:paraId="15E107F6" w14:textId="77777777" w:rsidR="00BA3E7A" w:rsidRPr="000054F6" w:rsidRDefault="00BA3E7A" w:rsidP="00763CEC">
            <w:pPr>
              <w:rPr>
                <w:lang w:val="en-US"/>
              </w:rPr>
            </w:pPr>
            <w:r w:rsidRPr="000054F6">
              <w:rPr>
                <w:lang w:val="en-US"/>
              </w:rPr>
              <w:t>2.26</w:t>
            </w:r>
          </w:p>
        </w:tc>
        <w:tc>
          <w:tcPr>
            <w:tcW w:w="3969" w:type="dxa"/>
          </w:tcPr>
          <w:p w14:paraId="74FB22E2" w14:textId="77777777" w:rsidR="00BA3E7A" w:rsidRPr="00FA1A11" w:rsidRDefault="00BA3E7A" w:rsidP="00763CEC">
            <w:pPr>
              <w:rPr>
                <w:color w:val="00B050"/>
                <w:lang w:val="en-US" w:bidi="ar-SY"/>
              </w:rPr>
            </w:pPr>
            <w:r w:rsidRPr="00FA1A11">
              <w:rPr>
                <w:color w:val="00B050"/>
                <w:lang w:val="en-US" w:bidi="ar-SY"/>
              </w:rPr>
              <w:t>al yitrik at-titin, tifraʕ aš-šǧaṛa, miṯil aš-šǧaṛa yifraʕ bī-´ seferden ha-n-nōba ygūm al ygūm ǧanlani – ǧanlani.  – yāba āni šift al tārčīn-u yāba ḥitt rang-hum ytibaddal – rang-u, b-dakkt-u ybaddil –  min waǧh-u ytibaddal. –</w:t>
            </w:r>
          </w:p>
        </w:tc>
        <w:tc>
          <w:tcPr>
            <w:tcW w:w="4253" w:type="dxa"/>
          </w:tcPr>
          <w:p w14:paraId="617632FB" w14:textId="77777777" w:rsidR="00BA3E7A" w:rsidRPr="00FA1A11" w:rsidRDefault="00BA3E7A" w:rsidP="00763CEC">
            <w:pPr>
              <w:rPr>
                <w:color w:val="00B050"/>
                <w:lang w:val="en-US"/>
              </w:rPr>
            </w:pPr>
            <w:r w:rsidRPr="00FA1A11">
              <w:rPr>
                <w:color w:val="00B050"/>
                <w:lang w:val="en-US"/>
              </w:rPr>
              <w:t>The one who stops smoking, like the (dried) tree starts to get branches again, it returns to life. – Returns to life. – Look, I have seen those who quitted smoking, even their colour changes – His colour, it changes it at once. –At his face the colour is changing.</w:t>
            </w:r>
          </w:p>
        </w:tc>
      </w:tr>
      <w:tr w:rsidR="00BA3E7A" w:rsidRPr="000054F6" w14:paraId="67CECEDB" w14:textId="77777777" w:rsidTr="00763CEC">
        <w:tc>
          <w:tcPr>
            <w:tcW w:w="850" w:type="dxa"/>
          </w:tcPr>
          <w:p w14:paraId="15E2F9E2" w14:textId="77777777" w:rsidR="00BA3E7A" w:rsidRPr="000054F6" w:rsidRDefault="00BA3E7A" w:rsidP="00763CEC">
            <w:pPr>
              <w:rPr>
                <w:lang w:val="en-US"/>
              </w:rPr>
            </w:pPr>
            <w:r w:rsidRPr="000054F6">
              <w:rPr>
                <w:lang w:val="en-US"/>
              </w:rPr>
              <w:t>2.48</w:t>
            </w:r>
          </w:p>
        </w:tc>
        <w:tc>
          <w:tcPr>
            <w:tcW w:w="3969" w:type="dxa"/>
          </w:tcPr>
          <w:p w14:paraId="3F9906BA" w14:textId="77777777" w:rsidR="00BA3E7A" w:rsidRPr="00FA1A11" w:rsidRDefault="00BA3E7A" w:rsidP="00763CEC">
            <w:pPr>
              <w:rPr>
                <w:color w:val="00B050"/>
              </w:rPr>
            </w:pPr>
            <w:r w:rsidRPr="00FA1A11">
              <w:rPr>
                <w:color w:val="00B050"/>
                <w:lang w:val="en-US" w:bidi="ar-SY"/>
              </w:rPr>
              <w:t xml:space="preserve">ysāwi išlem b-ad-damm, al-miʕde dāyim fūl, yrīd at-tārič at-titin, miʕadt-ak </w:t>
            </w:r>
            <w:r w:rsidRPr="00FA1A11">
              <w:rPr>
                <w:color w:val="00B050"/>
              </w:rPr>
              <w:t xml:space="preserve">māmin? devamli yaʕni fūl dāyim. </w:t>
            </w:r>
            <w:r w:rsidRPr="00FA1A11">
              <w:rPr>
                <w:color w:val="00B050"/>
                <w:lang w:val="en-US" w:bidi="ar-SY"/>
              </w:rPr>
              <w:t>mā tunguṣ, min tunguṣ ᵊgṭēme nafs-ak tgūm ᵊtrīd  al-ačil timlī-he dāyim malyāne.</w:t>
            </w:r>
          </w:p>
        </w:tc>
        <w:tc>
          <w:tcPr>
            <w:tcW w:w="4253" w:type="dxa"/>
          </w:tcPr>
          <w:p w14:paraId="6CA3ED2D" w14:textId="77777777" w:rsidR="00BA3E7A" w:rsidRPr="00FA1A11" w:rsidRDefault="00BA3E7A" w:rsidP="00763CEC">
            <w:pPr>
              <w:rPr>
                <w:color w:val="00B050"/>
                <w:lang w:val="en-US"/>
              </w:rPr>
            </w:pPr>
            <w:r w:rsidRPr="00FA1A11">
              <w:rPr>
                <w:color w:val="00B050"/>
                <w:lang w:val="en-US"/>
              </w:rPr>
              <w:t>It (smoking) treats your blood, your stomach is always full. The one who wants to quit smoking… isn’t there anything in your stomach? It’s always full and it does not become less. When it becomes a little bit less you want to eat and fill it but it’s always full (i.e. smokers do not eat a lot).</w:t>
            </w:r>
          </w:p>
        </w:tc>
      </w:tr>
    </w:tbl>
    <w:p w14:paraId="6CD151E4" w14:textId="77777777" w:rsidR="007140B6" w:rsidRDefault="00000000">
      <w:pPr>
        <w:pStyle w:val="Caption"/>
      </w:pPr>
      <w:r>
        <w:t>bis 3.12</w:t>
      </w:r>
    </w:p>
    <w:p w14:paraId="353F799C" w14:textId="77777777" w:rsidR="007140B6" w:rsidRDefault="007140B6">
      <w:pPr>
        <w:pStyle w:val="BodyText2"/>
        <w:spacing w:line="240" w:lineRule="auto"/>
        <w:rPr>
          <w:u w:val="none"/>
          <w:lang w:val="en-US"/>
        </w:rPr>
      </w:pPr>
    </w:p>
    <w:p w14:paraId="5F293128" w14:textId="77777777" w:rsidR="007140B6" w:rsidRDefault="00000000">
      <w:pPr>
        <w:pStyle w:val="Heading2"/>
        <w:rPr>
          <w:lang w:val="en-US"/>
        </w:rPr>
      </w:pPr>
      <w:bookmarkStart w:id="29" w:name="_Toc156305410"/>
      <w:r>
        <w:rPr>
          <w:lang w:val="en-US"/>
        </w:rPr>
        <w:t>Urfa-033_Sheikh_Nifil-Harran-2010</w:t>
      </w:r>
      <w:bookmarkEnd w:id="29"/>
    </w:p>
    <w:p w14:paraId="5F984FD3" w14:textId="77777777" w:rsidR="00BA3E7A" w:rsidRPr="00BF0E5E" w:rsidRDefault="00BA3E7A" w:rsidP="00BA3E7A">
      <w:pPr>
        <w:pStyle w:val="List"/>
        <w:rPr>
          <w:noProof/>
          <w:lang w:val="en-US"/>
        </w:rPr>
      </w:pPr>
      <w:r w:rsidRPr="00BF0E5E">
        <w:rPr>
          <w:noProof/>
          <w:lang w:val="en-US"/>
        </w:rPr>
        <w:t xml:space="preserve">Ismail, 7.5.2010, </w:t>
      </w:r>
    </w:p>
    <w:p w14:paraId="713B4CC2" w14:textId="77777777" w:rsidR="00BA3E7A" w:rsidRPr="00BF0E5E" w:rsidRDefault="00BA3E7A" w:rsidP="00BA3E7A">
      <w:pPr>
        <w:pStyle w:val="List"/>
        <w:rPr>
          <w:lang w:val="en-US"/>
        </w:rPr>
      </w:pPr>
      <w:r w:rsidRPr="00BF0E5E">
        <w:rPr>
          <w:lang w:val="en-US"/>
        </w:rPr>
        <w:t>4:37 (Rest Abdalqadir bis 7:30)</w:t>
      </w:r>
    </w:p>
    <w:tbl>
      <w:tblPr>
        <w:tblStyle w:val="TableGrid"/>
        <w:tblW w:w="0" w:type="auto"/>
        <w:tblLook w:val="0400" w:firstRow="0" w:lastRow="0" w:firstColumn="0" w:lastColumn="0" w:noHBand="0" w:noVBand="1"/>
      </w:tblPr>
      <w:tblGrid>
        <w:gridCol w:w="601"/>
        <w:gridCol w:w="4253"/>
        <w:gridCol w:w="4253"/>
      </w:tblGrid>
      <w:tr w:rsidR="00BA3E7A" w:rsidRPr="00BF0E5E" w14:paraId="3A64DE2E" w14:textId="77777777" w:rsidTr="00763CEC">
        <w:tc>
          <w:tcPr>
            <w:tcW w:w="567" w:type="dxa"/>
          </w:tcPr>
          <w:p w14:paraId="0AFC9907" w14:textId="77777777" w:rsidR="00BA3E7A" w:rsidRPr="00D00EF1" w:rsidRDefault="00BA3E7A" w:rsidP="00763CEC">
            <w:pPr>
              <w:rPr>
                <w:lang w:val="en-US"/>
              </w:rPr>
            </w:pPr>
            <w:r w:rsidRPr="00D00EF1">
              <w:rPr>
                <w:lang w:val="en-US"/>
              </w:rPr>
              <w:t>0.07</w:t>
            </w:r>
          </w:p>
        </w:tc>
        <w:tc>
          <w:tcPr>
            <w:tcW w:w="4253" w:type="dxa"/>
          </w:tcPr>
          <w:p w14:paraId="17876069" w14:textId="77777777" w:rsidR="00BA3E7A" w:rsidRPr="00D00EF1" w:rsidRDefault="00BA3E7A" w:rsidP="00763CEC">
            <w:pPr>
              <w:rPr>
                <w:color w:val="00B050"/>
              </w:rPr>
            </w:pPr>
            <w:r w:rsidRPr="00D00EF1">
              <w:rPr>
                <w:color w:val="00B050"/>
              </w:rPr>
              <w:t>nahāṛ b-al-ayyām ʕala ayyām</w:t>
            </w:r>
            <w:r w:rsidRPr="00D00EF1">
              <w:rPr>
                <w:color w:val="00B050"/>
                <w:lang w:val="en-US"/>
              </w:rPr>
              <w:t xml:space="preserve"> dōr zimān ar-rasūl ʕalē-´ aṣ-ṣalāt w-as-salām, hazreti Muḥammad, rāyḥīn ʕa-l-ḥarib, ʕa-l-ḥarib, ḏ̣āllīn hafte, xam</w:t>
            </w:r>
            <w:r w:rsidRPr="00D00EF1">
              <w:rPr>
                <w:color w:val="00B050"/>
                <w:lang w:val="en-US" w:bidi="ar-SY"/>
              </w:rPr>
              <w:t>ǝsṭaʕš yōm, ʕišrīn yōm b-al-ḥarib.</w:t>
            </w:r>
          </w:p>
        </w:tc>
        <w:tc>
          <w:tcPr>
            <w:tcW w:w="4253" w:type="dxa"/>
          </w:tcPr>
          <w:p w14:paraId="3F8A5ED5" w14:textId="77777777" w:rsidR="00BA3E7A" w:rsidRPr="00D00EF1" w:rsidRDefault="00BA3E7A" w:rsidP="00763CEC">
            <w:pPr>
              <w:rPr>
                <w:color w:val="00B050"/>
                <w:highlight w:val="magenta"/>
              </w:rPr>
            </w:pPr>
            <w:r w:rsidRPr="00D00EF1">
              <w:rPr>
                <w:color w:val="00B050"/>
              </w:rPr>
              <w:t>One day, in the days and the era of the prophet Muḥammad, peace and blessing be upon him, they went to war, to the war, they were away for a week, fifteen days, twenty days they were in the war.</w:t>
            </w:r>
          </w:p>
        </w:tc>
      </w:tr>
      <w:tr w:rsidR="00BA3E7A" w:rsidRPr="00BF0E5E" w14:paraId="29097D37" w14:textId="77777777" w:rsidTr="00763CEC">
        <w:tc>
          <w:tcPr>
            <w:tcW w:w="567" w:type="dxa"/>
          </w:tcPr>
          <w:p w14:paraId="4AAC6B85" w14:textId="77777777" w:rsidR="00BA3E7A" w:rsidRPr="00BF0E5E" w:rsidRDefault="00BA3E7A" w:rsidP="00763CEC">
            <w:pPr>
              <w:rPr>
                <w:lang w:val="en-US"/>
              </w:rPr>
            </w:pPr>
            <w:r w:rsidRPr="00BF0E5E">
              <w:rPr>
                <w:lang w:val="en-US"/>
              </w:rPr>
              <w:t>0.25</w:t>
            </w:r>
          </w:p>
        </w:tc>
        <w:tc>
          <w:tcPr>
            <w:tcW w:w="4253" w:type="dxa"/>
          </w:tcPr>
          <w:p w14:paraId="53A59ADE" w14:textId="77777777" w:rsidR="00BA3E7A" w:rsidRPr="00D00EF1" w:rsidRDefault="00BA3E7A" w:rsidP="00763CEC">
            <w:pPr>
              <w:rPr>
                <w:color w:val="00B050"/>
                <w:lang w:val="en-US"/>
              </w:rPr>
            </w:pPr>
            <w:r w:rsidRPr="00D00EF1">
              <w:rPr>
                <w:color w:val="00B050"/>
                <w:lang w:val="en-US"/>
              </w:rPr>
              <w:t xml:space="preserve">w-yōm-in rāyḥīn, ḏ̣āllīn b-al-ḥarib ǧaʕ-yruddūn min </w:t>
            </w:r>
            <w:r w:rsidRPr="00D00EF1">
              <w:rPr>
                <w:color w:val="00B050"/>
              </w:rPr>
              <w:t>al-ḥarib</w:t>
            </w:r>
            <w:r w:rsidRPr="00D00EF1">
              <w:rPr>
                <w:color w:val="00B050"/>
                <w:lang w:val="en-US"/>
              </w:rPr>
              <w:t xml:space="preserve"> ʕala byūt-hum, ᵊbsāgt aṣ… ᵊbsāgt aṣ-ṣaḥābt an-nibi wāḥad zād ism-u Nifil, Nifil ᵊbsāgt an-nibi ʕalē-´ aṣ-ṣalāt w-as-salām. Nifil.</w:t>
            </w:r>
          </w:p>
        </w:tc>
        <w:tc>
          <w:tcPr>
            <w:tcW w:w="4253" w:type="dxa"/>
          </w:tcPr>
          <w:p w14:paraId="1333106A" w14:textId="77777777" w:rsidR="00BA3E7A" w:rsidRPr="00D00EF1" w:rsidRDefault="00BA3E7A" w:rsidP="00763CEC">
            <w:pPr>
              <w:rPr>
                <w:color w:val="00B050"/>
              </w:rPr>
            </w:pPr>
            <w:r w:rsidRPr="00D00EF1">
              <w:rPr>
                <w:color w:val="00B050"/>
              </w:rPr>
              <w:t>After they had gone and stayed in the war, they came back from the war to their houses, together with the companions of the prophet. The name of one of them was Nifil; Nifil was with the prophet, peace and blessing be upon him. Nifil.</w:t>
            </w:r>
          </w:p>
        </w:tc>
      </w:tr>
      <w:tr w:rsidR="00BA3E7A" w:rsidRPr="00BF0E5E" w14:paraId="4D50A1B1" w14:textId="77777777" w:rsidTr="00763CEC">
        <w:tc>
          <w:tcPr>
            <w:tcW w:w="567" w:type="dxa"/>
          </w:tcPr>
          <w:p w14:paraId="6C155E20" w14:textId="77777777" w:rsidR="00BA3E7A" w:rsidRPr="00BF0E5E" w:rsidRDefault="00BA3E7A" w:rsidP="00763CEC">
            <w:pPr>
              <w:rPr>
                <w:lang w:val="en-US"/>
              </w:rPr>
            </w:pPr>
            <w:r w:rsidRPr="00BF0E5E">
              <w:rPr>
                <w:lang w:val="en-US"/>
              </w:rPr>
              <w:t>0.</w:t>
            </w:r>
            <w:r>
              <w:rPr>
                <w:lang w:val="en-US"/>
              </w:rPr>
              <w:t>40</w:t>
            </w:r>
          </w:p>
        </w:tc>
        <w:tc>
          <w:tcPr>
            <w:tcW w:w="4253" w:type="dxa"/>
          </w:tcPr>
          <w:p w14:paraId="0AC8E5D8" w14:textId="77777777" w:rsidR="00BA3E7A" w:rsidRPr="00D00EF1" w:rsidRDefault="00BA3E7A" w:rsidP="00763CEC">
            <w:pPr>
              <w:rPr>
                <w:color w:val="00B050"/>
                <w:lang w:val="en-US"/>
              </w:rPr>
            </w:pPr>
            <w:r w:rsidRPr="00D00EF1">
              <w:rPr>
                <w:color w:val="00B050"/>
                <w:lang w:val="en-US"/>
              </w:rPr>
              <w:t xml:space="preserve">b-al-ḥarib hāḏa, mistašhid, šahīd, ṣāyir šahīd, maḏbūḥ yaʕni mayyit, ṣāyir šahīd w-ar-rasūl </w:t>
            </w:r>
            <w:r w:rsidRPr="00D00EF1">
              <w:rPr>
                <w:color w:val="00B050"/>
                <w:lang w:val="en-US"/>
              </w:rPr>
              <w:lastRenderedPageBreak/>
              <w:t>ʕalē-´ as-salām w hazreti ʕAli w-Abu Bakr aṣ-ṣaddīq dāmmīn-u mǝṭraḥ-in mištahid [recte mistašhid] w ǧāyīn ʕala byūt-hum.</w:t>
            </w:r>
          </w:p>
        </w:tc>
        <w:tc>
          <w:tcPr>
            <w:tcW w:w="4253" w:type="dxa"/>
          </w:tcPr>
          <w:p w14:paraId="58263874" w14:textId="77777777" w:rsidR="00BA3E7A" w:rsidRPr="00D00EF1" w:rsidRDefault="00BA3E7A" w:rsidP="00763CEC">
            <w:pPr>
              <w:rPr>
                <w:color w:val="00B050"/>
              </w:rPr>
            </w:pPr>
            <w:r w:rsidRPr="00D00EF1">
              <w:rPr>
                <w:color w:val="00B050"/>
              </w:rPr>
              <w:lastRenderedPageBreak/>
              <w:t xml:space="preserve">He had died in this war, he had become a martyr, I mean, he had been killed, he was </w:t>
            </w:r>
            <w:r w:rsidRPr="00D00EF1">
              <w:rPr>
                <w:color w:val="00B050"/>
              </w:rPr>
              <w:lastRenderedPageBreak/>
              <w:t xml:space="preserve">dead, he had become a martyr, and the prophet, peace and blessing be upon him, ʕAli and Abu Bakr aṣ-Ṣiddīq had burried him at the place where he died. And then they were on their way home. </w:t>
            </w:r>
          </w:p>
        </w:tc>
      </w:tr>
      <w:tr w:rsidR="00BA3E7A" w:rsidRPr="00BF0E5E" w14:paraId="6C811024" w14:textId="77777777" w:rsidTr="00763CEC">
        <w:tc>
          <w:tcPr>
            <w:tcW w:w="567" w:type="dxa"/>
          </w:tcPr>
          <w:p w14:paraId="2957DE31" w14:textId="77777777" w:rsidR="00BA3E7A" w:rsidRPr="00BF0E5E" w:rsidRDefault="00BA3E7A" w:rsidP="00763CEC">
            <w:pPr>
              <w:rPr>
                <w:lang w:val="en-US"/>
              </w:rPr>
            </w:pPr>
            <w:r w:rsidRPr="00BF0E5E">
              <w:rPr>
                <w:lang w:val="en-US"/>
              </w:rPr>
              <w:lastRenderedPageBreak/>
              <w:t>0.58</w:t>
            </w:r>
          </w:p>
        </w:tc>
        <w:tc>
          <w:tcPr>
            <w:tcW w:w="4253" w:type="dxa"/>
          </w:tcPr>
          <w:p w14:paraId="2AF3BDF1" w14:textId="77777777" w:rsidR="00BA3E7A" w:rsidRPr="00BF0E5E" w:rsidRDefault="00BA3E7A" w:rsidP="00763CEC">
            <w:pPr>
              <w:rPr>
                <w:lang w:val="en-US" w:bidi="ar-SY"/>
              </w:rPr>
            </w:pPr>
            <w:r w:rsidRPr="00D00EF1">
              <w:rPr>
                <w:color w:val="00B050"/>
                <w:lang w:val="en-US"/>
              </w:rPr>
              <w:t xml:space="preserve">Nifil, yōm-in rāʕit bēt-u, </w:t>
            </w:r>
            <w:r w:rsidRPr="00D00EF1">
              <w:rPr>
                <w:color w:val="00B050"/>
              </w:rPr>
              <w:t>ḥurumt-u</w:t>
            </w:r>
            <w:r w:rsidRPr="00D00EF1">
              <w:rPr>
                <w:color w:val="00B050"/>
                <w:lang w:val="en-US"/>
              </w:rPr>
              <w:t xml:space="preserve"> aaa ṭābi mihni ʕala gaḷ</w:t>
            </w:r>
            <w:r w:rsidRPr="00D00EF1">
              <w:rPr>
                <w:color w:val="00B050"/>
              </w:rPr>
              <w:t xml:space="preserve">ib-ha inn-u zlimit-he mayyit ta-ngūl waḷḷa xāyfe, ʕalē-ha xōf, wāǧfe ʕala… aṣ-ṣaḥābe w-ar-rasūl yōm-in yiǧūn ʕala darib-hum </w:t>
            </w:r>
            <w:r w:rsidRPr="00D00EF1">
              <w:rPr>
                <w:color w:val="00B050"/>
                <w:lang w:val="en-US"/>
              </w:rPr>
              <w:t>gāṭṭit-il-hum. awwal ar-rasūl qāfilt-u min ǧiddām, ǧaʕ-tiǧi,</w:t>
            </w:r>
          </w:p>
        </w:tc>
        <w:tc>
          <w:tcPr>
            <w:tcW w:w="4253" w:type="dxa"/>
          </w:tcPr>
          <w:p w14:paraId="63CA8C9B" w14:textId="77777777" w:rsidR="00BA3E7A" w:rsidRPr="00D00EF1" w:rsidRDefault="00BA3E7A" w:rsidP="00763CEC">
            <w:r w:rsidRPr="00D00EF1">
              <w:rPr>
                <w:color w:val="00B050"/>
              </w:rPr>
              <w:t xml:space="preserve">Nifil’s spouse, his wife, of course she had fears in her heart that her husband was dead, let’s say, or she was afraid, she had fears on her. So she was standing (on the road); and when the companions and the prophet passed by she cut their way. The prophet’s </w:t>
            </w:r>
            <w:r w:rsidRPr="00D00EF1">
              <w:rPr>
                <w:color w:val="00B050"/>
                <w:lang w:val="en-US"/>
              </w:rPr>
              <w:t>caravan</w:t>
            </w:r>
            <w:r w:rsidRPr="00D00EF1">
              <w:rPr>
                <w:color w:val="00B050"/>
              </w:rPr>
              <w:t xml:space="preserve"> was in the front. She went towards them</w:t>
            </w:r>
          </w:p>
        </w:tc>
      </w:tr>
      <w:tr w:rsidR="00BA3E7A" w:rsidRPr="00BF0E5E" w14:paraId="3A854C2C" w14:textId="77777777" w:rsidTr="00763CEC">
        <w:tc>
          <w:tcPr>
            <w:tcW w:w="567" w:type="dxa"/>
          </w:tcPr>
          <w:p w14:paraId="2E551C41" w14:textId="77777777" w:rsidR="00BA3E7A" w:rsidRPr="00BF0E5E" w:rsidRDefault="00BA3E7A" w:rsidP="00763CEC">
            <w:pPr>
              <w:rPr>
                <w:lang w:val="en-US"/>
              </w:rPr>
            </w:pPr>
            <w:r w:rsidRPr="00BF0E5E">
              <w:rPr>
                <w:lang w:val="en-US"/>
              </w:rPr>
              <w:t>1.1</w:t>
            </w:r>
            <w:r>
              <w:rPr>
                <w:lang w:val="en-US"/>
              </w:rPr>
              <w:t>7</w:t>
            </w:r>
          </w:p>
        </w:tc>
        <w:tc>
          <w:tcPr>
            <w:tcW w:w="4253" w:type="dxa"/>
          </w:tcPr>
          <w:p w14:paraId="1229C81A" w14:textId="77777777" w:rsidR="00BA3E7A" w:rsidRPr="00D00EF1" w:rsidRDefault="00BA3E7A" w:rsidP="00763CEC">
            <w:pPr>
              <w:rPr>
                <w:color w:val="00B050"/>
                <w:lang w:val="en-US"/>
              </w:rPr>
            </w:pPr>
            <w:r w:rsidRPr="00D00EF1">
              <w:rPr>
                <w:color w:val="00B050"/>
                <w:lang w:val="en-US"/>
              </w:rPr>
              <w:t>gāḷat “yā ḥabīb Aḷḷa, yā rasūl Aḷḷa! ᵊzlimt-i Nifil, wēn-u mū rāḥ ᵊbsāgit-hum ḥarām māmiš, mū yamm-ak.”</w:t>
            </w:r>
          </w:p>
        </w:tc>
        <w:tc>
          <w:tcPr>
            <w:tcW w:w="4253" w:type="dxa"/>
          </w:tcPr>
          <w:p w14:paraId="67EE42CB" w14:textId="77777777" w:rsidR="00BA3E7A" w:rsidRPr="00D00EF1" w:rsidRDefault="00BA3E7A" w:rsidP="00763CEC">
            <w:pPr>
              <w:rPr>
                <w:color w:val="00B050"/>
                <w:highlight w:val="magenta"/>
              </w:rPr>
            </w:pPr>
            <w:r w:rsidRPr="00D00EF1">
              <w:rPr>
                <w:color w:val="00B050"/>
              </w:rPr>
              <w:t xml:space="preserve">and said “O you beloved of God, messenger of God! My husband, Nifil, where is he? Didn’t he go with them? How come that he is not here, that he is not at your side.”  </w:t>
            </w:r>
          </w:p>
        </w:tc>
      </w:tr>
      <w:tr w:rsidR="00BA3E7A" w:rsidRPr="00BF0E5E" w14:paraId="2AFFE827" w14:textId="77777777" w:rsidTr="00763CEC">
        <w:tc>
          <w:tcPr>
            <w:tcW w:w="567" w:type="dxa"/>
          </w:tcPr>
          <w:p w14:paraId="26C81970" w14:textId="77777777" w:rsidR="00BA3E7A" w:rsidRPr="00BF0E5E" w:rsidRDefault="00BA3E7A" w:rsidP="00763CEC">
            <w:pPr>
              <w:rPr>
                <w:lang w:val="en-US"/>
              </w:rPr>
            </w:pPr>
            <w:r w:rsidRPr="00BF0E5E">
              <w:rPr>
                <w:lang w:val="en-US"/>
              </w:rPr>
              <w:t>1.25</w:t>
            </w:r>
          </w:p>
        </w:tc>
        <w:tc>
          <w:tcPr>
            <w:tcW w:w="4253" w:type="dxa"/>
          </w:tcPr>
          <w:p w14:paraId="6584B547" w14:textId="77777777" w:rsidR="00BA3E7A" w:rsidRPr="00D00EF1" w:rsidRDefault="00BA3E7A" w:rsidP="00763CEC">
            <w:pPr>
              <w:rPr>
                <w:color w:val="00B050"/>
                <w:lang w:val="en-US"/>
              </w:rPr>
            </w:pPr>
            <w:r w:rsidRPr="00D00EF1">
              <w:rPr>
                <w:color w:val="00B050"/>
                <w:lang w:val="en-US"/>
              </w:rPr>
              <w:t xml:space="preserve">ar-rasūl ʕalē-´ aṣ-ṣalāt w-as-salām ᵊmdaḥḥiǧ. gāḷ “š-ilhe dā_gūl al-ḥurma </w:t>
            </w:r>
            <w:r w:rsidRPr="00D00EF1">
              <w:rPr>
                <w:color w:val="00B050"/>
              </w:rPr>
              <w:t>š-arīd agūl l-al-ḥurma hāḏi a</w:t>
            </w:r>
            <w:r w:rsidRPr="00D00EF1">
              <w:rPr>
                <w:color w:val="00B050"/>
                <w:lang w:val="en-US"/>
              </w:rPr>
              <w:t>gūl-l-</w:t>
            </w:r>
            <w:r w:rsidRPr="00D00EF1">
              <w:rPr>
                <w:color w:val="00B050"/>
              </w:rPr>
              <w:t>ha ahnī-he yaʕni, āā</w:t>
            </w:r>
            <w:r w:rsidRPr="00D00EF1">
              <w:rPr>
                <w:color w:val="00B050"/>
                <w:lang w:val="en-US"/>
              </w:rPr>
              <w:t xml:space="preserve"> axaǧil-he wēya mā_dri šnōn agūl yaʕni aḥazzin-he.” ᵊmdaḥḥiǧ waṛā-´ hīčiḏ</w:t>
            </w:r>
          </w:p>
        </w:tc>
        <w:tc>
          <w:tcPr>
            <w:tcW w:w="4253" w:type="dxa"/>
          </w:tcPr>
          <w:p w14:paraId="2F2B4B99" w14:textId="77777777" w:rsidR="00BA3E7A" w:rsidRPr="00D00EF1" w:rsidRDefault="00BA3E7A" w:rsidP="00763CEC">
            <w:pPr>
              <w:rPr>
                <w:color w:val="00B050"/>
                <w:highlight w:val="magenta"/>
              </w:rPr>
            </w:pPr>
            <w:r w:rsidRPr="00D00EF1">
              <w:rPr>
                <w:color w:val="00B050"/>
              </w:rPr>
              <w:t>The prophet, peace and blessing be upon him, looked around and said (to himself), “What should I tell this woman? What will I tell her? If I tell her… I feel sorry for her. And I don’t know how to say, I mean I will make her sad.” He looked behind him like this.</w:t>
            </w:r>
          </w:p>
        </w:tc>
      </w:tr>
      <w:tr w:rsidR="00BA3E7A" w:rsidRPr="00BF0E5E" w14:paraId="6B9B1FCB" w14:textId="77777777" w:rsidTr="00763CEC">
        <w:tc>
          <w:tcPr>
            <w:tcW w:w="567" w:type="dxa"/>
          </w:tcPr>
          <w:p w14:paraId="3679E328" w14:textId="77777777" w:rsidR="00BA3E7A" w:rsidRPr="00BF0E5E" w:rsidRDefault="00BA3E7A" w:rsidP="00763CEC">
            <w:pPr>
              <w:rPr>
                <w:lang w:val="en-US"/>
              </w:rPr>
            </w:pPr>
            <w:r w:rsidRPr="00BF0E5E">
              <w:rPr>
                <w:lang w:val="en-US"/>
              </w:rPr>
              <w:t>1.4</w:t>
            </w:r>
            <w:r>
              <w:rPr>
                <w:lang w:val="en-US"/>
              </w:rPr>
              <w:t>1</w:t>
            </w:r>
          </w:p>
        </w:tc>
        <w:tc>
          <w:tcPr>
            <w:tcW w:w="4253" w:type="dxa"/>
          </w:tcPr>
          <w:p w14:paraId="7D0C37D7" w14:textId="77777777" w:rsidR="00BA3E7A" w:rsidRPr="00D00EF1" w:rsidRDefault="00BA3E7A" w:rsidP="00763CEC">
            <w:pPr>
              <w:rPr>
                <w:color w:val="00B050"/>
                <w:lang w:val="en-US"/>
              </w:rPr>
            </w:pPr>
            <w:r w:rsidRPr="00D00EF1">
              <w:rPr>
                <w:color w:val="00B050"/>
                <w:lang w:val="en-US"/>
              </w:rPr>
              <w:t xml:space="preserve">yōm-in ᵊmdaḥḥiǧ waṛā-´ in hazreti ʕAli raḏ̣iya ḷḷa ʕan-hu zād b-al-qāfilt al-ikinǧiyye al-ma… aṯ-ṯānye. ǧāye qāfilt hazreti ʕAli zād saʕalatt-u zād </w:t>
            </w:r>
            <w:r w:rsidRPr="00D00EF1">
              <w:rPr>
                <w:color w:val="00B050"/>
              </w:rPr>
              <w:t>ʕayne</w:t>
            </w:r>
            <w:r w:rsidRPr="00D00EF1">
              <w:rPr>
                <w:color w:val="00B050"/>
                <w:lang w:val="en-US"/>
              </w:rPr>
              <w:t>. gāyilt-ill-u “</w:t>
            </w:r>
            <w:r w:rsidRPr="00D00EF1">
              <w:rPr>
                <w:color w:val="00B050"/>
              </w:rPr>
              <w:t>yā</w:t>
            </w:r>
            <w:r w:rsidRPr="00D00EF1">
              <w:rPr>
                <w:color w:val="00B050"/>
                <w:lang w:val="en-US"/>
              </w:rPr>
              <w:t xml:space="preserve"> ʕAli ḥarām ᵊzlimt-i rāʕi bēt-i Nifil,</w:t>
            </w:r>
          </w:p>
        </w:tc>
        <w:tc>
          <w:tcPr>
            <w:tcW w:w="4253" w:type="dxa"/>
          </w:tcPr>
          <w:p w14:paraId="58C729CA" w14:textId="77777777" w:rsidR="00BA3E7A" w:rsidRPr="00D00EF1" w:rsidRDefault="00BA3E7A" w:rsidP="00763CEC">
            <w:pPr>
              <w:rPr>
                <w:color w:val="00B050"/>
              </w:rPr>
            </w:pPr>
            <w:r w:rsidRPr="00D00EF1">
              <w:rPr>
                <w:color w:val="00B050"/>
              </w:rPr>
              <w:t>When he looked behind him, lo and behold, ʕAli, may God bless him, was in the second caravan, in the second. When ʕAli’s caravan came, she asked him the same saying to him, “O ʕAli, how come, my man, my husband Nifil,</w:t>
            </w:r>
          </w:p>
        </w:tc>
      </w:tr>
      <w:tr w:rsidR="00BA3E7A" w:rsidRPr="00BF0E5E" w14:paraId="37F81BCE" w14:textId="77777777" w:rsidTr="00763CEC">
        <w:tc>
          <w:tcPr>
            <w:tcW w:w="567" w:type="dxa"/>
          </w:tcPr>
          <w:p w14:paraId="391FA0CA" w14:textId="77777777" w:rsidR="00BA3E7A" w:rsidRPr="00BF0E5E" w:rsidRDefault="00BA3E7A" w:rsidP="00763CEC">
            <w:pPr>
              <w:rPr>
                <w:lang w:val="en-US"/>
              </w:rPr>
            </w:pPr>
            <w:r w:rsidRPr="00BF0E5E">
              <w:rPr>
                <w:lang w:val="en-US"/>
              </w:rPr>
              <w:t>1.5</w:t>
            </w:r>
            <w:r>
              <w:rPr>
                <w:lang w:val="en-US"/>
              </w:rPr>
              <w:t>7</w:t>
            </w:r>
          </w:p>
        </w:tc>
        <w:tc>
          <w:tcPr>
            <w:tcW w:w="4253" w:type="dxa"/>
          </w:tcPr>
          <w:p w14:paraId="0D682A8C" w14:textId="77777777" w:rsidR="00BA3E7A" w:rsidRPr="00D00EF1" w:rsidRDefault="00BA3E7A" w:rsidP="00763CEC">
            <w:pPr>
              <w:rPr>
                <w:color w:val="00B050"/>
                <w:lang w:val="en-US"/>
              </w:rPr>
            </w:pPr>
            <w:r w:rsidRPr="00D00EF1">
              <w:rPr>
                <w:color w:val="00B050"/>
                <w:lang w:val="en-US"/>
              </w:rPr>
              <w:t xml:space="preserve">saʕalt ar-rasūl w gāḷ isʕali ʕAli, inte tʕarif aṣṣōb-u wēn ᵊb-hay qāfile?” hazreti ʕAli raḏ̣iya ḷḷāhu ʕan-hu gāḷ “yāw āni šnōn al-ḥurma </w:t>
            </w:r>
            <w:r w:rsidRPr="00D00EF1">
              <w:rPr>
                <w:color w:val="00B050"/>
              </w:rPr>
              <w:t>ḏīye ahnī-he,</w:t>
            </w:r>
            <w:r w:rsidRPr="00D00EF1">
              <w:rPr>
                <w:color w:val="00B050"/>
                <w:lang w:val="en-US"/>
              </w:rPr>
              <w:t xml:space="preserve"> axaǧil-he. </w:t>
            </w:r>
          </w:p>
        </w:tc>
        <w:tc>
          <w:tcPr>
            <w:tcW w:w="4253" w:type="dxa"/>
          </w:tcPr>
          <w:p w14:paraId="7034E312" w14:textId="77777777" w:rsidR="00BA3E7A" w:rsidRPr="00D00EF1" w:rsidRDefault="00BA3E7A" w:rsidP="00763CEC">
            <w:pPr>
              <w:rPr>
                <w:color w:val="00B050"/>
                <w:highlight w:val="magenta"/>
              </w:rPr>
            </w:pPr>
            <w:r w:rsidRPr="00D00EF1">
              <w:rPr>
                <w:color w:val="00B050"/>
              </w:rPr>
              <w:t>I have already asked the prophet and he said, ‘Ask ʕAli!’ Do you know where he is, where, in which caravan?” ʕAli, may God bless him said (to himself), “How can I let this woman down? I feel sorry for her?”</w:t>
            </w:r>
          </w:p>
        </w:tc>
      </w:tr>
      <w:tr w:rsidR="00BA3E7A" w:rsidRPr="00BF0E5E" w14:paraId="43E9AA62" w14:textId="77777777" w:rsidTr="00763CEC">
        <w:tc>
          <w:tcPr>
            <w:tcW w:w="567" w:type="dxa"/>
          </w:tcPr>
          <w:p w14:paraId="444F87D3" w14:textId="77777777" w:rsidR="00BA3E7A" w:rsidRPr="00BF0E5E" w:rsidRDefault="00BA3E7A" w:rsidP="00763CEC">
            <w:pPr>
              <w:rPr>
                <w:lang w:val="en-US"/>
              </w:rPr>
            </w:pPr>
            <w:r w:rsidRPr="00BF0E5E">
              <w:rPr>
                <w:lang w:val="en-US"/>
              </w:rPr>
              <w:t>2.10</w:t>
            </w:r>
          </w:p>
        </w:tc>
        <w:tc>
          <w:tcPr>
            <w:tcW w:w="4253" w:type="dxa"/>
          </w:tcPr>
          <w:p w14:paraId="3A1A8943" w14:textId="77777777" w:rsidR="00BA3E7A" w:rsidRPr="00BF0E5E" w:rsidRDefault="00BA3E7A" w:rsidP="00763CEC">
            <w:pPr>
              <w:rPr>
                <w:lang w:val="en-US"/>
              </w:rPr>
            </w:pPr>
            <w:r w:rsidRPr="00D00EF1">
              <w:rPr>
                <w:color w:val="00B050"/>
                <w:lang w:val="en-US"/>
              </w:rPr>
              <w:t>ar-rasūl ʕalē-´ aṣ-ṣalāt wa-</w:t>
            </w:r>
            <w:r w:rsidRPr="00D00EF1">
              <w:rPr>
                <w:color w:val="00B050"/>
              </w:rPr>
              <w:t>salām mā ʕallam-he</w:t>
            </w:r>
            <w:r w:rsidRPr="00D00EF1">
              <w:rPr>
                <w:color w:val="00B050"/>
                <w:lang w:val="en-US"/>
              </w:rPr>
              <w:t>, w āni šnōn agul-il-he?” zād ᵊmdaḥḥiǧ waṛā-´ hīčiḏ in Abu Bakir, qāfilt Abu Bakr aṣ-ṣiddīq. Abu Bakr aṣ-ṣiddīq maʕnāt-u aṣ-ṣadīq ṣiddīq mā-y… alle yʕidd aṣ-ṣiddīq ṣādiq.</w:t>
            </w:r>
          </w:p>
        </w:tc>
        <w:tc>
          <w:tcPr>
            <w:tcW w:w="4253" w:type="dxa"/>
          </w:tcPr>
          <w:p w14:paraId="2710A07D" w14:textId="77777777" w:rsidR="00BA3E7A" w:rsidRPr="00070142" w:rsidRDefault="00BA3E7A" w:rsidP="00763CEC">
            <w:pPr>
              <w:rPr>
                <w:highlight w:val="magenta"/>
              </w:rPr>
            </w:pPr>
            <w:r w:rsidRPr="00D00EF1">
              <w:rPr>
                <w:color w:val="00B050"/>
              </w:rPr>
              <w:t>The prophet, blessings and peace be upon him hasn’t told her, and how am I supposed to tell her?” So he looked behind him like this, where he saw Abu Bakr aṣ-Ṣadīq’s caravan. Abu Bakr aṣ-Ṣiddīq, which means “the honest” is honest, he doesn’t... the honest one must be honest.</w:t>
            </w:r>
          </w:p>
        </w:tc>
      </w:tr>
      <w:tr w:rsidR="00BA3E7A" w:rsidRPr="00BF0E5E" w14:paraId="20F40B72" w14:textId="77777777" w:rsidTr="00763CEC">
        <w:tc>
          <w:tcPr>
            <w:tcW w:w="567" w:type="dxa"/>
          </w:tcPr>
          <w:p w14:paraId="763A5CAC" w14:textId="77777777" w:rsidR="00BA3E7A" w:rsidRPr="00D00EF1" w:rsidRDefault="00BA3E7A" w:rsidP="00763CEC">
            <w:pPr>
              <w:rPr>
                <w:color w:val="00B050"/>
                <w:lang w:val="en-US"/>
              </w:rPr>
            </w:pPr>
            <w:r w:rsidRPr="00D00EF1">
              <w:rPr>
                <w:color w:val="00B050"/>
                <w:lang w:val="en-US"/>
              </w:rPr>
              <w:t>2.24</w:t>
            </w:r>
          </w:p>
        </w:tc>
        <w:tc>
          <w:tcPr>
            <w:tcW w:w="4253" w:type="dxa"/>
          </w:tcPr>
          <w:p w14:paraId="380221FA" w14:textId="77777777" w:rsidR="00BA3E7A" w:rsidRPr="00D00EF1" w:rsidRDefault="00BA3E7A" w:rsidP="00763CEC">
            <w:pPr>
              <w:rPr>
                <w:color w:val="00B050"/>
                <w:lang w:val="en-US"/>
              </w:rPr>
            </w:pPr>
            <w:r w:rsidRPr="00D00EF1">
              <w:rPr>
                <w:color w:val="00B050"/>
                <w:lang w:val="en-US"/>
              </w:rPr>
              <w:t>gāḷ “isʕali hīčiḏ!” mādd b-uṣbuʕ-u zād lē waṛā-´, gāḷ “isʕali Abu Bakir, ǧa-yiǧi huwwe balči yʕarif”</w:t>
            </w:r>
          </w:p>
        </w:tc>
        <w:tc>
          <w:tcPr>
            <w:tcW w:w="4253" w:type="dxa"/>
          </w:tcPr>
          <w:p w14:paraId="44DE5873" w14:textId="77777777" w:rsidR="00BA3E7A" w:rsidRPr="00070142" w:rsidRDefault="00BA3E7A" w:rsidP="00763CEC">
            <w:pPr>
              <w:rPr>
                <w:highlight w:val="magenta"/>
              </w:rPr>
            </w:pPr>
            <w:r w:rsidRPr="00D00EF1">
              <w:rPr>
                <w:color w:val="00B050"/>
              </w:rPr>
              <w:t>He said, “Ask him!” He pointed with his finger backwards saying, “Ask Abu Bakr, he is coming, maybe he knows.”</w:t>
            </w:r>
          </w:p>
        </w:tc>
      </w:tr>
      <w:tr w:rsidR="00BA3E7A" w:rsidRPr="00BF0E5E" w14:paraId="4B9598FD" w14:textId="77777777" w:rsidTr="00763CEC">
        <w:tc>
          <w:tcPr>
            <w:tcW w:w="567" w:type="dxa"/>
          </w:tcPr>
          <w:p w14:paraId="4D67DBD2" w14:textId="77777777" w:rsidR="00BA3E7A" w:rsidRPr="00BF0E5E" w:rsidRDefault="00BA3E7A" w:rsidP="00763CEC">
            <w:pPr>
              <w:rPr>
                <w:lang w:val="en-US"/>
              </w:rPr>
            </w:pPr>
            <w:r w:rsidRPr="00BF0E5E">
              <w:rPr>
                <w:lang w:val="en-US"/>
              </w:rPr>
              <w:t>2.31</w:t>
            </w:r>
          </w:p>
        </w:tc>
        <w:tc>
          <w:tcPr>
            <w:tcW w:w="4253" w:type="dxa"/>
          </w:tcPr>
          <w:p w14:paraId="2468E51A" w14:textId="77777777" w:rsidR="00BA3E7A" w:rsidRPr="00D00EF1" w:rsidRDefault="00BA3E7A" w:rsidP="00763CEC">
            <w:pPr>
              <w:rPr>
                <w:color w:val="00B050"/>
                <w:lang w:val="en-US"/>
              </w:rPr>
            </w:pPr>
            <w:r w:rsidRPr="00D00EF1">
              <w:rPr>
                <w:color w:val="00B050"/>
                <w:lang w:val="en-US"/>
              </w:rPr>
              <w:t xml:space="preserve">uxṛa tānye guṭma ǧāy Abu Bakr aṣ-ṣiddīq, yōm-in ǧāy Abu Bakr aṣ-ṣiddīq gāyilt-ill-u </w:t>
            </w:r>
            <w:r w:rsidRPr="00D00EF1">
              <w:rPr>
                <w:color w:val="00B050"/>
                <w:lang w:val="en-US"/>
              </w:rPr>
              <w:lastRenderedPageBreak/>
              <w:t>“yā Abu Bakir, ᵊzlimt-i Nifil, ḥarām, mū maʕā-kum mū bsāgt al-qāfile mū bsāgt aṣ-ṣaḥāba. mū rāḥ ᵊbsāgit-kum, wēn-u?” Abu Bakir aṣ-ṣiddīq ᵊmdaḥḥiǧ gāḷ.</w:t>
            </w:r>
          </w:p>
        </w:tc>
        <w:tc>
          <w:tcPr>
            <w:tcW w:w="4253" w:type="dxa"/>
          </w:tcPr>
          <w:p w14:paraId="6729D9CE" w14:textId="77777777" w:rsidR="00BA3E7A" w:rsidRPr="00D00EF1" w:rsidRDefault="00BA3E7A" w:rsidP="00763CEC">
            <w:pPr>
              <w:rPr>
                <w:color w:val="00B050"/>
                <w:highlight w:val="magenta"/>
              </w:rPr>
            </w:pPr>
            <w:r w:rsidRPr="00D00EF1">
              <w:rPr>
                <w:color w:val="00B050"/>
              </w:rPr>
              <w:lastRenderedPageBreak/>
              <w:t xml:space="preserve">Again she waited a while, then Abu Bakr came. When Abu Bakr aṣ-Ṣiddīq had come, </w:t>
            </w:r>
            <w:r w:rsidRPr="00D00EF1">
              <w:rPr>
                <w:color w:val="00B050"/>
              </w:rPr>
              <w:lastRenderedPageBreak/>
              <w:t xml:space="preserve">she said to him: “O Abu Bakr, my husband Nifil, how come that he is not with you; he is not with the caravan, he is not with the companions. Didn’t he go with you? Where is he?” Abu Bakr aṣ-Ṣiddīq looked around and said (to himself), </w:t>
            </w:r>
          </w:p>
        </w:tc>
      </w:tr>
      <w:tr w:rsidR="00BA3E7A" w:rsidRPr="00BF0E5E" w14:paraId="2E6C9CA8" w14:textId="77777777" w:rsidTr="00763CEC">
        <w:tc>
          <w:tcPr>
            <w:tcW w:w="567" w:type="dxa"/>
          </w:tcPr>
          <w:p w14:paraId="451B03FE" w14:textId="77777777" w:rsidR="00BA3E7A" w:rsidRPr="00BF0E5E" w:rsidRDefault="00BA3E7A" w:rsidP="00763CEC">
            <w:pPr>
              <w:rPr>
                <w:lang w:val="en-US"/>
              </w:rPr>
            </w:pPr>
            <w:r w:rsidRPr="00BF0E5E">
              <w:rPr>
                <w:lang w:val="en-US"/>
              </w:rPr>
              <w:lastRenderedPageBreak/>
              <w:t>2.4</w:t>
            </w:r>
            <w:r>
              <w:rPr>
                <w:lang w:val="en-US"/>
              </w:rPr>
              <w:t>7</w:t>
            </w:r>
          </w:p>
        </w:tc>
        <w:tc>
          <w:tcPr>
            <w:tcW w:w="4253" w:type="dxa"/>
          </w:tcPr>
          <w:p w14:paraId="3874F832" w14:textId="77777777" w:rsidR="00BA3E7A" w:rsidRPr="00D00EF1" w:rsidRDefault="00BA3E7A" w:rsidP="00763CEC">
            <w:pPr>
              <w:rPr>
                <w:color w:val="00B050"/>
                <w:lang w:val="en-US"/>
              </w:rPr>
            </w:pPr>
            <w:r w:rsidRPr="00D00EF1">
              <w:rPr>
                <w:color w:val="00B050"/>
                <w:lang w:val="en-US"/>
              </w:rPr>
              <w:t>“rasūl aḷḷa mā ʕallam-he, hazreti ʕAli mā ʕallam-he. w-āni šnōn?” yōm-in ᵊmdaḥḥiǧ waṛā-´ hīčiḏ zād mā ḏ̣āll ta-ygūl, ymidd uṣbuʕ-u lē waṛa.</w:t>
            </w:r>
          </w:p>
        </w:tc>
        <w:tc>
          <w:tcPr>
            <w:tcW w:w="4253" w:type="dxa"/>
          </w:tcPr>
          <w:p w14:paraId="7A627698" w14:textId="77777777" w:rsidR="00BA3E7A" w:rsidRPr="00D00EF1" w:rsidRDefault="00BA3E7A" w:rsidP="00763CEC">
            <w:pPr>
              <w:rPr>
                <w:color w:val="00B050"/>
                <w:highlight w:val="magenta"/>
              </w:rPr>
            </w:pPr>
            <w:r w:rsidRPr="00D00EF1">
              <w:rPr>
                <w:color w:val="00B050"/>
              </w:rPr>
              <w:t xml:space="preserve">“God’s messenger has not told her, ʕAli has not told her, how can I?” When he looked behind him like this, no one was left, let’s say, so </w:t>
            </w:r>
            <w:r w:rsidRPr="00D00EF1">
              <w:rPr>
                <w:color w:val="00B050"/>
                <w:lang w:val="en-US"/>
              </w:rPr>
              <w:t>he stretched out his finger and pointed backwards</w:t>
            </w:r>
            <w:r w:rsidRPr="00D00EF1">
              <w:rPr>
                <w:color w:val="00B050"/>
              </w:rPr>
              <w:t>.</w:t>
            </w:r>
          </w:p>
        </w:tc>
      </w:tr>
      <w:tr w:rsidR="00BA3E7A" w:rsidRPr="00BF0E5E" w14:paraId="402C021A" w14:textId="77777777" w:rsidTr="00763CEC">
        <w:tc>
          <w:tcPr>
            <w:tcW w:w="567" w:type="dxa"/>
          </w:tcPr>
          <w:p w14:paraId="17C2A131" w14:textId="77777777" w:rsidR="00BA3E7A" w:rsidRPr="00BF0E5E" w:rsidRDefault="00BA3E7A" w:rsidP="00763CEC">
            <w:pPr>
              <w:rPr>
                <w:lang w:val="en-US"/>
              </w:rPr>
            </w:pPr>
            <w:r w:rsidRPr="00BF0E5E">
              <w:rPr>
                <w:lang w:val="en-US"/>
              </w:rPr>
              <w:t>2.55</w:t>
            </w:r>
          </w:p>
        </w:tc>
        <w:tc>
          <w:tcPr>
            <w:tcW w:w="4253" w:type="dxa"/>
          </w:tcPr>
          <w:p w14:paraId="20AE8535" w14:textId="77777777" w:rsidR="00BA3E7A" w:rsidRPr="00D00EF1" w:rsidRDefault="00BA3E7A" w:rsidP="00763CEC">
            <w:pPr>
              <w:rPr>
                <w:color w:val="00B050"/>
                <w:lang w:val="en-US"/>
              </w:rPr>
            </w:pPr>
            <w:r w:rsidRPr="00D00EF1">
              <w:rPr>
                <w:color w:val="00B050"/>
                <w:lang w:val="en-US"/>
              </w:rPr>
              <w:t xml:space="preserve">ṣāyiḥ “Aḷḷa!” Abu Bakr aṣ-ṣiddīq ṣāyiḥ “aḷḷa!” yōm-in ṣāyiḥ “aḷḷa!” hīčiḏ miltafit waṛā-´ in Nifil </w:t>
            </w:r>
            <w:bookmarkStart w:id="30" w:name="_Hlk132640102"/>
            <w:r w:rsidRPr="00D00EF1">
              <w:rPr>
                <w:color w:val="00B050"/>
                <w:lang w:val="en-US"/>
              </w:rPr>
              <w:t xml:space="preserve">rāčib </w:t>
            </w:r>
            <w:bookmarkEnd w:id="30"/>
            <w:r w:rsidRPr="00D00EF1">
              <w:rPr>
                <w:color w:val="00B050"/>
                <w:lang w:val="en-US"/>
              </w:rPr>
              <w:t>ᵊḥṣān-u w-ǧaʕ-yiǧi waṛā-´. gāl “yā umm-i hāḏa inn-u ǧaʕ yiǧi waṛā-yi.” gāyilt-ill-u “tamām, xurf aḷḷa ʕalē-k, ǧīy.”</w:t>
            </w:r>
          </w:p>
        </w:tc>
        <w:tc>
          <w:tcPr>
            <w:tcW w:w="4253" w:type="dxa"/>
          </w:tcPr>
          <w:p w14:paraId="623902C4" w14:textId="77777777" w:rsidR="00BA3E7A" w:rsidRPr="00D00EF1" w:rsidRDefault="00BA3E7A" w:rsidP="00763CEC">
            <w:pPr>
              <w:rPr>
                <w:color w:val="00B050"/>
              </w:rPr>
            </w:pPr>
            <w:r w:rsidRPr="00D00EF1">
              <w:rPr>
                <w:color w:val="00B050"/>
              </w:rPr>
              <w:t>He shouted, “God!” Abu Bakr aṣ-Ṣiddīq shouted, “God!” When he had shouted, “God!” he turned around and, lo and behold, Nifil was riding on his horse and coming behind him. He said, “My dear lady, there he is coming behind me” She said to him, “Perfect, thank you, he has come (back).”</w:t>
            </w:r>
          </w:p>
        </w:tc>
      </w:tr>
      <w:tr w:rsidR="00BA3E7A" w:rsidRPr="00BF0E5E" w14:paraId="562E0096" w14:textId="77777777" w:rsidTr="00763CEC">
        <w:tc>
          <w:tcPr>
            <w:tcW w:w="567" w:type="dxa"/>
          </w:tcPr>
          <w:p w14:paraId="735984AC" w14:textId="77777777" w:rsidR="00BA3E7A" w:rsidRPr="004F536E" w:rsidRDefault="00BA3E7A" w:rsidP="00763CEC">
            <w:pPr>
              <w:rPr>
                <w:lang w:val="en-US"/>
              </w:rPr>
            </w:pPr>
            <w:r w:rsidRPr="004F536E">
              <w:rPr>
                <w:lang w:val="en-US"/>
              </w:rPr>
              <w:t>3.12</w:t>
            </w:r>
          </w:p>
        </w:tc>
        <w:tc>
          <w:tcPr>
            <w:tcW w:w="4253" w:type="dxa"/>
          </w:tcPr>
          <w:p w14:paraId="4C43A389" w14:textId="77777777" w:rsidR="00BA3E7A" w:rsidRPr="004F536E" w:rsidRDefault="00BA3E7A" w:rsidP="00763CEC">
            <w:pPr>
              <w:rPr>
                <w:color w:val="00B050"/>
                <w:lang w:val="en-US"/>
              </w:rPr>
            </w:pPr>
            <w:r w:rsidRPr="004F536E">
              <w:rPr>
                <w:color w:val="00B050"/>
                <w:lang w:val="en-US"/>
              </w:rPr>
              <w:t xml:space="preserve">yōminn-u ǧāy Abu Bakr aṣ-ṣiddīq damm-u b-īd-u, huwwa damm-u b-īd-u. w ǧī yōm-in ṣāḥ aḷḷa ǧī waṛā-´. ǧī ʕala rasūl aḷḷa, humma aaaa </w:t>
            </w:r>
            <w:r w:rsidRPr="004F536E">
              <w:rPr>
                <w:color w:val="00B050"/>
              </w:rPr>
              <w:t>komutanım ḥabībo</w:t>
            </w:r>
            <w:r w:rsidRPr="004F536E">
              <w:rPr>
                <w:color w:val="00B050"/>
                <w:lang w:val="en-US"/>
              </w:rPr>
              <w:t xml:space="preserve"> Muḥammad! ǧī ʕala rasūl aḷḷa, gāḷ “yā ʕala rasūl aḷḷa!</w:t>
            </w:r>
          </w:p>
        </w:tc>
        <w:tc>
          <w:tcPr>
            <w:tcW w:w="4253" w:type="dxa"/>
          </w:tcPr>
          <w:p w14:paraId="59E58BB8" w14:textId="77777777" w:rsidR="00BA3E7A" w:rsidRPr="004F536E" w:rsidRDefault="00BA3E7A" w:rsidP="00763CEC">
            <w:pPr>
              <w:rPr>
                <w:color w:val="00B050"/>
                <w:highlight w:val="magenta"/>
              </w:rPr>
            </w:pPr>
            <w:r w:rsidRPr="004F536E">
              <w:rPr>
                <w:color w:val="00B050"/>
              </w:rPr>
              <w:t>When Abu Bakr aṣ-Ṣiddīq came, his blood was in his hands (it was his responsibility), his blood was in his hands. And when he shouted, “God”, he (Nifil) came behind him. He came to God’s messenger (and said), “My leader, my beloved, Muḥammad.! He came to God’s messenger, and said, “O God’s messenger!</w:t>
            </w:r>
          </w:p>
        </w:tc>
      </w:tr>
      <w:tr w:rsidR="00BA3E7A" w:rsidRPr="00BF0E5E" w14:paraId="644FD984" w14:textId="77777777" w:rsidTr="00763CEC">
        <w:tc>
          <w:tcPr>
            <w:tcW w:w="567" w:type="dxa"/>
          </w:tcPr>
          <w:p w14:paraId="3DD9662A" w14:textId="77777777" w:rsidR="00BA3E7A" w:rsidRPr="004F536E" w:rsidRDefault="00BA3E7A" w:rsidP="00763CEC">
            <w:pPr>
              <w:rPr>
                <w:lang w:val="en-US"/>
              </w:rPr>
            </w:pPr>
            <w:r w:rsidRPr="004F536E">
              <w:rPr>
                <w:lang w:val="en-US"/>
              </w:rPr>
              <w:t>3.27</w:t>
            </w:r>
          </w:p>
        </w:tc>
        <w:tc>
          <w:tcPr>
            <w:tcW w:w="4253" w:type="dxa"/>
          </w:tcPr>
          <w:p w14:paraId="583133C5" w14:textId="77777777" w:rsidR="00BA3E7A" w:rsidRPr="004F536E" w:rsidRDefault="00BA3E7A" w:rsidP="00763CEC">
            <w:pPr>
              <w:rPr>
                <w:color w:val="00B050"/>
                <w:lang w:val="en-US"/>
              </w:rPr>
            </w:pPr>
            <w:r w:rsidRPr="004F536E">
              <w:rPr>
                <w:color w:val="00B050"/>
                <w:lang w:val="en-US"/>
              </w:rPr>
              <w:t xml:space="preserve">šinhi al-ḥāl? masʔala šnōn hāḏi ṣārat?” gāḷ “ʕalēš yā Abu Bakir?” gāḷ “āni ṣiḥit inte mā ʕallamit-he w Ali mā ʕallam-he. w-āni zād ṣiḥit aḷḷa waḷḷa </w:t>
            </w:r>
            <w:r w:rsidRPr="004F536E">
              <w:rPr>
                <w:color w:val="00B050"/>
              </w:rPr>
              <w:t>w inn-u</w:t>
            </w:r>
            <w:r w:rsidRPr="004F536E">
              <w:rPr>
                <w:color w:val="00B050"/>
                <w:lang w:val="en-US"/>
              </w:rPr>
              <w:t xml:space="preserve"> Nifil waṛā-yi rāčib </w:t>
            </w:r>
            <w:r w:rsidRPr="004F536E">
              <w:rPr>
                <w:color w:val="00B050"/>
              </w:rPr>
              <w:t>b-al-xēr w ǧaʕ…</w:t>
            </w:r>
            <w:r w:rsidRPr="004F536E">
              <w:rPr>
                <w:color w:val="00B050"/>
                <w:lang w:val="en-US"/>
              </w:rPr>
              <w:t xml:space="preserve"> kidīš w ǧaʕ-yiǧi. šinhi hāḏi ḥikmit-he?” gāḷ-lu “yā Abu Bakr aṣ-ṣiddīq</w:t>
            </w:r>
            <w:r w:rsidRPr="004F536E">
              <w:rPr>
                <w:strike/>
                <w:color w:val="00B050"/>
                <w:lang w:val="en-US"/>
              </w:rPr>
              <w:t>i</w:t>
            </w:r>
            <w:r w:rsidRPr="004F536E">
              <w:rPr>
                <w:color w:val="00B050"/>
                <w:lang w:val="en-US"/>
              </w:rPr>
              <w:t xml:space="preserve"> inte ʕamann-ak ṣiddīq</w:t>
            </w:r>
          </w:p>
        </w:tc>
        <w:tc>
          <w:tcPr>
            <w:tcW w:w="4253" w:type="dxa"/>
          </w:tcPr>
          <w:p w14:paraId="729BF696" w14:textId="77777777" w:rsidR="00BA3E7A" w:rsidRPr="004F536E" w:rsidRDefault="00BA3E7A" w:rsidP="00763CEC">
            <w:pPr>
              <w:rPr>
                <w:color w:val="00B050"/>
                <w:highlight w:val="magenta"/>
              </w:rPr>
            </w:pPr>
            <w:r w:rsidRPr="004F536E">
              <w:rPr>
                <w:color w:val="00B050"/>
              </w:rPr>
              <w:t>What is going on? How did this happen?” He said, “Why, Abu Bakir?” He said, “I shouted that you hadn’t told her and ʕAli hadn’t told her, and I called God and suddenly Nifil was behind me riding safely on a horseand coming closer. What is the wisdom of this?” He said to him “Abu Bakr aṣ-ṣiddīq, since you are ṣiddīq (honest)</w:t>
            </w:r>
          </w:p>
        </w:tc>
      </w:tr>
      <w:tr w:rsidR="00BA3E7A" w:rsidRPr="00BF0E5E" w14:paraId="1475B78F" w14:textId="77777777" w:rsidTr="00763CEC">
        <w:tc>
          <w:tcPr>
            <w:tcW w:w="567" w:type="dxa"/>
          </w:tcPr>
          <w:p w14:paraId="66589510" w14:textId="77777777" w:rsidR="00BA3E7A" w:rsidRPr="004F536E" w:rsidRDefault="00BA3E7A" w:rsidP="00763CEC">
            <w:pPr>
              <w:rPr>
                <w:color w:val="00B050"/>
                <w:lang w:val="en-US"/>
              </w:rPr>
            </w:pPr>
            <w:r w:rsidRPr="004F536E">
              <w:rPr>
                <w:color w:val="00B050"/>
                <w:lang w:val="en-US"/>
              </w:rPr>
              <w:t>3.45</w:t>
            </w:r>
          </w:p>
        </w:tc>
        <w:tc>
          <w:tcPr>
            <w:tcW w:w="4253" w:type="dxa"/>
          </w:tcPr>
          <w:p w14:paraId="6F5B672B" w14:textId="77777777" w:rsidR="00BA3E7A" w:rsidRPr="004F536E" w:rsidRDefault="00BA3E7A" w:rsidP="00763CEC">
            <w:pPr>
              <w:rPr>
                <w:color w:val="00B050"/>
                <w:lang w:val="en-US"/>
              </w:rPr>
            </w:pPr>
            <w:r w:rsidRPr="004F536E">
              <w:rPr>
                <w:color w:val="00B050"/>
                <w:lang w:val="en-US"/>
              </w:rPr>
              <w:t>mā tigdar ḥēš-ak, ḥēš-ak mā tigdar tikḏib mā maddēt īd-ak inte alle trīd aṣ-ṣiddīq.” ism-u ṣiddīq.</w:t>
            </w:r>
          </w:p>
        </w:tc>
        <w:tc>
          <w:tcPr>
            <w:tcW w:w="4253" w:type="dxa"/>
          </w:tcPr>
          <w:p w14:paraId="2091CD17" w14:textId="77777777" w:rsidR="00BA3E7A" w:rsidRPr="00070142" w:rsidRDefault="00BA3E7A" w:rsidP="00763CEC">
            <w:pPr>
              <w:rPr>
                <w:highlight w:val="magenta"/>
              </w:rPr>
            </w:pPr>
            <w:r w:rsidRPr="004F536E">
              <w:rPr>
                <w:color w:val="00B050"/>
              </w:rPr>
              <w:t>you cannot, God forbid, God forbid, you can not lie. You did not point with your hand backwards, but to want to be honest.” His name is ṣiddīq (the honest).</w:t>
            </w:r>
          </w:p>
        </w:tc>
      </w:tr>
      <w:tr w:rsidR="00BA3E7A" w:rsidRPr="00BF0E5E" w14:paraId="6FB8645A" w14:textId="77777777" w:rsidTr="00763CEC">
        <w:tc>
          <w:tcPr>
            <w:tcW w:w="567" w:type="dxa"/>
          </w:tcPr>
          <w:p w14:paraId="030FB861" w14:textId="77777777" w:rsidR="00BA3E7A" w:rsidRPr="00BF0E5E" w:rsidRDefault="00BA3E7A" w:rsidP="00763CEC">
            <w:pPr>
              <w:rPr>
                <w:lang w:val="en-US"/>
              </w:rPr>
            </w:pPr>
            <w:r w:rsidRPr="00BF0E5E">
              <w:rPr>
                <w:lang w:val="en-US"/>
              </w:rPr>
              <w:t>3.52</w:t>
            </w:r>
          </w:p>
        </w:tc>
        <w:tc>
          <w:tcPr>
            <w:tcW w:w="4253" w:type="dxa"/>
          </w:tcPr>
          <w:p w14:paraId="0D210309" w14:textId="77777777" w:rsidR="00BA3E7A" w:rsidRPr="004F536E" w:rsidRDefault="00BA3E7A" w:rsidP="00763CEC">
            <w:pPr>
              <w:rPr>
                <w:color w:val="00B050"/>
                <w:lang w:val="en-US"/>
              </w:rPr>
            </w:pPr>
            <w:r w:rsidRPr="004F536E">
              <w:rPr>
                <w:color w:val="00B050"/>
                <w:lang w:val="en-US"/>
              </w:rPr>
              <w:t>“yōm-inn-ak ṣiḥit aḷḷa rabb al-ʕālamīn bi-ʕizzt-u wa-ǧalāl-u, Aḷḷa</w:t>
            </w:r>
            <w:r w:rsidRPr="004F536E">
              <w:rPr>
                <w:color w:val="00B050"/>
              </w:rPr>
              <w:t>, darrab-li</w:t>
            </w:r>
            <w:r w:rsidRPr="004F536E">
              <w:rPr>
                <w:color w:val="00B050"/>
                <w:lang w:val="en-US"/>
              </w:rPr>
              <w:t xml:space="preserve"> Ǧabrāyīl w gāl-ill-i “gūl ʕal ḥabībi ta-ygūl l-Abu Bakir l-Abu Bakir, yēlōn-u ṣāyiḥ marrtēn, nōbtēn aḷḷa b-al-ḥarib hāḏa š-gadd-mu mustašhidīn aš-šǝhada aṣ ṣāraw al-mayytīn, xamsmiyya wēya alif </w:t>
            </w:r>
            <w:r w:rsidRPr="004F536E">
              <w:rPr>
                <w:color w:val="00B050"/>
              </w:rPr>
              <w:t>wala sabʕimye,</w:t>
            </w:r>
          </w:p>
        </w:tc>
        <w:tc>
          <w:tcPr>
            <w:tcW w:w="4253" w:type="dxa"/>
          </w:tcPr>
          <w:p w14:paraId="467E20AD" w14:textId="77777777" w:rsidR="00BA3E7A" w:rsidRPr="004F536E" w:rsidRDefault="00BA3E7A" w:rsidP="00763CEC">
            <w:pPr>
              <w:rPr>
                <w:color w:val="00B050"/>
              </w:rPr>
            </w:pPr>
            <w:r w:rsidRPr="004F536E">
              <w:rPr>
                <w:color w:val="00B050"/>
              </w:rPr>
              <w:t>“When you called God, the Lord of the worlds, he, with his glory and majesty, sent Gabriel to me and said, “Tell my beloved to tell Abu Bakir, Abu Bakir: If he would have shouted twice, two times, God, regardless how many have died in this war, have become martyrs, have perished, five hundred or one thousand or seven hundred…</w:t>
            </w:r>
          </w:p>
        </w:tc>
      </w:tr>
      <w:tr w:rsidR="00BA3E7A" w:rsidRPr="00BF0E5E" w14:paraId="03EC90D8" w14:textId="77777777" w:rsidTr="00763CEC">
        <w:tc>
          <w:tcPr>
            <w:tcW w:w="567" w:type="dxa"/>
          </w:tcPr>
          <w:p w14:paraId="0FEEC79C" w14:textId="77777777" w:rsidR="00BA3E7A" w:rsidRPr="00BF0E5E" w:rsidRDefault="00BA3E7A" w:rsidP="00763CEC">
            <w:pPr>
              <w:rPr>
                <w:lang w:val="en-US"/>
              </w:rPr>
            </w:pPr>
            <w:r w:rsidRPr="00BF0E5E">
              <w:rPr>
                <w:lang w:val="en-US"/>
              </w:rPr>
              <w:lastRenderedPageBreak/>
              <w:t>4.12</w:t>
            </w:r>
          </w:p>
        </w:tc>
        <w:tc>
          <w:tcPr>
            <w:tcW w:w="4253" w:type="dxa"/>
          </w:tcPr>
          <w:p w14:paraId="566C6956" w14:textId="77777777" w:rsidR="00BA3E7A" w:rsidRPr="004F536E" w:rsidRDefault="00BA3E7A" w:rsidP="00763CEC">
            <w:pPr>
              <w:rPr>
                <w:color w:val="00B050"/>
                <w:lang w:val="en-US"/>
              </w:rPr>
            </w:pPr>
            <w:r w:rsidRPr="004F536E">
              <w:rPr>
                <w:color w:val="00B050"/>
                <w:lang w:val="en-US"/>
              </w:rPr>
              <w:t>yēlōn ṣāyiḥ nōbtēn “aḷḷa” kull-hum āni gawwamit-hum w darrabt-hum bsāgit Nifil, bass sāḥ marra wəḥde miššān Nifil bass gawwamt-ill-u Nifil. ʕamann-u ṣāḥ wəḥde “aḷḷa” āni hemen ǝnṭēt rūḥ-u raddadit rūḥit Nifil ʕala ha… ʕala badan-u,</w:t>
            </w:r>
          </w:p>
        </w:tc>
        <w:tc>
          <w:tcPr>
            <w:tcW w:w="4253" w:type="dxa"/>
          </w:tcPr>
          <w:p w14:paraId="1811F4E4" w14:textId="77777777" w:rsidR="00BA3E7A" w:rsidRPr="004F536E" w:rsidRDefault="00BA3E7A" w:rsidP="00763CEC">
            <w:pPr>
              <w:rPr>
                <w:color w:val="00B050"/>
              </w:rPr>
            </w:pPr>
            <w:r w:rsidRPr="004F536E">
              <w:rPr>
                <w:color w:val="00B050"/>
              </w:rPr>
              <w:t xml:space="preserve">If he had shouted twice, “God!” I would have revived all of them and sent them with Nifil. However, he shouted only once for Nifil, so I just revived Nifil. As he shouted “God” once, I immediatly gave his soul back, I gave Nifil’s soul back to... to his body. </w:t>
            </w:r>
          </w:p>
        </w:tc>
      </w:tr>
      <w:tr w:rsidR="00BA3E7A" w:rsidRPr="00BF0E5E" w14:paraId="437B47F6" w14:textId="77777777" w:rsidTr="00763CEC">
        <w:tc>
          <w:tcPr>
            <w:tcW w:w="567" w:type="dxa"/>
          </w:tcPr>
          <w:p w14:paraId="257D62EC" w14:textId="77777777" w:rsidR="00BA3E7A" w:rsidRPr="00BF0E5E" w:rsidRDefault="00BA3E7A" w:rsidP="00763CEC">
            <w:pPr>
              <w:rPr>
                <w:lang w:val="en-US"/>
              </w:rPr>
            </w:pPr>
            <w:r w:rsidRPr="00BF0E5E">
              <w:rPr>
                <w:lang w:val="en-US"/>
              </w:rPr>
              <w:t>4.27</w:t>
            </w:r>
          </w:p>
        </w:tc>
        <w:tc>
          <w:tcPr>
            <w:tcW w:w="4253" w:type="dxa"/>
          </w:tcPr>
          <w:p w14:paraId="5648B0E7" w14:textId="77777777" w:rsidR="00BA3E7A" w:rsidRPr="004F536E" w:rsidRDefault="00BA3E7A" w:rsidP="00763CEC">
            <w:pPr>
              <w:rPr>
                <w:color w:val="00B050"/>
                <w:lang w:val="en-US"/>
              </w:rPr>
            </w:pPr>
            <w:r w:rsidRPr="004F536E">
              <w:rPr>
                <w:color w:val="00B050"/>
                <w:lang w:val="en-US"/>
              </w:rPr>
              <w:t>w ramšit ʕēn xallēt-u waṛa Abu Bakr aṣ-ṣiddīq ta-mā yičḏib</w:t>
            </w:r>
            <w:r w:rsidRPr="00BA18ED">
              <w:rPr>
                <w:rStyle w:val="FootnoteReference"/>
              </w:rPr>
              <w:footnoteReference w:id="11"/>
            </w:r>
            <w:r w:rsidRPr="004F536E">
              <w:rPr>
                <w:color w:val="00B050"/>
                <w:lang w:val="en-US"/>
              </w:rPr>
              <w:t xml:space="preserve"> kalām-u ta-yṣīr yḏ̣all dawām ṣiddīq winn-u waṛā-´, hal-masʔala hāḏi hiyye.</w:t>
            </w:r>
          </w:p>
        </w:tc>
        <w:tc>
          <w:tcPr>
            <w:tcW w:w="4253" w:type="dxa"/>
          </w:tcPr>
          <w:p w14:paraId="3DB77E76" w14:textId="77777777" w:rsidR="00BA3E7A" w:rsidRPr="004F536E" w:rsidRDefault="00BA3E7A" w:rsidP="00763CEC">
            <w:pPr>
              <w:rPr>
                <w:color w:val="00B050"/>
              </w:rPr>
            </w:pPr>
            <w:r w:rsidRPr="004F536E">
              <w:rPr>
                <w:color w:val="00B050"/>
              </w:rPr>
              <w:t xml:space="preserve">And in the blink of an eye, I made him (appear) behind Abu Bakr aṣ-Ṣiddīq, so he won’t be a liar, so his words will always be ṣiddīq (honest) and so he appeared suddenly behind him.” </w:t>
            </w:r>
            <w:r w:rsidRPr="004F536E">
              <w:rPr>
                <w:color w:val="00B050"/>
                <w:lang w:val="en-US"/>
              </w:rPr>
              <w:t>And that's the way it is.</w:t>
            </w:r>
            <w:r w:rsidRPr="004F536E">
              <w:rPr>
                <w:color w:val="00B050"/>
              </w:rPr>
              <w:t xml:space="preserve">  </w:t>
            </w:r>
          </w:p>
        </w:tc>
      </w:tr>
    </w:tbl>
    <w:p w14:paraId="2F6DA6AA" w14:textId="77777777" w:rsidR="007140B6" w:rsidRDefault="00000000">
      <w:pPr>
        <w:pStyle w:val="Heading2"/>
        <w:rPr>
          <w:i/>
          <w:lang w:val="en-US"/>
        </w:rPr>
      </w:pPr>
      <w:bookmarkStart w:id="31" w:name="_Toc156305411"/>
      <w:r>
        <w:rPr>
          <w:iCs w:val="0"/>
          <w:lang w:val="en-US"/>
        </w:rPr>
        <w:t>Urfa-034_Liquorice-Harran-2010</w:t>
      </w:r>
      <w:r>
        <w:rPr>
          <w:i/>
          <w:lang w:val="en-US"/>
        </w:rPr>
        <w:t xml:space="preserve"> </w:t>
      </w:r>
      <w:r>
        <w:rPr>
          <w:lang w:val="en-US"/>
        </w:rPr>
        <w:t>[published in M. Klimiuk 2021]]</w:t>
      </w:r>
      <w:bookmarkEnd w:id="31"/>
    </w:p>
    <w:p w14:paraId="420F2602" w14:textId="77777777" w:rsidR="002A2BAF" w:rsidRPr="00750FFD" w:rsidRDefault="002A2BAF" w:rsidP="002A2BAF">
      <w:pPr>
        <w:pStyle w:val="List"/>
        <w:rPr>
          <w:lang w:val="en-US"/>
        </w:rPr>
      </w:pPr>
      <w:r w:rsidRPr="00750FFD">
        <w:t>Ismail, 7.5.2010</w:t>
      </w:r>
    </w:p>
    <w:p w14:paraId="5A3202CD" w14:textId="77777777" w:rsidR="002A2BAF" w:rsidRDefault="002A2BAF" w:rsidP="002A2BAF">
      <w:pPr>
        <w:pStyle w:val="List"/>
        <w:rPr>
          <w:lang w:val="en-US"/>
        </w:rPr>
      </w:pPr>
      <w:r>
        <w:rPr>
          <w:lang w:val="en-US"/>
        </w:rPr>
        <w:t>3:33</w:t>
      </w:r>
    </w:p>
    <w:p w14:paraId="4BA257C6" w14:textId="77777777" w:rsidR="002A2BAF" w:rsidRDefault="002A2BAF" w:rsidP="002A2BAF">
      <w:pPr>
        <w:pStyle w:val="List"/>
        <w:rPr>
          <w:lang w:val="en-US"/>
        </w:rPr>
      </w:pPr>
    </w:p>
    <w:tbl>
      <w:tblPr>
        <w:tblW w:w="9062"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01"/>
        <w:gridCol w:w="4229"/>
        <w:gridCol w:w="4232"/>
      </w:tblGrid>
      <w:tr w:rsidR="002A2BAF" w:rsidRPr="00750FFD" w14:paraId="54A9838A" w14:textId="77777777" w:rsidTr="00763CEC">
        <w:tc>
          <w:tcPr>
            <w:tcW w:w="600" w:type="dxa"/>
            <w:shd w:val="clear" w:color="auto" w:fill="auto"/>
            <w:tcMar>
              <w:left w:w="108" w:type="dxa"/>
            </w:tcMar>
          </w:tcPr>
          <w:p w14:paraId="2E0E36F3" w14:textId="77777777" w:rsidR="002A2BAF" w:rsidRPr="00750FFD" w:rsidRDefault="002A2BAF" w:rsidP="00763CEC">
            <w:pPr>
              <w:rPr>
                <w:szCs w:val="22"/>
                <w:lang w:val="en-US"/>
              </w:rPr>
            </w:pPr>
            <w:r w:rsidRPr="00750FFD">
              <w:rPr>
                <w:szCs w:val="22"/>
                <w:lang w:val="en-US"/>
              </w:rPr>
              <w:t>2.1</w:t>
            </w:r>
          </w:p>
        </w:tc>
        <w:tc>
          <w:tcPr>
            <w:tcW w:w="4230" w:type="dxa"/>
            <w:shd w:val="clear" w:color="auto" w:fill="auto"/>
            <w:tcMar>
              <w:left w:w="108" w:type="dxa"/>
            </w:tcMar>
          </w:tcPr>
          <w:p w14:paraId="725ED0F4" w14:textId="77777777" w:rsidR="002A2BAF" w:rsidRPr="009B24B0" w:rsidRDefault="002A2BAF" w:rsidP="00763CEC">
            <w:pPr>
              <w:rPr>
                <w:color w:val="00B050"/>
                <w:szCs w:val="22"/>
              </w:rPr>
            </w:pPr>
            <w:r w:rsidRPr="009B24B0">
              <w:rPr>
                <w:i/>
                <w:color w:val="00B050"/>
                <w:szCs w:val="22"/>
                <w:lang w:val="en-US"/>
              </w:rPr>
              <w:t>hāḏa iḥna nsammī-´ ʕirǧ as-sūs, ʕala… ʕirǧ as-sūs – ʕirǧ as-sūs – ʕirǧ as-sūs, hāḏa as-sūs yḥafrūn-u m-al-asfal, min ʕirǧ-u yiṭluʕūn-u w b-al-makīne yi-yi… ykassrūn-u miṯil ta-ngūl press gibi. hāḏa aṣlǝnda ʕirǧ-in qalīḏ̣ w b-at-turuk insammī-´ iḥna hēne ygūlū-l-u yambalı, yambalı.</w:t>
            </w:r>
          </w:p>
        </w:tc>
        <w:tc>
          <w:tcPr>
            <w:tcW w:w="4232" w:type="dxa"/>
            <w:shd w:val="clear" w:color="auto" w:fill="auto"/>
            <w:tcMar>
              <w:left w:w="108" w:type="dxa"/>
            </w:tcMar>
          </w:tcPr>
          <w:p w14:paraId="3A832830" w14:textId="77777777" w:rsidR="002A2BAF" w:rsidRPr="009B24B0" w:rsidRDefault="002A2BAF" w:rsidP="00763CEC">
            <w:pPr>
              <w:rPr>
                <w:color w:val="00B050"/>
                <w:szCs w:val="22"/>
              </w:rPr>
            </w:pPr>
            <w:r w:rsidRPr="009B24B0">
              <w:rPr>
                <w:color w:val="00B050"/>
                <w:szCs w:val="22"/>
                <w:lang w:val="en-US"/>
              </w:rPr>
              <w:t xml:space="preserve">This we call liquorice, liquorice – liquorice – liquorice. They dig this root from beneath (the ground). They get it from (the plant’s) root and then they grind it with a gadget, something like, let’s say, a press. Actually it is a thick root; in Turkish we call it… here they say </w:t>
            </w:r>
            <w:r w:rsidRPr="009B24B0">
              <w:rPr>
                <w:i/>
                <w:color w:val="00B050"/>
                <w:szCs w:val="22"/>
                <w:lang w:val="en-US"/>
              </w:rPr>
              <w:t>yambalı</w:t>
            </w:r>
            <w:r w:rsidRPr="009B24B0">
              <w:rPr>
                <w:color w:val="00B050"/>
                <w:szCs w:val="22"/>
                <w:lang w:val="en-US"/>
              </w:rPr>
              <w:t>.</w:t>
            </w:r>
          </w:p>
        </w:tc>
      </w:tr>
      <w:tr w:rsidR="002A2BAF" w:rsidRPr="00750FFD" w14:paraId="3D76712D" w14:textId="77777777" w:rsidTr="00763CEC">
        <w:tc>
          <w:tcPr>
            <w:tcW w:w="600" w:type="dxa"/>
            <w:shd w:val="clear" w:color="auto" w:fill="auto"/>
            <w:tcMar>
              <w:left w:w="108" w:type="dxa"/>
            </w:tcMar>
          </w:tcPr>
          <w:p w14:paraId="062837A1" w14:textId="77777777" w:rsidR="002A2BAF" w:rsidRPr="00750FFD" w:rsidRDefault="002A2BAF" w:rsidP="00763CEC">
            <w:pPr>
              <w:rPr>
                <w:szCs w:val="22"/>
                <w:lang w:val="en-US"/>
              </w:rPr>
            </w:pPr>
            <w:r w:rsidRPr="00750FFD">
              <w:rPr>
                <w:szCs w:val="22"/>
                <w:lang w:val="en-US"/>
              </w:rPr>
              <w:t>2.2</w:t>
            </w:r>
          </w:p>
        </w:tc>
        <w:tc>
          <w:tcPr>
            <w:tcW w:w="4230" w:type="dxa"/>
            <w:shd w:val="clear" w:color="auto" w:fill="auto"/>
            <w:tcMar>
              <w:left w:w="108" w:type="dxa"/>
            </w:tcMar>
          </w:tcPr>
          <w:p w14:paraId="4FEABD94" w14:textId="77777777" w:rsidR="002A2BAF" w:rsidRPr="009B24B0" w:rsidRDefault="002A2BAF" w:rsidP="00763CEC">
            <w:pPr>
              <w:rPr>
                <w:color w:val="00B050"/>
                <w:szCs w:val="22"/>
              </w:rPr>
            </w:pPr>
            <w:r w:rsidRPr="009B24B0">
              <w:rPr>
                <w:i/>
                <w:color w:val="00B050"/>
                <w:szCs w:val="22"/>
                <w:lang w:val="en-US"/>
              </w:rPr>
              <w:t>iḥna ʕa-l-ʕirǧ as-sūs nāxuḏ hāḏa kīlo</w:t>
            </w:r>
            <w:r w:rsidRPr="009B24B0">
              <w:rPr>
                <w:color w:val="00B050"/>
              </w:rPr>
              <w:t>w</w:t>
            </w:r>
            <w:r w:rsidRPr="009B24B0">
              <w:rPr>
                <w:i/>
                <w:color w:val="00B050"/>
                <w:szCs w:val="22"/>
                <w:vertAlign w:val="superscript"/>
                <w:lang w:val="en-US"/>
              </w:rPr>
              <w:t xml:space="preserve"> </w:t>
            </w:r>
            <w:r w:rsidRPr="009B24B0">
              <w:rPr>
                <w:i/>
                <w:color w:val="00B050"/>
                <w:szCs w:val="22"/>
                <w:lang w:val="en-US"/>
              </w:rPr>
              <w:t>hāḏa kīlo ʕirǧ as-sūs, kīl</w:t>
            </w:r>
            <w:r w:rsidRPr="009B24B0">
              <w:rPr>
                <w:color w:val="00B050"/>
                <w:szCs w:val="22"/>
                <w:lang w:val="en-US"/>
              </w:rPr>
              <w:t>o</w:t>
            </w:r>
            <w:r w:rsidRPr="009B24B0">
              <w:rPr>
                <w:i/>
                <w:color w:val="00B050"/>
                <w:szCs w:val="22"/>
                <w:lang w:val="en-US"/>
              </w:rPr>
              <w:t>w</w:t>
            </w:r>
            <w:r w:rsidRPr="009B24B0">
              <w:rPr>
                <w:i/>
                <w:color w:val="00B050"/>
                <w:szCs w:val="22"/>
              </w:rPr>
              <w:t>,</w:t>
            </w:r>
            <w:r w:rsidRPr="009B24B0">
              <w:rPr>
                <w:i/>
                <w:color w:val="00B050"/>
                <w:szCs w:val="22"/>
                <w:lang w:val="en-US"/>
              </w:rPr>
              <w:t xml:space="preserve"> arbaʕ līrāt al-kīlo</w:t>
            </w:r>
            <w:r w:rsidRPr="009B24B0">
              <w:rPr>
                <w:i/>
                <w:color w:val="00B050"/>
              </w:rPr>
              <w:t>w</w:t>
            </w:r>
            <w:r w:rsidRPr="009B24B0">
              <w:rPr>
                <w:i/>
                <w:color w:val="00B050"/>
                <w:szCs w:val="22"/>
              </w:rPr>
              <w:t>,</w:t>
            </w:r>
            <w:r w:rsidRPr="009B24B0">
              <w:rPr>
                <w:i/>
                <w:color w:val="00B050"/>
                <w:szCs w:val="22"/>
                <w:lang w:val="en-US"/>
              </w:rPr>
              <w:t xml:space="preserve"> insawwī-´ bī-´ iḥna ʕašǝr marrāt hemen hemen, mayy as-sūs ʕašǝr marrāt b-al-bēt.</w:t>
            </w:r>
          </w:p>
        </w:tc>
        <w:tc>
          <w:tcPr>
            <w:tcW w:w="4232" w:type="dxa"/>
            <w:shd w:val="clear" w:color="auto" w:fill="auto"/>
            <w:tcMar>
              <w:left w:w="108" w:type="dxa"/>
            </w:tcMar>
          </w:tcPr>
          <w:p w14:paraId="7B77C967" w14:textId="77777777" w:rsidR="002A2BAF" w:rsidRPr="009B24B0" w:rsidRDefault="002A2BAF" w:rsidP="00763CEC">
            <w:pPr>
              <w:rPr>
                <w:color w:val="00B050"/>
                <w:szCs w:val="22"/>
                <w:lang w:val="en-US"/>
              </w:rPr>
            </w:pPr>
            <w:r w:rsidRPr="009B24B0">
              <w:rPr>
                <w:color w:val="00B050"/>
                <w:szCs w:val="22"/>
                <w:lang w:val="en-US"/>
              </w:rPr>
              <w:t>We buy one kilo of liquorice. From this one kilo of liquorice, which costs four lira, we can make a liquorice drink about ten times, ten times (we can make it) at home.</w:t>
            </w:r>
          </w:p>
        </w:tc>
      </w:tr>
      <w:tr w:rsidR="002A2BAF" w:rsidRPr="00750FFD" w14:paraId="14BB1ABD" w14:textId="77777777" w:rsidTr="00763CEC">
        <w:tc>
          <w:tcPr>
            <w:tcW w:w="600" w:type="dxa"/>
            <w:shd w:val="clear" w:color="auto" w:fill="auto"/>
            <w:tcMar>
              <w:left w:w="108" w:type="dxa"/>
            </w:tcMar>
          </w:tcPr>
          <w:p w14:paraId="03E08F76" w14:textId="77777777" w:rsidR="002A2BAF" w:rsidRPr="00750FFD" w:rsidRDefault="002A2BAF" w:rsidP="00763CEC">
            <w:pPr>
              <w:rPr>
                <w:szCs w:val="22"/>
                <w:lang w:val="en-US"/>
              </w:rPr>
            </w:pPr>
            <w:r w:rsidRPr="00750FFD">
              <w:rPr>
                <w:szCs w:val="22"/>
                <w:lang w:val="en-US"/>
              </w:rPr>
              <w:t>2.3</w:t>
            </w:r>
          </w:p>
        </w:tc>
        <w:tc>
          <w:tcPr>
            <w:tcW w:w="4230" w:type="dxa"/>
            <w:shd w:val="clear" w:color="auto" w:fill="auto"/>
            <w:tcMar>
              <w:left w:w="108" w:type="dxa"/>
            </w:tcMar>
          </w:tcPr>
          <w:p w14:paraId="58EC599D" w14:textId="77777777" w:rsidR="002A2BAF" w:rsidRPr="009B24B0" w:rsidRDefault="002A2BAF" w:rsidP="00763CEC">
            <w:pPr>
              <w:rPr>
                <w:color w:val="00B050"/>
                <w:szCs w:val="22"/>
              </w:rPr>
            </w:pPr>
            <w:r w:rsidRPr="009B24B0">
              <w:rPr>
                <w:i/>
                <w:color w:val="00B050"/>
                <w:szCs w:val="22"/>
                <w:lang w:val="en-US"/>
              </w:rPr>
              <w:t>al-muqrib b-ᵊrmaḏ̣ān miyyit ġrām ʕirǧ as-sūs ā… yṣīr – ʕAyše, uskuti bāba, ʕAyše uskuti! ʕAyše uskuti, ugʕudi, ugʕudi, Ḥalīme zād ugʕudi!</w:t>
            </w:r>
          </w:p>
        </w:tc>
        <w:tc>
          <w:tcPr>
            <w:tcW w:w="4232" w:type="dxa"/>
            <w:shd w:val="clear" w:color="auto" w:fill="auto"/>
            <w:tcMar>
              <w:left w:w="108" w:type="dxa"/>
            </w:tcMar>
          </w:tcPr>
          <w:p w14:paraId="7E36BB44" w14:textId="77777777" w:rsidR="002A2BAF" w:rsidRPr="009B24B0" w:rsidRDefault="002A2BAF" w:rsidP="00763CEC">
            <w:pPr>
              <w:rPr>
                <w:color w:val="00B050"/>
                <w:szCs w:val="22"/>
                <w:lang w:val="en-US"/>
              </w:rPr>
            </w:pPr>
            <w:r w:rsidRPr="009B24B0">
              <w:rPr>
                <w:color w:val="00B050"/>
                <w:szCs w:val="22"/>
                <w:lang w:val="en-US"/>
              </w:rPr>
              <w:t>In Ramadan, at sunset, (we take) one hundred grams of liquorice and it becomes… Aicha, shut up, Aicha, shut up! Shut up, Aicha, and sit down! Halime, sit down too!</w:t>
            </w:r>
          </w:p>
        </w:tc>
      </w:tr>
      <w:tr w:rsidR="002A2BAF" w:rsidRPr="00750FFD" w14:paraId="452E470D" w14:textId="77777777" w:rsidTr="00763CEC">
        <w:tc>
          <w:tcPr>
            <w:tcW w:w="600" w:type="dxa"/>
            <w:shd w:val="clear" w:color="auto" w:fill="auto"/>
            <w:tcMar>
              <w:left w:w="108" w:type="dxa"/>
            </w:tcMar>
          </w:tcPr>
          <w:p w14:paraId="68FD8206" w14:textId="77777777" w:rsidR="002A2BAF" w:rsidRPr="00750FFD" w:rsidRDefault="002A2BAF" w:rsidP="00763CEC">
            <w:pPr>
              <w:rPr>
                <w:szCs w:val="22"/>
                <w:lang w:val="en-US"/>
              </w:rPr>
            </w:pPr>
            <w:r w:rsidRPr="00750FFD">
              <w:rPr>
                <w:szCs w:val="22"/>
                <w:lang w:val="en-US"/>
              </w:rPr>
              <w:t>2.4</w:t>
            </w:r>
          </w:p>
        </w:tc>
        <w:tc>
          <w:tcPr>
            <w:tcW w:w="4230" w:type="dxa"/>
            <w:shd w:val="clear" w:color="auto" w:fill="auto"/>
            <w:tcMar>
              <w:left w:w="108" w:type="dxa"/>
            </w:tcMar>
          </w:tcPr>
          <w:p w14:paraId="60721750" w14:textId="77777777" w:rsidR="002A2BAF" w:rsidRPr="009B24B0" w:rsidRDefault="002A2BAF" w:rsidP="00763CEC">
            <w:pPr>
              <w:rPr>
                <w:color w:val="00B050"/>
                <w:szCs w:val="22"/>
              </w:rPr>
            </w:pPr>
            <w:r w:rsidRPr="009B24B0">
              <w:rPr>
                <w:i/>
                <w:color w:val="00B050"/>
                <w:szCs w:val="22"/>
                <w:lang w:val="en-US"/>
              </w:rPr>
              <w:t>b-ᵊrmaḏ̣ān miyyit ġrām yḥuṭṭūn-u b-al-tabsiyye w-yḥuṭṭūn ʕalē-´ ṯaliǧ, ṭāsit būz ᵊnsammī-´ būz, yḥuṭṭūn al-būz fōg as-sūs, yḏ̣all ymūʕ ymūʕ ymūʕ fōg-u, fōg hāḏa ymūʕ al-būz l-al-maġrib.</w:t>
            </w:r>
          </w:p>
        </w:tc>
        <w:tc>
          <w:tcPr>
            <w:tcW w:w="4232" w:type="dxa"/>
            <w:shd w:val="clear" w:color="auto" w:fill="auto"/>
            <w:tcMar>
              <w:left w:w="108" w:type="dxa"/>
            </w:tcMar>
          </w:tcPr>
          <w:p w14:paraId="13F550ED" w14:textId="77777777" w:rsidR="002A2BAF" w:rsidRPr="009B24B0" w:rsidRDefault="002A2BAF" w:rsidP="00763CEC">
            <w:pPr>
              <w:rPr>
                <w:color w:val="00B050"/>
                <w:szCs w:val="22"/>
              </w:rPr>
            </w:pPr>
            <w:r w:rsidRPr="009B24B0">
              <w:rPr>
                <w:color w:val="00B050"/>
                <w:szCs w:val="22"/>
                <w:lang w:val="en-US"/>
              </w:rPr>
              <w:t xml:space="preserve">In Ramadan they take a hundred grams, put it on a tray and put ice on it; a cup of ice. We call it </w:t>
            </w:r>
            <w:r w:rsidRPr="009B24B0">
              <w:rPr>
                <w:i/>
                <w:color w:val="00B050"/>
                <w:szCs w:val="22"/>
                <w:lang w:val="en-US"/>
              </w:rPr>
              <w:t xml:space="preserve">buz </w:t>
            </w:r>
            <w:r w:rsidRPr="009B24B0">
              <w:rPr>
                <w:color w:val="00B050"/>
                <w:szCs w:val="22"/>
                <w:lang w:val="en-US"/>
              </w:rPr>
              <w:t>(in Turkish). They put the ice on the root and it slowly melts on it; the ice melts on it until sunset.</w:t>
            </w:r>
          </w:p>
        </w:tc>
      </w:tr>
      <w:tr w:rsidR="002A2BAF" w:rsidRPr="00750FFD" w14:paraId="0F62FF21" w14:textId="77777777" w:rsidTr="00763CEC">
        <w:tc>
          <w:tcPr>
            <w:tcW w:w="600" w:type="dxa"/>
            <w:shd w:val="clear" w:color="auto" w:fill="auto"/>
            <w:tcMar>
              <w:left w:w="108" w:type="dxa"/>
            </w:tcMar>
          </w:tcPr>
          <w:p w14:paraId="1B6884FB" w14:textId="77777777" w:rsidR="002A2BAF" w:rsidRPr="00750FFD" w:rsidRDefault="002A2BAF" w:rsidP="00763CEC">
            <w:pPr>
              <w:rPr>
                <w:szCs w:val="22"/>
                <w:lang w:val="en-US"/>
              </w:rPr>
            </w:pPr>
            <w:r w:rsidRPr="00750FFD">
              <w:rPr>
                <w:szCs w:val="22"/>
                <w:lang w:val="en-US"/>
              </w:rPr>
              <w:t>2.5</w:t>
            </w:r>
          </w:p>
        </w:tc>
        <w:tc>
          <w:tcPr>
            <w:tcW w:w="4230" w:type="dxa"/>
            <w:shd w:val="clear" w:color="auto" w:fill="auto"/>
            <w:tcMar>
              <w:left w:w="108" w:type="dxa"/>
            </w:tcMar>
          </w:tcPr>
          <w:p w14:paraId="13C2610F" w14:textId="77777777" w:rsidR="002A2BAF" w:rsidRPr="009B24B0" w:rsidRDefault="002A2BAF" w:rsidP="00763CEC">
            <w:pPr>
              <w:rPr>
                <w:i/>
                <w:color w:val="00B050"/>
                <w:szCs w:val="22"/>
                <w:lang w:val="en-US"/>
              </w:rPr>
            </w:pPr>
            <w:r w:rsidRPr="009B24B0">
              <w:rPr>
                <w:i/>
                <w:color w:val="00B050"/>
                <w:szCs w:val="22"/>
                <w:lang w:val="en-US"/>
              </w:rPr>
              <w:t>lummun-ma yiṣīr al-būz ymūʕ min fōg-u, w-inṣaffī-´ b-as-süzgāǧe, inṣaffī-´, w-ᵊnḥuṭṭ ʕalē-´ ʕād ᵊndaḥḥiǧ ʕala ṯǝxn-u, guṭmut mayye w-aš-šurūb ṣār. nuṣṣ litrit al-uxṛa mayy ᵊnkabb ᵊnḥuṭṭ fōg-u yṣīr litre w-nuṣṣ; ʕala miyyit ġrām litre w-nuṣṣ.</w:t>
            </w:r>
          </w:p>
        </w:tc>
        <w:tc>
          <w:tcPr>
            <w:tcW w:w="4232" w:type="dxa"/>
            <w:shd w:val="clear" w:color="auto" w:fill="auto"/>
            <w:tcMar>
              <w:left w:w="108" w:type="dxa"/>
            </w:tcMar>
          </w:tcPr>
          <w:p w14:paraId="2312480E" w14:textId="77777777" w:rsidR="002A2BAF" w:rsidRPr="009B24B0" w:rsidRDefault="002A2BAF" w:rsidP="00763CEC">
            <w:pPr>
              <w:rPr>
                <w:color w:val="00B050"/>
                <w:szCs w:val="22"/>
                <w:lang w:val="en-US"/>
              </w:rPr>
            </w:pPr>
            <w:r w:rsidRPr="009B24B0">
              <w:rPr>
                <w:color w:val="00B050"/>
                <w:szCs w:val="22"/>
                <w:lang w:val="en-US"/>
              </w:rPr>
              <w:t>When the ice has melted upon it, we drain it through a strainer and, according to its thickness, put a little bit of water on it and it becomes syrup. We add another half litre of water, pour it on it, and it becomes one litre and a half. Out of hundred grams (of root) one litre and a half (of syrup).</w:t>
            </w:r>
          </w:p>
        </w:tc>
      </w:tr>
      <w:tr w:rsidR="002A2BAF" w:rsidRPr="00750FFD" w14:paraId="011A875E" w14:textId="77777777" w:rsidTr="00763CEC">
        <w:tc>
          <w:tcPr>
            <w:tcW w:w="600" w:type="dxa"/>
            <w:shd w:val="clear" w:color="auto" w:fill="auto"/>
            <w:tcMar>
              <w:left w:w="108" w:type="dxa"/>
            </w:tcMar>
          </w:tcPr>
          <w:p w14:paraId="63E257BF" w14:textId="77777777" w:rsidR="002A2BAF" w:rsidRPr="00750FFD" w:rsidRDefault="002A2BAF" w:rsidP="00763CEC">
            <w:pPr>
              <w:rPr>
                <w:szCs w:val="22"/>
                <w:lang w:val="en-US"/>
              </w:rPr>
            </w:pPr>
            <w:r w:rsidRPr="00750FFD">
              <w:rPr>
                <w:szCs w:val="22"/>
                <w:lang w:val="en-US"/>
              </w:rPr>
              <w:t>2.6</w:t>
            </w:r>
          </w:p>
        </w:tc>
        <w:tc>
          <w:tcPr>
            <w:tcW w:w="4230" w:type="dxa"/>
            <w:shd w:val="clear" w:color="auto" w:fill="auto"/>
            <w:tcMar>
              <w:left w:w="108" w:type="dxa"/>
            </w:tcMar>
          </w:tcPr>
          <w:p w14:paraId="7D4D3484" w14:textId="77777777" w:rsidR="002A2BAF" w:rsidRPr="009B24B0" w:rsidRDefault="002A2BAF" w:rsidP="00763CEC">
            <w:pPr>
              <w:rPr>
                <w:color w:val="00B050"/>
                <w:szCs w:val="22"/>
              </w:rPr>
            </w:pPr>
            <w:r w:rsidRPr="009B24B0">
              <w:rPr>
                <w:i/>
                <w:color w:val="00B050"/>
                <w:szCs w:val="22"/>
                <w:lang w:val="en-US"/>
              </w:rPr>
              <w:t>ʕugub-ma nṣaffī-´ b-as-süzgāǧe nišrab-u ʕa-</w:t>
            </w:r>
            <w:r w:rsidRPr="009B24B0">
              <w:rPr>
                <w:i/>
                <w:color w:val="00B050"/>
                <w:szCs w:val="22"/>
                <w:lang w:val="en-US"/>
              </w:rPr>
              <w:lastRenderedPageBreak/>
              <w:t>l-maġrib ᵊnḥuṭṭ ʕalē-´ uxṛa būz, – ʕAyše, uskuti abū-y! – al-maġrib nišrab-u b-ᵊrmaḏ̣ān, hāḏa, ʕugub… baʕdēn-ma nifṭaṛ yōm-in nišrab-u ymawwiʕ al-ačil, yaʕni ḥazǝm ysāwi.</w:t>
            </w:r>
          </w:p>
        </w:tc>
        <w:tc>
          <w:tcPr>
            <w:tcW w:w="4232" w:type="dxa"/>
            <w:shd w:val="clear" w:color="auto" w:fill="auto"/>
            <w:tcMar>
              <w:left w:w="108" w:type="dxa"/>
            </w:tcMar>
          </w:tcPr>
          <w:p w14:paraId="15E4AF01" w14:textId="77777777" w:rsidR="002A2BAF" w:rsidRPr="009B24B0" w:rsidRDefault="002A2BAF" w:rsidP="00763CEC">
            <w:pPr>
              <w:rPr>
                <w:color w:val="00B050"/>
                <w:szCs w:val="22"/>
              </w:rPr>
            </w:pPr>
            <w:r w:rsidRPr="009B24B0">
              <w:rPr>
                <w:color w:val="00B050"/>
                <w:szCs w:val="22"/>
                <w:lang w:val="en-US"/>
              </w:rPr>
              <w:lastRenderedPageBreak/>
              <w:t xml:space="preserve">After we have drained it through a strainer, </w:t>
            </w:r>
            <w:r w:rsidRPr="009B24B0">
              <w:rPr>
                <w:color w:val="00B050"/>
                <w:szCs w:val="22"/>
                <w:lang w:val="en-US"/>
              </w:rPr>
              <w:lastRenderedPageBreak/>
              <w:t>we again put ice on it and drink it at sunset. – Aicha, shut up! – In Ramadan we drink it at sunset. When we drink it after breaking the fast, it softens the food</w:t>
            </w:r>
            <w:r w:rsidRPr="00BA18ED">
              <w:rPr>
                <w:rStyle w:val="FootnoteReference"/>
              </w:rPr>
              <w:footnoteReference w:id="12"/>
            </w:r>
            <w:r w:rsidRPr="009B24B0">
              <w:rPr>
                <w:color w:val="00B050"/>
                <w:szCs w:val="22"/>
                <w:lang w:val="en-US"/>
              </w:rPr>
              <w:t>, it (helps) digest it.</w:t>
            </w:r>
          </w:p>
        </w:tc>
      </w:tr>
      <w:tr w:rsidR="002A2BAF" w:rsidRPr="00750FFD" w14:paraId="033907CF" w14:textId="77777777" w:rsidTr="00763CEC">
        <w:tc>
          <w:tcPr>
            <w:tcW w:w="600" w:type="dxa"/>
            <w:shd w:val="clear" w:color="auto" w:fill="auto"/>
            <w:tcMar>
              <w:left w:w="108" w:type="dxa"/>
            </w:tcMar>
          </w:tcPr>
          <w:p w14:paraId="71C7D7FE" w14:textId="77777777" w:rsidR="002A2BAF" w:rsidRPr="00750FFD" w:rsidRDefault="002A2BAF" w:rsidP="00763CEC">
            <w:pPr>
              <w:rPr>
                <w:szCs w:val="22"/>
                <w:lang w:val="en-US"/>
              </w:rPr>
            </w:pPr>
            <w:r w:rsidRPr="00750FFD">
              <w:rPr>
                <w:szCs w:val="22"/>
                <w:lang w:val="en-US"/>
              </w:rPr>
              <w:lastRenderedPageBreak/>
              <w:t>2.7</w:t>
            </w:r>
          </w:p>
        </w:tc>
        <w:tc>
          <w:tcPr>
            <w:tcW w:w="4230" w:type="dxa"/>
            <w:shd w:val="clear" w:color="auto" w:fill="auto"/>
            <w:tcMar>
              <w:left w:w="108" w:type="dxa"/>
            </w:tcMar>
          </w:tcPr>
          <w:p w14:paraId="1AB629FB" w14:textId="77777777" w:rsidR="002A2BAF" w:rsidRPr="009B24B0" w:rsidRDefault="002A2BAF" w:rsidP="00763CEC">
            <w:pPr>
              <w:rPr>
                <w:color w:val="00B050"/>
                <w:szCs w:val="22"/>
              </w:rPr>
            </w:pPr>
            <w:r w:rsidRPr="009B24B0">
              <w:rPr>
                <w:i/>
                <w:color w:val="00B050"/>
                <w:szCs w:val="22"/>
                <w:lang w:val="en-US"/>
              </w:rPr>
              <w:t xml:space="preserve">w miššān ač-člē, ač-člē, al-böbrek yaʕni, al-ḥaǧaṛa b-ač-člē ywaǧǧiʕ al-ḥaǧaṛ, ywaǧǧiʕ al-ḥaǧaṛ, ymawwiʕ al-ḥaǧaṛ al-mayyt as-sūs hāḏi, w-šifāt-he čiṯīre yaʕni čiṯīr yinšifi yaʕni, iš-ma tʕidd mā txalaṣ </w:t>
            </w:r>
          </w:p>
        </w:tc>
        <w:tc>
          <w:tcPr>
            <w:tcW w:w="4232" w:type="dxa"/>
            <w:shd w:val="clear" w:color="auto" w:fill="auto"/>
            <w:tcMar>
              <w:left w:w="108" w:type="dxa"/>
            </w:tcMar>
          </w:tcPr>
          <w:p w14:paraId="59754731" w14:textId="77777777" w:rsidR="002A2BAF" w:rsidRPr="009B24B0" w:rsidRDefault="002A2BAF" w:rsidP="00763CEC">
            <w:pPr>
              <w:rPr>
                <w:color w:val="00B050"/>
                <w:szCs w:val="22"/>
                <w:lang w:val="en-US"/>
              </w:rPr>
            </w:pPr>
            <w:r w:rsidRPr="009B24B0">
              <w:rPr>
                <w:color w:val="00B050"/>
                <w:szCs w:val="22"/>
                <w:lang w:val="en-US"/>
              </w:rPr>
              <w:t>It’s (also good) for the kidneys, the kidneys, kidney stones; it removes nephroliths. The liquorice syrup removes the stone: it makes the stone melt. It’s a cure for many things; many things are cured by it—as many as you list; you could not finish (listing all its cures).</w:t>
            </w:r>
          </w:p>
        </w:tc>
      </w:tr>
      <w:tr w:rsidR="002A2BAF" w:rsidRPr="00750FFD" w14:paraId="55105EDD" w14:textId="77777777" w:rsidTr="00763CEC">
        <w:tc>
          <w:tcPr>
            <w:tcW w:w="600" w:type="dxa"/>
            <w:shd w:val="clear" w:color="auto" w:fill="auto"/>
            <w:tcMar>
              <w:left w:w="108" w:type="dxa"/>
            </w:tcMar>
          </w:tcPr>
          <w:p w14:paraId="3DED3DFB" w14:textId="77777777" w:rsidR="002A2BAF" w:rsidRPr="00750FFD" w:rsidRDefault="002A2BAF" w:rsidP="00763CEC">
            <w:pPr>
              <w:rPr>
                <w:szCs w:val="22"/>
                <w:lang w:val="en-US"/>
              </w:rPr>
            </w:pPr>
            <w:r w:rsidRPr="00750FFD">
              <w:rPr>
                <w:szCs w:val="22"/>
                <w:lang w:val="en-US"/>
              </w:rPr>
              <w:t>2.8</w:t>
            </w:r>
          </w:p>
        </w:tc>
        <w:tc>
          <w:tcPr>
            <w:tcW w:w="4230" w:type="dxa"/>
            <w:shd w:val="clear" w:color="auto" w:fill="auto"/>
            <w:tcMar>
              <w:left w:w="108" w:type="dxa"/>
            </w:tcMar>
          </w:tcPr>
          <w:p w14:paraId="516F9F5A" w14:textId="77777777" w:rsidR="002A2BAF" w:rsidRPr="009B24B0" w:rsidRDefault="002A2BAF" w:rsidP="00763CEC">
            <w:pPr>
              <w:rPr>
                <w:i/>
                <w:color w:val="00B050"/>
                <w:szCs w:val="22"/>
                <w:lang w:val="en-US"/>
              </w:rPr>
            </w:pPr>
            <w:r w:rsidRPr="009B24B0">
              <w:rPr>
                <w:i/>
                <w:color w:val="00B050"/>
                <w:szCs w:val="22"/>
                <w:lang w:val="en-US"/>
              </w:rPr>
              <w:t>Urfa kull-u b-ᵊrmaḏ̣ān yišrab mayyt as-sūs, al-pepsi-kōla mā nišrab-ha, abad! mayyt as-sūs ʕid-na (aġla) aḥsan m-al-pepsi.  aḥa…  yaʕni aḥala, aḥsan ᵊnḥibb-he</w:t>
            </w:r>
            <w:r w:rsidRPr="009B24B0">
              <w:rPr>
                <w:color w:val="00B050"/>
              </w:rPr>
              <w:t>.  [gap]</w:t>
            </w:r>
            <w:r w:rsidRPr="009B24B0">
              <w:rPr>
                <w:i/>
                <w:color w:val="00B050"/>
                <w:szCs w:val="22"/>
                <w:lang w:val="en-US"/>
              </w:rPr>
              <w:t xml:space="preserve"> w b-at-turuk zād ysammūn-he yambalı. </w:t>
            </w:r>
          </w:p>
        </w:tc>
        <w:tc>
          <w:tcPr>
            <w:tcW w:w="4232" w:type="dxa"/>
            <w:shd w:val="clear" w:color="auto" w:fill="auto"/>
            <w:tcMar>
              <w:left w:w="108" w:type="dxa"/>
            </w:tcMar>
          </w:tcPr>
          <w:p w14:paraId="42411005" w14:textId="77777777" w:rsidR="002A2BAF" w:rsidRPr="009B24B0" w:rsidRDefault="002A2BAF" w:rsidP="00763CEC">
            <w:pPr>
              <w:rPr>
                <w:color w:val="00B050"/>
                <w:szCs w:val="22"/>
              </w:rPr>
            </w:pPr>
            <w:r w:rsidRPr="009B24B0">
              <w:rPr>
                <w:color w:val="00B050"/>
                <w:szCs w:val="22"/>
                <w:lang w:val="en-US"/>
              </w:rPr>
              <w:t xml:space="preserve">The whole of Urfa drinks liquorice syrup; we don’t drink Pepsi Cola. Never! We regard liquorice syrup better than Pepsi; we like it more. In Turkish they call it </w:t>
            </w:r>
            <w:r w:rsidRPr="009B24B0">
              <w:rPr>
                <w:i/>
                <w:color w:val="00B050"/>
                <w:szCs w:val="22"/>
                <w:lang w:val="en-US"/>
              </w:rPr>
              <w:t>yambalı.</w:t>
            </w:r>
          </w:p>
        </w:tc>
      </w:tr>
      <w:tr w:rsidR="002A2BAF" w:rsidRPr="00750FFD" w14:paraId="3BC6E397" w14:textId="77777777" w:rsidTr="00763CEC">
        <w:tc>
          <w:tcPr>
            <w:tcW w:w="600" w:type="dxa"/>
            <w:shd w:val="clear" w:color="auto" w:fill="auto"/>
            <w:tcMar>
              <w:left w:w="108" w:type="dxa"/>
            </w:tcMar>
          </w:tcPr>
          <w:p w14:paraId="70143653" w14:textId="77777777" w:rsidR="002A2BAF" w:rsidRPr="00750FFD" w:rsidRDefault="002A2BAF" w:rsidP="00763CEC">
            <w:pPr>
              <w:rPr>
                <w:szCs w:val="22"/>
                <w:lang w:val="en-US"/>
              </w:rPr>
            </w:pPr>
            <w:r w:rsidRPr="00750FFD">
              <w:rPr>
                <w:szCs w:val="22"/>
                <w:lang w:val="en-US"/>
              </w:rPr>
              <w:t>2.9</w:t>
            </w:r>
          </w:p>
        </w:tc>
        <w:tc>
          <w:tcPr>
            <w:tcW w:w="4230" w:type="dxa"/>
            <w:shd w:val="clear" w:color="auto" w:fill="auto"/>
            <w:tcMar>
              <w:left w:w="108" w:type="dxa"/>
            </w:tcMar>
          </w:tcPr>
          <w:p w14:paraId="5274F986" w14:textId="77777777" w:rsidR="002A2BAF" w:rsidRPr="009B24B0" w:rsidRDefault="002A2BAF" w:rsidP="00763CEC">
            <w:pPr>
              <w:rPr>
                <w:i/>
                <w:color w:val="00B050"/>
                <w:szCs w:val="22"/>
                <w:lang w:val="en-US"/>
              </w:rPr>
            </w:pPr>
            <w:r w:rsidRPr="009B24B0">
              <w:rPr>
                <w:i/>
                <w:color w:val="00B050"/>
                <w:szCs w:val="22"/>
                <w:lang w:val="en-US"/>
              </w:rPr>
              <w:t>b-as-sūg yḥaḏ̣ḏ̣rūn-he ybīʕūn-he b-aš-šuwaš, ḥāḏ̣re. baʕaḏ̣, baʕaḏ̣ maʕmalčiyye b-al-bēt yḥuṭṭ-l-u, hīčiḏ ysawwi dabaw-in čibīr yḥuṭṭ ʕašǝr kīlawāt min hal-mayy as-sūs, msawwī-´  ybīʕ min-he, yaʕni maʕāš xubuz, iḥna, ᵊhnīt as-sūg mā nāxuḏ-he, baʕaḏ̣-ne iḥna nsawwī-´ b-īdē-ne b-al-bēt.</w:t>
            </w:r>
          </w:p>
        </w:tc>
        <w:tc>
          <w:tcPr>
            <w:tcW w:w="4232" w:type="dxa"/>
            <w:shd w:val="clear" w:color="auto" w:fill="auto"/>
            <w:tcMar>
              <w:left w:w="108" w:type="dxa"/>
            </w:tcMar>
          </w:tcPr>
          <w:p w14:paraId="6C956EC1" w14:textId="77777777" w:rsidR="002A2BAF" w:rsidRPr="009B24B0" w:rsidRDefault="002A2BAF" w:rsidP="00763CEC">
            <w:pPr>
              <w:rPr>
                <w:color w:val="00B050"/>
                <w:szCs w:val="22"/>
              </w:rPr>
            </w:pPr>
            <w:r w:rsidRPr="009B24B0">
              <w:rPr>
                <w:color w:val="00B050"/>
                <w:szCs w:val="22"/>
                <w:lang w:val="en-US"/>
              </w:rPr>
              <w:t>At the market they prepare it and sell it in bottles, ready made. Some people, who know it well, take large amounts (home), ten kilos of liquorice, make (syrup) and sell it, just to make some extra money.</w:t>
            </w:r>
            <w:r w:rsidRPr="00BA18ED">
              <w:rPr>
                <w:rStyle w:val="FootnoteReference"/>
              </w:rPr>
              <w:footnoteReference w:id="13"/>
            </w:r>
            <w:r w:rsidRPr="009B24B0">
              <w:rPr>
                <w:color w:val="00B050"/>
                <w:szCs w:val="22"/>
                <w:lang w:val="en-US"/>
              </w:rPr>
              <w:t xml:space="preserve"> We do not buy it from the market; we make it at home with our own hands.</w:t>
            </w:r>
          </w:p>
        </w:tc>
      </w:tr>
      <w:tr w:rsidR="002A2BAF" w:rsidRPr="00750FFD" w14:paraId="6E0FF719" w14:textId="77777777" w:rsidTr="00763CEC">
        <w:tc>
          <w:tcPr>
            <w:tcW w:w="600" w:type="dxa"/>
            <w:shd w:val="clear" w:color="auto" w:fill="auto"/>
            <w:tcMar>
              <w:left w:w="108" w:type="dxa"/>
            </w:tcMar>
          </w:tcPr>
          <w:p w14:paraId="5815ECE6" w14:textId="77777777" w:rsidR="002A2BAF" w:rsidRPr="00750FFD" w:rsidRDefault="002A2BAF" w:rsidP="00763CEC">
            <w:pPr>
              <w:rPr>
                <w:szCs w:val="22"/>
                <w:lang w:val="en-US"/>
              </w:rPr>
            </w:pPr>
            <w:r w:rsidRPr="00750FFD">
              <w:rPr>
                <w:szCs w:val="22"/>
                <w:lang w:val="en-US"/>
              </w:rPr>
              <w:t>2.10</w:t>
            </w:r>
          </w:p>
        </w:tc>
        <w:tc>
          <w:tcPr>
            <w:tcW w:w="4230" w:type="dxa"/>
            <w:shd w:val="clear" w:color="auto" w:fill="auto"/>
            <w:tcMar>
              <w:left w:w="108" w:type="dxa"/>
            </w:tcMar>
          </w:tcPr>
          <w:p w14:paraId="5C2E139D" w14:textId="77777777" w:rsidR="002A2BAF" w:rsidRPr="009B24B0" w:rsidRDefault="002A2BAF" w:rsidP="00763CEC">
            <w:pPr>
              <w:rPr>
                <w:i/>
                <w:color w:val="00B050"/>
                <w:szCs w:val="22"/>
                <w:lang w:val="en-US"/>
              </w:rPr>
            </w:pPr>
            <w:r w:rsidRPr="009B24B0">
              <w:rPr>
                <w:i/>
                <w:color w:val="00B050"/>
                <w:szCs w:val="22"/>
                <w:lang w:val="en-US"/>
              </w:rPr>
              <w:t>niʕmil ᵊhnīt b-al-bēt aḥsan ᵊnsawwi aš-šakle ʕal īdē-ne, ᵊnšūf-ha b-ᵊʕyūn-ne šinu šī bī-he. iḥna al-ʕarab, gerči kull šakle, ḥatta l-al-pepsi kōla uxṛa, ʕaman-ni mā_šūf yōm-in ᵊšnōn ysawwūn-he mā_ḥibb-he.</w:t>
            </w:r>
          </w:p>
        </w:tc>
        <w:tc>
          <w:tcPr>
            <w:tcW w:w="4232" w:type="dxa"/>
            <w:shd w:val="clear" w:color="auto" w:fill="auto"/>
            <w:tcMar>
              <w:left w:w="108" w:type="dxa"/>
            </w:tcMar>
          </w:tcPr>
          <w:p w14:paraId="6EB342A0" w14:textId="77777777" w:rsidR="002A2BAF" w:rsidRPr="009B24B0" w:rsidRDefault="002A2BAF" w:rsidP="00763CEC">
            <w:pPr>
              <w:rPr>
                <w:color w:val="00B050"/>
                <w:szCs w:val="22"/>
                <w:lang w:val="en-US"/>
              </w:rPr>
            </w:pPr>
            <w:r w:rsidRPr="009B24B0">
              <w:rPr>
                <w:color w:val="00B050"/>
                <w:szCs w:val="22"/>
                <w:lang w:val="en-US"/>
              </w:rPr>
              <w:t>We prepare it at home. It’s better to do it with your own hands, so we can see with our own eyes what is in it. Actually we Arabs (have reservations against) everything… even for Pepsi Cola. Because I don’t see how they make it, I do not like it.</w:t>
            </w:r>
          </w:p>
        </w:tc>
      </w:tr>
      <w:tr w:rsidR="002A2BAF" w:rsidRPr="00750FFD" w14:paraId="5EB0FDB0" w14:textId="77777777" w:rsidTr="00763CEC">
        <w:tc>
          <w:tcPr>
            <w:tcW w:w="600" w:type="dxa"/>
            <w:shd w:val="clear" w:color="auto" w:fill="auto"/>
            <w:tcMar>
              <w:left w:w="108" w:type="dxa"/>
            </w:tcMar>
          </w:tcPr>
          <w:p w14:paraId="75876766" w14:textId="77777777" w:rsidR="002A2BAF" w:rsidRPr="00750FFD" w:rsidRDefault="002A2BAF" w:rsidP="00763CEC">
            <w:pPr>
              <w:rPr>
                <w:szCs w:val="22"/>
                <w:lang w:val="en-US"/>
              </w:rPr>
            </w:pPr>
            <w:r w:rsidRPr="00750FFD">
              <w:rPr>
                <w:szCs w:val="22"/>
                <w:lang w:val="en-US"/>
              </w:rPr>
              <w:t>2.11</w:t>
            </w:r>
          </w:p>
        </w:tc>
        <w:tc>
          <w:tcPr>
            <w:tcW w:w="4230" w:type="dxa"/>
            <w:shd w:val="clear" w:color="auto" w:fill="auto"/>
            <w:tcMar>
              <w:left w:w="108" w:type="dxa"/>
            </w:tcMar>
          </w:tcPr>
          <w:p w14:paraId="6696B4DB" w14:textId="77777777" w:rsidR="002A2BAF" w:rsidRPr="009B24B0" w:rsidRDefault="002A2BAF" w:rsidP="00763CEC">
            <w:pPr>
              <w:rPr>
                <w:i/>
                <w:color w:val="00B050"/>
                <w:szCs w:val="22"/>
                <w:lang w:val="en-US"/>
              </w:rPr>
            </w:pPr>
            <w:r w:rsidRPr="009B24B0">
              <w:rPr>
                <w:i/>
                <w:color w:val="00B050"/>
                <w:szCs w:val="22"/>
                <w:lang w:val="en-US"/>
              </w:rPr>
              <w:t>arīd aš-šakilt al ašṛab-ha, al akul-ha ašūf-ha b-ʕēni, yaʕni šnōn tiṣīr šnōn tin… tistawi. min hāḏa nḥibb ᵊškāl-ha al b-īdē-ne, w-salāmt-ak w-al-ʕāfye – xurf Aḷḷa ʕalē-k – w ʕalē-k!</w:t>
            </w:r>
          </w:p>
        </w:tc>
        <w:tc>
          <w:tcPr>
            <w:tcW w:w="4232" w:type="dxa"/>
            <w:shd w:val="clear" w:color="auto" w:fill="auto"/>
            <w:tcMar>
              <w:left w:w="108" w:type="dxa"/>
            </w:tcMar>
          </w:tcPr>
          <w:p w14:paraId="3EA518B0" w14:textId="77777777" w:rsidR="002A2BAF" w:rsidRPr="009B24B0" w:rsidRDefault="002A2BAF" w:rsidP="00763CEC">
            <w:pPr>
              <w:rPr>
                <w:color w:val="00B050"/>
                <w:szCs w:val="22"/>
                <w:lang w:val="en-US"/>
              </w:rPr>
            </w:pPr>
            <w:r w:rsidRPr="009B24B0">
              <w:rPr>
                <w:color w:val="00B050"/>
                <w:szCs w:val="22"/>
                <w:lang w:val="en-US"/>
              </w:rPr>
              <w:t>I want to see with my own eyes how things I drink and eat are prepared. Therefore I like that we do it ourselves. Enjoy it! – Thank you! – You’re welcome.</w:t>
            </w:r>
          </w:p>
        </w:tc>
      </w:tr>
    </w:tbl>
    <w:p w14:paraId="16D9E986" w14:textId="77777777" w:rsidR="007140B6" w:rsidRDefault="007140B6">
      <w:pPr>
        <w:pStyle w:val="List"/>
        <w:rPr>
          <w:lang w:val="en-US"/>
        </w:rPr>
      </w:pPr>
    </w:p>
    <w:p w14:paraId="40E08907" w14:textId="77777777" w:rsidR="007140B6" w:rsidRDefault="007140B6">
      <w:pPr>
        <w:rPr>
          <w:lang w:val="en-US"/>
        </w:rPr>
      </w:pPr>
    </w:p>
    <w:p w14:paraId="00F5B919" w14:textId="77777777" w:rsidR="007140B6" w:rsidRDefault="00000000">
      <w:pPr>
        <w:pStyle w:val="Heading2"/>
      </w:pPr>
      <w:bookmarkStart w:id="32" w:name="_Toc156305412"/>
      <w:r>
        <w:t>Urfa-042_Hospitality-Harran-2010</w:t>
      </w:r>
      <w:bookmarkEnd w:id="32"/>
    </w:p>
    <w:p w14:paraId="3AD881C4" w14:textId="77777777" w:rsidR="007572DC" w:rsidRDefault="007572DC" w:rsidP="007572DC">
      <w:pPr>
        <w:pStyle w:val="Date"/>
      </w:pPr>
      <w:r w:rsidRPr="004F536E">
        <w:t>7.5.2010</w:t>
      </w:r>
    </w:p>
    <w:p w14:paraId="1EF70BEE" w14:textId="77777777" w:rsidR="007572DC" w:rsidRDefault="007572DC" w:rsidP="007572DC">
      <w:pPr>
        <w:pStyle w:val="BodyText2"/>
        <w:spacing w:line="240" w:lineRule="auto"/>
      </w:pPr>
      <w:r>
        <w:t>Ismāʕīl</w:t>
      </w:r>
    </w:p>
    <w:p w14:paraId="06916721" w14:textId="77777777" w:rsidR="007572DC" w:rsidRDefault="007572DC" w:rsidP="007572DC">
      <w:pPr>
        <w:pStyle w:val="BodyText2"/>
        <w:spacing w:line="240" w:lineRule="auto"/>
        <w:rPr>
          <w:u w:val="none"/>
        </w:rPr>
      </w:pPr>
      <w:r>
        <w:rPr>
          <w:u w:val="none"/>
        </w:rPr>
        <w:t>Heft III</w:t>
      </w:r>
    </w:p>
    <w:p w14:paraId="132E2346" w14:textId="77777777" w:rsidR="007572DC" w:rsidRDefault="007572DC" w:rsidP="007572DC">
      <w:pPr>
        <w:pStyle w:val="BodyText2"/>
        <w:spacing w:line="240" w:lineRule="auto"/>
      </w:pPr>
    </w:p>
    <w:tbl>
      <w:tblPr>
        <w:tblStyle w:val="TableGrid"/>
        <w:tblW w:w="9072" w:type="dxa"/>
        <w:tblLook w:val="0400" w:firstRow="0" w:lastRow="0" w:firstColumn="0" w:lastColumn="0" w:noHBand="0" w:noVBand="1"/>
      </w:tblPr>
      <w:tblGrid>
        <w:gridCol w:w="850"/>
        <w:gridCol w:w="3969"/>
        <w:gridCol w:w="4253"/>
      </w:tblGrid>
      <w:tr w:rsidR="007572DC" w:rsidRPr="00DD6749" w14:paraId="43A2CA78" w14:textId="77777777" w:rsidTr="00763CEC">
        <w:tc>
          <w:tcPr>
            <w:tcW w:w="850" w:type="dxa"/>
          </w:tcPr>
          <w:p w14:paraId="6C0BF670" w14:textId="77777777" w:rsidR="007572DC" w:rsidRDefault="007572DC" w:rsidP="00763CEC">
            <w:pPr>
              <w:rPr>
                <w:lang w:val="en-US"/>
              </w:rPr>
            </w:pPr>
            <w:r>
              <w:rPr>
                <w:lang w:val="en-US"/>
              </w:rPr>
              <w:t>0:08</w:t>
            </w:r>
          </w:p>
        </w:tc>
        <w:tc>
          <w:tcPr>
            <w:tcW w:w="3969" w:type="dxa"/>
          </w:tcPr>
          <w:p w14:paraId="21FA27DE" w14:textId="77777777" w:rsidR="007572DC" w:rsidRPr="004F536E" w:rsidRDefault="007572DC" w:rsidP="00763CEC">
            <w:pPr>
              <w:rPr>
                <w:color w:val="00B050"/>
                <w:lang w:val="en-US"/>
              </w:rPr>
            </w:pPr>
            <w:r w:rsidRPr="004F536E">
              <w:rPr>
                <w:color w:val="00B050"/>
                <w:lang w:val="en-US"/>
              </w:rPr>
              <w:t>al-ǧūmʕa al məḏ̣at riḥit ʕala ṣalāt al-</w:t>
            </w:r>
            <w:r w:rsidRPr="004F536E">
              <w:rPr>
                <w:color w:val="00B050"/>
                <w:lang w:val="en-US"/>
              </w:rPr>
              <w:lastRenderedPageBreak/>
              <w:t xml:space="preserve">ǧumʕa w-xōǧāt… məftīt Urfa məfti Urfa b-ǧ-ǧumle, b-ar-rādyaw yinṭi </w:t>
            </w:r>
            <w:r w:rsidRPr="004F536E">
              <w:rPr>
                <w:color w:val="00B050"/>
                <w:lang w:val="en-US"/>
              </w:rPr>
              <w:softHyphen/>
              <w:t>ē</w:t>
            </w:r>
            <w:r w:rsidRPr="004F536E">
              <w:rPr>
                <w:color w:val="00B050"/>
                <w:lang w:val="en-US"/>
              </w:rPr>
              <w:softHyphen/>
              <w:t>ēē xuṭba, xuṭbit aǧ-ǧumʕa.</w:t>
            </w:r>
          </w:p>
        </w:tc>
        <w:tc>
          <w:tcPr>
            <w:tcW w:w="4253" w:type="dxa"/>
          </w:tcPr>
          <w:p w14:paraId="14D828D2" w14:textId="77777777" w:rsidR="007572DC" w:rsidRPr="004F536E" w:rsidRDefault="007572DC" w:rsidP="00763CEC">
            <w:pPr>
              <w:rPr>
                <w:color w:val="00B050"/>
              </w:rPr>
            </w:pPr>
            <w:r w:rsidRPr="004F536E">
              <w:rPr>
                <w:color w:val="00B050"/>
              </w:rPr>
              <w:lastRenderedPageBreak/>
              <w:t xml:space="preserve">Last Friday I went to the Friday prayer and </w:t>
            </w:r>
            <w:r w:rsidRPr="004F536E">
              <w:rPr>
                <w:color w:val="00B050"/>
              </w:rPr>
              <w:lastRenderedPageBreak/>
              <w:t>the preacher... the imam of Urfa, the imam of whole Urfa, was giving a sermon on the radio, the Friday sermon.</w:t>
            </w:r>
          </w:p>
        </w:tc>
      </w:tr>
      <w:tr w:rsidR="007572DC" w:rsidRPr="00DD6749" w14:paraId="615BD684" w14:textId="77777777" w:rsidTr="00763CEC">
        <w:tc>
          <w:tcPr>
            <w:tcW w:w="850" w:type="dxa"/>
          </w:tcPr>
          <w:p w14:paraId="573E30B0" w14:textId="77777777" w:rsidR="007572DC" w:rsidRDefault="007572DC" w:rsidP="00763CEC">
            <w:pPr>
              <w:rPr>
                <w:lang w:val="en-US"/>
              </w:rPr>
            </w:pPr>
            <w:r>
              <w:rPr>
                <w:lang w:val="en-US"/>
              </w:rPr>
              <w:lastRenderedPageBreak/>
              <w:t>0:22</w:t>
            </w:r>
          </w:p>
        </w:tc>
        <w:tc>
          <w:tcPr>
            <w:tcW w:w="3969" w:type="dxa"/>
          </w:tcPr>
          <w:p w14:paraId="07DEBAA4" w14:textId="77777777" w:rsidR="007572DC" w:rsidRPr="004F536E" w:rsidRDefault="007572DC" w:rsidP="00763CEC">
            <w:pPr>
              <w:rPr>
                <w:color w:val="00B050"/>
                <w:lang w:val="en-US"/>
              </w:rPr>
            </w:pPr>
            <w:r w:rsidRPr="004F536E">
              <w:rPr>
                <w:color w:val="00B050"/>
                <w:lang w:val="en-US"/>
              </w:rPr>
              <w:t>gāḷ-</w:t>
            </w:r>
            <w:r w:rsidRPr="004F536E">
              <w:rPr>
                <w:color w:val="00B050"/>
              </w:rPr>
              <w:t>in-ne</w:t>
            </w:r>
            <w:r w:rsidRPr="004F536E">
              <w:rPr>
                <w:color w:val="00B050"/>
                <w:lang w:val="en-US"/>
              </w:rPr>
              <w:t xml:space="preserve"> “ē yā ǧimāʕit Urfa! aš-šahar xamse yiǧūn xuṭṭār ʕala Urfa miššān māč.  </w:t>
            </w:r>
            <w:r w:rsidRPr="00DB2F10">
              <w:rPr>
                <w:color w:val="00B050"/>
                <w:lang w:val="en-US"/>
              </w:rPr>
              <w:t xml:space="preserve">al-ḥiss guṭma xall-hin lā yiṭlaʕin ḥiss-hin in!  </w:t>
            </w:r>
            <w:r w:rsidRPr="004F536E">
              <w:rPr>
                <w:color w:val="00B050"/>
                <w:lang w:val="en-US"/>
              </w:rPr>
              <w:t>yiǧūn miššān māč Ṭrabzōn w Fenerbahče.”</w:t>
            </w:r>
          </w:p>
        </w:tc>
        <w:tc>
          <w:tcPr>
            <w:tcW w:w="4253" w:type="dxa"/>
          </w:tcPr>
          <w:p w14:paraId="06AACBDF" w14:textId="77777777" w:rsidR="007572DC" w:rsidRPr="004F536E" w:rsidRDefault="007572DC" w:rsidP="00763CEC">
            <w:pPr>
              <w:rPr>
                <w:color w:val="00B050"/>
              </w:rPr>
            </w:pPr>
            <w:r w:rsidRPr="004F536E">
              <w:rPr>
                <w:color w:val="00B050"/>
              </w:rPr>
              <w:t>He said to us: “O, people of Urfa! On the fifth of the month guests will come to Urfa for a match (speaking to his daughter: The noise, just a little bit… Make them (your sisters) stop making such a noise.) They will come for the match between Trabzon and Fenerbahçe.”</w:t>
            </w:r>
          </w:p>
        </w:tc>
      </w:tr>
      <w:tr w:rsidR="007572DC" w:rsidRPr="00DD6749" w14:paraId="50232F6E" w14:textId="77777777" w:rsidTr="00763CEC">
        <w:tc>
          <w:tcPr>
            <w:tcW w:w="850" w:type="dxa"/>
          </w:tcPr>
          <w:p w14:paraId="1B41821D" w14:textId="77777777" w:rsidR="007572DC" w:rsidRDefault="007572DC" w:rsidP="00763CEC">
            <w:pPr>
              <w:rPr>
                <w:lang w:val="en-US"/>
              </w:rPr>
            </w:pPr>
            <w:r>
              <w:rPr>
                <w:lang w:val="en-US"/>
              </w:rPr>
              <w:t>0:37</w:t>
            </w:r>
          </w:p>
        </w:tc>
        <w:tc>
          <w:tcPr>
            <w:tcW w:w="3969" w:type="dxa"/>
          </w:tcPr>
          <w:p w14:paraId="3B294530" w14:textId="77777777" w:rsidR="007572DC" w:rsidRPr="004F536E" w:rsidRDefault="007572DC" w:rsidP="00763CEC">
            <w:pPr>
              <w:rPr>
                <w:color w:val="00B050"/>
                <w:lang w:val="en-US"/>
              </w:rPr>
            </w:pPr>
            <w:r w:rsidRPr="004F536E">
              <w:rPr>
                <w:color w:val="00B050"/>
                <w:lang w:val="en-US"/>
              </w:rPr>
              <w:t xml:space="preserve">gāḷ “yōm-in yiǧūn bāčir iḥna ōtēlāt Urfa, al-ōtēlāt mawǧūd-hin ṯalaṯ tālāf w-sitte miyye. Urfa tigdar al-ōtēlāt ṯalaṯ tālāf w-sitte mīt wāḥad ᵊtnawwim ᵊtbayyit ʕid-hum. </w:t>
            </w:r>
            <w:bookmarkStart w:id="33" w:name="_Hlk131069696"/>
            <w:r w:rsidRPr="004F536E">
              <w:rPr>
                <w:color w:val="00B050"/>
                <w:lang w:val="en-US"/>
              </w:rPr>
              <w:t>in ṣāraw zōd in ǧāw al-xuṭṭār zōd, zād yiǧūn zōd taḥmīnen</w:t>
            </w:r>
            <w:bookmarkEnd w:id="33"/>
            <w:r w:rsidRPr="004F536E">
              <w:rPr>
                <w:color w:val="00B050"/>
                <w:lang w:val="en-US"/>
              </w:rPr>
              <w:t xml:space="preserve"> gāl “yiǧūn zōd.”</w:t>
            </w:r>
          </w:p>
        </w:tc>
        <w:tc>
          <w:tcPr>
            <w:tcW w:w="4253" w:type="dxa"/>
          </w:tcPr>
          <w:p w14:paraId="3950142F" w14:textId="77777777" w:rsidR="007572DC" w:rsidRPr="004F536E" w:rsidRDefault="007572DC" w:rsidP="00763CEC">
            <w:pPr>
              <w:rPr>
                <w:color w:val="00B050"/>
              </w:rPr>
            </w:pPr>
            <w:r w:rsidRPr="004F536E">
              <w:rPr>
                <w:color w:val="00B050"/>
              </w:rPr>
              <w:t xml:space="preserve">He said: “When they arrive tomorrow, we, the hotels of Urfa, the capacity of the hotels are 3,600. The hotels of Urfa, 3,600 people can sleep and stay the night over in them. </w:t>
            </w:r>
            <w:bookmarkStart w:id="34" w:name="_Hlk131069704"/>
            <w:r w:rsidRPr="004F536E">
              <w:rPr>
                <w:color w:val="00B050"/>
              </w:rPr>
              <w:t>If more (people) come, more guests; there will come more”, he said, “probably more than that will come.”</w:t>
            </w:r>
            <w:bookmarkEnd w:id="34"/>
          </w:p>
        </w:tc>
      </w:tr>
      <w:tr w:rsidR="007572DC" w:rsidRPr="00DD6749" w14:paraId="75680CD6" w14:textId="77777777" w:rsidTr="00763CEC">
        <w:tc>
          <w:tcPr>
            <w:tcW w:w="850" w:type="dxa"/>
          </w:tcPr>
          <w:p w14:paraId="70DF7F6D" w14:textId="77777777" w:rsidR="007572DC" w:rsidRDefault="007572DC" w:rsidP="00763CEC">
            <w:pPr>
              <w:rPr>
                <w:lang w:val="en-US"/>
              </w:rPr>
            </w:pPr>
            <w:r w:rsidRPr="004F536E">
              <w:rPr>
                <w:lang w:val="en-US"/>
              </w:rPr>
              <w:t>0:56</w:t>
            </w:r>
          </w:p>
        </w:tc>
        <w:tc>
          <w:tcPr>
            <w:tcW w:w="3969" w:type="dxa"/>
          </w:tcPr>
          <w:p w14:paraId="49286B16" w14:textId="77777777" w:rsidR="007572DC" w:rsidRPr="004F536E" w:rsidRDefault="007572DC" w:rsidP="00763CEC">
            <w:pPr>
              <w:rPr>
                <w:color w:val="00B050"/>
                <w:lang w:val="en-US"/>
              </w:rPr>
            </w:pPr>
            <w:r w:rsidRPr="004F536E">
              <w:rPr>
                <w:color w:val="00B050"/>
                <w:lang w:val="en-US"/>
              </w:rPr>
              <w:t xml:space="preserve">al-xuṭṭār al yiǧūn ʕala Urfa al huwwa bēt-u makān məṭraḥ-u yrūḥ ʕa-l-baladiyye … (1:02-1:12) ᵊtrūḥūn ᵊssāwūn ʕala… al-baladiyye murāǧaʕa </w:t>
            </w:r>
          </w:p>
        </w:tc>
        <w:tc>
          <w:tcPr>
            <w:tcW w:w="4253" w:type="dxa"/>
          </w:tcPr>
          <w:p w14:paraId="2EA119D0" w14:textId="77777777" w:rsidR="007572DC" w:rsidRPr="004F536E" w:rsidRDefault="007572DC" w:rsidP="00763CEC">
            <w:pPr>
              <w:rPr>
                <w:color w:val="00B050"/>
              </w:rPr>
            </w:pPr>
            <w:r w:rsidRPr="004F536E">
              <w:rPr>
                <w:color w:val="00B050"/>
              </w:rPr>
              <w:t xml:space="preserve">He said: “More guests will come; those who will come to Urfa (will be more). The one (of you) who has some more space in his place, should go to the municipality; you should go to the municipality and register, </w:t>
            </w:r>
          </w:p>
        </w:tc>
      </w:tr>
      <w:tr w:rsidR="007572DC" w:rsidRPr="00DD6749" w14:paraId="43DF71E4" w14:textId="77777777" w:rsidTr="00763CEC">
        <w:tc>
          <w:tcPr>
            <w:tcW w:w="850" w:type="dxa"/>
          </w:tcPr>
          <w:p w14:paraId="33C16A80" w14:textId="77777777" w:rsidR="007572DC" w:rsidRPr="002C66E9" w:rsidRDefault="007572DC" w:rsidP="00763CEC">
            <w:r>
              <w:t>1:17</w:t>
            </w:r>
          </w:p>
        </w:tc>
        <w:tc>
          <w:tcPr>
            <w:tcW w:w="3969" w:type="dxa"/>
          </w:tcPr>
          <w:p w14:paraId="1E1F749D" w14:textId="77777777" w:rsidR="007572DC" w:rsidRPr="004F536E" w:rsidRDefault="007572DC" w:rsidP="00763CEC">
            <w:pPr>
              <w:rPr>
                <w:color w:val="00B050"/>
                <w:lang w:val="en-US"/>
              </w:rPr>
            </w:pPr>
            <w:r w:rsidRPr="004F536E">
              <w:rPr>
                <w:color w:val="00B050"/>
                <w:lang w:val="en-US"/>
              </w:rPr>
              <w:t xml:space="preserve">ta-ngūl </w:t>
            </w:r>
            <w:bookmarkStart w:id="35" w:name="_Hlk132715929"/>
            <w:r w:rsidRPr="004F536E">
              <w:rPr>
                <w:color w:val="00B050"/>
                <w:lang w:val="en-US"/>
              </w:rPr>
              <w:t xml:space="preserve">čam </w:t>
            </w:r>
            <w:bookmarkEnd w:id="35"/>
            <w:r w:rsidRPr="004F536E">
              <w:rPr>
                <w:color w:val="00B050"/>
                <w:lang w:val="en-US"/>
              </w:rPr>
              <w:t xml:space="preserve">wāḥad, čam wāḥad tigdarūn ǧǧībūn ʕala bēt-kum ʕid-kum ᵊfrāš wēya … inte ta-ngūl ṯalāṯe </w:t>
            </w:r>
            <w:r w:rsidRPr="004F536E">
              <w:rPr>
                <w:color w:val="00B050"/>
              </w:rPr>
              <w:t>inte</w:t>
            </w:r>
            <w:r w:rsidRPr="004F536E">
              <w:rPr>
                <w:color w:val="00B050"/>
                <w:lang w:val="en-US"/>
              </w:rPr>
              <w:t xml:space="preserve"> ṯnēne ssawwūn murāǧaʕa tā al-xuṭṭār, aḏ̣-ḏ̣yūf ygūlūn al-ʕarab as-sūriyyīn ygūlūn iḥna ngūl xuṭṭār-na.</w:t>
            </w:r>
          </w:p>
        </w:tc>
        <w:tc>
          <w:tcPr>
            <w:tcW w:w="4253" w:type="dxa"/>
          </w:tcPr>
          <w:p w14:paraId="37C962C8" w14:textId="77777777" w:rsidR="007572DC" w:rsidRPr="004F536E" w:rsidRDefault="007572DC" w:rsidP="00763CEC">
            <w:pPr>
              <w:rPr>
                <w:color w:val="00B050"/>
                <w:lang w:val="en-US" w:bidi="ar-OM"/>
              </w:rPr>
            </w:pPr>
            <w:r w:rsidRPr="004F536E">
              <w:rPr>
                <w:color w:val="00B050"/>
                <w:lang w:val="en-US" w:bidi="ar-OM"/>
              </w:rPr>
              <w:t xml:space="preserve">Let’s say, how many you can bring to your place, that you have beds or that you, let’s say, (can host) three and you two.” You register with regard to the guests; the Arabs from Syria say </w:t>
            </w:r>
            <w:r w:rsidRPr="004F536E">
              <w:rPr>
                <w:i/>
                <w:color w:val="00B050"/>
                <w:lang w:val="en-US" w:bidi="ar-OM"/>
              </w:rPr>
              <w:t>ḏ̣</w:t>
            </w:r>
            <w:r w:rsidRPr="004F536E">
              <w:rPr>
                <w:i/>
                <w:color w:val="00B050"/>
                <w:lang w:val="en-US"/>
              </w:rPr>
              <w:t>yūf</w:t>
            </w:r>
            <w:r w:rsidRPr="004F536E">
              <w:rPr>
                <w:color w:val="00B050"/>
                <w:lang w:val="en-US" w:bidi="ar-OM"/>
              </w:rPr>
              <w:t xml:space="preserve">, we say </w:t>
            </w:r>
            <w:r w:rsidRPr="004F536E">
              <w:rPr>
                <w:i/>
                <w:color w:val="00B050"/>
                <w:lang w:val="en-US" w:bidi="ar-OM"/>
              </w:rPr>
              <w:t xml:space="preserve">xuṭṭār </w:t>
            </w:r>
            <w:r w:rsidRPr="004F536E">
              <w:rPr>
                <w:color w:val="00B050"/>
                <w:lang w:val="en-US" w:bidi="ar-OM"/>
              </w:rPr>
              <w:t>‘our guests’.</w:t>
            </w:r>
          </w:p>
        </w:tc>
      </w:tr>
      <w:tr w:rsidR="007572DC" w:rsidRPr="00DD6749" w14:paraId="03026DD3" w14:textId="77777777" w:rsidTr="00763CEC">
        <w:tc>
          <w:tcPr>
            <w:tcW w:w="850" w:type="dxa"/>
          </w:tcPr>
          <w:p w14:paraId="6E210C7F" w14:textId="77777777" w:rsidR="007572DC" w:rsidRPr="007B498E" w:rsidRDefault="007572DC" w:rsidP="00763CEC">
            <w:r>
              <w:t>1:32</w:t>
            </w:r>
          </w:p>
        </w:tc>
        <w:tc>
          <w:tcPr>
            <w:tcW w:w="3969" w:type="dxa"/>
          </w:tcPr>
          <w:p w14:paraId="04E947B8" w14:textId="77777777" w:rsidR="007572DC" w:rsidRPr="004F536E" w:rsidRDefault="007572DC" w:rsidP="00763CEC">
            <w:pPr>
              <w:rPr>
                <w:color w:val="00B050"/>
                <w:lang w:val="en-US"/>
              </w:rPr>
            </w:pPr>
            <w:r w:rsidRPr="004F536E">
              <w:rPr>
                <w:color w:val="00B050"/>
                <w:lang w:val="en-US"/>
              </w:rPr>
              <w:t xml:space="preserve">al-xuṭṭār lā ybātūn baṛṛa, tā bāčir yōm-in yrūḥūn min Urfa yḥamadūn Urfa b-az-zēn ta-ygūlūn Urfa misāfirperver iḥna b-at-turuk ᵊngūl </w:t>
            </w:r>
            <w:r w:rsidRPr="004F536E">
              <w:rPr>
                <w:i/>
                <w:color w:val="00B050"/>
                <w:lang w:val="en-US"/>
              </w:rPr>
              <w:t>misafirperver</w:t>
            </w:r>
            <w:r w:rsidRPr="004F536E">
              <w:rPr>
                <w:color w:val="00B050"/>
                <w:lang w:val="en-US"/>
              </w:rPr>
              <w:t>.</w:t>
            </w:r>
          </w:p>
        </w:tc>
        <w:tc>
          <w:tcPr>
            <w:tcW w:w="4253" w:type="dxa"/>
          </w:tcPr>
          <w:p w14:paraId="047120C2" w14:textId="77777777" w:rsidR="007572DC" w:rsidRPr="004F536E" w:rsidRDefault="007572DC" w:rsidP="00763CEC">
            <w:pPr>
              <w:rPr>
                <w:color w:val="00B050"/>
                <w:lang w:val="en-US" w:bidi="ar-OM"/>
              </w:rPr>
            </w:pPr>
            <w:r w:rsidRPr="004F536E">
              <w:rPr>
                <w:color w:val="00B050"/>
                <w:lang w:val="en-US" w:bidi="ar-OM"/>
              </w:rPr>
              <w:t xml:space="preserve">So the guests won’t sleep outside, so tomorrow when the guests leave Urfa they will praise Urfa, they will say Urfa is hospitable, we say </w:t>
            </w:r>
            <w:r w:rsidRPr="004F536E">
              <w:rPr>
                <w:i/>
                <w:color w:val="00B050"/>
                <w:lang w:val="en-US" w:bidi="ar-OM"/>
              </w:rPr>
              <w:t>misafirperver</w:t>
            </w:r>
            <w:r w:rsidRPr="004F536E">
              <w:rPr>
                <w:color w:val="00B050"/>
                <w:lang w:val="en-US" w:bidi="ar-OM"/>
              </w:rPr>
              <w:t xml:space="preserve"> in Turkish.</w:t>
            </w:r>
          </w:p>
        </w:tc>
      </w:tr>
      <w:tr w:rsidR="007572DC" w:rsidRPr="00DD6749" w14:paraId="603984F1" w14:textId="77777777" w:rsidTr="00763CEC">
        <w:tc>
          <w:tcPr>
            <w:tcW w:w="850" w:type="dxa"/>
          </w:tcPr>
          <w:p w14:paraId="0F3BE5BD" w14:textId="77777777" w:rsidR="007572DC" w:rsidRDefault="007572DC" w:rsidP="00763CEC">
            <w:pPr>
              <w:rPr>
                <w:lang w:val="en-US"/>
              </w:rPr>
            </w:pPr>
            <w:r>
              <w:rPr>
                <w:lang w:val="en-US"/>
              </w:rPr>
              <w:t>1:44</w:t>
            </w:r>
          </w:p>
        </w:tc>
        <w:tc>
          <w:tcPr>
            <w:tcW w:w="3969" w:type="dxa"/>
          </w:tcPr>
          <w:p w14:paraId="07E92BFA" w14:textId="77777777" w:rsidR="007572DC" w:rsidRPr="004F536E" w:rsidRDefault="007572DC" w:rsidP="00763CEC">
            <w:pPr>
              <w:rPr>
                <w:color w:val="00B050"/>
                <w:lang w:val="en-US"/>
              </w:rPr>
            </w:pPr>
            <w:r w:rsidRPr="004F536E">
              <w:rPr>
                <w:color w:val="00B050"/>
                <w:lang w:val="en-US"/>
              </w:rPr>
              <w:t xml:space="preserve">gāḷ “iḥne wēlād Ibrāhīm al-Xalīl, Ibrāhīm Hazreti </w:t>
            </w:r>
            <w:r w:rsidRPr="004F536E">
              <w:rPr>
                <w:color w:val="00B050"/>
              </w:rPr>
              <w:t>Ibrāhīm al-Xalīl</w:t>
            </w:r>
            <w:r w:rsidRPr="004F536E">
              <w:rPr>
                <w:color w:val="00B050"/>
                <w:lang w:val="en-US"/>
              </w:rPr>
              <w:t xml:space="preserve"> </w:t>
            </w:r>
            <w:r w:rsidRPr="004F536E">
              <w:rPr>
                <w:color w:val="00B050"/>
              </w:rPr>
              <w:t>ʕal</w:t>
            </w:r>
            <w:r w:rsidRPr="004F536E">
              <w:rPr>
                <w:color w:val="00B050"/>
              </w:rPr>
              <w:softHyphen/>
              <w:t>ēt-u aṣ-ṣalāt w as-salām.” g</w:t>
            </w:r>
            <w:r w:rsidRPr="004F536E">
              <w:rPr>
                <w:color w:val="00B050"/>
                <w:lang w:val="en-US"/>
              </w:rPr>
              <w:t xml:space="preserve">āḷ “iḥne abū-ne ǧidd-ne rābi bi-blād-ne mištamm hawā-ne, iḥne hawā-ne iḥne msāwi ṣōlma. </w:t>
            </w:r>
            <w:r w:rsidRPr="004F536E">
              <w:rPr>
                <w:i/>
                <w:color w:val="00B050"/>
                <w:lang w:val="en-US"/>
              </w:rPr>
              <w:t>havamızı solmuş</w:t>
            </w:r>
            <w:r w:rsidRPr="004F536E">
              <w:rPr>
                <w:color w:val="00B050"/>
                <w:lang w:val="en-US"/>
              </w:rPr>
              <w:t xml:space="preserve"> ygūlūn at-turuk. </w:t>
            </w:r>
          </w:p>
        </w:tc>
        <w:tc>
          <w:tcPr>
            <w:tcW w:w="4253" w:type="dxa"/>
          </w:tcPr>
          <w:p w14:paraId="1748D5A9" w14:textId="77777777" w:rsidR="007572DC" w:rsidRPr="004F536E" w:rsidRDefault="007572DC" w:rsidP="00763CEC">
            <w:pPr>
              <w:rPr>
                <w:color w:val="00B050"/>
                <w:lang w:val="en-US" w:bidi="ar-OM"/>
              </w:rPr>
            </w:pPr>
            <w:r w:rsidRPr="004F536E">
              <w:rPr>
                <w:color w:val="00B050"/>
                <w:lang w:val="en-US" w:bidi="ar-OM"/>
              </w:rPr>
              <w:t xml:space="preserve">He said, “We are the sons of the prophet Abraham, Abraham, Abraham the Friend (of God), may blessings and peace be upon him.” He said, “We, our father, our grandfather grew up in our land, they breathed our air, our air has got warm, the Turks say </w:t>
            </w:r>
            <w:r w:rsidRPr="004F536E">
              <w:rPr>
                <w:i/>
                <w:color w:val="00B050"/>
                <w:lang w:val="en-US" w:bidi="ar-OM"/>
              </w:rPr>
              <w:t>havamızı solmuş.</w:t>
            </w:r>
            <w:r w:rsidRPr="004F536E">
              <w:rPr>
                <w:color w:val="00B050"/>
              </w:rPr>
              <w:t>”</w:t>
            </w:r>
          </w:p>
        </w:tc>
      </w:tr>
      <w:tr w:rsidR="007572DC" w:rsidRPr="00DD6749" w14:paraId="27233FEE" w14:textId="77777777" w:rsidTr="00763CEC">
        <w:tc>
          <w:tcPr>
            <w:tcW w:w="850" w:type="dxa"/>
          </w:tcPr>
          <w:p w14:paraId="19ADF582" w14:textId="77777777" w:rsidR="007572DC" w:rsidRPr="006E5ED6" w:rsidRDefault="007572DC" w:rsidP="00763CEC">
            <w:r>
              <w:t>2:02</w:t>
            </w:r>
          </w:p>
        </w:tc>
        <w:tc>
          <w:tcPr>
            <w:tcW w:w="3969" w:type="dxa"/>
          </w:tcPr>
          <w:p w14:paraId="41B03B8B" w14:textId="77777777" w:rsidR="007572DC" w:rsidRPr="004F536E" w:rsidRDefault="007572DC" w:rsidP="00763CEC">
            <w:pPr>
              <w:rPr>
                <w:color w:val="00B050"/>
                <w:lang w:val="en-US"/>
              </w:rPr>
            </w:pPr>
            <w:r w:rsidRPr="004F536E">
              <w:rPr>
                <w:color w:val="00B050"/>
                <w:lang w:val="en-US"/>
              </w:rPr>
              <w:t xml:space="preserve">hā, Ibrāhīm al-Xalīl gāḷ rabb al-ʕālamīn ᵊb-ʕizzt-u w ǧalāl-u sāʕlīn-u al-awliya, aṣ-ṣaḥābt al-awwali gāylīn “rabb al-ʕālamīn ʕalēš ygūl-ill-ak ‘xalīlim’? ‘xalīlim ʕalēš ygūl-l-ak xalīl-i? </w:t>
            </w:r>
          </w:p>
        </w:tc>
        <w:tc>
          <w:tcPr>
            <w:tcW w:w="4253" w:type="dxa"/>
          </w:tcPr>
          <w:p w14:paraId="20E909A2" w14:textId="77777777" w:rsidR="007572DC" w:rsidRPr="004F536E" w:rsidRDefault="007572DC" w:rsidP="00763CEC">
            <w:pPr>
              <w:rPr>
                <w:color w:val="00B050"/>
                <w:lang w:val="en-US" w:bidi="ar-OM"/>
              </w:rPr>
            </w:pPr>
            <w:r w:rsidRPr="004F536E">
              <w:rPr>
                <w:color w:val="00B050"/>
                <w:lang w:val="en-US" w:bidi="ar-OM"/>
              </w:rPr>
              <w:t xml:space="preserve">Abraham, the Friend of God, the Lord of the Worlds in his glory and majesty, the saints, the companions of that time asked him: “Why does the Lord of the Worlds call you </w:t>
            </w:r>
            <w:r w:rsidRPr="004F536E">
              <w:rPr>
                <w:i/>
                <w:color w:val="00B050"/>
                <w:lang w:val="en-US" w:bidi="ar-OM"/>
              </w:rPr>
              <w:t>xalīlim</w:t>
            </w:r>
            <w:r w:rsidRPr="004F536E">
              <w:rPr>
                <w:color w:val="00B050"/>
                <w:lang w:val="en-US" w:bidi="ar-OM"/>
              </w:rPr>
              <w:t xml:space="preserve"> ‘my friend’? Why does he call you ‘my friend’?</w:t>
            </w:r>
          </w:p>
        </w:tc>
      </w:tr>
      <w:tr w:rsidR="007572DC" w:rsidRPr="00DD6749" w14:paraId="6C1C893A" w14:textId="77777777" w:rsidTr="00763CEC">
        <w:tc>
          <w:tcPr>
            <w:tcW w:w="850" w:type="dxa"/>
          </w:tcPr>
          <w:p w14:paraId="0E584A28" w14:textId="77777777" w:rsidR="007572DC" w:rsidRDefault="007572DC" w:rsidP="00763CEC">
            <w:pPr>
              <w:rPr>
                <w:lang w:val="en-US"/>
              </w:rPr>
            </w:pPr>
            <w:r>
              <w:rPr>
                <w:lang w:val="en-US"/>
              </w:rPr>
              <w:t>2:14</w:t>
            </w:r>
          </w:p>
        </w:tc>
        <w:tc>
          <w:tcPr>
            <w:tcW w:w="3969" w:type="dxa"/>
          </w:tcPr>
          <w:p w14:paraId="6C2198F3" w14:textId="77777777" w:rsidR="007572DC" w:rsidRPr="004F536E" w:rsidRDefault="007572DC" w:rsidP="00763CEC">
            <w:pPr>
              <w:rPr>
                <w:color w:val="00B050"/>
                <w:lang w:val="en-US"/>
              </w:rPr>
            </w:pPr>
            <w:r w:rsidRPr="004F536E">
              <w:rPr>
                <w:color w:val="00B050"/>
                <w:lang w:val="en-US"/>
              </w:rPr>
              <w:t>xalīl-i maʕnāt-he gōḷt xalīl-i rabb al-</w:t>
            </w:r>
            <w:r w:rsidRPr="004F536E">
              <w:rPr>
                <w:color w:val="00B050"/>
                <w:lang w:val="en-US"/>
              </w:rPr>
              <w:lastRenderedPageBreak/>
              <w:t>ʕālamīn min gadd-ma yḥibb-u kull maġrib ᵊb-ġēr xāṭir mā-yākul ʕēš, ʕaša, kull ṣufurt-u al-maġrib kull ṣufurt-u ᵊb-qēr xāṭir mā yṣīr alle ʕind-u xāṭir</w:t>
            </w:r>
          </w:p>
        </w:tc>
        <w:tc>
          <w:tcPr>
            <w:tcW w:w="4253" w:type="dxa"/>
          </w:tcPr>
          <w:p w14:paraId="5FF599DC" w14:textId="77777777" w:rsidR="007572DC" w:rsidRPr="004F536E" w:rsidRDefault="007572DC" w:rsidP="00763CEC">
            <w:pPr>
              <w:rPr>
                <w:color w:val="00B050"/>
              </w:rPr>
            </w:pPr>
            <w:r w:rsidRPr="004F536E">
              <w:rPr>
                <w:color w:val="00B050"/>
              </w:rPr>
              <w:lastRenderedPageBreak/>
              <w:t>The meaning of ‘</w:t>
            </w:r>
            <w:r w:rsidRPr="004F536E">
              <w:rPr>
                <w:i/>
                <w:color w:val="00B050"/>
              </w:rPr>
              <w:t>xalīli’</w:t>
            </w:r>
            <w:r w:rsidRPr="004F536E">
              <w:rPr>
                <w:color w:val="00B050"/>
              </w:rPr>
              <w:t>, the word ‘</w:t>
            </w:r>
            <w:r w:rsidRPr="004F536E">
              <w:rPr>
                <w:i/>
                <w:color w:val="00B050"/>
              </w:rPr>
              <w:t>xalīli’</w:t>
            </w:r>
            <w:r w:rsidRPr="004F536E">
              <w:rPr>
                <w:color w:val="00B050"/>
              </w:rPr>
              <w:t xml:space="preserve"> </w:t>
            </w:r>
            <w:r w:rsidRPr="004F536E">
              <w:rPr>
                <w:color w:val="00B050"/>
              </w:rPr>
              <w:lastRenderedPageBreak/>
              <w:t>means that the Lord of the Worlds loves him so much, because at no sunset he is dining without a guest. In the evening, each of his dining meal at sunset, he does not have any dinner without having guest.</w:t>
            </w:r>
          </w:p>
        </w:tc>
      </w:tr>
      <w:tr w:rsidR="007572DC" w:rsidRPr="006C6BEA" w14:paraId="184C7A6B" w14:textId="77777777" w:rsidTr="00763CEC">
        <w:tc>
          <w:tcPr>
            <w:tcW w:w="850" w:type="dxa"/>
          </w:tcPr>
          <w:p w14:paraId="1DC95D06" w14:textId="77777777" w:rsidR="007572DC" w:rsidRDefault="007572DC" w:rsidP="00763CEC">
            <w:pPr>
              <w:rPr>
                <w:lang w:val="en-US"/>
              </w:rPr>
            </w:pPr>
            <w:r>
              <w:rPr>
                <w:lang w:val="en-US"/>
              </w:rPr>
              <w:lastRenderedPageBreak/>
              <w:t>2:27</w:t>
            </w:r>
          </w:p>
        </w:tc>
        <w:tc>
          <w:tcPr>
            <w:tcW w:w="3969" w:type="dxa"/>
          </w:tcPr>
          <w:p w14:paraId="510278D5" w14:textId="77777777" w:rsidR="007572DC" w:rsidRPr="004F536E" w:rsidRDefault="007572DC" w:rsidP="00763CEC">
            <w:pPr>
              <w:rPr>
                <w:color w:val="00B050"/>
                <w:lang w:val="en-US"/>
              </w:rPr>
            </w:pPr>
            <w:r w:rsidRPr="004F536E">
              <w:rPr>
                <w:color w:val="00B050"/>
                <w:lang w:val="en-US"/>
              </w:rPr>
              <w:t xml:space="preserve">alle yṣīḥ l-al-xāṭir alle yʕazim yʕazim ʕala ṣufurt-u. min hāḏa rabb al-ʕālamīn ᵊb-ʕizzt-u w-ǧalāl-u </w:t>
            </w:r>
            <w:r w:rsidRPr="004F536E">
              <w:rPr>
                <w:color w:val="00B050"/>
              </w:rPr>
              <w:t>yḥibb-u</w:t>
            </w:r>
            <w:r w:rsidRPr="004F536E">
              <w:rPr>
                <w:color w:val="00B050"/>
                <w:lang w:val="en-US"/>
              </w:rPr>
              <w:t xml:space="preserve"> ysammī-´ ‘xalīl-i’, ‘xalīl-i’. nahāṛ wāḥad ǧāy-u xāṭir mā ʕind mū lāǧi ḥade, w yōm-in ǧāy-u xāṭir gāyil “āni ǧūʕān.”</w:t>
            </w:r>
          </w:p>
        </w:tc>
        <w:tc>
          <w:tcPr>
            <w:tcW w:w="4253" w:type="dxa"/>
          </w:tcPr>
          <w:p w14:paraId="66E2726C" w14:textId="77777777" w:rsidR="007572DC" w:rsidRPr="004F536E" w:rsidRDefault="007572DC" w:rsidP="00763CEC">
            <w:pPr>
              <w:rPr>
                <w:color w:val="00B050"/>
              </w:rPr>
            </w:pPr>
            <w:r w:rsidRPr="004F536E">
              <w:rPr>
                <w:color w:val="00B050"/>
              </w:rPr>
              <w:t>No way, he always must call for a guest, he must invite someone to his meal. And because of that the Lord of the Worlds in his glory and majesty loves him and calls him ‘my friend’, ‘my friend’. One day a guest came to him, one who had not found anybody. When he came to him as a guest he said, “I am hungry.”</w:t>
            </w:r>
          </w:p>
        </w:tc>
      </w:tr>
      <w:tr w:rsidR="007572DC" w:rsidRPr="006C6BEA" w14:paraId="767D585E" w14:textId="77777777" w:rsidTr="00763CEC">
        <w:tc>
          <w:tcPr>
            <w:tcW w:w="850" w:type="dxa"/>
          </w:tcPr>
          <w:p w14:paraId="490124E6" w14:textId="77777777" w:rsidR="007572DC" w:rsidRDefault="007572DC" w:rsidP="00763CEC">
            <w:pPr>
              <w:rPr>
                <w:lang w:val="en-US"/>
              </w:rPr>
            </w:pPr>
            <w:r>
              <w:rPr>
                <w:lang w:val="en-US"/>
              </w:rPr>
              <w:t>2:43</w:t>
            </w:r>
          </w:p>
        </w:tc>
        <w:tc>
          <w:tcPr>
            <w:tcW w:w="3969" w:type="dxa"/>
          </w:tcPr>
          <w:p w14:paraId="4BF17714" w14:textId="77777777" w:rsidR="007572DC" w:rsidRPr="006C6BEA" w:rsidRDefault="007572DC" w:rsidP="00763CEC">
            <w:pPr>
              <w:rPr>
                <w:rtl/>
                <w:lang w:val="en-US" w:bidi="ar-OM"/>
              </w:rPr>
            </w:pPr>
            <w:r w:rsidRPr="004F536E">
              <w:rPr>
                <w:color w:val="00B050"/>
                <w:lang w:val="en-US"/>
              </w:rPr>
              <w:t>w-gāyil “ʕala bāb aḷḷa.” gāyil “</w:t>
            </w:r>
            <w:r w:rsidRPr="004F536E">
              <w:rPr>
                <w:color w:val="00B050"/>
              </w:rPr>
              <w:t>tifaḏ̣ḏ̣al!”</w:t>
            </w:r>
            <w:r w:rsidRPr="004F536E">
              <w:rPr>
                <w:color w:val="00B050"/>
                <w:lang w:val="en-US"/>
              </w:rPr>
              <w:t xml:space="preserve"> yōm-inn-u xāšš ᵊmdaḥḥiǧ in xāṭr-u qayri mislim mū-hu mislim wēya iḥna nsammī-´ </w:t>
            </w:r>
            <w:r w:rsidRPr="004F536E">
              <w:rPr>
                <w:i/>
                <w:color w:val="00B050"/>
                <w:lang w:val="en-US"/>
              </w:rPr>
              <w:t>tabiri caizse.</w:t>
            </w:r>
          </w:p>
        </w:tc>
        <w:tc>
          <w:tcPr>
            <w:tcW w:w="4253" w:type="dxa"/>
          </w:tcPr>
          <w:p w14:paraId="097206D9" w14:textId="77777777" w:rsidR="007572DC" w:rsidRPr="004F536E" w:rsidRDefault="007572DC" w:rsidP="00763CEC">
            <w:pPr>
              <w:rPr>
                <w:lang w:val="en-US" w:bidi="ar-OM"/>
              </w:rPr>
            </w:pPr>
            <w:r w:rsidRPr="004F536E">
              <w:rPr>
                <w:color w:val="00B050"/>
                <w:lang w:val="en-US" w:bidi="ar-OM"/>
              </w:rPr>
              <w:t>He said, “at God’s door”</w:t>
            </w:r>
            <w:r w:rsidRPr="00BA18ED">
              <w:rPr>
                <w:rStyle w:val="FootnoteReference"/>
              </w:rPr>
              <w:footnoteReference w:id="14"/>
            </w:r>
            <w:r w:rsidRPr="004F536E">
              <w:rPr>
                <w:color w:val="00B050"/>
                <w:lang w:val="en-US" w:bidi="ar-OM"/>
              </w:rPr>
              <w:t xml:space="preserve"> He said, “Come in, please!” When he entered, he noticed that his guest is not Muslim, he is not Muslim, or we call him… if the expression is allowed,</w:t>
            </w:r>
          </w:p>
        </w:tc>
      </w:tr>
      <w:tr w:rsidR="007572DC" w:rsidRPr="00646AB7" w14:paraId="5962238F" w14:textId="77777777" w:rsidTr="00763CEC">
        <w:tc>
          <w:tcPr>
            <w:tcW w:w="850" w:type="dxa"/>
          </w:tcPr>
          <w:p w14:paraId="41B40E6D" w14:textId="77777777" w:rsidR="007572DC" w:rsidRPr="005802C5" w:rsidRDefault="007572DC" w:rsidP="00763CEC">
            <w:r>
              <w:t>2:54</w:t>
            </w:r>
          </w:p>
        </w:tc>
        <w:tc>
          <w:tcPr>
            <w:tcW w:w="3969" w:type="dxa"/>
          </w:tcPr>
          <w:p w14:paraId="339A443D" w14:textId="77777777" w:rsidR="007572DC" w:rsidRPr="004F536E" w:rsidRDefault="007572DC" w:rsidP="00763CEC">
            <w:pPr>
              <w:rPr>
                <w:color w:val="00B050"/>
                <w:lang w:val="en-US" w:bidi="ar-OM"/>
              </w:rPr>
            </w:pPr>
            <w:r w:rsidRPr="004F536E">
              <w:rPr>
                <w:color w:val="00B050"/>
                <w:lang w:val="en-US"/>
              </w:rPr>
              <w:t xml:space="preserve">ngul-lu Naṣrāni qayri </w:t>
            </w:r>
            <w:r w:rsidRPr="004F536E">
              <w:rPr>
                <w:color w:val="00B050"/>
              </w:rPr>
              <w:t>mislim</w:t>
            </w:r>
            <w:r w:rsidRPr="004F536E">
              <w:rPr>
                <w:color w:val="00B050"/>
                <w:lang w:val="en-US"/>
              </w:rPr>
              <w:t xml:space="preserve"> </w:t>
            </w:r>
            <w:r w:rsidRPr="004F536E">
              <w:rPr>
                <w:color w:val="00B050"/>
              </w:rPr>
              <w:t>w</w:t>
            </w:r>
            <w:r w:rsidRPr="004F536E">
              <w:rPr>
                <w:color w:val="00B050"/>
              </w:rPr>
              <w:softHyphen/>
              <w:t>ēya</w:t>
            </w:r>
            <w:r w:rsidRPr="004F536E">
              <w:rPr>
                <w:color w:val="00B050"/>
                <w:lang w:val="en-US"/>
              </w:rPr>
              <w:t xml:space="preserve"> mā yigbal</w:t>
            </w:r>
            <w:r w:rsidRPr="004F536E">
              <w:rPr>
                <w:strike/>
                <w:color w:val="00B050"/>
                <w:lang w:val="en-US"/>
              </w:rPr>
              <w:t>,</w:t>
            </w:r>
            <w:r w:rsidRPr="004F536E">
              <w:rPr>
                <w:color w:val="00B050"/>
                <w:lang w:val="en-US"/>
              </w:rPr>
              <w:t xml:space="preserve"> aḷḷa, al-xāṭir, Ibrāhīm al-Xalīl ʕal</w:t>
            </w:r>
            <w:r w:rsidRPr="004F536E">
              <w:rPr>
                <w:color w:val="00B050"/>
                <w:lang w:val="en-US"/>
              </w:rPr>
              <w:softHyphen/>
              <w:t xml:space="preserve">ēt-u </w:t>
            </w:r>
            <w:r w:rsidRPr="004F536E">
              <w:rPr>
                <w:color w:val="00B050"/>
              </w:rPr>
              <w:t>aṣ-ṣalāt w-as-salām</w:t>
            </w:r>
            <w:r w:rsidRPr="004F536E">
              <w:rPr>
                <w:color w:val="00B050"/>
                <w:lang w:val="en-US"/>
              </w:rPr>
              <w:t xml:space="preserve"> zaʕlān minn-u mū </w:t>
            </w:r>
            <w:r w:rsidRPr="004F536E">
              <w:rPr>
                <w:color w:val="00B050"/>
              </w:rPr>
              <w:t>mənṭī-´ ačil. gāyil “āni mā_nṭī-k ačil</w:t>
            </w:r>
            <w:r w:rsidRPr="004F536E">
              <w:rPr>
                <w:color w:val="00B050"/>
                <w:lang w:val="en-US"/>
              </w:rPr>
              <w:t xml:space="preserve"> inte minte mislim, minte ʕala dīn-ne, mā_nṭī-k ačil”, yōm-inn-u ṭāliʕ b-ač-čōl bi-ḥsāb yaʕni qāčč-u m-al-bēt ta-ngūl qāčč-u nazīkčesi ygūl kovmuş, ta-ngūl</w:t>
            </w:r>
          </w:p>
        </w:tc>
        <w:tc>
          <w:tcPr>
            <w:tcW w:w="4253" w:type="dxa"/>
          </w:tcPr>
          <w:p w14:paraId="4038AD6E" w14:textId="77777777" w:rsidR="007572DC" w:rsidRPr="004F536E" w:rsidRDefault="007572DC" w:rsidP="00763CEC">
            <w:pPr>
              <w:rPr>
                <w:color w:val="00B050"/>
                <w:lang w:val="en-US" w:bidi="ar-OM"/>
              </w:rPr>
            </w:pPr>
            <w:r w:rsidRPr="004F536E">
              <w:rPr>
                <w:color w:val="00B050"/>
                <w:lang w:val="en-US" w:bidi="ar-OM"/>
              </w:rPr>
              <w:t xml:space="preserve">we call him Christian, a non-Muslim, or he does not accept God, the guest. Abraham the Friend (of God), may blessings and peace be upon him, was angry with him and did not give him to eat. He said, “I do not give you to eat, you are not Muslim, you do not follow our religion, I do not give you food.” When he went outside, unfortunately he had kicked him out of the house, let´s say in a more polite expression, he expelled him, let’s say.  </w:t>
            </w:r>
          </w:p>
        </w:tc>
      </w:tr>
      <w:tr w:rsidR="007572DC" w:rsidRPr="00646AB7" w14:paraId="3032CDB7" w14:textId="77777777" w:rsidTr="00763CEC">
        <w:tc>
          <w:tcPr>
            <w:tcW w:w="850" w:type="dxa"/>
          </w:tcPr>
          <w:p w14:paraId="24FB138C" w14:textId="77777777" w:rsidR="007572DC" w:rsidRDefault="007572DC" w:rsidP="00763CEC">
            <w:pPr>
              <w:rPr>
                <w:lang w:val="en-US"/>
              </w:rPr>
            </w:pPr>
            <w:r>
              <w:rPr>
                <w:lang w:val="en-US"/>
              </w:rPr>
              <w:t>3:15</w:t>
            </w:r>
          </w:p>
        </w:tc>
        <w:tc>
          <w:tcPr>
            <w:tcW w:w="3969" w:type="dxa"/>
          </w:tcPr>
          <w:p w14:paraId="4F29993B" w14:textId="77777777" w:rsidR="007572DC" w:rsidRPr="004F536E" w:rsidRDefault="007572DC" w:rsidP="00763CEC">
            <w:pPr>
              <w:rPr>
                <w:color w:val="00B050"/>
                <w:lang w:val="en-US"/>
              </w:rPr>
            </w:pPr>
            <w:r w:rsidRPr="004F536E">
              <w:rPr>
                <w:color w:val="00B050"/>
                <w:lang w:val="en-US"/>
              </w:rPr>
              <w:t>rabb al-ʕālamīn ᵊb-ʕizzt-u w-ǧalāl-u ydarrib-l-u Ǧabraʔīl gāyil “rūḥ gūl Ibrāhīm-i gul-l-u lēš sāwa hīčiḏ.” āni ad-dinye xalagt al-ins w-al-ǧins kull-he tā tʕabid-ni.</w:t>
            </w:r>
          </w:p>
        </w:tc>
        <w:tc>
          <w:tcPr>
            <w:tcW w:w="4253" w:type="dxa"/>
          </w:tcPr>
          <w:p w14:paraId="09E84F31" w14:textId="77777777" w:rsidR="007572DC" w:rsidRPr="004F536E" w:rsidRDefault="007572DC" w:rsidP="00763CEC">
            <w:pPr>
              <w:rPr>
                <w:color w:val="00B050"/>
                <w:highlight w:val="magenta"/>
                <w:lang w:val="en-US" w:bidi="ar-OM"/>
              </w:rPr>
            </w:pPr>
            <w:r w:rsidRPr="004F536E">
              <w:rPr>
                <w:color w:val="00B050"/>
              </w:rPr>
              <w:t xml:space="preserve">The Lord of the Worlds in his glory and majesty </w:t>
            </w:r>
            <w:r w:rsidRPr="004F536E">
              <w:rPr>
                <w:color w:val="00B050"/>
                <w:lang w:val="en-US" w:bidi="ar-OM"/>
              </w:rPr>
              <w:t xml:space="preserve">sent Gabriel to him </w:t>
            </w:r>
            <w:r w:rsidRPr="004F536E">
              <w:rPr>
                <w:color w:val="00B050"/>
                <w:lang w:val="en-US"/>
              </w:rPr>
              <w:t xml:space="preserve">saying, “Go and tell to my Abraham, ask him, why he has done this. I created the earth and the human beings and the demons to worship me. </w:t>
            </w:r>
          </w:p>
        </w:tc>
      </w:tr>
      <w:tr w:rsidR="007572DC" w:rsidRPr="00646AB7" w14:paraId="5D9E1776" w14:textId="77777777" w:rsidTr="00763CEC">
        <w:tc>
          <w:tcPr>
            <w:tcW w:w="850" w:type="dxa"/>
          </w:tcPr>
          <w:p w14:paraId="280AA0D3" w14:textId="77777777" w:rsidR="007572DC" w:rsidRDefault="007572DC" w:rsidP="00763CEC">
            <w:pPr>
              <w:rPr>
                <w:lang w:val="en-US"/>
              </w:rPr>
            </w:pPr>
            <w:r>
              <w:rPr>
                <w:lang w:val="en-US"/>
              </w:rPr>
              <w:t>3:30</w:t>
            </w:r>
          </w:p>
        </w:tc>
        <w:tc>
          <w:tcPr>
            <w:tcW w:w="3969" w:type="dxa"/>
          </w:tcPr>
          <w:p w14:paraId="3AC89319" w14:textId="77777777" w:rsidR="007572DC" w:rsidRPr="004F536E" w:rsidRDefault="007572DC" w:rsidP="00763CEC">
            <w:pPr>
              <w:rPr>
                <w:color w:val="00B050"/>
                <w:lang w:val="en-US"/>
              </w:rPr>
            </w:pPr>
            <w:r w:rsidRPr="004F536E">
              <w:rPr>
                <w:color w:val="00B050"/>
                <w:lang w:val="en-US"/>
              </w:rPr>
              <w:t>xalagt al-ins w-al-ǧins kull-he anṭī-´ rəzəq-ha, āni yōm-in afarriǧ ᵊrzāq mā_gūl mislim mū mislim tābiʕ aḷḷa mū tābiʕ aḷḷa. naṣrāni, yahūdi, xəristiyān mislim mā afrug [afruk].</w:t>
            </w:r>
          </w:p>
        </w:tc>
        <w:tc>
          <w:tcPr>
            <w:tcW w:w="4253" w:type="dxa"/>
          </w:tcPr>
          <w:p w14:paraId="3BBFF4C2" w14:textId="77777777" w:rsidR="007572DC" w:rsidRPr="004F536E" w:rsidRDefault="007572DC" w:rsidP="00763CEC">
            <w:pPr>
              <w:rPr>
                <w:color w:val="00B050"/>
                <w:lang w:val="en-US" w:bidi="ar-OM"/>
              </w:rPr>
            </w:pPr>
            <w:r w:rsidRPr="004F536E">
              <w:rPr>
                <w:color w:val="00B050"/>
                <w:lang w:val="en-US" w:bidi="ar-OM"/>
              </w:rPr>
              <w:t>I created all the human beings and the demons, I provided them with livelihood. And when I distributed the livelihood I did not say “Muslim or non-Muslim, (only) follower of God or not. I do not differentiate between a Christian, a Jew, a Christian and a Muslim.</w:t>
            </w:r>
          </w:p>
          <w:p w14:paraId="4E1D85AD" w14:textId="77777777" w:rsidR="007572DC" w:rsidRPr="004F536E" w:rsidRDefault="007572DC" w:rsidP="00763CEC">
            <w:pPr>
              <w:rPr>
                <w:color w:val="00B050"/>
                <w:highlight w:val="magenta"/>
                <w:lang w:val="en-US" w:bidi="ar-OM"/>
              </w:rPr>
            </w:pPr>
          </w:p>
        </w:tc>
      </w:tr>
      <w:tr w:rsidR="007572DC" w:rsidRPr="00646AB7" w14:paraId="640AEF47" w14:textId="77777777" w:rsidTr="00763CEC">
        <w:tc>
          <w:tcPr>
            <w:tcW w:w="850" w:type="dxa"/>
          </w:tcPr>
          <w:p w14:paraId="14F6ED00" w14:textId="77777777" w:rsidR="007572DC" w:rsidRPr="00486A8A" w:rsidRDefault="007572DC" w:rsidP="00763CEC">
            <w:r>
              <w:t>3:44</w:t>
            </w:r>
          </w:p>
        </w:tc>
        <w:tc>
          <w:tcPr>
            <w:tcW w:w="3969" w:type="dxa"/>
          </w:tcPr>
          <w:p w14:paraId="5FEED863" w14:textId="77777777" w:rsidR="007572DC" w:rsidRPr="004F536E" w:rsidRDefault="007572DC" w:rsidP="00763CEC">
            <w:pPr>
              <w:rPr>
                <w:color w:val="00B050"/>
                <w:lang w:val="en-US" w:bidi="ar-OM"/>
              </w:rPr>
            </w:pPr>
            <w:r w:rsidRPr="004F536E">
              <w:rPr>
                <w:color w:val="00B050"/>
                <w:lang w:val="en-US"/>
              </w:rPr>
              <w:t xml:space="preserve">kull had-dinye kull… kull ad-dinye b… b-al-arḏ̣ al al al al b-al-arḏ̣ kull-he anṭi rəzəq-ha, mā_gūl yaʕni mislim mū mislim. Ibrāhīm wāḥad ᵊzl… wāḥad mū </w:t>
            </w:r>
            <w:r w:rsidRPr="004F536E">
              <w:rPr>
                <w:color w:val="00B050"/>
                <w:lang w:val="en-US"/>
              </w:rPr>
              <w:lastRenderedPageBreak/>
              <w:t>mislim mā ǧdir zād yinṭī-´ xubuz.</w:t>
            </w:r>
          </w:p>
        </w:tc>
        <w:tc>
          <w:tcPr>
            <w:tcW w:w="4253" w:type="dxa"/>
          </w:tcPr>
          <w:p w14:paraId="68F0416D" w14:textId="77777777" w:rsidR="007572DC" w:rsidRPr="004F536E" w:rsidRDefault="007572DC" w:rsidP="00763CEC">
            <w:pPr>
              <w:rPr>
                <w:color w:val="00B050"/>
              </w:rPr>
            </w:pPr>
            <w:r w:rsidRPr="004F536E">
              <w:rPr>
                <w:color w:val="00B050"/>
              </w:rPr>
              <w:lastRenderedPageBreak/>
              <w:t>The whole world, the whole world, on the earth; I gave livelihood to everybody who is on earth regardless if he is Muslim or not. Abraham could not basically give a non-</w:t>
            </w:r>
            <w:r w:rsidRPr="004F536E">
              <w:rPr>
                <w:color w:val="00B050"/>
              </w:rPr>
              <w:lastRenderedPageBreak/>
              <w:t xml:space="preserve">Muslim bread.  </w:t>
            </w:r>
          </w:p>
        </w:tc>
      </w:tr>
      <w:tr w:rsidR="007572DC" w:rsidRPr="005C780C" w14:paraId="758D78B7" w14:textId="77777777" w:rsidTr="00763CEC">
        <w:tc>
          <w:tcPr>
            <w:tcW w:w="850" w:type="dxa"/>
          </w:tcPr>
          <w:p w14:paraId="128A5A3A" w14:textId="77777777" w:rsidR="007572DC" w:rsidRDefault="007572DC" w:rsidP="00763CEC">
            <w:pPr>
              <w:rPr>
                <w:lang w:val="en-US"/>
              </w:rPr>
            </w:pPr>
            <w:r>
              <w:rPr>
                <w:lang w:val="en-US"/>
              </w:rPr>
              <w:lastRenderedPageBreak/>
              <w:t>3:57</w:t>
            </w:r>
          </w:p>
        </w:tc>
        <w:tc>
          <w:tcPr>
            <w:tcW w:w="3969" w:type="dxa"/>
          </w:tcPr>
          <w:p w14:paraId="60B417F8" w14:textId="77777777" w:rsidR="007572DC" w:rsidRPr="004F536E" w:rsidRDefault="007572DC" w:rsidP="00763CEC">
            <w:pPr>
              <w:rPr>
                <w:color w:val="00B050"/>
                <w:lang w:val="en-US"/>
              </w:rPr>
            </w:pPr>
            <w:r w:rsidRPr="004F536E">
              <w:rPr>
                <w:color w:val="00B050"/>
                <w:lang w:val="en-US"/>
              </w:rPr>
              <w:t xml:space="preserve">rūḥ gūl l-Ibrāhīm </w:t>
            </w:r>
            <w:r w:rsidRPr="004F536E">
              <w:rPr>
                <w:color w:val="00B050"/>
              </w:rPr>
              <w:t>tara</w:t>
            </w:r>
            <w:r w:rsidRPr="004F536E">
              <w:rPr>
                <w:color w:val="00B050"/>
                <w:lang w:val="en-US"/>
              </w:rPr>
              <w:t xml:space="preserve"> ʕbādt-u kull-he </w:t>
            </w:r>
            <w:bookmarkStart w:id="36" w:name="_Hlk133328170"/>
            <w:r w:rsidRPr="004F536E">
              <w:rPr>
                <w:color w:val="00B050"/>
                <w:lang w:val="en-US"/>
              </w:rPr>
              <w:t xml:space="preserve">ʕa-l-bōš </w:t>
            </w:r>
            <w:bookmarkEnd w:id="36"/>
            <w:r w:rsidRPr="004F536E">
              <w:rPr>
                <w:color w:val="00B050"/>
                <w:lang w:val="en-US"/>
              </w:rPr>
              <w:t>fāḏ̣ye mīzān-u mū mraddid az-zlime haḏāk mū mənṭī-´ xubuz, āni, Ibrāhīm mū maqbūl ʕind-i daʕawt-u gəḏ̣at.”</w:t>
            </w:r>
          </w:p>
        </w:tc>
        <w:tc>
          <w:tcPr>
            <w:tcW w:w="4253" w:type="dxa"/>
          </w:tcPr>
          <w:p w14:paraId="78086812" w14:textId="77777777" w:rsidR="007572DC" w:rsidRPr="004F536E" w:rsidRDefault="007572DC" w:rsidP="00763CEC">
            <w:pPr>
              <w:jc w:val="both"/>
              <w:rPr>
                <w:color w:val="00B050"/>
              </w:rPr>
            </w:pPr>
            <w:r w:rsidRPr="004F536E">
              <w:rPr>
                <w:color w:val="00B050"/>
              </w:rPr>
              <w:t xml:space="preserve">Go and tell Abraham, that his worship is for nothing, it is in vain, as long as he doesn’t bring back that man and does not give him bread. As for me, Abrahams’s prayer is not accepted”. </w:t>
            </w:r>
          </w:p>
        </w:tc>
      </w:tr>
      <w:tr w:rsidR="007572DC" w:rsidRPr="005C780C" w14:paraId="4747A8BE" w14:textId="77777777" w:rsidTr="00763CEC">
        <w:tc>
          <w:tcPr>
            <w:tcW w:w="850" w:type="dxa"/>
          </w:tcPr>
          <w:p w14:paraId="4F5D0030" w14:textId="77777777" w:rsidR="007572DC" w:rsidRDefault="007572DC" w:rsidP="00763CEC">
            <w:pPr>
              <w:rPr>
                <w:lang w:val="en-US"/>
              </w:rPr>
            </w:pPr>
            <w:r>
              <w:rPr>
                <w:lang w:val="en-US"/>
              </w:rPr>
              <w:t>4:08</w:t>
            </w:r>
          </w:p>
        </w:tc>
        <w:tc>
          <w:tcPr>
            <w:tcW w:w="3969" w:type="dxa"/>
          </w:tcPr>
          <w:p w14:paraId="3DDD0715" w14:textId="77777777" w:rsidR="007572DC" w:rsidRPr="005C780C" w:rsidRDefault="007572DC" w:rsidP="00763CEC">
            <w:pPr>
              <w:rPr>
                <w:lang w:val="en-US"/>
              </w:rPr>
            </w:pPr>
            <w:r w:rsidRPr="004F536E">
              <w:rPr>
                <w:color w:val="00B050"/>
                <w:lang w:val="en-US"/>
              </w:rPr>
              <w:t xml:space="preserve">Ibrāhīm ǧāy w-gāyim yurkuḏ̣ b-ač-čōl yidawwir il xāṭr-u al qačč-u w-lāgī-´ gāyil “daxīl-ak gurbān-ak taʕāl āni dāxil ʕalē-k! daxīl-ak taʕāl ukul xubz-i! taʕāl təġadda āni sāwēt </w:t>
            </w:r>
            <w:r w:rsidRPr="004F536E">
              <w:rPr>
                <w:color w:val="00B050"/>
              </w:rPr>
              <w:t>quṣūr</w:t>
            </w:r>
            <w:r w:rsidRPr="004F536E">
              <w:rPr>
                <w:color w:val="00B050"/>
                <w:lang w:val="en-US"/>
              </w:rPr>
              <w:t xml:space="preserve"> w-inte ʕiff ʕinn-i! al-quṣūr minn-i w-al-ʕaff minn-ak!”</w:t>
            </w:r>
          </w:p>
        </w:tc>
        <w:tc>
          <w:tcPr>
            <w:tcW w:w="4253" w:type="dxa"/>
          </w:tcPr>
          <w:p w14:paraId="63657BB5" w14:textId="77777777" w:rsidR="007572DC" w:rsidRPr="00147E62" w:rsidRDefault="007572DC" w:rsidP="00763CEC">
            <w:pPr>
              <w:rPr>
                <w:lang w:val="en-US" w:bidi="ar-OM"/>
              </w:rPr>
            </w:pPr>
            <w:r w:rsidRPr="004F536E">
              <w:rPr>
                <w:color w:val="00B050"/>
                <w:lang w:val="en-US" w:bidi="ar-OM"/>
              </w:rPr>
              <w:t xml:space="preserve">Abraham immediately ran outside looking for his guest whom he had kicked out. When he found him, he said, “I beseech you, I become a sacrifice for you, come, I am beseeching you! Please, come and eat my bread! Come and have lunch! I made a mistake and you ought to forgive me! The mistake was from my side and the forgiveness has to be from your side.” </w:t>
            </w:r>
          </w:p>
        </w:tc>
      </w:tr>
      <w:tr w:rsidR="007572DC" w:rsidRPr="00FA5571" w14:paraId="52EBC987" w14:textId="77777777" w:rsidTr="00763CEC">
        <w:tc>
          <w:tcPr>
            <w:tcW w:w="850" w:type="dxa"/>
          </w:tcPr>
          <w:p w14:paraId="232160A2" w14:textId="77777777" w:rsidR="007572DC" w:rsidRPr="003F1CCA" w:rsidRDefault="007572DC" w:rsidP="00763CEC">
            <w:r>
              <w:t>4:21</w:t>
            </w:r>
          </w:p>
        </w:tc>
        <w:tc>
          <w:tcPr>
            <w:tcW w:w="3969" w:type="dxa"/>
          </w:tcPr>
          <w:p w14:paraId="5284F800" w14:textId="77777777" w:rsidR="007572DC" w:rsidRPr="004F536E" w:rsidRDefault="007572DC" w:rsidP="00763CEC">
            <w:pPr>
              <w:rPr>
                <w:color w:val="00B050"/>
                <w:lang w:val="en-US"/>
              </w:rPr>
            </w:pPr>
            <w:r w:rsidRPr="004F536E">
              <w:rPr>
                <w:color w:val="00B050"/>
                <w:lang w:val="en-US"/>
              </w:rPr>
              <w:t xml:space="preserve">w-ǧāb-u w-ʕaššā-´ w-saqqā-´ w-darrab-u w-ḏīč as-sāʕa </w:t>
            </w:r>
            <w:r w:rsidRPr="004F536E">
              <w:rPr>
                <w:color w:val="00B050"/>
              </w:rPr>
              <w:t>tā</w:t>
            </w:r>
            <w:r w:rsidRPr="004F536E">
              <w:rPr>
                <w:color w:val="00B050"/>
                <w:lang w:val="en-US"/>
              </w:rPr>
              <w:t xml:space="preserve"> rabb al-ʕālamīn ᵊb-ʕizzt-u w ǧalāl-u rḏ̣i ʕalē-´, ṣār mamnūn minn-u gāḷ: “yā Ibrāhīm-i, tamām hāḏi al arīd-he minn-ak. aṣ-ṣufra xāṭir mṣalli mū </w:t>
            </w:r>
            <w:r w:rsidRPr="004F536E">
              <w:rPr>
                <w:color w:val="00B050"/>
              </w:rPr>
              <w:t>mṣalli</w:t>
            </w:r>
            <w:r w:rsidRPr="004F536E">
              <w:rPr>
                <w:color w:val="00B050"/>
                <w:lang w:val="en-US"/>
              </w:rPr>
              <w:t xml:space="preserve"> mislim mū mislim yahūdi xəristiyāni masīḥiy</w:t>
            </w:r>
          </w:p>
        </w:tc>
        <w:tc>
          <w:tcPr>
            <w:tcW w:w="4253" w:type="dxa"/>
          </w:tcPr>
          <w:p w14:paraId="522AE6F9" w14:textId="77777777" w:rsidR="007572DC" w:rsidRPr="004F536E" w:rsidRDefault="007572DC" w:rsidP="00763CEC">
            <w:pPr>
              <w:rPr>
                <w:color w:val="00B050"/>
                <w:lang w:val="en-US" w:bidi="ar-OM"/>
              </w:rPr>
            </w:pPr>
            <w:r w:rsidRPr="004F536E">
              <w:rPr>
                <w:color w:val="00B050"/>
                <w:lang w:val="en-US" w:bidi="ar-OM"/>
              </w:rPr>
              <w:t>He brought him, he gave him a dinner and he gave him to drink. Only after he had sent him away (after that treatment), t</w:t>
            </w:r>
            <w:r w:rsidRPr="004F536E">
              <w:rPr>
                <w:color w:val="00B050"/>
              </w:rPr>
              <w:t>he Lord of the Worlds in his glory and majesty</w:t>
            </w:r>
            <w:r w:rsidRPr="004F536E">
              <w:rPr>
                <w:color w:val="00B050"/>
                <w:lang w:val="en-US" w:bidi="ar-OM"/>
              </w:rPr>
              <w:t xml:space="preserve"> was satisfied with him, he had become happy about him and said, “O my Abraham, allright, that is what I wanted from you. The meal, the guest, regardless if he prays or not, if he is Muslim, Jew or Christian,</w:t>
            </w:r>
          </w:p>
        </w:tc>
      </w:tr>
      <w:tr w:rsidR="007572DC" w:rsidRPr="00FA5571" w14:paraId="6DEDD79C" w14:textId="77777777" w:rsidTr="00763CEC">
        <w:tc>
          <w:tcPr>
            <w:tcW w:w="850" w:type="dxa"/>
          </w:tcPr>
          <w:p w14:paraId="3A9F2F89" w14:textId="77777777" w:rsidR="007572DC" w:rsidRDefault="007572DC" w:rsidP="00763CEC">
            <w:pPr>
              <w:rPr>
                <w:lang w:val="en-US"/>
              </w:rPr>
            </w:pPr>
            <w:r>
              <w:rPr>
                <w:lang w:val="en-US"/>
              </w:rPr>
              <w:t>4:40</w:t>
            </w:r>
          </w:p>
        </w:tc>
        <w:tc>
          <w:tcPr>
            <w:tcW w:w="3969" w:type="dxa"/>
          </w:tcPr>
          <w:p w14:paraId="07EF7F67" w14:textId="77777777" w:rsidR="007572DC" w:rsidRPr="00012A0D" w:rsidRDefault="007572DC" w:rsidP="00763CEC">
            <w:pPr>
              <w:rPr>
                <w:color w:val="00B050"/>
                <w:lang w:val="en-US"/>
              </w:rPr>
            </w:pPr>
            <w:r w:rsidRPr="00012A0D">
              <w:rPr>
                <w:color w:val="00B050"/>
                <w:lang w:val="en-US"/>
              </w:rPr>
              <w:t xml:space="preserve">yitbaʕ ḥitta ḥatta al mā yigbal aḷḷa ḥāyše yā rabb-i tōba, an_agūl tōba, ḥatta mā yigbal aḷḷa yōm-in yiǧi al-xāṭir haḏāk ḏ̣ēf-ak xāṭr-ak tī-tiṭʕəm-u w ssaqqī-´ w-tišbiʕ-u w-mā mā tqāriš ᵊb-dīn-u, </w:t>
            </w:r>
            <w:r w:rsidRPr="00651FD3">
              <w:rPr>
                <w:color w:val="00B050"/>
                <w:highlight w:val="red"/>
                <w:lang w:val="en-US"/>
              </w:rPr>
              <w:t>mā-l-ak</w:t>
            </w:r>
            <w:r w:rsidRPr="00012A0D">
              <w:rPr>
                <w:color w:val="00B050"/>
                <w:lang w:val="en-US"/>
              </w:rPr>
              <w:t xml:space="preserve"> ʕalāga. </w:t>
            </w:r>
          </w:p>
        </w:tc>
        <w:tc>
          <w:tcPr>
            <w:tcW w:w="4253" w:type="dxa"/>
          </w:tcPr>
          <w:p w14:paraId="09F743B9" w14:textId="77777777" w:rsidR="007572DC" w:rsidRPr="00012A0D" w:rsidRDefault="007572DC" w:rsidP="00763CEC">
            <w:pPr>
              <w:rPr>
                <w:color w:val="00B050"/>
                <w:lang w:val="en-US" w:bidi="ar-OM"/>
              </w:rPr>
            </w:pPr>
            <w:r w:rsidRPr="00012A0D">
              <w:rPr>
                <w:color w:val="00B050"/>
                <w:lang w:val="en-US" w:bidi="ar-OM"/>
              </w:rPr>
              <w:t xml:space="preserve">if he follows … even if he does not accept God, o Lord forbid, forgive me, but even if he does not accept God: when a guest comes he is your guest, your guest. You have to feed him and give him to drink. You have to satiate him and you must not interfere with his religion, this is not of your concern. </w:t>
            </w:r>
          </w:p>
        </w:tc>
      </w:tr>
      <w:tr w:rsidR="007572DC" w:rsidRPr="00E00A1E" w14:paraId="21AC41B9" w14:textId="77777777" w:rsidTr="00763CEC">
        <w:tc>
          <w:tcPr>
            <w:tcW w:w="850" w:type="dxa"/>
          </w:tcPr>
          <w:p w14:paraId="58757FD8" w14:textId="77777777" w:rsidR="007572DC" w:rsidRDefault="007572DC" w:rsidP="00763CEC">
            <w:pPr>
              <w:rPr>
                <w:lang w:val="en-US"/>
              </w:rPr>
            </w:pPr>
            <w:r>
              <w:rPr>
                <w:lang w:val="en-US"/>
              </w:rPr>
              <w:t>4:55</w:t>
            </w:r>
          </w:p>
        </w:tc>
        <w:tc>
          <w:tcPr>
            <w:tcW w:w="3969" w:type="dxa"/>
          </w:tcPr>
          <w:p w14:paraId="2EB66B32" w14:textId="77777777" w:rsidR="007572DC" w:rsidRPr="00012A0D" w:rsidRDefault="007572DC" w:rsidP="00763CEC">
            <w:pPr>
              <w:rPr>
                <w:color w:val="00B050"/>
                <w:lang w:val="en-US"/>
              </w:rPr>
            </w:pPr>
            <w:r w:rsidRPr="00012A0D">
              <w:rPr>
                <w:color w:val="00B050"/>
                <w:lang w:val="en-US"/>
              </w:rPr>
              <w:t>huwwa hū w-rabb-u kull insān huwwa w-rabb-u. inte mā txušš bēn-u w-bēn rabb-u! huwwa amma inte kull insān kull dīn yrīd ta-... dīn-u yikṯar yḥibb tā wāḥad qēr yiǧi ʕala dīn-u amma haḏīč b-īd al-wāḥad. mā yiǧi mā yiǧi huwwa b-kēf-u</w:t>
            </w:r>
          </w:p>
        </w:tc>
        <w:tc>
          <w:tcPr>
            <w:tcW w:w="4253" w:type="dxa"/>
          </w:tcPr>
          <w:p w14:paraId="273B1BF5" w14:textId="77777777" w:rsidR="007572DC" w:rsidRPr="00012A0D" w:rsidRDefault="007572DC" w:rsidP="00763CEC">
            <w:pPr>
              <w:rPr>
                <w:color w:val="00B050"/>
                <w:lang w:val="en-US" w:bidi="ar-OM"/>
              </w:rPr>
            </w:pPr>
            <w:r w:rsidRPr="00012A0D">
              <w:rPr>
                <w:color w:val="00B050"/>
                <w:lang w:val="en-US" w:bidi="ar-OM"/>
              </w:rPr>
              <w:t>It’s between him and his Lord, for every human it’s (an issue between) him and his Lord. Do not get in between him and his Lord! He and you, every human being, every religion wants his religion to spread, he would like that someone else would come on his religion but that is up to him. If he does not come, it is up to him.</w:t>
            </w:r>
          </w:p>
        </w:tc>
      </w:tr>
      <w:tr w:rsidR="007572DC" w:rsidRPr="00E00A1E" w14:paraId="370C43B5" w14:textId="77777777" w:rsidTr="00763CEC">
        <w:tc>
          <w:tcPr>
            <w:tcW w:w="850" w:type="dxa"/>
          </w:tcPr>
          <w:p w14:paraId="68622721" w14:textId="77777777" w:rsidR="007572DC" w:rsidRDefault="007572DC" w:rsidP="00763CEC">
            <w:pPr>
              <w:rPr>
                <w:lang w:val="en-US"/>
              </w:rPr>
            </w:pPr>
            <w:r>
              <w:rPr>
                <w:lang w:val="en-US"/>
              </w:rPr>
              <w:t>5:08</w:t>
            </w:r>
          </w:p>
        </w:tc>
        <w:tc>
          <w:tcPr>
            <w:tcW w:w="3969" w:type="dxa"/>
          </w:tcPr>
          <w:p w14:paraId="1883FD6C" w14:textId="77777777" w:rsidR="007572DC" w:rsidRPr="00012A0D" w:rsidRDefault="007572DC" w:rsidP="00763CEC">
            <w:pPr>
              <w:rPr>
                <w:color w:val="00B050"/>
                <w:lang w:val="en-US"/>
              </w:rPr>
            </w:pPr>
            <w:r w:rsidRPr="00012A0D">
              <w:rPr>
                <w:color w:val="00B050"/>
                <w:lang w:val="en-US"/>
              </w:rPr>
              <w:t>ḥurriyye amma b-al-guwwa b-al-qaṣib b-az-zōr mā yṣīr taʕāl ʕa-d-dīn in ṣār b-az-zōr yṣīr zōrāki</w:t>
            </w:r>
            <w:r w:rsidRPr="00AB547D">
              <w:rPr>
                <w:color w:val="00B050"/>
                <w:lang w:val="en-US"/>
              </w:rPr>
              <w:t>, az-zōrāki mā yṣīr na</w:t>
            </w:r>
            <w:bookmarkStart w:id="37" w:name="_Hlk132905500"/>
            <w:r w:rsidRPr="00AB547D">
              <w:rPr>
                <w:color w:val="00B050"/>
                <w:lang w:val="en-US"/>
              </w:rPr>
              <w:t>ḏ̣</w:t>
            </w:r>
            <w:bookmarkEnd w:id="37"/>
            <w:r w:rsidRPr="00AB547D">
              <w:rPr>
                <w:color w:val="00B050"/>
                <w:lang w:val="en-US"/>
              </w:rPr>
              <w:t>īfe mī m-al-galb-dan mī</w:t>
            </w:r>
            <w:r w:rsidRPr="00012A0D">
              <w:rPr>
                <w:color w:val="00B050"/>
                <w:lang w:val="en-US"/>
              </w:rPr>
              <w:t xml:space="preserve"> ṣadəqane. mī ṣadqane </w:t>
            </w:r>
          </w:p>
        </w:tc>
        <w:tc>
          <w:tcPr>
            <w:tcW w:w="4253" w:type="dxa"/>
          </w:tcPr>
          <w:p w14:paraId="1A9DE94F" w14:textId="77777777" w:rsidR="007572DC" w:rsidRPr="00012A0D" w:rsidRDefault="007572DC" w:rsidP="00763CEC">
            <w:pPr>
              <w:rPr>
                <w:color w:val="00B050"/>
                <w:lang w:val="en-US" w:bidi="ar-OM"/>
              </w:rPr>
            </w:pPr>
            <w:r w:rsidRPr="00012A0D">
              <w:rPr>
                <w:color w:val="00B050"/>
                <w:lang w:val="en-US" w:bidi="ar-OM"/>
              </w:rPr>
              <w:t xml:space="preserve">On one’s own free will, but with violence, forcing him, in the hard way, there is no conversion. If it is done in a hard way, then it is forcing, and forcing is not fair, it is not from the heart, from the inside, since it is not from the inside. </w:t>
            </w:r>
          </w:p>
        </w:tc>
      </w:tr>
      <w:tr w:rsidR="007572DC" w:rsidRPr="00E00A1E" w14:paraId="448B5069" w14:textId="77777777" w:rsidTr="00763CEC">
        <w:tc>
          <w:tcPr>
            <w:tcW w:w="850" w:type="dxa"/>
          </w:tcPr>
          <w:p w14:paraId="6C8E3F95" w14:textId="77777777" w:rsidR="007572DC" w:rsidRDefault="007572DC" w:rsidP="00763CEC">
            <w:pPr>
              <w:rPr>
                <w:lang w:val="en-US"/>
              </w:rPr>
            </w:pPr>
            <w:r>
              <w:rPr>
                <w:lang w:val="en-US"/>
              </w:rPr>
              <w:t>5:23</w:t>
            </w:r>
          </w:p>
        </w:tc>
        <w:tc>
          <w:tcPr>
            <w:tcW w:w="3969" w:type="dxa"/>
          </w:tcPr>
          <w:p w14:paraId="282A2640" w14:textId="77777777" w:rsidR="007572DC" w:rsidRPr="00012A0D" w:rsidRDefault="007572DC" w:rsidP="00763CEC">
            <w:pPr>
              <w:rPr>
                <w:color w:val="00B050"/>
                <w:lang w:val="en-US"/>
              </w:rPr>
            </w:pPr>
            <w:r w:rsidRPr="00012A0D">
              <w:rPr>
                <w:color w:val="00B050"/>
                <w:lang w:val="en-US"/>
              </w:rPr>
              <w:t xml:space="preserve">ʕaman-he mī ṣadrane iḥne iḥne dīn aslām </w:t>
            </w:r>
            <w:r w:rsidRPr="00012A0D">
              <w:rPr>
                <w:color w:val="00B050"/>
                <w:lang w:val="en-US"/>
              </w:rPr>
              <w:lastRenderedPageBreak/>
              <w:t>zād yʔamir ʕalē-ne ygūl “al yḥibb-kum intu əgru ballqu dīn-kum ballqu šī tā… šawwfu dīn-ne al-ḥamdu li-lla ʕalē-ne kull šīt-u zēne.</w:t>
            </w:r>
          </w:p>
        </w:tc>
        <w:tc>
          <w:tcPr>
            <w:tcW w:w="4253" w:type="dxa"/>
          </w:tcPr>
          <w:p w14:paraId="740A271C" w14:textId="77777777" w:rsidR="007572DC" w:rsidRPr="00012A0D" w:rsidRDefault="007572DC" w:rsidP="00763CEC">
            <w:pPr>
              <w:rPr>
                <w:color w:val="00B050"/>
                <w:lang w:val="en-US" w:bidi="ar-OM"/>
              </w:rPr>
            </w:pPr>
            <w:r w:rsidRPr="00012A0D">
              <w:rPr>
                <w:color w:val="00B050"/>
                <w:lang w:val="en-US" w:bidi="ar-OM"/>
              </w:rPr>
              <w:lastRenderedPageBreak/>
              <w:t xml:space="preserve">We belong to the religion of Islam and it </w:t>
            </w:r>
            <w:r w:rsidRPr="00012A0D">
              <w:rPr>
                <w:color w:val="00B050"/>
                <w:lang w:val="en-US" w:bidi="ar-OM"/>
              </w:rPr>
              <w:lastRenderedPageBreak/>
              <w:t>orders to say, “The one who likes you, recite and spread your religion, tell things so that…  show that in our religion, thank God, everything is good for us!</w:t>
            </w:r>
          </w:p>
        </w:tc>
      </w:tr>
      <w:tr w:rsidR="007572DC" w:rsidRPr="00E00A1E" w14:paraId="10943FA5" w14:textId="77777777" w:rsidTr="00763CEC">
        <w:tc>
          <w:tcPr>
            <w:tcW w:w="850" w:type="dxa"/>
          </w:tcPr>
          <w:p w14:paraId="2F98B412" w14:textId="77777777" w:rsidR="007572DC" w:rsidRPr="002277C9" w:rsidRDefault="007572DC" w:rsidP="00763CEC">
            <w:r>
              <w:lastRenderedPageBreak/>
              <w:t>5:35</w:t>
            </w:r>
          </w:p>
        </w:tc>
        <w:tc>
          <w:tcPr>
            <w:tcW w:w="3969" w:type="dxa"/>
          </w:tcPr>
          <w:p w14:paraId="1040EDE9" w14:textId="77777777" w:rsidR="007572DC" w:rsidRPr="00012A0D" w:rsidRDefault="007572DC" w:rsidP="00763CEC">
            <w:pPr>
              <w:rPr>
                <w:color w:val="00B050"/>
                <w:lang w:val="en-US"/>
              </w:rPr>
            </w:pPr>
            <w:r w:rsidRPr="00012A0D">
              <w:rPr>
                <w:color w:val="00B050"/>
                <w:lang w:val="en-US"/>
              </w:rPr>
              <w:t xml:space="preserve">ballqu dīn-kum ʕal ᵊgbāḷ-ak huwwa rāḏ̣i ǧāy ahlan w-sahlan mū ǧāy zād uxṛa ahlan w-sahlan. </w:t>
            </w:r>
            <w:bookmarkStart w:id="38" w:name="_Hlk131074306"/>
            <w:r w:rsidRPr="00012A0D">
              <w:rPr>
                <w:color w:val="00B050"/>
                <w:lang w:val="en-US"/>
              </w:rPr>
              <w:t>amma in ǧī zēn ᵊnḥəbb-u daha fazla nḥəbb-u</w:t>
            </w:r>
            <w:bookmarkEnd w:id="38"/>
            <w:r w:rsidRPr="00012A0D">
              <w:rPr>
                <w:color w:val="00B050"/>
                <w:lang w:val="en-US"/>
              </w:rPr>
              <w:t xml:space="preserve"> yṣīr axū-ne d-dīn at-turuk ygūl </w:t>
            </w:r>
            <w:r w:rsidRPr="00012A0D">
              <w:rPr>
                <w:i/>
                <w:iCs/>
                <w:color w:val="00B050"/>
                <w:lang w:val="en-US"/>
              </w:rPr>
              <w:t>din kardeşimiz olur</w:t>
            </w:r>
            <w:r w:rsidRPr="00012A0D">
              <w:rPr>
                <w:color w:val="00B050"/>
                <w:lang w:val="en-US"/>
              </w:rPr>
              <w:t>.</w:t>
            </w:r>
          </w:p>
        </w:tc>
        <w:tc>
          <w:tcPr>
            <w:tcW w:w="4253" w:type="dxa"/>
          </w:tcPr>
          <w:p w14:paraId="25F3AF2E" w14:textId="77777777" w:rsidR="007572DC" w:rsidRPr="00012A0D" w:rsidRDefault="007572DC" w:rsidP="00763CEC">
            <w:pPr>
              <w:rPr>
                <w:color w:val="00B050"/>
                <w:lang w:val="en-US" w:bidi="ar-OM"/>
              </w:rPr>
            </w:pPr>
            <w:r w:rsidRPr="00012A0D">
              <w:rPr>
                <w:color w:val="00B050"/>
                <w:lang w:val="en-US" w:bidi="ar-OM"/>
              </w:rPr>
              <w:t xml:space="preserve">Tell things about your religion to the one in front of you and if he is convinced and comes (to our religion), then he is welcome. And if he is not, then he is welcome too. </w:t>
            </w:r>
            <w:bookmarkStart w:id="39" w:name="_Hlk131074405"/>
            <w:r w:rsidRPr="00012A0D">
              <w:rPr>
                <w:color w:val="00B050"/>
                <w:lang w:val="en-US" w:bidi="ar-OM"/>
              </w:rPr>
              <w:t>But if he converts, it is good, we would like him, we would like him more</w:t>
            </w:r>
            <w:bookmarkEnd w:id="39"/>
            <w:r w:rsidRPr="00012A0D">
              <w:rPr>
                <w:color w:val="00B050"/>
                <w:lang w:val="en-US" w:bidi="ar-OM"/>
              </w:rPr>
              <w:t xml:space="preserve">, he would become our brother in religion; in Turkish we say </w:t>
            </w:r>
            <w:r w:rsidRPr="00012A0D">
              <w:rPr>
                <w:i/>
                <w:iCs/>
                <w:color w:val="00B050"/>
                <w:lang w:val="en-US"/>
              </w:rPr>
              <w:t>din kardeşimiz olur.</w:t>
            </w:r>
          </w:p>
        </w:tc>
      </w:tr>
    </w:tbl>
    <w:p w14:paraId="362A224F" w14:textId="77777777" w:rsidR="007140B6" w:rsidRDefault="007140B6"/>
    <w:p w14:paraId="42A6F310" w14:textId="77777777" w:rsidR="007140B6" w:rsidRDefault="007140B6">
      <w:pPr>
        <w:pStyle w:val="Caption"/>
      </w:pPr>
    </w:p>
    <w:p w14:paraId="19C776FF" w14:textId="77777777" w:rsidR="007140B6" w:rsidRDefault="007140B6"/>
    <w:p w14:paraId="142CC15F" w14:textId="3C2AAE3F" w:rsidR="007140B6" w:rsidRDefault="00000000">
      <w:pPr>
        <w:pStyle w:val="Heading2"/>
      </w:pPr>
      <w:bookmarkStart w:id="40" w:name="_Toc156305413"/>
      <w:r>
        <w:t>Urfa-043_Truffle-Harran-2010</w:t>
      </w:r>
      <w:bookmarkEnd w:id="40"/>
    </w:p>
    <w:p w14:paraId="11FBE137" w14:textId="77777777" w:rsidR="008F630C" w:rsidRPr="008F630C" w:rsidRDefault="008F630C" w:rsidP="008F630C"/>
    <w:tbl>
      <w:tblPr>
        <w:tblStyle w:val="TableGrid"/>
        <w:tblW w:w="9072" w:type="dxa"/>
        <w:tblInd w:w="284" w:type="dxa"/>
        <w:tblLayout w:type="fixed"/>
        <w:tblLook w:val="01E0" w:firstRow="1" w:lastRow="1" w:firstColumn="1" w:lastColumn="1" w:noHBand="0" w:noVBand="0"/>
      </w:tblPr>
      <w:tblGrid>
        <w:gridCol w:w="568"/>
        <w:gridCol w:w="4124"/>
        <w:gridCol w:w="4380"/>
      </w:tblGrid>
      <w:tr w:rsidR="008F630C" w:rsidRPr="002B32BF" w14:paraId="62DB6227" w14:textId="77777777" w:rsidTr="00D35FD8">
        <w:tc>
          <w:tcPr>
            <w:tcW w:w="568" w:type="dxa"/>
          </w:tcPr>
          <w:p w14:paraId="63123C87" w14:textId="77777777" w:rsidR="008F630C" w:rsidRPr="002B32BF" w:rsidRDefault="008F630C" w:rsidP="00763CEC">
            <w:pPr>
              <w:rPr>
                <w:color w:val="00B050"/>
              </w:rPr>
            </w:pPr>
            <w:r>
              <w:rPr>
                <w:color w:val="00B050"/>
              </w:rPr>
              <w:t>1.</w:t>
            </w:r>
          </w:p>
        </w:tc>
        <w:tc>
          <w:tcPr>
            <w:tcW w:w="4124" w:type="dxa"/>
          </w:tcPr>
          <w:p w14:paraId="4DA8F171" w14:textId="77777777" w:rsidR="008F630C" w:rsidRPr="002B32BF" w:rsidRDefault="008F630C" w:rsidP="00763CEC">
            <w:pPr>
              <w:rPr>
                <w:color w:val="00B050"/>
                <w:szCs w:val="21"/>
              </w:rPr>
            </w:pPr>
            <w:r w:rsidRPr="002B32BF">
              <w:rPr>
                <w:color w:val="00B050"/>
              </w:rPr>
              <w:t>al-xuṯra, maʕnāt-he xōǧam, al-xāṯir yōm-inn-u ṣār, rabb al-ʕālamīn b-ʕizzt-u w ǧalāl-u, ta-ngūl wēya aṭ-ṭibb wēya iḥna nsammī-´ al-bilim adamları, mā yigdarūn ysawwūn xuṯra b-ġēr liban.</w:t>
            </w:r>
            <w:r w:rsidRPr="002B32BF">
              <w:rPr>
                <w:color w:val="00B050"/>
                <w:szCs w:val="21"/>
              </w:rPr>
              <w:t xml:space="preserve"> </w:t>
            </w:r>
          </w:p>
        </w:tc>
        <w:tc>
          <w:tcPr>
            <w:tcW w:w="4380" w:type="dxa"/>
          </w:tcPr>
          <w:p w14:paraId="65435331" w14:textId="77777777" w:rsidR="008F630C" w:rsidRPr="002B32BF" w:rsidRDefault="008F630C" w:rsidP="00763CEC">
            <w:pPr>
              <w:rPr>
                <w:color w:val="00B050"/>
                <w:lang w:val="de-AT"/>
              </w:rPr>
            </w:pPr>
            <w:r w:rsidRPr="002B32BF">
              <w:rPr>
                <w:color w:val="00B050"/>
                <w:lang w:val="de-AT"/>
              </w:rPr>
              <w:t>Die Gerinnung, also, mein Leh</w:t>
            </w:r>
            <w:r w:rsidRPr="002B32BF">
              <w:rPr>
                <w:color w:val="00B050"/>
                <w:lang w:val="de-AT"/>
              </w:rPr>
              <w:softHyphen/>
              <w:t>rer,</w:t>
            </w:r>
            <w:r w:rsidRPr="00BA18ED">
              <w:rPr>
                <w:rStyle w:val="FootnoteReference"/>
              </w:rPr>
              <w:footnoteReference w:id="15"/>
            </w:r>
            <w:r w:rsidRPr="002B32BF">
              <w:rPr>
                <w:color w:val="00B050"/>
                <w:lang w:val="de-AT"/>
              </w:rPr>
              <w:t xml:space="preserve"> ihre Bedeutung ist (folgen</w:t>
            </w:r>
            <w:r w:rsidRPr="002B32BF">
              <w:rPr>
                <w:color w:val="00B050"/>
                <w:lang w:val="de-AT"/>
              </w:rPr>
              <w:softHyphen/>
              <w:t>de): Das Joghurt, wenn es wird, (das hat) der Herr der Welten durch seine Kraft und Macht (er</w:t>
            </w:r>
            <w:r w:rsidRPr="002B32BF">
              <w:rPr>
                <w:color w:val="00B050"/>
                <w:lang w:val="de-AT"/>
              </w:rPr>
              <w:softHyphen/>
              <w:t>schaffen), denn, sagen wir, we</w:t>
            </w:r>
            <w:r w:rsidRPr="002B32BF">
              <w:rPr>
                <w:color w:val="00B050"/>
                <w:lang w:val="de-AT"/>
              </w:rPr>
              <w:softHyphen/>
              <w:t>der die Medizin noch die soge</w:t>
            </w:r>
            <w:r w:rsidRPr="002B32BF">
              <w:rPr>
                <w:color w:val="00B050"/>
                <w:lang w:val="de-AT"/>
              </w:rPr>
              <w:softHyphen/>
              <w:t xml:space="preserve">nannten Wissenschaftler können eine </w:t>
            </w:r>
            <w:r w:rsidRPr="002B32BF">
              <w:rPr>
                <w:color w:val="00B050"/>
                <w:lang w:val="de-DE"/>
              </w:rPr>
              <w:t>Fermentation</w:t>
            </w:r>
            <w:r w:rsidRPr="002B32BF">
              <w:rPr>
                <w:color w:val="00B050"/>
                <w:lang w:val="de-AT"/>
              </w:rPr>
              <w:t xml:space="preserve"> ohne Lab (</w:t>
            </w:r>
            <w:r w:rsidRPr="002B32BF">
              <w:rPr>
                <w:i/>
                <w:color w:val="00B050"/>
                <w:lang w:val="de-AT"/>
              </w:rPr>
              <w:t>liban</w:t>
            </w:r>
            <w:r w:rsidRPr="002B32BF">
              <w:rPr>
                <w:color w:val="00B050"/>
                <w:lang w:val="de-AT"/>
              </w:rPr>
              <w:t>) machen.</w:t>
            </w:r>
          </w:p>
        </w:tc>
      </w:tr>
      <w:tr w:rsidR="008F630C" w:rsidRPr="002B32BF" w14:paraId="265C8087" w14:textId="77777777" w:rsidTr="00D35FD8">
        <w:tc>
          <w:tcPr>
            <w:tcW w:w="568" w:type="dxa"/>
          </w:tcPr>
          <w:p w14:paraId="15516CD4" w14:textId="77777777" w:rsidR="008F630C" w:rsidRPr="00FE0998" w:rsidRDefault="008F630C" w:rsidP="00763CEC">
            <w:pPr>
              <w:rPr>
                <w:color w:val="00B050"/>
                <w:lang w:val="de-DE"/>
              </w:rPr>
            </w:pPr>
            <w:r>
              <w:rPr>
                <w:color w:val="00B050"/>
                <w:lang w:val="de-DE"/>
              </w:rPr>
              <w:t>2.</w:t>
            </w:r>
          </w:p>
        </w:tc>
        <w:tc>
          <w:tcPr>
            <w:tcW w:w="4124" w:type="dxa"/>
          </w:tcPr>
          <w:p w14:paraId="6FC8C1C0" w14:textId="77777777" w:rsidR="008F630C" w:rsidRPr="00FE0998" w:rsidRDefault="008F630C" w:rsidP="00763CEC">
            <w:pPr>
              <w:rPr>
                <w:color w:val="00B050"/>
                <w:lang w:val="de-DE"/>
              </w:rPr>
            </w:pPr>
            <w:r w:rsidRPr="00FE0998">
              <w:rPr>
                <w:color w:val="00B050"/>
                <w:lang w:val="de-DE"/>
              </w:rPr>
              <w:t>yḥuṭṭūn ʕalē-´ liban aw xāṯir al-ḥalīb yṣīr xāṯir, in mā ṣārat xuṯra, al-ḥalīb il ḥāl-u yṣīr xāṯir? mā yṣīr! hāḏa sāwa, demek, rabb al-ʕāla</w:t>
            </w:r>
            <w:r w:rsidRPr="00FE0998">
              <w:rPr>
                <w:color w:val="00B050"/>
                <w:lang w:val="de-DE"/>
              </w:rPr>
              <w:softHyphen/>
              <w:t>mīn bi-ʕizzt-u šī yōm, al-yōm ḏāk xuṯrit al-ḥalīb. w šī yōm āāā  xuṯ</w:t>
            </w:r>
            <w:r w:rsidRPr="00FE0998">
              <w:rPr>
                <w:color w:val="00B050"/>
                <w:lang w:val="de-DE"/>
              </w:rPr>
              <w:softHyphen/>
              <w:t>rut ač-čime, āā… xuṯrut ač-čime.</w:t>
            </w:r>
          </w:p>
        </w:tc>
        <w:tc>
          <w:tcPr>
            <w:tcW w:w="4380" w:type="dxa"/>
          </w:tcPr>
          <w:p w14:paraId="03BDE08F" w14:textId="77777777" w:rsidR="008F630C" w:rsidRPr="002B32BF" w:rsidRDefault="008F630C" w:rsidP="00763CEC">
            <w:pPr>
              <w:rPr>
                <w:color w:val="00B050"/>
                <w:lang w:val="de-AT"/>
              </w:rPr>
            </w:pPr>
            <w:r w:rsidRPr="002B32BF">
              <w:rPr>
                <w:color w:val="00B050"/>
                <w:lang w:val="de-AT"/>
              </w:rPr>
              <w:t xml:space="preserve">Man gibt </w:t>
            </w:r>
            <w:r w:rsidRPr="002B32BF">
              <w:rPr>
                <w:i/>
                <w:color w:val="00B050"/>
                <w:lang w:val="de-AT"/>
              </w:rPr>
              <w:t xml:space="preserve">liban </w:t>
            </w:r>
            <w:r w:rsidRPr="002B32BF">
              <w:rPr>
                <w:color w:val="00B050"/>
                <w:lang w:val="de-AT"/>
              </w:rPr>
              <w:t>oder Joghurt hin</w:t>
            </w:r>
            <w:r w:rsidRPr="002B32BF">
              <w:rPr>
                <w:color w:val="00B050"/>
                <w:lang w:val="de-AT"/>
              </w:rPr>
              <w:softHyphen/>
              <w:t>ein und dann wird die Milch zu Joghurt; wenn sie nicht ge</w:t>
            </w:r>
            <w:r w:rsidRPr="002B32BF">
              <w:rPr>
                <w:color w:val="00B050"/>
                <w:lang w:val="de-AT"/>
              </w:rPr>
              <w:softHyphen/>
              <w:t>rinnt… wird die Milch von al</w:t>
            </w:r>
            <w:r w:rsidRPr="002B32BF">
              <w:rPr>
                <w:color w:val="00B050"/>
                <w:lang w:val="de-AT"/>
              </w:rPr>
              <w:softHyphen/>
              <w:t>leine Joghurt? Nein, wird sie nicht! Das machte also der Herr der Welten, durch seine Kraft eines Tages; jener ist der Tag der Milchgerinnung und am (ande</w:t>
            </w:r>
            <w:r w:rsidRPr="002B32BF">
              <w:rPr>
                <w:color w:val="00B050"/>
                <w:lang w:val="de-AT"/>
              </w:rPr>
              <w:softHyphen/>
              <w:t>ren) Tag ist die „Fermentation der Trüffeln“, … die „Fermen</w:t>
            </w:r>
            <w:r w:rsidRPr="002B32BF">
              <w:rPr>
                <w:color w:val="00B050"/>
                <w:lang w:val="de-AT"/>
              </w:rPr>
              <w:softHyphen/>
              <w:t>ta</w:t>
            </w:r>
            <w:r w:rsidRPr="002B32BF">
              <w:rPr>
                <w:color w:val="00B050"/>
                <w:lang w:val="de-AT"/>
              </w:rPr>
              <w:softHyphen/>
              <w:t>tion der Trüffeln“.</w:t>
            </w:r>
          </w:p>
        </w:tc>
      </w:tr>
      <w:tr w:rsidR="008F630C" w:rsidRPr="00EA7E33" w14:paraId="7682BB41" w14:textId="77777777" w:rsidTr="00D35FD8">
        <w:tc>
          <w:tcPr>
            <w:tcW w:w="568" w:type="dxa"/>
          </w:tcPr>
          <w:p w14:paraId="45BB85D2" w14:textId="77777777" w:rsidR="008F630C" w:rsidRPr="00EA7E33" w:rsidRDefault="008F630C" w:rsidP="00763CEC">
            <w:pPr>
              <w:rPr>
                <w:color w:val="00B050"/>
                <w:lang w:val="de-DE"/>
              </w:rPr>
            </w:pPr>
            <w:r>
              <w:rPr>
                <w:color w:val="00B050"/>
                <w:lang w:val="de-DE"/>
              </w:rPr>
              <w:t>3.</w:t>
            </w:r>
          </w:p>
        </w:tc>
        <w:tc>
          <w:tcPr>
            <w:tcW w:w="4124" w:type="dxa"/>
          </w:tcPr>
          <w:p w14:paraId="4609ADC5" w14:textId="77777777" w:rsidR="008F630C" w:rsidRPr="00EA7E33" w:rsidRDefault="008F630C" w:rsidP="00763CEC">
            <w:pPr>
              <w:rPr>
                <w:color w:val="00B050"/>
                <w:lang w:val="de-DE"/>
              </w:rPr>
            </w:pPr>
            <w:r w:rsidRPr="00EA7E33">
              <w:rPr>
                <w:color w:val="00B050"/>
                <w:lang w:val="de-DE"/>
              </w:rPr>
              <w:t>ač-čime hāḏa, bḏār mā-l-u, xō</w:t>
            </w:r>
            <w:r w:rsidRPr="00EA7E33">
              <w:rPr>
                <w:color w:val="00B050"/>
                <w:lang w:val="de-DE"/>
              </w:rPr>
              <w:softHyphen/>
              <w:t xml:space="preserve">ǧam, ač-čime, iḥna nsammī-´ čime, b-at-turuk iḥna b-Urfa ygūlū-l-u keme, keme, iḥna l-ʕarab </w:t>
            </w:r>
            <w:r w:rsidRPr="00EA7E33">
              <w:rPr>
                <w:color w:val="00B050"/>
              </w:rPr>
              <w:t>ᵊ</w:t>
            </w:r>
            <w:r w:rsidRPr="00EA7E33">
              <w:rPr>
                <w:color w:val="00B050"/>
                <w:lang w:val="de-DE"/>
              </w:rPr>
              <w:t xml:space="preserve">ngūl čime, ač-čime hāḏa mā-l-u bḏār, </w:t>
            </w:r>
          </w:p>
        </w:tc>
        <w:tc>
          <w:tcPr>
            <w:tcW w:w="4380" w:type="dxa"/>
          </w:tcPr>
          <w:p w14:paraId="7C5C284B" w14:textId="77777777" w:rsidR="008F630C" w:rsidRPr="00EA7E33" w:rsidRDefault="008F630C" w:rsidP="00763CEC">
            <w:pPr>
              <w:rPr>
                <w:color w:val="00B050"/>
                <w:lang w:val="de-AT"/>
              </w:rPr>
            </w:pPr>
            <w:r w:rsidRPr="00EA7E33">
              <w:rPr>
                <w:color w:val="00B050"/>
                <w:lang w:val="de-AT"/>
              </w:rPr>
              <w:t>Die Trüffeln besitzen keine Sa</w:t>
            </w:r>
            <w:r w:rsidRPr="00EA7E33">
              <w:rPr>
                <w:color w:val="00B050"/>
                <w:lang w:val="de-AT"/>
              </w:rPr>
              <w:softHyphen/>
              <w:t xml:space="preserve">menkörner, mein Lehrer. Die Trüffeln, wir nennen sie </w:t>
            </w:r>
            <w:r w:rsidRPr="00EA7E33">
              <w:rPr>
                <w:i/>
                <w:color w:val="00B050"/>
                <w:lang w:val="de-AT"/>
              </w:rPr>
              <w:t>čime</w:t>
            </w:r>
            <w:r w:rsidRPr="00EA7E33">
              <w:rPr>
                <w:color w:val="00B050"/>
                <w:lang w:val="de-AT"/>
              </w:rPr>
              <w:t xml:space="preserve">, auf Türkisch sagt man hier in Urfa </w:t>
            </w:r>
            <w:r w:rsidRPr="00EA7E33">
              <w:rPr>
                <w:i/>
                <w:color w:val="00B050"/>
                <w:lang w:val="de-AT"/>
              </w:rPr>
              <w:t xml:space="preserve">keme. </w:t>
            </w:r>
            <w:r w:rsidRPr="00EA7E33">
              <w:rPr>
                <w:color w:val="00B050"/>
                <w:lang w:val="de-AT"/>
              </w:rPr>
              <w:t xml:space="preserve">Wir, die Araber sagen </w:t>
            </w:r>
            <w:r w:rsidRPr="00EA7E33">
              <w:rPr>
                <w:i/>
                <w:color w:val="00B050"/>
                <w:lang w:val="de-AT"/>
              </w:rPr>
              <w:t xml:space="preserve">čime. </w:t>
            </w:r>
            <w:r w:rsidRPr="00EA7E33">
              <w:rPr>
                <w:color w:val="00B050"/>
                <w:lang w:val="de-AT"/>
              </w:rPr>
              <w:t>Ja, diese Trüffeln haben keine Samenkörner.</w:t>
            </w:r>
          </w:p>
        </w:tc>
      </w:tr>
      <w:tr w:rsidR="008F630C" w:rsidRPr="00EA7E33" w14:paraId="1A89167F" w14:textId="77777777" w:rsidTr="00D35FD8">
        <w:tc>
          <w:tcPr>
            <w:tcW w:w="568" w:type="dxa"/>
          </w:tcPr>
          <w:p w14:paraId="1056B01E" w14:textId="77777777" w:rsidR="008F630C" w:rsidRPr="00C54F26" w:rsidRDefault="008F630C" w:rsidP="00763CEC">
            <w:pPr>
              <w:rPr>
                <w:color w:val="00B050"/>
                <w:lang w:val="de-DE"/>
              </w:rPr>
            </w:pPr>
            <w:r>
              <w:rPr>
                <w:color w:val="00B050"/>
                <w:lang w:val="de-DE"/>
              </w:rPr>
              <w:t>4.</w:t>
            </w:r>
          </w:p>
        </w:tc>
        <w:tc>
          <w:tcPr>
            <w:tcW w:w="4124" w:type="dxa"/>
          </w:tcPr>
          <w:p w14:paraId="68AF19FB" w14:textId="77777777" w:rsidR="008F630C" w:rsidRPr="00C54F26" w:rsidRDefault="008F630C" w:rsidP="00763CEC">
            <w:pPr>
              <w:rPr>
                <w:color w:val="00B050"/>
                <w:lang w:val="de-DE"/>
              </w:rPr>
            </w:pPr>
            <w:r w:rsidRPr="00C54F26">
              <w:rPr>
                <w:color w:val="00B050"/>
                <w:lang w:val="de-DE"/>
              </w:rPr>
              <w:t xml:space="preserve">zād luwwa yōm yṣīr mǝṭar rabb al-ʕālamīn b-ʕizzt-u w ǧalāl-u, b-al-mǝṭar haḏāk īī… yḥuṭṭ </w:t>
            </w:r>
            <w:r w:rsidRPr="00EA7E33">
              <w:rPr>
                <w:color w:val="00B050"/>
              </w:rPr>
              <w:t>ᵊ</w:t>
            </w:r>
            <w:r w:rsidRPr="00C54F26">
              <w:rPr>
                <w:color w:val="00B050"/>
                <w:lang w:val="de-DE"/>
              </w:rPr>
              <w:t>bḏār-u, al-mǝṭar ḏāk yōm-in yṣīr b-al-a… b-al-gāʕ. ḏāk an-nahār yṣīr bḏār ač-</w:t>
            </w:r>
            <w:r w:rsidRPr="00C54F26">
              <w:rPr>
                <w:color w:val="00B050"/>
                <w:lang w:val="de-DE"/>
              </w:rPr>
              <w:lastRenderedPageBreak/>
              <w:t>čime, ʕala gōl yaʕni, iḥna ṭabi b-</w:t>
            </w:r>
            <w:r w:rsidRPr="00EA7E33">
              <w:rPr>
                <w:color w:val="00B050"/>
              </w:rPr>
              <w:t>ᵊ</w:t>
            </w:r>
            <w:r w:rsidRPr="00C54F26">
              <w:rPr>
                <w:color w:val="00B050"/>
                <w:lang w:val="de-DE"/>
              </w:rPr>
              <w:t>ʕyūni mā nšūf, ygūlūn ysōlfūn.</w:t>
            </w:r>
          </w:p>
        </w:tc>
        <w:tc>
          <w:tcPr>
            <w:tcW w:w="4380" w:type="dxa"/>
          </w:tcPr>
          <w:p w14:paraId="20849D09" w14:textId="77777777" w:rsidR="008F630C" w:rsidRPr="00EA7E33" w:rsidRDefault="008F630C" w:rsidP="00763CEC">
            <w:pPr>
              <w:rPr>
                <w:color w:val="00B050"/>
                <w:lang w:val="de-AT"/>
              </w:rPr>
            </w:pPr>
            <w:r w:rsidRPr="00EA7E33">
              <w:rPr>
                <w:color w:val="00B050"/>
                <w:lang w:val="de-AT"/>
              </w:rPr>
              <w:lastRenderedPageBreak/>
              <w:t>Also, wenn es eines Tages regnet, der Herr der Welten – durch sei</w:t>
            </w:r>
            <w:r w:rsidRPr="00EA7E33">
              <w:rPr>
                <w:color w:val="00B050"/>
                <w:lang w:val="de-AT"/>
              </w:rPr>
              <w:softHyphen/>
              <w:t xml:space="preserve">ne Kraft und Macht – legt durch diesen Regen ihre Samen, also, wenn dieser Regen kommt, in die Erde. An diesem </w:t>
            </w:r>
            <w:r w:rsidRPr="00EA7E33">
              <w:rPr>
                <w:color w:val="00B050"/>
                <w:lang w:val="de-AT"/>
              </w:rPr>
              <w:lastRenderedPageBreak/>
              <w:t>Tag entstehen die Trüffelsamen, so sagt man, ich habe es natürlich nicht mit eigenen Augen gesehen, man er</w:t>
            </w:r>
            <w:r w:rsidRPr="00EA7E33">
              <w:rPr>
                <w:color w:val="00B050"/>
                <w:lang w:val="de-AT"/>
              </w:rPr>
              <w:softHyphen/>
              <w:t>zählt es so.</w:t>
            </w:r>
          </w:p>
        </w:tc>
      </w:tr>
      <w:tr w:rsidR="008F630C" w:rsidRPr="00EA7E33" w14:paraId="33A75253" w14:textId="77777777" w:rsidTr="00D35FD8">
        <w:tc>
          <w:tcPr>
            <w:tcW w:w="568" w:type="dxa"/>
          </w:tcPr>
          <w:p w14:paraId="1830D0C5" w14:textId="77777777" w:rsidR="008F630C" w:rsidRPr="00EA7E33" w:rsidRDefault="008F630C" w:rsidP="00763CEC">
            <w:pPr>
              <w:rPr>
                <w:color w:val="00B050"/>
                <w:lang w:val="de-DE"/>
              </w:rPr>
            </w:pPr>
            <w:r>
              <w:rPr>
                <w:color w:val="00B050"/>
                <w:lang w:val="de-DE"/>
              </w:rPr>
              <w:lastRenderedPageBreak/>
              <w:t>5.</w:t>
            </w:r>
          </w:p>
        </w:tc>
        <w:tc>
          <w:tcPr>
            <w:tcW w:w="4124" w:type="dxa"/>
          </w:tcPr>
          <w:p w14:paraId="23C5C5BF" w14:textId="77777777" w:rsidR="008F630C" w:rsidRPr="00EA7E33" w:rsidRDefault="008F630C" w:rsidP="00763CEC">
            <w:pPr>
              <w:rPr>
                <w:color w:val="00B050"/>
                <w:lang w:val="de-DE"/>
              </w:rPr>
            </w:pPr>
            <w:r w:rsidRPr="00EA7E33">
              <w:rPr>
                <w:color w:val="00B050"/>
                <w:lang w:val="de-DE"/>
              </w:rPr>
              <w:t xml:space="preserve">ḏāk an-nhār zād yōm-in yṣīr mǝṭar ygūlūn as-sine č-čime yṣīr čiṯīr xēr baraka, w-ḥagīga zād yṣīr ač-čime ygūm yikṯar, al-mille trūḥ </w:t>
            </w:r>
            <w:r w:rsidRPr="00EA7E33">
              <w:rPr>
                <w:color w:val="00B050"/>
              </w:rPr>
              <w:t>ᵊ</w:t>
            </w:r>
            <w:r w:rsidRPr="00EA7E33">
              <w:rPr>
                <w:color w:val="00B050"/>
                <w:lang w:val="de-DE"/>
              </w:rPr>
              <w:t>tḥūšu b-al-guwāʕi.</w:t>
            </w:r>
          </w:p>
        </w:tc>
        <w:tc>
          <w:tcPr>
            <w:tcW w:w="4380" w:type="dxa"/>
          </w:tcPr>
          <w:p w14:paraId="7540025B" w14:textId="77777777" w:rsidR="008F630C" w:rsidRPr="00EA7E33" w:rsidRDefault="008F630C" w:rsidP="00763CEC">
            <w:pPr>
              <w:rPr>
                <w:color w:val="00B050"/>
                <w:lang w:val="de-AT"/>
              </w:rPr>
            </w:pPr>
            <w:r w:rsidRPr="00EA7E33">
              <w:rPr>
                <w:color w:val="00B050"/>
                <w:lang w:val="de-AT"/>
              </w:rPr>
              <w:t>An jenem Tag, wenn es Regen gibt, sagen sie auch: ‚Dieses Jahr wird es viele Trüffeln geben, gu</w:t>
            </w:r>
            <w:r w:rsidRPr="00EA7E33">
              <w:rPr>
                <w:color w:val="00B050"/>
                <w:lang w:val="de-AT"/>
              </w:rPr>
              <w:softHyphen/>
              <w:t>ter Segen (Gottes).’ Und wirklich beginnen die Trüffeln mehr zu werden und die Leute gehen auf die Felder, um sie zu sam</w:t>
            </w:r>
            <w:r w:rsidRPr="00EA7E33">
              <w:rPr>
                <w:color w:val="00B050"/>
                <w:lang w:val="de-AT"/>
              </w:rPr>
              <w:softHyphen/>
              <w:t>meln.</w:t>
            </w:r>
          </w:p>
        </w:tc>
      </w:tr>
      <w:tr w:rsidR="008F630C" w:rsidRPr="00EA7E33" w14:paraId="4868B23A" w14:textId="77777777" w:rsidTr="00D35FD8">
        <w:tc>
          <w:tcPr>
            <w:tcW w:w="568" w:type="dxa"/>
          </w:tcPr>
          <w:p w14:paraId="350DF7F8" w14:textId="77777777" w:rsidR="008F630C" w:rsidRPr="00C54F26" w:rsidRDefault="008F630C" w:rsidP="00763CEC">
            <w:pPr>
              <w:rPr>
                <w:color w:val="00B050"/>
                <w:lang w:val="de-DE"/>
              </w:rPr>
            </w:pPr>
            <w:r>
              <w:rPr>
                <w:color w:val="00B050"/>
                <w:lang w:val="de-DE"/>
              </w:rPr>
              <w:t>6.</w:t>
            </w:r>
          </w:p>
        </w:tc>
        <w:tc>
          <w:tcPr>
            <w:tcW w:w="4124" w:type="dxa"/>
          </w:tcPr>
          <w:p w14:paraId="73EEB94F" w14:textId="77777777" w:rsidR="008F630C" w:rsidRPr="00C54F26" w:rsidRDefault="008F630C" w:rsidP="00763CEC">
            <w:pPr>
              <w:rPr>
                <w:color w:val="00B050"/>
                <w:lang w:val="de-DE"/>
              </w:rPr>
            </w:pPr>
            <w:r w:rsidRPr="00C54F26">
              <w:rPr>
                <w:color w:val="00B050"/>
                <w:lang w:val="de-DE"/>
              </w:rPr>
              <w:t xml:space="preserve">w-yiǧūn w-ybīʕūn-u b-al-balad, b-Urfa, al yāklūn yākl-u, bī-´ yākl-u mā ybīʕ-u bī yḥūš čiṯīr yiǧi ybīʕ-u. hāḏa zād </w:t>
            </w:r>
            <w:r w:rsidRPr="00EA7E33">
              <w:rPr>
                <w:color w:val="00B050"/>
              </w:rPr>
              <w:t>ᵊ</w:t>
            </w:r>
            <w:r w:rsidRPr="00C54F26">
              <w:rPr>
                <w:color w:val="00B050"/>
                <w:lang w:val="de-DE"/>
              </w:rPr>
              <w:t xml:space="preserve">nsammī-ha xuṯrut ač-čime </w:t>
            </w:r>
          </w:p>
          <w:p w14:paraId="28481233" w14:textId="77777777" w:rsidR="008F630C" w:rsidRPr="00C54F26" w:rsidRDefault="008F630C" w:rsidP="00763CEC">
            <w:pPr>
              <w:rPr>
                <w:color w:val="00B050"/>
                <w:lang w:val="de-DE"/>
              </w:rPr>
            </w:pPr>
            <w:r w:rsidRPr="00C54F26">
              <w:rPr>
                <w:color w:val="00B050"/>
                <w:lang w:val="de-DE"/>
              </w:rPr>
              <w:t xml:space="preserve">SP: bēš ybīʕūn-ha? </w:t>
            </w:r>
          </w:p>
          <w:p w14:paraId="6FEEE3CC" w14:textId="77777777" w:rsidR="008F630C" w:rsidRPr="00C54F26" w:rsidRDefault="008F630C" w:rsidP="00763CEC">
            <w:pPr>
              <w:rPr>
                <w:color w:val="00B050"/>
                <w:lang w:val="de-DE"/>
              </w:rPr>
            </w:pPr>
            <w:r w:rsidRPr="00C54F26">
              <w:rPr>
                <w:color w:val="00B050"/>
                <w:lang w:val="de-DE"/>
              </w:rPr>
              <w:t>al-kīlo ač-čime iḥna b-Urfa huwwa yṣīr</w:t>
            </w:r>
            <w:r w:rsidRPr="00C54F26">
              <w:rPr>
                <w:color w:val="00B050"/>
                <w:szCs w:val="21"/>
                <w:lang w:val="de-DE"/>
              </w:rPr>
              <w:t xml:space="preserve"> šaklēn ṯalāṯa </w:t>
            </w:r>
            <w:r w:rsidRPr="00C54F26">
              <w:rPr>
                <w:color w:val="00B050"/>
                <w:lang w:val="de-DE"/>
              </w:rPr>
              <w:t xml:space="preserve">ngūlu zġār šī, </w:t>
            </w:r>
            <w:r w:rsidRPr="00EA7E33">
              <w:rPr>
                <w:color w:val="00B050"/>
              </w:rPr>
              <w:t>ᵊ</w:t>
            </w:r>
            <w:r w:rsidRPr="00C54F26">
              <w:rPr>
                <w:color w:val="00B050"/>
                <w:lang w:val="de-DE"/>
              </w:rPr>
              <w:t xml:space="preserve">kbār šī ḥabbt al-gidd al-baṭāṭa l-kubāṛ </w:t>
            </w:r>
            <w:r w:rsidRPr="00EA7E33">
              <w:rPr>
                <w:color w:val="00B050"/>
              </w:rPr>
              <w:t>ᵊ</w:t>
            </w:r>
            <w:r w:rsidRPr="00C54F26">
              <w:rPr>
                <w:color w:val="00B050"/>
                <w:lang w:val="de-DE"/>
              </w:rPr>
              <w:t>šwayye.</w:t>
            </w:r>
          </w:p>
        </w:tc>
        <w:tc>
          <w:tcPr>
            <w:tcW w:w="4380" w:type="dxa"/>
          </w:tcPr>
          <w:p w14:paraId="3AA60EEF" w14:textId="77777777" w:rsidR="008F630C" w:rsidRPr="00EA7E33" w:rsidRDefault="008F630C" w:rsidP="00763CEC">
            <w:pPr>
              <w:rPr>
                <w:color w:val="00B050"/>
                <w:lang w:val="de-AT"/>
              </w:rPr>
            </w:pPr>
            <w:r w:rsidRPr="00EA7E33">
              <w:rPr>
                <w:color w:val="00B050"/>
                <w:lang w:val="de-AT"/>
              </w:rPr>
              <w:t>Und sie kommen in die Stadt, nach Urfa, um sie zu verkaufen. Wer sie ißt, der ißt sie; der sie ißt, verkauft sie nicht und der viele sammelt, kommt und ver</w:t>
            </w:r>
            <w:r w:rsidRPr="00EA7E33">
              <w:rPr>
                <w:color w:val="00B050"/>
                <w:lang w:val="de-AT"/>
              </w:rPr>
              <w:softHyphen/>
              <w:t xml:space="preserve">kauft sie. Das nennen wir auch „Fermentation der Trüffeln“ </w:t>
            </w:r>
          </w:p>
          <w:p w14:paraId="0F97AA30" w14:textId="77777777" w:rsidR="008F630C" w:rsidRPr="00EA7E33" w:rsidRDefault="008F630C" w:rsidP="00763CEC">
            <w:pPr>
              <w:rPr>
                <w:color w:val="00B050"/>
                <w:lang w:val="de-AT"/>
              </w:rPr>
            </w:pPr>
            <w:r w:rsidRPr="00EA7E33">
              <w:rPr>
                <w:color w:val="00B050"/>
                <w:lang w:val="de-AT"/>
              </w:rPr>
              <w:t xml:space="preserve">Um wieviel verkaufen sie sie? – Ein Kilo Trüffeln hier bei uns in Urfa </w:t>
            </w:r>
            <w:r w:rsidRPr="00EA7E33">
              <w:rPr>
                <w:i/>
                <w:color w:val="00B050"/>
                <w:szCs w:val="21"/>
                <w:lang w:val="de-AT"/>
              </w:rPr>
              <w:t xml:space="preserve">– </w:t>
            </w:r>
            <w:r w:rsidRPr="00EA7E33">
              <w:rPr>
                <w:color w:val="00B050"/>
                <w:lang w:val="de-AT"/>
              </w:rPr>
              <w:t>da gibt es zwei, drei Sor</w:t>
            </w:r>
            <w:r w:rsidRPr="00EA7E33">
              <w:rPr>
                <w:color w:val="00B050"/>
                <w:lang w:val="de-AT"/>
              </w:rPr>
              <w:softHyphen/>
              <w:t>ten – sagen wir, es gibt kleine und es gibt große, von der Größe einer Kartoffel, ziemlich groß.</w:t>
            </w:r>
          </w:p>
        </w:tc>
      </w:tr>
      <w:tr w:rsidR="008F630C" w:rsidRPr="00EA7E33" w14:paraId="040BC276" w14:textId="77777777" w:rsidTr="00D35FD8">
        <w:tc>
          <w:tcPr>
            <w:tcW w:w="568" w:type="dxa"/>
          </w:tcPr>
          <w:p w14:paraId="738A3D26" w14:textId="77777777" w:rsidR="008F630C" w:rsidRPr="00C54F26" w:rsidRDefault="008F630C" w:rsidP="00763CEC">
            <w:pPr>
              <w:rPr>
                <w:color w:val="00B050"/>
                <w:lang w:val="de-DE"/>
              </w:rPr>
            </w:pPr>
            <w:r>
              <w:rPr>
                <w:color w:val="00B050"/>
                <w:lang w:val="de-DE"/>
              </w:rPr>
              <w:t>7.</w:t>
            </w:r>
          </w:p>
        </w:tc>
        <w:tc>
          <w:tcPr>
            <w:tcW w:w="4124" w:type="dxa"/>
          </w:tcPr>
          <w:p w14:paraId="1958D218" w14:textId="77777777" w:rsidR="008F630C" w:rsidRPr="00C54F26" w:rsidRDefault="008F630C" w:rsidP="00763CEC">
            <w:pPr>
              <w:rPr>
                <w:color w:val="00B050"/>
                <w:lang w:val="de-DE"/>
              </w:rPr>
            </w:pPr>
            <w:r w:rsidRPr="00C54F26">
              <w:rPr>
                <w:color w:val="00B050"/>
                <w:lang w:val="de-DE"/>
              </w:rPr>
              <w:t xml:space="preserve">kīlō b-ʕašir lērāt, ḥatta ṯnaʕaš līra. yōm yṣīr čiṯīr </w:t>
            </w:r>
            <w:r w:rsidRPr="00C54F26">
              <w:rPr>
                <w:color w:val="00B050"/>
                <w:szCs w:val="21"/>
                <w:lang w:val="de-DE"/>
              </w:rPr>
              <w:t>yigaʕ ʕas-</w:t>
            </w:r>
            <w:r w:rsidRPr="00C54F26">
              <w:rPr>
                <w:color w:val="00B050"/>
                <w:lang w:val="de-DE"/>
              </w:rPr>
              <w:t>sabʕe. az-zġār ybīʕūn-u b-xams lērāt. yōm-inn-u yṣīr galīl zihīd yilga l-al-ʕišrīn līra, yaʕni yōm-in māmiš. yōm-inn-u čiṯīr ǟǟǟ… yirxaṣ.</w:t>
            </w:r>
          </w:p>
        </w:tc>
        <w:tc>
          <w:tcPr>
            <w:tcW w:w="4380" w:type="dxa"/>
          </w:tcPr>
          <w:p w14:paraId="7F809CC9" w14:textId="77777777" w:rsidR="008F630C" w:rsidRPr="00EA7E33" w:rsidRDefault="008F630C" w:rsidP="00763CEC">
            <w:pPr>
              <w:rPr>
                <w:color w:val="00B050"/>
              </w:rPr>
            </w:pPr>
            <w:r w:rsidRPr="00EA7E33">
              <w:rPr>
                <w:color w:val="00B050"/>
                <w:lang w:val="de-AT"/>
              </w:rPr>
              <w:t>Das Kilo kostet 10 Lira,</w:t>
            </w:r>
            <w:r w:rsidRPr="00BA18ED">
              <w:rPr>
                <w:rStyle w:val="FootnoteReference"/>
              </w:rPr>
              <w:footnoteReference w:id="16"/>
            </w:r>
            <w:r w:rsidRPr="00EA7E33">
              <w:rPr>
                <w:color w:val="00B050"/>
                <w:lang w:val="de-AT"/>
              </w:rPr>
              <w:t xml:space="preserve"> sogar 12 Lira. Wenn es viele gibt, fällt (der Preis) auf 7. Die kleinen verkaufen sie um 5 Lira. Wenn es wenige gibt, steigen sie auf 20 Lira, also wenn es (fast) keine gibt. </w:t>
            </w:r>
            <w:r w:rsidRPr="00EA7E33">
              <w:rPr>
                <w:color w:val="00B050"/>
              </w:rPr>
              <w:t>Wenn es viele gibt, werden sie billig.</w:t>
            </w:r>
          </w:p>
        </w:tc>
      </w:tr>
      <w:tr w:rsidR="008F630C" w:rsidRPr="00EA7E33" w14:paraId="076F5978" w14:textId="77777777" w:rsidTr="00D35FD8">
        <w:tc>
          <w:tcPr>
            <w:tcW w:w="568" w:type="dxa"/>
          </w:tcPr>
          <w:p w14:paraId="522FCAA9" w14:textId="77777777" w:rsidR="008F630C" w:rsidRPr="00EA7E33" w:rsidRDefault="008F630C" w:rsidP="00763CEC">
            <w:pPr>
              <w:rPr>
                <w:color w:val="00B050"/>
              </w:rPr>
            </w:pPr>
            <w:r>
              <w:rPr>
                <w:color w:val="00B050"/>
              </w:rPr>
              <w:t>8.</w:t>
            </w:r>
          </w:p>
        </w:tc>
        <w:tc>
          <w:tcPr>
            <w:tcW w:w="4124" w:type="dxa"/>
          </w:tcPr>
          <w:p w14:paraId="0E7E8C2A" w14:textId="77777777" w:rsidR="008F630C" w:rsidRPr="00EA7E33" w:rsidRDefault="008F630C" w:rsidP="00763CEC">
            <w:pPr>
              <w:rPr>
                <w:color w:val="00B050"/>
              </w:rPr>
            </w:pPr>
            <w:r w:rsidRPr="00EA7E33">
              <w:rPr>
                <w:color w:val="00B050"/>
              </w:rPr>
              <w:t>ač-čime ᵊhnīt-u hāḏi hiyye ač-čime ʕād ᵊšnōn nsawwī-´? ač-čime iḥna hēne ᵊnǧīb-u bī-hum ysawwūn kabāb-u. yǧībūn laḥam qīyme huw</w:t>
            </w:r>
            <w:r w:rsidRPr="00EA7E33">
              <w:rPr>
                <w:color w:val="00B050"/>
              </w:rPr>
              <w:softHyphen/>
              <w:t>wa wa-laḥam al-qīyme yugur</w:t>
            </w:r>
            <w:r w:rsidRPr="00EA7E33">
              <w:rPr>
                <w:color w:val="00B050"/>
              </w:rPr>
              <w:softHyphen/>
              <w:t>ḏ̣ūn-u ʕala bʕaḏ̣-u, yxalṭūn-u.</w:t>
            </w:r>
          </w:p>
        </w:tc>
        <w:tc>
          <w:tcPr>
            <w:tcW w:w="4380" w:type="dxa"/>
          </w:tcPr>
          <w:p w14:paraId="27D3E7C6" w14:textId="77777777" w:rsidR="008F630C" w:rsidRPr="00EA7E33" w:rsidRDefault="008F630C" w:rsidP="00763CEC">
            <w:pPr>
              <w:rPr>
                <w:color w:val="00B050"/>
                <w:lang w:val="de-AT"/>
              </w:rPr>
            </w:pPr>
            <w:r w:rsidRPr="00EA7E33">
              <w:rPr>
                <w:color w:val="00B050"/>
                <w:lang w:val="de-AT"/>
              </w:rPr>
              <w:t>Die Trüffeln, das sind also die Trüffeln, wie bereiten wir sie zu? Wir hier bringen die Trüffeln… es gibt welche, die machen Ke</w:t>
            </w:r>
            <w:r w:rsidRPr="00EA7E33">
              <w:rPr>
                <w:color w:val="00B050"/>
                <w:lang w:val="de-AT"/>
              </w:rPr>
              <w:softHyphen/>
              <w:t>bab daraus. Sie bringen Fleisch zum Faschieren und faschieren sie dann mit dem Fleisch zusam</w:t>
            </w:r>
            <w:r w:rsidRPr="00EA7E33">
              <w:rPr>
                <w:color w:val="00B050"/>
                <w:lang w:val="de-AT"/>
              </w:rPr>
              <w:softHyphen/>
              <w:t>men, sie vermischen es.</w:t>
            </w:r>
          </w:p>
        </w:tc>
      </w:tr>
      <w:tr w:rsidR="008F630C" w:rsidRPr="00EA7E33" w14:paraId="6E68FED8" w14:textId="77777777" w:rsidTr="00D35FD8">
        <w:tc>
          <w:tcPr>
            <w:tcW w:w="568" w:type="dxa"/>
          </w:tcPr>
          <w:p w14:paraId="55C80F75" w14:textId="77777777" w:rsidR="008F630C" w:rsidRPr="00C54F26" w:rsidRDefault="008F630C" w:rsidP="00763CEC">
            <w:pPr>
              <w:rPr>
                <w:color w:val="00B050"/>
                <w:lang w:val="de-DE"/>
              </w:rPr>
            </w:pPr>
            <w:r>
              <w:rPr>
                <w:color w:val="00B050"/>
                <w:lang w:val="de-DE"/>
              </w:rPr>
              <w:t>9.</w:t>
            </w:r>
          </w:p>
        </w:tc>
        <w:tc>
          <w:tcPr>
            <w:tcW w:w="4124" w:type="dxa"/>
          </w:tcPr>
          <w:p w14:paraId="7705E48D" w14:textId="77777777" w:rsidR="008F630C" w:rsidRPr="00C54F26" w:rsidRDefault="008F630C" w:rsidP="00763CEC">
            <w:pPr>
              <w:rPr>
                <w:color w:val="00B050"/>
                <w:lang w:val="de-DE"/>
              </w:rPr>
            </w:pPr>
            <w:r w:rsidRPr="00C54F26">
              <w:rPr>
                <w:color w:val="00B050"/>
                <w:lang w:val="de-DE"/>
              </w:rPr>
              <w:t>w-b-al… šifit al-maġrib yōm-in sawwēna l-kabāb, yḏ̣ammūn-u sāda qīyma, sāda kabāb. čime w-laḥam, yišwūn-u yāklūn-u yō… ygaššrūn-u yugurḏ̣ūn-u bsāgit-ha maʕ al-qīyme.</w:t>
            </w:r>
          </w:p>
        </w:tc>
        <w:tc>
          <w:tcPr>
            <w:tcW w:w="4380" w:type="dxa"/>
          </w:tcPr>
          <w:p w14:paraId="381DE863" w14:textId="77777777" w:rsidR="008F630C" w:rsidRPr="00EA7E33" w:rsidRDefault="008F630C" w:rsidP="00763CEC">
            <w:pPr>
              <w:rPr>
                <w:color w:val="00B050"/>
                <w:lang w:val="de-AT"/>
              </w:rPr>
            </w:pPr>
            <w:r w:rsidRPr="00EA7E33">
              <w:rPr>
                <w:color w:val="00B050"/>
                <w:lang w:val="de-AT"/>
              </w:rPr>
              <w:t>Und… du hast doch gestern abend gesehen, wie wir das Ke</w:t>
            </w:r>
            <w:r w:rsidRPr="00EA7E33">
              <w:rPr>
                <w:color w:val="00B050"/>
                <w:lang w:val="de-AT"/>
              </w:rPr>
              <w:softHyphen/>
              <w:t>bab gemacht haben… sie geben reines Faschiertes dazu, einfa</w:t>
            </w:r>
            <w:r w:rsidRPr="00EA7E33">
              <w:rPr>
                <w:color w:val="00B050"/>
                <w:lang w:val="de-AT"/>
              </w:rPr>
              <w:softHyphen/>
              <w:t>ches Kebab, nur Trüffeln und Fleisch. Sie kochen und sie essen sie. Sie schälen sie und faschie</w:t>
            </w:r>
            <w:r w:rsidRPr="00EA7E33">
              <w:rPr>
                <w:color w:val="00B050"/>
                <w:lang w:val="de-AT"/>
              </w:rPr>
              <w:softHyphen/>
              <w:t>ren sie zusammen mit dem Fleisch.</w:t>
            </w:r>
          </w:p>
        </w:tc>
      </w:tr>
      <w:tr w:rsidR="008F630C" w:rsidRPr="00EA7E33" w14:paraId="1F8994B7" w14:textId="77777777" w:rsidTr="00D35FD8">
        <w:tc>
          <w:tcPr>
            <w:tcW w:w="568" w:type="dxa"/>
          </w:tcPr>
          <w:p w14:paraId="4D059F5A" w14:textId="77777777" w:rsidR="008F630C" w:rsidRPr="00C54F26" w:rsidRDefault="008F630C" w:rsidP="00763CEC">
            <w:pPr>
              <w:rPr>
                <w:color w:val="00B050"/>
                <w:lang w:val="de-DE"/>
              </w:rPr>
            </w:pPr>
            <w:r>
              <w:rPr>
                <w:color w:val="00B050"/>
                <w:lang w:val="de-DE"/>
              </w:rPr>
              <w:t>10.</w:t>
            </w:r>
          </w:p>
        </w:tc>
        <w:tc>
          <w:tcPr>
            <w:tcW w:w="4124" w:type="dxa"/>
          </w:tcPr>
          <w:p w14:paraId="6BBF1556" w14:textId="77777777" w:rsidR="008F630C" w:rsidRPr="00EA7E33" w:rsidRDefault="008F630C" w:rsidP="00763CEC">
            <w:pPr>
              <w:rPr>
                <w:color w:val="00B050"/>
                <w:lang w:val="de-DE"/>
              </w:rPr>
            </w:pPr>
            <w:r w:rsidRPr="00C54F26">
              <w:rPr>
                <w:color w:val="00B050"/>
                <w:lang w:val="de-DE"/>
              </w:rPr>
              <w:t xml:space="preserve">w-iḥna waḷḷa kabāb-u mā sawwēna [mā] ngul-l-ak yaʕni sawwēna, amma ygūlūn hīčiḏ. iḥna sawwēna nga… nǧību nugurḏ̣-u </w:t>
            </w:r>
            <w:r w:rsidRPr="00EA7E33">
              <w:rPr>
                <w:color w:val="00B050"/>
              </w:rPr>
              <w:t>ᵊ</w:t>
            </w:r>
            <w:r w:rsidRPr="00C54F26">
              <w:rPr>
                <w:color w:val="00B050"/>
                <w:lang w:val="de-DE"/>
              </w:rPr>
              <w:t xml:space="preserve">nqassl-u zēn hī w-gǝšir-he mā ngaššr-u nugurḏ̣-u inǧe ad-dōġrama ngūl w-fra… </w:t>
            </w:r>
            <w:r w:rsidRPr="00EA7E33">
              <w:rPr>
                <w:color w:val="00B050"/>
              </w:rPr>
              <w:t>ᵊ</w:t>
            </w:r>
            <w:r w:rsidRPr="00EA7E33">
              <w:rPr>
                <w:color w:val="00B050"/>
                <w:lang w:val="de-DE"/>
              </w:rPr>
              <w:t>zġār.</w:t>
            </w:r>
          </w:p>
        </w:tc>
        <w:tc>
          <w:tcPr>
            <w:tcW w:w="4380" w:type="dxa"/>
          </w:tcPr>
          <w:p w14:paraId="1CA275B0" w14:textId="77777777" w:rsidR="008F630C" w:rsidRPr="00EA7E33" w:rsidRDefault="008F630C" w:rsidP="00763CEC">
            <w:pPr>
              <w:rPr>
                <w:color w:val="00B050"/>
                <w:lang w:val="de-AT"/>
              </w:rPr>
            </w:pPr>
            <w:r w:rsidRPr="00EA7E33">
              <w:rPr>
                <w:color w:val="00B050"/>
                <w:lang w:val="de-AT"/>
              </w:rPr>
              <w:t xml:space="preserve">Was uns betrifft, so haben wir noch nie Kebab daraus gemacht. Ich sage dir nicht, daß wir das je gemacht haben, aber sie sagen, so (macht man es). Wir machten, wir nehmen sie und hacken sie ganz fein, wir waschen sie gut samt der Schale, wir schälen sie nicht, wir hacken </w:t>
            </w:r>
            <w:r w:rsidRPr="00EA7E33">
              <w:rPr>
                <w:color w:val="00B050"/>
                <w:lang w:val="de-AT"/>
              </w:rPr>
              <w:lastRenderedPageBreak/>
              <w:t>sie ganz fein, wir sagen… klein.</w:t>
            </w:r>
          </w:p>
        </w:tc>
      </w:tr>
      <w:tr w:rsidR="008F630C" w:rsidRPr="00EA7E33" w14:paraId="07235C96" w14:textId="77777777" w:rsidTr="00D35FD8">
        <w:tc>
          <w:tcPr>
            <w:tcW w:w="568" w:type="dxa"/>
          </w:tcPr>
          <w:p w14:paraId="7C1AF7A9" w14:textId="77777777" w:rsidR="008F630C" w:rsidRPr="00C54F26" w:rsidRDefault="008F630C" w:rsidP="00763CEC">
            <w:pPr>
              <w:rPr>
                <w:color w:val="00B050"/>
                <w:lang w:val="de-DE"/>
              </w:rPr>
            </w:pPr>
            <w:r>
              <w:rPr>
                <w:color w:val="00B050"/>
                <w:lang w:val="de-DE"/>
              </w:rPr>
              <w:lastRenderedPageBreak/>
              <w:t>11.</w:t>
            </w:r>
          </w:p>
        </w:tc>
        <w:tc>
          <w:tcPr>
            <w:tcW w:w="4124" w:type="dxa"/>
          </w:tcPr>
          <w:p w14:paraId="319BFDAA" w14:textId="77777777" w:rsidR="008F630C" w:rsidRPr="00C54F26" w:rsidRDefault="008F630C" w:rsidP="00763CEC">
            <w:pPr>
              <w:rPr>
                <w:color w:val="00B050"/>
                <w:lang w:val="de-DE"/>
              </w:rPr>
            </w:pPr>
            <w:r w:rsidRPr="00C54F26">
              <w:rPr>
                <w:color w:val="00B050"/>
                <w:lang w:val="de-DE"/>
              </w:rPr>
              <w:t>w ba-s-samin guṭma nḥam</w:t>
            </w:r>
            <w:r w:rsidRPr="00C54F26">
              <w:rPr>
                <w:color w:val="00B050"/>
                <w:lang w:val="de-DE"/>
              </w:rPr>
              <w:softHyphen/>
              <w:t xml:space="preserve">ṣ-u. nḥuṭṭ ʕalē-´ bēḏ̣, niksir ʕalē-´ bēḏ̣, nākl-u hīčiḏ. iḥna hīčiḏ </w:t>
            </w:r>
            <w:bookmarkStart w:id="41" w:name="_Hlk132715982"/>
            <w:r w:rsidRPr="00C54F26">
              <w:rPr>
                <w:color w:val="00B050"/>
                <w:lang w:val="de-DE"/>
              </w:rPr>
              <w:t>čalēna</w:t>
            </w:r>
            <w:bookmarkEnd w:id="41"/>
            <w:r w:rsidRPr="00C54F26">
              <w:rPr>
                <w:color w:val="00B050"/>
                <w:lang w:val="de-DE"/>
              </w:rPr>
              <w:t xml:space="preserve">, kabāb-u āni mā </w:t>
            </w:r>
            <w:bookmarkStart w:id="42" w:name="_Hlk132715987"/>
            <w:r w:rsidRPr="00C54F26">
              <w:rPr>
                <w:color w:val="00B050"/>
                <w:lang w:val="de-DE"/>
              </w:rPr>
              <w:t>čalēt-u</w:t>
            </w:r>
            <w:bookmarkEnd w:id="42"/>
            <w:r w:rsidRPr="00C54F26">
              <w:rPr>
                <w:color w:val="00B050"/>
                <w:lang w:val="de-DE"/>
              </w:rPr>
              <w:t xml:space="preserve">. </w:t>
            </w:r>
          </w:p>
        </w:tc>
        <w:tc>
          <w:tcPr>
            <w:tcW w:w="4380" w:type="dxa"/>
          </w:tcPr>
          <w:p w14:paraId="485F328E" w14:textId="77777777" w:rsidR="008F630C" w:rsidRPr="00EA7E33" w:rsidRDefault="008F630C" w:rsidP="00763CEC">
            <w:pPr>
              <w:rPr>
                <w:color w:val="00B050"/>
                <w:lang w:val="de-AT"/>
              </w:rPr>
            </w:pPr>
            <w:r w:rsidRPr="00EA7E33">
              <w:rPr>
                <w:color w:val="00B050"/>
                <w:lang w:val="de-AT"/>
              </w:rPr>
              <w:t>Wir rösten sie ein wenig in Butter</w:t>
            </w:r>
            <w:r w:rsidRPr="00EA7E33">
              <w:rPr>
                <w:color w:val="00B050"/>
                <w:lang w:val="de-AT"/>
              </w:rPr>
              <w:softHyphen/>
              <w:t>schmalz und geben Eier dazu, wir schlagen Eier darüber und essen sie so. So habe ich sie schon gegessen, aber Kebab habe ich davon noch nie gegessen.</w:t>
            </w:r>
          </w:p>
        </w:tc>
      </w:tr>
      <w:tr w:rsidR="008F630C" w:rsidRPr="00EA7E33" w14:paraId="718424ED" w14:textId="77777777" w:rsidTr="00D35FD8">
        <w:tc>
          <w:tcPr>
            <w:tcW w:w="568" w:type="dxa"/>
          </w:tcPr>
          <w:p w14:paraId="72A3A8A7" w14:textId="77777777" w:rsidR="008F630C" w:rsidRPr="00C54F26" w:rsidRDefault="008F630C" w:rsidP="00763CEC">
            <w:pPr>
              <w:rPr>
                <w:color w:val="00B050"/>
                <w:lang w:val="de-DE"/>
              </w:rPr>
            </w:pPr>
            <w:r>
              <w:rPr>
                <w:color w:val="00B050"/>
                <w:lang w:val="de-DE"/>
              </w:rPr>
              <w:t>12.</w:t>
            </w:r>
          </w:p>
        </w:tc>
        <w:tc>
          <w:tcPr>
            <w:tcW w:w="4124" w:type="dxa"/>
          </w:tcPr>
          <w:p w14:paraId="0B89F76C" w14:textId="77777777" w:rsidR="008F630C" w:rsidRPr="00C54F26" w:rsidRDefault="008F630C" w:rsidP="00763CEC">
            <w:pPr>
              <w:rPr>
                <w:color w:val="00B050"/>
                <w:lang w:val="de-DE"/>
              </w:rPr>
            </w:pPr>
            <w:r w:rsidRPr="00C54F26">
              <w:rPr>
                <w:color w:val="00B050"/>
                <w:lang w:val="de-DE"/>
              </w:rPr>
              <w:t>šī ygūlūn zēn ygūlūn al-čime miššān al-ʕēn zēn. yōm-in hīčiḏ tikšim miṯil baṭāṭa m-al-waṣṭa, tiʕṣir mayyit-he b-ʕēn-ak, miššān al-</w:t>
            </w:r>
            <w:r w:rsidRPr="00EA7E33">
              <w:rPr>
                <w:color w:val="00B050"/>
              </w:rPr>
              <w:t>ᵊ</w:t>
            </w:r>
            <w:r w:rsidRPr="00C54F26">
              <w:rPr>
                <w:color w:val="00B050"/>
                <w:lang w:val="de-DE"/>
              </w:rPr>
              <w:t>ʕyūn zēn. šife l-al-</w:t>
            </w:r>
            <w:r w:rsidRPr="00C54F26">
              <w:rPr>
                <w:color w:val="00B050"/>
                <w:vertAlign w:val="superscript"/>
                <w:lang w:val="de-DE"/>
              </w:rPr>
              <w:t xml:space="preserve"> </w:t>
            </w:r>
            <w:r w:rsidRPr="00EA7E33">
              <w:rPr>
                <w:color w:val="00B050"/>
              </w:rPr>
              <w:t>ᵊ</w:t>
            </w:r>
            <w:r w:rsidRPr="00C54F26">
              <w:rPr>
                <w:color w:val="00B050"/>
                <w:lang w:val="de-DE"/>
              </w:rPr>
              <w:t xml:space="preserve">ʕyūn. yaʕni l </w:t>
            </w:r>
            <w:r w:rsidRPr="00EA7E33">
              <w:rPr>
                <w:color w:val="00B050"/>
              </w:rPr>
              <w:t>ᵊ</w:t>
            </w:r>
            <w:r w:rsidRPr="00C54F26">
              <w:rPr>
                <w:color w:val="00B050"/>
                <w:lang w:val="de-DE"/>
              </w:rPr>
              <w:t>ʕyūn-u guṭma yōǧʕinn-u al yidmaʕin.</w:t>
            </w:r>
          </w:p>
        </w:tc>
        <w:tc>
          <w:tcPr>
            <w:tcW w:w="4380" w:type="dxa"/>
          </w:tcPr>
          <w:p w14:paraId="46E59B50" w14:textId="77777777" w:rsidR="008F630C" w:rsidRPr="00EA7E33" w:rsidRDefault="008F630C" w:rsidP="00763CEC">
            <w:pPr>
              <w:rPr>
                <w:color w:val="00B050"/>
                <w:lang w:val="de-AT"/>
              </w:rPr>
            </w:pPr>
            <w:r w:rsidRPr="00EA7E33">
              <w:rPr>
                <w:color w:val="00B050"/>
                <w:lang w:val="de-AT"/>
              </w:rPr>
              <w:t>Man sagt, sie sind gut, die Trüffel, sie ist gut für die Augen. Wenn du so wie eine Kartoffel in der Mitte auseinander schneidest und den Saft in dein Auge preßt, dann ist das gut für die Augen, ein Heilmit</w:t>
            </w:r>
            <w:r w:rsidRPr="00EA7E33">
              <w:rPr>
                <w:color w:val="00B050"/>
                <w:lang w:val="de-AT"/>
              </w:rPr>
              <w:softHyphen/>
              <w:t xml:space="preserve">tel für die Augen. Also für den, dem die Augen ein wenig schmerzen, dem sie tränen. </w:t>
            </w:r>
          </w:p>
        </w:tc>
      </w:tr>
      <w:tr w:rsidR="008F630C" w:rsidRPr="00EA7E33" w14:paraId="68F58B40" w14:textId="77777777" w:rsidTr="00D35FD8">
        <w:tc>
          <w:tcPr>
            <w:tcW w:w="568" w:type="dxa"/>
          </w:tcPr>
          <w:p w14:paraId="75898245" w14:textId="77777777" w:rsidR="008F630C" w:rsidRPr="00C54F26" w:rsidRDefault="008F630C" w:rsidP="00763CEC">
            <w:pPr>
              <w:rPr>
                <w:color w:val="00B050"/>
                <w:lang w:val="de-DE"/>
              </w:rPr>
            </w:pPr>
            <w:r>
              <w:rPr>
                <w:color w:val="00B050"/>
                <w:lang w:val="de-DE"/>
              </w:rPr>
              <w:t>13.</w:t>
            </w:r>
          </w:p>
        </w:tc>
        <w:tc>
          <w:tcPr>
            <w:tcW w:w="4124" w:type="dxa"/>
          </w:tcPr>
          <w:p w14:paraId="375779BE" w14:textId="77777777" w:rsidR="008F630C" w:rsidRPr="00C54F26" w:rsidRDefault="008F630C" w:rsidP="00763CEC">
            <w:pPr>
              <w:rPr>
                <w:color w:val="00B050"/>
                <w:lang w:val="de-DE"/>
              </w:rPr>
            </w:pPr>
            <w:r w:rsidRPr="00C54F26">
              <w:rPr>
                <w:color w:val="00B050"/>
                <w:lang w:val="de-DE"/>
              </w:rPr>
              <w:t xml:space="preserve">al yšūf gāḷ guṭma ygūl ʕēn-i ǧaʕad </w:t>
            </w:r>
            <w:r w:rsidRPr="00EA7E33">
              <w:rPr>
                <w:color w:val="00B050"/>
              </w:rPr>
              <w:t>ᵊ</w:t>
            </w:r>
            <w:r w:rsidRPr="00C54F26">
              <w:rPr>
                <w:color w:val="00B050"/>
                <w:lang w:val="de-DE"/>
              </w:rPr>
              <w:t xml:space="preserve">tšūf hīčiḏ. bulānǝk </w:t>
            </w:r>
            <w:r w:rsidRPr="00EA7E33">
              <w:rPr>
                <w:color w:val="00B050"/>
              </w:rPr>
              <w:t>ᵊ</w:t>
            </w:r>
            <w:r w:rsidRPr="00C54F26">
              <w:rPr>
                <w:color w:val="00B050"/>
                <w:lang w:val="de-DE"/>
              </w:rPr>
              <w:t>ngūl yaʕni yšūf galīl. yiʕṣir ač-čime b-ʕēn-u ygūlūn zād, ygūlūn zād šife… l-al-</w:t>
            </w:r>
            <w:r w:rsidRPr="00C54F26">
              <w:rPr>
                <w:color w:val="00B050"/>
                <w:vertAlign w:val="superscript"/>
                <w:lang w:val="de-DE"/>
              </w:rPr>
              <w:t xml:space="preserve"> </w:t>
            </w:r>
            <w:r w:rsidRPr="00EA7E33">
              <w:rPr>
                <w:color w:val="00B050"/>
              </w:rPr>
              <w:t>ᵊ</w:t>
            </w:r>
            <w:r w:rsidRPr="00C54F26">
              <w:rPr>
                <w:color w:val="00B050"/>
                <w:lang w:val="de-DE"/>
              </w:rPr>
              <w:t>ʕyūn.</w:t>
            </w:r>
          </w:p>
        </w:tc>
        <w:tc>
          <w:tcPr>
            <w:tcW w:w="4380" w:type="dxa"/>
          </w:tcPr>
          <w:p w14:paraId="31E63E6C" w14:textId="77777777" w:rsidR="008F630C" w:rsidRPr="00EA7E33" w:rsidRDefault="008F630C" w:rsidP="00763CEC">
            <w:pPr>
              <w:rPr>
                <w:color w:val="00B050"/>
                <w:lang w:val="de-AT"/>
              </w:rPr>
            </w:pPr>
            <w:r w:rsidRPr="00EA7E33">
              <w:rPr>
                <w:color w:val="00B050"/>
                <w:lang w:val="de-AT"/>
              </w:rPr>
              <w:t>Der wenig sieht, der sagt, mein Auge sieht so, trübe sagen wir (auf Türkisch), also der, der schlecht sieht. Er preßt Trüffeln in sein Auge und sie sagen, sie sagen, das ist ein Heilmittel… für die Augen.</w:t>
            </w:r>
          </w:p>
        </w:tc>
      </w:tr>
    </w:tbl>
    <w:p w14:paraId="14031DD9" w14:textId="77777777" w:rsidR="007140B6" w:rsidRDefault="007140B6">
      <w:pPr>
        <w:rPr>
          <w:color w:val="00B050"/>
        </w:rPr>
      </w:pPr>
    </w:p>
    <w:p w14:paraId="09588F4A" w14:textId="77777777" w:rsidR="007140B6" w:rsidRDefault="00000000">
      <w:pPr>
        <w:pStyle w:val="Heading2"/>
        <w:rPr>
          <w:lang w:val="en-US"/>
        </w:rPr>
      </w:pPr>
      <w:bookmarkStart w:id="43" w:name="_Toc156305414"/>
      <w:r>
        <w:rPr>
          <w:lang w:val="en-US"/>
        </w:rPr>
        <w:t>Urfa-044: Urfa-044_Sacks-Harran-2010 [published in M. Klimiuk 2021]</w:t>
      </w:r>
      <w:bookmarkEnd w:id="43"/>
    </w:p>
    <w:p w14:paraId="1CE79877" w14:textId="77777777" w:rsidR="00D83BA2" w:rsidRPr="004F536E" w:rsidRDefault="00D83BA2" w:rsidP="00D83BA2">
      <w:pPr>
        <w:pStyle w:val="List"/>
        <w:rPr>
          <w:color w:val="00B050"/>
          <w:lang w:val="en-US"/>
        </w:rPr>
      </w:pPr>
      <w:r w:rsidRPr="004F536E">
        <w:rPr>
          <w:color w:val="00B050"/>
          <w:lang w:val="en-US"/>
        </w:rPr>
        <w:t>Ismail, 7 May 2010</w:t>
      </w:r>
    </w:p>
    <w:p w14:paraId="7BD0CD71" w14:textId="77777777" w:rsidR="00D83BA2" w:rsidRPr="004F536E" w:rsidRDefault="00D83BA2" w:rsidP="00D83BA2">
      <w:pPr>
        <w:pStyle w:val="List"/>
        <w:rPr>
          <w:color w:val="00B050"/>
          <w:lang w:val="en-US"/>
        </w:rPr>
      </w:pPr>
      <w:r w:rsidRPr="004F536E">
        <w:rPr>
          <w:color w:val="00B050"/>
          <w:lang w:val="en-US"/>
        </w:rPr>
        <w:t>2:40</w:t>
      </w:r>
    </w:p>
    <w:p w14:paraId="14665B71" w14:textId="77777777" w:rsidR="00D83BA2" w:rsidRPr="004F536E" w:rsidRDefault="00D83BA2" w:rsidP="00D83BA2">
      <w:pPr>
        <w:pStyle w:val="List"/>
        <w:rPr>
          <w:color w:val="00B050"/>
          <w:lang w:val="en-US"/>
        </w:rPr>
      </w:pPr>
    </w:p>
    <w:tbl>
      <w:tblPr>
        <w:tblW w:w="9062" w:type="dxa"/>
        <w:tblInd w:w="1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08"/>
        <w:gridCol w:w="4226"/>
        <w:gridCol w:w="4228"/>
      </w:tblGrid>
      <w:tr w:rsidR="00D83BA2" w:rsidRPr="004F536E" w14:paraId="4F11B6AA" w14:textId="77777777" w:rsidTr="00763CEC">
        <w:tc>
          <w:tcPr>
            <w:tcW w:w="608" w:type="dxa"/>
            <w:shd w:val="clear" w:color="auto" w:fill="auto"/>
            <w:tcMar>
              <w:left w:w="108" w:type="dxa"/>
            </w:tcMar>
          </w:tcPr>
          <w:p w14:paraId="35CECD67" w14:textId="77777777" w:rsidR="00D83BA2" w:rsidRPr="004F536E" w:rsidRDefault="00D83BA2" w:rsidP="00763CEC">
            <w:pPr>
              <w:rPr>
                <w:color w:val="00B050"/>
                <w:szCs w:val="22"/>
                <w:lang w:val="en-US"/>
              </w:rPr>
            </w:pPr>
            <w:r w:rsidRPr="004F536E">
              <w:rPr>
                <w:color w:val="00B050"/>
                <w:szCs w:val="22"/>
                <w:lang w:val="en-US"/>
              </w:rPr>
              <w:t>1.1</w:t>
            </w:r>
          </w:p>
        </w:tc>
        <w:tc>
          <w:tcPr>
            <w:tcW w:w="4226" w:type="dxa"/>
            <w:shd w:val="clear" w:color="auto" w:fill="auto"/>
            <w:tcMar>
              <w:left w:w="108" w:type="dxa"/>
            </w:tcMar>
          </w:tcPr>
          <w:p w14:paraId="59AAA99B" w14:textId="77777777" w:rsidR="00D83BA2" w:rsidRPr="004F536E" w:rsidRDefault="00D83BA2" w:rsidP="00763CEC">
            <w:pPr>
              <w:rPr>
                <w:color w:val="00B050"/>
                <w:szCs w:val="22"/>
              </w:rPr>
            </w:pPr>
            <w:r w:rsidRPr="004F536E">
              <w:rPr>
                <w:i/>
                <w:color w:val="00B050"/>
                <w:szCs w:val="22"/>
                <w:lang w:val="en-US"/>
              </w:rPr>
              <w:t>iḥna hēne, al-ʕalīǧe</w:t>
            </w:r>
            <w:r w:rsidRPr="00BA18ED">
              <w:rPr>
                <w:rStyle w:val="FootnoteReference"/>
              </w:rPr>
              <w:footnoteReference w:id="17"/>
            </w:r>
            <w:r w:rsidRPr="004F536E">
              <w:rPr>
                <w:i/>
                <w:color w:val="00B050"/>
                <w:szCs w:val="22"/>
                <w:lang w:val="en-US"/>
              </w:rPr>
              <w:t xml:space="preserve"> ta-ngūl, al-ḥunṭa wēya aš-šiʕīr wēya</w:t>
            </w:r>
            <w:r w:rsidRPr="00BA18ED">
              <w:rPr>
                <w:rStyle w:val="FootnoteReference"/>
              </w:rPr>
              <w:footnoteReference w:id="18"/>
            </w:r>
            <w:r w:rsidRPr="004F536E">
              <w:rPr>
                <w:i/>
                <w:color w:val="00B050"/>
                <w:szCs w:val="22"/>
                <w:lang w:val="en-US"/>
              </w:rPr>
              <w:t xml:space="preserve"> kull šakle nḥuṭṭ-u b-al… aṭ-ṭōrba nsammī-he, ṭōrba, čwāl ta-ngul-il-he bi-de</w:t>
            </w:r>
            <w:r w:rsidRPr="00BA18ED">
              <w:rPr>
                <w:rStyle w:val="FootnoteReference"/>
              </w:rPr>
              <w:footnoteReference w:id="19"/>
            </w:r>
            <w:r w:rsidRPr="004F536E">
              <w:rPr>
                <w:i/>
                <w:color w:val="00B050"/>
                <w:szCs w:val="22"/>
                <w:lang w:val="en-US"/>
              </w:rPr>
              <w:t xml:space="preserve"> ngul-l-he ʕalīǧe.</w:t>
            </w:r>
          </w:p>
        </w:tc>
        <w:tc>
          <w:tcPr>
            <w:tcW w:w="4228" w:type="dxa"/>
            <w:shd w:val="clear" w:color="auto" w:fill="auto"/>
            <w:tcMar>
              <w:left w:w="108" w:type="dxa"/>
            </w:tcMar>
          </w:tcPr>
          <w:p w14:paraId="03397A33" w14:textId="77777777" w:rsidR="00D83BA2" w:rsidRPr="004F536E" w:rsidRDefault="00D83BA2" w:rsidP="00763CEC">
            <w:pPr>
              <w:rPr>
                <w:color w:val="00B050"/>
                <w:szCs w:val="22"/>
              </w:rPr>
            </w:pPr>
            <w:r w:rsidRPr="004F536E">
              <w:rPr>
                <w:color w:val="00B050"/>
                <w:szCs w:val="22"/>
              </w:rPr>
              <w:t xml:space="preserve">Here, let’s say, we have the sack and we put wheat, barley, and everything (like this) in it. We call it </w:t>
            </w:r>
            <w:r w:rsidRPr="004F536E">
              <w:rPr>
                <w:i/>
                <w:color w:val="00B050"/>
                <w:szCs w:val="22"/>
              </w:rPr>
              <w:t>ṭōrba</w:t>
            </w:r>
            <w:r w:rsidRPr="004F536E">
              <w:rPr>
                <w:color w:val="00B050"/>
                <w:szCs w:val="22"/>
              </w:rPr>
              <w:t>,</w:t>
            </w:r>
            <w:r w:rsidRPr="00BA18ED">
              <w:rPr>
                <w:rStyle w:val="FootnoteReference"/>
              </w:rPr>
              <w:footnoteReference w:id="20"/>
            </w:r>
            <w:r w:rsidRPr="004F536E">
              <w:rPr>
                <w:color w:val="00B050"/>
                <w:szCs w:val="22"/>
              </w:rPr>
              <w:t xml:space="preserve"> sack; and we also call it </w:t>
            </w:r>
            <w:r w:rsidRPr="004F536E">
              <w:rPr>
                <w:i/>
                <w:color w:val="00B050"/>
                <w:szCs w:val="22"/>
              </w:rPr>
              <w:t>ʕalīǧe.</w:t>
            </w:r>
          </w:p>
        </w:tc>
      </w:tr>
      <w:tr w:rsidR="00D83BA2" w:rsidRPr="004F536E" w14:paraId="40688A2E" w14:textId="77777777" w:rsidTr="00763CEC">
        <w:tc>
          <w:tcPr>
            <w:tcW w:w="608" w:type="dxa"/>
            <w:shd w:val="clear" w:color="auto" w:fill="auto"/>
            <w:tcMar>
              <w:left w:w="108" w:type="dxa"/>
            </w:tcMar>
          </w:tcPr>
          <w:p w14:paraId="7599842E" w14:textId="77777777" w:rsidR="00D83BA2" w:rsidRPr="004F536E" w:rsidRDefault="00D83BA2" w:rsidP="00763CEC">
            <w:pPr>
              <w:rPr>
                <w:color w:val="00B050"/>
                <w:szCs w:val="22"/>
                <w:lang w:val="en-US"/>
              </w:rPr>
            </w:pPr>
            <w:r w:rsidRPr="004F536E">
              <w:rPr>
                <w:color w:val="00B050"/>
                <w:szCs w:val="22"/>
                <w:lang w:val="en-US"/>
              </w:rPr>
              <w:t>1.2</w:t>
            </w:r>
          </w:p>
        </w:tc>
        <w:tc>
          <w:tcPr>
            <w:tcW w:w="4226" w:type="dxa"/>
            <w:shd w:val="clear" w:color="auto" w:fill="auto"/>
            <w:tcMar>
              <w:left w:w="108" w:type="dxa"/>
            </w:tcMar>
          </w:tcPr>
          <w:p w14:paraId="1D70C330" w14:textId="77777777" w:rsidR="00D83BA2" w:rsidRPr="004F536E" w:rsidRDefault="00D83BA2" w:rsidP="00763CEC">
            <w:pPr>
              <w:rPr>
                <w:i/>
                <w:color w:val="00B050"/>
                <w:szCs w:val="22"/>
                <w:lang w:val="en-US"/>
              </w:rPr>
            </w:pPr>
            <w:r w:rsidRPr="004F536E">
              <w:rPr>
                <w:i/>
                <w:color w:val="00B050"/>
                <w:szCs w:val="22"/>
                <w:lang w:val="en-US"/>
              </w:rPr>
              <w:t xml:space="preserve">riḥit ʕala xālt-i ʕa-ǧ-ǧarye w čān tinṭī-ni ʕalīǧit ḥunṭa, ʕalīǧe. ʕind wurč al-ʕarab, duwal al-ʕarab, al-ʕIrāg as-Sūrīye ygūlūn kīse. iḥna nsammī-he ʕalīǧe. </w:t>
            </w:r>
          </w:p>
        </w:tc>
        <w:tc>
          <w:tcPr>
            <w:tcW w:w="4228" w:type="dxa"/>
            <w:shd w:val="clear" w:color="auto" w:fill="auto"/>
            <w:tcMar>
              <w:left w:w="108" w:type="dxa"/>
            </w:tcMar>
          </w:tcPr>
          <w:p w14:paraId="09FCC043" w14:textId="77777777" w:rsidR="00D83BA2" w:rsidRPr="004F536E" w:rsidRDefault="00D83BA2" w:rsidP="00763CEC">
            <w:pPr>
              <w:rPr>
                <w:color w:val="00B050"/>
                <w:szCs w:val="22"/>
              </w:rPr>
            </w:pPr>
            <w:r w:rsidRPr="004F536E">
              <w:rPr>
                <w:color w:val="00B050"/>
                <w:szCs w:val="22"/>
              </w:rPr>
              <w:t xml:space="preserve">(In the past) I went to my aunt in the village and she used to give me a sack of wheat, a </w:t>
            </w:r>
            <w:r w:rsidRPr="004F536E">
              <w:rPr>
                <w:i/>
                <w:color w:val="00B050"/>
                <w:szCs w:val="22"/>
              </w:rPr>
              <w:t xml:space="preserve">ʕalīǧe. </w:t>
            </w:r>
            <w:r w:rsidRPr="004F536E">
              <w:rPr>
                <w:color w:val="00B050"/>
                <w:szCs w:val="22"/>
              </w:rPr>
              <w:t xml:space="preserve">With the Arabs, in the Arab countries, in Iraq and in Syria, they say </w:t>
            </w:r>
            <w:r w:rsidRPr="004F536E">
              <w:rPr>
                <w:i/>
                <w:color w:val="00B050"/>
                <w:szCs w:val="22"/>
              </w:rPr>
              <w:t xml:space="preserve">kīse. </w:t>
            </w:r>
            <w:r w:rsidRPr="004F536E">
              <w:rPr>
                <w:color w:val="00B050"/>
                <w:szCs w:val="22"/>
              </w:rPr>
              <w:t xml:space="preserve">We call it </w:t>
            </w:r>
            <w:r w:rsidRPr="004F536E">
              <w:rPr>
                <w:i/>
                <w:color w:val="00B050"/>
                <w:szCs w:val="22"/>
              </w:rPr>
              <w:t>ʕalīǧe.</w:t>
            </w:r>
          </w:p>
        </w:tc>
      </w:tr>
      <w:tr w:rsidR="00D83BA2" w:rsidRPr="004F536E" w14:paraId="408CED36" w14:textId="77777777" w:rsidTr="00763CEC">
        <w:tc>
          <w:tcPr>
            <w:tcW w:w="608" w:type="dxa"/>
            <w:shd w:val="clear" w:color="auto" w:fill="auto"/>
            <w:tcMar>
              <w:left w:w="108" w:type="dxa"/>
            </w:tcMar>
          </w:tcPr>
          <w:p w14:paraId="0589D743" w14:textId="77777777" w:rsidR="00D83BA2" w:rsidRPr="004F536E" w:rsidRDefault="00D83BA2" w:rsidP="00763CEC">
            <w:pPr>
              <w:rPr>
                <w:color w:val="00B050"/>
                <w:szCs w:val="22"/>
                <w:lang w:val="en-US"/>
              </w:rPr>
            </w:pPr>
            <w:r w:rsidRPr="004F536E">
              <w:rPr>
                <w:color w:val="00B050"/>
                <w:szCs w:val="22"/>
                <w:lang w:val="en-US"/>
              </w:rPr>
              <w:t>1.3</w:t>
            </w:r>
          </w:p>
        </w:tc>
        <w:tc>
          <w:tcPr>
            <w:tcW w:w="4226" w:type="dxa"/>
            <w:shd w:val="clear" w:color="auto" w:fill="auto"/>
            <w:tcMar>
              <w:left w:w="108" w:type="dxa"/>
            </w:tcMar>
          </w:tcPr>
          <w:p w14:paraId="1413E2EF" w14:textId="77777777" w:rsidR="00D83BA2" w:rsidRPr="004F536E" w:rsidRDefault="00D83BA2" w:rsidP="00763CEC">
            <w:pPr>
              <w:rPr>
                <w:color w:val="00B050"/>
                <w:szCs w:val="22"/>
              </w:rPr>
            </w:pPr>
            <w:r w:rsidRPr="00A10235">
              <w:rPr>
                <w:i/>
                <w:color w:val="00B050"/>
                <w:szCs w:val="22"/>
                <w:lang w:val="en-US"/>
              </w:rPr>
              <w:t>asġar min ʕalīǧe ngul-l-he pōšēte, pōšēt, pōšētit xubuz, akbar m-al-pōšēte ʕalīǧe, akbar m-al-ʕalīǧe ngul-l-he farde,</w:t>
            </w:r>
            <w:r w:rsidRPr="00BA18ED">
              <w:rPr>
                <w:rStyle w:val="FootnoteReference"/>
              </w:rPr>
              <w:footnoteReference w:id="21"/>
            </w:r>
            <w:r w:rsidRPr="00A10235">
              <w:rPr>
                <w:i/>
                <w:color w:val="00B050"/>
                <w:szCs w:val="22"/>
                <w:lang w:val="en-US"/>
              </w:rPr>
              <w:t xml:space="preserve"> farde, farde, fardit ḥunṭa. al-farde fōg al-miyyit kīlo, fōg al-miyye, </w:t>
            </w:r>
            <w:r w:rsidRPr="00A10235">
              <w:rPr>
                <w:i/>
                <w:color w:val="00B050"/>
                <w:szCs w:val="22"/>
              </w:rPr>
              <w:t>min</w:t>
            </w:r>
            <w:r w:rsidRPr="00A10235">
              <w:rPr>
                <w:i/>
                <w:color w:val="00B050"/>
                <w:szCs w:val="22"/>
                <w:lang w:val="en-US"/>
              </w:rPr>
              <w:t xml:space="preserve"> ᵊtfūt al-imye, </w:t>
            </w:r>
            <w:r w:rsidRPr="00A10235">
              <w:rPr>
                <w:i/>
                <w:color w:val="00B050"/>
                <w:szCs w:val="22"/>
                <w:lang w:val="en-US"/>
              </w:rPr>
              <w:lastRenderedPageBreak/>
              <w:t>ᵊnsammī-he awwali b-al-ʕarṣa ybīʕūn ḥanāṭi,</w:t>
            </w:r>
            <w:r w:rsidRPr="00BA18ED">
              <w:rPr>
                <w:rStyle w:val="FootnoteReference"/>
              </w:rPr>
              <w:footnoteReference w:id="22"/>
            </w:r>
            <w:r w:rsidRPr="00A10235">
              <w:rPr>
                <w:i/>
                <w:color w:val="00B050"/>
                <w:szCs w:val="22"/>
                <w:lang w:val="en-US"/>
              </w:rPr>
              <w:t xml:space="preserve"> ysawwūn-he min šaʕr al-maʕaz.</w:t>
            </w:r>
          </w:p>
        </w:tc>
        <w:tc>
          <w:tcPr>
            <w:tcW w:w="4228" w:type="dxa"/>
            <w:shd w:val="clear" w:color="auto" w:fill="auto"/>
            <w:tcMar>
              <w:left w:w="108" w:type="dxa"/>
            </w:tcMar>
          </w:tcPr>
          <w:p w14:paraId="59F5AA23" w14:textId="77777777" w:rsidR="00D83BA2" w:rsidRPr="004F536E" w:rsidRDefault="00D83BA2" w:rsidP="00763CEC">
            <w:pPr>
              <w:rPr>
                <w:color w:val="00B050"/>
                <w:szCs w:val="22"/>
              </w:rPr>
            </w:pPr>
            <w:r w:rsidRPr="004F536E">
              <w:rPr>
                <w:color w:val="00B050"/>
                <w:szCs w:val="22"/>
              </w:rPr>
              <w:lastRenderedPageBreak/>
              <w:t xml:space="preserve">[SP When it is smaller than a </w:t>
            </w:r>
            <w:r w:rsidRPr="004F536E">
              <w:rPr>
                <w:i/>
                <w:color w:val="00B050"/>
                <w:szCs w:val="22"/>
              </w:rPr>
              <w:t>ʕalīǧe</w:t>
            </w:r>
            <w:r w:rsidRPr="004F536E">
              <w:rPr>
                <w:color w:val="00B050"/>
              </w:rPr>
              <w:t>?</w:t>
            </w:r>
            <w:r w:rsidRPr="004F536E">
              <w:rPr>
                <w:color w:val="00B050"/>
                <w:szCs w:val="22"/>
              </w:rPr>
              <w:t xml:space="preserve">] When it is smaller than a </w:t>
            </w:r>
            <w:r w:rsidRPr="004F536E">
              <w:rPr>
                <w:i/>
                <w:color w:val="00B050"/>
                <w:szCs w:val="22"/>
              </w:rPr>
              <w:t xml:space="preserve">ʕalīǧe </w:t>
            </w:r>
            <w:r w:rsidRPr="004F536E">
              <w:rPr>
                <w:color w:val="00B050"/>
                <w:szCs w:val="22"/>
              </w:rPr>
              <w:t xml:space="preserve">we call it </w:t>
            </w:r>
            <w:r w:rsidRPr="004F536E">
              <w:rPr>
                <w:i/>
                <w:color w:val="00B050"/>
                <w:szCs w:val="22"/>
              </w:rPr>
              <w:t xml:space="preserve">pōšēte </w:t>
            </w:r>
            <w:r w:rsidRPr="004F536E">
              <w:rPr>
                <w:color w:val="00B050"/>
                <w:szCs w:val="22"/>
              </w:rPr>
              <w:t xml:space="preserve">or </w:t>
            </w:r>
            <w:r w:rsidRPr="004F536E">
              <w:rPr>
                <w:i/>
                <w:color w:val="00B050"/>
                <w:szCs w:val="22"/>
              </w:rPr>
              <w:t>pōšēt</w:t>
            </w:r>
            <w:r w:rsidRPr="004F536E">
              <w:rPr>
                <w:color w:val="00B050"/>
                <w:szCs w:val="22"/>
              </w:rPr>
              <w:t xml:space="preserve">, like a bag of bread. A </w:t>
            </w:r>
            <w:r w:rsidRPr="004F536E">
              <w:rPr>
                <w:i/>
                <w:color w:val="00B050"/>
                <w:szCs w:val="22"/>
              </w:rPr>
              <w:t xml:space="preserve">ʕalīǧe </w:t>
            </w:r>
            <w:r w:rsidRPr="004F536E">
              <w:rPr>
                <w:color w:val="00B050"/>
                <w:szCs w:val="22"/>
              </w:rPr>
              <w:t xml:space="preserve">is bigger than a </w:t>
            </w:r>
            <w:r w:rsidRPr="004F536E">
              <w:rPr>
                <w:i/>
                <w:color w:val="00B050"/>
                <w:szCs w:val="22"/>
              </w:rPr>
              <w:t>pōšēte</w:t>
            </w:r>
            <w:r w:rsidRPr="004F536E">
              <w:rPr>
                <w:color w:val="00B050"/>
                <w:szCs w:val="22"/>
              </w:rPr>
              <w:t xml:space="preserve">, and what is bigger than a </w:t>
            </w:r>
            <w:r w:rsidRPr="004F536E">
              <w:rPr>
                <w:i/>
                <w:color w:val="00B050"/>
                <w:szCs w:val="22"/>
              </w:rPr>
              <w:t xml:space="preserve">ʕalīǧe </w:t>
            </w:r>
            <w:r w:rsidRPr="004F536E">
              <w:rPr>
                <w:color w:val="00B050"/>
                <w:szCs w:val="22"/>
              </w:rPr>
              <w:t xml:space="preserve">we call </w:t>
            </w:r>
            <w:r w:rsidRPr="004F536E">
              <w:rPr>
                <w:i/>
                <w:color w:val="00B050"/>
                <w:szCs w:val="22"/>
              </w:rPr>
              <w:t>farde</w:t>
            </w:r>
            <w:r w:rsidRPr="004F536E">
              <w:rPr>
                <w:color w:val="00B050"/>
                <w:szCs w:val="22"/>
              </w:rPr>
              <w:t xml:space="preserve">, large sack, like a sack of </w:t>
            </w:r>
            <w:r w:rsidRPr="004F536E">
              <w:rPr>
                <w:color w:val="00B050"/>
                <w:szCs w:val="22"/>
              </w:rPr>
              <w:lastRenderedPageBreak/>
              <w:t xml:space="preserve">wheat. The </w:t>
            </w:r>
            <w:r w:rsidRPr="004F536E">
              <w:rPr>
                <w:i/>
                <w:color w:val="00B050"/>
                <w:szCs w:val="22"/>
              </w:rPr>
              <w:t xml:space="preserve">farde </w:t>
            </w:r>
            <w:r w:rsidRPr="004F536E">
              <w:rPr>
                <w:color w:val="00B050"/>
                <w:szCs w:val="22"/>
              </w:rPr>
              <w:t>contains more than 100 kilos, more than 100. When it exceeds 100 we call it like this. Formerly they sold different kinds of wheat in it at the corn exchange. They used to make it from goat hair.</w:t>
            </w:r>
          </w:p>
        </w:tc>
      </w:tr>
      <w:tr w:rsidR="00D83BA2" w:rsidRPr="004F536E" w14:paraId="5A79193F" w14:textId="77777777" w:rsidTr="00763CEC">
        <w:tc>
          <w:tcPr>
            <w:tcW w:w="608" w:type="dxa"/>
            <w:shd w:val="clear" w:color="auto" w:fill="auto"/>
            <w:tcMar>
              <w:left w:w="108" w:type="dxa"/>
            </w:tcMar>
          </w:tcPr>
          <w:p w14:paraId="79750B0D" w14:textId="77777777" w:rsidR="00D83BA2" w:rsidRPr="004F536E" w:rsidRDefault="00D83BA2" w:rsidP="00763CEC">
            <w:pPr>
              <w:rPr>
                <w:color w:val="00B050"/>
                <w:szCs w:val="22"/>
                <w:lang w:val="en-US"/>
              </w:rPr>
            </w:pPr>
            <w:r w:rsidRPr="004F536E">
              <w:rPr>
                <w:color w:val="00B050"/>
                <w:szCs w:val="22"/>
                <w:lang w:val="en-US"/>
              </w:rPr>
              <w:lastRenderedPageBreak/>
              <w:t>1.4</w:t>
            </w:r>
          </w:p>
        </w:tc>
        <w:tc>
          <w:tcPr>
            <w:tcW w:w="4226" w:type="dxa"/>
            <w:shd w:val="clear" w:color="auto" w:fill="auto"/>
            <w:tcMar>
              <w:left w:w="108" w:type="dxa"/>
            </w:tcMar>
          </w:tcPr>
          <w:p w14:paraId="1A35FB25" w14:textId="77777777" w:rsidR="00D83BA2" w:rsidRPr="004F536E" w:rsidRDefault="00D83BA2" w:rsidP="00763CEC">
            <w:pPr>
              <w:rPr>
                <w:i/>
                <w:color w:val="00B050"/>
                <w:szCs w:val="22"/>
                <w:lang w:val="it-IT"/>
              </w:rPr>
            </w:pPr>
            <w:r w:rsidRPr="00D62BCD">
              <w:rPr>
                <w:i/>
                <w:color w:val="00B050"/>
                <w:szCs w:val="22"/>
                <w:lang w:val="it-IT"/>
              </w:rPr>
              <w:t xml:space="preserve">m-aš-šaʕar ysāwūn al-fardāt al-fa.. al-awwaliyyāt al-awwaliyyīn alḥaz gāmat. haḏīč </w:t>
            </w:r>
            <w:r w:rsidRPr="00D62BCD">
              <w:rPr>
                <w:i/>
                <w:color w:val="00B050"/>
                <w:szCs w:val="22"/>
                <w:lang w:val="en-US"/>
              </w:rPr>
              <w:t>ᵊ</w:t>
            </w:r>
            <w:r w:rsidRPr="00D62BCD">
              <w:rPr>
                <w:i/>
                <w:color w:val="00B050"/>
                <w:szCs w:val="22"/>
                <w:lang w:val="it-IT"/>
              </w:rPr>
              <w:t>nsammī-he farde. yaʕni ḥitt xām-ha m-aš-šaʕar al-ma… al-ʕaniz miṯil as-šaʕar, yaʕni t-turki ygūl keçi kılından.</w:t>
            </w:r>
          </w:p>
        </w:tc>
        <w:tc>
          <w:tcPr>
            <w:tcW w:w="4228" w:type="dxa"/>
            <w:shd w:val="clear" w:color="auto" w:fill="auto"/>
            <w:tcMar>
              <w:left w:w="108" w:type="dxa"/>
            </w:tcMar>
          </w:tcPr>
          <w:p w14:paraId="23F07304" w14:textId="77777777" w:rsidR="00D83BA2" w:rsidRPr="004F536E" w:rsidRDefault="00D83BA2" w:rsidP="00763CEC">
            <w:pPr>
              <w:rPr>
                <w:color w:val="00B050"/>
                <w:szCs w:val="22"/>
              </w:rPr>
            </w:pPr>
            <w:r w:rsidRPr="004F536E">
              <w:rPr>
                <w:color w:val="00B050"/>
                <w:szCs w:val="22"/>
                <w:lang w:val="en-US"/>
              </w:rPr>
              <w:t xml:space="preserve">The people in former times made the large sacks </w:t>
            </w:r>
            <w:r w:rsidRPr="004F536E">
              <w:rPr>
                <w:color w:val="00B050"/>
                <w:szCs w:val="22"/>
              </w:rPr>
              <w:t xml:space="preserve">from hair and these we call </w:t>
            </w:r>
            <w:r w:rsidRPr="004F536E">
              <w:rPr>
                <w:i/>
                <w:color w:val="00B050"/>
                <w:szCs w:val="22"/>
              </w:rPr>
              <w:t xml:space="preserve">farde. </w:t>
            </w:r>
            <w:r w:rsidRPr="004F536E">
              <w:rPr>
                <w:color w:val="00B050"/>
                <w:szCs w:val="22"/>
              </w:rPr>
              <w:t xml:space="preserve">Even their cloth is made of goat hair, like the hair. The Turks say it’s from </w:t>
            </w:r>
            <w:r w:rsidRPr="004F536E">
              <w:rPr>
                <w:i/>
                <w:color w:val="00B050"/>
                <w:szCs w:val="22"/>
              </w:rPr>
              <w:t>keçi kılı.</w:t>
            </w:r>
          </w:p>
        </w:tc>
      </w:tr>
      <w:tr w:rsidR="00D83BA2" w:rsidRPr="004F536E" w14:paraId="4F8E1133" w14:textId="77777777" w:rsidTr="00763CEC">
        <w:tc>
          <w:tcPr>
            <w:tcW w:w="608" w:type="dxa"/>
            <w:shd w:val="clear" w:color="auto" w:fill="auto"/>
            <w:tcMar>
              <w:left w:w="108" w:type="dxa"/>
            </w:tcMar>
          </w:tcPr>
          <w:p w14:paraId="72CA79F3" w14:textId="77777777" w:rsidR="00D83BA2" w:rsidRPr="004F536E" w:rsidRDefault="00D83BA2" w:rsidP="00763CEC">
            <w:pPr>
              <w:rPr>
                <w:color w:val="00B050"/>
                <w:szCs w:val="22"/>
                <w:lang w:val="en-US"/>
              </w:rPr>
            </w:pPr>
            <w:r w:rsidRPr="004F536E">
              <w:rPr>
                <w:color w:val="00B050"/>
                <w:szCs w:val="22"/>
                <w:lang w:val="en-US"/>
              </w:rPr>
              <w:t>1.5</w:t>
            </w:r>
          </w:p>
        </w:tc>
        <w:tc>
          <w:tcPr>
            <w:tcW w:w="4226" w:type="dxa"/>
            <w:shd w:val="clear" w:color="auto" w:fill="auto"/>
            <w:tcMar>
              <w:left w:w="108" w:type="dxa"/>
            </w:tcMar>
          </w:tcPr>
          <w:p w14:paraId="5CB546FA" w14:textId="77777777" w:rsidR="00D83BA2" w:rsidRPr="004F536E" w:rsidRDefault="00D83BA2" w:rsidP="00763CEC">
            <w:pPr>
              <w:rPr>
                <w:color w:val="00B050"/>
                <w:szCs w:val="22"/>
              </w:rPr>
            </w:pPr>
            <w:r w:rsidRPr="004F536E">
              <w:rPr>
                <w:i/>
                <w:color w:val="00B050"/>
                <w:szCs w:val="22"/>
                <w:lang w:val="en-US"/>
              </w:rPr>
              <w:t xml:space="preserve">miṯil bēt aš-šaʕar </w:t>
            </w:r>
            <w:r w:rsidRPr="004F536E">
              <w:rPr>
                <w:i/>
                <w:color w:val="00B050"/>
                <w:szCs w:val="22"/>
              </w:rPr>
              <w:t>haḏannīč yiṣnaʕūn-hin</w:t>
            </w:r>
            <w:r w:rsidRPr="004F536E">
              <w:rPr>
                <w:i/>
                <w:color w:val="00B050"/>
                <w:szCs w:val="22"/>
                <w:lang w:val="en-US"/>
              </w:rPr>
              <w:t xml:space="preserve"> yxayyṭūn-hin ʕala baʕaḏ̣-hin w čibīre hiyye ṣṣīr, ᵊnsammī-he farde, farde.</w:t>
            </w:r>
          </w:p>
        </w:tc>
        <w:tc>
          <w:tcPr>
            <w:tcW w:w="4228" w:type="dxa"/>
            <w:shd w:val="clear" w:color="auto" w:fill="auto"/>
            <w:tcMar>
              <w:left w:w="108" w:type="dxa"/>
            </w:tcMar>
          </w:tcPr>
          <w:p w14:paraId="3170CDA5" w14:textId="77777777" w:rsidR="00D83BA2" w:rsidRPr="004F536E" w:rsidRDefault="00D83BA2" w:rsidP="00763CEC">
            <w:pPr>
              <w:rPr>
                <w:color w:val="00B050"/>
                <w:szCs w:val="22"/>
              </w:rPr>
            </w:pPr>
            <w:r w:rsidRPr="004F536E">
              <w:rPr>
                <w:color w:val="00B050"/>
                <w:szCs w:val="22"/>
              </w:rPr>
              <w:t xml:space="preserve">They (i.e. the big sacks) are like the black tents: they produce and sew them up together. And they become big. We call them </w:t>
            </w:r>
            <w:r w:rsidRPr="004F536E">
              <w:rPr>
                <w:i/>
                <w:color w:val="00B050"/>
                <w:szCs w:val="22"/>
              </w:rPr>
              <w:t>farde.</w:t>
            </w:r>
          </w:p>
        </w:tc>
      </w:tr>
      <w:tr w:rsidR="00D83BA2" w:rsidRPr="004F536E" w14:paraId="7E82D8BF" w14:textId="77777777" w:rsidTr="00763CEC">
        <w:tc>
          <w:tcPr>
            <w:tcW w:w="608" w:type="dxa"/>
            <w:shd w:val="clear" w:color="auto" w:fill="auto"/>
            <w:tcMar>
              <w:left w:w="108" w:type="dxa"/>
            </w:tcMar>
          </w:tcPr>
          <w:p w14:paraId="1836BEB3" w14:textId="77777777" w:rsidR="00D83BA2" w:rsidRPr="004F536E" w:rsidRDefault="00D83BA2" w:rsidP="00763CEC">
            <w:pPr>
              <w:rPr>
                <w:color w:val="00B050"/>
                <w:szCs w:val="22"/>
                <w:lang w:val="en-US"/>
              </w:rPr>
            </w:pPr>
            <w:r w:rsidRPr="004F536E">
              <w:rPr>
                <w:color w:val="00B050"/>
                <w:szCs w:val="22"/>
                <w:lang w:val="en-US"/>
              </w:rPr>
              <w:t>1.6</w:t>
            </w:r>
          </w:p>
        </w:tc>
        <w:tc>
          <w:tcPr>
            <w:tcW w:w="4226" w:type="dxa"/>
            <w:shd w:val="clear" w:color="auto" w:fill="auto"/>
            <w:tcMar>
              <w:left w:w="108" w:type="dxa"/>
            </w:tcMar>
          </w:tcPr>
          <w:p w14:paraId="073EA575" w14:textId="77777777" w:rsidR="00D83BA2" w:rsidRPr="004F536E" w:rsidRDefault="00D83BA2" w:rsidP="00763CEC">
            <w:pPr>
              <w:rPr>
                <w:i/>
                <w:color w:val="00B050"/>
                <w:szCs w:val="22"/>
                <w:lang w:val="en-US"/>
              </w:rPr>
            </w:pPr>
            <w:r w:rsidRPr="004F536E">
              <w:rPr>
                <w:i/>
                <w:color w:val="00B050"/>
                <w:szCs w:val="22"/>
                <w:lang w:val="en-US"/>
              </w:rPr>
              <w:t>w-al-guṭun, al-guṭun al yḥuṭṭūnu bi-.. al-</w:t>
            </w:r>
            <w:r w:rsidRPr="004F536E">
              <w:rPr>
                <w:i/>
                <w:color w:val="00B050"/>
                <w:szCs w:val="22"/>
              </w:rPr>
              <w:t>ᵊ</w:t>
            </w:r>
            <w:r w:rsidRPr="004F536E">
              <w:rPr>
                <w:i/>
                <w:color w:val="00B050"/>
                <w:szCs w:val="22"/>
                <w:lang w:val="en-US"/>
              </w:rPr>
              <w:t>hnīye</w:t>
            </w:r>
            <w:r w:rsidRPr="00BA18ED">
              <w:rPr>
                <w:rStyle w:val="FootnoteReference"/>
              </w:rPr>
              <w:footnoteReference w:id="23"/>
            </w:r>
            <w:r w:rsidRPr="004F536E">
              <w:rPr>
                <w:i/>
                <w:color w:val="00B050"/>
                <w:szCs w:val="22"/>
                <w:lang w:val="en-US"/>
              </w:rPr>
              <w:t xml:space="preserve"> nsammī-he bandaǧ,</w:t>
            </w:r>
            <w:r w:rsidRPr="00BA18ED">
              <w:rPr>
                <w:rStyle w:val="FootnoteReference"/>
              </w:rPr>
              <w:footnoteReference w:id="24"/>
            </w:r>
            <w:r w:rsidRPr="004F536E">
              <w:rPr>
                <w:i/>
                <w:color w:val="00B050"/>
                <w:szCs w:val="22"/>
                <w:lang w:val="en-US"/>
              </w:rPr>
              <w:t xml:space="preserve"> bandaǧ guṭun, zād yāxuḏ imyit kīlo</w:t>
            </w:r>
            <w:r w:rsidRPr="004F536E">
              <w:rPr>
                <w:i/>
                <w:color w:val="00B050"/>
                <w:szCs w:val="22"/>
                <w:vertAlign w:val="superscript"/>
                <w:lang w:val="en-US"/>
              </w:rPr>
              <w:t>w</w:t>
            </w:r>
            <w:r w:rsidRPr="004F536E">
              <w:rPr>
                <w:i/>
                <w:color w:val="00B050"/>
                <w:szCs w:val="22"/>
              </w:rPr>
              <w:t>, al-guṭun</w:t>
            </w:r>
            <w:r w:rsidRPr="004F536E">
              <w:rPr>
                <w:i/>
                <w:color w:val="00B050"/>
                <w:szCs w:val="22"/>
                <w:lang w:val="en-US"/>
              </w:rPr>
              <w:t xml:space="preserve"> yaʕni, al-guṭun lā ngūl li-ʕalīǧt-u bandaǧ-u, farde wa-lā kīse, bandaǧ, bandaǧ guṭun </w:t>
            </w:r>
            <w:r w:rsidRPr="004F536E">
              <w:rPr>
                <w:i/>
                <w:color w:val="00B050"/>
                <w:szCs w:val="22"/>
              </w:rPr>
              <w:t>ḥaša</w:t>
            </w:r>
            <w:r w:rsidRPr="004F536E">
              <w:rPr>
                <w:i/>
                <w:color w:val="00B050"/>
                <w:szCs w:val="22"/>
                <w:lang w:val="en-US"/>
              </w:rPr>
              <w:t>.</w:t>
            </w:r>
          </w:p>
        </w:tc>
        <w:tc>
          <w:tcPr>
            <w:tcW w:w="4228" w:type="dxa"/>
            <w:shd w:val="clear" w:color="auto" w:fill="auto"/>
            <w:tcMar>
              <w:left w:w="108" w:type="dxa"/>
            </w:tcMar>
          </w:tcPr>
          <w:p w14:paraId="095E3779" w14:textId="77777777" w:rsidR="00D83BA2" w:rsidRPr="004F536E" w:rsidRDefault="00D83BA2" w:rsidP="00763CEC">
            <w:pPr>
              <w:rPr>
                <w:color w:val="00B050"/>
                <w:szCs w:val="22"/>
              </w:rPr>
            </w:pPr>
            <w:r w:rsidRPr="004F536E">
              <w:rPr>
                <w:color w:val="00B050"/>
                <w:szCs w:val="22"/>
                <w:lang w:val="en-US"/>
              </w:rPr>
              <w:t xml:space="preserve">As for the cotton, we put the cotton in things we call </w:t>
            </w:r>
            <w:r w:rsidRPr="004F536E">
              <w:rPr>
                <w:i/>
                <w:color w:val="00B050"/>
                <w:szCs w:val="22"/>
                <w:lang w:val="en-US"/>
              </w:rPr>
              <w:t xml:space="preserve">bandaǧ, </w:t>
            </w:r>
            <w:r w:rsidRPr="004F536E">
              <w:rPr>
                <w:color w:val="00B050"/>
                <w:szCs w:val="22"/>
                <w:lang w:val="en-US"/>
              </w:rPr>
              <w:t>a</w:t>
            </w:r>
            <w:r w:rsidRPr="004F536E">
              <w:rPr>
                <w:color w:val="00B050"/>
                <w:szCs w:val="22"/>
              </w:rPr>
              <w:t xml:space="preserve"> sack of cotton which also contains 100 kilos. When it is for cotton we do not call it </w:t>
            </w:r>
            <w:r w:rsidRPr="004F536E">
              <w:rPr>
                <w:i/>
                <w:color w:val="00B050"/>
                <w:szCs w:val="22"/>
              </w:rPr>
              <w:t xml:space="preserve">ʕalīǧe </w:t>
            </w:r>
            <w:r w:rsidRPr="004F536E">
              <w:rPr>
                <w:color w:val="00B050"/>
                <w:szCs w:val="22"/>
              </w:rPr>
              <w:t xml:space="preserve">or </w:t>
            </w:r>
            <w:r w:rsidRPr="004F536E">
              <w:rPr>
                <w:i/>
                <w:color w:val="00B050"/>
                <w:szCs w:val="22"/>
              </w:rPr>
              <w:t xml:space="preserve">farde </w:t>
            </w:r>
            <w:r w:rsidRPr="004F536E">
              <w:rPr>
                <w:color w:val="00B050"/>
                <w:szCs w:val="22"/>
              </w:rPr>
              <w:t xml:space="preserve">or </w:t>
            </w:r>
            <w:r w:rsidRPr="004F536E">
              <w:rPr>
                <w:i/>
                <w:color w:val="00B050"/>
                <w:szCs w:val="22"/>
              </w:rPr>
              <w:t xml:space="preserve">kīse, </w:t>
            </w:r>
            <w:r w:rsidRPr="004F536E">
              <w:rPr>
                <w:color w:val="00B050"/>
                <w:szCs w:val="22"/>
              </w:rPr>
              <w:t xml:space="preserve">we call it </w:t>
            </w:r>
            <w:r w:rsidRPr="004F536E">
              <w:rPr>
                <w:i/>
                <w:color w:val="00B050"/>
                <w:szCs w:val="22"/>
              </w:rPr>
              <w:t>bandaǧ</w:t>
            </w:r>
            <w:r w:rsidRPr="004F536E">
              <w:rPr>
                <w:color w:val="00B050"/>
                <w:szCs w:val="22"/>
              </w:rPr>
              <w:t>, a sack for cotton.</w:t>
            </w:r>
          </w:p>
        </w:tc>
      </w:tr>
      <w:tr w:rsidR="00D83BA2" w:rsidRPr="004F536E" w14:paraId="0663CE0B" w14:textId="77777777" w:rsidTr="00763CEC">
        <w:tc>
          <w:tcPr>
            <w:tcW w:w="608" w:type="dxa"/>
            <w:shd w:val="clear" w:color="auto" w:fill="auto"/>
            <w:tcMar>
              <w:left w:w="108" w:type="dxa"/>
            </w:tcMar>
          </w:tcPr>
          <w:p w14:paraId="7CC215A3" w14:textId="77777777" w:rsidR="00D83BA2" w:rsidRPr="004F536E" w:rsidRDefault="00D83BA2" w:rsidP="00763CEC">
            <w:pPr>
              <w:rPr>
                <w:color w:val="00B050"/>
                <w:szCs w:val="22"/>
                <w:lang w:val="en-US"/>
              </w:rPr>
            </w:pPr>
            <w:r w:rsidRPr="004F536E">
              <w:rPr>
                <w:color w:val="00B050"/>
                <w:szCs w:val="22"/>
                <w:lang w:val="en-US"/>
              </w:rPr>
              <w:t>1.7</w:t>
            </w:r>
          </w:p>
        </w:tc>
        <w:tc>
          <w:tcPr>
            <w:tcW w:w="4226" w:type="dxa"/>
            <w:shd w:val="clear" w:color="auto" w:fill="auto"/>
            <w:tcMar>
              <w:left w:w="108" w:type="dxa"/>
            </w:tcMar>
          </w:tcPr>
          <w:p w14:paraId="3CC510F7" w14:textId="77777777" w:rsidR="00D83BA2" w:rsidRPr="004F536E" w:rsidRDefault="00D83BA2" w:rsidP="00763CEC">
            <w:pPr>
              <w:rPr>
                <w:i/>
                <w:color w:val="00B050"/>
                <w:szCs w:val="22"/>
                <w:lang w:val="en-US"/>
              </w:rPr>
            </w:pPr>
            <w:r w:rsidRPr="00D62BCD">
              <w:rPr>
                <w:i/>
                <w:color w:val="00B050"/>
                <w:szCs w:val="22"/>
                <w:lang w:val="en-US"/>
              </w:rPr>
              <w:t>zād luwwa maʕdan tara yizraʕūn-u w yiǧi m-ač-Čīn w yiǧi min Bangladēš, yiǧi min Bangladēš, yiǧi b-al-matrāt w hēne yigṭaʕūn-he, ṭūl-ha miyye w sittīn, miyye w sittīn yxayyṭūn wuruč min-he,</w:t>
            </w:r>
            <w:r w:rsidRPr="004F536E">
              <w:rPr>
                <w:i/>
                <w:color w:val="00B050"/>
                <w:szCs w:val="22"/>
                <w:lang w:val="en-US"/>
              </w:rPr>
              <w:t xml:space="preserve"> </w:t>
            </w:r>
          </w:p>
        </w:tc>
        <w:tc>
          <w:tcPr>
            <w:tcW w:w="4228" w:type="dxa"/>
            <w:shd w:val="clear" w:color="auto" w:fill="auto"/>
            <w:tcMar>
              <w:left w:w="108" w:type="dxa"/>
            </w:tcMar>
          </w:tcPr>
          <w:p w14:paraId="6F28AC38" w14:textId="77777777" w:rsidR="00D83BA2" w:rsidRPr="004F536E" w:rsidRDefault="00D83BA2" w:rsidP="00763CEC">
            <w:pPr>
              <w:rPr>
                <w:color w:val="00B050"/>
                <w:szCs w:val="22"/>
                <w:lang w:val="en-US"/>
              </w:rPr>
            </w:pPr>
            <w:r w:rsidRPr="004F536E">
              <w:rPr>
                <w:color w:val="00B050"/>
                <w:szCs w:val="22"/>
                <w:lang w:val="en-US"/>
              </w:rPr>
              <w:t>There is a production for it. They grow it and it comes from China and Bangladesh. From Bangladesh it comes in panels (lit. in metres) and here they cut it into size. Its length is 160 cm, 160 cm, and then they sew up its side.</w:t>
            </w:r>
          </w:p>
        </w:tc>
      </w:tr>
      <w:tr w:rsidR="00D83BA2" w:rsidRPr="004F536E" w14:paraId="198728EE" w14:textId="77777777" w:rsidTr="00763CEC">
        <w:tc>
          <w:tcPr>
            <w:tcW w:w="608" w:type="dxa"/>
            <w:shd w:val="clear" w:color="auto" w:fill="auto"/>
            <w:tcMar>
              <w:left w:w="108" w:type="dxa"/>
            </w:tcMar>
          </w:tcPr>
          <w:p w14:paraId="3DE42C7A" w14:textId="77777777" w:rsidR="00D83BA2" w:rsidRPr="004F536E" w:rsidRDefault="00D83BA2" w:rsidP="00763CEC">
            <w:pPr>
              <w:rPr>
                <w:color w:val="00B050"/>
                <w:szCs w:val="22"/>
                <w:lang w:val="en-US"/>
              </w:rPr>
            </w:pPr>
            <w:r w:rsidRPr="004F536E">
              <w:rPr>
                <w:color w:val="00B050"/>
                <w:szCs w:val="22"/>
                <w:lang w:val="en-US"/>
              </w:rPr>
              <w:t>1.8</w:t>
            </w:r>
          </w:p>
        </w:tc>
        <w:tc>
          <w:tcPr>
            <w:tcW w:w="4226" w:type="dxa"/>
            <w:shd w:val="clear" w:color="auto" w:fill="auto"/>
            <w:tcMar>
              <w:left w:w="108" w:type="dxa"/>
            </w:tcMar>
          </w:tcPr>
          <w:p w14:paraId="758B0BCD" w14:textId="77777777" w:rsidR="00D83BA2" w:rsidRPr="004F536E" w:rsidRDefault="00D83BA2" w:rsidP="00763CEC">
            <w:pPr>
              <w:rPr>
                <w:color w:val="00B050"/>
                <w:szCs w:val="22"/>
              </w:rPr>
            </w:pPr>
            <w:r w:rsidRPr="00D62BCD">
              <w:rPr>
                <w:i/>
                <w:color w:val="00B050"/>
                <w:szCs w:val="22"/>
                <w:lang w:val="en-US"/>
              </w:rPr>
              <w:t>wuruč ʕayre yxallūn-ha maftūḥa, yxayyṭūn-ha b-xēṭ ib-xēṭ al-guṭun w yʕabbūn-ha guṭun nsammī-´ bandaǧ guṭun. al-guṭun yōm-in yrūḥ ʕa-l-fabrīġa, yaʕni huwwa w čīgīt-u, yikšimūn al-xēṭ m-al-kenār</w:t>
            </w:r>
            <w:r w:rsidRPr="00BA18ED">
              <w:rPr>
                <w:rStyle w:val="FootnoteReference"/>
              </w:rPr>
              <w:footnoteReference w:id="25"/>
            </w:r>
            <w:r w:rsidRPr="00D62BCD">
              <w:rPr>
                <w:i/>
                <w:color w:val="00B050"/>
                <w:szCs w:val="22"/>
                <w:lang w:val="en-US"/>
              </w:rPr>
              <w:t xml:space="preserve"> w min fōg-ha w yiftaḥūn-u hīčiḏ ᵊbsaʕ yitifarraq bandaǧ al-guṭun.</w:t>
            </w:r>
          </w:p>
        </w:tc>
        <w:tc>
          <w:tcPr>
            <w:tcW w:w="4228" w:type="dxa"/>
            <w:shd w:val="clear" w:color="auto" w:fill="auto"/>
            <w:tcMar>
              <w:left w:w="108" w:type="dxa"/>
            </w:tcMar>
          </w:tcPr>
          <w:p w14:paraId="72509C40" w14:textId="77777777" w:rsidR="00D83BA2" w:rsidRPr="004F536E" w:rsidRDefault="00D83BA2" w:rsidP="00763CEC">
            <w:pPr>
              <w:rPr>
                <w:color w:val="00B050"/>
                <w:szCs w:val="22"/>
                <w:lang w:val="en-US"/>
              </w:rPr>
            </w:pPr>
            <w:r w:rsidRPr="004F536E">
              <w:rPr>
                <w:color w:val="00B050"/>
                <w:szCs w:val="22"/>
                <w:lang w:val="en-US"/>
              </w:rPr>
              <w:t>They leave one side open; this side is later sewed up with a cotton string. They fill it with cotton and we call it a sack of cotton. When the cotton and its seeds are brought to the factory, they tear the cord from the sides and from above and open it like this. The sack of cotton opens immediately.</w:t>
            </w:r>
          </w:p>
        </w:tc>
      </w:tr>
      <w:tr w:rsidR="00D83BA2" w:rsidRPr="004F536E" w14:paraId="45488BFB" w14:textId="77777777" w:rsidTr="00763CEC">
        <w:tc>
          <w:tcPr>
            <w:tcW w:w="608" w:type="dxa"/>
            <w:shd w:val="clear" w:color="auto" w:fill="auto"/>
            <w:tcMar>
              <w:left w:w="108" w:type="dxa"/>
            </w:tcMar>
          </w:tcPr>
          <w:p w14:paraId="7139F8AB" w14:textId="77777777" w:rsidR="00D83BA2" w:rsidRPr="004F536E" w:rsidRDefault="00D83BA2" w:rsidP="00763CEC">
            <w:pPr>
              <w:rPr>
                <w:color w:val="00B050"/>
                <w:szCs w:val="22"/>
                <w:lang w:val="en-US"/>
              </w:rPr>
            </w:pPr>
            <w:r w:rsidRPr="004F536E">
              <w:rPr>
                <w:color w:val="00B050"/>
                <w:szCs w:val="22"/>
                <w:lang w:val="en-US"/>
              </w:rPr>
              <w:t>1.9</w:t>
            </w:r>
          </w:p>
        </w:tc>
        <w:tc>
          <w:tcPr>
            <w:tcW w:w="4226" w:type="dxa"/>
            <w:shd w:val="clear" w:color="auto" w:fill="auto"/>
            <w:tcMar>
              <w:left w:w="108" w:type="dxa"/>
            </w:tcMar>
          </w:tcPr>
          <w:p w14:paraId="58059987" w14:textId="77777777" w:rsidR="00D83BA2" w:rsidRPr="00D62BCD" w:rsidRDefault="00D83BA2" w:rsidP="00763CEC">
            <w:pPr>
              <w:rPr>
                <w:i/>
                <w:color w:val="00B050"/>
                <w:szCs w:val="22"/>
                <w:lang w:val="en-US"/>
              </w:rPr>
            </w:pPr>
            <w:r w:rsidRPr="00D62BCD">
              <w:rPr>
                <w:i/>
                <w:color w:val="00B050"/>
                <w:szCs w:val="22"/>
                <w:lang w:val="en-US"/>
              </w:rPr>
              <w:t>ṭalʕit aškāl ʕalāyiǧ bandaǧ al-guṭun w-al-kīse, aaa, w-al-ʕalīǧe w-ač-čwāla, al-farde nsammī-hin ʕalāyiǧ hīčiḏ. w-ziġīr-u pōšēte, al-ʕIrāgiyyīn al-ʕarab ygūlūn ʕillāga. humma ygūlūn ʕillāga iḥna ngūl-l-u kīse l-al-ᵊčwāla, iḥna nsammī-he pōšēte yaʕni asas al-</w:t>
            </w:r>
            <w:r w:rsidRPr="00D62BCD">
              <w:rPr>
                <w:i/>
                <w:color w:val="00B050"/>
                <w:szCs w:val="22"/>
                <w:lang w:val="en-US"/>
              </w:rPr>
              <w:lastRenderedPageBreak/>
              <w:t>pōšēte zād kilme turkiyyye mī-hi ʕarabiyye.</w:t>
            </w:r>
          </w:p>
        </w:tc>
        <w:tc>
          <w:tcPr>
            <w:tcW w:w="4228" w:type="dxa"/>
            <w:shd w:val="clear" w:color="auto" w:fill="auto"/>
            <w:tcMar>
              <w:left w:w="108" w:type="dxa"/>
            </w:tcMar>
          </w:tcPr>
          <w:p w14:paraId="69DFAEFA" w14:textId="77777777" w:rsidR="00D83BA2" w:rsidRPr="004F536E" w:rsidRDefault="00D83BA2" w:rsidP="00763CEC">
            <w:pPr>
              <w:rPr>
                <w:color w:val="00B050"/>
                <w:szCs w:val="22"/>
              </w:rPr>
            </w:pPr>
            <w:r w:rsidRPr="004F536E">
              <w:rPr>
                <w:color w:val="00B050"/>
                <w:szCs w:val="22"/>
                <w:lang w:val="en-US"/>
              </w:rPr>
              <w:lastRenderedPageBreak/>
              <w:t xml:space="preserve">Many types of sacks have come up: the sack of cotton, the bag, the middle-sized sack, the (normal) sack, the large sack. We call them </w:t>
            </w:r>
            <w:r w:rsidRPr="004F536E">
              <w:rPr>
                <w:color w:val="00B050"/>
                <w:szCs w:val="22"/>
              </w:rPr>
              <w:t xml:space="preserve">sacks. The small one is called </w:t>
            </w:r>
            <w:r w:rsidRPr="004F536E">
              <w:rPr>
                <w:i/>
                <w:color w:val="00B050"/>
                <w:szCs w:val="22"/>
              </w:rPr>
              <w:t>pōšēte</w:t>
            </w:r>
            <w:r w:rsidRPr="004F536E">
              <w:rPr>
                <w:color w:val="00B050"/>
                <w:szCs w:val="22"/>
              </w:rPr>
              <w:t xml:space="preserve">. The Iraqi Arabs say </w:t>
            </w:r>
            <w:r w:rsidRPr="004F536E">
              <w:rPr>
                <w:i/>
                <w:color w:val="00B050"/>
                <w:szCs w:val="22"/>
              </w:rPr>
              <w:t xml:space="preserve">ʕillāga. </w:t>
            </w:r>
            <w:r w:rsidRPr="004F536E">
              <w:rPr>
                <w:color w:val="00B050"/>
                <w:szCs w:val="22"/>
              </w:rPr>
              <w:t xml:space="preserve">They say </w:t>
            </w:r>
            <w:r w:rsidRPr="004F536E">
              <w:rPr>
                <w:i/>
                <w:color w:val="00B050"/>
                <w:szCs w:val="22"/>
              </w:rPr>
              <w:t>ʕillāga</w:t>
            </w:r>
            <w:r w:rsidRPr="004F536E">
              <w:rPr>
                <w:color w:val="00B050"/>
                <w:szCs w:val="22"/>
              </w:rPr>
              <w:t xml:space="preserve">: we (also) say </w:t>
            </w:r>
            <w:r w:rsidRPr="004F536E">
              <w:rPr>
                <w:i/>
                <w:color w:val="00B050"/>
                <w:szCs w:val="22"/>
              </w:rPr>
              <w:t>kīse</w:t>
            </w:r>
            <w:r w:rsidRPr="004F536E">
              <w:rPr>
                <w:color w:val="00B050"/>
                <w:szCs w:val="22"/>
              </w:rPr>
              <w:t xml:space="preserve"> to the </w:t>
            </w:r>
            <w:r w:rsidRPr="004F536E">
              <w:rPr>
                <w:i/>
                <w:color w:val="00B050"/>
                <w:szCs w:val="22"/>
              </w:rPr>
              <w:t>čwāla</w:t>
            </w:r>
            <w:r w:rsidRPr="004F536E">
              <w:rPr>
                <w:color w:val="00B050"/>
                <w:szCs w:val="22"/>
              </w:rPr>
              <w:t xml:space="preserve">. We call it </w:t>
            </w:r>
            <w:r w:rsidRPr="004F536E">
              <w:rPr>
                <w:i/>
                <w:color w:val="00B050"/>
                <w:szCs w:val="22"/>
              </w:rPr>
              <w:lastRenderedPageBreak/>
              <w:t>pōšēte</w:t>
            </w:r>
            <w:r w:rsidRPr="004F536E">
              <w:rPr>
                <w:color w:val="00B050"/>
                <w:szCs w:val="22"/>
              </w:rPr>
              <w:t>, which is actually a Turkish word; it’s not Arabic.</w:t>
            </w:r>
            <w:r w:rsidRPr="00BA18ED">
              <w:rPr>
                <w:rStyle w:val="FootnoteReference"/>
              </w:rPr>
              <w:footnoteReference w:id="26"/>
            </w:r>
            <w:r w:rsidRPr="004F536E">
              <w:rPr>
                <w:i/>
                <w:color w:val="00B050"/>
                <w:szCs w:val="22"/>
              </w:rPr>
              <w:t xml:space="preserve"> </w:t>
            </w:r>
          </w:p>
        </w:tc>
      </w:tr>
    </w:tbl>
    <w:p w14:paraId="303A5D65" w14:textId="77777777" w:rsidR="007140B6" w:rsidRDefault="007140B6">
      <w:pPr>
        <w:pStyle w:val="List"/>
        <w:rPr>
          <w:lang w:val="en-US"/>
        </w:rPr>
      </w:pPr>
    </w:p>
    <w:p w14:paraId="4A1DC0A9" w14:textId="77777777" w:rsidR="007140B6" w:rsidRDefault="007140B6">
      <w:pPr>
        <w:rPr>
          <w:lang w:val="en-US"/>
        </w:rPr>
      </w:pPr>
    </w:p>
    <w:p w14:paraId="7274EC7B" w14:textId="77777777" w:rsidR="007140B6" w:rsidRDefault="00000000">
      <w:pPr>
        <w:pStyle w:val="Heading2"/>
        <w:rPr>
          <w:i/>
        </w:rPr>
      </w:pPr>
      <w:bookmarkStart w:id="46" w:name="_Toc156305415"/>
      <w:r>
        <w:rPr>
          <w:lang w:val="en-US"/>
        </w:rPr>
        <w:t>Urfa-045_Gamra_Dariba-Harran-2010</w:t>
      </w:r>
      <w:bookmarkEnd w:id="46"/>
    </w:p>
    <w:p w14:paraId="3AE7A717" w14:textId="77777777" w:rsidR="003F699B" w:rsidRPr="00B1476E" w:rsidRDefault="003F699B" w:rsidP="003F699B">
      <w:pPr>
        <w:pStyle w:val="List"/>
        <w:rPr>
          <w:lang w:val="en-US"/>
        </w:rPr>
      </w:pPr>
      <w:r>
        <w:t>Ismail, 8.5.2010</w:t>
      </w:r>
    </w:p>
    <w:p w14:paraId="6401E882" w14:textId="77777777" w:rsidR="003F699B" w:rsidRDefault="003F699B" w:rsidP="003F699B">
      <w:pPr>
        <w:pStyle w:val="List"/>
        <w:rPr>
          <w:lang w:val="en-US"/>
        </w:rPr>
      </w:pPr>
      <w:r>
        <w:rPr>
          <w:lang w:val="en-US"/>
        </w:rPr>
        <w:t>2:06</w:t>
      </w:r>
    </w:p>
    <w:p w14:paraId="3841A42F" w14:textId="77777777" w:rsidR="003F699B" w:rsidRDefault="003F699B" w:rsidP="003F699B">
      <w:pPr>
        <w:pStyle w:val="BodyText"/>
        <w:rPr>
          <w:lang w:val="en-US"/>
        </w:rPr>
      </w:pPr>
      <w:r>
        <w:rPr>
          <w:lang w:val="en-US"/>
        </w:rPr>
        <w:t>In Turkish popular culture people think that between 20</w:t>
      </w:r>
      <w:r w:rsidRPr="00F87E04">
        <w:rPr>
          <w:vertAlign w:val="superscript"/>
          <w:lang w:val="en-US"/>
        </w:rPr>
        <w:t>th</w:t>
      </w:r>
      <w:r>
        <w:rPr>
          <w:lang w:val="en-US"/>
        </w:rPr>
        <w:t xml:space="preserve"> February and 6</w:t>
      </w:r>
      <w:r w:rsidRPr="00F87E04">
        <w:rPr>
          <w:vertAlign w:val="superscript"/>
          <w:lang w:val="en-US"/>
        </w:rPr>
        <w:t>th</w:t>
      </w:r>
      <w:r>
        <w:rPr>
          <w:lang w:val="en-US"/>
        </w:rPr>
        <w:t xml:space="preserve"> March there is a gradual rise in temperature; it starts with the air, then follows the water, and finally the soil gets warmer.</w:t>
      </w:r>
    </w:p>
    <w:p w14:paraId="49447A90" w14:textId="77777777" w:rsidR="003F699B" w:rsidRDefault="003F699B" w:rsidP="003F699B">
      <w:pPr>
        <w:pStyle w:val="BodyText"/>
        <w:rPr>
          <w:lang w:val="en-US"/>
        </w:rPr>
      </w:pPr>
    </w:p>
    <w:tbl>
      <w:tblPr>
        <w:tblStyle w:val="TableGrid"/>
        <w:tblW w:w="0" w:type="auto"/>
        <w:tblLook w:val="0400" w:firstRow="0" w:lastRow="0" w:firstColumn="0" w:lastColumn="0" w:noHBand="0" w:noVBand="1"/>
      </w:tblPr>
      <w:tblGrid>
        <w:gridCol w:w="718"/>
        <w:gridCol w:w="4253"/>
        <w:gridCol w:w="4253"/>
      </w:tblGrid>
      <w:tr w:rsidR="003F699B" w:rsidRPr="00155094" w14:paraId="11F3ADDC" w14:textId="77777777" w:rsidTr="00763CEC">
        <w:tc>
          <w:tcPr>
            <w:tcW w:w="718" w:type="dxa"/>
          </w:tcPr>
          <w:p w14:paraId="631EB7D5" w14:textId="77777777" w:rsidR="003F699B" w:rsidRDefault="003F699B" w:rsidP="00763CEC">
            <w:pPr>
              <w:rPr>
                <w:lang w:val="en-US"/>
              </w:rPr>
            </w:pPr>
            <w:r>
              <w:rPr>
                <w:lang w:val="en-US"/>
              </w:rPr>
              <w:t>00.00</w:t>
            </w:r>
          </w:p>
        </w:tc>
        <w:tc>
          <w:tcPr>
            <w:tcW w:w="4253" w:type="dxa"/>
          </w:tcPr>
          <w:p w14:paraId="2C7F5832" w14:textId="77777777" w:rsidR="003F699B" w:rsidRPr="00012A0D" w:rsidRDefault="003F699B" w:rsidP="00763CEC">
            <w:pPr>
              <w:rPr>
                <w:color w:val="00B050"/>
                <w:lang w:val="en-US"/>
              </w:rPr>
            </w:pPr>
            <w:r w:rsidRPr="00012A0D">
              <w:rPr>
                <w:color w:val="00B050"/>
                <w:lang w:val="en-US"/>
              </w:rPr>
              <w:t xml:space="preserve">aǧ-ǧamrāt, xōǧam, b-aš-štē yōm-in yigḏ̣i ta… </w:t>
            </w:r>
            <w:r w:rsidRPr="00012A0D">
              <w:rPr>
                <w:color w:val="00B050"/>
              </w:rPr>
              <w:t>iyyām aš</w:t>
            </w:r>
            <w:r w:rsidRPr="00012A0D">
              <w:rPr>
                <w:color w:val="00B050"/>
                <w:lang w:val="en-US"/>
              </w:rPr>
              <w:t>-štē b-</w:t>
            </w:r>
            <w:r w:rsidRPr="00012A0D">
              <w:rPr>
                <w:color w:val="00B050"/>
              </w:rPr>
              <w:t>a</w:t>
            </w:r>
            <w:r w:rsidRPr="00012A0D">
              <w:rPr>
                <w:color w:val="00B050"/>
                <w:lang w:val="en-US"/>
              </w:rPr>
              <w:t>t-tāli, ǟǟǟ… nsammī-hin ta-ngūl an-nahāṛ al-mayye mīhi bārde! ᵊngūl alyōm w</w:t>
            </w:r>
            <w:r w:rsidRPr="00012A0D">
              <w:rPr>
                <w:color w:val="00B050"/>
              </w:rPr>
              <w:t>ug</w:t>
            </w:r>
            <w:r w:rsidRPr="00012A0D">
              <w:rPr>
                <w:color w:val="00B050"/>
                <w:lang w:val="en-US"/>
              </w:rPr>
              <w:t>aʕat ǧamrat hal-mayye</w:t>
            </w:r>
            <w:r w:rsidRPr="00BA18ED">
              <w:rPr>
                <w:rStyle w:val="FootnoteReference"/>
              </w:rPr>
              <w:footnoteReference w:id="27"/>
            </w:r>
            <w:r w:rsidRPr="00012A0D">
              <w:rPr>
                <w:color w:val="00B050"/>
                <w:lang w:val="en-US"/>
              </w:rPr>
              <w:t xml:space="preserve"> w-al-yōm wugaʕat ǧamrat al-hawa, al-hawa yidfi.</w:t>
            </w:r>
          </w:p>
        </w:tc>
        <w:tc>
          <w:tcPr>
            <w:tcW w:w="4253" w:type="dxa"/>
          </w:tcPr>
          <w:p w14:paraId="2C674CA2" w14:textId="77777777" w:rsidR="003F699B" w:rsidRPr="00012A0D" w:rsidRDefault="003F699B" w:rsidP="00763CEC">
            <w:pPr>
              <w:rPr>
                <w:color w:val="00B050"/>
              </w:rPr>
            </w:pPr>
            <w:r w:rsidRPr="00012A0D">
              <w:rPr>
                <w:color w:val="00B050"/>
                <w:lang w:val="en-US"/>
              </w:rPr>
              <w:t xml:space="preserve">The </w:t>
            </w:r>
            <w:r w:rsidRPr="00012A0D">
              <w:rPr>
                <w:i/>
                <w:color w:val="00B050"/>
                <w:lang w:val="en-US"/>
              </w:rPr>
              <w:t>ǧamra</w:t>
            </w:r>
            <w:r w:rsidRPr="00012A0D">
              <w:rPr>
                <w:color w:val="00B050"/>
              </w:rPr>
              <w:t xml:space="preserve">-days, my teacher, happen when the winterdays come to and end, we call them, let’s say, today the water isn’t really cold. So we say, “Today the </w:t>
            </w:r>
            <w:r w:rsidRPr="00012A0D">
              <w:rPr>
                <w:i/>
                <w:color w:val="00B050"/>
              </w:rPr>
              <w:t>ǧamra</w:t>
            </w:r>
            <w:r w:rsidRPr="00012A0D">
              <w:rPr>
                <w:color w:val="00B050"/>
              </w:rPr>
              <w:t xml:space="preserve">-day of the water happened, today the </w:t>
            </w:r>
            <w:r w:rsidRPr="00012A0D">
              <w:rPr>
                <w:i/>
                <w:color w:val="00B050"/>
              </w:rPr>
              <w:t>ǧamra</w:t>
            </w:r>
            <w:r w:rsidRPr="00012A0D">
              <w:rPr>
                <w:color w:val="00B050"/>
              </w:rPr>
              <w:t>-day of the air happened.” And this means the air is getting warm.</w:t>
            </w:r>
          </w:p>
        </w:tc>
      </w:tr>
      <w:tr w:rsidR="003F699B" w:rsidRPr="00F87E04" w14:paraId="3F75FF24" w14:textId="77777777" w:rsidTr="00763CEC">
        <w:tc>
          <w:tcPr>
            <w:tcW w:w="718" w:type="dxa"/>
          </w:tcPr>
          <w:p w14:paraId="4C617D94" w14:textId="77777777" w:rsidR="003F699B" w:rsidRDefault="003F699B" w:rsidP="00763CEC">
            <w:pPr>
              <w:rPr>
                <w:lang w:val="en-US"/>
              </w:rPr>
            </w:pPr>
            <w:r>
              <w:rPr>
                <w:lang w:val="en-US"/>
              </w:rPr>
              <w:t>0:18</w:t>
            </w:r>
          </w:p>
        </w:tc>
        <w:tc>
          <w:tcPr>
            <w:tcW w:w="4253" w:type="dxa"/>
          </w:tcPr>
          <w:p w14:paraId="531B7A7F" w14:textId="77777777" w:rsidR="003F699B" w:rsidRPr="00012A0D" w:rsidRDefault="003F699B" w:rsidP="00763CEC">
            <w:pPr>
              <w:rPr>
                <w:color w:val="00B050"/>
                <w:lang w:val="en-US"/>
              </w:rPr>
            </w:pPr>
            <w:r w:rsidRPr="00012A0D">
              <w:rPr>
                <w:color w:val="00B050"/>
                <w:lang w:val="en-US"/>
              </w:rPr>
              <w:t xml:space="preserve">w-alyōm </w:t>
            </w:r>
            <w:r w:rsidRPr="00012A0D">
              <w:rPr>
                <w:color w:val="00B050"/>
              </w:rPr>
              <w:t>wugaʕat</w:t>
            </w:r>
            <w:r w:rsidRPr="00012A0D">
              <w:rPr>
                <w:color w:val="00B050"/>
                <w:lang w:val="en-US"/>
              </w:rPr>
              <w:t xml:space="preserve"> ǧamrat at-trāb, ǧamra, w-alyōm </w:t>
            </w:r>
            <w:r w:rsidRPr="00012A0D">
              <w:rPr>
                <w:color w:val="00B050"/>
              </w:rPr>
              <w:t>wugaʕat</w:t>
            </w:r>
            <w:r w:rsidRPr="00012A0D">
              <w:rPr>
                <w:color w:val="00B050"/>
                <w:lang w:val="en-US"/>
              </w:rPr>
              <w:t xml:space="preserve"> ǧamrat al… ta-ngūl ay hawa w</w:t>
            </w:r>
            <w:r w:rsidRPr="00012A0D">
              <w:rPr>
                <w:strike/>
                <w:color w:val="00B050"/>
                <w:lang w:val="en-US"/>
              </w:rPr>
              <w:t>-</w:t>
            </w:r>
            <w:r w:rsidRPr="00012A0D">
              <w:rPr>
                <w:color w:val="00B050"/>
                <w:lang w:val="en-US"/>
              </w:rPr>
              <w:t xml:space="preserve">trāb w-al-mayye ṯalaṯ ǧamrāt. </w:t>
            </w:r>
          </w:p>
        </w:tc>
        <w:tc>
          <w:tcPr>
            <w:tcW w:w="4253" w:type="dxa"/>
          </w:tcPr>
          <w:p w14:paraId="60372AE8" w14:textId="77777777" w:rsidR="003F699B" w:rsidRPr="00012A0D" w:rsidRDefault="003F699B" w:rsidP="00763CEC">
            <w:pPr>
              <w:rPr>
                <w:color w:val="00B050"/>
                <w:lang w:val="en-US"/>
              </w:rPr>
            </w:pPr>
            <w:r w:rsidRPr="00012A0D">
              <w:rPr>
                <w:color w:val="00B050"/>
                <w:lang w:val="en-US"/>
              </w:rPr>
              <w:t xml:space="preserve">Today was the </w:t>
            </w:r>
            <w:r w:rsidRPr="00012A0D">
              <w:rPr>
                <w:i/>
                <w:color w:val="00B050"/>
              </w:rPr>
              <w:t>ǧamra</w:t>
            </w:r>
            <w:r w:rsidRPr="00012A0D">
              <w:rPr>
                <w:color w:val="00B050"/>
              </w:rPr>
              <w:t xml:space="preserve">-day of the soil, the </w:t>
            </w:r>
            <w:r w:rsidRPr="00012A0D">
              <w:rPr>
                <w:i/>
                <w:color w:val="00B050"/>
              </w:rPr>
              <w:t>ǧamra</w:t>
            </w:r>
            <w:r w:rsidRPr="00012A0D">
              <w:rPr>
                <w:color w:val="00B050"/>
              </w:rPr>
              <w:t xml:space="preserve">, and today was the </w:t>
            </w:r>
            <w:r w:rsidRPr="00012A0D">
              <w:rPr>
                <w:i/>
                <w:color w:val="00B050"/>
              </w:rPr>
              <w:t>ǧamra</w:t>
            </w:r>
            <w:r w:rsidRPr="00012A0D">
              <w:rPr>
                <w:color w:val="00B050"/>
              </w:rPr>
              <w:t xml:space="preserve">-day of… yes, the air, the soil, and the water, there are three </w:t>
            </w:r>
            <w:r w:rsidRPr="00012A0D">
              <w:rPr>
                <w:i/>
                <w:color w:val="00B050"/>
              </w:rPr>
              <w:t>ǧamra</w:t>
            </w:r>
            <w:r w:rsidRPr="00012A0D">
              <w:rPr>
                <w:color w:val="00B050"/>
              </w:rPr>
              <w:t>-days.</w:t>
            </w:r>
          </w:p>
        </w:tc>
      </w:tr>
      <w:tr w:rsidR="003F699B" w:rsidRPr="00F87E04" w14:paraId="10390BC6" w14:textId="77777777" w:rsidTr="00763CEC">
        <w:tc>
          <w:tcPr>
            <w:tcW w:w="718" w:type="dxa"/>
          </w:tcPr>
          <w:p w14:paraId="2CC9E165" w14:textId="77777777" w:rsidR="003F699B" w:rsidRDefault="003F699B" w:rsidP="00763CEC">
            <w:pPr>
              <w:rPr>
                <w:lang w:val="en-US"/>
              </w:rPr>
            </w:pPr>
            <w:r>
              <w:rPr>
                <w:lang w:val="en-US"/>
              </w:rPr>
              <w:t>00:29</w:t>
            </w:r>
          </w:p>
        </w:tc>
        <w:tc>
          <w:tcPr>
            <w:tcW w:w="4253" w:type="dxa"/>
          </w:tcPr>
          <w:p w14:paraId="57D8A6F2" w14:textId="77777777" w:rsidR="003F699B" w:rsidRPr="00E95789" w:rsidRDefault="003F699B" w:rsidP="00763CEC">
            <w:pPr>
              <w:rPr>
                <w:lang w:val="en-US"/>
              </w:rPr>
            </w:pPr>
            <w:r w:rsidRPr="00012A0D">
              <w:rPr>
                <w:color w:val="00B050"/>
                <w:lang w:val="en-US"/>
              </w:rPr>
              <w:t>alyōm, b-aš-</w:t>
            </w:r>
            <w:r w:rsidRPr="00012A0D">
              <w:rPr>
                <w:color w:val="00B050"/>
              </w:rPr>
              <w:t>šte</w:t>
            </w:r>
            <w:r w:rsidRPr="00012A0D">
              <w:rPr>
                <w:color w:val="00B050"/>
                <w:lang w:val="en-US"/>
              </w:rPr>
              <w:t xml:space="preserve"> iyyām b-al-mart b-aš-šūbāṭ yṣīr barid nōbāt čiṯīr ᵊnsammī-´ bard al-ʕaǧūz, ngūl barid al-ʕaǧūz, ᵊnsammī-´ bard al-ʕaǧūz </w:t>
            </w:r>
            <w:r w:rsidRPr="00012A0D">
              <w:rPr>
                <w:color w:val="00B050"/>
              </w:rPr>
              <w:t>w-a… yōm-in</w:t>
            </w:r>
            <w:r w:rsidRPr="00012A0D">
              <w:rPr>
                <w:color w:val="00B050"/>
                <w:lang w:val="en-US"/>
              </w:rPr>
              <w:t xml:space="preserve"> al-bard al-</w:t>
            </w:r>
            <w:r w:rsidRPr="00012A0D">
              <w:rPr>
                <w:color w:val="00B050"/>
              </w:rPr>
              <w:t>ᵊ</w:t>
            </w:r>
            <w:r w:rsidRPr="00012A0D">
              <w:rPr>
                <w:color w:val="00B050"/>
                <w:lang w:val="en-US"/>
              </w:rPr>
              <w:t xml:space="preserve">hniyye </w:t>
            </w:r>
            <w:r w:rsidRPr="00012A0D">
              <w:rPr>
                <w:color w:val="00B050"/>
              </w:rPr>
              <w:t>tigaʕ</w:t>
            </w:r>
            <w:r w:rsidRPr="00012A0D">
              <w:rPr>
                <w:color w:val="00B050"/>
                <w:lang w:val="en-US"/>
              </w:rPr>
              <w:t xml:space="preserve"> [tigaḥ] ta-ngūl, az-zariʕ zād alḥaẓ ta-ngūl halḥīn </w:t>
            </w:r>
            <w:r w:rsidRPr="00012A0D">
              <w:rPr>
                <w:color w:val="00B050"/>
              </w:rPr>
              <w:t>yizraʕūn zabze</w:t>
            </w:r>
            <w:r w:rsidRPr="00012A0D">
              <w:rPr>
                <w:color w:val="00B050"/>
                <w:lang w:val="en-US"/>
              </w:rPr>
              <w:t>.</w:t>
            </w:r>
          </w:p>
        </w:tc>
        <w:tc>
          <w:tcPr>
            <w:tcW w:w="4253" w:type="dxa"/>
          </w:tcPr>
          <w:p w14:paraId="2D898827" w14:textId="77777777" w:rsidR="003F699B" w:rsidRPr="00F87E04" w:rsidRDefault="003F699B" w:rsidP="00763CEC">
            <w:pPr>
              <w:rPr>
                <w:lang w:val="en-US"/>
              </w:rPr>
            </w:pPr>
            <w:r w:rsidRPr="00012A0D">
              <w:rPr>
                <w:color w:val="00B050"/>
                <w:lang w:val="en-US"/>
              </w:rPr>
              <w:t>Today, in winter, there are days in March and February which are sometimes very cold, we call this the cold of the old woman, we say the cold of the old woman, we call it the cold of the old woman. And when this kind of cold happens, and if at that time they have already planted the vegetables…</w:t>
            </w:r>
          </w:p>
        </w:tc>
      </w:tr>
      <w:tr w:rsidR="003F699B" w:rsidRPr="00F87E04" w14:paraId="5E4C6017" w14:textId="77777777" w:rsidTr="00763CEC">
        <w:tc>
          <w:tcPr>
            <w:tcW w:w="718" w:type="dxa"/>
          </w:tcPr>
          <w:p w14:paraId="778568F8" w14:textId="77777777" w:rsidR="003F699B" w:rsidRDefault="003F699B" w:rsidP="00763CEC">
            <w:pPr>
              <w:rPr>
                <w:lang w:val="en-US"/>
              </w:rPr>
            </w:pPr>
            <w:r>
              <w:rPr>
                <w:lang w:val="en-US"/>
              </w:rPr>
              <w:t>00:56</w:t>
            </w:r>
          </w:p>
        </w:tc>
        <w:tc>
          <w:tcPr>
            <w:tcW w:w="4253" w:type="dxa"/>
          </w:tcPr>
          <w:p w14:paraId="5418DB38" w14:textId="77777777" w:rsidR="003F699B" w:rsidRPr="00012A0D" w:rsidRDefault="003F699B" w:rsidP="00763CEC">
            <w:pPr>
              <w:rPr>
                <w:color w:val="00B050"/>
                <w:lang w:val="en-US"/>
              </w:rPr>
            </w:pPr>
            <w:r w:rsidRPr="00012A0D">
              <w:rPr>
                <w:color w:val="00B050"/>
              </w:rPr>
              <w:t>yōm-in yiǧi aš-šte ʕa-az-zabzāt,</w:t>
            </w:r>
            <w:r w:rsidRPr="00012A0D">
              <w:rPr>
                <w:color w:val="00B050"/>
                <w:lang w:val="en-US"/>
              </w:rPr>
              <w:t xml:space="preserve"> ad-dinya ṣṣīr bārde, </w:t>
            </w:r>
            <w:r w:rsidRPr="00012A0D">
              <w:rPr>
                <w:color w:val="00B050"/>
              </w:rPr>
              <w:t>nsammī-ha ᵊhni… aḏ̣-</w:t>
            </w:r>
            <w:r w:rsidRPr="00012A0D">
              <w:rPr>
                <w:color w:val="00B050"/>
                <w:lang w:val="en-US"/>
              </w:rPr>
              <w:t xml:space="preserve">ḏ̣arība, az-zariʕ al… ḥu… al-bēḏinǧān al… ᵊhnīt-u </w:t>
            </w:r>
            <w:bookmarkStart w:id="47" w:name="_Hlk132716003"/>
            <w:r w:rsidRPr="00012A0D">
              <w:rPr>
                <w:color w:val="00B050"/>
                <w:lang w:val="en-US"/>
              </w:rPr>
              <w:t>čalā</w:t>
            </w:r>
            <w:bookmarkEnd w:id="47"/>
            <w:r w:rsidRPr="00012A0D">
              <w:rPr>
                <w:color w:val="00B050"/>
                <w:lang w:val="en-US"/>
              </w:rPr>
              <w:t xml:space="preserve">-´ ḏ̣arīb w yibas ʕād. </w:t>
            </w:r>
          </w:p>
        </w:tc>
        <w:tc>
          <w:tcPr>
            <w:tcW w:w="4253" w:type="dxa"/>
          </w:tcPr>
          <w:p w14:paraId="589EC730" w14:textId="77777777" w:rsidR="003F699B" w:rsidRPr="00012A0D" w:rsidRDefault="003F699B" w:rsidP="00763CEC">
            <w:pPr>
              <w:rPr>
                <w:color w:val="00B050"/>
              </w:rPr>
            </w:pPr>
            <w:r w:rsidRPr="00012A0D">
              <w:rPr>
                <w:color w:val="00B050"/>
                <w:lang w:val="en-US"/>
              </w:rPr>
              <w:t xml:space="preserve">When the winter hits the vegetables, when it gets cold again, we call it </w:t>
            </w:r>
            <w:r w:rsidRPr="00012A0D">
              <w:rPr>
                <w:i/>
                <w:color w:val="00B050"/>
                <w:lang w:val="en-US"/>
              </w:rPr>
              <w:t xml:space="preserve">ḏ̣arība. </w:t>
            </w:r>
            <w:r w:rsidRPr="00012A0D">
              <w:rPr>
                <w:color w:val="00B050"/>
              </w:rPr>
              <w:t xml:space="preserve">The </w:t>
            </w:r>
            <w:r w:rsidRPr="00012A0D">
              <w:rPr>
                <w:i/>
                <w:color w:val="00B050"/>
                <w:lang w:val="en-US"/>
              </w:rPr>
              <w:t>ḏ̣arība</w:t>
            </w:r>
            <w:r w:rsidRPr="00012A0D">
              <w:rPr>
                <w:color w:val="00B050"/>
              </w:rPr>
              <w:t xml:space="preserve"> “eats” the seed … the aubergines, the thingy, they wither.</w:t>
            </w:r>
          </w:p>
        </w:tc>
      </w:tr>
      <w:tr w:rsidR="003F699B" w:rsidRPr="00F87E04" w14:paraId="4C0B8513" w14:textId="77777777" w:rsidTr="00763CEC">
        <w:tc>
          <w:tcPr>
            <w:tcW w:w="718" w:type="dxa"/>
          </w:tcPr>
          <w:p w14:paraId="330F4286" w14:textId="77777777" w:rsidR="003F699B" w:rsidRDefault="003F699B" w:rsidP="00763CEC">
            <w:pPr>
              <w:rPr>
                <w:lang w:val="en-US"/>
              </w:rPr>
            </w:pPr>
            <w:r>
              <w:rPr>
                <w:lang w:val="en-US"/>
              </w:rPr>
              <w:t>1:07</w:t>
            </w:r>
          </w:p>
        </w:tc>
        <w:tc>
          <w:tcPr>
            <w:tcW w:w="4253" w:type="dxa"/>
          </w:tcPr>
          <w:p w14:paraId="6B77E54B" w14:textId="77777777" w:rsidR="003F699B" w:rsidRPr="00012A0D" w:rsidRDefault="003F699B" w:rsidP="00763CEC">
            <w:pPr>
              <w:rPr>
                <w:color w:val="00B050"/>
                <w:lang w:val="en-US"/>
              </w:rPr>
            </w:pPr>
            <w:r w:rsidRPr="00012A0D">
              <w:rPr>
                <w:color w:val="00B050"/>
                <w:lang w:val="en-US"/>
              </w:rPr>
              <w:t xml:space="preserve">haḏāk al-barid </w:t>
            </w:r>
            <w:r w:rsidRPr="00012A0D">
              <w:rPr>
                <w:i/>
                <w:color w:val="00B050"/>
                <w:lang w:val="en-US"/>
              </w:rPr>
              <w:t>aniden gelen</w:t>
            </w:r>
            <w:r w:rsidRPr="00012A0D">
              <w:rPr>
                <w:color w:val="00B050"/>
                <w:lang w:val="en-US"/>
              </w:rPr>
              <w:t xml:space="preserve"> ygūl at-turuk al-barid </w:t>
            </w:r>
            <w:r w:rsidRPr="00012A0D">
              <w:rPr>
                <w:i/>
                <w:color w:val="00B050"/>
                <w:lang w:val="en-US"/>
              </w:rPr>
              <w:t>aniden</w:t>
            </w:r>
            <w:r w:rsidRPr="00012A0D">
              <w:rPr>
                <w:color w:val="00B050"/>
                <w:lang w:val="en-US"/>
              </w:rPr>
              <w:t xml:space="preserve"> yōm</w:t>
            </w:r>
            <w:r w:rsidRPr="00012A0D">
              <w:rPr>
                <w:color w:val="00B050"/>
              </w:rPr>
              <w:t>-in yiǧi, ta-ngūl az-zabzāt tibas, aš-šiǧar ygūm ysitt yapra</w:t>
            </w:r>
            <w:r w:rsidRPr="00012A0D">
              <w:rPr>
                <w:color w:val="00B050"/>
                <w:lang w:val="en-US"/>
              </w:rPr>
              <w:t>g-u. iḥna ʕād ᵊ</w:t>
            </w:r>
            <w:r w:rsidRPr="00012A0D">
              <w:rPr>
                <w:color w:val="00B050"/>
              </w:rPr>
              <w:t>nsammī-ha ḏ̣arība</w:t>
            </w:r>
            <w:r w:rsidRPr="00012A0D">
              <w:rPr>
                <w:color w:val="00B050"/>
                <w:lang w:val="en-US"/>
              </w:rPr>
              <w:t>.</w:t>
            </w:r>
          </w:p>
        </w:tc>
        <w:tc>
          <w:tcPr>
            <w:tcW w:w="4253" w:type="dxa"/>
          </w:tcPr>
          <w:p w14:paraId="71A46D8C" w14:textId="77777777" w:rsidR="003F699B" w:rsidRPr="00012A0D" w:rsidRDefault="003F699B" w:rsidP="00763CEC">
            <w:pPr>
              <w:rPr>
                <w:i/>
                <w:color w:val="00B050"/>
                <w:lang w:val="en-US"/>
              </w:rPr>
            </w:pPr>
            <w:r w:rsidRPr="00012A0D">
              <w:rPr>
                <w:color w:val="00B050"/>
                <w:lang w:val="en-US"/>
              </w:rPr>
              <w:t xml:space="preserve">This cold comes suddenly, the Turks say, it comes suddenly. The vegetables wither and the trees begin to shed their leaves. We call it </w:t>
            </w:r>
            <w:r w:rsidRPr="00012A0D">
              <w:rPr>
                <w:i/>
                <w:color w:val="00B050"/>
                <w:lang w:val="en-US"/>
              </w:rPr>
              <w:t>ḏ̣arība.</w:t>
            </w:r>
          </w:p>
        </w:tc>
      </w:tr>
      <w:tr w:rsidR="003F699B" w:rsidRPr="00F87E04" w14:paraId="3E046DE8" w14:textId="77777777" w:rsidTr="00763CEC">
        <w:tc>
          <w:tcPr>
            <w:tcW w:w="718" w:type="dxa"/>
          </w:tcPr>
          <w:p w14:paraId="70FD156C" w14:textId="77777777" w:rsidR="003F699B" w:rsidRDefault="003F699B" w:rsidP="00763CEC">
            <w:pPr>
              <w:rPr>
                <w:lang w:val="en-US"/>
              </w:rPr>
            </w:pPr>
            <w:r>
              <w:rPr>
                <w:lang w:val="en-US"/>
              </w:rPr>
              <w:t>1:18</w:t>
            </w:r>
          </w:p>
        </w:tc>
        <w:tc>
          <w:tcPr>
            <w:tcW w:w="4253" w:type="dxa"/>
          </w:tcPr>
          <w:p w14:paraId="382BC32D" w14:textId="77777777" w:rsidR="003F699B" w:rsidRPr="00012A0D" w:rsidRDefault="003F699B" w:rsidP="00763CEC">
            <w:pPr>
              <w:rPr>
                <w:color w:val="00B050"/>
                <w:lang w:val="en-US"/>
              </w:rPr>
            </w:pPr>
            <w:r w:rsidRPr="00012A0D">
              <w:rPr>
                <w:color w:val="00B050"/>
                <w:lang w:val="en-US"/>
              </w:rPr>
              <w:t xml:space="preserve">aḏ̣-ḏ̣arība maʕnāt-ha b-duwal al-ʕarabi ygūlūn al-vērgi, </w:t>
            </w:r>
            <w:r w:rsidRPr="00012A0D">
              <w:rPr>
                <w:color w:val="00B050"/>
              </w:rPr>
              <w:t>əḥne</w:t>
            </w:r>
            <w:r w:rsidRPr="00012A0D">
              <w:rPr>
                <w:color w:val="00B050"/>
                <w:lang w:val="en-US"/>
              </w:rPr>
              <w:t xml:space="preserve"> al-barid yōm-in yiǧi b-nōba wəḥde nsamm</w:t>
            </w:r>
            <w:r w:rsidRPr="00012A0D">
              <w:rPr>
                <w:color w:val="00B050"/>
              </w:rPr>
              <w:t>ī-´</w:t>
            </w:r>
            <w:r w:rsidRPr="00012A0D">
              <w:rPr>
                <w:color w:val="00B050"/>
                <w:lang w:val="en-US"/>
              </w:rPr>
              <w:t xml:space="preserve"> ḏ̣arība. </w:t>
            </w:r>
          </w:p>
        </w:tc>
        <w:tc>
          <w:tcPr>
            <w:tcW w:w="4253" w:type="dxa"/>
          </w:tcPr>
          <w:p w14:paraId="01EB6167" w14:textId="77777777" w:rsidR="003F699B" w:rsidRPr="00012A0D" w:rsidRDefault="003F699B" w:rsidP="00763CEC">
            <w:pPr>
              <w:rPr>
                <w:color w:val="00B050"/>
                <w:lang w:val="en-US"/>
              </w:rPr>
            </w:pPr>
            <w:r w:rsidRPr="00012A0D">
              <w:rPr>
                <w:color w:val="00B050"/>
                <w:lang w:val="en-US"/>
              </w:rPr>
              <w:t xml:space="preserve">In the Arab countries </w:t>
            </w:r>
            <w:r w:rsidRPr="00012A0D">
              <w:rPr>
                <w:i/>
                <w:color w:val="00B050"/>
                <w:lang w:val="en-US"/>
              </w:rPr>
              <w:t xml:space="preserve">ḏ̣arība </w:t>
            </w:r>
            <w:r w:rsidRPr="00012A0D">
              <w:rPr>
                <w:color w:val="00B050"/>
                <w:lang w:val="en-US"/>
              </w:rPr>
              <w:t xml:space="preserve">means tax. But we call the cold which comes suddenly </w:t>
            </w:r>
            <w:r w:rsidRPr="00012A0D">
              <w:rPr>
                <w:i/>
                <w:color w:val="00B050"/>
                <w:lang w:val="en-US"/>
              </w:rPr>
              <w:t>ḏ̣arība.</w:t>
            </w:r>
          </w:p>
        </w:tc>
      </w:tr>
      <w:tr w:rsidR="003F699B" w:rsidRPr="00F87E04" w14:paraId="018A0A18" w14:textId="77777777" w:rsidTr="00763CEC">
        <w:tc>
          <w:tcPr>
            <w:tcW w:w="718" w:type="dxa"/>
          </w:tcPr>
          <w:p w14:paraId="4AF92DAE" w14:textId="77777777" w:rsidR="003F699B" w:rsidRDefault="003F699B" w:rsidP="00763CEC">
            <w:pPr>
              <w:rPr>
                <w:lang w:val="en-US"/>
              </w:rPr>
            </w:pPr>
            <w:r>
              <w:rPr>
                <w:lang w:val="en-US"/>
              </w:rPr>
              <w:t>1:25</w:t>
            </w:r>
          </w:p>
        </w:tc>
        <w:tc>
          <w:tcPr>
            <w:tcW w:w="4253" w:type="dxa"/>
          </w:tcPr>
          <w:p w14:paraId="545A593B" w14:textId="77777777" w:rsidR="003F699B" w:rsidRPr="00012A0D" w:rsidRDefault="003F699B" w:rsidP="00763CEC">
            <w:pPr>
              <w:rPr>
                <w:color w:val="00B050"/>
                <w:lang w:val="en-US"/>
              </w:rPr>
            </w:pPr>
            <w:r w:rsidRPr="00012A0D">
              <w:rPr>
                <w:color w:val="00B050"/>
                <w:lang w:val="en-US"/>
              </w:rPr>
              <w:t xml:space="preserve">w-ngūl alyōm aḏ̣-ḏ̣arība </w:t>
            </w:r>
            <w:r w:rsidRPr="00012A0D">
              <w:rPr>
                <w:color w:val="00B050"/>
              </w:rPr>
              <w:t xml:space="preserve">ḏ̣rəbat </w:t>
            </w:r>
            <w:r w:rsidRPr="00012A0D">
              <w:rPr>
                <w:color w:val="00B050"/>
                <w:lang w:val="en-US"/>
              </w:rPr>
              <w:t>al-</w:t>
            </w:r>
            <w:r w:rsidRPr="00E411F0">
              <w:t>ᵊ</w:t>
            </w:r>
            <w:r w:rsidRPr="00012A0D">
              <w:rPr>
                <w:color w:val="00B050"/>
                <w:lang w:val="en-US"/>
              </w:rPr>
              <w:t xml:space="preserve">hniyyāt yibasin </w:t>
            </w:r>
            <w:r w:rsidRPr="00E411F0">
              <w:t>ᵊ</w:t>
            </w:r>
            <w:r w:rsidRPr="00012A0D">
              <w:rPr>
                <w:color w:val="00B050"/>
                <w:lang w:val="en-US"/>
              </w:rPr>
              <w:t>b-nōba. al-yapragāt ysittin, aṣ-ṣōṭ, al-</w:t>
            </w:r>
            <w:r w:rsidRPr="00012A0D">
              <w:rPr>
                <w:color w:val="00B050"/>
                <w:lang w:val="en-US"/>
              </w:rPr>
              <w:lastRenderedPageBreak/>
              <w:t>bēḏinǧān, al-fr</w:t>
            </w:r>
            <w:r w:rsidRPr="00012A0D">
              <w:rPr>
                <w:color w:val="00B050"/>
              </w:rPr>
              <w:t>ə</w:t>
            </w:r>
            <w:r w:rsidRPr="00012A0D">
              <w:rPr>
                <w:color w:val="00B050"/>
                <w:lang w:val="en-US"/>
              </w:rPr>
              <w:t xml:space="preserve">nǧi ta-ngūl aš-šiǧar yōm-in ygūm ysitt yaprag-u. ē nsammī-´ ḏ̣arība alyōm aḏ̣-ḏ̣arība </w:t>
            </w:r>
            <w:r w:rsidRPr="00012A0D">
              <w:rPr>
                <w:color w:val="00B050"/>
              </w:rPr>
              <w:t>ḏ̣rəbat</w:t>
            </w:r>
            <w:r w:rsidRPr="00012A0D">
              <w:rPr>
                <w:color w:val="00B050"/>
                <w:lang w:val="en-US"/>
              </w:rPr>
              <w:t xml:space="preserve"> iḥnē bi-lsān-</w:t>
            </w:r>
            <w:r w:rsidRPr="00012A0D">
              <w:rPr>
                <w:color w:val="00B050"/>
              </w:rPr>
              <w:t>ne</w:t>
            </w:r>
            <w:r w:rsidRPr="00012A0D">
              <w:rPr>
                <w:color w:val="00B050"/>
                <w:lang w:val="en-US"/>
              </w:rPr>
              <w:t>.</w:t>
            </w:r>
          </w:p>
        </w:tc>
        <w:tc>
          <w:tcPr>
            <w:tcW w:w="4253" w:type="dxa"/>
          </w:tcPr>
          <w:p w14:paraId="291E114A" w14:textId="77777777" w:rsidR="003F699B" w:rsidRPr="00012A0D" w:rsidRDefault="003F699B" w:rsidP="00763CEC">
            <w:pPr>
              <w:rPr>
                <w:color w:val="00B050"/>
                <w:lang w:val="en-US"/>
              </w:rPr>
            </w:pPr>
            <w:r w:rsidRPr="00012A0D">
              <w:rPr>
                <w:color w:val="00B050"/>
                <w:lang w:val="en-US"/>
              </w:rPr>
              <w:lastRenderedPageBreak/>
              <w:t xml:space="preserve">We say, today the </w:t>
            </w:r>
            <w:r w:rsidRPr="00012A0D">
              <w:rPr>
                <w:i/>
                <w:color w:val="00B050"/>
                <w:lang w:val="en-US"/>
              </w:rPr>
              <w:t xml:space="preserve">ḏ̣arība </w:t>
            </w:r>
            <w:r w:rsidRPr="00012A0D">
              <w:rPr>
                <w:color w:val="00B050"/>
                <w:lang w:val="en-US"/>
              </w:rPr>
              <w:t xml:space="preserve">hit and this and that has withered immediately; the leaves are </w:t>
            </w:r>
            <w:r w:rsidRPr="00012A0D">
              <w:rPr>
                <w:color w:val="00B050"/>
                <w:lang w:val="en-US"/>
              </w:rPr>
              <w:lastRenderedPageBreak/>
              <w:t xml:space="preserve">shed, the chili pepper, the aubergines, the tomatoes… and the trees begin to shed their leaves. Yes, we call it </w:t>
            </w:r>
            <w:r w:rsidRPr="00012A0D">
              <w:rPr>
                <w:i/>
                <w:color w:val="00B050"/>
                <w:lang w:val="en-US"/>
              </w:rPr>
              <w:t>ḏ̣arība</w:t>
            </w:r>
            <w:r w:rsidRPr="00012A0D">
              <w:rPr>
                <w:color w:val="00B050"/>
              </w:rPr>
              <w:t xml:space="preserve">, in our language we say, today the </w:t>
            </w:r>
            <w:r w:rsidRPr="00012A0D">
              <w:rPr>
                <w:i/>
                <w:color w:val="00B050"/>
                <w:lang w:val="en-US"/>
              </w:rPr>
              <w:t xml:space="preserve">ḏ̣arība </w:t>
            </w:r>
            <w:r w:rsidRPr="00012A0D">
              <w:rPr>
                <w:color w:val="00B050"/>
                <w:lang w:val="en-US"/>
              </w:rPr>
              <w:t>has hit (the plants).</w:t>
            </w:r>
          </w:p>
        </w:tc>
      </w:tr>
    </w:tbl>
    <w:p w14:paraId="322C57B7" w14:textId="77777777" w:rsidR="007140B6" w:rsidRDefault="007140B6">
      <w:pPr>
        <w:rPr>
          <w:lang w:val="en-US"/>
        </w:rPr>
      </w:pPr>
    </w:p>
    <w:p w14:paraId="6A2DD5C7" w14:textId="77777777" w:rsidR="007140B6" w:rsidRDefault="00000000">
      <w:pPr>
        <w:pStyle w:val="Heading2"/>
        <w:rPr>
          <w:i/>
          <w:lang w:val="en-US"/>
        </w:rPr>
      </w:pPr>
      <w:bookmarkStart w:id="48" w:name="_Hlk95401263"/>
      <w:bookmarkStart w:id="49" w:name="_Toc156305416"/>
      <w:r>
        <w:rPr>
          <w:lang w:val="en-US"/>
        </w:rPr>
        <w:t>Urfa-046_Game_Xwetime-Harran-2010</w:t>
      </w:r>
      <w:bookmarkEnd w:id="49"/>
    </w:p>
    <w:bookmarkEnd w:id="48"/>
    <w:p w14:paraId="2641CBA4" w14:textId="77777777" w:rsidR="003F699B" w:rsidRPr="00E538FB" w:rsidRDefault="003F699B" w:rsidP="003F699B">
      <w:pPr>
        <w:pStyle w:val="List"/>
        <w:rPr>
          <w:lang w:val="en-US"/>
        </w:rPr>
      </w:pPr>
      <w:r w:rsidRPr="00E538FB">
        <w:rPr>
          <w:lang w:val="en-US"/>
        </w:rPr>
        <w:t>Ismail, 8 May 2010</w:t>
      </w:r>
    </w:p>
    <w:p w14:paraId="452E29CB" w14:textId="77777777" w:rsidR="003F699B" w:rsidRPr="00E538FB" w:rsidRDefault="003F699B" w:rsidP="003F699B">
      <w:pPr>
        <w:pStyle w:val="List"/>
        <w:rPr>
          <w:lang w:val="en-US"/>
        </w:rPr>
      </w:pPr>
      <w:r w:rsidRPr="00E538FB">
        <w:rPr>
          <w:lang w:val="en-US"/>
        </w:rPr>
        <w:t>4.40</w:t>
      </w:r>
    </w:p>
    <w:p w14:paraId="17063B12" w14:textId="77777777" w:rsidR="003F699B" w:rsidRPr="00E538FB" w:rsidRDefault="003F699B" w:rsidP="003F699B">
      <w:pPr>
        <w:rPr>
          <w:lang w:val="en-US"/>
        </w:rPr>
      </w:pPr>
    </w:p>
    <w:tbl>
      <w:tblPr>
        <w:tblStyle w:val="TableGrid"/>
        <w:tblW w:w="0" w:type="auto"/>
        <w:tblLook w:val="0400" w:firstRow="0" w:lastRow="0" w:firstColumn="0" w:lastColumn="0" w:noHBand="0" w:noVBand="1"/>
      </w:tblPr>
      <w:tblGrid>
        <w:gridCol w:w="601"/>
        <w:gridCol w:w="4253"/>
        <w:gridCol w:w="4253"/>
      </w:tblGrid>
      <w:tr w:rsidR="003F699B" w:rsidRPr="00E538FB" w14:paraId="47788256" w14:textId="77777777" w:rsidTr="00763CEC">
        <w:tc>
          <w:tcPr>
            <w:tcW w:w="601" w:type="dxa"/>
          </w:tcPr>
          <w:p w14:paraId="6514F1B6" w14:textId="77777777" w:rsidR="003F699B" w:rsidRPr="00E538FB" w:rsidRDefault="003F699B" w:rsidP="00763CEC">
            <w:pPr>
              <w:rPr>
                <w:lang w:val="en-US"/>
              </w:rPr>
            </w:pPr>
            <w:r w:rsidRPr="00E538FB">
              <w:rPr>
                <w:lang w:val="en-US"/>
              </w:rPr>
              <w:t>0.10</w:t>
            </w:r>
          </w:p>
        </w:tc>
        <w:tc>
          <w:tcPr>
            <w:tcW w:w="4253" w:type="dxa"/>
          </w:tcPr>
          <w:p w14:paraId="6F89BA97" w14:textId="77777777" w:rsidR="003F699B" w:rsidRPr="00C204B7" w:rsidRDefault="003F699B" w:rsidP="00763CEC">
            <w:pPr>
              <w:rPr>
                <w:color w:val="00B050"/>
              </w:rPr>
            </w:pPr>
            <w:r w:rsidRPr="00C204B7">
              <w:rPr>
                <w:color w:val="00B050"/>
              </w:rPr>
              <w:t xml:space="preserve">al-liʕib, </w:t>
            </w:r>
            <w:bookmarkStart w:id="50" w:name="_Hlk133329861"/>
            <w:r w:rsidRPr="00C204B7">
              <w:rPr>
                <w:color w:val="00B050"/>
              </w:rPr>
              <w:t>xōǧam</w:t>
            </w:r>
            <w:bookmarkEnd w:id="50"/>
            <w:r w:rsidRPr="00C204B7">
              <w:rPr>
                <w:color w:val="00B050"/>
              </w:rPr>
              <w:t>, awwali iḥna l-ʕarab, ta-ngūl alḥaz fazla māmiš yaʕni miṯil alḥaz ṭāliʕ iskambīl, al-ōkēy, alḥaz alḥīn al-bilgisayār, yilʕabūn b-al-bilgisayār ōkēy ta-ngūl, oyun yaʕni ysammūn yilʕabūn,</w:t>
            </w:r>
          </w:p>
        </w:tc>
        <w:tc>
          <w:tcPr>
            <w:tcW w:w="4253" w:type="dxa"/>
          </w:tcPr>
          <w:p w14:paraId="11C82D24" w14:textId="77777777" w:rsidR="003F699B" w:rsidRPr="00C204B7" w:rsidRDefault="003F699B" w:rsidP="00763CEC">
            <w:pPr>
              <w:rPr>
                <w:color w:val="00B050"/>
              </w:rPr>
            </w:pPr>
            <w:r w:rsidRPr="00C204B7">
              <w:rPr>
                <w:color w:val="00B050"/>
              </w:rPr>
              <w:t xml:space="preserve">Playing games, my teacher; in former times, we Arabs; let’s say nowadays there is not many of it. I mean nowadays cards and the game Okay have come in fashion. And now they play on the computer (and) Okay. Let’s say they call it </w:t>
            </w:r>
            <w:r w:rsidRPr="00C204B7">
              <w:rPr>
                <w:i/>
                <w:color w:val="00B050"/>
              </w:rPr>
              <w:t>oyun</w:t>
            </w:r>
            <w:r w:rsidRPr="00C204B7">
              <w:rPr>
                <w:color w:val="00B050"/>
              </w:rPr>
              <w:t>, they play</w:t>
            </w:r>
          </w:p>
        </w:tc>
      </w:tr>
      <w:tr w:rsidR="003F699B" w:rsidRPr="00E538FB" w14:paraId="04D87828" w14:textId="77777777" w:rsidTr="00763CEC">
        <w:tc>
          <w:tcPr>
            <w:tcW w:w="601" w:type="dxa"/>
          </w:tcPr>
          <w:p w14:paraId="752D0949" w14:textId="77777777" w:rsidR="003F699B" w:rsidRPr="00E538FB" w:rsidRDefault="003F699B" w:rsidP="00763CEC">
            <w:pPr>
              <w:rPr>
                <w:lang w:val="en-US"/>
              </w:rPr>
            </w:pPr>
            <w:r w:rsidRPr="00E538FB">
              <w:rPr>
                <w:lang w:val="en-US"/>
              </w:rPr>
              <w:t>0.27</w:t>
            </w:r>
          </w:p>
        </w:tc>
        <w:tc>
          <w:tcPr>
            <w:tcW w:w="4253" w:type="dxa"/>
          </w:tcPr>
          <w:p w14:paraId="5BCA32E0" w14:textId="77777777" w:rsidR="003F699B" w:rsidRPr="00C204B7" w:rsidRDefault="003F699B" w:rsidP="00763CEC">
            <w:pPr>
              <w:rPr>
                <w:color w:val="00B050"/>
              </w:rPr>
            </w:pPr>
            <w:r w:rsidRPr="00C204B7">
              <w:rPr>
                <w:color w:val="00B050"/>
              </w:rPr>
              <w:t>iḥna awwali al-ʕarab yilʕabūn ᵊxwētīme, xwētīme nsammī-he xwētīme, al-ᵊxwētīme rānāt haḏanne r-rānāt yiǧmaʕūn-hin hīčiḏ miṯl aṭ-ṭuppa, sabiʕ rānāt ysawwūn-hin ydaʕbilūn-hin, ydaʕbilūn-hin</w:t>
            </w:r>
          </w:p>
        </w:tc>
        <w:tc>
          <w:tcPr>
            <w:tcW w:w="4253" w:type="dxa"/>
          </w:tcPr>
          <w:p w14:paraId="770E90DD" w14:textId="77777777" w:rsidR="003F699B" w:rsidRPr="00C204B7" w:rsidRDefault="003F699B" w:rsidP="00763CEC">
            <w:pPr>
              <w:rPr>
                <w:color w:val="00B050"/>
              </w:rPr>
            </w:pPr>
            <w:r w:rsidRPr="00C204B7">
              <w:rPr>
                <w:color w:val="00B050"/>
              </w:rPr>
              <w:t xml:space="preserve">As for us, in former times the Arabs used to play </w:t>
            </w:r>
            <w:r w:rsidRPr="00C204B7">
              <w:rPr>
                <w:i/>
                <w:color w:val="00B050"/>
              </w:rPr>
              <w:t>xwētīme, xw</w:t>
            </w:r>
            <w:r w:rsidRPr="00C204B7">
              <w:rPr>
                <w:i/>
                <w:color w:val="00B050"/>
              </w:rPr>
              <w:softHyphen/>
              <w:t xml:space="preserve">ētīme. </w:t>
            </w:r>
            <w:r w:rsidRPr="00C204B7">
              <w:rPr>
                <w:color w:val="00B050"/>
              </w:rPr>
              <w:t xml:space="preserve">We call it </w:t>
            </w:r>
            <w:r w:rsidRPr="00C204B7">
              <w:rPr>
                <w:i/>
                <w:color w:val="00B050"/>
              </w:rPr>
              <w:t>xw</w:t>
            </w:r>
            <w:r w:rsidRPr="00C204B7">
              <w:rPr>
                <w:i/>
                <w:color w:val="00B050"/>
              </w:rPr>
              <w:softHyphen/>
              <w:t>ētīme</w:t>
            </w:r>
            <w:r w:rsidRPr="00C204B7">
              <w:rPr>
                <w:color w:val="00B050"/>
              </w:rPr>
              <w:t>, the xw</w:t>
            </w:r>
            <w:r w:rsidRPr="00C204B7">
              <w:rPr>
                <w:color w:val="00B050"/>
              </w:rPr>
              <w:softHyphen/>
              <w:t>ētīme is played with socks. They form them into a ball; out of seven socks they form it, they bring them into a round shape.</w:t>
            </w:r>
          </w:p>
        </w:tc>
      </w:tr>
      <w:tr w:rsidR="003F699B" w:rsidRPr="00E538FB" w14:paraId="46AD1417" w14:textId="77777777" w:rsidTr="00763CEC">
        <w:tc>
          <w:tcPr>
            <w:tcW w:w="601" w:type="dxa"/>
          </w:tcPr>
          <w:p w14:paraId="7F865265" w14:textId="77777777" w:rsidR="003F699B" w:rsidRPr="00E538FB" w:rsidRDefault="003F699B" w:rsidP="00763CEC">
            <w:pPr>
              <w:rPr>
                <w:lang w:val="en-US"/>
              </w:rPr>
            </w:pPr>
            <w:r w:rsidRPr="00E538FB">
              <w:rPr>
                <w:lang w:val="en-US"/>
              </w:rPr>
              <w:t>0.45</w:t>
            </w:r>
          </w:p>
        </w:tc>
        <w:tc>
          <w:tcPr>
            <w:tcW w:w="4253" w:type="dxa"/>
          </w:tcPr>
          <w:p w14:paraId="5F13F1EA" w14:textId="77777777" w:rsidR="003F699B" w:rsidRPr="00C204B7" w:rsidRDefault="003F699B" w:rsidP="00763CEC">
            <w:pPr>
              <w:rPr>
                <w:color w:val="00B050"/>
                <w:lang w:val="en-US" w:bidi="ar-SY"/>
              </w:rPr>
            </w:pPr>
            <w:r w:rsidRPr="00C204B7">
              <w:rPr>
                <w:color w:val="00B050"/>
              </w:rPr>
              <w:t xml:space="preserve">w yṣuffūn-hin b-at-tapsiyye, w-iḥna ta-ngūl arbaʕa yaʕni ǧāʕdīn ᵊntaʕallal b-al-bēt, āni w-ᵊStēfān xōǧa wāḥad-ne ǧimīʕ ṭāxəm ta-ngūl, w-ᵊMḥimmad ʕAli w Maʕrūf </w:t>
            </w:r>
            <w:r w:rsidRPr="00C204B7">
              <w:rPr>
                <w:color w:val="00B050"/>
                <w:lang w:val="en-US"/>
              </w:rPr>
              <w:t>ᵊ</w:t>
            </w:r>
            <w:r w:rsidRPr="00C204B7">
              <w:rPr>
                <w:color w:val="00B050"/>
              </w:rPr>
              <w:t>b-wurič, huṃṃa b-wurič w-iḥna b-wurič.</w:t>
            </w:r>
          </w:p>
        </w:tc>
        <w:tc>
          <w:tcPr>
            <w:tcW w:w="4253" w:type="dxa"/>
          </w:tcPr>
          <w:p w14:paraId="1B34765A" w14:textId="77777777" w:rsidR="003F699B" w:rsidRPr="00C204B7" w:rsidRDefault="003F699B" w:rsidP="00763CEC">
            <w:pPr>
              <w:rPr>
                <w:color w:val="00B050"/>
              </w:rPr>
            </w:pPr>
            <w:r w:rsidRPr="00C204B7">
              <w:rPr>
                <w:color w:val="00B050"/>
              </w:rPr>
              <w:t>They place them in a row on a tray. And we are, let’s say, four people. I mean sitting at home having a good time, teacher Stephan and I are together in one team, let’s say, and Mḥimmad ʕAli and Maʕrūf are on the other side. They are on one side and we are on the other side.</w:t>
            </w:r>
          </w:p>
        </w:tc>
      </w:tr>
      <w:tr w:rsidR="003F699B" w:rsidRPr="00E538FB" w14:paraId="7B730AC4" w14:textId="77777777" w:rsidTr="00763CEC">
        <w:tc>
          <w:tcPr>
            <w:tcW w:w="601" w:type="dxa"/>
          </w:tcPr>
          <w:p w14:paraId="78E89570" w14:textId="77777777" w:rsidR="003F699B" w:rsidRPr="00E538FB" w:rsidRDefault="003F699B" w:rsidP="00763CEC">
            <w:pPr>
              <w:rPr>
                <w:lang w:val="en-US"/>
              </w:rPr>
            </w:pPr>
            <w:r w:rsidRPr="00E538FB">
              <w:rPr>
                <w:lang w:val="en-US"/>
              </w:rPr>
              <w:t>1.02</w:t>
            </w:r>
          </w:p>
        </w:tc>
        <w:tc>
          <w:tcPr>
            <w:tcW w:w="4253" w:type="dxa"/>
          </w:tcPr>
          <w:p w14:paraId="0DB9D6C9" w14:textId="77777777" w:rsidR="003F699B" w:rsidRPr="00C204B7" w:rsidRDefault="003F699B" w:rsidP="00763CEC">
            <w:pPr>
              <w:rPr>
                <w:color w:val="00B050"/>
                <w:lang w:val="en-US"/>
              </w:rPr>
            </w:pPr>
            <w:r>
              <w:rPr>
                <w:color w:val="00B050"/>
                <w:lang w:val="en-US"/>
              </w:rPr>
              <w:t>“</w:t>
            </w:r>
            <w:r w:rsidRPr="00C204B7">
              <w:rPr>
                <w:color w:val="00B050"/>
                <w:lang w:val="en-US"/>
              </w:rPr>
              <w:t>nilʕab ʕalē-man?</w:t>
            </w:r>
            <w:r>
              <w:rPr>
                <w:color w:val="00B050"/>
                <w:lang w:val="en-US"/>
              </w:rPr>
              <w:t>”</w:t>
            </w:r>
            <w:r w:rsidRPr="00C204B7">
              <w:rPr>
                <w:color w:val="00B050"/>
                <w:lang w:val="en-US"/>
              </w:rPr>
              <w:t xml:space="preserve"> ngūl: alyōm ᵊnrīd nilʕab ᵊxwētīme ta-ntaʕallal</w:t>
            </w:r>
            <w:r w:rsidRPr="00C204B7">
              <w:rPr>
                <w:color w:val="00B050"/>
              </w:rPr>
              <w:t xml:space="preserve"> ta-ntaharraǧ b-al-lēl. xayyo nilʕab ʕala arbaʕ tibāsi qadāyif, künefe.</w:t>
            </w:r>
          </w:p>
        </w:tc>
        <w:tc>
          <w:tcPr>
            <w:tcW w:w="4253" w:type="dxa"/>
          </w:tcPr>
          <w:p w14:paraId="2D71A27B" w14:textId="77777777" w:rsidR="003F699B" w:rsidRPr="00C204B7" w:rsidRDefault="003F699B" w:rsidP="00763CEC">
            <w:pPr>
              <w:rPr>
                <w:color w:val="00B050"/>
                <w:lang w:val="en-US"/>
              </w:rPr>
            </w:pPr>
            <w:r w:rsidRPr="00C204B7">
              <w:rPr>
                <w:color w:val="00B050"/>
                <w:lang w:val="en-US"/>
              </w:rPr>
              <w:t xml:space="preserve">“Against whome will we play?” We say, “We want to play </w:t>
            </w:r>
            <w:r w:rsidRPr="00C204B7">
              <w:rPr>
                <w:i/>
                <w:color w:val="00B050"/>
                <w:lang w:val="en-US"/>
              </w:rPr>
              <w:t>xw</w:t>
            </w:r>
            <w:r w:rsidRPr="00C204B7">
              <w:rPr>
                <w:i/>
                <w:color w:val="00B050"/>
                <w:lang w:val="en-US"/>
              </w:rPr>
              <w:softHyphen/>
              <w:t>ētīme</w:t>
            </w:r>
            <w:r w:rsidRPr="00C204B7">
              <w:rPr>
                <w:color w:val="00B050"/>
                <w:lang w:val="en-US"/>
              </w:rPr>
              <w:t xml:space="preserve"> today, just to have fun and entertain ouselves at night. Bro, let’s play for four plates of qadāyif or künefe.”   </w:t>
            </w:r>
          </w:p>
        </w:tc>
      </w:tr>
      <w:tr w:rsidR="003F699B" w:rsidRPr="00E538FB" w14:paraId="19132205" w14:textId="77777777" w:rsidTr="00763CEC">
        <w:tc>
          <w:tcPr>
            <w:tcW w:w="601" w:type="dxa"/>
          </w:tcPr>
          <w:p w14:paraId="0771095A" w14:textId="77777777" w:rsidR="003F699B" w:rsidRPr="00E538FB" w:rsidRDefault="003F699B" w:rsidP="00763CEC">
            <w:pPr>
              <w:rPr>
                <w:lang w:val="en-US"/>
              </w:rPr>
            </w:pPr>
            <w:r w:rsidRPr="00E538FB">
              <w:rPr>
                <w:lang w:val="en-US"/>
              </w:rPr>
              <w:t>1.12</w:t>
            </w:r>
          </w:p>
        </w:tc>
        <w:tc>
          <w:tcPr>
            <w:tcW w:w="4253" w:type="dxa"/>
          </w:tcPr>
          <w:p w14:paraId="168076D3" w14:textId="3D08C76D" w:rsidR="003F699B" w:rsidRPr="00C204B7" w:rsidRDefault="003F699B" w:rsidP="00763CEC">
            <w:pPr>
              <w:rPr>
                <w:color w:val="00B050"/>
                <w:lang w:val="en-US"/>
              </w:rPr>
            </w:pPr>
            <w:r w:rsidRPr="00C204B7">
              <w:rPr>
                <w:color w:val="00B050"/>
                <w:lang w:val="en-US"/>
              </w:rPr>
              <w:t xml:space="preserve">ᵊšgadd al-arbaʕ tibāsi? ysawwūn arbaʕīn līra. aaaa, āni w Stēfān xōǧa ninṭi arbaʕīn w Maʕrūf w-ᵊMḥimmad ʕAli yinṭūn arbaʕīn, nirmī-hin ʕidd Melek, </w:t>
            </w:r>
            <w:r w:rsidRPr="00C204B7">
              <w:rPr>
                <w:color w:val="00B050"/>
              </w:rPr>
              <w:t>al-məṣāri.</w:t>
            </w:r>
          </w:p>
        </w:tc>
        <w:tc>
          <w:tcPr>
            <w:tcW w:w="4253" w:type="dxa"/>
          </w:tcPr>
          <w:p w14:paraId="595B27CF" w14:textId="77777777" w:rsidR="003F699B" w:rsidRPr="00C204B7" w:rsidRDefault="003F699B" w:rsidP="00763CEC">
            <w:pPr>
              <w:rPr>
                <w:color w:val="00B050"/>
                <w:lang w:val="en-US"/>
              </w:rPr>
            </w:pPr>
            <w:r w:rsidRPr="00C204B7">
              <w:rPr>
                <w:color w:val="00B050"/>
                <w:lang w:val="en-US"/>
              </w:rPr>
              <w:t>How much are the four plates? They make fourty liras. Teacher Stephan and I will give fourty and Maʕrūf and Mḥimmad ʕAli will give fourty. We leave the money with Melek.</w:t>
            </w:r>
          </w:p>
        </w:tc>
      </w:tr>
      <w:tr w:rsidR="003F699B" w:rsidRPr="00E538FB" w14:paraId="4136BCF1" w14:textId="77777777" w:rsidTr="00763CEC">
        <w:tc>
          <w:tcPr>
            <w:tcW w:w="601" w:type="dxa"/>
          </w:tcPr>
          <w:p w14:paraId="0E0CC9EC" w14:textId="77777777" w:rsidR="003F699B" w:rsidRPr="00C204B7" w:rsidRDefault="003F699B" w:rsidP="00763CEC">
            <w:pPr>
              <w:rPr>
                <w:lang w:val="en-US"/>
              </w:rPr>
            </w:pPr>
            <w:r w:rsidRPr="00C204B7">
              <w:rPr>
                <w:lang w:val="en-US"/>
              </w:rPr>
              <w:t>1.25</w:t>
            </w:r>
          </w:p>
        </w:tc>
        <w:tc>
          <w:tcPr>
            <w:tcW w:w="4253" w:type="dxa"/>
          </w:tcPr>
          <w:p w14:paraId="1BAB2DBD" w14:textId="77777777" w:rsidR="003F699B" w:rsidRPr="00C204B7" w:rsidRDefault="003F699B" w:rsidP="00763CEC">
            <w:pPr>
              <w:rPr>
                <w:color w:val="00B050"/>
                <w:lang w:val="en-US"/>
              </w:rPr>
            </w:pPr>
            <w:r w:rsidRPr="00C204B7">
              <w:rPr>
                <w:color w:val="00B050"/>
              </w:rPr>
              <w:t xml:space="preserve">w-ᵊngūl: “minu yuqlub </w:t>
            </w:r>
            <w:r w:rsidRPr="00C204B7">
              <w:rPr>
                <w:color w:val="00B050"/>
                <w:lang w:val="en-US"/>
              </w:rPr>
              <w:t xml:space="preserve">tinṭīn-u arbaʕīn-u w-al yxasarūn arbaʕīn-hum ᵊnrūḥ w-ᵊnǧīb </w:t>
            </w:r>
            <w:r w:rsidRPr="00C204B7">
              <w:rPr>
                <w:color w:val="00B050"/>
              </w:rPr>
              <w:t>bī-ha</w:t>
            </w:r>
            <w:r w:rsidRPr="00C204B7">
              <w:rPr>
                <w:color w:val="00B050"/>
                <w:lang w:val="en-US"/>
              </w:rPr>
              <w:t xml:space="preserve"> qadāyif w nākul-he. yaʕni nilʕab ʕala šakle.</w:t>
            </w:r>
          </w:p>
        </w:tc>
        <w:tc>
          <w:tcPr>
            <w:tcW w:w="4253" w:type="dxa"/>
          </w:tcPr>
          <w:p w14:paraId="11067EAF" w14:textId="77777777" w:rsidR="003F699B" w:rsidRPr="00C204B7" w:rsidRDefault="003F699B" w:rsidP="00763CEC">
            <w:pPr>
              <w:rPr>
                <w:color w:val="00B050"/>
                <w:lang w:val="en-US"/>
              </w:rPr>
            </w:pPr>
            <w:r w:rsidRPr="00C204B7">
              <w:rPr>
                <w:color w:val="00B050"/>
                <w:lang w:val="en-US"/>
              </w:rPr>
              <w:t xml:space="preserve">And we tell her, “Who wins, you give him his fourty and those who lose (we take) their fourty and go buying with it </w:t>
            </w:r>
            <w:r w:rsidRPr="00C204B7">
              <w:rPr>
                <w:i/>
                <w:color w:val="00B050"/>
                <w:lang w:val="en-US"/>
              </w:rPr>
              <w:t>qadāyif</w:t>
            </w:r>
            <w:r w:rsidRPr="00C204B7">
              <w:rPr>
                <w:color w:val="00B050"/>
                <w:lang w:val="en-US"/>
              </w:rPr>
              <w:t xml:space="preserve"> and eat them. That means we play in a certain manner.</w:t>
            </w:r>
          </w:p>
        </w:tc>
      </w:tr>
      <w:tr w:rsidR="003F699B" w:rsidRPr="00E538FB" w14:paraId="6B18A3E3" w14:textId="77777777" w:rsidTr="00763CEC">
        <w:tc>
          <w:tcPr>
            <w:tcW w:w="601" w:type="dxa"/>
          </w:tcPr>
          <w:p w14:paraId="6BFB3A52" w14:textId="77777777" w:rsidR="003F699B" w:rsidRPr="00E538FB" w:rsidRDefault="003F699B" w:rsidP="00763CEC">
            <w:pPr>
              <w:rPr>
                <w:lang w:val="en-US"/>
              </w:rPr>
            </w:pPr>
            <w:r w:rsidRPr="00E538FB">
              <w:rPr>
                <w:lang w:val="en-US"/>
              </w:rPr>
              <w:t>1.36</w:t>
            </w:r>
          </w:p>
        </w:tc>
        <w:tc>
          <w:tcPr>
            <w:tcW w:w="4253" w:type="dxa"/>
          </w:tcPr>
          <w:p w14:paraId="1FF954A7" w14:textId="77777777" w:rsidR="003F699B" w:rsidRPr="00C204B7" w:rsidRDefault="003F699B" w:rsidP="00763CEC">
            <w:pPr>
              <w:rPr>
                <w:color w:val="00B050"/>
                <w:lang w:val="en-US"/>
              </w:rPr>
            </w:pPr>
            <w:r w:rsidRPr="00C204B7">
              <w:rPr>
                <w:color w:val="00B050"/>
                <w:lang w:val="en-US"/>
              </w:rPr>
              <w:t>nidaššir ʕād ᵊngūl “aṭ-ṭalʕa čam ṣāyir raqam?” ta-ngūl “aṭ-ṭalʕa</w:t>
            </w:r>
            <w:r w:rsidRPr="00C204B7">
              <w:rPr>
                <w:color w:val="00B050"/>
              </w:rPr>
              <w:t xml:space="preserve"> miyye wəḥde, raqam.” awwal nōb minhu yilʕab yrīd yqabbi </w:t>
            </w:r>
            <w:r w:rsidRPr="00C204B7">
              <w:rPr>
                <w:color w:val="00B050"/>
              </w:rPr>
              <w:lastRenderedPageBreak/>
              <w:t xml:space="preserve">al-xātam?” ʕAli di-yqabbi l-xātam. </w:t>
            </w:r>
          </w:p>
        </w:tc>
        <w:tc>
          <w:tcPr>
            <w:tcW w:w="4253" w:type="dxa"/>
          </w:tcPr>
          <w:p w14:paraId="3B313DB2" w14:textId="77777777" w:rsidR="003F699B" w:rsidRPr="00C204B7" w:rsidRDefault="003F699B" w:rsidP="00763CEC">
            <w:pPr>
              <w:rPr>
                <w:color w:val="00B050"/>
                <w:lang w:val="en-US"/>
              </w:rPr>
            </w:pPr>
            <w:r w:rsidRPr="00C204B7">
              <w:rPr>
                <w:color w:val="00B050"/>
                <w:lang w:val="en-US"/>
              </w:rPr>
              <w:lastRenderedPageBreak/>
              <w:t xml:space="preserve">Then we start and we say, “At how many points does the game end?” Let’s say, “It ends at 101 points. Who wants to play and </w:t>
            </w:r>
            <w:r w:rsidRPr="00C204B7">
              <w:rPr>
                <w:color w:val="00B050"/>
                <w:lang w:val="en-US"/>
              </w:rPr>
              <w:lastRenderedPageBreak/>
              <w:t>hide the ring first?” ʕAli wants to hide the ring.</w:t>
            </w:r>
          </w:p>
        </w:tc>
      </w:tr>
      <w:tr w:rsidR="003F699B" w:rsidRPr="00E538FB" w14:paraId="319C81B6" w14:textId="77777777" w:rsidTr="00763CEC">
        <w:tc>
          <w:tcPr>
            <w:tcW w:w="601" w:type="dxa"/>
          </w:tcPr>
          <w:p w14:paraId="2B542D95" w14:textId="77777777" w:rsidR="003F699B" w:rsidRPr="00C204B7" w:rsidRDefault="003F699B" w:rsidP="00763CEC">
            <w:pPr>
              <w:rPr>
                <w:color w:val="00B050"/>
                <w:lang w:val="en-US"/>
              </w:rPr>
            </w:pPr>
            <w:r w:rsidRPr="00C204B7">
              <w:rPr>
                <w:color w:val="00B050"/>
                <w:lang w:val="en-US"/>
              </w:rPr>
              <w:lastRenderedPageBreak/>
              <w:t>1.48</w:t>
            </w:r>
          </w:p>
        </w:tc>
        <w:tc>
          <w:tcPr>
            <w:tcW w:w="4253" w:type="dxa"/>
          </w:tcPr>
          <w:p w14:paraId="5765792E" w14:textId="77777777" w:rsidR="003F699B" w:rsidRPr="00C204B7" w:rsidRDefault="003F699B" w:rsidP="00763CEC">
            <w:pPr>
              <w:rPr>
                <w:color w:val="00B050"/>
                <w:lang w:val="en-US"/>
              </w:rPr>
            </w:pPr>
            <w:r w:rsidRPr="00C204B7">
              <w:rPr>
                <w:color w:val="00B050"/>
                <w:lang w:val="en-US"/>
              </w:rPr>
              <w:t xml:space="preserve">awwal nōb yāxḏūn ᵊhnītēn, rāntēn, ta-ngūl Melek tāxuḏ rāntēn, ᵊtḥuṭṭ al-xātam ᵊb-wəḥde tqabbī-hin. w tiǧīb-hin tirmī-hin ʕind Stēfān xōǧa </w:t>
            </w:r>
            <w:r w:rsidRPr="00C204B7">
              <w:rPr>
                <w:color w:val="00B050"/>
              </w:rPr>
              <w:t>wēya</w:t>
            </w:r>
            <w:r w:rsidRPr="00C204B7">
              <w:rPr>
                <w:color w:val="00B050"/>
                <w:lang w:val="en-US"/>
              </w:rPr>
              <w:t xml:space="preserve"> Mḥimmad ʕAli, yaʕni </w:t>
            </w:r>
            <w:r w:rsidRPr="00C204B7">
              <w:rPr>
                <w:color w:val="00B050"/>
              </w:rPr>
              <w:t>yfaḏ̣ḏ̣lūn ᵊb-baʕaḏ̣-hum ygūlūn “inte daḥḥiǧ!”</w:t>
            </w:r>
          </w:p>
        </w:tc>
        <w:tc>
          <w:tcPr>
            <w:tcW w:w="4253" w:type="dxa"/>
          </w:tcPr>
          <w:p w14:paraId="6AE6C18F" w14:textId="77777777" w:rsidR="003F699B" w:rsidRPr="00C204B7" w:rsidRDefault="003F699B" w:rsidP="00763CEC">
            <w:pPr>
              <w:rPr>
                <w:color w:val="00B050"/>
                <w:lang w:val="en-US"/>
              </w:rPr>
            </w:pPr>
            <w:r w:rsidRPr="00C204B7">
              <w:rPr>
                <w:color w:val="00B050"/>
                <w:lang w:val="en-US"/>
              </w:rPr>
              <w:t>At first they take two pieces, two socks, let’s say Melek takes two socks, puts the ring in one of them and hides them. Then she brings them and throws them to teacher Stephan or to Mḥimmad ʕAli. I mean they choose who wants to go first and say, “Look it up!”</w:t>
            </w:r>
          </w:p>
        </w:tc>
      </w:tr>
      <w:tr w:rsidR="003F699B" w:rsidRPr="00E538FB" w14:paraId="7DA0EA3E" w14:textId="77777777" w:rsidTr="00763CEC">
        <w:tc>
          <w:tcPr>
            <w:tcW w:w="601" w:type="dxa"/>
          </w:tcPr>
          <w:p w14:paraId="5C28F935" w14:textId="77777777" w:rsidR="003F699B" w:rsidRPr="00E538FB" w:rsidRDefault="003F699B" w:rsidP="00763CEC">
            <w:pPr>
              <w:rPr>
                <w:lang w:val="en-US"/>
              </w:rPr>
            </w:pPr>
            <w:r w:rsidRPr="00E538FB">
              <w:rPr>
                <w:lang w:val="en-US"/>
              </w:rPr>
              <w:t>2.01</w:t>
            </w:r>
          </w:p>
        </w:tc>
        <w:tc>
          <w:tcPr>
            <w:tcW w:w="4253" w:type="dxa"/>
          </w:tcPr>
          <w:p w14:paraId="2AED5B25" w14:textId="77777777" w:rsidR="003F699B" w:rsidRPr="00C204B7" w:rsidRDefault="003F699B" w:rsidP="00763CEC">
            <w:pPr>
              <w:rPr>
                <w:color w:val="00B050"/>
                <w:lang w:val="en-US"/>
              </w:rPr>
            </w:pPr>
            <w:r w:rsidRPr="00C204B7">
              <w:rPr>
                <w:color w:val="00B050"/>
                <w:lang w:val="en-US"/>
              </w:rPr>
              <w:t>ᵊStēfān xōǧa ʕād yōm-in yiǧi ar-rāntēn marmiyyāt hīčiḏ, yšīl hāḏi ydaḥḥiǧ al-xātam bī-he, huwwa nōb yqabbi l-liʕbe lilhum ᵊṣṣīr awwal ydaššnūn huṃṃa ydaššnūn.</w:t>
            </w:r>
          </w:p>
        </w:tc>
        <w:tc>
          <w:tcPr>
            <w:tcW w:w="4253" w:type="dxa"/>
          </w:tcPr>
          <w:p w14:paraId="6ECE5BB4" w14:textId="77777777" w:rsidR="003F699B" w:rsidRPr="00C204B7" w:rsidRDefault="003F699B" w:rsidP="00763CEC">
            <w:pPr>
              <w:rPr>
                <w:color w:val="00B050"/>
                <w:lang w:val="en-US"/>
              </w:rPr>
            </w:pPr>
            <w:r w:rsidRPr="00C204B7">
              <w:rPr>
                <w:color w:val="00B050"/>
                <w:lang w:val="en-US"/>
              </w:rPr>
              <w:t>Then teacher Stephan, when there are the two socks left for him, he takes one and looks if the ring is in it. If is (in it), it is his turn now to hide, the game is theirs, they start first.</w:t>
            </w:r>
          </w:p>
        </w:tc>
      </w:tr>
      <w:tr w:rsidR="003F699B" w:rsidRPr="00E538FB" w14:paraId="12ABCCA6" w14:textId="77777777" w:rsidTr="00763CEC">
        <w:tc>
          <w:tcPr>
            <w:tcW w:w="601" w:type="dxa"/>
          </w:tcPr>
          <w:p w14:paraId="2147556B" w14:textId="77777777" w:rsidR="003F699B" w:rsidRPr="00E538FB" w:rsidRDefault="003F699B" w:rsidP="00763CEC">
            <w:pPr>
              <w:rPr>
                <w:lang w:val="en-US"/>
              </w:rPr>
            </w:pPr>
            <w:r w:rsidRPr="00E538FB">
              <w:rPr>
                <w:lang w:val="en-US"/>
              </w:rPr>
              <w:t>2.12</w:t>
            </w:r>
          </w:p>
        </w:tc>
        <w:tc>
          <w:tcPr>
            <w:tcW w:w="4253" w:type="dxa"/>
          </w:tcPr>
          <w:p w14:paraId="48A4BE51" w14:textId="77777777" w:rsidR="003F699B" w:rsidRPr="00C204B7" w:rsidRDefault="003F699B" w:rsidP="00763CEC">
            <w:pPr>
              <w:rPr>
                <w:color w:val="00B050"/>
                <w:lang w:val="en-US" w:bidi="ar-SY"/>
              </w:rPr>
            </w:pPr>
            <w:r w:rsidRPr="00C204B7">
              <w:rPr>
                <w:color w:val="00B050"/>
                <w:lang w:val="en-US"/>
              </w:rPr>
              <w:t>ydaššin ʕād ᵊStēfān xōǧa wēya Ismāʕīl, āni w huwwa ǧimīʕ, nugḏ̣ub as-sab</w:t>
            </w:r>
            <w:r w:rsidRPr="00C204B7">
              <w:rPr>
                <w:color w:val="00B050"/>
                <w:lang w:val="en-US" w:bidi="ar-SY"/>
              </w:rPr>
              <w:t xml:space="preserve">əʕ ar-rānāt ʕād ᵊntiqabba </w:t>
            </w:r>
            <w:r w:rsidRPr="00C204B7">
              <w:rPr>
                <w:color w:val="00B050"/>
              </w:rPr>
              <w:t>ǧawwa al-… al-šāle wēya b-al-kōše. hīčiḏ ba… ᵊntiqabba tā ḏōlak mā yšūfūn-he.</w:t>
            </w:r>
          </w:p>
        </w:tc>
        <w:tc>
          <w:tcPr>
            <w:tcW w:w="4253" w:type="dxa"/>
          </w:tcPr>
          <w:p w14:paraId="7325F819" w14:textId="77777777" w:rsidR="003F699B" w:rsidRPr="00C204B7" w:rsidRDefault="003F699B" w:rsidP="00763CEC">
            <w:pPr>
              <w:rPr>
                <w:color w:val="00B050"/>
                <w:lang w:val="en-US"/>
              </w:rPr>
            </w:pPr>
            <w:r w:rsidRPr="00C204B7">
              <w:rPr>
                <w:color w:val="00B050"/>
                <w:lang w:val="en-US"/>
              </w:rPr>
              <w:t xml:space="preserve">Then teacher Stephan or Ismāʕīl would start; him and me together. We take the seven socks and we hide under a scarf or in the corner. Like this, we hide in order that they cannot see it. </w:t>
            </w:r>
          </w:p>
        </w:tc>
      </w:tr>
      <w:tr w:rsidR="003F699B" w:rsidRPr="00E538FB" w14:paraId="3DF24A1A" w14:textId="77777777" w:rsidTr="00763CEC">
        <w:tc>
          <w:tcPr>
            <w:tcW w:w="601" w:type="dxa"/>
          </w:tcPr>
          <w:p w14:paraId="63D6AFA1" w14:textId="77777777" w:rsidR="003F699B" w:rsidRPr="00E538FB" w:rsidRDefault="003F699B" w:rsidP="00763CEC">
            <w:pPr>
              <w:rPr>
                <w:lang w:val="en-US"/>
              </w:rPr>
            </w:pPr>
            <w:r w:rsidRPr="00E538FB">
              <w:rPr>
                <w:lang w:val="en-US"/>
              </w:rPr>
              <w:t>2.25</w:t>
            </w:r>
          </w:p>
        </w:tc>
        <w:tc>
          <w:tcPr>
            <w:tcW w:w="4253" w:type="dxa"/>
          </w:tcPr>
          <w:p w14:paraId="3E1C9D96" w14:textId="77777777" w:rsidR="003F699B" w:rsidRPr="00C204B7" w:rsidRDefault="003F699B" w:rsidP="00763CEC">
            <w:pPr>
              <w:rPr>
                <w:color w:val="00B050"/>
                <w:lang w:val="en-US" w:bidi="ar-SY"/>
              </w:rPr>
            </w:pPr>
            <w:r w:rsidRPr="00C204B7">
              <w:rPr>
                <w:color w:val="00B050"/>
                <w:lang w:val="en-US"/>
              </w:rPr>
              <w:t>m-as-sab</w:t>
            </w:r>
            <w:r w:rsidRPr="00C204B7">
              <w:rPr>
                <w:color w:val="00B050"/>
                <w:lang w:val="en-US" w:bidi="ar-SY"/>
              </w:rPr>
              <w:t xml:space="preserve">ʕ w-ᵊnḥuṭṭ al-xātam ᵊb-wəḥde w-ᵊnǧīb at-tapsiyye nirmī-ha ǧiddām Maʕrūf w-ᵊMḥimmad ʕAli, yōm-in nirmī-ha ʕād </w:t>
            </w:r>
            <w:r w:rsidRPr="00C204B7">
              <w:rPr>
                <w:color w:val="00B050"/>
                <w:lang w:val="en-US"/>
              </w:rPr>
              <w:t>huṃṃa</w:t>
            </w:r>
            <w:r w:rsidRPr="00C204B7">
              <w:rPr>
                <w:color w:val="00B050"/>
                <w:lang w:val="en-US" w:bidi="ar-SY"/>
              </w:rPr>
              <w:t xml:space="preserve">, al-xātam </w:t>
            </w:r>
            <w:r w:rsidRPr="00C204B7">
              <w:rPr>
                <w:color w:val="00B050"/>
              </w:rPr>
              <w:t xml:space="preserve">in </w:t>
            </w:r>
            <w:r w:rsidRPr="00C204B7">
              <w:rPr>
                <w:color w:val="00B050"/>
                <w:lang w:val="en-US" w:bidi="ar-SY"/>
              </w:rPr>
              <w:t>ligū-´ awwal marra, awwal, awwal-ma ymidd īd-u, ta-ngūl awwal marra,</w:t>
            </w:r>
          </w:p>
        </w:tc>
        <w:tc>
          <w:tcPr>
            <w:tcW w:w="4253" w:type="dxa"/>
          </w:tcPr>
          <w:p w14:paraId="6AD6651F" w14:textId="77777777" w:rsidR="003F699B" w:rsidRPr="00C204B7" w:rsidRDefault="003F699B" w:rsidP="00763CEC">
            <w:pPr>
              <w:rPr>
                <w:color w:val="00B050"/>
                <w:lang w:val="en-US"/>
              </w:rPr>
            </w:pPr>
            <w:r w:rsidRPr="00C204B7">
              <w:rPr>
                <w:color w:val="00B050"/>
                <w:lang w:val="en-US"/>
              </w:rPr>
              <w:t xml:space="preserve">We put the ring in one of the seven, bring the tray and throw it in front of </w:t>
            </w:r>
            <w:r w:rsidRPr="00C204B7">
              <w:rPr>
                <w:color w:val="00B050"/>
                <w:lang w:val="en-US" w:bidi="ar-SY"/>
              </w:rPr>
              <w:t>Maʕrūf and Mḥimmad ʕAli. When we throw them, then they, if they had found the ring on the first time, the first time he puts his hand to draw, let’s say, first try.</w:t>
            </w:r>
          </w:p>
        </w:tc>
      </w:tr>
      <w:tr w:rsidR="003F699B" w:rsidRPr="00E538FB" w14:paraId="27449760" w14:textId="77777777" w:rsidTr="00763CEC">
        <w:tc>
          <w:tcPr>
            <w:tcW w:w="601" w:type="dxa"/>
          </w:tcPr>
          <w:p w14:paraId="13119A65" w14:textId="77777777" w:rsidR="003F699B" w:rsidRPr="00E538FB" w:rsidRDefault="003F699B" w:rsidP="00763CEC">
            <w:pPr>
              <w:rPr>
                <w:lang w:val="en-US"/>
              </w:rPr>
            </w:pPr>
            <w:r w:rsidRPr="00E538FB">
              <w:rPr>
                <w:lang w:val="en-US"/>
              </w:rPr>
              <w:t>2.39</w:t>
            </w:r>
          </w:p>
        </w:tc>
        <w:tc>
          <w:tcPr>
            <w:tcW w:w="4253" w:type="dxa"/>
          </w:tcPr>
          <w:p w14:paraId="255CCB17" w14:textId="77777777" w:rsidR="003F699B" w:rsidRPr="00C204B7" w:rsidRDefault="003F699B" w:rsidP="00763CEC">
            <w:pPr>
              <w:rPr>
                <w:color w:val="00B050"/>
                <w:lang w:val="en-US"/>
              </w:rPr>
            </w:pPr>
            <w:r w:rsidRPr="00C204B7">
              <w:rPr>
                <w:color w:val="00B050"/>
                <w:lang w:val="en-US" w:bidi="ar-SY"/>
              </w:rPr>
              <w:t xml:space="preserve">in liga al-xātam yāxḏūn al-liʕbe, </w:t>
            </w:r>
            <w:r w:rsidRPr="00C204B7">
              <w:rPr>
                <w:i/>
                <w:iCs/>
                <w:color w:val="00B050"/>
                <w:lang w:val="en-US" w:bidi="ar-SY"/>
              </w:rPr>
              <w:t>oynu alıyorlar</w:t>
            </w:r>
            <w:r w:rsidRPr="00C204B7">
              <w:rPr>
                <w:color w:val="00B050"/>
                <w:lang w:val="en-US" w:bidi="ar-SY"/>
              </w:rPr>
              <w:t xml:space="preserve">, yāxḏūn al-liʕbe, in mā ligā-´ awwal marra in ligā-´ ṯāni marra, haḏāk iḥna nsammī-´ dīmi, yinṭi ʕašər raqamāt, nōba wəḥde, </w:t>
            </w:r>
            <w:r w:rsidRPr="00C204B7">
              <w:rPr>
                <w:i/>
                <w:iCs/>
                <w:color w:val="00B050"/>
                <w:lang w:val="en-US" w:bidi="ar-SY"/>
              </w:rPr>
              <w:t>ikincisinde</w:t>
            </w:r>
            <w:r w:rsidRPr="00C204B7">
              <w:rPr>
                <w:color w:val="00B050"/>
                <w:lang w:val="en-US" w:bidi="ar-SY"/>
              </w:rPr>
              <w:t>.</w:t>
            </w:r>
          </w:p>
        </w:tc>
        <w:tc>
          <w:tcPr>
            <w:tcW w:w="4253" w:type="dxa"/>
          </w:tcPr>
          <w:p w14:paraId="73E8063F" w14:textId="77777777" w:rsidR="003F699B" w:rsidRPr="00C204B7" w:rsidRDefault="003F699B" w:rsidP="00763CEC">
            <w:pPr>
              <w:rPr>
                <w:color w:val="00B050"/>
                <w:lang w:val="en-US"/>
              </w:rPr>
            </w:pPr>
            <w:r w:rsidRPr="00C204B7">
              <w:rPr>
                <w:color w:val="00B050"/>
                <w:lang w:val="en-US"/>
              </w:rPr>
              <w:t xml:space="preserve">If he finds the ring, they take the game, </w:t>
            </w:r>
            <w:r w:rsidRPr="00C204B7">
              <w:rPr>
                <w:i/>
                <w:color w:val="00B050"/>
                <w:lang w:val="en-US"/>
              </w:rPr>
              <w:t xml:space="preserve">oynu alıyorlar </w:t>
            </w:r>
            <w:r w:rsidRPr="00C204B7">
              <w:rPr>
                <w:color w:val="00B050"/>
                <w:lang w:val="en-US"/>
              </w:rPr>
              <w:t>(in Turkish), they take the game. If he does not find it the first time, if he finds it on the second time, we call it “dīmi” and it counts ten points; at once, if he finds it on the second time.</w:t>
            </w:r>
          </w:p>
        </w:tc>
      </w:tr>
      <w:tr w:rsidR="003F699B" w:rsidRPr="00E538FB" w14:paraId="3705CA78" w14:textId="77777777" w:rsidTr="00763CEC">
        <w:tc>
          <w:tcPr>
            <w:tcW w:w="601" w:type="dxa"/>
          </w:tcPr>
          <w:p w14:paraId="0D6FF45A" w14:textId="77777777" w:rsidR="003F699B" w:rsidRPr="00E538FB" w:rsidRDefault="003F699B" w:rsidP="00763CEC">
            <w:pPr>
              <w:rPr>
                <w:lang w:val="en-US"/>
              </w:rPr>
            </w:pPr>
            <w:r w:rsidRPr="00E538FB">
              <w:rPr>
                <w:lang w:val="en-US"/>
              </w:rPr>
              <w:t>2.56</w:t>
            </w:r>
          </w:p>
        </w:tc>
        <w:tc>
          <w:tcPr>
            <w:tcW w:w="4253" w:type="dxa"/>
          </w:tcPr>
          <w:p w14:paraId="1AFDD632" w14:textId="77777777" w:rsidR="003F699B" w:rsidRPr="00C204B7" w:rsidRDefault="003F699B" w:rsidP="00763CEC">
            <w:pPr>
              <w:rPr>
                <w:color w:val="00B050"/>
                <w:lang w:val="en-US" w:bidi="ar-SY"/>
              </w:rPr>
            </w:pPr>
            <w:r w:rsidRPr="00C204B7">
              <w:rPr>
                <w:color w:val="00B050"/>
                <w:lang w:val="en-US" w:bidi="ar-SY"/>
              </w:rPr>
              <w:t>b-al-ikinǧiyye, ᵊngūl “āx! dīmi!” Ismāʕīn w Mḥa… Stēfān xōǧe ysaǧǧlūn ʕašər raqamāt yaʕni puan.</w:t>
            </w:r>
          </w:p>
        </w:tc>
        <w:tc>
          <w:tcPr>
            <w:tcW w:w="4253" w:type="dxa"/>
          </w:tcPr>
          <w:p w14:paraId="170F0A2B" w14:textId="77777777" w:rsidR="003F699B" w:rsidRPr="00C204B7" w:rsidRDefault="003F699B" w:rsidP="00763CEC">
            <w:pPr>
              <w:rPr>
                <w:color w:val="00B050"/>
                <w:lang w:val="en-US"/>
              </w:rPr>
            </w:pPr>
            <w:r w:rsidRPr="00C204B7">
              <w:rPr>
                <w:color w:val="00B050"/>
                <w:lang w:val="en-US"/>
              </w:rPr>
              <w:t xml:space="preserve">On the second time we say, “Ah! </w:t>
            </w:r>
            <w:r w:rsidRPr="00C204B7">
              <w:rPr>
                <w:i/>
                <w:color w:val="00B050"/>
                <w:lang w:val="en-US"/>
              </w:rPr>
              <w:t>dīmi</w:t>
            </w:r>
            <w:r w:rsidRPr="00C204B7">
              <w:rPr>
                <w:color w:val="00B050"/>
                <w:lang w:val="en-US"/>
              </w:rPr>
              <w:t>!” Ismāʕīl and teacher Stephan score ten points.</w:t>
            </w:r>
          </w:p>
        </w:tc>
      </w:tr>
      <w:tr w:rsidR="003F699B" w:rsidRPr="00E538FB" w14:paraId="51128474" w14:textId="77777777" w:rsidTr="00763CEC">
        <w:tc>
          <w:tcPr>
            <w:tcW w:w="601" w:type="dxa"/>
          </w:tcPr>
          <w:p w14:paraId="743535EE" w14:textId="77777777" w:rsidR="003F699B" w:rsidRPr="00E538FB" w:rsidRDefault="003F699B" w:rsidP="00763CEC">
            <w:pPr>
              <w:rPr>
                <w:lang w:val="en-US"/>
              </w:rPr>
            </w:pPr>
            <w:r w:rsidRPr="00E538FB">
              <w:rPr>
                <w:lang w:val="en-US"/>
              </w:rPr>
              <w:t>3.07</w:t>
            </w:r>
          </w:p>
        </w:tc>
        <w:tc>
          <w:tcPr>
            <w:tcW w:w="4253" w:type="dxa"/>
          </w:tcPr>
          <w:p w14:paraId="3862F195" w14:textId="77777777" w:rsidR="003F699B" w:rsidRPr="00C204B7" w:rsidRDefault="003F699B" w:rsidP="00763CEC">
            <w:pPr>
              <w:rPr>
                <w:color w:val="00B050"/>
                <w:lang w:val="en-US" w:bidi="ar-SY"/>
              </w:rPr>
            </w:pPr>
            <w:r w:rsidRPr="00C204B7">
              <w:rPr>
                <w:color w:val="00B050"/>
                <w:lang w:val="en-US" w:bidi="ar-SY"/>
              </w:rPr>
              <w:t>uxṛa yqabbi Stēfān xōǧe, ṯāni marra, uxṛa ʕayne ydaššin awwal marra, awwal marra, mā yil… al ligā-´ yāxuḏ al-liʕbe, yāxḏ aṣ-ṣīniyye.</w:t>
            </w:r>
          </w:p>
        </w:tc>
        <w:tc>
          <w:tcPr>
            <w:tcW w:w="4253" w:type="dxa"/>
          </w:tcPr>
          <w:p w14:paraId="46DAC05D" w14:textId="77777777" w:rsidR="003F699B" w:rsidRPr="00C204B7" w:rsidRDefault="003F699B" w:rsidP="00763CEC">
            <w:pPr>
              <w:rPr>
                <w:color w:val="00B050"/>
                <w:lang w:val="en-US"/>
              </w:rPr>
            </w:pPr>
            <w:r w:rsidRPr="00C204B7">
              <w:rPr>
                <w:color w:val="00B050"/>
                <w:lang w:val="en-US"/>
              </w:rPr>
              <w:t>Again, teacher Stephan hides it for the second time, once again the same. He starts first, first time. If he finds it, he takes the game, he takes the tray.</w:t>
            </w:r>
          </w:p>
        </w:tc>
      </w:tr>
      <w:tr w:rsidR="003F699B" w:rsidRPr="00E538FB" w14:paraId="007BFDDE" w14:textId="77777777" w:rsidTr="00763CEC">
        <w:tc>
          <w:tcPr>
            <w:tcW w:w="601" w:type="dxa"/>
          </w:tcPr>
          <w:p w14:paraId="4E7039B8" w14:textId="77777777" w:rsidR="003F699B" w:rsidRPr="00E538FB" w:rsidRDefault="003F699B" w:rsidP="00763CEC">
            <w:pPr>
              <w:rPr>
                <w:lang w:val="en-US"/>
              </w:rPr>
            </w:pPr>
            <w:r w:rsidRPr="00E538FB">
              <w:rPr>
                <w:lang w:val="en-US"/>
              </w:rPr>
              <w:t>3.19</w:t>
            </w:r>
          </w:p>
        </w:tc>
        <w:tc>
          <w:tcPr>
            <w:tcW w:w="4253" w:type="dxa"/>
          </w:tcPr>
          <w:p w14:paraId="4263310B" w14:textId="77777777" w:rsidR="003F699B" w:rsidRPr="00C204B7" w:rsidRDefault="003F699B" w:rsidP="00763CEC">
            <w:pPr>
              <w:rPr>
                <w:color w:val="00B050"/>
                <w:lang w:val="en-US"/>
              </w:rPr>
            </w:pPr>
            <w:r w:rsidRPr="00C204B7">
              <w:rPr>
                <w:color w:val="00B050"/>
                <w:lang w:val="en-US" w:bidi="ar-SY"/>
              </w:rPr>
              <w:t>ṯāni marra al</w:t>
            </w:r>
            <w:r w:rsidRPr="00C204B7">
              <w:rPr>
                <w:color w:val="00B050"/>
              </w:rPr>
              <w:t xml:space="preserve"> in</w:t>
            </w:r>
            <w:r w:rsidRPr="00C204B7">
              <w:rPr>
                <w:color w:val="00B050"/>
                <w:lang w:val="en-US" w:bidi="ar-SY"/>
              </w:rPr>
              <w:t xml:space="preserve"> ligā-´ dīmi, ṯāliṯ marra al </w:t>
            </w:r>
            <w:r w:rsidRPr="00C204B7">
              <w:rPr>
                <w:color w:val="00B050"/>
              </w:rPr>
              <w:t>in</w:t>
            </w:r>
            <w:r w:rsidRPr="00C204B7">
              <w:rPr>
                <w:color w:val="00B050"/>
                <w:lang w:val="en-US" w:bidi="ar-SY"/>
              </w:rPr>
              <w:t xml:space="preserve"> ligā-´ xaməs raqamāt yinṭī b-aṯ ṯāliṯ in ligā-´, </w:t>
            </w:r>
            <w:r w:rsidRPr="00C204B7">
              <w:rPr>
                <w:color w:val="00B050"/>
                <w:lang w:val="en-US"/>
              </w:rPr>
              <w:t>ysaǧǧlū-l-u xaməs raqamāt uxṛa yqabbi, Stēfān xoǧe.</w:t>
            </w:r>
          </w:p>
        </w:tc>
        <w:tc>
          <w:tcPr>
            <w:tcW w:w="4253" w:type="dxa"/>
          </w:tcPr>
          <w:p w14:paraId="725D4DBB" w14:textId="77777777" w:rsidR="003F699B" w:rsidRPr="00C204B7" w:rsidRDefault="003F699B" w:rsidP="00763CEC">
            <w:pPr>
              <w:rPr>
                <w:color w:val="00B050"/>
                <w:lang w:val="en-US"/>
              </w:rPr>
            </w:pPr>
            <w:r w:rsidRPr="00C204B7">
              <w:rPr>
                <w:color w:val="00B050"/>
                <w:lang w:val="en-US"/>
              </w:rPr>
              <w:t xml:space="preserve">On the second try it is </w:t>
            </w:r>
            <w:r w:rsidRPr="00C204B7">
              <w:rPr>
                <w:i/>
                <w:color w:val="00B050"/>
                <w:lang w:val="en-US"/>
              </w:rPr>
              <w:t>dīmi</w:t>
            </w:r>
            <w:r w:rsidRPr="00C204B7">
              <w:rPr>
                <w:color w:val="00B050"/>
                <w:lang w:val="en-US"/>
              </w:rPr>
              <w:t>; if he finds it on the third try, it gets him five points. On the third time, if he finds it, he scores five points and he hides it again, teacher Stephan.</w:t>
            </w:r>
          </w:p>
        </w:tc>
      </w:tr>
      <w:tr w:rsidR="003F699B" w:rsidRPr="00E538FB" w14:paraId="3EBA3EAA" w14:textId="77777777" w:rsidTr="00763CEC">
        <w:tc>
          <w:tcPr>
            <w:tcW w:w="601" w:type="dxa"/>
          </w:tcPr>
          <w:p w14:paraId="2FC6D5BD" w14:textId="77777777" w:rsidR="003F699B" w:rsidRPr="00E538FB" w:rsidRDefault="003F699B" w:rsidP="00763CEC">
            <w:pPr>
              <w:rPr>
                <w:lang w:val="en-US"/>
              </w:rPr>
            </w:pPr>
            <w:r w:rsidRPr="00E538FB">
              <w:rPr>
                <w:lang w:val="en-US"/>
              </w:rPr>
              <w:t>3.29</w:t>
            </w:r>
          </w:p>
        </w:tc>
        <w:tc>
          <w:tcPr>
            <w:tcW w:w="4253" w:type="dxa"/>
          </w:tcPr>
          <w:p w14:paraId="7A026DF4" w14:textId="77777777" w:rsidR="003F699B" w:rsidRPr="00C204B7" w:rsidRDefault="003F699B" w:rsidP="00763CEC">
            <w:pPr>
              <w:rPr>
                <w:color w:val="00B050"/>
                <w:lang w:val="en-US" w:bidi="ar-SY"/>
              </w:rPr>
            </w:pPr>
            <w:r w:rsidRPr="00C204B7">
              <w:rPr>
                <w:color w:val="00B050"/>
                <w:lang w:val="en-US" w:bidi="ar-SY"/>
              </w:rPr>
              <w:t xml:space="preserve">rābiʕ ta-ngūl ṯāliṯ </w:t>
            </w:r>
            <w:r w:rsidRPr="00C204B7">
              <w:rPr>
                <w:color w:val="00B050"/>
              </w:rPr>
              <w:t>marra ʕād</w:t>
            </w:r>
            <w:r w:rsidRPr="00C204B7">
              <w:rPr>
                <w:color w:val="00B050"/>
                <w:lang w:val="en-US" w:bidi="ar-SY"/>
              </w:rPr>
              <w:t xml:space="preserve"> uxṛa yḥuṭṭ al-xātam </w:t>
            </w:r>
            <w:r w:rsidRPr="00C204B7">
              <w:rPr>
                <w:color w:val="00B050"/>
                <w:lang w:val="de-AT" w:bidi="ar-OM"/>
              </w:rPr>
              <w:t>ᵊ</w:t>
            </w:r>
            <w:r w:rsidRPr="00C204B7">
              <w:rPr>
                <w:color w:val="00B050"/>
                <w:lang w:val="en-US" w:bidi="ar-OM"/>
              </w:rPr>
              <w:t>b-</w:t>
            </w:r>
            <w:r w:rsidRPr="00C204B7">
              <w:rPr>
                <w:color w:val="00B050"/>
                <w:lang w:val="en-US" w:bidi="ar-SY"/>
              </w:rPr>
              <w:t xml:space="preserve">qēr wəḥde, yiǧi ʕād hinne mihin sabʕe? awwal marra mā ligā-´, ṯāni marra mā lig ā-´, ṯāliṯ marra mā lig ā-´, arbaʕa ta-ngūl dört, arbaʕ marra mā lig ā-´, xamis marrāt ʕād yḏ̣all iṯnēne, yḏ̣allin iṯnēne ta-ngūl </w:t>
            </w:r>
            <w:r w:rsidRPr="00C204B7">
              <w:rPr>
                <w:color w:val="00B050"/>
              </w:rPr>
              <w:lastRenderedPageBreak/>
              <w:t>ᵊhnītēn.</w:t>
            </w:r>
          </w:p>
        </w:tc>
        <w:tc>
          <w:tcPr>
            <w:tcW w:w="4253" w:type="dxa"/>
          </w:tcPr>
          <w:p w14:paraId="4A411B1F" w14:textId="77777777" w:rsidR="003F699B" w:rsidRPr="00C204B7" w:rsidRDefault="003F699B" w:rsidP="00763CEC">
            <w:pPr>
              <w:rPr>
                <w:color w:val="00B050"/>
                <w:highlight w:val="magenta"/>
                <w:lang w:val="en-US"/>
              </w:rPr>
            </w:pPr>
            <w:r w:rsidRPr="00C204B7">
              <w:rPr>
                <w:color w:val="00B050"/>
                <w:lang w:val="en-US"/>
              </w:rPr>
              <w:lastRenderedPageBreak/>
              <w:t xml:space="preserve">The fourth, let’s say the third time he puts the ring in another one; aren’t they seven? He does not find it the first time, he does not find it the second time, he does not find it the third time, four, let’s say four, he does not even find it the fourth time, the fifth time, </w:t>
            </w:r>
            <w:r w:rsidRPr="00C204B7">
              <w:rPr>
                <w:color w:val="00B050"/>
                <w:lang w:val="en-US"/>
              </w:rPr>
              <w:lastRenderedPageBreak/>
              <w:t>there is two left, two are left, let’s say two tries.</w:t>
            </w:r>
          </w:p>
        </w:tc>
      </w:tr>
      <w:tr w:rsidR="003F699B" w:rsidRPr="00E538FB" w14:paraId="36AD39EA" w14:textId="77777777" w:rsidTr="00763CEC">
        <w:tc>
          <w:tcPr>
            <w:tcW w:w="601" w:type="dxa"/>
          </w:tcPr>
          <w:p w14:paraId="0A02E7C3" w14:textId="77777777" w:rsidR="003F699B" w:rsidRPr="00E538FB" w:rsidRDefault="003F699B" w:rsidP="00763CEC">
            <w:pPr>
              <w:rPr>
                <w:lang w:val="en-US"/>
              </w:rPr>
            </w:pPr>
            <w:r w:rsidRPr="00E538FB">
              <w:rPr>
                <w:lang w:val="en-US"/>
              </w:rPr>
              <w:lastRenderedPageBreak/>
              <w:t>3.49</w:t>
            </w:r>
          </w:p>
        </w:tc>
        <w:tc>
          <w:tcPr>
            <w:tcW w:w="4253" w:type="dxa"/>
          </w:tcPr>
          <w:p w14:paraId="2C81DBD0" w14:textId="77777777" w:rsidR="003F699B" w:rsidRPr="00C204B7" w:rsidRDefault="003F699B" w:rsidP="00763CEC">
            <w:pPr>
              <w:rPr>
                <w:color w:val="00B050"/>
                <w:lang w:val="en-US" w:bidi="ar-SY"/>
              </w:rPr>
            </w:pPr>
            <w:r w:rsidRPr="00C204B7">
              <w:rPr>
                <w:color w:val="00B050"/>
                <w:lang w:val="en-US" w:bidi="ar-SY"/>
              </w:rPr>
              <w:t xml:space="preserve">yōm-in yḏ̣allin iṯnēne in ligā-´ yāxuḏ al-liʕbe, w-in mā ligā-´, yḏ̣all </w:t>
            </w:r>
            <w:r w:rsidRPr="00C204B7">
              <w:rPr>
                <w:i/>
                <w:color w:val="00B050"/>
                <w:lang w:val="en-US" w:bidi="ar-SY"/>
              </w:rPr>
              <w:t>en son</w:t>
            </w:r>
            <w:r w:rsidRPr="00C204B7">
              <w:rPr>
                <w:color w:val="00B050"/>
                <w:lang w:val="en-US" w:bidi="ar-SY"/>
              </w:rPr>
              <w:t xml:space="preserve"> b-at-tāli uxṛa yinṭi puanēn, yiktib ʕalē-´, ysaǧǧil iṯnēne. al-xātam ᵊšnōn yāxḏūn-u? </w:t>
            </w:r>
          </w:p>
        </w:tc>
        <w:tc>
          <w:tcPr>
            <w:tcW w:w="4253" w:type="dxa"/>
          </w:tcPr>
          <w:p w14:paraId="0CDA8857" w14:textId="77777777" w:rsidR="003F699B" w:rsidRPr="00C204B7" w:rsidRDefault="003F699B" w:rsidP="00763CEC">
            <w:pPr>
              <w:rPr>
                <w:color w:val="00B050"/>
                <w:highlight w:val="magenta"/>
                <w:lang w:val="en-US"/>
              </w:rPr>
            </w:pPr>
            <w:r w:rsidRPr="00C204B7">
              <w:rPr>
                <w:color w:val="00B050"/>
                <w:lang w:val="en-US"/>
              </w:rPr>
              <w:t xml:space="preserve">When there are two left, if he finds it, he takes the game, and if he doesn’t, he has one last chance in the end, again it gives two points, he scores, he scores two points. , how do they take the ring? </w:t>
            </w:r>
          </w:p>
        </w:tc>
      </w:tr>
      <w:tr w:rsidR="003F699B" w:rsidRPr="00E538FB" w14:paraId="4564E893" w14:textId="77777777" w:rsidTr="00763CEC">
        <w:tc>
          <w:tcPr>
            <w:tcW w:w="601" w:type="dxa"/>
          </w:tcPr>
          <w:p w14:paraId="2E938459" w14:textId="77777777" w:rsidR="003F699B" w:rsidRPr="00C204B7" w:rsidRDefault="003F699B" w:rsidP="00763CEC">
            <w:pPr>
              <w:rPr>
                <w:lang w:val="en-US"/>
              </w:rPr>
            </w:pPr>
            <w:r w:rsidRPr="00C204B7">
              <w:rPr>
                <w:lang w:val="en-US"/>
              </w:rPr>
              <w:t>4.05</w:t>
            </w:r>
          </w:p>
        </w:tc>
        <w:tc>
          <w:tcPr>
            <w:tcW w:w="4253" w:type="dxa"/>
          </w:tcPr>
          <w:p w14:paraId="6C4928F7" w14:textId="77777777" w:rsidR="003F699B" w:rsidRPr="00C204B7" w:rsidRDefault="003F699B" w:rsidP="00763CEC">
            <w:pPr>
              <w:rPr>
                <w:color w:val="00B050"/>
                <w:lang w:val="en-US"/>
              </w:rPr>
            </w:pPr>
            <w:r w:rsidRPr="00C204B7">
              <w:rPr>
                <w:color w:val="00B050"/>
                <w:lang w:val="en-US" w:bidi="ar-SY"/>
              </w:rPr>
              <w:t>yā trīd tilgā-´ awwal marra yōma en son b-al-ikinǧiyye, b-haḏanne in ligēt-u tāxḏ-u w mā ligēt-u al-liʕbe tḏ̣all ᵊddāwim w tinṭi raqam. uxṛa yiǧi ta… al-xātam ʕād ygūm ydaḥḥiǧ ʕala l-ʕēn, iḥna ʕād al-awwalīn yāxḏūn-u m-al-ʕēn.</w:t>
            </w:r>
          </w:p>
        </w:tc>
        <w:tc>
          <w:tcPr>
            <w:tcW w:w="4253" w:type="dxa"/>
          </w:tcPr>
          <w:p w14:paraId="4DB57561" w14:textId="77777777" w:rsidR="003F699B" w:rsidRPr="00C204B7" w:rsidRDefault="003F699B" w:rsidP="00763CEC">
            <w:pPr>
              <w:rPr>
                <w:color w:val="00B050"/>
                <w:highlight w:val="magenta"/>
                <w:lang w:val="en-US"/>
              </w:rPr>
            </w:pPr>
            <w:r w:rsidRPr="00C204B7">
              <w:rPr>
                <w:color w:val="00B050"/>
                <w:lang w:val="en-US"/>
              </w:rPr>
              <w:t>You either want to find it the first time or at the end, in the second time. If you find it in those tries, you take it, if you don’t the game goes on and gives on points. Another time, the ring… he starts to look at the eye. Our ancestors, they used to take it from the eye.</w:t>
            </w:r>
          </w:p>
        </w:tc>
      </w:tr>
      <w:tr w:rsidR="003F699B" w:rsidRPr="00E538FB" w14:paraId="59A9092A" w14:textId="77777777" w:rsidTr="00763CEC">
        <w:tc>
          <w:tcPr>
            <w:tcW w:w="601" w:type="dxa"/>
          </w:tcPr>
          <w:p w14:paraId="4B3B1D2D" w14:textId="77777777" w:rsidR="003F699B" w:rsidRPr="00E538FB" w:rsidRDefault="003F699B" w:rsidP="00763CEC">
            <w:pPr>
              <w:rPr>
                <w:lang w:val="en-US"/>
              </w:rPr>
            </w:pPr>
            <w:r w:rsidRPr="00E538FB">
              <w:rPr>
                <w:lang w:val="en-US"/>
              </w:rPr>
              <w:t>4.17</w:t>
            </w:r>
          </w:p>
        </w:tc>
        <w:tc>
          <w:tcPr>
            <w:tcW w:w="4253" w:type="dxa"/>
          </w:tcPr>
          <w:p w14:paraId="35DB3605" w14:textId="77777777" w:rsidR="003F699B" w:rsidRPr="00C204B7" w:rsidRDefault="003F699B" w:rsidP="00763CEC">
            <w:pPr>
              <w:rPr>
                <w:color w:val="00B050"/>
                <w:lang w:val="en-US" w:bidi="ar-SY"/>
              </w:rPr>
            </w:pPr>
            <w:r w:rsidRPr="00C204B7">
              <w:rPr>
                <w:color w:val="00B050"/>
                <w:lang w:val="en-US" w:bidi="ar-SY"/>
              </w:rPr>
              <w:t xml:space="preserve">ygūl ygūm al-ᵊmẓaffar </w:t>
            </w:r>
            <w:r w:rsidRPr="00C204B7">
              <w:rPr>
                <w:color w:val="00B050"/>
              </w:rPr>
              <w:softHyphen/>
              <w:t>ē</w:t>
            </w:r>
            <w:r w:rsidRPr="00C204B7">
              <w:rPr>
                <w:color w:val="00B050"/>
              </w:rPr>
              <w:softHyphen/>
            </w:r>
            <w:r w:rsidRPr="00C204B7">
              <w:rPr>
                <w:color w:val="00B050"/>
              </w:rPr>
              <w:softHyphen/>
              <w:t>ē</w:t>
            </w:r>
            <w:r w:rsidRPr="00C204B7">
              <w:rPr>
                <w:color w:val="00B050"/>
              </w:rPr>
              <w:softHyphen/>
              <w:t xml:space="preserve">ē </w:t>
            </w:r>
            <w:r w:rsidRPr="00C204B7">
              <w:rPr>
                <w:color w:val="00B050"/>
                <w:lang w:val="en-US" w:bidi="ar-SY"/>
              </w:rPr>
              <w:t xml:space="preserve">Stēfān xōǧe, mū qabba l-xātam, </w:t>
            </w:r>
            <w:bookmarkStart w:id="51" w:name="_Hlk132926743"/>
            <w:r w:rsidRPr="00C204B7">
              <w:rPr>
                <w:color w:val="00B050"/>
                <w:lang w:val="en-US" w:bidi="ar-SY"/>
              </w:rPr>
              <w:t>ygūm yqabbi ʕēn-u hīčiḏ ma-ydaḥḥiǧ ʕa-t-tapsiyye</w:t>
            </w:r>
            <w:bookmarkEnd w:id="51"/>
            <w:r w:rsidRPr="00C204B7">
              <w:rPr>
                <w:color w:val="00B050"/>
                <w:lang w:val="en-US" w:bidi="ar-SY"/>
              </w:rPr>
              <w:t xml:space="preserve">, in daḥḥag ᵊb-ʕēn-u yāxḏūn-u min ʕēn-u hīčiḏ ydaḥḥiǧ ʕala ʕēn-u, ygūl ydaḥḥiǧ </w:t>
            </w:r>
            <w:r w:rsidRPr="00C204B7">
              <w:rPr>
                <w:color w:val="00B050"/>
              </w:rPr>
              <w:t>ʕal</w:t>
            </w:r>
            <w:r w:rsidRPr="00C204B7">
              <w:rPr>
                <w:color w:val="00B050"/>
              </w:rPr>
              <w:softHyphen/>
              <w:t xml:space="preserve">ē-´ </w:t>
            </w:r>
            <w:r w:rsidRPr="0039561F">
              <w:rPr>
                <w:color w:val="00B050"/>
              </w:rPr>
              <w:t>hīčiḏ ygūl gāyle ʕēn-u hāḏiyān-u yaʕni ygūl.</w:t>
            </w:r>
          </w:p>
        </w:tc>
        <w:tc>
          <w:tcPr>
            <w:tcW w:w="4253" w:type="dxa"/>
          </w:tcPr>
          <w:p w14:paraId="35B41C28" w14:textId="77777777" w:rsidR="003F699B" w:rsidRPr="0039561F" w:rsidRDefault="003F699B" w:rsidP="00763CEC">
            <w:pPr>
              <w:rPr>
                <w:color w:val="00B050"/>
                <w:lang w:val="en-US"/>
              </w:rPr>
            </w:pPr>
            <w:r w:rsidRPr="0039561F">
              <w:rPr>
                <w:color w:val="00B050"/>
                <w:lang w:val="en-US"/>
              </w:rPr>
              <w:t>Let’s say M</w:t>
            </w:r>
            <w:r w:rsidRPr="0039561F">
              <w:rPr>
                <w:color w:val="00B050"/>
                <w:lang w:val="en-US" w:bidi="ar-SY"/>
              </w:rPr>
              <w:t xml:space="preserve">ẓaffar, eeh, teacher Stephan, hasn’t he hid the ring? </w:t>
            </w:r>
            <w:bookmarkStart w:id="52" w:name="_Hlk132926763"/>
            <w:r w:rsidRPr="0039561F">
              <w:rPr>
                <w:color w:val="00B050"/>
                <w:lang w:val="en-US" w:bidi="ar-SY"/>
              </w:rPr>
              <w:t>So he hides his eye like this, so he does not look at the tray</w:t>
            </w:r>
            <w:bookmarkEnd w:id="52"/>
            <w:r w:rsidRPr="0039561F">
              <w:rPr>
                <w:color w:val="00B050"/>
                <w:lang w:val="en-US" w:bidi="ar-SY"/>
              </w:rPr>
              <w:t>. If he looks by his eye, they take it from his eye (by the help of his eye). He looks with his eye like this, so he looks at him like this and he says, “His eye has told (me) here it is!” This he says.</w:t>
            </w:r>
          </w:p>
        </w:tc>
      </w:tr>
      <w:tr w:rsidR="003F699B" w:rsidRPr="00E538FB" w14:paraId="1FA8F0E0" w14:textId="77777777" w:rsidTr="00763CEC">
        <w:tc>
          <w:tcPr>
            <w:tcW w:w="601" w:type="dxa"/>
          </w:tcPr>
          <w:p w14:paraId="44D179E8" w14:textId="77777777" w:rsidR="003F699B" w:rsidRPr="00E538FB" w:rsidRDefault="003F699B" w:rsidP="00763CEC">
            <w:pPr>
              <w:rPr>
                <w:lang w:val="en-US"/>
              </w:rPr>
            </w:pPr>
            <w:r w:rsidRPr="00E538FB">
              <w:rPr>
                <w:lang w:val="en-US"/>
              </w:rPr>
              <w:t>4.37</w:t>
            </w:r>
          </w:p>
        </w:tc>
        <w:tc>
          <w:tcPr>
            <w:tcW w:w="4253" w:type="dxa"/>
          </w:tcPr>
          <w:p w14:paraId="333E9778" w14:textId="77777777" w:rsidR="003F699B" w:rsidRPr="0039561F" w:rsidRDefault="003F699B" w:rsidP="00763CEC">
            <w:pPr>
              <w:rPr>
                <w:color w:val="00B050"/>
                <w:lang w:val="en-US" w:bidi="ar-SY"/>
              </w:rPr>
            </w:pPr>
            <w:r w:rsidRPr="0039561F">
              <w:rPr>
                <w:color w:val="00B050"/>
                <w:lang w:val="en-US" w:bidi="ar-SY"/>
              </w:rPr>
              <w:t>“ā!” ygūl “ligēt-u!” w yāxḏ al-liʕbe, hāḏi liʕbit al-xwētīme.</w:t>
            </w:r>
          </w:p>
        </w:tc>
        <w:tc>
          <w:tcPr>
            <w:tcW w:w="4253" w:type="dxa"/>
          </w:tcPr>
          <w:p w14:paraId="03459670" w14:textId="77777777" w:rsidR="003F699B" w:rsidRPr="0039561F" w:rsidRDefault="003F699B" w:rsidP="00763CEC">
            <w:pPr>
              <w:rPr>
                <w:color w:val="00B050"/>
                <w:lang w:val="en-US"/>
              </w:rPr>
            </w:pPr>
            <w:r w:rsidRPr="0039561F">
              <w:rPr>
                <w:color w:val="00B050"/>
                <w:lang w:val="en-US"/>
              </w:rPr>
              <w:t xml:space="preserve">“Ah!,” he says, “I have found it!” And he takes the game. This is the game </w:t>
            </w:r>
            <w:r w:rsidRPr="0039561F">
              <w:rPr>
                <w:i/>
                <w:color w:val="00B050"/>
                <w:lang w:val="en-US"/>
              </w:rPr>
              <w:t>xw</w:t>
            </w:r>
            <w:r w:rsidRPr="0039561F">
              <w:rPr>
                <w:i/>
                <w:color w:val="00B050"/>
                <w:lang w:val="en-US"/>
              </w:rPr>
              <w:softHyphen/>
              <w:t>ētīme</w:t>
            </w:r>
            <w:r w:rsidRPr="0039561F">
              <w:rPr>
                <w:color w:val="00B050"/>
                <w:lang w:val="en-US"/>
              </w:rPr>
              <w:t>.</w:t>
            </w:r>
          </w:p>
        </w:tc>
      </w:tr>
    </w:tbl>
    <w:p w14:paraId="319CA412" w14:textId="77777777" w:rsidR="007140B6" w:rsidRDefault="00000000">
      <w:pPr>
        <w:pStyle w:val="Heading2"/>
        <w:rPr>
          <w:color w:val="000000" w:themeColor="text1"/>
        </w:rPr>
      </w:pPr>
      <w:bookmarkStart w:id="53" w:name="_Toc156305417"/>
      <w:r>
        <w:rPr>
          <w:color w:val="000000" w:themeColor="text1"/>
          <w:lang w:val="en-US"/>
        </w:rPr>
        <w:t>Urfa-047_Game_Qubbeya-Harran-2010</w:t>
      </w:r>
      <w:bookmarkEnd w:id="53"/>
    </w:p>
    <w:p w14:paraId="6A1E248D" w14:textId="77777777" w:rsidR="003F699B" w:rsidRPr="006D4A08" w:rsidRDefault="003F699B" w:rsidP="003F699B">
      <w:pPr>
        <w:pStyle w:val="List"/>
        <w:rPr>
          <w:lang w:val="en-US"/>
        </w:rPr>
      </w:pPr>
      <w:r w:rsidRPr="006D4A08">
        <w:rPr>
          <w:lang w:val="en-US"/>
        </w:rPr>
        <w:t>Ismail, 8 May 2010</w:t>
      </w:r>
    </w:p>
    <w:p w14:paraId="216D2671" w14:textId="77777777" w:rsidR="003F699B" w:rsidRPr="006D4A08" w:rsidRDefault="003F699B" w:rsidP="003F699B">
      <w:pPr>
        <w:pStyle w:val="List"/>
        <w:rPr>
          <w:lang w:val="en-US"/>
        </w:rPr>
      </w:pPr>
      <w:r w:rsidRPr="006D4A08">
        <w:rPr>
          <w:lang w:val="en-US"/>
        </w:rPr>
        <w:t>0.50</w:t>
      </w:r>
    </w:p>
    <w:p w14:paraId="73688222" w14:textId="77777777" w:rsidR="003F699B" w:rsidRPr="006D4A08" w:rsidRDefault="003F699B" w:rsidP="003F699B">
      <w:pPr>
        <w:rPr>
          <w:lang w:val="en-US"/>
        </w:rPr>
      </w:pPr>
    </w:p>
    <w:tbl>
      <w:tblPr>
        <w:tblStyle w:val="TableGrid"/>
        <w:tblW w:w="0" w:type="auto"/>
        <w:tblLook w:val="0400" w:firstRow="0" w:lastRow="0" w:firstColumn="0" w:lastColumn="0" w:noHBand="0" w:noVBand="1"/>
      </w:tblPr>
      <w:tblGrid>
        <w:gridCol w:w="601"/>
        <w:gridCol w:w="4253"/>
        <w:gridCol w:w="4253"/>
      </w:tblGrid>
      <w:tr w:rsidR="003F699B" w:rsidRPr="006D4A08" w14:paraId="5E2A9B84" w14:textId="77777777" w:rsidTr="00763CEC">
        <w:tc>
          <w:tcPr>
            <w:tcW w:w="567" w:type="dxa"/>
          </w:tcPr>
          <w:p w14:paraId="0B553E54" w14:textId="77777777" w:rsidR="003F699B" w:rsidRPr="006D4A08" w:rsidRDefault="003F699B" w:rsidP="00763CEC">
            <w:pPr>
              <w:rPr>
                <w:lang w:val="en-US"/>
              </w:rPr>
            </w:pPr>
            <w:r w:rsidRPr="006D4A08">
              <w:rPr>
                <w:lang w:val="en-US"/>
              </w:rPr>
              <w:t>0.05</w:t>
            </w:r>
          </w:p>
        </w:tc>
        <w:tc>
          <w:tcPr>
            <w:tcW w:w="4253" w:type="dxa"/>
          </w:tcPr>
          <w:p w14:paraId="6044C640" w14:textId="77777777" w:rsidR="003F699B" w:rsidRPr="00684101" w:rsidRDefault="003F699B" w:rsidP="00763CEC">
            <w:pPr>
              <w:rPr>
                <w:color w:val="00B050"/>
              </w:rPr>
            </w:pPr>
            <w:r w:rsidRPr="00684101">
              <w:rPr>
                <w:color w:val="00B050"/>
              </w:rPr>
              <w:t>al-qubbēya, iḥna awwali yōm-in-ne zġāṛ, yōm-in-ne zġāṛ b-al-gaṛāye yōm-in-ne nrūḥ nilʕab(ūn) qubbēya, b-al-qubbēya ta-ngūl iḥna čam wāḥad arbaʕa xamse.</w:t>
            </w:r>
          </w:p>
        </w:tc>
        <w:tc>
          <w:tcPr>
            <w:tcW w:w="4253" w:type="dxa"/>
          </w:tcPr>
          <w:p w14:paraId="497665C2" w14:textId="77777777" w:rsidR="003F699B" w:rsidRPr="00684101" w:rsidRDefault="003F699B" w:rsidP="00763CEC">
            <w:pPr>
              <w:rPr>
                <w:color w:val="00B050"/>
              </w:rPr>
            </w:pPr>
            <w:r w:rsidRPr="00684101">
              <w:rPr>
                <w:color w:val="00B050"/>
              </w:rPr>
              <w:t>Blind man’s buff: back then, when we were children, when we were children we went out and we used to play blind man’s buff in the village. Let’s say, ‘How many are we? Four, five.’</w:t>
            </w:r>
          </w:p>
        </w:tc>
      </w:tr>
      <w:tr w:rsidR="003F699B" w:rsidRPr="006D4A08" w14:paraId="71F623F8" w14:textId="77777777" w:rsidTr="00763CEC">
        <w:tc>
          <w:tcPr>
            <w:tcW w:w="567" w:type="dxa"/>
          </w:tcPr>
          <w:p w14:paraId="239D0134" w14:textId="77777777" w:rsidR="003F699B" w:rsidRPr="006D4A08" w:rsidRDefault="003F699B" w:rsidP="00763CEC">
            <w:pPr>
              <w:rPr>
                <w:lang w:val="en-US"/>
              </w:rPr>
            </w:pPr>
            <w:r w:rsidRPr="006D4A08">
              <w:rPr>
                <w:lang w:val="en-US"/>
              </w:rPr>
              <w:t>0.20</w:t>
            </w:r>
          </w:p>
        </w:tc>
        <w:tc>
          <w:tcPr>
            <w:tcW w:w="4253" w:type="dxa"/>
          </w:tcPr>
          <w:p w14:paraId="5943F118" w14:textId="77777777" w:rsidR="003F699B" w:rsidRPr="00684101" w:rsidRDefault="003F699B" w:rsidP="00763CEC">
            <w:pPr>
              <w:rPr>
                <w:color w:val="00B050"/>
              </w:rPr>
            </w:pPr>
            <w:r w:rsidRPr="00684101">
              <w:rPr>
                <w:color w:val="00B050"/>
              </w:rPr>
              <w:t xml:space="preserve">wāḥad min-ne ygūl inte titn… inte bummak, (b)ummak yigūl bummak inte ygūl-l-ak inte bummak, inte ti-titġammaḏ̣ yaʕni yitġammaḏ̣ w haḏōle yrūḥūn yitiqabbūn. </w:t>
            </w:r>
          </w:p>
        </w:tc>
        <w:tc>
          <w:tcPr>
            <w:tcW w:w="4253" w:type="dxa"/>
          </w:tcPr>
          <w:p w14:paraId="1E851151" w14:textId="77777777" w:rsidR="003F699B" w:rsidRPr="00684101" w:rsidRDefault="003F699B" w:rsidP="00763CEC">
            <w:pPr>
              <w:rPr>
                <w:color w:val="00B050"/>
              </w:rPr>
            </w:pPr>
            <w:r w:rsidRPr="00684101">
              <w:rPr>
                <w:color w:val="00B050"/>
              </w:rPr>
              <w:t xml:space="preserve">One of us says, “It’s your turn, your turn.” He says, ‘You are up.’ So you close your eyes (i.e. he ties his eyes shut), I mean, this one closes his eyes and the others go and hide away. </w:t>
            </w:r>
          </w:p>
        </w:tc>
      </w:tr>
      <w:tr w:rsidR="003F699B" w:rsidRPr="006D4A08" w14:paraId="2F945500" w14:textId="77777777" w:rsidTr="00763CEC">
        <w:tc>
          <w:tcPr>
            <w:tcW w:w="567" w:type="dxa"/>
          </w:tcPr>
          <w:p w14:paraId="0ACECF3E" w14:textId="77777777" w:rsidR="003F699B" w:rsidRPr="006D4A08" w:rsidRDefault="003F699B" w:rsidP="00763CEC">
            <w:pPr>
              <w:rPr>
                <w:lang w:val="en-US"/>
              </w:rPr>
            </w:pPr>
            <w:r w:rsidRPr="00684101">
              <w:rPr>
                <w:lang w:val="en-US"/>
              </w:rPr>
              <w:t>0.31</w:t>
            </w:r>
          </w:p>
        </w:tc>
        <w:tc>
          <w:tcPr>
            <w:tcW w:w="4253" w:type="dxa"/>
          </w:tcPr>
          <w:p w14:paraId="3AF13199" w14:textId="77777777" w:rsidR="003F699B" w:rsidRPr="00684101" w:rsidRDefault="003F699B" w:rsidP="00763CEC">
            <w:pPr>
              <w:rPr>
                <w:color w:val="00B050"/>
              </w:rPr>
            </w:pPr>
            <w:r w:rsidRPr="00684101">
              <w:rPr>
                <w:color w:val="00B050"/>
              </w:rPr>
              <w:t xml:space="preserve">w ygūm ʕād hēne w mǝṭraḥ-u al makān-u al ᵊtġammaḏ̣ bī-´ ʕād yrūḥ ygūm ydawwir-il-hum b-qēr mǝṭraḥ ygūm yqučč-hum, in gǝḏ̣ab-u in gǝḏ̣ab-u b-īd-u laxx-u ygūl “ṣōbīy” </w:t>
            </w:r>
            <w:r w:rsidRPr="00684101">
              <w:rPr>
                <w:color w:val="00B050"/>
                <w:lang w:val="en-US"/>
              </w:rPr>
              <w:t>ṣōba ygūl-l-u</w:t>
            </w:r>
          </w:p>
        </w:tc>
        <w:tc>
          <w:tcPr>
            <w:tcW w:w="4253" w:type="dxa"/>
          </w:tcPr>
          <w:p w14:paraId="52089DA3" w14:textId="77777777" w:rsidR="003F699B" w:rsidRPr="00684101" w:rsidRDefault="003F699B" w:rsidP="00763CEC">
            <w:pPr>
              <w:rPr>
                <w:color w:val="00B050"/>
              </w:rPr>
            </w:pPr>
            <w:r w:rsidRPr="00684101">
              <w:rPr>
                <w:color w:val="00B050"/>
              </w:rPr>
              <w:t>He starts from here, the place where he has closed his eyes. He goes looking for them in another place, he starts to catch them. If he catches someone by his hand, if he touches him, he says, “ṣōbīy”.  He says ṣoba to him.</w:t>
            </w:r>
          </w:p>
        </w:tc>
      </w:tr>
      <w:tr w:rsidR="003F699B" w:rsidRPr="006D4A08" w14:paraId="32D6D27B" w14:textId="77777777" w:rsidTr="00763CEC">
        <w:tc>
          <w:tcPr>
            <w:tcW w:w="567" w:type="dxa"/>
          </w:tcPr>
          <w:p w14:paraId="688DB238" w14:textId="77777777" w:rsidR="003F699B" w:rsidRPr="006D4A08" w:rsidRDefault="003F699B" w:rsidP="00763CEC">
            <w:pPr>
              <w:rPr>
                <w:lang w:val="en-US"/>
              </w:rPr>
            </w:pPr>
            <w:r w:rsidRPr="006D4A08">
              <w:rPr>
                <w:lang w:val="en-US"/>
              </w:rPr>
              <w:t>0.40</w:t>
            </w:r>
          </w:p>
        </w:tc>
        <w:tc>
          <w:tcPr>
            <w:tcW w:w="4253" w:type="dxa"/>
          </w:tcPr>
          <w:p w14:paraId="1EFB0AA7" w14:textId="77777777" w:rsidR="003F699B" w:rsidRPr="00684101" w:rsidRDefault="003F699B" w:rsidP="00763CEC">
            <w:pPr>
              <w:rPr>
                <w:color w:val="00B050"/>
                <w:lang w:val="en-US"/>
              </w:rPr>
            </w:pPr>
            <w:r w:rsidRPr="00684101">
              <w:rPr>
                <w:color w:val="00B050"/>
                <w:lang w:val="en-US"/>
              </w:rPr>
              <w:t xml:space="preserve">yaʕni inte an-nōba inte titġammaḏ̣, </w:t>
            </w:r>
            <w:r w:rsidRPr="00684101">
              <w:rPr>
                <w:i/>
                <w:color w:val="00B050"/>
                <w:lang w:val="en-US"/>
              </w:rPr>
              <w:t>seni yakaladım</w:t>
            </w:r>
            <w:r w:rsidRPr="00684101">
              <w:rPr>
                <w:color w:val="00B050"/>
                <w:lang w:val="en-US"/>
              </w:rPr>
              <w:t xml:space="preserve"> b-at-turuk, hāḏi iḥne nsammī-he </w:t>
            </w:r>
            <w:r w:rsidRPr="00684101">
              <w:rPr>
                <w:color w:val="00B050"/>
                <w:lang w:val="en-US"/>
              </w:rPr>
              <w:lastRenderedPageBreak/>
              <w:t>qubbēya, giṣīre fazla mī-hi ṭuwīle.</w:t>
            </w:r>
          </w:p>
        </w:tc>
        <w:tc>
          <w:tcPr>
            <w:tcW w:w="4253" w:type="dxa"/>
          </w:tcPr>
          <w:p w14:paraId="1FD46942" w14:textId="77777777" w:rsidR="003F699B" w:rsidRPr="00684101" w:rsidRDefault="003F699B" w:rsidP="00763CEC">
            <w:pPr>
              <w:rPr>
                <w:color w:val="00B050"/>
              </w:rPr>
            </w:pPr>
            <w:r w:rsidRPr="00684101">
              <w:rPr>
                <w:color w:val="00B050"/>
              </w:rPr>
              <w:lastRenderedPageBreak/>
              <w:t xml:space="preserve">That means, now it is your turn to close your eyes, I cought you it’s in Turkish. We call </w:t>
            </w:r>
            <w:r w:rsidRPr="00684101">
              <w:rPr>
                <w:color w:val="00B050"/>
              </w:rPr>
              <w:lastRenderedPageBreak/>
              <w:t>this qubb</w:t>
            </w:r>
            <w:r w:rsidRPr="00684101">
              <w:rPr>
                <w:color w:val="00B050"/>
              </w:rPr>
              <w:softHyphen/>
              <w:t>ēya, it is short, not that long.</w:t>
            </w:r>
          </w:p>
        </w:tc>
      </w:tr>
    </w:tbl>
    <w:p w14:paraId="15910A94" w14:textId="77777777" w:rsidR="007140B6" w:rsidRDefault="007140B6">
      <w:pPr>
        <w:rPr>
          <w:lang w:val="en-US"/>
        </w:rPr>
      </w:pPr>
    </w:p>
    <w:p w14:paraId="784F839D" w14:textId="77777777" w:rsidR="007140B6" w:rsidRDefault="00000000">
      <w:pPr>
        <w:pStyle w:val="Heading2"/>
        <w:rPr>
          <w:color w:val="00B050"/>
        </w:rPr>
      </w:pPr>
      <w:bookmarkStart w:id="54" w:name="_Toc156305418"/>
      <w:r>
        <w:t>Urfa-048_Game_Cab-Harran-2010</w:t>
      </w:r>
      <w:bookmarkEnd w:id="54"/>
    </w:p>
    <w:p w14:paraId="4EF2CC54" w14:textId="77777777" w:rsidR="003F699B" w:rsidRDefault="003F699B" w:rsidP="003F699B">
      <w:pPr>
        <w:pStyle w:val="Date"/>
      </w:pPr>
      <w:r>
        <w:t>May 2010</w:t>
      </w:r>
    </w:p>
    <w:p w14:paraId="539594AC" w14:textId="77777777" w:rsidR="003F699B" w:rsidRDefault="003F699B" w:rsidP="003F699B">
      <w:pPr>
        <w:pStyle w:val="BodyText"/>
      </w:pPr>
      <w:r>
        <w:t>Ismail</w:t>
      </w:r>
    </w:p>
    <w:p w14:paraId="2C756260" w14:textId="77777777" w:rsidR="003F699B" w:rsidRPr="00E41324" w:rsidRDefault="003F699B" w:rsidP="003F699B">
      <w:pPr>
        <w:pStyle w:val="BodyText"/>
      </w:pPr>
      <w:r>
        <w:t>Heft III</w:t>
      </w:r>
    </w:p>
    <w:tbl>
      <w:tblPr>
        <w:tblStyle w:val="TableGrid"/>
        <w:tblW w:w="9072" w:type="dxa"/>
        <w:tblLook w:val="0400" w:firstRow="0" w:lastRow="0" w:firstColumn="0" w:lastColumn="0" w:noHBand="0" w:noVBand="1"/>
      </w:tblPr>
      <w:tblGrid>
        <w:gridCol w:w="850"/>
        <w:gridCol w:w="3969"/>
        <w:gridCol w:w="4253"/>
      </w:tblGrid>
      <w:tr w:rsidR="003F699B" w:rsidRPr="003B26D2" w14:paraId="7712BBDD" w14:textId="77777777" w:rsidTr="00763CEC">
        <w:tc>
          <w:tcPr>
            <w:tcW w:w="850" w:type="dxa"/>
          </w:tcPr>
          <w:p w14:paraId="2E4BD930" w14:textId="77777777" w:rsidR="003F699B" w:rsidRPr="003B26D2" w:rsidRDefault="003F699B" w:rsidP="00763CEC">
            <w:pPr>
              <w:rPr>
                <w:lang w:val="en-US"/>
              </w:rPr>
            </w:pPr>
            <w:r w:rsidRPr="003B26D2">
              <w:rPr>
                <w:lang w:val="en-US"/>
              </w:rPr>
              <w:t>0:02</w:t>
            </w:r>
          </w:p>
        </w:tc>
        <w:tc>
          <w:tcPr>
            <w:tcW w:w="3969" w:type="dxa"/>
          </w:tcPr>
          <w:p w14:paraId="2ED7D7E3" w14:textId="77777777" w:rsidR="003F699B" w:rsidRPr="005878A1" w:rsidRDefault="003F699B" w:rsidP="00763CEC">
            <w:pPr>
              <w:rPr>
                <w:color w:val="00B050"/>
                <w:lang w:val="en-US"/>
              </w:rPr>
            </w:pPr>
            <w:r w:rsidRPr="005878A1">
              <w:rPr>
                <w:color w:val="00B050"/>
                <w:lang w:val="en-US"/>
              </w:rPr>
              <w:t xml:space="preserve">awwali ač-čaʕab, al-awwalīn yilʕabūn ta-ngūl </w:t>
            </w:r>
            <w:r w:rsidRPr="005878A1">
              <w:rPr>
                <w:color w:val="00B050"/>
              </w:rPr>
              <w:t>āni zād aṭifaṭṭan ʕal</w:t>
            </w:r>
            <w:r w:rsidRPr="005878A1">
              <w:rPr>
                <w:color w:val="00B050"/>
              </w:rPr>
              <w:softHyphen/>
              <w:t>ē-hum</w:t>
            </w:r>
            <w:r w:rsidRPr="005878A1">
              <w:rPr>
                <w:color w:val="00B050"/>
                <w:lang w:val="en-US"/>
              </w:rPr>
              <w:t xml:space="preserve"> awwali ʕamām-i l-ᵊkbāṛ</w:t>
            </w:r>
          </w:p>
        </w:tc>
        <w:tc>
          <w:tcPr>
            <w:tcW w:w="4253" w:type="dxa"/>
          </w:tcPr>
          <w:p w14:paraId="2981E3F3" w14:textId="77777777" w:rsidR="003F699B" w:rsidRPr="005878A1" w:rsidRDefault="003F699B" w:rsidP="00763CEC">
            <w:pPr>
              <w:rPr>
                <w:color w:val="00B050"/>
                <w:lang w:val="en-US"/>
              </w:rPr>
            </w:pPr>
            <w:r w:rsidRPr="005878A1">
              <w:rPr>
                <w:color w:val="00B050"/>
                <w:lang w:val="en-US"/>
              </w:rPr>
              <w:t xml:space="preserve">In former times (there was) the game </w:t>
            </w:r>
            <w:r w:rsidRPr="005878A1">
              <w:rPr>
                <w:i/>
                <w:color w:val="00B050"/>
                <w:lang w:val="en-US"/>
              </w:rPr>
              <w:t>čaʕab.</w:t>
            </w:r>
            <w:r w:rsidRPr="005878A1">
              <w:rPr>
                <w:color w:val="00B050"/>
                <w:lang w:val="en-US"/>
              </w:rPr>
              <w:t xml:space="preserve"> People in former times used to play it. I also remember them, back then my old uncles.</w:t>
            </w:r>
          </w:p>
        </w:tc>
      </w:tr>
      <w:tr w:rsidR="003F699B" w:rsidRPr="003B26D2" w14:paraId="64F08DE1" w14:textId="77777777" w:rsidTr="00763CEC">
        <w:tc>
          <w:tcPr>
            <w:tcW w:w="850" w:type="dxa"/>
          </w:tcPr>
          <w:p w14:paraId="24BDFE47" w14:textId="77777777" w:rsidR="003F699B" w:rsidRPr="003B26D2" w:rsidRDefault="003F699B" w:rsidP="00763CEC">
            <w:pPr>
              <w:rPr>
                <w:lang w:val="en-US"/>
              </w:rPr>
            </w:pPr>
            <w:r w:rsidRPr="003B26D2">
              <w:rPr>
                <w:lang w:val="en-US"/>
              </w:rPr>
              <w:t>0:10</w:t>
            </w:r>
          </w:p>
        </w:tc>
        <w:tc>
          <w:tcPr>
            <w:tcW w:w="3969" w:type="dxa"/>
          </w:tcPr>
          <w:p w14:paraId="27D0C056" w14:textId="77777777" w:rsidR="003F699B" w:rsidRPr="005878A1" w:rsidRDefault="003F699B" w:rsidP="00763CEC">
            <w:pPr>
              <w:rPr>
                <w:color w:val="00B050"/>
                <w:lang w:val="en-US"/>
              </w:rPr>
            </w:pPr>
            <w:r w:rsidRPr="005878A1">
              <w:rPr>
                <w:color w:val="00B050"/>
                <w:lang w:val="en-US"/>
              </w:rPr>
              <w:t xml:space="preserve">ʕagb ᵊnʕaǧa hāḏe hēne </w:t>
            </w:r>
            <w:bookmarkStart w:id="55" w:name="_Hlk132716029"/>
            <w:r w:rsidRPr="005878A1">
              <w:rPr>
                <w:color w:val="00B050"/>
              </w:rPr>
              <w:t>čaʕab</w:t>
            </w:r>
            <w:r w:rsidRPr="005878A1">
              <w:rPr>
                <w:color w:val="00B050"/>
                <w:lang w:val="en-US"/>
              </w:rPr>
              <w:t xml:space="preserve"> </w:t>
            </w:r>
            <w:bookmarkEnd w:id="55"/>
            <w:r w:rsidRPr="005878A1">
              <w:rPr>
                <w:color w:val="00B050"/>
                <w:lang w:val="en-US"/>
              </w:rPr>
              <w:t>ᵊnsammī-´ ač-čaʕab, yuṭluʕūn-u min… m-aṯ-ṯnēne ʕagbēn ᵊṯnēne w ysāwūn-hin zēn w-ḥatta yḥannūn-hin, ysāwūn-hin ḥumur beyle ysāwūn-hin zēnāt. w kull min ᵊčʕāb-u b-ǧēb-u;</w:t>
            </w:r>
          </w:p>
        </w:tc>
        <w:tc>
          <w:tcPr>
            <w:tcW w:w="4253" w:type="dxa"/>
          </w:tcPr>
          <w:p w14:paraId="0E6F7538" w14:textId="77777777" w:rsidR="003F699B" w:rsidRPr="005878A1" w:rsidRDefault="003F699B" w:rsidP="00763CEC">
            <w:pPr>
              <w:rPr>
                <w:color w:val="00B050"/>
                <w:lang w:val="en-US"/>
              </w:rPr>
            </w:pPr>
            <w:r w:rsidRPr="005878A1">
              <w:rPr>
                <w:color w:val="00B050"/>
                <w:lang w:val="en-US"/>
              </w:rPr>
              <w:t xml:space="preserve">The ankle of a sheep, here we call it </w:t>
            </w:r>
            <w:r w:rsidRPr="005878A1">
              <w:rPr>
                <w:i/>
                <w:color w:val="00B050"/>
                <w:lang w:val="en-US"/>
              </w:rPr>
              <w:t>čaʕab</w:t>
            </w:r>
            <w:r w:rsidRPr="005878A1">
              <w:rPr>
                <w:color w:val="00B050"/>
              </w:rPr>
              <w:t>;</w:t>
            </w:r>
            <w:r w:rsidRPr="005878A1">
              <w:rPr>
                <w:color w:val="00B050"/>
                <w:lang w:val="en-US"/>
              </w:rPr>
              <w:t xml:space="preserve"> they take it out from two heels and they make them look good, they even paint them with henna, they make them red; so they make them beautiful and everyone has his ‘</w:t>
            </w:r>
            <w:r w:rsidRPr="005878A1">
              <w:rPr>
                <w:color w:val="00B050"/>
              </w:rPr>
              <w:t>ankles’</w:t>
            </w:r>
            <w:r w:rsidRPr="005878A1">
              <w:rPr>
                <w:i/>
                <w:color w:val="00B050"/>
                <w:lang w:val="en-US"/>
              </w:rPr>
              <w:t xml:space="preserve"> </w:t>
            </w:r>
            <w:r w:rsidRPr="005878A1">
              <w:rPr>
                <w:color w:val="00B050"/>
                <w:lang w:val="en-US"/>
              </w:rPr>
              <w:t>in his pocket.</w:t>
            </w:r>
          </w:p>
        </w:tc>
      </w:tr>
      <w:tr w:rsidR="003F699B" w:rsidRPr="003B26D2" w14:paraId="41C59C37" w14:textId="77777777" w:rsidTr="00763CEC">
        <w:tc>
          <w:tcPr>
            <w:tcW w:w="850" w:type="dxa"/>
          </w:tcPr>
          <w:p w14:paraId="7B7FD4D7" w14:textId="77777777" w:rsidR="003F699B" w:rsidRPr="003B26D2" w:rsidRDefault="003F699B" w:rsidP="00763CEC">
            <w:pPr>
              <w:rPr>
                <w:lang w:val="en-US"/>
              </w:rPr>
            </w:pPr>
            <w:r w:rsidRPr="003B26D2">
              <w:rPr>
                <w:lang w:val="en-US"/>
              </w:rPr>
              <w:t>0:23</w:t>
            </w:r>
          </w:p>
        </w:tc>
        <w:tc>
          <w:tcPr>
            <w:tcW w:w="3969" w:type="dxa"/>
          </w:tcPr>
          <w:p w14:paraId="72152FB8" w14:textId="77777777" w:rsidR="003F699B" w:rsidRPr="005878A1" w:rsidRDefault="003F699B" w:rsidP="00763CEC">
            <w:pPr>
              <w:rPr>
                <w:color w:val="00B050"/>
                <w:lang w:val="en-US"/>
              </w:rPr>
            </w:pPr>
            <w:r w:rsidRPr="005878A1">
              <w:rPr>
                <w:color w:val="00B050"/>
                <w:lang w:val="en-US"/>
              </w:rPr>
              <w:t xml:space="preserve">awwali ᵊtgūl-hin </w:t>
            </w:r>
            <w:r w:rsidRPr="005878A1">
              <w:rPr>
                <w:color w:val="00B050"/>
              </w:rPr>
              <w:t>mū</w:t>
            </w:r>
            <w:r w:rsidRPr="005878A1">
              <w:rPr>
                <w:color w:val="00B050"/>
                <w:lang w:val="en-US"/>
              </w:rPr>
              <w:t xml:space="preserve"> miṯil alḥaz yōm-in yḥuṭṭ ᵊskambīl ᵊb-ǧēb-u, yōm-in yḥuṭṭ al-ōkēy – iš-bī-´? – yḥuṭṭ al-ōkēy ᵊb-ǧēb-u</w:t>
            </w:r>
          </w:p>
        </w:tc>
        <w:tc>
          <w:tcPr>
            <w:tcW w:w="4253" w:type="dxa"/>
          </w:tcPr>
          <w:p w14:paraId="31D48A2D" w14:textId="77777777" w:rsidR="003F699B" w:rsidRPr="005878A1" w:rsidRDefault="003F699B" w:rsidP="00763CEC">
            <w:pPr>
              <w:rPr>
                <w:color w:val="00B050"/>
                <w:lang w:val="en-US"/>
              </w:rPr>
            </w:pPr>
            <w:r w:rsidRPr="005878A1">
              <w:rPr>
                <w:color w:val="00B050"/>
                <w:lang w:val="en-US"/>
              </w:rPr>
              <w:t>Back then you could say this, not like nowadays, when everybody puts playing cards in his pocket, when he puts the game Okay – (to his daughter: what is the matter with him?) – when he puts the game Okay in his pocket.</w:t>
            </w:r>
          </w:p>
        </w:tc>
      </w:tr>
      <w:tr w:rsidR="003F699B" w:rsidRPr="003B26D2" w14:paraId="635A1C49" w14:textId="77777777" w:rsidTr="00763CEC">
        <w:tc>
          <w:tcPr>
            <w:tcW w:w="850" w:type="dxa"/>
          </w:tcPr>
          <w:p w14:paraId="5506C8D7" w14:textId="77777777" w:rsidR="003F699B" w:rsidRPr="003B26D2" w:rsidRDefault="003F699B" w:rsidP="00763CEC">
            <w:pPr>
              <w:rPr>
                <w:lang w:val="en-US"/>
              </w:rPr>
            </w:pPr>
            <w:r w:rsidRPr="003B26D2">
              <w:rPr>
                <w:lang w:val="en-US"/>
              </w:rPr>
              <w:t>0:32</w:t>
            </w:r>
          </w:p>
        </w:tc>
        <w:tc>
          <w:tcPr>
            <w:tcW w:w="3969" w:type="dxa"/>
          </w:tcPr>
          <w:p w14:paraId="0053B84D" w14:textId="77777777" w:rsidR="003F699B" w:rsidRPr="005878A1" w:rsidRDefault="003F699B" w:rsidP="00763CEC">
            <w:pPr>
              <w:rPr>
                <w:color w:val="00B050"/>
                <w:lang w:val="en-US" w:bidi="ar-OM"/>
              </w:rPr>
            </w:pPr>
            <w:r w:rsidRPr="005878A1">
              <w:rPr>
                <w:color w:val="00B050"/>
                <w:lang w:val="en-US"/>
              </w:rPr>
              <w:t xml:space="preserve">yilʕabūn ᵊčʕāb, ᵊčʕāb ʕād lilhin ᵊhniyye ta-ngūl wuruč hīčiḏ </w:t>
            </w:r>
            <w:r w:rsidRPr="005878A1">
              <w:rPr>
                <w:color w:val="00B050"/>
              </w:rPr>
              <w:softHyphen/>
            </w:r>
            <w:r w:rsidRPr="005878A1">
              <w:rPr>
                <w:color w:val="00B050"/>
              </w:rPr>
              <w:softHyphen/>
              <w:t>ē</w:t>
            </w:r>
            <w:r w:rsidRPr="005878A1">
              <w:rPr>
                <w:color w:val="00B050"/>
              </w:rPr>
              <w:softHyphen/>
              <w:t>ē</w:t>
            </w:r>
            <w:r w:rsidRPr="005878A1">
              <w:rPr>
                <w:color w:val="00B050"/>
              </w:rPr>
              <w:softHyphen/>
              <w:t xml:space="preserve">ē </w:t>
            </w:r>
            <w:r w:rsidRPr="005878A1">
              <w:rPr>
                <w:color w:val="00B050"/>
                <w:lang w:val="en-US"/>
              </w:rPr>
              <w:t xml:space="preserve">wuruč luwwa nīšān w wuruč dūz, is… ygūl ʕād yilʕabūn ᵊṯnēne ygūl yḥuṭṭ </w:t>
            </w:r>
            <w:r w:rsidRPr="005878A1">
              <w:rPr>
                <w:color w:val="00B050"/>
              </w:rPr>
              <w:t>yug</w:t>
            </w:r>
            <w:r w:rsidRPr="005878A1">
              <w:rPr>
                <w:color w:val="00B050"/>
              </w:rPr>
              <w:softHyphen/>
              <w:t xml:space="preserve">ḏ̣ub </w:t>
            </w:r>
            <w:r w:rsidRPr="005878A1">
              <w:rPr>
                <w:color w:val="00B050"/>
                <w:lang w:val="en-US"/>
              </w:rPr>
              <w:t>ᵊb-īd-u məṣāri ta-ngūl ʕaš</w:t>
            </w:r>
            <w:r w:rsidRPr="005878A1">
              <w:rPr>
                <w:color w:val="00B050"/>
                <w:lang w:val="en-US" w:bidi="ar-OM"/>
              </w:rPr>
              <w:t>ər lērāt.</w:t>
            </w:r>
            <w:r w:rsidRPr="005878A1">
              <w:rPr>
                <w:color w:val="00B050"/>
                <w:lang w:val="en-US"/>
              </w:rPr>
              <w:t xml:space="preserve"> yigul-l-u: zuṭṭ! [zoṭṭ]</w:t>
            </w:r>
          </w:p>
        </w:tc>
        <w:tc>
          <w:tcPr>
            <w:tcW w:w="4253" w:type="dxa"/>
          </w:tcPr>
          <w:p w14:paraId="26D20D6F" w14:textId="77777777" w:rsidR="003F699B" w:rsidRPr="005878A1" w:rsidRDefault="003F699B" w:rsidP="00763CEC">
            <w:pPr>
              <w:rPr>
                <w:color w:val="00B050"/>
                <w:lang w:val="en-US"/>
              </w:rPr>
            </w:pPr>
            <w:r w:rsidRPr="005878A1">
              <w:rPr>
                <w:color w:val="00B050"/>
                <w:lang w:val="en-US"/>
              </w:rPr>
              <w:t>They used to play with ankles, they had ankles. Let’s say, like this: one side has a mark, and one side is flat. Then it will be played by two, so one puts, holds money in his hand, let’s say ten liras, and he says to him, “Throw it!”</w:t>
            </w:r>
          </w:p>
        </w:tc>
      </w:tr>
      <w:tr w:rsidR="003F699B" w:rsidRPr="003B26D2" w14:paraId="1342746A" w14:textId="77777777" w:rsidTr="00763CEC">
        <w:tc>
          <w:tcPr>
            <w:tcW w:w="850" w:type="dxa"/>
          </w:tcPr>
          <w:p w14:paraId="12FC1741" w14:textId="77777777" w:rsidR="003F699B" w:rsidRPr="003B26D2" w:rsidRDefault="003F699B" w:rsidP="00763CEC">
            <w:r w:rsidRPr="003B26D2">
              <w:t>0:47</w:t>
            </w:r>
          </w:p>
        </w:tc>
        <w:tc>
          <w:tcPr>
            <w:tcW w:w="3969" w:type="dxa"/>
          </w:tcPr>
          <w:p w14:paraId="6C14E051" w14:textId="77777777" w:rsidR="003F699B" w:rsidRPr="005878A1" w:rsidRDefault="003F699B" w:rsidP="00763CEC">
            <w:pPr>
              <w:rPr>
                <w:color w:val="00B050"/>
                <w:lang w:val="en-US"/>
              </w:rPr>
            </w:pPr>
            <w:r w:rsidRPr="005878A1">
              <w:rPr>
                <w:color w:val="00B050"/>
                <w:lang w:val="en-US"/>
              </w:rPr>
              <w:t xml:space="preserve">yōm-inn-u yzuṭṭ ygūl yzuṭṭ ydaḥḥič yiǧin ᵊxlēf wāḥad hīčiḏ, wāḥad hīčiḏ, ʕala xlēf la-l-… la-l-… l-al-kammāš, āni zād tam nāsī-hin tam olarak hinne čünki arbaʕ xams ᵊškāl yiǧin. </w:t>
            </w:r>
          </w:p>
        </w:tc>
        <w:tc>
          <w:tcPr>
            <w:tcW w:w="4253" w:type="dxa"/>
          </w:tcPr>
          <w:p w14:paraId="77EE7D1B" w14:textId="77777777" w:rsidR="003F699B" w:rsidRPr="005878A1" w:rsidRDefault="003F699B" w:rsidP="00763CEC">
            <w:pPr>
              <w:rPr>
                <w:color w:val="00B050"/>
                <w:lang w:val="en-US"/>
              </w:rPr>
            </w:pPr>
            <w:r w:rsidRPr="005878A1">
              <w:rPr>
                <w:color w:val="00B050"/>
                <w:lang w:val="en-US"/>
              </w:rPr>
              <w:t>When he throws it, the one who throws looks if they come athwart, one is like this and the other is like that. When (they fall) athwart, it is (good) for the one who holds the money (because it counts double). I have actually forgotten how it was exactly (played), because they have four five possibilities.</w:t>
            </w:r>
          </w:p>
        </w:tc>
      </w:tr>
      <w:tr w:rsidR="003F699B" w:rsidRPr="003B26D2" w14:paraId="4ED56037" w14:textId="77777777" w:rsidTr="00763CEC">
        <w:tc>
          <w:tcPr>
            <w:tcW w:w="850" w:type="dxa"/>
          </w:tcPr>
          <w:p w14:paraId="7778C6DE" w14:textId="77777777" w:rsidR="003F699B" w:rsidRPr="003B26D2" w:rsidRDefault="003F699B" w:rsidP="00763CEC">
            <w:r w:rsidRPr="003B26D2">
              <w:t>0:59</w:t>
            </w:r>
          </w:p>
        </w:tc>
        <w:tc>
          <w:tcPr>
            <w:tcW w:w="3969" w:type="dxa"/>
          </w:tcPr>
          <w:p w14:paraId="6F7233F9" w14:textId="77777777" w:rsidR="003F699B" w:rsidRPr="005878A1" w:rsidRDefault="003F699B" w:rsidP="00763CEC">
            <w:pPr>
              <w:rPr>
                <w:color w:val="00B050"/>
                <w:lang w:val="en-US"/>
              </w:rPr>
            </w:pPr>
            <w:r w:rsidRPr="005878A1">
              <w:rPr>
                <w:color w:val="00B050"/>
                <w:lang w:val="en-US"/>
              </w:rPr>
              <w:t xml:space="preserve">wāḥad yigaf wāḥad yigaʕ, </w:t>
            </w:r>
            <w:r w:rsidRPr="005878A1">
              <w:rPr>
                <w:color w:val="00B050"/>
              </w:rPr>
              <w:t>in</w:t>
            </w:r>
            <w:r w:rsidRPr="005878A1">
              <w:rPr>
                <w:color w:val="00B050"/>
                <w:lang w:val="en-US"/>
              </w:rPr>
              <w:t xml:space="preserve"> wugaʕ hīčiḏ čāb w hīčiḏ ʕala l-</w:t>
            </w:r>
            <w:r w:rsidRPr="005878A1">
              <w:rPr>
                <w:color w:val="00B050"/>
              </w:rPr>
              <w:t>ga</w:t>
            </w:r>
            <w:r w:rsidRPr="005878A1">
              <w:rPr>
                <w:color w:val="00B050"/>
                <w:lang w:val="en-US"/>
              </w:rPr>
              <w:t>ḏ̣ōb win wəḥde hīčiḏ w hīčiḏ l-al… ʕala l yzuṭṭ yaʕni ʕa-l ysitt ač-čaʕab. b-īd-u čaʕab ygūlū-l-u al yzuṭṭ</w:t>
            </w:r>
          </w:p>
        </w:tc>
        <w:tc>
          <w:tcPr>
            <w:tcW w:w="4253" w:type="dxa"/>
          </w:tcPr>
          <w:p w14:paraId="0B40C515" w14:textId="77777777" w:rsidR="003F699B" w:rsidRPr="005878A1" w:rsidRDefault="003F699B" w:rsidP="00763CEC">
            <w:pPr>
              <w:rPr>
                <w:color w:val="00B050"/>
                <w:lang w:val="en-US"/>
              </w:rPr>
            </w:pPr>
            <w:r w:rsidRPr="005878A1">
              <w:rPr>
                <w:color w:val="00B050"/>
                <w:lang w:val="en-US"/>
              </w:rPr>
              <w:t>If one comes standing and the other falls, if it falls down like this, then it is for the one who holds (the money). If one comes like this or that, it is for the one who throws. I mean, the one who throws the ankle with his hand, the ankle, they call him, the one who throws.</w:t>
            </w:r>
          </w:p>
        </w:tc>
      </w:tr>
      <w:tr w:rsidR="003F699B" w:rsidRPr="003B26D2" w14:paraId="48349EE7" w14:textId="77777777" w:rsidTr="00763CEC">
        <w:tc>
          <w:tcPr>
            <w:tcW w:w="850" w:type="dxa"/>
          </w:tcPr>
          <w:p w14:paraId="6AD8F08D" w14:textId="77777777" w:rsidR="003F699B" w:rsidRPr="003B26D2" w:rsidRDefault="003F699B" w:rsidP="00763CEC">
            <w:pPr>
              <w:rPr>
                <w:lang w:val="en-US"/>
              </w:rPr>
            </w:pPr>
            <w:r w:rsidRPr="003B26D2">
              <w:rPr>
                <w:lang w:val="en-US"/>
              </w:rPr>
              <w:t>1:10</w:t>
            </w:r>
          </w:p>
        </w:tc>
        <w:tc>
          <w:tcPr>
            <w:tcW w:w="3969" w:type="dxa"/>
          </w:tcPr>
          <w:p w14:paraId="1F913182" w14:textId="77777777" w:rsidR="003F699B" w:rsidRPr="005878A1" w:rsidRDefault="003F699B" w:rsidP="00763CEC">
            <w:pPr>
              <w:rPr>
                <w:color w:val="00B050"/>
                <w:lang w:val="en-US"/>
              </w:rPr>
            </w:pPr>
            <w:r w:rsidRPr="005878A1">
              <w:rPr>
                <w:color w:val="00B050"/>
                <w:lang w:val="en-US"/>
              </w:rPr>
              <w:t xml:space="preserve">w-haḏāk ngul-l-u iḥne nsammī-´ </w:t>
            </w:r>
            <w:r w:rsidRPr="005878A1">
              <w:rPr>
                <w:color w:val="00B050"/>
              </w:rPr>
              <w:t>al-gāḏ̣ōb.</w:t>
            </w:r>
            <w:r w:rsidRPr="005878A1">
              <w:rPr>
                <w:color w:val="00B050"/>
                <w:lang w:val="en-US"/>
              </w:rPr>
              <w:t xml:space="preserve"> yilʕabūn bi-nevʕi </w:t>
            </w:r>
            <w:r w:rsidRPr="005878A1">
              <w:rPr>
                <w:color w:val="00B050"/>
              </w:rPr>
              <w:t>qumār</w:t>
            </w:r>
            <w:r w:rsidRPr="005878A1">
              <w:rPr>
                <w:color w:val="00B050"/>
                <w:lang w:val="en-US"/>
              </w:rPr>
              <w:t xml:space="preserve"> gibi yaʕni ʕala məṣāri, ʕala sukkar, w ʕala məṣāri, w ʕala ǧōz.</w:t>
            </w:r>
          </w:p>
        </w:tc>
        <w:tc>
          <w:tcPr>
            <w:tcW w:w="4253" w:type="dxa"/>
          </w:tcPr>
          <w:p w14:paraId="20250B71" w14:textId="77777777" w:rsidR="003F699B" w:rsidRPr="005878A1" w:rsidRDefault="003F699B" w:rsidP="00763CEC">
            <w:pPr>
              <w:rPr>
                <w:color w:val="00B050"/>
                <w:lang w:val="en-US"/>
              </w:rPr>
            </w:pPr>
            <w:r w:rsidRPr="005878A1">
              <w:rPr>
                <w:color w:val="00B050"/>
                <w:lang w:val="en-US"/>
              </w:rPr>
              <w:t xml:space="preserve">And that one, we call him </w:t>
            </w:r>
            <w:r w:rsidRPr="005878A1">
              <w:rPr>
                <w:i/>
                <w:color w:val="00B050"/>
                <w:lang w:val="en-US"/>
              </w:rPr>
              <w:t xml:space="preserve">al-gāḏ̣ōb </w:t>
            </w:r>
            <w:r w:rsidRPr="005878A1">
              <w:rPr>
                <w:color w:val="00B050"/>
                <w:lang w:val="en-US"/>
              </w:rPr>
              <w:t>(the holder); they play it like a kind of gambling, I mean on money, on sweets, on money, and on nuts.</w:t>
            </w:r>
          </w:p>
        </w:tc>
      </w:tr>
      <w:tr w:rsidR="003F699B" w:rsidRPr="003B26D2" w14:paraId="74AC0D12" w14:textId="77777777" w:rsidTr="00763CEC">
        <w:tc>
          <w:tcPr>
            <w:tcW w:w="850" w:type="dxa"/>
          </w:tcPr>
          <w:p w14:paraId="25C0EE3E" w14:textId="77777777" w:rsidR="003F699B" w:rsidRPr="003B26D2" w:rsidRDefault="003F699B" w:rsidP="00763CEC">
            <w:pPr>
              <w:rPr>
                <w:lang w:val="en-US"/>
              </w:rPr>
            </w:pPr>
            <w:r w:rsidRPr="003B26D2">
              <w:rPr>
                <w:lang w:val="en-US"/>
              </w:rPr>
              <w:lastRenderedPageBreak/>
              <w:t>1:22</w:t>
            </w:r>
          </w:p>
        </w:tc>
        <w:tc>
          <w:tcPr>
            <w:tcW w:w="3969" w:type="dxa"/>
          </w:tcPr>
          <w:p w14:paraId="758090B2" w14:textId="77777777" w:rsidR="003F699B" w:rsidRPr="005878A1" w:rsidRDefault="003F699B" w:rsidP="00763CEC">
            <w:pPr>
              <w:rPr>
                <w:color w:val="00B050"/>
                <w:lang w:val="en-US"/>
              </w:rPr>
            </w:pPr>
            <w:r w:rsidRPr="005878A1">
              <w:rPr>
                <w:color w:val="00B050"/>
                <w:lang w:val="en-US"/>
              </w:rPr>
              <w:t>yāxḏūn kōm šugbān ǧōz, kull wāḥad xaməs kīlawāt kīlawēn yugḏ̣ub ǧōzāt xamse b-ǧēb-u ygūl “zuṭṭ!”. yōm-in yiǧi hāḏa yāxuḏ yōma hāḏa yinṭi yinṭi xamis ǧōzāt. yōma yilʕabūn ʕala sukkar, ʕəǧyān ta-ngūl</w:t>
            </w:r>
          </w:p>
        </w:tc>
        <w:tc>
          <w:tcPr>
            <w:tcW w:w="4253" w:type="dxa"/>
          </w:tcPr>
          <w:p w14:paraId="603BE423" w14:textId="77777777" w:rsidR="003F699B" w:rsidRPr="005878A1" w:rsidRDefault="003F699B" w:rsidP="00763CEC">
            <w:pPr>
              <w:rPr>
                <w:color w:val="00B050"/>
                <w:highlight w:val="magenta"/>
                <w:lang w:val="en-US"/>
              </w:rPr>
            </w:pPr>
            <w:r w:rsidRPr="005878A1">
              <w:rPr>
                <w:color w:val="00B050"/>
                <w:lang w:val="en-US"/>
              </w:rPr>
              <w:t>They take a heep, a pouch of nuts, each one five kilograms, two kilograms. He takes five nuts in his pocket and says, “Throw!” When it comes (like said before), either this one takes it or he gives five nuts (to the other player). Or they play on sweets, the children, let’s say.</w:t>
            </w:r>
          </w:p>
        </w:tc>
      </w:tr>
      <w:tr w:rsidR="003F699B" w:rsidRPr="003B26D2" w14:paraId="724AAEC5" w14:textId="77777777" w:rsidTr="00763CEC">
        <w:tc>
          <w:tcPr>
            <w:tcW w:w="850" w:type="dxa"/>
          </w:tcPr>
          <w:p w14:paraId="077E5D22" w14:textId="77777777" w:rsidR="003F699B" w:rsidRPr="003B26D2" w:rsidRDefault="003F699B" w:rsidP="00763CEC">
            <w:pPr>
              <w:rPr>
                <w:lang w:val="en-US"/>
              </w:rPr>
            </w:pPr>
            <w:r w:rsidRPr="003B26D2">
              <w:rPr>
                <w:lang w:val="en-US"/>
              </w:rPr>
              <w:t>1:35</w:t>
            </w:r>
          </w:p>
        </w:tc>
        <w:tc>
          <w:tcPr>
            <w:tcW w:w="3969" w:type="dxa"/>
          </w:tcPr>
          <w:p w14:paraId="15C7A2EB" w14:textId="77777777" w:rsidR="003F699B" w:rsidRPr="005878A1" w:rsidRDefault="003F699B" w:rsidP="00763CEC">
            <w:pPr>
              <w:rPr>
                <w:color w:val="00B050"/>
                <w:lang w:val="en-US"/>
              </w:rPr>
            </w:pPr>
            <w:r w:rsidRPr="005878A1">
              <w:rPr>
                <w:color w:val="00B050"/>
                <w:lang w:val="en-US"/>
              </w:rPr>
              <w:t xml:space="preserve">yāxḏūn sukkar peskawīt iḥne hīčiḏ </w:t>
            </w:r>
            <w:r w:rsidRPr="005878A1">
              <w:rPr>
                <w:color w:val="00B050"/>
              </w:rPr>
              <w:t>wuʕēna</w:t>
            </w:r>
            <w:r w:rsidRPr="005878A1">
              <w:rPr>
                <w:color w:val="00B050"/>
                <w:lang w:val="en-US"/>
              </w:rPr>
              <w:t xml:space="preserve"> yaʕni, daʕwat ač-čaʕab hāḏi hiyye. </w:t>
            </w:r>
          </w:p>
        </w:tc>
        <w:tc>
          <w:tcPr>
            <w:tcW w:w="4253" w:type="dxa"/>
          </w:tcPr>
          <w:p w14:paraId="26C1C260" w14:textId="77777777" w:rsidR="003F699B" w:rsidRPr="005878A1" w:rsidRDefault="003F699B" w:rsidP="00763CEC">
            <w:pPr>
              <w:rPr>
                <w:color w:val="00B050"/>
                <w:lang w:val="en-US"/>
              </w:rPr>
            </w:pPr>
            <w:r w:rsidRPr="005878A1">
              <w:rPr>
                <w:color w:val="00B050"/>
                <w:lang w:val="en-US"/>
              </w:rPr>
              <w:t xml:space="preserve">They take sweets, biscuits, I mean we remember it like this; this is the issue of the čaʕab, this it is. </w:t>
            </w:r>
          </w:p>
        </w:tc>
      </w:tr>
    </w:tbl>
    <w:p w14:paraId="29D0370C" w14:textId="77777777" w:rsidR="007140B6" w:rsidRDefault="007140B6">
      <w:pPr>
        <w:rPr>
          <w:lang w:val="en-US"/>
        </w:rPr>
      </w:pPr>
    </w:p>
    <w:p w14:paraId="33DC9FED" w14:textId="77777777" w:rsidR="007140B6" w:rsidRDefault="00000000">
      <w:pPr>
        <w:pStyle w:val="Heading2"/>
        <w:rPr>
          <w:lang w:val="en-US"/>
        </w:rPr>
      </w:pPr>
      <w:bookmarkStart w:id="56" w:name="_Toc156305419"/>
      <w:r>
        <w:rPr>
          <w:lang w:val="en-US"/>
        </w:rPr>
        <w:t>Urfa-057_Story_of_Magician-Harran-2010</w:t>
      </w:r>
      <w:bookmarkEnd w:id="56"/>
    </w:p>
    <w:p w14:paraId="53173346" w14:textId="77777777" w:rsidR="00775CA1" w:rsidRDefault="00775CA1" w:rsidP="00775CA1">
      <w:pPr>
        <w:pStyle w:val="List"/>
        <w:rPr>
          <w:lang w:val="en-US"/>
        </w:rPr>
      </w:pPr>
      <w:r w:rsidRPr="00021092">
        <w:rPr>
          <w:lang w:val="en-US"/>
        </w:rPr>
        <w:t>Ḥalīme (</w:t>
      </w:r>
      <w:r>
        <w:rPr>
          <w:lang w:val="en-US"/>
        </w:rPr>
        <w:t>born</w:t>
      </w:r>
      <w:r w:rsidRPr="00021092">
        <w:rPr>
          <w:lang w:val="en-US"/>
        </w:rPr>
        <w:t xml:space="preserve"> 1948)</w:t>
      </w:r>
    </w:p>
    <w:p w14:paraId="3C16F2BA" w14:textId="77777777" w:rsidR="00775CA1" w:rsidRPr="008C2A89" w:rsidRDefault="00775CA1" w:rsidP="00775CA1">
      <w:pPr>
        <w:pStyle w:val="List"/>
        <w:rPr>
          <w:noProof/>
          <w:lang w:val="en-US"/>
        </w:rPr>
      </w:pPr>
      <w:r w:rsidRPr="008C2A89">
        <w:rPr>
          <w:lang w:val="en-US"/>
        </w:rPr>
        <w:t>Recorded: 8 May 2010; 3:17</w:t>
      </w:r>
    </w:p>
    <w:p w14:paraId="576A8B6E" w14:textId="77777777" w:rsidR="00775CA1" w:rsidRPr="008C2A89" w:rsidRDefault="00775CA1" w:rsidP="00775CA1">
      <w:pPr>
        <w:rPr>
          <w:noProof/>
          <w:lang w:val="en-US"/>
        </w:rPr>
      </w:pPr>
    </w:p>
    <w:tbl>
      <w:tblPr>
        <w:tblStyle w:val="TableGrid"/>
        <w:tblW w:w="0" w:type="auto"/>
        <w:tblLook w:val="0400" w:firstRow="0" w:lastRow="0" w:firstColumn="0" w:lastColumn="0" w:noHBand="0" w:noVBand="1"/>
      </w:tblPr>
      <w:tblGrid>
        <w:gridCol w:w="601"/>
        <w:gridCol w:w="4253"/>
        <w:gridCol w:w="4253"/>
      </w:tblGrid>
      <w:tr w:rsidR="00775CA1" w:rsidRPr="00926365" w14:paraId="16B5C058" w14:textId="77777777" w:rsidTr="00763CEC">
        <w:tc>
          <w:tcPr>
            <w:tcW w:w="601" w:type="dxa"/>
          </w:tcPr>
          <w:p w14:paraId="2D73EE34" w14:textId="77777777" w:rsidR="00775CA1" w:rsidRDefault="00775CA1" w:rsidP="00763CEC">
            <w:pPr>
              <w:rPr>
                <w:lang w:val="en-US"/>
              </w:rPr>
            </w:pPr>
            <w:r>
              <w:rPr>
                <w:lang w:val="en-US"/>
              </w:rPr>
              <w:t>0.04</w:t>
            </w:r>
          </w:p>
        </w:tc>
        <w:tc>
          <w:tcPr>
            <w:tcW w:w="4253" w:type="dxa"/>
          </w:tcPr>
          <w:p w14:paraId="5386024D" w14:textId="77777777" w:rsidR="00775CA1" w:rsidRPr="0039561F" w:rsidRDefault="00775CA1" w:rsidP="00763CEC">
            <w:pPr>
              <w:rPr>
                <w:iCs/>
                <w:noProof/>
                <w:color w:val="00B050"/>
                <w:lang w:val="en-US"/>
              </w:rPr>
            </w:pPr>
            <w:r w:rsidRPr="0039561F">
              <w:rPr>
                <w:iCs/>
                <w:noProof/>
                <w:color w:val="00B050"/>
                <w:lang w:val="en-US"/>
              </w:rPr>
              <w:t xml:space="preserve">hiyye </w:t>
            </w:r>
            <w:r w:rsidRPr="0039561F">
              <w:rPr>
                <w:color w:val="00B050"/>
              </w:rPr>
              <w:t>hiyye abū-ha</w:t>
            </w:r>
            <w:r w:rsidRPr="0039561F">
              <w:rPr>
                <w:iCs/>
                <w:noProof/>
                <w:color w:val="00B050"/>
                <w:lang w:val="en-US"/>
              </w:rPr>
              <w:t xml:space="preserve"> hēne </w:t>
            </w:r>
            <w:r w:rsidRPr="0039561F">
              <w:rPr>
                <w:color w:val="00B050"/>
              </w:rPr>
              <w:t>bāše b-al-balad yaʕni wāli b-al-balad abū-ha b-</w:t>
            </w:r>
            <w:r w:rsidRPr="0039561F">
              <w:rPr>
                <w:iCs/>
                <w:noProof/>
                <w:color w:val="00B050"/>
                <w:lang w:val="en-US"/>
              </w:rPr>
              <w:t xml:space="preserve">Urfa hāḏi ṣāyre hēne </w:t>
            </w:r>
            <w:r w:rsidRPr="0039561F">
              <w:rPr>
                <w:color w:val="00B050"/>
              </w:rPr>
              <w:t>abū-ha</w:t>
            </w:r>
            <w:r w:rsidRPr="0039561F">
              <w:rPr>
                <w:iCs/>
                <w:noProof/>
                <w:color w:val="00B050"/>
                <w:lang w:val="en-US"/>
              </w:rPr>
              <w:t xml:space="preserve"> wāli. ʕugub huwwa zangīl čiṯīr, ʕugub-m</w:t>
            </w:r>
            <w:r w:rsidRPr="0039561F">
              <w:rPr>
                <w:color w:val="00B050"/>
              </w:rPr>
              <w:t>a</w:t>
            </w:r>
            <w:r w:rsidRPr="0039561F">
              <w:rPr>
                <w:iCs/>
                <w:noProof/>
                <w:color w:val="00B050"/>
                <w:lang w:val="en-US"/>
              </w:rPr>
              <w:t xml:space="preserve"> mayyit abū-ha – ḏ̣āllit-ill-u bnayye – hī </w:t>
            </w:r>
            <w:r w:rsidRPr="0039561F">
              <w:rPr>
                <w:color w:val="00B050"/>
              </w:rPr>
              <w:t>w-umm-ha</w:t>
            </w:r>
            <w:r w:rsidRPr="0039561F">
              <w:rPr>
                <w:iCs/>
                <w:noProof/>
                <w:color w:val="00B050"/>
                <w:lang w:val="en-US"/>
              </w:rPr>
              <w:t xml:space="preserve"> </w:t>
            </w:r>
            <w:r w:rsidRPr="0039561F">
              <w:rPr>
                <w:color w:val="00B050"/>
              </w:rPr>
              <w:t>yōm-in ḏ̣āll</w:t>
            </w:r>
            <w:r w:rsidRPr="0039561F">
              <w:rPr>
                <w:iCs/>
                <w:noProof/>
                <w:color w:val="00B050"/>
                <w:lang w:val="en-US"/>
              </w:rPr>
              <w:t xml:space="preserve"> al-</w:t>
            </w:r>
            <w:r w:rsidRPr="0039561F">
              <w:rPr>
                <w:color w:val="00B050"/>
              </w:rPr>
              <w:t>ᵊbnayye</w:t>
            </w:r>
            <w:r w:rsidRPr="0039561F">
              <w:rPr>
                <w:iCs/>
                <w:noProof/>
                <w:color w:val="00B050"/>
                <w:lang w:val="en-US"/>
              </w:rPr>
              <w:t xml:space="preserve"> yiǧī-ha al-māmūr yiǧī-ha l-ḥākim, yiǧī-ha yxaṭbūn-ha mā trīd. </w:t>
            </w:r>
          </w:p>
        </w:tc>
        <w:tc>
          <w:tcPr>
            <w:tcW w:w="4253" w:type="dxa"/>
          </w:tcPr>
          <w:p w14:paraId="571333C4" w14:textId="77777777" w:rsidR="00775CA1" w:rsidRPr="0039561F" w:rsidRDefault="00775CA1" w:rsidP="00763CEC">
            <w:pPr>
              <w:rPr>
                <w:color w:val="00B050"/>
              </w:rPr>
            </w:pPr>
            <w:r w:rsidRPr="0039561F">
              <w:rPr>
                <w:color w:val="00B050"/>
              </w:rPr>
              <w:t>(There was a girl) whose father was pasha in the town, he was the governor of Urfa, here it happened. He was very rich. After he had passed away, he left behind a daughter– she and her mother. Since she has remained (alone), the high official and (even) the ruler came to her in order to betroth her. But she did not want.</w:t>
            </w:r>
          </w:p>
        </w:tc>
      </w:tr>
      <w:tr w:rsidR="00775CA1" w:rsidRPr="00926365" w14:paraId="745DE227" w14:textId="77777777" w:rsidTr="00763CEC">
        <w:tc>
          <w:tcPr>
            <w:tcW w:w="601" w:type="dxa"/>
          </w:tcPr>
          <w:p w14:paraId="55A0B726" w14:textId="77777777" w:rsidR="00775CA1" w:rsidRDefault="00775CA1" w:rsidP="00763CEC">
            <w:pPr>
              <w:rPr>
                <w:lang w:val="en-US"/>
              </w:rPr>
            </w:pPr>
            <w:r>
              <w:rPr>
                <w:lang w:val="en-US"/>
              </w:rPr>
              <w:t>0.30</w:t>
            </w:r>
          </w:p>
        </w:tc>
        <w:tc>
          <w:tcPr>
            <w:tcW w:w="4253" w:type="dxa"/>
          </w:tcPr>
          <w:p w14:paraId="119F1C14" w14:textId="77777777" w:rsidR="00775CA1" w:rsidRPr="0039561F" w:rsidRDefault="00775CA1" w:rsidP="00763CEC">
            <w:pPr>
              <w:rPr>
                <w:color w:val="00B050"/>
              </w:rPr>
            </w:pPr>
            <w:r w:rsidRPr="0039561F">
              <w:rPr>
                <w:color w:val="00B050"/>
              </w:rPr>
              <w:t>mā trīd kull ḥade yxaṭbūn-ha al-ᵊkbāṛ w-az-zanāgīl w mā trīd. nahāṛ ǧāy-he dāgg al-bāb winn-u šāyib. yōm-in dāgg al-bāb fākkit-ill-u al-bāb umm-ha yōm-in xašš gāyil: āni ǧīt arīd bint-ič. Yōm-inn-u gāḷ arīd bint-ič, aš-šāyib. yā bnayyt-i gāyitt-il-he hāḏa šāyib w-inti bint-i ab… abū-č masmīʕ ᵊmʕarūf, yixaṭb-ič al-ḥākim al-qāymaqām al-ᵊhnīye w mā trīdīn-hum w trīdīn aš-šāyib hāḏa?</w:t>
            </w:r>
          </w:p>
        </w:tc>
        <w:tc>
          <w:tcPr>
            <w:tcW w:w="4253" w:type="dxa"/>
          </w:tcPr>
          <w:p w14:paraId="2004D4A1" w14:textId="77777777" w:rsidR="00775CA1" w:rsidRPr="0039561F" w:rsidRDefault="00775CA1" w:rsidP="00763CEC">
            <w:pPr>
              <w:rPr>
                <w:color w:val="00B050"/>
              </w:rPr>
            </w:pPr>
            <w:r w:rsidRPr="0039561F">
              <w:rPr>
                <w:color w:val="00B050"/>
              </w:rPr>
              <w:t>She accepted nobody to get affianced, neither the big ones nor the rich. One day an old man knocked the door. When he knocked her mother opened the door to him. He entered and said, “I came to ask for your daughter’s hand.” When he, the old man, said, “I want your daughter”, she said to her, “My daughter, he is an old man and you are my child. Your father was respected and well-known. The ruler and the governor and who else wanted to betroth you, but you rejected them. Do you want this old man?”</w:t>
            </w:r>
          </w:p>
        </w:tc>
      </w:tr>
      <w:tr w:rsidR="00775CA1" w:rsidRPr="00926365" w14:paraId="67353E50" w14:textId="77777777" w:rsidTr="00763CEC">
        <w:tc>
          <w:tcPr>
            <w:tcW w:w="601" w:type="dxa"/>
          </w:tcPr>
          <w:p w14:paraId="50B9DED0" w14:textId="77777777" w:rsidR="00775CA1" w:rsidRDefault="00775CA1" w:rsidP="00763CEC">
            <w:pPr>
              <w:rPr>
                <w:lang w:val="en-US"/>
              </w:rPr>
            </w:pPr>
            <w:r>
              <w:rPr>
                <w:lang w:val="en-US"/>
              </w:rPr>
              <w:t>0.53</w:t>
            </w:r>
          </w:p>
        </w:tc>
        <w:tc>
          <w:tcPr>
            <w:tcW w:w="4253" w:type="dxa"/>
          </w:tcPr>
          <w:p w14:paraId="05A5BA17" w14:textId="77777777" w:rsidR="00775CA1" w:rsidRPr="0039561F" w:rsidRDefault="00775CA1" w:rsidP="00763CEC">
            <w:pPr>
              <w:rPr>
                <w:iCs/>
                <w:noProof/>
                <w:color w:val="00B050"/>
                <w:lang w:val="en-US"/>
              </w:rPr>
            </w:pPr>
            <w:r w:rsidRPr="0039561F">
              <w:rPr>
                <w:iCs/>
                <w:noProof/>
                <w:color w:val="00B050"/>
                <w:lang w:val="en-US"/>
              </w:rPr>
              <w:t>gāyla arīd-u, aš-šāyib saḥḥār, siḥirbāz. gāyil yōm-in māxiḏ-h</w:t>
            </w:r>
            <w:r w:rsidRPr="0039561F">
              <w:rPr>
                <w:iCs/>
                <w:color w:val="00B050"/>
              </w:rPr>
              <w:t>e</w:t>
            </w:r>
            <w:r w:rsidRPr="0039561F">
              <w:rPr>
                <w:iCs/>
                <w:noProof/>
                <w:color w:val="00B050"/>
                <w:lang w:val="en-US"/>
              </w:rPr>
              <w:t xml:space="preserve"> šāyle hdūm-ha. umm-ha zād gāyle d-arūḥ ᵊbsāgt-u ta-ndall bēt-h</w:t>
            </w:r>
            <w:r w:rsidRPr="0039561F">
              <w:rPr>
                <w:iCs/>
                <w:color w:val="00B050"/>
              </w:rPr>
              <w:t>e</w:t>
            </w:r>
            <w:r w:rsidRPr="0039561F">
              <w:rPr>
                <w:iCs/>
                <w:noProof/>
                <w:color w:val="00B050"/>
                <w:lang w:val="en-US"/>
              </w:rPr>
              <w:t>. ǧaʕad yimšin yrūḥin b-aǧ-ǧbile, bi-ǧbilt Uṛfa. muqāṛ šīy. yōm-in rāyḥāt ʕa-l-muġur, ad-dinye ṣāyre maqrib hiyye w-umm-ha w-šāyib ǧāʕdīn aš-šāyib ygūt al-</w:t>
            </w:r>
            <w:r w:rsidRPr="0039561F">
              <w:rPr>
                <w:color w:val="00B050"/>
              </w:rPr>
              <w:t>ᵊ</w:t>
            </w:r>
            <w:r w:rsidRPr="0039561F">
              <w:rPr>
                <w:iCs/>
                <w:noProof/>
                <w:color w:val="00B050"/>
                <w:lang w:val="en-US"/>
              </w:rPr>
              <w:t>bnayye min īd-ha w-yāxuḏ-h</w:t>
            </w:r>
            <w:r w:rsidRPr="0039561F">
              <w:rPr>
                <w:iCs/>
                <w:color w:val="00B050"/>
              </w:rPr>
              <w:t>e,</w:t>
            </w:r>
            <w:r w:rsidRPr="0039561F">
              <w:rPr>
                <w:iCs/>
                <w:noProof/>
                <w:color w:val="00B050"/>
                <w:lang w:val="en-US"/>
              </w:rPr>
              <w:t xml:space="preserve"> ǧawwa. gāyil yirīd ytiǧawwaz-ha. yōm-in tismaʕ ᵊḏbaḥt al-</w:t>
            </w:r>
            <w:r w:rsidRPr="0039561F">
              <w:rPr>
                <w:color w:val="00B050"/>
              </w:rPr>
              <w:t>ᵊ</w:t>
            </w:r>
            <w:r w:rsidRPr="0039561F">
              <w:rPr>
                <w:iCs/>
                <w:noProof/>
                <w:color w:val="00B050"/>
                <w:lang w:val="en-US"/>
              </w:rPr>
              <w:t xml:space="preserve">bnayye āāā al-… umm-ha, ǧāʕde šuḥḥ. </w:t>
            </w:r>
          </w:p>
        </w:tc>
        <w:tc>
          <w:tcPr>
            <w:tcW w:w="4253" w:type="dxa"/>
          </w:tcPr>
          <w:p w14:paraId="41E0C6BE" w14:textId="77777777" w:rsidR="00775CA1" w:rsidRPr="0039561F" w:rsidRDefault="00775CA1" w:rsidP="00763CEC">
            <w:pPr>
              <w:rPr>
                <w:color w:val="00B050"/>
              </w:rPr>
            </w:pPr>
            <w:r w:rsidRPr="0039561F">
              <w:rPr>
                <w:color w:val="00B050"/>
              </w:rPr>
              <w:t xml:space="preserve">She said, “Yes, I want him.” The old man was a magician, a wizard. It is said that when he had accepted her, she took her clothes and also her mother said, “I want to go with him to know her (new) home.” So, they went to the mountain, to the mountain of Urfa. There was a cave. When they reached the cave, evening had fallen. The girl, her mother, and the old man sat down. Then he took the girl by the hand and pulled her inside saying, “I </w:t>
            </w:r>
            <w:r w:rsidRPr="0039561F">
              <w:rPr>
                <w:color w:val="00B050"/>
              </w:rPr>
              <w:lastRenderedPageBreak/>
              <w:t>want to marry her.” When the mother heard the slaughtering of the girl, she sat down immediately.</w:t>
            </w:r>
          </w:p>
        </w:tc>
      </w:tr>
      <w:tr w:rsidR="00775CA1" w:rsidRPr="00926365" w14:paraId="30AA9F0B" w14:textId="77777777" w:rsidTr="00763CEC">
        <w:tc>
          <w:tcPr>
            <w:tcW w:w="601" w:type="dxa"/>
          </w:tcPr>
          <w:p w14:paraId="00A4745C" w14:textId="77777777" w:rsidR="00775CA1" w:rsidRDefault="00775CA1" w:rsidP="00763CEC">
            <w:pPr>
              <w:rPr>
                <w:lang w:val="en-US"/>
              </w:rPr>
            </w:pPr>
            <w:r>
              <w:rPr>
                <w:lang w:val="en-US"/>
              </w:rPr>
              <w:lastRenderedPageBreak/>
              <w:t>1.20</w:t>
            </w:r>
          </w:p>
        </w:tc>
        <w:tc>
          <w:tcPr>
            <w:tcW w:w="4253" w:type="dxa"/>
          </w:tcPr>
          <w:p w14:paraId="4010931C" w14:textId="77777777" w:rsidR="00775CA1" w:rsidRPr="0039561F" w:rsidRDefault="00775CA1" w:rsidP="00763CEC">
            <w:pPr>
              <w:rPr>
                <w:iCs/>
                <w:noProof/>
                <w:color w:val="00B050"/>
                <w:lang w:val="en-US"/>
              </w:rPr>
            </w:pPr>
            <w:r w:rsidRPr="0039561F">
              <w:rPr>
                <w:iCs/>
                <w:noProof/>
                <w:color w:val="00B050"/>
                <w:lang w:val="en-US"/>
              </w:rPr>
              <w:t xml:space="preserve">sāʕa zimān miṯil </w:t>
            </w:r>
            <w:r w:rsidRPr="0039561F">
              <w:rPr>
                <w:color w:val="00B050"/>
              </w:rPr>
              <w:t>ᵊ</w:t>
            </w:r>
            <w:r w:rsidRPr="0039561F">
              <w:rPr>
                <w:iCs/>
                <w:noProof/>
                <w:color w:val="00B050"/>
                <w:lang w:val="en-US"/>
              </w:rPr>
              <w:t>gʕadit-n</w:t>
            </w:r>
            <w:r w:rsidRPr="0039561F">
              <w:rPr>
                <w:iCs/>
                <w:color w:val="00B050"/>
              </w:rPr>
              <w:t>e</w:t>
            </w:r>
            <w:r w:rsidRPr="0039561F">
              <w:rPr>
                <w:iCs/>
                <w:noProof/>
                <w:color w:val="00B050"/>
                <w:lang w:val="en-US"/>
              </w:rPr>
              <w:t xml:space="preserve"> ḏiyye gāyil ǧāy ʕal umm-ha gāyil: rawwḥi ʕāwnī-ni! yōm-in ǧāye inn-a l-</w:t>
            </w:r>
            <w:r w:rsidRPr="0039561F">
              <w:rPr>
                <w:color w:val="00B050"/>
              </w:rPr>
              <w:t>ᵊ</w:t>
            </w:r>
            <w:r w:rsidRPr="0039561F">
              <w:rPr>
                <w:iCs/>
                <w:noProof/>
                <w:color w:val="00B050"/>
                <w:lang w:val="en-US"/>
              </w:rPr>
              <w:t xml:space="preserve">bnayye mayyte(n). </w:t>
            </w:r>
            <w:r w:rsidRPr="0039561F">
              <w:rPr>
                <w:color w:val="00B050"/>
              </w:rPr>
              <w:t>ᵊ</w:t>
            </w:r>
            <w:r w:rsidRPr="0039561F">
              <w:rPr>
                <w:iCs/>
                <w:noProof/>
                <w:color w:val="00B050"/>
                <w:lang w:val="en-US"/>
              </w:rPr>
              <w:t>mšallxa hīčiḏ zātt-ha al-ḥayye al-ḥayye lādġit-h</w:t>
            </w:r>
            <w:r w:rsidRPr="0039561F">
              <w:rPr>
                <w:iCs/>
                <w:color w:val="00B050"/>
              </w:rPr>
              <w:t>e</w:t>
            </w:r>
            <w:r w:rsidRPr="0039561F">
              <w:rPr>
                <w:iCs/>
                <w:noProof/>
                <w:color w:val="00B050"/>
                <w:lang w:val="en-US"/>
              </w:rPr>
              <w:t xml:space="preserve"> w ǧaʕad yišḥat-ha ǧāy. ǧāy b-as-saččīne w gāyil l-umm-ha taʕāli ta-ngaṭṭiʕ-he [ta-ngaṭṭiḥḥe] w-gāymīn ygaṭṭʕūn-ha. mgaṭṭʕīn-ha w-ḥāṭṭ-ha b-al-ǧidir ḥāṭṭ-ha ʕa-n-nār gāyil l-umm-ha: taʕāli ṭbaxī</w:t>
            </w:r>
            <w:r w:rsidRPr="0039561F">
              <w:rPr>
                <w:color w:val="00B050"/>
              </w:rPr>
              <w:t>-he</w:t>
            </w:r>
            <w:r w:rsidRPr="0039561F">
              <w:rPr>
                <w:iCs/>
                <w:noProof/>
                <w:color w:val="00B050"/>
                <w:lang w:val="en-US"/>
              </w:rPr>
              <w:t>!</w:t>
            </w:r>
          </w:p>
        </w:tc>
        <w:tc>
          <w:tcPr>
            <w:tcW w:w="4253" w:type="dxa"/>
          </w:tcPr>
          <w:p w14:paraId="56E88106" w14:textId="77777777" w:rsidR="00775CA1" w:rsidRPr="0039561F" w:rsidRDefault="00775CA1" w:rsidP="00763CEC">
            <w:pPr>
              <w:rPr>
                <w:color w:val="00B050"/>
              </w:rPr>
            </w:pPr>
            <w:r w:rsidRPr="0039561F">
              <w:rPr>
                <w:color w:val="00B050"/>
              </w:rPr>
              <w:t>She was sitting for an hour like we are sitting here until he came out and said, “Come and help me!” When she came in the girl was dead. She was naked, a snake, a snake had thrown her (on the ground) and stung her. He (the wizard) pulled her near, he had a knife and said to her mother, “Come here and let’s cut her apart.” They cut her apart, put her into a pot and then on the fire. He said to her mother, “Come and cook it!”</w:t>
            </w:r>
          </w:p>
        </w:tc>
      </w:tr>
      <w:tr w:rsidR="00775CA1" w:rsidRPr="00926365" w14:paraId="4EE239BE" w14:textId="77777777" w:rsidTr="00763CEC">
        <w:tc>
          <w:tcPr>
            <w:tcW w:w="601" w:type="dxa"/>
          </w:tcPr>
          <w:p w14:paraId="1CA43700" w14:textId="77777777" w:rsidR="00775CA1" w:rsidRDefault="00775CA1" w:rsidP="00763CEC">
            <w:pPr>
              <w:rPr>
                <w:lang w:val="en-US"/>
              </w:rPr>
            </w:pPr>
            <w:r>
              <w:rPr>
                <w:lang w:val="en-US"/>
              </w:rPr>
              <w:t>1.50</w:t>
            </w:r>
          </w:p>
        </w:tc>
        <w:tc>
          <w:tcPr>
            <w:tcW w:w="4253" w:type="dxa"/>
          </w:tcPr>
          <w:p w14:paraId="62DEB1D9" w14:textId="77777777" w:rsidR="00775CA1" w:rsidRPr="00DC5A0D" w:rsidRDefault="00775CA1" w:rsidP="00763CEC">
            <w:pPr>
              <w:rPr>
                <w:color w:val="00B050"/>
              </w:rPr>
            </w:pPr>
            <w:r w:rsidRPr="00DC5A0D">
              <w:rPr>
                <w:color w:val="00B050"/>
              </w:rPr>
              <w:t>w-gāyme umm-ha tuṭbax-ha. ʕugub-mi ṭābxət-he w-šāḥle al-laḥam w-mṣaffiyye b-al-lgāne ysāwi summ zād hēne mṣaffi b-al-lgāne w-ṭāliʕ laḥam-he.</w:t>
            </w:r>
          </w:p>
        </w:tc>
        <w:tc>
          <w:tcPr>
            <w:tcW w:w="4253" w:type="dxa"/>
          </w:tcPr>
          <w:p w14:paraId="1459AA2D" w14:textId="77777777" w:rsidR="00775CA1" w:rsidRPr="00DC5A0D" w:rsidRDefault="00775CA1" w:rsidP="00763CEC">
            <w:pPr>
              <w:rPr>
                <w:color w:val="00B050"/>
              </w:rPr>
            </w:pPr>
            <w:r w:rsidRPr="00DC5A0D">
              <w:rPr>
                <w:color w:val="00B050"/>
              </w:rPr>
              <w:t xml:space="preserve">So, she started to cook it. After she had cooked it, she put aside the flesh and sieved (the remaining liquid) into bowls; he then made poison. He had sieved it into bowls after he had taken out the flesh. </w:t>
            </w:r>
          </w:p>
        </w:tc>
      </w:tr>
      <w:tr w:rsidR="00775CA1" w:rsidRPr="00926365" w14:paraId="415CF91C" w14:textId="77777777" w:rsidTr="00763CEC">
        <w:tc>
          <w:tcPr>
            <w:tcW w:w="601" w:type="dxa"/>
          </w:tcPr>
          <w:p w14:paraId="57CE0D1B" w14:textId="77777777" w:rsidR="00775CA1" w:rsidRDefault="00775CA1" w:rsidP="00763CEC">
            <w:pPr>
              <w:rPr>
                <w:lang w:val="en-US"/>
              </w:rPr>
            </w:pPr>
            <w:r>
              <w:rPr>
                <w:lang w:val="en-US"/>
              </w:rPr>
              <w:t>2.00</w:t>
            </w:r>
          </w:p>
        </w:tc>
        <w:tc>
          <w:tcPr>
            <w:tcW w:w="4253" w:type="dxa"/>
          </w:tcPr>
          <w:p w14:paraId="16D9B1E8" w14:textId="77777777" w:rsidR="00775CA1" w:rsidRPr="00DC5A0D" w:rsidRDefault="00775CA1" w:rsidP="00763CEC">
            <w:pPr>
              <w:rPr>
                <w:color w:val="00B050"/>
              </w:rPr>
            </w:pPr>
            <w:r w:rsidRPr="00DC5A0D">
              <w:rPr>
                <w:color w:val="00B050"/>
              </w:rPr>
              <w:t>w-ǧāyib aǧ-ǧidir gāyil: sāwī-l-i ʕēš burġul! msāwit-ill-u ʕēš burġul, umm-ha. w-yǧīb al-laḥam, laḥam binit-he yḥuṭṭ-u ʕa-l-burġul w-gāyim yākul. hiyye yōm-in ᵊmṣaffīye as-summ ulugṭi s-summ mn-al-gāʕ hal-gadd w-ṣurrī maḥramt-ič! aš-šāyib yōm-in min qādi gāyim yākul ǧībi as-summ w ḥuṭṭī-´ min yamm aš-šāyib.</w:t>
            </w:r>
          </w:p>
        </w:tc>
        <w:tc>
          <w:tcPr>
            <w:tcW w:w="4253" w:type="dxa"/>
          </w:tcPr>
          <w:p w14:paraId="388AD6BE" w14:textId="77777777" w:rsidR="00775CA1" w:rsidRPr="00DC5A0D" w:rsidRDefault="00775CA1" w:rsidP="00763CEC">
            <w:pPr>
              <w:rPr>
                <w:color w:val="00B050"/>
              </w:rPr>
            </w:pPr>
            <w:r w:rsidRPr="00DC5A0D">
              <w:rPr>
                <w:color w:val="00B050"/>
              </w:rPr>
              <w:t>He brought the pot and said, “Make a stew for me!” And her mother made a stew for him. Then he brought the meat, the meat of her daughter, put it onto the burgul and started eating. When filtering the poison, she had taken some of it secretly from the bottom (of the sieve) and had wrapped it into her headscarf. When the old man started to drink – lo and behold! – she took the poison and put it inside the food (lit. next to him).</w:t>
            </w:r>
          </w:p>
        </w:tc>
      </w:tr>
      <w:tr w:rsidR="00775CA1" w:rsidRPr="00926365" w14:paraId="7C0D4E26" w14:textId="77777777" w:rsidTr="00763CEC">
        <w:tc>
          <w:tcPr>
            <w:tcW w:w="601" w:type="dxa"/>
          </w:tcPr>
          <w:p w14:paraId="26CD88F5" w14:textId="77777777" w:rsidR="00775CA1" w:rsidRDefault="00775CA1" w:rsidP="00763CEC">
            <w:pPr>
              <w:rPr>
                <w:lang w:val="en-US"/>
              </w:rPr>
            </w:pPr>
            <w:r>
              <w:rPr>
                <w:lang w:val="en-US"/>
              </w:rPr>
              <w:t>2.20</w:t>
            </w:r>
          </w:p>
        </w:tc>
        <w:tc>
          <w:tcPr>
            <w:tcW w:w="4253" w:type="dxa"/>
          </w:tcPr>
          <w:p w14:paraId="360BD40E" w14:textId="77777777" w:rsidR="00775CA1" w:rsidRPr="00DC5A0D" w:rsidRDefault="00775CA1" w:rsidP="00763CEC">
            <w:pPr>
              <w:rPr>
                <w:color w:val="00B050"/>
              </w:rPr>
            </w:pPr>
            <w:r w:rsidRPr="00DC5A0D">
              <w:rPr>
                <w:color w:val="00B050"/>
              </w:rPr>
              <w:t xml:space="preserve">aš-šāyib gāyim yākul, yākul ᵊšnōn-mu māčil māčil as-summ ʕugub šuḥḥ gāyim yiḥtās w-mayyit. yōm-inn-u mayyit ad-dinye lēl. mayyt aš-šāyib w-mǝǧǝrze xāyfe gāyle alḥaz ši-yṣīr ʕalayye? </w:t>
            </w:r>
          </w:p>
        </w:tc>
        <w:tc>
          <w:tcPr>
            <w:tcW w:w="4253" w:type="dxa"/>
          </w:tcPr>
          <w:p w14:paraId="7ED2E7A3" w14:textId="77777777" w:rsidR="00775CA1" w:rsidRPr="00DC5A0D" w:rsidRDefault="00775CA1" w:rsidP="00763CEC">
            <w:pPr>
              <w:rPr>
                <w:color w:val="00B050"/>
              </w:rPr>
            </w:pPr>
            <w:r w:rsidRPr="00DC5A0D">
              <w:rPr>
                <w:color w:val="00B050"/>
              </w:rPr>
              <w:t>The old man started to eat. He ate and as soon as he had eaten the poison, immediately after that, he began to tumble and died. When he died, it was night. The old man was dead; she had squatted down and was in fear. She said, “What will happen to me now?”</w:t>
            </w:r>
          </w:p>
        </w:tc>
      </w:tr>
      <w:tr w:rsidR="00775CA1" w:rsidRPr="00926365" w14:paraId="797853CB" w14:textId="77777777" w:rsidTr="00763CEC">
        <w:tc>
          <w:tcPr>
            <w:tcW w:w="601" w:type="dxa"/>
          </w:tcPr>
          <w:p w14:paraId="257C046A" w14:textId="77777777" w:rsidR="00775CA1" w:rsidRDefault="00775CA1" w:rsidP="00763CEC">
            <w:pPr>
              <w:rPr>
                <w:lang w:val="en-US"/>
              </w:rPr>
            </w:pPr>
            <w:r>
              <w:rPr>
                <w:lang w:val="en-US"/>
              </w:rPr>
              <w:t>2.34</w:t>
            </w:r>
          </w:p>
        </w:tc>
        <w:tc>
          <w:tcPr>
            <w:tcW w:w="4253" w:type="dxa"/>
          </w:tcPr>
          <w:p w14:paraId="21C20CAF" w14:textId="77777777" w:rsidR="00775CA1" w:rsidRPr="00DC5A0D" w:rsidRDefault="00775CA1" w:rsidP="00763CEC">
            <w:pPr>
              <w:rPr>
                <w:noProof/>
                <w:color w:val="00B050"/>
                <w:lang w:val="en-US"/>
              </w:rPr>
            </w:pPr>
            <w:r w:rsidRPr="00DC5A0D">
              <w:rPr>
                <w:color w:val="00B050"/>
              </w:rPr>
              <w:t>ṭālʕe b-ač-čōl ǧāʕde fōg al-maqāṛa. yōm-in hī ǧāʕde fōg al-maqāṛa yiǧūn yibīʕūn</w:t>
            </w:r>
            <w:r w:rsidRPr="00DC5A0D">
              <w:rPr>
                <w:noProof/>
                <w:color w:val="00B050"/>
                <w:lang w:val="en-US"/>
              </w:rPr>
              <w:t xml:space="preserve"> xāṯir yibīʕūn ǧalle ʕa-l-balad yiǧībūn awwali. </w:t>
            </w:r>
            <w:r w:rsidRPr="00DC5A0D">
              <w:rPr>
                <w:color w:val="00B050"/>
              </w:rPr>
              <w:t>yōm-in-he mdaḥḥǧe ač-čḥīš hal-čḥīš</w:t>
            </w:r>
            <w:r w:rsidRPr="00DC5A0D">
              <w:rPr>
                <w:noProof/>
                <w:color w:val="00B050"/>
                <w:lang w:val="en-US"/>
              </w:rPr>
              <w:t xml:space="preserve"> gafal w gāyme tōmī-l-hum: taʕālu yōm-in… </w:t>
            </w:r>
            <w:r w:rsidRPr="00DC5A0D">
              <w:rPr>
                <w:color w:val="00B050"/>
              </w:rPr>
              <w:t>ᵊš-bī-č?</w:t>
            </w:r>
            <w:r w:rsidRPr="00DC5A0D">
              <w:rPr>
                <w:noProof/>
                <w:color w:val="00B050"/>
                <w:lang w:val="en-US"/>
              </w:rPr>
              <w:t xml:space="preserve"> </w:t>
            </w:r>
            <w:r w:rsidRPr="00DC5A0D">
              <w:rPr>
                <w:color w:val="00B050"/>
              </w:rPr>
              <w:t>š-inti inis? ǧinis gāyle waḷḷa inis!</w:t>
            </w:r>
          </w:p>
        </w:tc>
        <w:tc>
          <w:tcPr>
            <w:tcW w:w="4253" w:type="dxa"/>
          </w:tcPr>
          <w:p w14:paraId="2C6D5591" w14:textId="77777777" w:rsidR="00775CA1" w:rsidRPr="00DC5A0D" w:rsidRDefault="00775CA1" w:rsidP="00763CEC">
            <w:pPr>
              <w:rPr>
                <w:color w:val="00B050"/>
              </w:rPr>
            </w:pPr>
            <w:r w:rsidRPr="00DC5A0D">
              <w:rPr>
                <w:color w:val="00B050"/>
              </w:rPr>
              <w:t xml:space="preserve">She went outside and sat down in front of the cave. After she had sitten down in front of the cave, people came who went to the town to sell yoghurt and </w:t>
            </w:r>
            <w:r w:rsidRPr="00DC5A0D">
              <w:rPr>
                <w:color w:val="00B050"/>
                <w:lang w:val="en-US"/>
              </w:rPr>
              <w:t>dried cow dung. They did like that in former times. When she saw the donkeys, this caravan of donkeys, she waved to them and said, “Come here!” They said, “What happened to you? Are you a human or a jinn?” She said, “By God, I’m human.”</w:t>
            </w:r>
          </w:p>
        </w:tc>
      </w:tr>
      <w:tr w:rsidR="00775CA1" w:rsidRPr="00926365" w14:paraId="6EB9C76A" w14:textId="77777777" w:rsidTr="00763CEC">
        <w:tc>
          <w:tcPr>
            <w:tcW w:w="601" w:type="dxa"/>
          </w:tcPr>
          <w:p w14:paraId="183394D3" w14:textId="77777777" w:rsidR="00775CA1" w:rsidRDefault="00775CA1" w:rsidP="00763CEC">
            <w:pPr>
              <w:rPr>
                <w:lang w:val="en-US"/>
              </w:rPr>
            </w:pPr>
            <w:r>
              <w:rPr>
                <w:lang w:val="en-US"/>
              </w:rPr>
              <w:t>2.50</w:t>
            </w:r>
          </w:p>
        </w:tc>
        <w:tc>
          <w:tcPr>
            <w:tcW w:w="4253" w:type="dxa"/>
          </w:tcPr>
          <w:p w14:paraId="0DE122B8" w14:textId="77777777" w:rsidR="00775CA1" w:rsidRPr="00DC5A0D" w:rsidRDefault="00775CA1" w:rsidP="00763CEC">
            <w:pPr>
              <w:rPr>
                <w:color w:val="00B050"/>
              </w:rPr>
            </w:pPr>
            <w:r w:rsidRPr="00DC5A0D">
              <w:rPr>
                <w:color w:val="00B050"/>
              </w:rPr>
              <w:t xml:space="preserve">w-mart ᵊflān w hīčiḏ w hīčiḏ ṣār ʕalayye. w ḏibaḥ bint-i aš-šāyib ǝnṭā-ha l-al-ḥayye w-ḏibaḥ-ḥa. yunṭūn xabar ʕa-l-ᵊḥkūma yōm-in </w:t>
            </w:r>
            <w:r w:rsidRPr="00DC5A0D">
              <w:rPr>
                <w:color w:val="00B050"/>
              </w:rPr>
              <w:lastRenderedPageBreak/>
              <w:t xml:space="preserve">yiǧūn al-ᵊḥkūma in-ha l-maqāṛa kull-ha ʕḏ̣ām </w:t>
            </w:r>
          </w:p>
        </w:tc>
        <w:tc>
          <w:tcPr>
            <w:tcW w:w="4253" w:type="dxa"/>
          </w:tcPr>
          <w:p w14:paraId="10FDABF0" w14:textId="77777777" w:rsidR="00775CA1" w:rsidRPr="00DC5A0D" w:rsidRDefault="00775CA1" w:rsidP="00763CEC">
            <w:pPr>
              <w:rPr>
                <w:color w:val="00B050"/>
              </w:rPr>
            </w:pPr>
            <w:r w:rsidRPr="00DC5A0D">
              <w:rPr>
                <w:color w:val="00B050"/>
              </w:rPr>
              <w:lastRenderedPageBreak/>
              <w:t xml:space="preserve">“And I am the wife of so-and-so and this and that happened to me. This old man killed my daughter and gave her to a snake. He killed </w:t>
            </w:r>
            <w:r w:rsidRPr="00DC5A0D">
              <w:rPr>
                <w:color w:val="00B050"/>
              </w:rPr>
              <w:lastRenderedPageBreak/>
              <w:t>her. They informed the government and when (the men of) the government came they found the cave full of bones.</w:t>
            </w:r>
          </w:p>
        </w:tc>
      </w:tr>
      <w:tr w:rsidR="00775CA1" w:rsidRPr="00926365" w14:paraId="798C1B6A" w14:textId="77777777" w:rsidTr="00763CEC">
        <w:tc>
          <w:tcPr>
            <w:tcW w:w="601" w:type="dxa"/>
          </w:tcPr>
          <w:p w14:paraId="6824144F" w14:textId="77777777" w:rsidR="00775CA1" w:rsidRDefault="00775CA1" w:rsidP="00763CEC">
            <w:pPr>
              <w:rPr>
                <w:lang w:val="en-US"/>
              </w:rPr>
            </w:pPr>
            <w:r>
              <w:rPr>
                <w:lang w:val="en-US"/>
              </w:rPr>
              <w:lastRenderedPageBreak/>
              <w:t>3.00</w:t>
            </w:r>
          </w:p>
        </w:tc>
        <w:tc>
          <w:tcPr>
            <w:tcW w:w="4253" w:type="dxa"/>
          </w:tcPr>
          <w:p w14:paraId="4B2BFCA1" w14:textId="77777777" w:rsidR="00775CA1" w:rsidRPr="00DC5A0D" w:rsidRDefault="00775CA1" w:rsidP="00763CEC">
            <w:pPr>
              <w:rPr>
                <w:color w:val="00B050"/>
              </w:rPr>
            </w:pPr>
            <w:r w:rsidRPr="00DC5A0D">
              <w:rPr>
                <w:color w:val="00B050"/>
              </w:rPr>
              <w:t xml:space="preserve">win al-ḥayāye mṛabbaṭa b-az-zanāǧīr yāxḏ al-ʕiǧyān yāxḏ al… al-banāt al yiḏ̣ḥak ʕalē-hin yinṭī-hin l-al-ḥayye tildaq-hin w yuṭbax-hin ysāwī-hin zehīr w ybīʕ. hāḏi zād hīčiḏ ʕind-i. </w:t>
            </w:r>
          </w:p>
        </w:tc>
        <w:tc>
          <w:tcPr>
            <w:tcW w:w="4253" w:type="dxa"/>
          </w:tcPr>
          <w:p w14:paraId="718795D6" w14:textId="77777777" w:rsidR="00775CA1" w:rsidRPr="00DC5A0D" w:rsidRDefault="00775CA1" w:rsidP="00763CEC">
            <w:pPr>
              <w:rPr>
                <w:color w:val="00B050"/>
              </w:rPr>
            </w:pPr>
            <w:r w:rsidRPr="00DC5A0D">
              <w:rPr>
                <w:color w:val="00B050"/>
              </w:rPr>
              <w:t>Look, the snakes were bound in chaines. He had taken the children, the girls. He laughed at them and then he gave them to the snake in order that it stings them. Then he cooked them to make poison for selling it. This is what I know (of stories).</w:t>
            </w:r>
          </w:p>
        </w:tc>
      </w:tr>
    </w:tbl>
    <w:p w14:paraId="43E798F6" w14:textId="77777777" w:rsidR="007140B6" w:rsidRDefault="007140B6">
      <w:pPr>
        <w:rPr>
          <w:lang w:val="en-US"/>
        </w:rPr>
      </w:pPr>
    </w:p>
    <w:p w14:paraId="26E3DEB9" w14:textId="77777777" w:rsidR="007140B6" w:rsidRDefault="00000000">
      <w:pPr>
        <w:pStyle w:val="List"/>
        <w:rPr>
          <w:lang w:val="de-AT"/>
        </w:rPr>
      </w:pPr>
      <w:r>
        <w:rPr>
          <w:i/>
          <w:lang w:val="de-AT"/>
        </w:rPr>
        <w:t xml:space="preserve">ḏ̣ubaḥ </w:t>
      </w:r>
      <w:r>
        <w:rPr>
          <w:lang w:val="de-AT"/>
        </w:rPr>
        <w:t>schreien</w:t>
      </w:r>
    </w:p>
    <w:p w14:paraId="0EE43261" w14:textId="77777777" w:rsidR="007140B6" w:rsidRDefault="00000000">
      <w:pPr>
        <w:pStyle w:val="BodyText"/>
        <w:rPr>
          <w:i/>
          <w:lang w:val="de-AT"/>
        </w:rPr>
      </w:pPr>
      <w:r>
        <w:rPr>
          <w:i/>
          <w:lang w:val="de-AT"/>
        </w:rPr>
        <w:t>ǧīt ʕal-xōǧe winnu ǧāʕid baktım ki …</w:t>
      </w:r>
    </w:p>
    <w:p w14:paraId="636D7E8A" w14:textId="77777777" w:rsidR="007140B6" w:rsidRDefault="00000000">
      <w:pPr>
        <w:pStyle w:val="Heading2"/>
        <w:rPr>
          <w:color w:val="FF0000"/>
          <w:lang w:val="en-US"/>
        </w:rPr>
      </w:pPr>
      <w:bookmarkStart w:id="57" w:name="_Toc156305420"/>
      <w:r>
        <w:rPr>
          <w:lang w:val="en-US"/>
        </w:rPr>
        <w:t>Urfa-061_Life_of_al-Harrani-Harran-2010</w:t>
      </w:r>
      <w:bookmarkEnd w:id="57"/>
    </w:p>
    <w:p w14:paraId="20810D6B" w14:textId="77777777" w:rsidR="00A800EB" w:rsidRPr="00F87E04" w:rsidRDefault="00A800EB" w:rsidP="00A800EB">
      <w:pPr>
        <w:pStyle w:val="BodyText"/>
        <w:rPr>
          <w:lang w:val="en-US"/>
        </w:rPr>
      </w:pPr>
      <w:r>
        <w:rPr>
          <w:lang w:val="en-US"/>
        </w:rPr>
        <w:t>Ḥalīme (</w:t>
      </w:r>
      <w:r w:rsidRPr="00021092">
        <w:rPr>
          <w:lang w:val="en-US"/>
        </w:rPr>
        <w:t>b</w:t>
      </w:r>
      <w:r>
        <w:rPr>
          <w:lang w:val="en-US"/>
        </w:rPr>
        <w:t>orn</w:t>
      </w:r>
      <w:r w:rsidRPr="00021092">
        <w:rPr>
          <w:lang w:val="en-US"/>
        </w:rPr>
        <w:t xml:space="preserve"> 1948)</w:t>
      </w:r>
    </w:p>
    <w:p w14:paraId="11EC950B" w14:textId="77777777" w:rsidR="00A800EB" w:rsidRDefault="00A800EB" w:rsidP="00A800EB">
      <w:pPr>
        <w:pStyle w:val="Date"/>
        <w:rPr>
          <w:lang w:val="en-US"/>
        </w:rPr>
      </w:pPr>
      <w:r>
        <w:rPr>
          <w:lang w:val="en-US"/>
        </w:rPr>
        <w:t>8 May 2010</w:t>
      </w:r>
    </w:p>
    <w:p w14:paraId="3C1E924D" w14:textId="77777777" w:rsidR="00A800EB" w:rsidRPr="000A5C9F" w:rsidRDefault="00A800EB" w:rsidP="00A800EB">
      <w:pPr>
        <w:pStyle w:val="BodyText"/>
        <w:rPr>
          <w:lang w:val="en-US"/>
        </w:rPr>
      </w:pPr>
      <w:r w:rsidRPr="000A5C9F">
        <w:rPr>
          <w:highlight w:val="green"/>
          <w:lang w:val="en-US"/>
        </w:rPr>
        <w:t>Only from 3:17 [3:00]</w:t>
      </w:r>
    </w:p>
    <w:tbl>
      <w:tblPr>
        <w:tblStyle w:val="TableGrid"/>
        <w:tblW w:w="9073" w:type="dxa"/>
        <w:tblLook w:val="0400" w:firstRow="0" w:lastRow="0" w:firstColumn="0" w:lastColumn="0" w:noHBand="0" w:noVBand="1"/>
      </w:tblPr>
      <w:tblGrid>
        <w:gridCol w:w="711"/>
        <w:gridCol w:w="4182"/>
        <w:gridCol w:w="4180"/>
      </w:tblGrid>
      <w:tr w:rsidR="00A800EB" w:rsidRPr="00926365" w14:paraId="234E4237" w14:textId="77777777" w:rsidTr="00763CEC">
        <w:tc>
          <w:tcPr>
            <w:tcW w:w="711" w:type="dxa"/>
          </w:tcPr>
          <w:p w14:paraId="7BDF5C80" w14:textId="77777777" w:rsidR="00A800EB" w:rsidRPr="00204E57" w:rsidRDefault="00A800EB" w:rsidP="00763CEC">
            <w:pPr>
              <w:rPr>
                <w:color w:val="A6A6A6" w:themeColor="background1" w:themeShade="A6"/>
                <w:lang w:val="en-US"/>
              </w:rPr>
            </w:pPr>
            <w:r w:rsidRPr="00204E57">
              <w:rPr>
                <w:color w:val="A6A6A6" w:themeColor="background1" w:themeShade="A6"/>
                <w:lang w:val="en-US"/>
              </w:rPr>
              <w:t>00.01</w:t>
            </w:r>
          </w:p>
          <w:p w14:paraId="42EC941C" w14:textId="77777777" w:rsidR="00A800EB" w:rsidRPr="00204E57" w:rsidRDefault="00A800EB" w:rsidP="00763CEC">
            <w:pPr>
              <w:rPr>
                <w:color w:val="A6A6A6" w:themeColor="background1" w:themeShade="A6"/>
                <w:lang w:val="en-US"/>
              </w:rPr>
            </w:pPr>
          </w:p>
          <w:p w14:paraId="08FAC886" w14:textId="77777777" w:rsidR="00A800EB" w:rsidRPr="00204E57" w:rsidRDefault="00A800EB" w:rsidP="00763CEC">
            <w:pPr>
              <w:rPr>
                <w:color w:val="A6A6A6" w:themeColor="background1" w:themeShade="A6"/>
                <w:lang w:val="en-US"/>
              </w:rPr>
            </w:pPr>
          </w:p>
          <w:p w14:paraId="17EB61B2" w14:textId="77777777" w:rsidR="00A800EB" w:rsidRPr="00204E57" w:rsidRDefault="00A800EB" w:rsidP="00763CEC">
            <w:pPr>
              <w:rPr>
                <w:color w:val="A6A6A6" w:themeColor="background1" w:themeShade="A6"/>
                <w:lang w:val="en-US"/>
              </w:rPr>
            </w:pPr>
          </w:p>
          <w:p w14:paraId="3C0FB92A" w14:textId="77777777" w:rsidR="00A800EB" w:rsidRPr="00204E57" w:rsidRDefault="00A800EB" w:rsidP="00763CEC">
            <w:pPr>
              <w:rPr>
                <w:color w:val="A6A6A6" w:themeColor="background1" w:themeShade="A6"/>
                <w:lang w:val="en-US"/>
              </w:rPr>
            </w:pPr>
          </w:p>
          <w:p w14:paraId="423F4F62" w14:textId="77777777" w:rsidR="00A800EB" w:rsidRPr="00204E57" w:rsidRDefault="00A800EB" w:rsidP="00763CEC">
            <w:pPr>
              <w:rPr>
                <w:color w:val="A6A6A6" w:themeColor="background1" w:themeShade="A6"/>
                <w:lang w:val="en-US"/>
              </w:rPr>
            </w:pPr>
          </w:p>
          <w:p w14:paraId="11D53540" w14:textId="77777777" w:rsidR="00A800EB" w:rsidRPr="00204E57" w:rsidRDefault="00A800EB" w:rsidP="00763CEC">
            <w:pPr>
              <w:rPr>
                <w:color w:val="A6A6A6" w:themeColor="background1" w:themeShade="A6"/>
                <w:lang w:val="en-US"/>
              </w:rPr>
            </w:pPr>
          </w:p>
          <w:p w14:paraId="3B689923" w14:textId="77777777" w:rsidR="00A800EB" w:rsidRPr="00204E57" w:rsidRDefault="00A800EB" w:rsidP="00763CEC">
            <w:pPr>
              <w:rPr>
                <w:color w:val="A6A6A6" w:themeColor="background1" w:themeShade="A6"/>
                <w:lang w:val="en-US"/>
              </w:rPr>
            </w:pPr>
          </w:p>
          <w:p w14:paraId="36C7B918" w14:textId="77777777" w:rsidR="00A800EB" w:rsidRPr="00204E57" w:rsidRDefault="00A800EB" w:rsidP="00763CEC">
            <w:pPr>
              <w:rPr>
                <w:color w:val="A6A6A6" w:themeColor="background1" w:themeShade="A6"/>
                <w:lang w:val="en-US"/>
              </w:rPr>
            </w:pPr>
          </w:p>
          <w:p w14:paraId="27149E58" w14:textId="77777777" w:rsidR="00A800EB" w:rsidRPr="00204E57" w:rsidRDefault="00A800EB" w:rsidP="00763CEC">
            <w:pPr>
              <w:rPr>
                <w:color w:val="A6A6A6" w:themeColor="background1" w:themeShade="A6"/>
                <w:lang w:val="en-US"/>
              </w:rPr>
            </w:pPr>
          </w:p>
          <w:p w14:paraId="5D0B5A87" w14:textId="77777777" w:rsidR="00A800EB" w:rsidRPr="00204E57" w:rsidRDefault="00A800EB" w:rsidP="00763CEC">
            <w:pPr>
              <w:rPr>
                <w:color w:val="A6A6A6" w:themeColor="background1" w:themeShade="A6"/>
                <w:lang w:val="en-US"/>
              </w:rPr>
            </w:pPr>
          </w:p>
          <w:p w14:paraId="179CCE9A" w14:textId="77777777" w:rsidR="00A800EB" w:rsidRPr="00204E57" w:rsidRDefault="00A800EB" w:rsidP="00763CEC">
            <w:pPr>
              <w:rPr>
                <w:color w:val="A6A6A6" w:themeColor="background1" w:themeShade="A6"/>
                <w:lang w:val="en-US"/>
              </w:rPr>
            </w:pPr>
          </w:p>
          <w:p w14:paraId="75AEB073" w14:textId="77777777" w:rsidR="00A800EB" w:rsidRPr="00204E57" w:rsidRDefault="00A800EB" w:rsidP="00763CEC">
            <w:pPr>
              <w:rPr>
                <w:color w:val="A6A6A6" w:themeColor="background1" w:themeShade="A6"/>
                <w:lang w:val="en-US"/>
              </w:rPr>
            </w:pPr>
          </w:p>
        </w:tc>
        <w:tc>
          <w:tcPr>
            <w:tcW w:w="4182" w:type="dxa"/>
          </w:tcPr>
          <w:p w14:paraId="49B4290F" w14:textId="77777777" w:rsidR="00A800EB" w:rsidRPr="00204E57" w:rsidRDefault="00A800EB" w:rsidP="00763CEC">
            <w:pPr>
              <w:rPr>
                <w:noProof/>
                <w:color w:val="A6A6A6" w:themeColor="background1" w:themeShade="A6"/>
                <w:lang w:val="en-US"/>
              </w:rPr>
            </w:pPr>
            <w:r w:rsidRPr="00204E57">
              <w:rPr>
                <w:noProof/>
                <w:color w:val="A6A6A6" w:themeColor="background1" w:themeShade="A6"/>
                <w:lang w:val="en-US"/>
              </w:rPr>
              <w:t xml:space="preserve">Yṣīr aswad, yṣīr šakl-u aswad, iḥna hina ḥamar, la-l-baṭāta, al-gaʕa šlōn al-gaʕa yṣīr ḥamur ʕala lōn al-gāʕa yṣīr aw lōn ᵊtrāb, ʕala lōn al-gamuḥ, īh! ʕala lōn al-gāʕa awwali bilči ʕan </w:t>
            </w:r>
            <w:bookmarkStart w:id="58" w:name="_Hlk132640025"/>
            <w:r w:rsidRPr="00204E57">
              <w:rPr>
                <w:noProof/>
                <w:color w:val="A6A6A6" w:themeColor="background1" w:themeShade="A6"/>
                <w:lang w:val="en-US"/>
              </w:rPr>
              <w:t xml:space="preserve">marčūba </w:t>
            </w:r>
            <w:bookmarkEnd w:id="58"/>
            <w:r w:rsidRPr="00204E57">
              <w:rPr>
                <w:noProof/>
                <w:color w:val="A6A6A6" w:themeColor="background1" w:themeShade="A6"/>
                <w:lang w:val="en-US"/>
              </w:rPr>
              <w:t>al-čime al-awwalīn baʕd yāšiya al-ᵊkbār-na ysammu ygūlu al-maṭar lēle yōm yṣīr al-maṭar ygūlu hāḏ al-maṭar čime maṭar ačime w-maṭar al-xōfa an-nahār al-mayṣūm haḏāk.</w:t>
            </w:r>
          </w:p>
        </w:tc>
        <w:tc>
          <w:tcPr>
            <w:tcW w:w="4180" w:type="dxa"/>
          </w:tcPr>
          <w:p w14:paraId="1F97F2E7" w14:textId="77777777" w:rsidR="00A800EB" w:rsidRDefault="00A800EB" w:rsidP="00763CEC">
            <w:pPr>
              <w:rPr>
                <w:lang w:val="en-US"/>
              </w:rPr>
            </w:pPr>
          </w:p>
        </w:tc>
      </w:tr>
      <w:tr w:rsidR="00A800EB" w:rsidRPr="00926365" w14:paraId="44DCA665" w14:textId="77777777" w:rsidTr="00763CEC">
        <w:tc>
          <w:tcPr>
            <w:tcW w:w="711" w:type="dxa"/>
          </w:tcPr>
          <w:p w14:paraId="0C4EF799" w14:textId="77777777" w:rsidR="00A800EB" w:rsidRPr="00204E57" w:rsidRDefault="00A800EB" w:rsidP="00763CEC">
            <w:pPr>
              <w:rPr>
                <w:color w:val="A6A6A6" w:themeColor="background1" w:themeShade="A6"/>
                <w:lang w:val="en-US"/>
              </w:rPr>
            </w:pPr>
            <w:r w:rsidRPr="00204E57">
              <w:rPr>
                <w:color w:val="A6A6A6" w:themeColor="background1" w:themeShade="A6"/>
                <w:lang w:val="en-US"/>
              </w:rPr>
              <w:t>00.48</w:t>
            </w:r>
          </w:p>
        </w:tc>
        <w:tc>
          <w:tcPr>
            <w:tcW w:w="4182" w:type="dxa"/>
          </w:tcPr>
          <w:p w14:paraId="4C7D6439" w14:textId="77777777" w:rsidR="00A800EB" w:rsidRPr="00204E57" w:rsidRDefault="00A800EB" w:rsidP="00763CEC">
            <w:pPr>
              <w:rPr>
                <w:noProof/>
                <w:color w:val="A6A6A6" w:themeColor="background1" w:themeShade="A6"/>
                <w:lang w:val="en-US"/>
              </w:rPr>
            </w:pPr>
            <w:r w:rsidRPr="00204E57">
              <w:rPr>
                <w:noProof/>
                <w:color w:val="A6A6A6" w:themeColor="background1" w:themeShade="A6"/>
                <w:lang w:val="en-US"/>
              </w:rPr>
              <w:t xml:space="preserve">Ma ṣār maṭar awwali </w:t>
            </w:r>
            <w:bookmarkStart w:id="59" w:name="_Hlk132716106"/>
            <w:r w:rsidRPr="00204E57">
              <w:rPr>
                <w:noProof/>
                <w:color w:val="A6A6A6" w:themeColor="background1" w:themeShade="A6"/>
                <w:lang w:val="en-US"/>
              </w:rPr>
              <w:t xml:space="preserve">al-kočari  </w:t>
            </w:r>
            <w:bookmarkEnd w:id="59"/>
            <w:r w:rsidRPr="00204E57">
              <w:rPr>
                <w:noProof/>
                <w:color w:val="A6A6A6" w:themeColor="background1" w:themeShade="A6"/>
                <w:lang w:val="en-US"/>
              </w:rPr>
              <w:t xml:space="preserve">yšīlūn min al-bīr mayye ykubbūn ba-l-gāʕ ṭalʕat čime. Yaʕni ḏāk al-yōm mayyit ḏāk al-yōm ma ṣār maṭar, maṭar ač-čime yšīlūn mn al-bīr yiṭalʕūn mayye mn al-bīr w-ykubbūn ba-l-gāʕ w-uxra ṣīr čime yaʕni ʕa-ḏāk al-yōm amr Aḷḷa xuṭrat čime ani gilt ill-ak awwali ēh? Al-mayye an-nahār xutrat al-čime w-xuṭratan ḥalīb xuṯrat al-kafi zād zayy šīl-u al-yōm </w:t>
            </w:r>
          </w:p>
        </w:tc>
        <w:tc>
          <w:tcPr>
            <w:tcW w:w="4180" w:type="dxa"/>
          </w:tcPr>
          <w:p w14:paraId="017ACF07" w14:textId="77777777" w:rsidR="00A800EB" w:rsidRDefault="00A800EB" w:rsidP="00763CEC">
            <w:pPr>
              <w:rPr>
                <w:lang w:val="en-US"/>
              </w:rPr>
            </w:pPr>
          </w:p>
          <w:p w14:paraId="5F64FDBB" w14:textId="77777777" w:rsidR="00A800EB" w:rsidRDefault="00A800EB" w:rsidP="00763CEC">
            <w:pPr>
              <w:rPr>
                <w:lang w:val="en-US"/>
              </w:rPr>
            </w:pPr>
          </w:p>
          <w:p w14:paraId="4066E5FF" w14:textId="77777777" w:rsidR="00A800EB" w:rsidRDefault="00A800EB" w:rsidP="00763CEC">
            <w:pPr>
              <w:rPr>
                <w:lang w:val="en-US"/>
              </w:rPr>
            </w:pPr>
          </w:p>
          <w:p w14:paraId="46923EA1" w14:textId="77777777" w:rsidR="00A800EB" w:rsidRDefault="00A800EB" w:rsidP="00763CEC">
            <w:pPr>
              <w:rPr>
                <w:lang w:val="en-US"/>
              </w:rPr>
            </w:pPr>
          </w:p>
          <w:p w14:paraId="73797BE7" w14:textId="77777777" w:rsidR="00A800EB" w:rsidRDefault="00A800EB" w:rsidP="00763CEC">
            <w:pPr>
              <w:rPr>
                <w:lang w:val="en-US"/>
              </w:rPr>
            </w:pPr>
          </w:p>
          <w:p w14:paraId="16934FD2" w14:textId="77777777" w:rsidR="00A800EB" w:rsidRDefault="00A800EB" w:rsidP="00763CEC">
            <w:pPr>
              <w:rPr>
                <w:lang w:val="en-US"/>
              </w:rPr>
            </w:pPr>
          </w:p>
          <w:p w14:paraId="2C69EB5B" w14:textId="77777777" w:rsidR="00A800EB" w:rsidRDefault="00A800EB" w:rsidP="00763CEC">
            <w:pPr>
              <w:rPr>
                <w:lang w:val="en-US"/>
              </w:rPr>
            </w:pPr>
          </w:p>
          <w:p w14:paraId="7676C125" w14:textId="77777777" w:rsidR="00A800EB" w:rsidRPr="00155094" w:rsidRDefault="00A800EB" w:rsidP="00763CEC">
            <w:pPr>
              <w:rPr>
                <w:lang w:val="en-US"/>
              </w:rPr>
            </w:pPr>
          </w:p>
        </w:tc>
      </w:tr>
      <w:tr w:rsidR="00A800EB" w:rsidRPr="00926365" w14:paraId="3BE7739D" w14:textId="77777777" w:rsidTr="00763CEC">
        <w:tc>
          <w:tcPr>
            <w:tcW w:w="711" w:type="dxa"/>
          </w:tcPr>
          <w:p w14:paraId="5FE85791" w14:textId="77777777" w:rsidR="00A800EB" w:rsidRPr="00204E57" w:rsidRDefault="00A800EB" w:rsidP="00763CEC">
            <w:pPr>
              <w:rPr>
                <w:color w:val="A6A6A6" w:themeColor="background1" w:themeShade="A6"/>
                <w:lang w:val="en-US"/>
              </w:rPr>
            </w:pPr>
            <w:r w:rsidRPr="00204E57">
              <w:rPr>
                <w:color w:val="A6A6A6" w:themeColor="background1" w:themeShade="A6"/>
                <w:lang w:val="en-US"/>
              </w:rPr>
              <w:t>1.20</w:t>
            </w:r>
          </w:p>
        </w:tc>
        <w:tc>
          <w:tcPr>
            <w:tcW w:w="4182" w:type="dxa"/>
          </w:tcPr>
          <w:p w14:paraId="6F743E93" w14:textId="77777777" w:rsidR="00A800EB" w:rsidRPr="00204E57" w:rsidRDefault="00A800EB" w:rsidP="00763CEC">
            <w:pPr>
              <w:rPr>
                <w:noProof/>
                <w:color w:val="A6A6A6" w:themeColor="background1" w:themeShade="A6"/>
                <w:lang w:val="en-US"/>
              </w:rPr>
            </w:pPr>
            <w:r w:rsidRPr="00204E57">
              <w:rPr>
                <w:noProof/>
                <w:color w:val="A6A6A6" w:themeColor="background1" w:themeShade="A6"/>
                <w:lang w:val="en-US"/>
              </w:rPr>
              <w:t>Al-awwalīn baʕ</w:t>
            </w:r>
            <w:r w:rsidRPr="00E93F29">
              <w:rPr>
                <w:noProof/>
                <w:color w:val="A6A6A6" w:themeColor="background1" w:themeShade="A6"/>
                <w:lang w:val="en-US"/>
              </w:rPr>
              <w:t>aḏ̣</w:t>
            </w:r>
            <w:r w:rsidRPr="00204E57">
              <w:rPr>
                <w:noProof/>
                <w:color w:val="A6A6A6" w:themeColor="background1" w:themeShade="A6"/>
                <w:lang w:val="en-US"/>
              </w:rPr>
              <w:t xml:space="preserve">-hum yaʕni mu kull-hum yṣīr maṭar al-maṭar haḏāk zād mxaṯirīn al-ḥalīb ṣāyir xāṯir al-awwalīn yaʕrfūn-u ani ma ʕārf-u. al-manṭar hi ši miṯil al-šisir ifṭirt miṯil aṭ-ṭarši haḏāk manṭar yaʕni inčān zaʕzīl fōg an-nār yaṯami ʕadwi bi-miləḥ iṭaʕamtu </w:t>
            </w:r>
            <w:r w:rsidRPr="00204E57">
              <w:rPr>
                <w:noProof/>
                <w:color w:val="A6A6A6" w:themeColor="background1" w:themeShade="A6"/>
                <w:lang w:val="en-US"/>
              </w:rPr>
              <w:lastRenderedPageBreak/>
              <w:t xml:space="preserve">čiṯīr zēn al-xōǧe čiṯīr zēn. Al-ᵊfṭər naʕam </w:t>
            </w:r>
          </w:p>
        </w:tc>
        <w:tc>
          <w:tcPr>
            <w:tcW w:w="4180" w:type="dxa"/>
          </w:tcPr>
          <w:p w14:paraId="599172A1" w14:textId="77777777" w:rsidR="00A800EB" w:rsidRDefault="00A800EB" w:rsidP="00763CEC">
            <w:pPr>
              <w:rPr>
                <w:lang w:val="en-US"/>
              </w:rPr>
            </w:pPr>
          </w:p>
        </w:tc>
      </w:tr>
      <w:tr w:rsidR="00A800EB" w:rsidRPr="00926365" w14:paraId="1A64E06E" w14:textId="77777777" w:rsidTr="00763CEC">
        <w:tc>
          <w:tcPr>
            <w:tcW w:w="711" w:type="dxa"/>
          </w:tcPr>
          <w:p w14:paraId="394B21CE" w14:textId="77777777" w:rsidR="00A800EB" w:rsidRPr="00204E57" w:rsidRDefault="00A800EB" w:rsidP="00763CEC">
            <w:pPr>
              <w:rPr>
                <w:color w:val="A6A6A6" w:themeColor="background1" w:themeShade="A6"/>
                <w:lang w:val="en-US"/>
              </w:rPr>
            </w:pPr>
            <w:r w:rsidRPr="00204E57">
              <w:rPr>
                <w:color w:val="A6A6A6" w:themeColor="background1" w:themeShade="A6"/>
                <w:lang w:val="en-US"/>
              </w:rPr>
              <w:t>2.35</w:t>
            </w:r>
          </w:p>
        </w:tc>
        <w:tc>
          <w:tcPr>
            <w:tcW w:w="4182" w:type="dxa"/>
          </w:tcPr>
          <w:p w14:paraId="0A1FBA9C" w14:textId="0E2FC8A4" w:rsidR="00A800EB" w:rsidRPr="00204E57" w:rsidRDefault="00A800EB" w:rsidP="008D2C0B">
            <w:pPr>
              <w:rPr>
                <w:noProof/>
                <w:color w:val="A6A6A6" w:themeColor="background1" w:themeShade="A6"/>
                <w:lang w:val="en-US"/>
              </w:rPr>
            </w:pPr>
            <w:r w:rsidRPr="00204E57">
              <w:rPr>
                <w:noProof/>
                <w:color w:val="A6A6A6" w:themeColor="background1" w:themeShade="A6"/>
                <w:lang w:val="en-US"/>
              </w:rPr>
              <w:t>šlōn yqasslūn-u baʕd čamm sane yiftaḥūn-u, ba-s-sabiʕ snīn ā xōǧe awwali kull iḥna nagadi zurna šēx ḥayāt al-ḥarrāni fotōgrāf gabl-u zēn ġādi</w:t>
            </w:r>
            <w:r>
              <w:rPr>
                <w:noProof/>
                <w:color w:val="A6A6A6" w:themeColor="background1" w:themeShade="A6"/>
                <w:lang w:val="en-US"/>
              </w:rPr>
              <w:t xml:space="preserve"> </w:t>
            </w:r>
            <w:r w:rsidRPr="00204E57">
              <w:rPr>
                <w:noProof/>
                <w:color w:val="A6A6A6" w:themeColor="background1" w:themeShade="A6"/>
                <w:lang w:val="en-US"/>
              </w:rPr>
              <w:t>xōǧe hina huwwa faqīr</w:t>
            </w:r>
            <w:r w:rsidR="008D2C0B">
              <w:rPr>
                <w:noProof/>
                <w:color w:val="A6A6A6" w:themeColor="background1" w:themeShade="A6"/>
                <w:lang w:val="en-US"/>
              </w:rPr>
              <w:t xml:space="preserve"> </w:t>
            </w:r>
            <w:r w:rsidRPr="00204E57">
              <w:rPr>
                <w:noProof/>
                <w:color w:val="A6A6A6" w:themeColor="background1" w:themeShade="A6"/>
                <w:lang w:val="en-US"/>
              </w:rPr>
              <w:t>šēx ḥayāt al-ḥarrāni huwwa xōǧa al-ǧāmiʕ awwali</w:t>
            </w:r>
          </w:p>
        </w:tc>
        <w:tc>
          <w:tcPr>
            <w:tcW w:w="4180" w:type="dxa"/>
          </w:tcPr>
          <w:p w14:paraId="7E46A28C" w14:textId="77777777" w:rsidR="00A800EB" w:rsidRDefault="00A800EB" w:rsidP="00763CEC">
            <w:pPr>
              <w:rPr>
                <w:lang w:val="en-US"/>
              </w:rPr>
            </w:pPr>
          </w:p>
          <w:p w14:paraId="76D6D7AE" w14:textId="77777777" w:rsidR="00A800EB" w:rsidRDefault="00A800EB" w:rsidP="00763CEC">
            <w:pPr>
              <w:rPr>
                <w:lang w:val="en-US"/>
              </w:rPr>
            </w:pPr>
          </w:p>
          <w:p w14:paraId="2B1D341C" w14:textId="77777777" w:rsidR="00A800EB" w:rsidRPr="00155094" w:rsidRDefault="00A800EB" w:rsidP="00763CEC">
            <w:pPr>
              <w:rPr>
                <w:lang w:val="en-US"/>
              </w:rPr>
            </w:pPr>
          </w:p>
        </w:tc>
      </w:tr>
      <w:tr w:rsidR="00A800EB" w:rsidRPr="00926365" w14:paraId="7F03FF50" w14:textId="77777777" w:rsidTr="00763CEC">
        <w:tc>
          <w:tcPr>
            <w:tcW w:w="711" w:type="dxa"/>
          </w:tcPr>
          <w:p w14:paraId="2B028FAA" w14:textId="77777777" w:rsidR="00A800EB" w:rsidRPr="00E359FF" w:rsidRDefault="00A800EB" w:rsidP="00763CEC">
            <w:pPr>
              <w:rPr>
                <w:color w:val="FF0000"/>
                <w:lang w:val="en-US"/>
              </w:rPr>
            </w:pPr>
            <w:r w:rsidRPr="00E359FF">
              <w:rPr>
                <w:lang w:val="en-US"/>
              </w:rPr>
              <w:t>3.17</w:t>
            </w:r>
          </w:p>
        </w:tc>
        <w:tc>
          <w:tcPr>
            <w:tcW w:w="4182" w:type="dxa"/>
          </w:tcPr>
          <w:p w14:paraId="1C4E2CF9" w14:textId="77777777" w:rsidR="00A800EB" w:rsidRPr="00E93F29" w:rsidRDefault="00A800EB" w:rsidP="00763CEC">
            <w:pPr>
              <w:rPr>
                <w:noProof/>
                <w:color w:val="00B050"/>
                <w:lang w:val="en-US"/>
              </w:rPr>
            </w:pPr>
            <w:r w:rsidRPr="00E93F29">
              <w:rPr>
                <w:noProof/>
                <w:color w:val="00B050"/>
                <w:lang w:val="en-US"/>
              </w:rPr>
              <w:t xml:space="preserve">Šēx Ḥayāt al-Ḥarrāni, huwwa awwali b-Ḥarrān faqīr, maḥḥad </w:t>
            </w:r>
            <w:r w:rsidRPr="00425502">
              <w:rPr>
                <w:noProof/>
                <w:color w:val="00B050"/>
                <w:lang w:val="en-US"/>
              </w:rPr>
              <w:t>ytiṣannat-ill-u, maḥḥad ysōlf-u, huwwa ṯarīy-u</w:t>
            </w:r>
            <w:r w:rsidRPr="00E93F29">
              <w:rPr>
                <w:noProof/>
                <w:color w:val="00B050"/>
                <w:lang w:val="en-US"/>
              </w:rPr>
              <w:t xml:space="preserve"> xōǧe b-Ḥōrān, Ḥōrān mā nindall aṣṣōb-ha.</w:t>
            </w:r>
          </w:p>
        </w:tc>
        <w:tc>
          <w:tcPr>
            <w:tcW w:w="4180" w:type="dxa"/>
          </w:tcPr>
          <w:p w14:paraId="7E20197B" w14:textId="77777777" w:rsidR="00A800EB" w:rsidRPr="00E93F29" w:rsidRDefault="00A800EB" w:rsidP="00763CEC">
            <w:pPr>
              <w:rPr>
                <w:color w:val="00B050"/>
                <w:lang w:val="en-US"/>
              </w:rPr>
            </w:pPr>
            <w:r w:rsidRPr="00E93F29">
              <w:rPr>
                <w:color w:val="00B050"/>
                <w:lang w:val="en-US"/>
              </w:rPr>
              <w:t xml:space="preserve">Sheikh </w:t>
            </w:r>
            <w:r w:rsidRPr="00E93F29">
              <w:rPr>
                <w:noProof/>
                <w:color w:val="00B050"/>
                <w:lang w:val="en-US"/>
              </w:rPr>
              <w:t>Ḥayāt al-Ḥarrāni was in former times a poor and strange</w:t>
            </w:r>
            <w:r w:rsidRPr="00BA18ED">
              <w:rPr>
                <w:rStyle w:val="FootnoteReference"/>
              </w:rPr>
              <w:footnoteReference w:id="28"/>
            </w:r>
            <w:r w:rsidRPr="00E93F29">
              <w:rPr>
                <w:noProof/>
                <w:color w:val="00B050"/>
                <w:lang w:val="en-US"/>
              </w:rPr>
              <w:t xml:space="preserve"> man in Harran. Nobody listened to him and nobody talked to him. Reportedly he was a scholar from Ḥōrān. I don’t know where Ḥōrān</w:t>
            </w:r>
            <w:r w:rsidRPr="00BA18ED">
              <w:rPr>
                <w:rStyle w:val="FootnoteReference"/>
              </w:rPr>
              <w:footnoteReference w:id="29"/>
            </w:r>
            <w:r w:rsidRPr="00E93F29">
              <w:rPr>
                <w:noProof/>
                <w:color w:val="00B050"/>
                <w:lang w:val="en-US"/>
              </w:rPr>
              <w:t xml:space="preserve"> is.</w:t>
            </w:r>
          </w:p>
          <w:p w14:paraId="307E7966" w14:textId="77777777" w:rsidR="00A800EB" w:rsidRPr="00E93F29" w:rsidRDefault="00A800EB" w:rsidP="00763CEC">
            <w:pPr>
              <w:rPr>
                <w:color w:val="00B050"/>
                <w:lang w:val="en-US"/>
              </w:rPr>
            </w:pPr>
          </w:p>
        </w:tc>
      </w:tr>
      <w:tr w:rsidR="00A800EB" w:rsidRPr="00926365" w14:paraId="3DE1D668" w14:textId="77777777" w:rsidTr="00763CEC">
        <w:tc>
          <w:tcPr>
            <w:tcW w:w="711" w:type="dxa"/>
          </w:tcPr>
          <w:p w14:paraId="5766A848" w14:textId="77777777" w:rsidR="00A800EB" w:rsidRPr="00E359FF" w:rsidRDefault="00A800EB" w:rsidP="00763CEC">
            <w:pPr>
              <w:rPr>
                <w:lang w:val="en-US"/>
              </w:rPr>
            </w:pPr>
            <w:r>
              <w:rPr>
                <w:lang w:val="en-US"/>
              </w:rPr>
              <w:t>3.30</w:t>
            </w:r>
          </w:p>
        </w:tc>
        <w:tc>
          <w:tcPr>
            <w:tcW w:w="4182" w:type="dxa"/>
          </w:tcPr>
          <w:p w14:paraId="1852B4B1" w14:textId="77777777" w:rsidR="00A800EB" w:rsidRPr="00E93F29" w:rsidRDefault="00A800EB" w:rsidP="00763CEC">
            <w:pPr>
              <w:rPr>
                <w:noProof/>
                <w:color w:val="00B050"/>
                <w:lang w:val="en-US"/>
              </w:rPr>
            </w:pPr>
            <w:r w:rsidRPr="00E93F29">
              <w:rPr>
                <w:noProof/>
                <w:color w:val="00B050"/>
                <w:lang w:val="en-US"/>
              </w:rPr>
              <w:t xml:space="preserve">hāḏa rāyiḥ wāḥad ʕa-l-ʕaskariyye yrūḥūn ʕa-l-ʕaskariyye. yōm-inn-u rāyiḥ ʕa-l-ʕaskariyye, lā, rāyiḥ ʕa-t-tiǧāṛa, yōm-inn-u rāyiḥ ʕa-t-tiǧāṛa ʕa-l-Yaman, yōm-inn-u ʕa-t-tiǧāṛa ʕa-l-Yaman al-gāmiyye txarab </w:t>
            </w:r>
            <w:bookmarkStart w:id="60" w:name="_Hlk132714766"/>
            <w:r w:rsidRPr="00E93F29">
              <w:rPr>
                <w:noProof/>
                <w:color w:val="00B050"/>
                <w:lang w:val="en-US"/>
              </w:rPr>
              <w:t>tinkasir</w:t>
            </w:r>
            <w:bookmarkEnd w:id="60"/>
            <w:r w:rsidRPr="00E93F29">
              <w:rPr>
                <w:noProof/>
                <w:color w:val="00B050"/>
                <w:lang w:val="en-US"/>
              </w:rPr>
              <w:t xml:space="preserve">. </w:t>
            </w:r>
          </w:p>
        </w:tc>
        <w:tc>
          <w:tcPr>
            <w:tcW w:w="4180" w:type="dxa"/>
          </w:tcPr>
          <w:p w14:paraId="37EA984F" w14:textId="77777777" w:rsidR="00A800EB" w:rsidRPr="00E93F29" w:rsidRDefault="00A800EB" w:rsidP="00763CEC">
            <w:pPr>
              <w:rPr>
                <w:color w:val="00B050"/>
                <w:lang w:val="en-US"/>
              </w:rPr>
            </w:pPr>
            <w:r w:rsidRPr="00E93F29">
              <w:rPr>
                <w:color w:val="00B050"/>
                <w:lang w:val="en-US"/>
              </w:rPr>
              <w:t>Once there was one who went to the military service, they go to the military service. When he went to the military service – no, he went for business! He went for business to Yemen. When he went for business to Yemen the ship broke (and sunk).</w:t>
            </w:r>
          </w:p>
        </w:tc>
      </w:tr>
      <w:tr w:rsidR="00A800EB" w:rsidRPr="00926365" w14:paraId="0C871612" w14:textId="77777777" w:rsidTr="00763CEC">
        <w:tc>
          <w:tcPr>
            <w:tcW w:w="711" w:type="dxa"/>
          </w:tcPr>
          <w:p w14:paraId="1BEB271B" w14:textId="77777777" w:rsidR="00A800EB" w:rsidRDefault="00A800EB" w:rsidP="00763CEC">
            <w:pPr>
              <w:rPr>
                <w:lang w:val="en-US"/>
              </w:rPr>
            </w:pPr>
            <w:r>
              <w:rPr>
                <w:lang w:val="en-US"/>
              </w:rPr>
              <w:t>3.44</w:t>
            </w:r>
          </w:p>
        </w:tc>
        <w:tc>
          <w:tcPr>
            <w:tcW w:w="4182" w:type="dxa"/>
          </w:tcPr>
          <w:p w14:paraId="2747E9B0" w14:textId="77777777" w:rsidR="00A800EB" w:rsidRPr="00E93F29" w:rsidRDefault="00A800EB" w:rsidP="00763CEC">
            <w:pPr>
              <w:rPr>
                <w:color w:val="00B050"/>
              </w:rPr>
            </w:pPr>
            <w:r w:rsidRPr="00E93F29">
              <w:rPr>
                <w:color w:val="00B050"/>
              </w:rPr>
              <w:t>w yirga w ʕala xšēbe w ʕala xšibe tāxḏ-u ǧǧīb-u b-al-baḥar ʕala ḥarf ǧazṛa, yḏ̣all ᵊb-gaḷb aǧ-ǧazṛa yōm-in ydaḥḥiǧ la-ḥōl-u la-ḥawalēn ahal Ḥarrān. ydaḥḥiǧ mā ḥōl-u mā ḥawalē-´ ydaḥḥiǧ ǧāmiʕ, biʕīd.</w:t>
            </w:r>
          </w:p>
        </w:tc>
        <w:tc>
          <w:tcPr>
            <w:tcW w:w="4180" w:type="dxa"/>
          </w:tcPr>
          <w:p w14:paraId="0CDCC53B" w14:textId="77777777" w:rsidR="00A800EB" w:rsidRPr="00E93F29" w:rsidRDefault="00A800EB" w:rsidP="00763CEC">
            <w:pPr>
              <w:rPr>
                <w:color w:val="00B050"/>
                <w:lang w:val="en-US"/>
              </w:rPr>
            </w:pPr>
            <w:r w:rsidRPr="00E93F29">
              <w:rPr>
                <w:color w:val="00B050"/>
                <w:lang w:val="en-US"/>
              </w:rPr>
              <w:t>He climbed on a small piece of wood which took him out on the sea and then to coast of an island. He stayed in the middle of the island and looked around (to find) people from Harran. He looked at what was around him and saw a mosque far away.</w:t>
            </w:r>
          </w:p>
        </w:tc>
      </w:tr>
      <w:tr w:rsidR="00A800EB" w:rsidRPr="00926365" w14:paraId="7B7B3823" w14:textId="77777777" w:rsidTr="00763CEC">
        <w:tc>
          <w:tcPr>
            <w:tcW w:w="711" w:type="dxa"/>
          </w:tcPr>
          <w:p w14:paraId="35665568" w14:textId="77777777" w:rsidR="00A800EB" w:rsidRDefault="00A800EB" w:rsidP="00763CEC">
            <w:pPr>
              <w:rPr>
                <w:lang w:val="en-US"/>
              </w:rPr>
            </w:pPr>
            <w:r>
              <w:rPr>
                <w:lang w:val="en-US"/>
              </w:rPr>
              <w:t>3.59</w:t>
            </w:r>
          </w:p>
        </w:tc>
        <w:tc>
          <w:tcPr>
            <w:tcW w:w="4182" w:type="dxa"/>
          </w:tcPr>
          <w:p w14:paraId="31E73858" w14:textId="77777777" w:rsidR="00A800EB" w:rsidRPr="00E93F29" w:rsidRDefault="00A800EB" w:rsidP="00763CEC">
            <w:pPr>
              <w:rPr>
                <w:strike/>
                <w:noProof/>
                <w:color w:val="00B050"/>
                <w:lang w:val="en-US"/>
              </w:rPr>
            </w:pPr>
            <w:r w:rsidRPr="00E93F29">
              <w:rPr>
                <w:noProof/>
                <w:color w:val="00B050"/>
                <w:lang w:val="en-US"/>
              </w:rPr>
              <w:t xml:space="preserve">yōm-in yrūḥ ʕa-l-biyāḏ̣a yimši yōm-in yiǧi l-aǧ-ǧāmiʕ ʕind aǧ-ǧāmiʕ, ǧāmiʕ, in-hum ǧāyīn </w:t>
            </w:r>
            <w:r w:rsidRPr="00E93F29">
              <w:rPr>
                <w:noProof/>
                <w:color w:val="00B050"/>
                <w:lang w:val="de-AT"/>
              </w:rPr>
              <w:t>ᵊ</w:t>
            </w:r>
            <w:r w:rsidRPr="00E93F29">
              <w:rPr>
                <w:noProof/>
                <w:color w:val="00B050"/>
                <w:lang w:val="en-US"/>
              </w:rPr>
              <w:t xml:space="preserve">mṣallyīn. al yiǧūn b-aǧ-ǧāmiʕ yṣallūn tiǧi al-malāyka, ᵊṣṣalli b-aǧ-ǧāmiʕ. </w:t>
            </w:r>
          </w:p>
        </w:tc>
        <w:tc>
          <w:tcPr>
            <w:tcW w:w="4180" w:type="dxa"/>
          </w:tcPr>
          <w:p w14:paraId="0E695F57" w14:textId="77777777" w:rsidR="00A800EB" w:rsidRPr="00E93F29" w:rsidRDefault="00A800EB" w:rsidP="00763CEC">
            <w:pPr>
              <w:rPr>
                <w:color w:val="00B050"/>
                <w:lang w:val="en-US"/>
              </w:rPr>
            </w:pPr>
            <w:r w:rsidRPr="00E93F29">
              <w:rPr>
                <w:color w:val="00B050"/>
                <w:lang w:val="en-US"/>
              </w:rPr>
              <w:t>When he went (in the direction of) the white (building) he came to the mosque. The mosque where people were praying. Those who had come to the mosque were praying and (also) the angels had come to pray in the mosque.</w:t>
            </w:r>
          </w:p>
        </w:tc>
      </w:tr>
      <w:tr w:rsidR="00A800EB" w:rsidRPr="00926365" w14:paraId="4D42E5BA" w14:textId="77777777" w:rsidTr="00763CEC">
        <w:tc>
          <w:tcPr>
            <w:tcW w:w="711" w:type="dxa"/>
          </w:tcPr>
          <w:p w14:paraId="41258502" w14:textId="77777777" w:rsidR="00A800EB" w:rsidRPr="00692F76" w:rsidRDefault="00A800EB" w:rsidP="00763CEC">
            <w:r>
              <w:t>4.10</w:t>
            </w:r>
          </w:p>
        </w:tc>
        <w:tc>
          <w:tcPr>
            <w:tcW w:w="4182" w:type="dxa"/>
          </w:tcPr>
          <w:p w14:paraId="576C85F3" w14:textId="77777777" w:rsidR="00A800EB" w:rsidRPr="00E93F29" w:rsidRDefault="00A800EB" w:rsidP="00763CEC">
            <w:pPr>
              <w:rPr>
                <w:noProof/>
                <w:color w:val="00B050"/>
                <w:lang w:val="en-US"/>
              </w:rPr>
            </w:pPr>
            <w:r w:rsidRPr="00E93F29">
              <w:rPr>
                <w:noProof/>
                <w:color w:val="00B050"/>
                <w:lang w:val="en-US"/>
              </w:rPr>
              <w:t xml:space="preserve">w gāylī-l-u, “inte mīn w mnēn ǧīt?” gāyil, “āni ǧīt ʕala [l-]Yaman ʕa-t-tiǧāṛa w-al-gāmiyye </w:t>
            </w:r>
            <w:bookmarkStart w:id="61" w:name="_Hlk132714773"/>
            <w:r w:rsidRPr="00E93F29">
              <w:rPr>
                <w:noProof/>
                <w:color w:val="00B050"/>
                <w:lang w:val="en-US"/>
              </w:rPr>
              <w:t xml:space="preserve">nkasrat </w:t>
            </w:r>
            <w:bookmarkEnd w:id="61"/>
            <w:r w:rsidRPr="00E93F29">
              <w:rPr>
                <w:noProof/>
                <w:color w:val="00B050"/>
                <w:lang w:val="en-US"/>
              </w:rPr>
              <w:t>w xirbat w-al-</w:t>
            </w:r>
            <w:r w:rsidRPr="00E93F29">
              <w:rPr>
                <w:color w:val="00B050"/>
              </w:rPr>
              <w:t>ᵊ</w:t>
            </w:r>
            <w:r w:rsidRPr="00E93F29">
              <w:rPr>
                <w:noProof/>
                <w:color w:val="00B050"/>
                <w:lang w:val="en-US"/>
              </w:rPr>
              <w:t>xšēbe ǧābat-ni ʕala ḥarf aǧ-ǧazṛa, w daḥḥagit hīčiḏ w šifit biyāḏ̣a ǧāmiʕ w ǧīt ʕa-ǧ-ǧāmiʕ.</w:t>
            </w:r>
          </w:p>
        </w:tc>
        <w:tc>
          <w:tcPr>
            <w:tcW w:w="4180" w:type="dxa"/>
          </w:tcPr>
          <w:p w14:paraId="795BAE84" w14:textId="77777777" w:rsidR="00A800EB" w:rsidRPr="00E93F29" w:rsidRDefault="00A800EB" w:rsidP="00763CEC">
            <w:pPr>
              <w:rPr>
                <w:color w:val="00B050"/>
                <w:lang w:val="en-US"/>
              </w:rPr>
            </w:pPr>
            <w:r w:rsidRPr="00E93F29">
              <w:rPr>
                <w:color w:val="00B050"/>
                <w:lang w:val="en-US"/>
              </w:rPr>
              <w:t>They said to him, “Who are you and where are you from?” He said, “I came to Yemen for business. My ship broke up and went into pieces. Lumbers brought be to the coast of the island and when I looked around I found something white, a mosque, and so I came to the mosque.”</w:t>
            </w:r>
          </w:p>
        </w:tc>
      </w:tr>
      <w:tr w:rsidR="00A800EB" w:rsidRPr="00926365" w14:paraId="53C1F357" w14:textId="77777777" w:rsidTr="00763CEC">
        <w:tc>
          <w:tcPr>
            <w:tcW w:w="711" w:type="dxa"/>
          </w:tcPr>
          <w:p w14:paraId="1A740071" w14:textId="77777777" w:rsidR="00A800EB" w:rsidRDefault="00A800EB" w:rsidP="00763CEC">
            <w:pPr>
              <w:rPr>
                <w:lang w:val="en-US"/>
              </w:rPr>
            </w:pPr>
            <w:r>
              <w:rPr>
                <w:lang w:val="en-US"/>
              </w:rPr>
              <w:t>4.24</w:t>
            </w:r>
          </w:p>
        </w:tc>
        <w:tc>
          <w:tcPr>
            <w:tcW w:w="4182" w:type="dxa"/>
          </w:tcPr>
          <w:p w14:paraId="6F41A9CB" w14:textId="77777777" w:rsidR="00A800EB" w:rsidRPr="00E93F29" w:rsidRDefault="00A800EB" w:rsidP="00763CEC">
            <w:pPr>
              <w:rPr>
                <w:noProof/>
                <w:color w:val="00B050"/>
                <w:lang w:val="en-US"/>
              </w:rPr>
            </w:pPr>
            <w:r w:rsidRPr="00E93F29">
              <w:rPr>
                <w:color w:val="00B050"/>
              </w:rPr>
              <w:t>gāylīn “ᵊnḏ̣all hēne b-aǧ-ǧāmiʕ. yiǧi imām al-ǧāmiʕ, al-xōǧe. maḥḥad yāxḏ-ak ʕala Ḥarrān alla l-xōǧe ḏāk.” yōm-inn-u ǧaʕad ᵊbgaḷb aǧ-ǧāmiʕ ǧāy al-xōǧe. yōm-in ᵊmdaḥḥiǧ</w:t>
            </w:r>
          </w:p>
        </w:tc>
        <w:tc>
          <w:tcPr>
            <w:tcW w:w="4180" w:type="dxa"/>
          </w:tcPr>
          <w:p w14:paraId="451BBA2C" w14:textId="77777777" w:rsidR="00A800EB" w:rsidRPr="00E93F29" w:rsidRDefault="00A800EB" w:rsidP="00763CEC">
            <w:pPr>
              <w:rPr>
                <w:color w:val="00B050"/>
                <w:lang w:val="en-US"/>
              </w:rPr>
            </w:pPr>
            <w:r w:rsidRPr="00E93F29">
              <w:rPr>
                <w:color w:val="00B050"/>
                <w:lang w:val="en-US"/>
              </w:rPr>
              <w:t xml:space="preserve">They said, “Let’s stay here in the mosque! The imam of the mosque will come and there is nobody except that imam who can bring you back to Harran.” When he stayed in the mosque, the imam came. When he </w:t>
            </w:r>
            <w:r w:rsidRPr="00E93F29">
              <w:rPr>
                <w:color w:val="00B050"/>
                <w:lang w:val="en-US"/>
              </w:rPr>
              <w:lastRenderedPageBreak/>
              <w:t xml:space="preserve">looked at him, (he said to himself), </w:t>
            </w:r>
          </w:p>
        </w:tc>
      </w:tr>
      <w:tr w:rsidR="00A800EB" w:rsidRPr="00926365" w14:paraId="0AEA3DC9" w14:textId="77777777" w:rsidTr="00763CEC">
        <w:tc>
          <w:tcPr>
            <w:tcW w:w="711" w:type="dxa"/>
          </w:tcPr>
          <w:p w14:paraId="52A123C6" w14:textId="77777777" w:rsidR="00A800EB" w:rsidRPr="00A65A2A" w:rsidRDefault="00A800EB" w:rsidP="00763CEC">
            <w:r>
              <w:lastRenderedPageBreak/>
              <w:t>4.37</w:t>
            </w:r>
          </w:p>
        </w:tc>
        <w:tc>
          <w:tcPr>
            <w:tcW w:w="4182" w:type="dxa"/>
          </w:tcPr>
          <w:p w14:paraId="0AE65499" w14:textId="77777777" w:rsidR="00A800EB" w:rsidRPr="00E93F29" w:rsidRDefault="00A800EB" w:rsidP="00763CEC">
            <w:pPr>
              <w:rPr>
                <w:color w:val="00B050"/>
              </w:rPr>
            </w:pPr>
            <w:r w:rsidRPr="00E93F29">
              <w:rPr>
                <w:color w:val="00B050"/>
              </w:rPr>
              <w:t>abū! w-inn-u al-faqīr Yaḥya hēne al mā ydaḥḥǧū-l-u. inn-u hāḏa xōǧt aǧ-ǧāmiʕ! gāyim ᵊmṣalli b-aǧ-ǧimāʕa, yōm-in ᵊmṣalli b-aǧ-ǧimāʕa yrīd yrūḥ.</w:t>
            </w:r>
          </w:p>
        </w:tc>
        <w:tc>
          <w:tcPr>
            <w:tcW w:w="4180" w:type="dxa"/>
          </w:tcPr>
          <w:p w14:paraId="41483A1D" w14:textId="77777777" w:rsidR="00A800EB" w:rsidRPr="00E93F29" w:rsidRDefault="00A800EB" w:rsidP="00763CEC">
            <w:pPr>
              <w:rPr>
                <w:color w:val="00B050"/>
                <w:lang w:val="en-US"/>
              </w:rPr>
            </w:pPr>
            <w:r w:rsidRPr="00E93F29">
              <w:rPr>
                <w:color w:val="00B050"/>
                <w:lang w:val="en-US"/>
              </w:rPr>
              <w:t xml:space="preserve">“Hey man, this is the strange Yaḥya at whom nobody looks here (at home). And </w:t>
            </w:r>
            <w:r w:rsidRPr="00E93F29">
              <w:rPr>
                <w:i/>
                <w:color w:val="00B050"/>
                <w:lang w:val="en-US"/>
              </w:rPr>
              <w:t>he</w:t>
            </w:r>
            <w:r w:rsidRPr="00E93F29">
              <w:rPr>
                <w:color w:val="00B050"/>
                <w:lang w:val="en-US"/>
              </w:rPr>
              <w:t xml:space="preserve"> is the imam of the mosque!” </w:t>
            </w:r>
            <w:r w:rsidRPr="00E93F29">
              <w:rPr>
                <w:color w:val="00B050"/>
              </w:rPr>
              <w:t>He (the imam) started to pray with the community and when he had prayed with the community he wanted to go.</w:t>
            </w:r>
          </w:p>
        </w:tc>
      </w:tr>
      <w:tr w:rsidR="00A800EB" w:rsidRPr="00926365" w14:paraId="3FCEB89A" w14:textId="77777777" w:rsidTr="00763CEC">
        <w:tc>
          <w:tcPr>
            <w:tcW w:w="711" w:type="dxa"/>
          </w:tcPr>
          <w:p w14:paraId="5750F3ED" w14:textId="77777777" w:rsidR="00A800EB" w:rsidRDefault="00A800EB" w:rsidP="00763CEC">
            <w:pPr>
              <w:rPr>
                <w:lang w:val="en-US"/>
              </w:rPr>
            </w:pPr>
            <w:r>
              <w:rPr>
                <w:lang w:val="en-US"/>
              </w:rPr>
              <w:t>4.47</w:t>
            </w:r>
          </w:p>
        </w:tc>
        <w:tc>
          <w:tcPr>
            <w:tcW w:w="4182" w:type="dxa"/>
          </w:tcPr>
          <w:p w14:paraId="57AAB5DF" w14:textId="77777777" w:rsidR="00A800EB" w:rsidRPr="00E93F29" w:rsidRDefault="00A800EB" w:rsidP="00763CEC">
            <w:pPr>
              <w:rPr>
                <w:color w:val="00B050"/>
                <w:lang w:val="en-US"/>
              </w:rPr>
            </w:pPr>
            <w:r w:rsidRPr="00E93F29">
              <w:rPr>
                <w:noProof/>
                <w:color w:val="00B050"/>
                <w:lang w:val="en-US"/>
              </w:rPr>
              <w:t xml:space="preserve">yōm-in w-yrīd yrūḥ al-xōǧe hāḏa urkuḏ̣ ᵊb-ḏ̣har-u, gāyil-l-u, “daxīl-ak!” gāyl-ill-u, “āxḏ-ak, </w:t>
            </w:r>
            <w:r w:rsidRPr="00E93F29">
              <w:rPr>
                <w:color w:val="00B050"/>
                <w:lang w:val="en-US"/>
              </w:rPr>
              <w:t>amma mā tʕallim ḥade! mā tʕallim!” gāyil, “mā͡ ʕallim.”</w:t>
            </w:r>
          </w:p>
        </w:tc>
        <w:tc>
          <w:tcPr>
            <w:tcW w:w="4180" w:type="dxa"/>
          </w:tcPr>
          <w:p w14:paraId="4B0FFFA2" w14:textId="77777777" w:rsidR="00A800EB" w:rsidRPr="00E93F29" w:rsidRDefault="00A800EB" w:rsidP="00763CEC">
            <w:pPr>
              <w:rPr>
                <w:color w:val="00B050"/>
                <w:lang w:val="en-US"/>
              </w:rPr>
            </w:pPr>
            <w:r w:rsidRPr="00E93F29">
              <w:rPr>
                <w:color w:val="00B050"/>
                <w:lang w:val="en-US"/>
              </w:rPr>
              <w:t>When the imam wanted to go he rushed after him and said, “I beseech you!” He said to him, “I will take you (with me), but don’t let anybody know! Don’t tell it!” He said, “I won’t tell.”</w:t>
            </w:r>
          </w:p>
        </w:tc>
      </w:tr>
      <w:tr w:rsidR="00A800EB" w:rsidRPr="00926365" w14:paraId="7A84A675" w14:textId="77777777" w:rsidTr="00763CEC">
        <w:tc>
          <w:tcPr>
            <w:tcW w:w="711" w:type="dxa"/>
          </w:tcPr>
          <w:p w14:paraId="788CC21C" w14:textId="77777777" w:rsidR="00A800EB" w:rsidRDefault="00A800EB" w:rsidP="00763CEC">
            <w:pPr>
              <w:rPr>
                <w:lang w:val="en-US"/>
              </w:rPr>
            </w:pPr>
            <w:r>
              <w:rPr>
                <w:lang w:val="en-US"/>
              </w:rPr>
              <w:t>4.57</w:t>
            </w:r>
          </w:p>
        </w:tc>
        <w:tc>
          <w:tcPr>
            <w:tcW w:w="4182" w:type="dxa"/>
          </w:tcPr>
          <w:p w14:paraId="4AFFA807" w14:textId="77777777" w:rsidR="00A800EB" w:rsidRPr="00E93F29" w:rsidRDefault="00A800EB" w:rsidP="00763CEC">
            <w:pPr>
              <w:rPr>
                <w:color w:val="00B050"/>
              </w:rPr>
            </w:pPr>
            <w:r w:rsidRPr="00E93F29">
              <w:rPr>
                <w:color w:val="00B050"/>
              </w:rPr>
              <w:t>gāyil-l-u “qammḏ̣ ᵊʕyūn-ak!” yōm-in ᵊmqammiḏ̣ ᵊʕyūn-u mqammiḏ̣ ᵊʕyūn-u, az-zlime. hāḏa yōm-in ᵊmqammiḏ̣ ᵊʕyūn-u w yšīl b-amr aḷḷa ysitt-u b-Ḥarrān.</w:t>
            </w:r>
          </w:p>
        </w:tc>
        <w:tc>
          <w:tcPr>
            <w:tcW w:w="4180" w:type="dxa"/>
          </w:tcPr>
          <w:p w14:paraId="4CDDF81F" w14:textId="77777777" w:rsidR="00A800EB" w:rsidRPr="00E93F29" w:rsidRDefault="00A800EB" w:rsidP="00763CEC">
            <w:pPr>
              <w:rPr>
                <w:color w:val="00B050"/>
                <w:lang w:val="en-US"/>
              </w:rPr>
            </w:pPr>
            <w:r w:rsidRPr="00E93F29">
              <w:rPr>
                <w:color w:val="00B050"/>
                <w:lang w:val="en-US"/>
              </w:rPr>
              <w:t>He said to him, “Close your eyes!” When he had closed his eyes, this man… When his eyes were closed he took him and—by God’s order—he let him down in Harran.</w:t>
            </w:r>
          </w:p>
        </w:tc>
      </w:tr>
      <w:tr w:rsidR="00A800EB" w:rsidRPr="00926365" w14:paraId="1CB2019D" w14:textId="77777777" w:rsidTr="00763CEC">
        <w:tc>
          <w:tcPr>
            <w:tcW w:w="711" w:type="dxa"/>
          </w:tcPr>
          <w:p w14:paraId="4DF2D79B" w14:textId="77777777" w:rsidR="00A800EB" w:rsidRDefault="00A800EB" w:rsidP="00763CEC">
            <w:pPr>
              <w:rPr>
                <w:lang w:val="en-US"/>
              </w:rPr>
            </w:pPr>
            <w:r>
              <w:rPr>
                <w:lang w:val="en-US"/>
              </w:rPr>
              <w:t>5.09</w:t>
            </w:r>
          </w:p>
        </w:tc>
        <w:tc>
          <w:tcPr>
            <w:tcW w:w="4182" w:type="dxa"/>
          </w:tcPr>
          <w:p w14:paraId="78462DF2" w14:textId="77777777" w:rsidR="00A800EB" w:rsidRPr="00E93F29" w:rsidRDefault="00A800EB" w:rsidP="00763CEC">
            <w:pPr>
              <w:rPr>
                <w:color w:val="00B050"/>
              </w:rPr>
            </w:pPr>
            <w:r w:rsidRPr="00E93F29">
              <w:rPr>
                <w:color w:val="00B050"/>
              </w:rPr>
              <w:t>yōm-innu fākk ᵊʕyūn-u winn-u b-Ḥarrān, fākk ᵊʕyūn-u w ǧāy ᵊflān ʕugub sabʕ ᵊsnīn, ʕugub sabʕ ᵊsnīn tā ǧī flān ǧī flān ǧāy ʕala bēt-u.</w:t>
            </w:r>
          </w:p>
        </w:tc>
        <w:tc>
          <w:tcPr>
            <w:tcW w:w="4180" w:type="dxa"/>
          </w:tcPr>
          <w:p w14:paraId="375D988C" w14:textId="77777777" w:rsidR="00A800EB" w:rsidRPr="00E93F29" w:rsidRDefault="00A800EB" w:rsidP="00763CEC">
            <w:pPr>
              <w:rPr>
                <w:color w:val="00B050"/>
                <w:lang w:val="en-US"/>
              </w:rPr>
            </w:pPr>
            <w:r w:rsidRPr="00E93F29">
              <w:rPr>
                <w:color w:val="00B050"/>
                <w:lang w:val="en-US"/>
              </w:rPr>
              <w:t>When he opened his eyes, he was suddenly in Harran. He opened his eyes. And after seven years somebody came. After seven years somebody came to his house.</w:t>
            </w:r>
          </w:p>
        </w:tc>
      </w:tr>
      <w:tr w:rsidR="00A800EB" w:rsidRPr="00926365" w14:paraId="13B30F19" w14:textId="77777777" w:rsidTr="00763CEC">
        <w:tc>
          <w:tcPr>
            <w:tcW w:w="711" w:type="dxa"/>
          </w:tcPr>
          <w:p w14:paraId="73F493D6" w14:textId="77777777" w:rsidR="00A800EB" w:rsidRDefault="00A800EB" w:rsidP="00763CEC">
            <w:pPr>
              <w:rPr>
                <w:lang w:val="en-US"/>
              </w:rPr>
            </w:pPr>
            <w:r>
              <w:rPr>
                <w:lang w:val="en-US"/>
              </w:rPr>
              <w:t>5.20</w:t>
            </w:r>
          </w:p>
        </w:tc>
        <w:tc>
          <w:tcPr>
            <w:tcW w:w="4182" w:type="dxa"/>
          </w:tcPr>
          <w:p w14:paraId="08D8749A" w14:textId="77777777" w:rsidR="00A800EB" w:rsidRPr="00E93F29" w:rsidRDefault="00A800EB" w:rsidP="00763CEC">
            <w:pPr>
              <w:rPr>
                <w:color w:val="00B050"/>
              </w:rPr>
            </w:pPr>
            <w:r w:rsidRPr="00E93F29">
              <w:rPr>
                <w:color w:val="00B050"/>
              </w:rPr>
              <w:t>ǧāʕid haḏāk uxṛa yiǧi yṣalli al-xōǧe Yaḥye, Yaḥye. yōm-inn-u ǧāy al-ʕaǧāwīn, “ᵊmhabūl,” ygaṭṭbūn-u b-al-ḥaǧar yihnūn-u. w-al-gāyil il mart-u, “š-il-hum b-al-faqīr hāḏa?</w:t>
            </w:r>
          </w:p>
        </w:tc>
        <w:tc>
          <w:tcPr>
            <w:tcW w:w="4180" w:type="dxa"/>
          </w:tcPr>
          <w:p w14:paraId="72FDF529" w14:textId="77777777" w:rsidR="00A800EB" w:rsidRPr="00E93F29" w:rsidRDefault="00A800EB" w:rsidP="00763CEC">
            <w:pPr>
              <w:rPr>
                <w:color w:val="00B050"/>
                <w:lang w:val="en-US"/>
              </w:rPr>
            </w:pPr>
            <w:r w:rsidRPr="00E93F29">
              <w:rPr>
                <w:color w:val="00B050"/>
                <w:lang w:val="en-US"/>
              </w:rPr>
              <w:t xml:space="preserve">He was sitting when imam Yaḥya came to pray again (with him). When he came (to the town) the children shouted, “He’s crazy!” </w:t>
            </w:r>
            <w:r w:rsidRPr="00E93F29">
              <w:rPr>
                <w:color w:val="00B050"/>
              </w:rPr>
              <w:t>They threw stones at him and so on.</w:t>
            </w:r>
            <w:r w:rsidRPr="00E93F29">
              <w:rPr>
                <w:color w:val="00B050"/>
                <w:lang w:val="en-US"/>
              </w:rPr>
              <w:t xml:space="preserve"> He said to his wife, “What do they want with this dumb man?</w:t>
            </w:r>
          </w:p>
        </w:tc>
      </w:tr>
      <w:tr w:rsidR="00A800EB" w:rsidRPr="00926365" w14:paraId="7EA831D3" w14:textId="77777777" w:rsidTr="00763CEC">
        <w:tc>
          <w:tcPr>
            <w:tcW w:w="711" w:type="dxa"/>
          </w:tcPr>
          <w:p w14:paraId="5756E675" w14:textId="77777777" w:rsidR="00A800EB" w:rsidRDefault="00A800EB" w:rsidP="00763CEC">
            <w:pPr>
              <w:rPr>
                <w:lang w:val="en-US"/>
              </w:rPr>
            </w:pPr>
            <w:r>
              <w:rPr>
                <w:lang w:val="en-US"/>
              </w:rPr>
              <w:t>5.33</w:t>
            </w:r>
          </w:p>
        </w:tc>
        <w:tc>
          <w:tcPr>
            <w:tcW w:w="4182" w:type="dxa"/>
          </w:tcPr>
          <w:p w14:paraId="3BD3EF12" w14:textId="77777777" w:rsidR="00A800EB" w:rsidRPr="00E93F29" w:rsidRDefault="00A800EB" w:rsidP="00763CEC">
            <w:pPr>
              <w:rPr>
                <w:color w:val="00B050"/>
              </w:rPr>
            </w:pPr>
            <w:r w:rsidRPr="00E93F29">
              <w:rPr>
                <w:color w:val="00B050"/>
              </w:rPr>
              <w:t>yḥāčūn-u hāḏa yēlōn yʕarfūn-u šnōōōn!” mart-u gāyme tisʕal-u, “š-bī-´ š-mā bī-´?” gāyil, “hāḏa huwwa l ǧāb-ni min Ḥōrān, mn-al-Yaman ǧāb-ni hēne!”</w:t>
            </w:r>
          </w:p>
        </w:tc>
        <w:tc>
          <w:tcPr>
            <w:tcW w:w="4180" w:type="dxa"/>
          </w:tcPr>
          <w:p w14:paraId="4C8753D7" w14:textId="77777777" w:rsidR="00A800EB" w:rsidRPr="00E93F29" w:rsidRDefault="00A800EB" w:rsidP="00763CEC">
            <w:pPr>
              <w:rPr>
                <w:color w:val="00B050"/>
                <w:lang w:val="en-US"/>
              </w:rPr>
            </w:pPr>
            <w:r w:rsidRPr="00E93F29">
              <w:rPr>
                <w:color w:val="00B050"/>
                <w:lang w:val="en-US"/>
              </w:rPr>
              <w:t xml:space="preserve">They insult him but if they knew him—how (different would they behave)!” His wife asked him, “Who then is he?” He said, “He is the one who brought me from </w:t>
            </w:r>
            <w:r w:rsidRPr="00E93F29">
              <w:rPr>
                <w:noProof/>
                <w:color w:val="00B050"/>
                <w:lang w:val="en-US"/>
              </w:rPr>
              <w:t>Ḥōrān</w:t>
            </w:r>
            <w:r w:rsidRPr="00E93F29">
              <w:rPr>
                <w:color w:val="00B050"/>
                <w:lang w:val="en-US"/>
              </w:rPr>
              <w:t>, from Yemen he brought me back here.”</w:t>
            </w:r>
          </w:p>
        </w:tc>
      </w:tr>
      <w:tr w:rsidR="00A800EB" w:rsidRPr="00926365" w14:paraId="766AA81A" w14:textId="77777777" w:rsidTr="00763CEC">
        <w:tc>
          <w:tcPr>
            <w:tcW w:w="711" w:type="dxa"/>
          </w:tcPr>
          <w:p w14:paraId="158C59E0" w14:textId="77777777" w:rsidR="00A800EB" w:rsidRPr="00531643" w:rsidRDefault="00A800EB" w:rsidP="00763CEC">
            <w:r>
              <w:t>5.46</w:t>
            </w:r>
          </w:p>
        </w:tc>
        <w:tc>
          <w:tcPr>
            <w:tcW w:w="4182" w:type="dxa"/>
          </w:tcPr>
          <w:p w14:paraId="4460A158" w14:textId="77777777" w:rsidR="00A800EB" w:rsidRPr="00E93F29" w:rsidRDefault="00A800EB" w:rsidP="00763CEC">
            <w:pPr>
              <w:rPr>
                <w:color w:val="00B050"/>
                <w:lang w:val="en-US"/>
              </w:rPr>
            </w:pPr>
            <w:r w:rsidRPr="00E93F29">
              <w:rPr>
                <w:noProof/>
                <w:color w:val="00B050"/>
                <w:lang w:val="en-US"/>
              </w:rPr>
              <w:t xml:space="preserve">w </w:t>
            </w:r>
            <w:r w:rsidRPr="00E93F29">
              <w:rPr>
                <w:color w:val="00B050"/>
              </w:rPr>
              <w:t>gāyme tgūl il ǧārit-he: “lā tsōlfūn-u! hāḏa hīčiḏ w hīčiḏ. hāḏa hīčiḏ šēx hāḏa hīčiḏ.” al-… ahal Ḥarrān gāymīn yurkuḏ̣ūn ᵊb-ḏ̣har-u ta-yuguḏ̣būn-u ta-yitimassaḥūn bī-´.</w:t>
            </w:r>
            <w:r w:rsidRPr="00E93F29">
              <w:rPr>
                <w:noProof/>
                <w:color w:val="00B050"/>
                <w:lang w:val="en-US"/>
              </w:rPr>
              <w:t xml:space="preserve"> </w:t>
            </w:r>
          </w:p>
        </w:tc>
        <w:tc>
          <w:tcPr>
            <w:tcW w:w="4180" w:type="dxa"/>
          </w:tcPr>
          <w:p w14:paraId="4A1A84EF" w14:textId="77777777" w:rsidR="00A800EB" w:rsidRPr="00E93F29" w:rsidRDefault="00A800EB" w:rsidP="00763CEC">
            <w:pPr>
              <w:rPr>
                <w:color w:val="00B050"/>
                <w:lang w:val="en-US"/>
              </w:rPr>
            </w:pPr>
            <w:r w:rsidRPr="00E93F29">
              <w:rPr>
                <w:color w:val="00B050"/>
                <w:lang w:val="en-US"/>
              </w:rPr>
              <w:t xml:space="preserve">She stood up and said to her neighbour, “Don’t talk to him like this! He is this and that. He is a sheikh, so it is.” The people of Harran rushed after him to grasp and touch him. </w:t>
            </w:r>
          </w:p>
        </w:tc>
      </w:tr>
      <w:tr w:rsidR="00A800EB" w:rsidRPr="00DF5BB5" w14:paraId="10A31DDB" w14:textId="77777777" w:rsidTr="00763CEC">
        <w:tc>
          <w:tcPr>
            <w:tcW w:w="711" w:type="dxa"/>
          </w:tcPr>
          <w:p w14:paraId="74BFE122" w14:textId="77777777" w:rsidR="00A800EB" w:rsidRDefault="00A800EB" w:rsidP="00763CEC">
            <w:pPr>
              <w:rPr>
                <w:lang w:val="en-US"/>
              </w:rPr>
            </w:pPr>
            <w:r>
              <w:rPr>
                <w:lang w:val="en-US"/>
              </w:rPr>
              <w:t>5</w:t>
            </w:r>
            <w:r w:rsidRPr="00E93F29">
              <w:rPr>
                <w:lang w:val="en-US"/>
              </w:rPr>
              <w:t>.</w:t>
            </w:r>
            <w:r>
              <w:rPr>
                <w:lang w:val="en-US"/>
              </w:rPr>
              <w:t>5</w:t>
            </w:r>
            <w:r w:rsidRPr="00E93F29">
              <w:rPr>
                <w:lang w:val="en-US"/>
              </w:rPr>
              <w:t>7</w:t>
            </w:r>
          </w:p>
        </w:tc>
        <w:tc>
          <w:tcPr>
            <w:tcW w:w="4182" w:type="dxa"/>
          </w:tcPr>
          <w:p w14:paraId="002CC094" w14:textId="77777777" w:rsidR="00A800EB" w:rsidRPr="00E93F29" w:rsidRDefault="00A800EB" w:rsidP="00763CEC">
            <w:pPr>
              <w:rPr>
                <w:color w:val="00B050"/>
              </w:rPr>
            </w:pPr>
            <w:r w:rsidRPr="00E93F29">
              <w:rPr>
                <w:color w:val="00B050"/>
              </w:rPr>
              <w:t>yiǧi l-arḏ̣ al-gabǝṛ w yxušš hināk ᵊbgaḷb al-gabǝṛ tiftakk al-gāʕ w yxušš bī-he w yrūḥ w-ᵊ</w:t>
            </w:r>
            <w:bookmarkStart w:id="62" w:name="_Hlk132716123"/>
            <w:r w:rsidRPr="00E93F29">
              <w:rPr>
                <w:color w:val="00B050"/>
              </w:rPr>
              <w:t>ttičallat</w:t>
            </w:r>
            <w:bookmarkEnd w:id="62"/>
            <w:r w:rsidRPr="00E93F29">
              <w:rPr>
                <w:color w:val="00B050"/>
              </w:rPr>
              <w:t>.</w:t>
            </w:r>
          </w:p>
        </w:tc>
        <w:tc>
          <w:tcPr>
            <w:tcW w:w="4180" w:type="dxa"/>
          </w:tcPr>
          <w:p w14:paraId="4FE49E8B" w14:textId="77777777" w:rsidR="00A800EB" w:rsidRPr="00E93F29" w:rsidRDefault="00A800EB" w:rsidP="00763CEC">
            <w:pPr>
              <w:rPr>
                <w:color w:val="00B050"/>
                <w:lang w:val="en-US"/>
              </w:rPr>
            </w:pPr>
            <w:r w:rsidRPr="00E93F29">
              <w:rPr>
                <w:color w:val="00B050"/>
                <w:lang w:val="en-US"/>
              </w:rPr>
              <w:t>He came to the site of the grave and entered it. The earth opened, he entered it, went away and (the earth) shut.</w:t>
            </w:r>
          </w:p>
        </w:tc>
      </w:tr>
    </w:tbl>
    <w:p w14:paraId="38F68EB7" w14:textId="77777777" w:rsidR="007140B6" w:rsidRDefault="007140B6">
      <w:pPr>
        <w:rPr>
          <w:lang w:val="en-US"/>
        </w:rPr>
      </w:pPr>
    </w:p>
    <w:p w14:paraId="65CDE3A9" w14:textId="77777777" w:rsidR="007140B6" w:rsidRDefault="007140B6">
      <w:pPr>
        <w:rPr>
          <w:lang w:val="en-US"/>
        </w:rPr>
      </w:pPr>
    </w:p>
    <w:p w14:paraId="26A3BACA" w14:textId="77777777" w:rsidR="007140B6" w:rsidRDefault="00000000">
      <w:pPr>
        <w:pStyle w:val="Heading2"/>
        <w:rPr>
          <w:lang w:val="en-US"/>
        </w:rPr>
      </w:pPr>
      <w:bookmarkStart w:id="63" w:name="_Toc156305421"/>
      <w:r>
        <w:rPr>
          <w:lang w:val="en-US"/>
        </w:rPr>
        <w:t>Urfa-068_Tribes_Armenians_Jews-Harran-2010</w:t>
      </w:r>
      <w:bookmarkEnd w:id="63"/>
    </w:p>
    <w:p w14:paraId="6D0A24EE" w14:textId="77777777" w:rsidR="00A800EB" w:rsidRPr="000E7EAF" w:rsidRDefault="00A800EB" w:rsidP="00A800EB">
      <w:r w:rsidRPr="000E7EAF">
        <w:t>Ibrahim, Ismail and others</w:t>
      </w:r>
    </w:p>
    <w:p w14:paraId="3937B646" w14:textId="77777777" w:rsidR="00A800EB" w:rsidRPr="000E7EAF" w:rsidRDefault="00A800EB" w:rsidP="00A800EB">
      <w:r w:rsidRPr="000E7EAF">
        <w:t>9.5.201</w:t>
      </w:r>
      <w:r>
        <w:t>0</w:t>
      </w:r>
      <w:r w:rsidRPr="000E7EAF">
        <w:t xml:space="preserve"> in Yardımcı/az-Ziyāra</w:t>
      </w:r>
    </w:p>
    <w:p w14:paraId="29585FFE" w14:textId="77777777" w:rsidR="00A800EB" w:rsidRPr="000E7EAF" w:rsidRDefault="00A800EB" w:rsidP="00A800EB">
      <w:r w:rsidRPr="000E7EAF">
        <w:t>11.50 [in Heft Texte S.32-38]</w:t>
      </w:r>
    </w:p>
    <w:p w14:paraId="3E674E78" w14:textId="77777777" w:rsidR="00A800EB" w:rsidRPr="00F10F11" w:rsidRDefault="00A800EB" w:rsidP="00A800EB"/>
    <w:tbl>
      <w:tblPr>
        <w:tblStyle w:val="TableGrid"/>
        <w:tblW w:w="0" w:type="auto"/>
        <w:tblLook w:val="0400" w:firstRow="0" w:lastRow="0" w:firstColumn="0" w:lastColumn="0" w:noHBand="0" w:noVBand="1"/>
      </w:tblPr>
      <w:tblGrid>
        <w:gridCol w:w="711"/>
        <w:gridCol w:w="4253"/>
        <w:gridCol w:w="4253"/>
      </w:tblGrid>
      <w:tr w:rsidR="00A800EB" w:rsidRPr="00D777C4" w14:paraId="02D2F889" w14:textId="77777777" w:rsidTr="00763CEC">
        <w:tc>
          <w:tcPr>
            <w:tcW w:w="567" w:type="dxa"/>
          </w:tcPr>
          <w:p w14:paraId="1C3A181B" w14:textId="77777777" w:rsidR="00A800EB" w:rsidRPr="00D777C4" w:rsidRDefault="00A800EB" w:rsidP="00763CEC">
            <w:pPr>
              <w:rPr>
                <w:lang w:val="en-US"/>
              </w:rPr>
            </w:pPr>
            <w:r w:rsidRPr="00D777C4">
              <w:rPr>
                <w:lang w:val="en-US"/>
              </w:rPr>
              <w:t>0</w:t>
            </w:r>
          </w:p>
        </w:tc>
        <w:tc>
          <w:tcPr>
            <w:tcW w:w="4253" w:type="dxa"/>
          </w:tcPr>
          <w:p w14:paraId="7BBB745C" w14:textId="77777777" w:rsidR="00A800EB" w:rsidRPr="00D777C4" w:rsidRDefault="00A800EB" w:rsidP="00763CEC">
            <w:pPr>
              <w:rPr>
                <w:lang w:val="en-US"/>
              </w:rPr>
            </w:pPr>
            <w:r w:rsidRPr="00C54939">
              <w:rPr>
                <w:color w:val="00B050"/>
                <w:lang w:val="en-US"/>
              </w:rPr>
              <w:t>šī baʕaḏ̣ ʕašāyir, baʕaḏ̣ ʕašāyir ǧaw m-al-ʕIrāg, m-al-ʕIrāg, ʕala dōr Atatürk, yaʕni Turkiyye mū ṣār ḥarib, mū ṣār šakle, nufūs zihīd ṣār mā ḏ̣all nufūs, al-bölge ḏī māmin  insān.</w:t>
            </w:r>
          </w:p>
        </w:tc>
        <w:tc>
          <w:tcPr>
            <w:tcW w:w="4253" w:type="dxa"/>
          </w:tcPr>
          <w:p w14:paraId="616BE23C" w14:textId="77777777" w:rsidR="00A800EB" w:rsidRPr="00D777C4" w:rsidRDefault="00A800EB" w:rsidP="00763CEC">
            <w:pPr>
              <w:rPr>
                <w:lang w:val="en-US"/>
              </w:rPr>
            </w:pPr>
          </w:p>
        </w:tc>
      </w:tr>
      <w:tr w:rsidR="00A800EB" w:rsidRPr="00D777C4" w14:paraId="00E40805" w14:textId="77777777" w:rsidTr="00763CEC">
        <w:tc>
          <w:tcPr>
            <w:tcW w:w="567" w:type="dxa"/>
          </w:tcPr>
          <w:p w14:paraId="72953FFC" w14:textId="77777777" w:rsidR="00A800EB" w:rsidRPr="00D777C4" w:rsidRDefault="00A800EB" w:rsidP="00763CEC">
            <w:pPr>
              <w:rPr>
                <w:lang w:val="en-US"/>
              </w:rPr>
            </w:pPr>
            <w:r w:rsidRPr="00D777C4">
              <w:rPr>
                <w:lang w:val="en-US"/>
              </w:rPr>
              <w:t>0.17</w:t>
            </w:r>
          </w:p>
        </w:tc>
        <w:tc>
          <w:tcPr>
            <w:tcW w:w="4253" w:type="dxa"/>
          </w:tcPr>
          <w:p w14:paraId="62C4AACC" w14:textId="77777777" w:rsidR="00A800EB" w:rsidRPr="00D777C4" w:rsidRDefault="00A800EB" w:rsidP="00763CEC">
            <w:pPr>
              <w:rPr>
                <w:lang w:val="en-US"/>
              </w:rPr>
            </w:pPr>
            <w:r w:rsidRPr="00C54939">
              <w:rPr>
                <w:color w:val="00B050"/>
                <w:lang w:val="en-US"/>
              </w:rPr>
              <w:t>Turkiyye ḏāk al-wakt al-ḥukūma Atatürk, ʕala Yūnānistān ᵊ</w:t>
            </w:r>
            <w:r w:rsidRPr="00C54939">
              <w:rPr>
                <w:color w:val="00B050"/>
              </w:rPr>
              <w:t>hniyye</w:t>
            </w:r>
            <w:r w:rsidRPr="00C54939">
              <w:rPr>
                <w:color w:val="00B050"/>
                <w:lang w:val="en-US"/>
              </w:rPr>
              <w:t xml:space="preserve"> ʕala … ʕala l-ʕIrāg ʕala Sūriyye ʕala Azarbayǧān ʕala al-Īrān ʕala Yūnānistān ʕala Yugoṣlavya gāḷ: ənṭū-ni nufūs! al mā trīdūn-hum ənṭū-ni yā-hum.</w:t>
            </w:r>
          </w:p>
        </w:tc>
        <w:tc>
          <w:tcPr>
            <w:tcW w:w="4253" w:type="dxa"/>
          </w:tcPr>
          <w:p w14:paraId="2DD93571" w14:textId="77777777" w:rsidR="00A800EB" w:rsidRPr="00D777C4" w:rsidRDefault="00A800EB" w:rsidP="00763CEC">
            <w:pPr>
              <w:rPr>
                <w:lang w:val="en-US"/>
              </w:rPr>
            </w:pPr>
          </w:p>
        </w:tc>
      </w:tr>
      <w:tr w:rsidR="00A800EB" w:rsidRPr="00D777C4" w14:paraId="04FDE1D5" w14:textId="77777777" w:rsidTr="00763CEC">
        <w:tc>
          <w:tcPr>
            <w:tcW w:w="567" w:type="dxa"/>
          </w:tcPr>
          <w:p w14:paraId="471464BC" w14:textId="77777777" w:rsidR="00A800EB" w:rsidRPr="00D777C4" w:rsidRDefault="00A800EB" w:rsidP="00763CEC">
            <w:pPr>
              <w:rPr>
                <w:lang w:val="en-US"/>
              </w:rPr>
            </w:pPr>
            <w:r w:rsidRPr="00D777C4">
              <w:rPr>
                <w:lang w:val="en-US"/>
              </w:rPr>
              <w:t>0.35</w:t>
            </w:r>
          </w:p>
        </w:tc>
        <w:tc>
          <w:tcPr>
            <w:tcW w:w="4253" w:type="dxa"/>
          </w:tcPr>
          <w:p w14:paraId="74694D9F" w14:textId="77777777" w:rsidR="00A800EB" w:rsidRPr="00D777C4" w:rsidRDefault="00A800EB" w:rsidP="00763CEC">
            <w:pPr>
              <w:rPr>
                <w:lang w:val="en-US"/>
              </w:rPr>
            </w:pPr>
            <w:r w:rsidRPr="00C54939">
              <w:rPr>
                <w:color w:val="00B050"/>
                <w:lang w:val="en-US"/>
              </w:rPr>
              <w:t>mesela hēne šī aǧ-Ǧumayle ngūl-il-hum, ʕašīre, Ǧumayle, ǧaw min al-ʕIrāg, m-al-ʕIrāg ǧaw, alḥaz ᵊb-Ḥarrān ənṭā-hum Ḥarrān ḏāk al-wakit Atatürk gāḷ-il-hum “Ḥarrān lilkum</w:t>
            </w:r>
            <w:r w:rsidRPr="00C54939">
              <w:rPr>
                <w:color w:val="00B050"/>
              </w:rPr>
              <w:t>.” hā-kum haḏiyye</w:t>
            </w:r>
            <w:r w:rsidRPr="00C54939">
              <w:rPr>
                <w:color w:val="00B050"/>
                <w:lang w:val="en-US"/>
              </w:rPr>
              <w:t xml:space="preserve"> al-bölge ḏiyye, intuw.”</w:t>
            </w:r>
          </w:p>
        </w:tc>
        <w:tc>
          <w:tcPr>
            <w:tcW w:w="4253" w:type="dxa"/>
          </w:tcPr>
          <w:p w14:paraId="06D3C374" w14:textId="77777777" w:rsidR="00A800EB" w:rsidRPr="00D777C4" w:rsidRDefault="00A800EB" w:rsidP="00763CEC">
            <w:pPr>
              <w:rPr>
                <w:lang w:val="en-US"/>
              </w:rPr>
            </w:pPr>
            <w:r>
              <w:rPr>
                <w:lang w:val="en-US"/>
              </w:rPr>
              <w:t>Here it is, this region is yours!</w:t>
            </w:r>
          </w:p>
        </w:tc>
      </w:tr>
      <w:tr w:rsidR="00A800EB" w:rsidRPr="00D777C4" w14:paraId="561CE88E" w14:textId="77777777" w:rsidTr="00763CEC">
        <w:tc>
          <w:tcPr>
            <w:tcW w:w="567" w:type="dxa"/>
          </w:tcPr>
          <w:p w14:paraId="1ACD4DB2" w14:textId="77777777" w:rsidR="00A800EB" w:rsidRPr="00D777C4" w:rsidRDefault="00A800EB" w:rsidP="00763CEC">
            <w:pPr>
              <w:rPr>
                <w:lang w:val="en-US"/>
              </w:rPr>
            </w:pPr>
            <w:r w:rsidRPr="00D777C4">
              <w:rPr>
                <w:lang w:val="en-US"/>
              </w:rPr>
              <w:t>0.47</w:t>
            </w:r>
          </w:p>
        </w:tc>
        <w:tc>
          <w:tcPr>
            <w:tcW w:w="4253" w:type="dxa"/>
          </w:tcPr>
          <w:p w14:paraId="512A6AAC" w14:textId="77777777" w:rsidR="00A800EB" w:rsidRPr="00C54939" w:rsidRDefault="00A800EB" w:rsidP="00763CEC">
            <w:pPr>
              <w:rPr>
                <w:color w:val="00B050"/>
                <w:lang w:val="en-US"/>
              </w:rPr>
            </w:pPr>
            <w:r w:rsidRPr="00C54939">
              <w:rPr>
                <w:color w:val="00B050"/>
                <w:lang w:val="en-US"/>
              </w:rPr>
              <w:t>alḥaz hēne ʕašīrit ad-dinye huṃṃa, haḏōlak gabəḷ ṯimānīn tisʕīn sine ǧaw m-al-ʕIrāg. ǧidd-hum ǧī m-al-ʕIrāg, huṃṃa kull-hum šālaw w ǧaw hēne.</w:t>
            </w:r>
          </w:p>
        </w:tc>
        <w:tc>
          <w:tcPr>
            <w:tcW w:w="4253" w:type="dxa"/>
          </w:tcPr>
          <w:p w14:paraId="634B2D7C" w14:textId="77777777" w:rsidR="00A800EB" w:rsidRPr="00D777C4" w:rsidRDefault="00A800EB" w:rsidP="00763CEC">
            <w:pPr>
              <w:rPr>
                <w:lang w:val="en-US"/>
              </w:rPr>
            </w:pPr>
          </w:p>
        </w:tc>
      </w:tr>
      <w:tr w:rsidR="00A800EB" w:rsidRPr="00D777C4" w14:paraId="020EA0E9" w14:textId="77777777" w:rsidTr="00763CEC">
        <w:tc>
          <w:tcPr>
            <w:tcW w:w="567" w:type="dxa"/>
          </w:tcPr>
          <w:p w14:paraId="2E1268C1" w14:textId="77777777" w:rsidR="00A800EB" w:rsidRPr="00D777C4" w:rsidRDefault="00A800EB" w:rsidP="00763CEC">
            <w:pPr>
              <w:rPr>
                <w:lang w:val="en-US"/>
              </w:rPr>
            </w:pPr>
            <w:r w:rsidRPr="00D777C4">
              <w:rPr>
                <w:lang w:val="en-US"/>
              </w:rPr>
              <w:t>0.57</w:t>
            </w:r>
          </w:p>
        </w:tc>
        <w:tc>
          <w:tcPr>
            <w:tcW w:w="4253" w:type="dxa"/>
          </w:tcPr>
          <w:p w14:paraId="13496D70" w14:textId="77777777" w:rsidR="00A800EB" w:rsidRPr="00D777C4" w:rsidRDefault="00A800EB" w:rsidP="00763CEC">
            <w:pPr>
              <w:rPr>
                <w:lang w:val="en-US"/>
              </w:rPr>
            </w:pPr>
            <w:r w:rsidRPr="00C54939">
              <w:rPr>
                <w:color w:val="00B050"/>
                <w:lang w:val="en-US"/>
              </w:rPr>
              <w:t>mesela ta-</w:t>
            </w:r>
            <w:r w:rsidRPr="00C54939">
              <w:rPr>
                <w:color w:val="00B050"/>
              </w:rPr>
              <w:t>ngūl ʕUbāde, ʕUbāde</w:t>
            </w:r>
            <w:r w:rsidRPr="00C54939">
              <w:rPr>
                <w:color w:val="00B050"/>
                <w:lang w:val="en-US"/>
              </w:rPr>
              <w:t xml:space="preserve"> šī ǧāyīn m-al-ʕIrāg, šī min </w:t>
            </w:r>
            <w:r w:rsidRPr="00C54939">
              <w:rPr>
                <w:color w:val="00B050"/>
              </w:rPr>
              <w:t>Sūriyye,</w:t>
            </w:r>
            <w:r w:rsidRPr="00C54939">
              <w:rPr>
                <w:color w:val="00B050"/>
                <w:lang w:val="en-US"/>
              </w:rPr>
              <w:t xml:space="preserve"> ǧāyīn awwali,  yqōčrūn ygūlūn, </w:t>
            </w:r>
            <w:r w:rsidRPr="00C54939">
              <w:rPr>
                <w:color w:val="00B050"/>
              </w:rPr>
              <w:t>yrūḥ</w:t>
            </w:r>
            <w:r w:rsidRPr="00C54939">
              <w:rPr>
                <w:color w:val="00B050"/>
                <w:lang w:val="en-US"/>
              </w:rPr>
              <w:t xml:space="preserve"> yqōčir ʕala məṭraḥ, w  </w:t>
            </w:r>
            <w:r w:rsidRPr="00C54939">
              <w:rPr>
                <w:color w:val="00B050"/>
              </w:rPr>
              <w:t>daḥḥaǧ ʕa-l-mikān haḏāk zēn w ḏ̣all qādi.</w:t>
            </w:r>
          </w:p>
        </w:tc>
        <w:tc>
          <w:tcPr>
            <w:tcW w:w="4253" w:type="dxa"/>
          </w:tcPr>
          <w:p w14:paraId="02F81372" w14:textId="77777777" w:rsidR="00A800EB" w:rsidRPr="00D777C4" w:rsidRDefault="00A800EB" w:rsidP="00763CEC">
            <w:pPr>
              <w:rPr>
                <w:lang w:val="en-US"/>
              </w:rPr>
            </w:pPr>
          </w:p>
        </w:tc>
      </w:tr>
      <w:tr w:rsidR="00A800EB" w:rsidRPr="00D777C4" w14:paraId="0F7AF7D3" w14:textId="77777777" w:rsidTr="00763CEC">
        <w:tc>
          <w:tcPr>
            <w:tcW w:w="567" w:type="dxa"/>
          </w:tcPr>
          <w:p w14:paraId="063FA95F" w14:textId="77777777" w:rsidR="00A800EB" w:rsidRPr="00D777C4" w:rsidRDefault="00A800EB" w:rsidP="00763CEC">
            <w:pPr>
              <w:rPr>
                <w:lang w:val="en-US"/>
              </w:rPr>
            </w:pPr>
            <w:r w:rsidRPr="00D777C4">
              <w:rPr>
                <w:lang w:val="en-US"/>
              </w:rPr>
              <w:t>1.12</w:t>
            </w:r>
          </w:p>
        </w:tc>
        <w:tc>
          <w:tcPr>
            <w:tcW w:w="4253" w:type="dxa"/>
          </w:tcPr>
          <w:p w14:paraId="535157C1" w14:textId="77777777" w:rsidR="00A800EB" w:rsidRPr="00D777C4" w:rsidRDefault="00A800EB" w:rsidP="00763CEC">
            <w:pPr>
              <w:rPr>
                <w:lang w:val="en-US"/>
              </w:rPr>
            </w:pPr>
            <w:r w:rsidRPr="00C54939">
              <w:rPr>
                <w:color w:val="00B050"/>
                <w:lang w:val="en-US"/>
              </w:rPr>
              <w:t>awwali zād ʕaman māmin ᵊḥdūd bēnāt-na iḥna w Sūriyye, māmin ᵊḥdūd min hēne tirkab ᵊtrūḥ ʕala Ḥalab, w tiǧi. al-mille trūḥ min hēne; yizʕal yrūḥ qādi. w-ᵊltammaw ʕādēne hēne, kull-min gām yiltamm yamm gaṛāyb-u.</w:t>
            </w:r>
          </w:p>
        </w:tc>
        <w:tc>
          <w:tcPr>
            <w:tcW w:w="4253" w:type="dxa"/>
          </w:tcPr>
          <w:p w14:paraId="72A06CCD" w14:textId="77777777" w:rsidR="00A800EB" w:rsidRPr="00D777C4" w:rsidRDefault="00A800EB" w:rsidP="00763CEC">
            <w:pPr>
              <w:rPr>
                <w:lang w:val="en-US"/>
              </w:rPr>
            </w:pPr>
          </w:p>
        </w:tc>
      </w:tr>
      <w:tr w:rsidR="00A800EB" w:rsidRPr="00D777C4" w14:paraId="79F750A2" w14:textId="77777777" w:rsidTr="00763CEC">
        <w:tc>
          <w:tcPr>
            <w:tcW w:w="567" w:type="dxa"/>
          </w:tcPr>
          <w:p w14:paraId="7B821D29" w14:textId="77777777" w:rsidR="00A800EB" w:rsidRPr="00D777C4" w:rsidRDefault="00A800EB" w:rsidP="00763CEC">
            <w:pPr>
              <w:rPr>
                <w:lang w:val="en-US"/>
              </w:rPr>
            </w:pPr>
            <w:r w:rsidRPr="00D777C4">
              <w:rPr>
                <w:lang w:val="en-US"/>
              </w:rPr>
              <w:t>1.26</w:t>
            </w:r>
          </w:p>
        </w:tc>
        <w:tc>
          <w:tcPr>
            <w:tcW w:w="4253" w:type="dxa"/>
          </w:tcPr>
          <w:p w14:paraId="49A5A0FC" w14:textId="77777777" w:rsidR="00A800EB" w:rsidRPr="00D777C4" w:rsidRDefault="00A800EB" w:rsidP="00763CEC">
            <w:pPr>
              <w:rPr>
                <w:lang w:val="en-US"/>
              </w:rPr>
            </w:pPr>
            <w:r w:rsidRPr="00C54939">
              <w:rPr>
                <w:color w:val="00B050"/>
                <w:lang w:val="en-US"/>
              </w:rPr>
              <w:t>mesela šī ta-ngūl hēne ʕUbādi, yiǧi ʕIrāgi min al-ʕIrāg ʕUbādi ygūl “āni ʕUbādi.” ygūl “āni zād ʕUbādi taʕāl yamm-i!” yiǧi Ǧmayli ygūl “āni Ǧmayli.” ygūl aǧ-Ǧmayli “taʕāl yamm-i!”</w:t>
            </w:r>
          </w:p>
        </w:tc>
        <w:tc>
          <w:tcPr>
            <w:tcW w:w="4253" w:type="dxa"/>
          </w:tcPr>
          <w:p w14:paraId="721DBD62" w14:textId="77777777" w:rsidR="00A800EB" w:rsidRPr="00D777C4" w:rsidRDefault="00A800EB" w:rsidP="00763CEC">
            <w:pPr>
              <w:rPr>
                <w:lang w:val="en-US"/>
              </w:rPr>
            </w:pPr>
          </w:p>
        </w:tc>
      </w:tr>
      <w:tr w:rsidR="00A800EB" w:rsidRPr="00D777C4" w14:paraId="2B2207F4" w14:textId="77777777" w:rsidTr="00763CEC">
        <w:tc>
          <w:tcPr>
            <w:tcW w:w="567" w:type="dxa"/>
          </w:tcPr>
          <w:p w14:paraId="1FDD56C2" w14:textId="77777777" w:rsidR="00A800EB" w:rsidRPr="00D777C4" w:rsidRDefault="00A800EB" w:rsidP="00763CEC">
            <w:pPr>
              <w:rPr>
                <w:lang w:val="en-US"/>
              </w:rPr>
            </w:pPr>
            <w:r w:rsidRPr="00D777C4">
              <w:rPr>
                <w:lang w:val="en-US"/>
              </w:rPr>
              <w:t>1.37</w:t>
            </w:r>
          </w:p>
        </w:tc>
        <w:tc>
          <w:tcPr>
            <w:tcW w:w="4253" w:type="dxa"/>
          </w:tcPr>
          <w:p w14:paraId="0956065B" w14:textId="77777777" w:rsidR="00A800EB" w:rsidRPr="008229B5" w:rsidRDefault="00A800EB" w:rsidP="00763CEC">
            <w:pPr>
              <w:rPr>
                <w:color w:val="00B050"/>
                <w:lang w:val="en-US"/>
              </w:rPr>
            </w:pPr>
            <w:r w:rsidRPr="008229B5">
              <w:rPr>
                <w:color w:val="00B050"/>
              </w:rPr>
              <w:t xml:space="preserve">w gāmaw ysāwūn kull-min yugḏ̣ub-ill-u </w:t>
            </w:r>
            <w:r w:rsidRPr="008229B5">
              <w:rPr>
                <w:color w:val="00B050"/>
                <w:lang w:val="en-US"/>
              </w:rPr>
              <w:t>bölge, kull-min yṣīr bölge, mesela Bini ʕIǧil, Bini ʕIǧil alḥaz ta-ngūl čiṯīrīn, hēne ᵊb-Ḥarrān čiṯīrīn ᵊb-Sūriyye čiṯīrīn b-al-ʕIrāg čiṯīrīn, čiṯīrīn. ǧāyīn miltammīn.</w:t>
            </w:r>
          </w:p>
        </w:tc>
        <w:tc>
          <w:tcPr>
            <w:tcW w:w="4253" w:type="dxa"/>
          </w:tcPr>
          <w:p w14:paraId="443E752D" w14:textId="77777777" w:rsidR="00A800EB" w:rsidRPr="00D777C4" w:rsidRDefault="00A800EB" w:rsidP="00763CEC">
            <w:pPr>
              <w:rPr>
                <w:lang w:val="en-US"/>
              </w:rPr>
            </w:pPr>
          </w:p>
        </w:tc>
      </w:tr>
      <w:tr w:rsidR="00A800EB" w:rsidRPr="00D777C4" w14:paraId="58CBB004" w14:textId="77777777" w:rsidTr="00763CEC">
        <w:tc>
          <w:tcPr>
            <w:tcW w:w="567" w:type="dxa"/>
          </w:tcPr>
          <w:p w14:paraId="5397F5DA" w14:textId="77777777" w:rsidR="00A800EB" w:rsidRPr="00D777C4" w:rsidRDefault="00A800EB" w:rsidP="00763CEC">
            <w:pPr>
              <w:rPr>
                <w:lang w:val="en-US"/>
              </w:rPr>
            </w:pPr>
            <w:r w:rsidRPr="00D777C4">
              <w:rPr>
                <w:lang w:val="en-US"/>
              </w:rPr>
              <w:t>1.51</w:t>
            </w:r>
          </w:p>
        </w:tc>
        <w:tc>
          <w:tcPr>
            <w:tcW w:w="4253" w:type="dxa"/>
          </w:tcPr>
          <w:p w14:paraId="07BFA0B6" w14:textId="77777777" w:rsidR="00A800EB" w:rsidRPr="008229B5" w:rsidRDefault="00A800EB" w:rsidP="00763CEC">
            <w:pPr>
              <w:rPr>
                <w:color w:val="00B050"/>
                <w:lang w:val="en-US"/>
              </w:rPr>
            </w:pPr>
            <w:r w:rsidRPr="008229B5">
              <w:rPr>
                <w:color w:val="00B050"/>
                <w:lang w:val="en-US"/>
              </w:rPr>
              <w:t xml:space="preserve">šī rāyḥīn ʕala Sūriyye šī ǧāyīn ʕala Turkiyye šī rāyḥīn ʕa-l-ʕIrāg, yaʕni haḏōle mū ᵊb-məṭraḥ wāḥad, ǧāy hēne ta-ngūl “āni ǧāy hēne, āni ʕIǧli </w:t>
            </w:r>
            <w:r w:rsidRPr="008229B5">
              <w:rPr>
                <w:color w:val="00B050"/>
              </w:rPr>
              <w:t xml:space="preserve">ǧāy hēne alḥaz b-aǧ-ǧarye </w:t>
            </w:r>
            <w:r w:rsidRPr="008229B5">
              <w:rPr>
                <w:color w:val="00B050"/>
                <w:lang w:val="en-US"/>
              </w:rPr>
              <w:t xml:space="preserve">ḏiyye, bāčir akṯar hēne, ʕugub xamsīn sine </w:t>
            </w:r>
            <w:r w:rsidRPr="008229B5">
              <w:rPr>
                <w:color w:val="00B050"/>
                <w:lang w:val="en-US"/>
              </w:rPr>
              <w:lastRenderedPageBreak/>
              <w:t>agūl “hāḏiyye liyye,” mesela.</w:t>
            </w:r>
          </w:p>
        </w:tc>
        <w:tc>
          <w:tcPr>
            <w:tcW w:w="4253" w:type="dxa"/>
          </w:tcPr>
          <w:p w14:paraId="5D852AE6" w14:textId="77777777" w:rsidR="00A800EB" w:rsidRPr="00D777C4" w:rsidRDefault="00A800EB" w:rsidP="00763CEC">
            <w:pPr>
              <w:rPr>
                <w:lang w:val="en-US"/>
              </w:rPr>
            </w:pPr>
          </w:p>
        </w:tc>
      </w:tr>
      <w:tr w:rsidR="00A800EB" w:rsidRPr="00D777C4" w14:paraId="01F6A61E" w14:textId="77777777" w:rsidTr="00763CEC">
        <w:tc>
          <w:tcPr>
            <w:tcW w:w="567" w:type="dxa"/>
          </w:tcPr>
          <w:p w14:paraId="192C69F7" w14:textId="77777777" w:rsidR="00A800EB" w:rsidRPr="00D777C4" w:rsidRDefault="00A800EB" w:rsidP="00763CEC">
            <w:pPr>
              <w:rPr>
                <w:lang w:val="en-US"/>
              </w:rPr>
            </w:pPr>
            <w:r w:rsidRPr="00D777C4">
              <w:rPr>
                <w:lang w:val="en-US"/>
              </w:rPr>
              <w:t>2.06</w:t>
            </w:r>
          </w:p>
        </w:tc>
        <w:tc>
          <w:tcPr>
            <w:tcW w:w="4253" w:type="dxa"/>
          </w:tcPr>
          <w:p w14:paraId="57E9DA68" w14:textId="77777777" w:rsidR="00A800EB" w:rsidRPr="008229B5" w:rsidRDefault="00A800EB" w:rsidP="00763CEC">
            <w:pPr>
              <w:rPr>
                <w:color w:val="00B050"/>
                <w:lang w:val="en-US"/>
              </w:rPr>
            </w:pPr>
            <w:r w:rsidRPr="008229B5">
              <w:rPr>
                <w:color w:val="00B050"/>
                <w:lang w:val="en-US"/>
              </w:rPr>
              <w:t xml:space="preserve">šinhu ʕalēš awwali ʕaman ǧīy? dīrit Ḥarrān zād kull-u ʕašāyir, </w:t>
            </w:r>
            <w:r w:rsidRPr="008229B5">
              <w:rPr>
                <w:color w:val="00B050"/>
              </w:rPr>
              <w:t>Ḥub</w:t>
            </w:r>
            <w:r w:rsidRPr="008229B5">
              <w:rPr>
                <w:color w:val="00B050"/>
              </w:rPr>
              <w:softHyphen/>
            </w:r>
            <w:r w:rsidRPr="008229B5">
              <w:rPr>
                <w:color w:val="00B050"/>
              </w:rPr>
              <w:softHyphen/>
              <w:t>ēṭ</w:t>
            </w:r>
            <w:r w:rsidRPr="008229B5">
              <w:rPr>
                <w:color w:val="00B050"/>
                <w:lang w:val="en-US"/>
              </w:rPr>
              <w:t xml:space="preserve"> šīy, Ǧumayle šīy, ʕUbāde šīy, Siyāle šīy</w:t>
            </w:r>
            <w:r w:rsidRPr="008229B5">
              <w:rPr>
                <w:color w:val="00B050"/>
              </w:rPr>
              <w:t>, ēēē Ṭammāḥ šī, ondan sonra Nuwāǧiḥ šīy – Maʕāǧle šīy – Maʕāǧle šīy</w:t>
            </w:r>
            <w:r w:rsidRPr="008229B5">
              <w:rPr>
                <w:color w:val="00B050"/>
                <w:lang w:val="en-US"/>
              </w:rPr>
              <w:t>, ʕAbīd šīy, kull-na ʕabīd aḷḷa, – Qaǧar šīy – Qaǧar šīy – Bini Xamīs – Bini Xamīs, Bini Zēd šīy – Mašōr šī –Mašōr šīy – Mašōr – Bini Sadd šīy [gap] Bini Mḥimmad šīy [gap]</w:t>
            </w:r>
          </w:p>
        </w:tc>
        <w:tc>
          <w:tcPr>
            <w:tcW w:w="4253" w:type="dxa"/>
          </w:tcPr>
          <w:p w14:paraId="416CB208" w14:textId="77777777" w:rsidR="00A800EB" w:rsidRPr="00D777C4" w:rsidRDefault="00A800EB" w:rsidP="00763CEC">
            <w:pPr>
              <w:rPr>
                <w:lang w:val="en-US"/>
              </w:rPr>
            </w:pPr>
          </w:p>
        </w:tc>
      </w:tr>
      <w:tr w:rsidR="00A800EB" w:rsidRPr="00D777C4" w14:paraId="619E0E16" w14:textId="77777777" w:rsidTr="00763CEC">
        <w:tc>
          <w:tcPr>
            <w:tcW w:w="567" w:type="dxa"/>
          </w:tcPr>
          <w:p w14:paraId="6E4F6BC4" w14:textId="77777777" w:rsidR="00A800EB" w:rsidRPr="00D777C4" w:rsidRDefault="00A800EB" w:rsidP="00763CEC">
            <w:pPr>
              <w:rPr>
                <w:lang w:val="en-US"/>
              </w:rPr>
            </w:pPr>
            <w:r w:rsidRPr="00D777C4">
              <w:rPr>
                <w:lang w:val="en-US"/>
              </w:rPr>
              <w:t>2.47</w:t>
            </w:r>
          </w:p>
        </w:tc>
        <w:tc>
          <w:tcPr>
            <w:tcW w:w="4253" w:type="dxa"/>
          </w:tcPr>
          <w:p w14:paraId="77E6381C" w14:textId="77777777" w:rsidR="00A800EB" w:rsidRPr="008229B5" w:rsidRDefault="00A800EB" w:rsidP="00763CEC">
            <w:pPr>
              <w:rPr>
                <w:color w:val="00B050"/>
                <w:lang w:val="en-US" w:bidi="ar-SY"/>
              </w:rPr>
            </w:pPr>
            <w:r w:rsidRPr="008229B5">
              <w:rPr>
                <w:color w:val="00B050"/>
                <w:lang w:val="en-US"/>
              </w:rPr>
              <w:t>Bini ʕIǧil mesela ta-ngūl fxāḏ-he, al-</w:t>
            </w:r>
            <w:r w:rsidRPr="008229B5">
              <w:rPr>
                <w:color w:val="00B050"/>
                <w:lang w:val="it-IT"/>
              </w:rPr>
              <w:t>ᵊ</w:t>
            </w:r>
            <w:r w:rsidRPr="008229B5">
              <w:rPr>
                <w:color w:val="00B050"/>
                <w:lang w:val="en-US"/>
              </w:rPr>
              <w:t xml:space="preserve">kbāṛ </w:t>
            </w:r>
            <w:r w:rsidRPr="008229B5">
              <w:rPr>
                <w:color w:val="00B050"/>
              </w:rPr>
              <w:t>yaʕni iḥne ysōlfūn-ne,</w:t>
            </w:r>
            <w:r w:rsidRPr="008229B5">
              <w:rPr>
                <w:color w:val="00B050"/>
                <w:lang w:val="en-US"/>
              </w:rPr>
              <w:t xml:space="preserve"> imyit fuxuḏ šī. – imye? – imye šīy, imyit fuxuḏ, hēne b-al-… hēne b-Ḥarrān imyit fuxuḏ šī. Bini ʕ</w:t>
            </w:r>
            <w:r w:rsidRPr="008229B5">
              <w:rPr>
                <w:color w:val="00B050"/>
                <w:lang w:val="en-US" w:bidi="ar-SY"/>
              </w:rPr>
              <w:t>Iǧil kull-he ʕašīre wəḥde, amma imyit fuxuḏ šīy, imyit ʕēle.</w:t>
            </w:r>
          </w:p>
        </w:tc>
        <w:tc>
          <w:tcPr>
            <w:tcW w:w="4253" w:type="dxa"/>
          </w:tcPr>
          <w:p w14:paraId="56038F52" w14:textId="77777777" w:rsidR="00A800EB" w:rsidRPr="00D777C4" w:rsidRDefault="00A800EB" w:rsidP="00763CEC">
            <w:pPr>
              <w:rPr>
                <w:lang w:val="en-US"/>
              </w:rPr>
            </w:pPr>
          </w:p>
        </w:tc>
      </w:tr>
      <w:tr w:rsidR="00A800EB" w:rsidRPr="00D777C4" w14:paraId="367FA713" w14:textId="77777777" w:rsidTr="00763CEC">
        <w:tc>
          <w:tcPr>
            <w:tcW w:w="567" w:type="dxa"/>
          </w:tcPr>
          <w:p w14:paraId="078F3EE8" w14:textId="77777777" w:rsidR="00A800EB" w:rsidRPr="00D777C4" w:rsidRDefault="00A800EB" w:rsidP="00763CEC">
            <w:pPr>
              <w:rPr>
                <w:lang w:val="en-US"/>
              </w:rPr>
            </w:pPr>
            <w:r w:rsidRPr="00D777C4">
              <w:rPr>
                <w:lang w:val="en-US"/>
              </w:rPr>
              <w:t>3.06</w:t>
            </w:r>
          </w:p>
        </w:tc>
        <w:tc>
          <w:tcPr>
            <w:tcW w:w="4253" w:type="dxa"/>
          </w:tcPr>
          <w:p w14:paraId="1D6D06C0" w14:textId="77777777" w:rsidR="00A800EB" w:rsidRPr="00D777C4" w:rsidRDefault="00A800EB" w:rsidP="00763CEC">
            <w:pPr>
              <w:rPr>
                <w:lang w:val="en-US"/>
              </w:rPr>
            </w:pPr>
            <w:r w:rsidRPr="00A45A28">
              <w:rPr>
                <w:color w:val="00B050"/>
                <w:lang w:val="en-US"/>
              </w:rPr>
              <w:t>kull ʕēle bī-he xamsīn mīt wāḥad, alif wāḥad, kull ʕēle, al-mīt fuxuḏ kull fuxuḏ bī-</w:t>
            </w:r>
            <w:r w:rsidRPr="00A45A28">
              <w:rPr>
                <w:color w:val="00B050"/>
              </w:rPr>
              <w:t xml:space="preserve">´ xams imye, </w:t>
            </w:r>
            <w:r w:rsidRPr="00A45A28">
              <w:rPr>
                <w:color w:val="00B050"/>
                <w:lang w:val="en-US"/>
              </w:rPr>
              <w:t>alif wāḥad šīy. aǧ-Ǧumayle ʕayne fxūḏ w fxūḏ, as-Siyāle ʕayne – ʕUbāde ʕayne – ʕUbāde ʕayne.</w:t>
            </w:r>
          </w:p>
        </w:tc>
        <w:tc>
          <w:tcPr>
            <w:tcW w:w="4253" w:type="dxa"/>
          </w:tcPr>
          <w:p w14:paraId="7AA8BDA0" w14:textId="77777777" w:rsidR="00A800EB" w:rsidRPr="00D777C4" w:rsidRDefault="00A800EB" w:rsidP="00763CEC">
            <w:pPr>
              <w:rPr>
                <w:lang w:val="en-US"/>
              </w:rPr>
            </w:pPr>
          </w:p>
        </w:tc>
      </w:tr>
      <w:tr w:rsidR="00A800EB" w:rsidRPr="00D777C4" w14:paraId="3C75D2EE" w14:textId="77777777" w:rsidTr="00763CEC">
        <w:tc>
          <w:tcPr>
            <w:tcW w:w="567" w:type="dxa"/>
          </w:tcPr>
          <w:p w14:paraId="5A3958CB" w14:textId="77777777" w:rsidR="00A800EB" w:rsidRPr="00D777C4" w:rsidRDefault="00A800EB" w:rsidP="00763CEC">
            <w:pPr>
              <w:rPr>
                <w:lang w:val="en-US"/>
              </w:rPr>
            </w:pPr>
            <w:r w:rsidRPr="00D777C4">
              <w:rPr>
                <w:lang w:val="en-US"/>
              </w:rPr>
              <w:t>3.18</w:t>
            </w:r>
          </w:p>
        </w:tc>
        <w:tc>
          <w:tcPr>
            <w:tcW w:w="4253" w:type="dxa"/>
          </w:tcPr>
          <w:p w14:paraId="65105C3B" w14:textId="77777777" w:rsidR="00A800EB" w:rsidRPr="00D777C4" w:rsidRDefault="00A800EB" w:rsidP="00763CEC">
            <w:pPr>
              <w:rPr>
                <w:lang w:val="en-US"/>
              </w:rPr>
            </w:pPr>
            <w:r w:rsidRPr="00A45A28">
              <w:rPr>
                <w:color w:val="00B050"/>
                <w:lang w:val="en-US"/>
              </w:rPr>
              <w:t xml:space="preserve">b-al-midīne mesela min awwali šī ʕašāyir, rāyḥīn šī mesela āni ta-ngūl rāyiḥ ʕa-l-midīne kaṯrān qādi ḥatta b-al-midīne čiṯīr ʕašāyir šī, kull-he ʕašāyir. </w:t>
            </w:r>
          </w:p>
        </w:tc>
        <w:tc>
          <w:tcPr>
            <w:tcW w:w="4253" w:type="dxa"/>
          </w:tcPr>
          <w:p w14:paraId="3FAF2045" w14:textId="77777777" w:rsidR="00A800EB" w:rsidRPr="00D777C4" w:rsidRDefault="00A800EB" w:rsidP="00763CEC">
            <w:pPr>
              <w:rPr>
                <w:lang w:val="en-US"/>
              </w:rPr>
            </w:pPr>
          </w:p>
        </w:tc>
      </w:tr>
      <w:tr w:rsidR="00A800EB" w:rsidRPr="00D777C4" w14:paraId="6787EB11" w14:textId="77777777" w:rsidTr="00763CEC">
        <w:tc>
          <w:tcPr>
            <w:tcW w:w="567" w:type="dxa"/>
          </w:tcPr>
          <w:p w14:paraId="0F29C277" w14:textId="77777777" w:rsidR="00A800EB" w:rsidRPr="00D777C4" w:rsidRDefault="00A800EB" w:rsidP="00763CEC">
            <w:pPr>
              <w:rPr>
                <w:lang w:val="en-US"/>
              </w:rPr>
            </w:pPr>
            <w:r w:rsidRPr="00D777C4">
              <w:rPr>
                <w:lang w:val="en-US"/>
              </w:rPr>
              <w:t>3.27</w:t>
            </w:r>
          </w:p>
        </w:tc>
        <w:tc>
          <w:tcPr>
            <w:tcW w:w="4253" w:type="dxa"/>
          </w:tcPr>
          <w:p w14:paraId="50160614" w14:textId="77777777" w:rsidR="00A800EB" w:rsidRPr="00D777C4" w:rsidRDefault="00A800EB" w:rsidP="00763CEC">
            <w:pPr>
              <w:rPr>
                <w:lang w:val="en-US"/>
              </w:rPr>
            </w:pPr>
            <w:r w:rsidRPr="00A45A28">
              <w:rPr>
                <w:color w:val="00B050"/>
                <w:lang w:val="en-US"/>
              </w:rPr>
              <w:t xml:space="preserve">ē, bölgit Ḥarrān hēne hāḏi kull-he ʕarab min hēn w-ugḏ̣ub-ha min ǧāy min ᵊSrūč, al-Qōrunšahar, al-bölge ḏī kull-ha ʕarab, kull-ha ʕarab </w:t>
            </w:r>
            <w:r w:rsidRPr="00A45A28">
              <w:rPr>
                <w:color w:val="00B050"/>
              </w:rPr>
              <w:t>ḏiyye</w:t>
            </w:r>
            <w:r w:rsidRPr="00A45A28">
              <w:rPr>
                <w:color w:val="00B050"/>
                <w:lang w:val="en-US"/>
              </w:rPr>
              <w:t xml:space="preserve"> min awwali, yaʕni mū ǧāyīn haḏōle min xamsīn imyit sine.</w:t>
            </w:r>
          </w:p>
        </w:tc>
        <w:tc>
          <w:tcPr>
            <w:tcW w:w="4253" w:type="dxa"/>
          </w:tcPr>
          <w:p w14:paraId="77F4059A" w14:textId="77777777" w:rsidR="00A800EB" w:rsidRPr="00D777C4" w:rsidRDefault="00A800EB" w:rsidP="00763CEC">
            <w:pPr>
              <w:rPr>
                <w:lang w:val="en-US"/>
              </w:rPr>
            </w:pPr>
          </w:p>
        </w:tc>
      </w:tr>
      <w:tr w:rsidR="00A800EB" w:rsidRPr="00D777C4" w14:paraId="2D73C347" w14:textId="77777777" w:rsidTr="00763CEC">
        <w:tc>
          <w:tcPr>
            <w:tcW w:w="567" w:type="dxa"/>
          </w:tcPr>
          <w:p w14:paraId="6451CA68" w14:textId="77777777" w:rsidR="00A800EB" w:rsidRPr="00D777C4" w:rsidRDefault="00A800EB" w:rsidP="00763CEC">
            <w:pPr>
              <w:rPr>
                <w:lang w:val="en-US"/>
              </w:rPr>
            </w:pPr>
            <w:r w:rsidRPr="00D777C4">
              <w:rPr>
                <w:lang w:val="en-US"/>
              </w:rPr>
              <w:t>3.48</w:t>
            </w:r>
          </w:p>
        </w:tc>
        <w:tc>
          <w:tcPr>
            <w:tcW w:w="4253" w:type="dxa"/>
          </w:tcPr>
          <w:p w14:paraId="30CEF2D1" w14:textId="77777777" w:rsidR="00A800EB" w:rsidRPr="00D777C4" w:rsidRDefault="00A800EB" w:rsidP="00763CEC">
            <w:pPr>
              <w:rPr>
                <w:lang w:val="en-US"/>
              </w:rPr>
            </w:pPr>
            <w:r w:rsidRPr="00A45A28">
              <w:rPr>
                <w:color w:val="00B050"/>
                <w:lang w:val="en-US"/>
              </w:rPr>
              <w:t>haḏōle min ṯalṯimye arbaʕimy</w:t>
            </w:r>
            <w:r w:rsidRPr="00A45A28">
              <w:rPr>
                <w:color w:val="00B050"/>
              </w:rPr>
              <w:t xml:space="preserve">e xams imyit </w:t>
            </w:r>
            <w:r w:rsidRPr="00A45A28">
              <w:rPr>
                <w:color w:val="00B050"/>
                <w:lang w:val="en-US"/>
              </w:rPr>
              <w:t xml:space="preserve">sine hēne. </w:t>
            </w:r>
            <w:r w:rsidRPr="00A45A28">
              <w:rPr>
                <w:color w:val="00B050"/>
              </w:rPr>
              <w:t>min yōm-in artǝq</w:t>
            </w:r>
            <w:r w:rsidRPr="00A45A28">
              <w:rPr>
                <w:color w:val="00B050"/>
                <w:lang w:val="en-US"/>
              </w:rPr>
              <w:t xml:space="preserve"> šūf awwali ēmat ǧāyīn. ʕala dōr al-ʕuṯmāniyye alle gabǝḷ al ʕugub mā nʕarif mā nibxan yaʕni.</w:t>
            </w:r>
          </w:p>
        </w:tc>
        <w:tc>
          <w:tcPr>
            <w:tcW w:w="4253" w:type="dxa"/>
          </w:tcPr>
          <w:p w14:paraId="0E45F925" w14:textId="77777777" w:rsidR="00A800EB" w:rsidRPr="00D777C4" w:rsidRDefault="00A800EB" w:rsidP="00763CEC">
            <w:pPr>
              <w:rPr>
                <w:lang w:val="en-US"/>
              </w:rPr>
            </w:pPr>
          </w:p>
        </w:tc>
      </w:tr>
      <w:tr w:rsidR="00A800EB" w:rsidRPr="00D777C4" w14:paraId="12DA3533" w14:textId="77777777" w:rsidTr="00763CEC">
        <w:tc>
          <w:tcPr>
            <w:tcW w:w="567" w:type="dxa"/>
          </w:tcPr>
          <w:p w14:paraId="4D175588" w14:textId="77777777" w:rsidR="00A800EB" w:rsidRPr="00D777C4" w:rsidRDefault="00A800EB" w:rsidP="00763CEC">
            <w:pPr>
              <w:rPr>
                <w:lang w:val="en-US"/>
              </w:rPr>
            </w:pPr>
            <w:r w:rsidRPr="00D777C4">
              <w:rPr>
                <w:lang w:val="en-US"/>
              </w:rPr>
              <w:t>4.00</w:t>
            </w:r>
          </w:p>
        </w:tc>
        <w:tc>
          <w:tcPr>
            <w:tcW w:w="4253" w:type="dxa"/>
          </w:tcPr>
          <w:p w14:paraId="13391AF9" w14:textId="77777777" w:rsidR="00A800EB" w:rsidRPr="00D777C4" w:rsidRDefault="00A800EB" w:rsidP="00763CEC">
            <w:r w:rsidRPr="00A45A28">
              <w:rPr>
                <w:color w:val="00B050"/>
                <w:lang w:val="en-US"/>
              </w:rPr>
              <w:t xml:space="preserve">ʕala ǧdūd-ne mā… mā nibxan ǧāyīn ǧāʕdīn min nifṭan hēne w nisʕal ᵊkbāṛ-ne ǧdūd-ne hēne awwali. amma al aʕarif-hum mesela ǧāyīn min al-ʕIrāg aǧ-Ǧumayle šīy, haḏōle </w:t>
            </w:r>
            <w:r w:rsidRPr="00A45A28">
              <w:rPr>
                <w:color w:val="00B050"/>
              </w:rPr>
              <w:t>nʕarif-hum,</w:t>
            </w:r>
            <w:r w:rsidRPr="00A45A28">
              <w:rPr>
                <w:color w:val="00B050"/>
                <w:lang w:val="en-US"/>
              </w:rPr>
              <w:t xml:space="preserve"> haḏōle gabǝḷ ṯimānīn sine ǧa</w:t>
            </w:r>
            <w:r w:rsidRPr="00A45A28">
              <w:rPr>
                <w:color w:val="00B050"/>
              </w:rPr>
              <w:t>w.</w:t>
            </w:r>
          </w:p>
        </w:tc>
        <w:tc>
          <w:tcPr>
            <w:tcW w:w="4253" w:type="dxa"/>
          </w:tcPr>
          <w:p w14:paraId="10CC90C3" w14:textId="77777777" w:rsidR="00A800EB" w:rsidRPr="00D777C4" w:rsidRDefault="00A800EB" w:rsidP="00763CEC">
            <w:pPr>
              <w:rPr>
                <w:lang w:val="en-US"/>
              </w:rPr>
            </w:pPr>
          </w:p>
        </w:tc>
      </w:tr>
      <w:tr w:rsidR="00A800EB" w:rsidRPr="00D777C4" w14:paraId="27B437D9" w14:textId="77777777" w:rsidTr="00763CEC">
        <w:tc>
          <w:tcPr>
            <w:tcW w:w="567" w:type="dxa"/>
          </w:tcPr>
          <w:p w14:paraId="5837AD62" w14:textId="77777777" w:rsidR="00A800EB" w:rsidRPr="00D777C4" w:rsidRDefault="00A800EB" w:rsidP="00763CEC">
            <w:pPr>
              <w:rPr>
                <w:lang w:val="en-US"/>
              </w:rPr>
            </w:pPr>
            <w:r w:rsidRPr="00D777C4">
              <w:rPr>
                <w:lang w:val="en-US"/>
              </w:rPr>
              <w:t>4.17</w:t>
            </w:r>
          </w:p>
        </w:tc>
        <w:tc>
          <w:tcPr>
            <w:tcW w:w="4253" w:type="dxa"/>
          </w:tcPr>
          <w:p w14:paraId="6B0369DB" w14:textId="77777777" w:rsidR="00A800EB" w:rsidRPr="00D777C4" w:rsidRDefault="00A800EB" w:rsidP="00763CEC">
            <w:pPr>
              <w:rPr>
                <w:lang w:val="en-US"/>
              </w:rPr>
            </w:pPr>
            <w:r w:rsidRPr="00A45A28">
              <w:rPr>
                <w:color w:val="00B050"/>
                <w:lang w:val="en-US"/>
              </w:rPr>
              <w:t xml:space="preserve">mesela ʕUbāde ǧaw m-aǧ-ǧbile, min Sūriyye m-al-ʕIrāg ǧaw gabḷ </w:t>
            </w:r>
            <w:r w:rsidRPr="00A45A28">
              <w:rPr>
                <w:color w:val="00B050"/>
              </w:rPr>
              <w:t>imye, imye</w:t>
            </w:r>
            <w:r w:rsidRPr="00A45A28">
              <w:rPr>
                <w:color w:val="00B050"/>
                <w:lang w:val="en-US"/>
              </w:rPr>
              <w:t xml:space="preserve"> w xamsīn sine, neyse ǧaw hēne. Bini ʕIǧil zād ʕayne. </w:t>
            </w:r>
            <w:r w:rsidRPr="00A45A28">
              <w:rPr>
                <w:color w:val="00B050"/>
              </w:rPr>
              <w:t xml:space="preserve">Bini Sadd zād belčin </w:t>
            </w:r>
            <w:r w:rsidRPr="00A45A28">
              <w:rPr>
                <w:color w:val="00B050"/>
                <w:lang w:val="en-US"/>
              </w:rPr>
              <w:t xml:space="preserve">awwali hēne belči mū hēne, yaʕni kesin tārīx māmin kesin tārīx </w:t>
            </w:r>
            <w:r w:rsidRPr="00A45A28">
              <w:rPr>
                <w:color w:val="00B050"/>
              </w:rPr>
              <w:t>māmin, amma min imyit</w:t>
            </w:r>
            <w:r w:rsidRPr="00A45A28">
              <w:rPr>
                <w:color w:val="00B050"/>
              </w:rPr>
              <w:softHyphen/>
            </w:r>
            <w:r w:rsidRPr="00A45A28">
              <w:rPr>
                <w:color w:val="00B050"/>
              </w:rPr>
              <w:softHyphen/>
              <w:t>ēn imyit sine al-mille ḏī kull-he hēne, maḥḥad rāyiḥ.</w:t>
            </w:r>
          </w:p>
        </w:tc>
        <w:tc>
          <w:tcPr>
            <w:tcW w:w="4253" w:type="dxa"/>
          </w:tcPr>
          <w:p w14:paraId="7D00EDEA" w14:textId="77777777" w:rsidR="00A800EB" w:rsidRPr="00D777C4" w:rsidRDefault="00A800EB" w:rsidP="00763CEC">
            <w:pPr>
              <w:rPr>
                <w:lang w:val="en-US"/>
              </w:rPr>
            </w:pPr>
          </w:p>
        </w:tc>
      </w:tr>
      <w:tr w:rsidR="00A800EB" w:rsidRPr="00D777C4" w14:paraId="32CBEC38" w14:textId="77777777" w:rsidTr="00763CEC">
        <w:tc>
          <w:tcPr>
            <w:tcW w:w="567" w:type="dxa"/>
          </w:tcPr>
          <w:p w14:paraId="47CF53D4" w14:textId="77777777" w:rsidR="00A800EB" w:rsidRPr="00D777C4" w:rsidRDefault="00A800EB" w:rsidP="00763CEC">
            <w:pPr>
              <w:rPr>
                <w:lang w:val="en-US"/>
              </w:rPr>
            </w:pPr>
            <w:r w:rsidRPr="00D777C4">
              <w:rPr>
                <w:lang w:val="en-US"/>
              </w:rPr>
              <w:lastRenderedPageBreak/>
              <w:t>4.43</w:t>
            </w:r>
          </w:p>
        </w:tc>
        <w:tc>
          <w:tcPr>
            <w:tcW w:w="4253" w:type="dxa"/>
          </w:tcPr>
          <w:p w14:paraId="77CFB73E" w14:textId="77777777" w:rsidR="00A800EB" w:rsidRPr="00D777C4" w:rsidRDefault="00A800EB" w:rsidP="00763CEC">
            <w:pPr>
              <w:rPr>
                <w:lang w:val="en-US"/>
              </w:rPr>
            </w:pPr>
            <w:r w:rsidRPr="00A45A28">
              <w:rPr>
                <w:color w:val="00B050"/>
                <w:lang w:val="en-US"/>
              </w:rPr>
              <w:t xml:space="preserve">maḥḥad ǧāy min qēr mǝṭraḥ, al-mille </w:t>
            </w:r>
            <w:r w:rsidRPr="00A45A28">
              <w:rPr>
                <w:color w:val="00B050"/>
              </w:rPr>
              <w:t>rāyḥe</w:t>
            </w:r>
            <w:r w:rsidRPr="00A45A28">
              <w:rPr>
                <w:color w:val="00B050"/>
                <w:lang w:val="en-US"/>
              </w:rPr>
              <w:t xml:space="preserve"> min hēn maḥḥad ǧāy min qādi. yaʕni in ʕaddēt-hum imyit ʕašīre šīy, imyit ʕašīre šīy, hēne. </w:t>
            </w:r>
            <w:r>
              <w:rPr>
                <w:lang w:val="en-US"/>
              </w:rPr>
              <w:t xml:space="preserve">– </w:t>
            </w:r>
          </w:p>
        </w:tc>
        <w:tc>
          <w:tcPr>
            <w:tcW w:w="4253" w:type="dxa"/>
          </w:tcPr>
          <w:p w14:paraId="76B5AD72" w14:textId="77777777" w:rsidR="00A800EB" w:rsidRPr="00D777C4" w:rsidRDefault="00A800EB" w:rsidP="00763CEC">
            <w:pPr>
              <w:rPr>
                <w:lang w:val="en-US"/>
              </w:rPr>
            </w:pPr>
          </w:p>
        </w:tc>
      </w:tr>
      <w:tr w:rsidR="00A800EB" w:rsidRPr="00D777C4" w14:paraId="47C51416" w14:textId="77777777" w:rsidTr="00763CEC">
        <w:tc>
          <w:tcPr>
            <w:tcW w:w="567" w:type="dxa"/>
          </w:tcPr>
          <w:p w14:paraId="5431F948" w14:textId="77777777" w:rsidR="00A800EB" w:rsidRPr="00D777C4" w:rsidRDefault="00A800EB" w:rsidP="00763CEC">
            <w:pPr>
              <w:rPr>
                <w:lang w:val="en-US"/>
              </w:rPr>
            </w:pPr>
            <w:r w:rsidRPr="00D777C4">
              <w:rPr>
                <w:lang w:val="en-US"/>
              </w:rPr>
              <w:t>4.56</w:t>
            </w:r>
          </w:p>
        </w:tc>
        <w:tc>
          <w:tcPr>
            <w:tcW w:w="4253" w:type="dxa"/>
          </w:tcPr>
          <w:p w14:paraId="1C35304D" w14:textId="77777777" w:rsidR="00A800EB" w:rsidRPr="00D777C4" w:rsidRDefault="00A800EB" w:rsidP="00763CEC">
            <w:pPr>
              <w:rPr>
                <w:lang w:val="en-US"/>
              </w:rPr>
            </w:pPr>
            <w:r w:rsidRPr="00A45A28">
              <w:rPr>
                <w:color w:val="00B050"/>
                <w:lang w:val="en-US"/>
              </w:rPr>
              <w:t>xōǧam, awwali ta-ngūl ʕa-zimān al-awwali, maʕnāt al-ʕašāyir yōm-in-hum minǧamʕīn ta-ngūl iḥna l-ʕašāyir al-qabīlāt al-Ǧēs al-ʕarab, ᵊb-dīrit Ḥarrān ta-ngūl, awwali yiǧūn-hum al-badu, al-qazu ygūlū-l-u ngūl-ul-hum, al-badu, yxāfūn m-al-badu awwali, ᵊbduwi</w:t>
            </w:r>
          </w:p>
        </w:tc>
        <w:tc>
          <w:tcPr>
            <w:tcW w:w="4253" w:type="dxa"/>
          </w:tcPr>
          <w:p w14:paraId="3F8AB817" w14:textId="77777777" w:rsidR="00A800EB" w:rsidRPr="00D777C4" w:rsidRDefault="00A800EB" w:rsidP="00763CEC">
            <w:pPr>
              <w:rPr>
                <w:lang w:val="en-US"/>
              </w:rPr>
            </w:pPr>
          </w:p>
        </w:tc>
      </w:tr>
      <w:tr w:rsidR="00A800EB" w:rsidRPr="00D777C4" w14:paraId="7019D230" w14:textId="77777777" w:rsidTr="00763CEC">
        <w:tc>
          <w:tcPr>
            <w:tcW w:w="567" w:type="dxa"/>
          </w:tcPr>
          <w:p w14:paraId="6EA05FA3" w14:textId="77777777" w:rsidR="00A800EB" w:rsidRPr="00D777C4" w:rsidRDefault="00A800EB" w:rsidP="00763CEC">
            <w:pPr>
              <w:rPr>
                <w:lang w:val="en-US"/>
              </w:rPr>
            </w:pPr>
            <w:r w:rsidRPr="00D777C4">
              <w:rPr>
                <w:lang w:val="en-US"/>
              </w:rPr>
              <w:t>5.10</w:t>
            </w:r>
          </w:p>
        </w:tc>
        <w:tc>
          <w:tcPr>
            <w:tcW w:w="4253" w:type="dxa"/>
          </w:tcPr>
          <w:p w14:paraId="1981F3A4" w14:textId="77777777" w:rsidR="00A800EB" w:rsidRPr="00D777C4" w:rsidRDefault="00A800EB" w:rsidP="00763CEC">
            <w:pPr>
              <w:rPr>
                <w:lang w:val="en-US"/>
              </w:rPr>
            </w:pPr>
            <w:r w:rsidRPr="00A45A28">
              <w:rPr>
                <w:color w:val="00B050"/>
                <w:lang w:val="en-US"/>
              </w:rPr>
              <w:t>al-badu yiǧūn ta-ngūl ʕala gōḷ ᵊkbāṛ-na hā, ygūl miṯil ašqiyye yiǧūn yiqṣibūn māl-hum, yāxḏūn qanam-hum, yāxḏūn baʕīr-hum, ykāwnūn yāxḏūn məṣārī-hum, b-ᵊslāḥ yiḏbaḥūn-hum.</w:t>
            </w:r>
          </w:p>
        </w:tc>
        <w:tc>
          <w:tcPr>
            <w:tcW w:w="4253" w:type="dxa"/>
          </w:tcPr>
          <w:p w14:paraId="296CA522" w14:textId="77777777" w:rsidR="00A800EB" w:rsidRPr="00252493" w:rsidRDefault="00A800EB" w:rsidP="00763CEC">
            <w:pPr>
              <w:rPr>
                <w:i/>
                <w:lang w:val="en-US"/>
              </w:rPr>
            </w:pPr>
            <w:r w:rsidRPr="00D777C4">
              <w:rPr>
                <w:lang w:val="en-US"/>
              </w:rPr>
              <w:t>yi</w:t>
            </w:r>
            <w:r>
              <w:rPr>
                <w:lang w:val="en-US"/>
              </w:rPr>
              <w:t>qṣ</w:t>
            </w:r>
            <w:r w:rsidRPr="00D777C4">
              <w:rPr>
                <w:lang w:val="en-US"/>
              </w:rPr>
              <w:t>ibūn</w:t>
            </w:r>
            <w:r>
              <w:rPr>
                <w:lang w:val="en-US"/>
              </w:rPr>
              <w:t xml:space="preserve"> = zorla almak </w:t>
            </w:r>
            <w:r>
              <w:rPr>
                <w:i/>
                <w:lang w:val="en-US"/>
              </w:rPr>
              <w:t xml:space="preserve">yaġṣibu  </w:t>
            </w:r>
            <w:r w:rsidRPr="00252493">
              <w:t>rauben</w:t>
            </w:r>
          </w:p>
          <w:p w14:paraId="4807D8ED" w14:textId="77777777" w:rsidR="00A800EB" w:rsidRPr="00D777C4" w:rsidRDefault="00A800EB" w:rsidP="00763CEC">
            <w:pPr>
              <w:rPr>
                <w:lang w:val="en-US"/>
              </w:rPr>
            </w:pPr>
            <w:r>
              <w:rPr>
                <w:lang w:val="en-US"/>
              </w:rPr>
              <w:t>ašqiy</w:t>
            </w:r>
            <w:r w:rsidRPr="00D777C4">
              <w:rPr>
                <w:lang w:val="en-US"/>
              </w:rPr>
              <w:t>ye</w:t>
            </w:r>
            <w:r>
              <w:t xml:space="preserve"> Turkish eşkiya.</w:t>
            </w:r>
          </w:p>
        </w:tc>
      </w:tr>
      <w:tr w:rsidR="00A800EB" w:rsidRPr="00D777C4" w14:paraId="7515772F" w14:textId="77777777" w:rsidTr="00763CEC">
        <w:tc>
          <w:tcPr>
            <w:tcW w:w="567" w:type="dxa"/>
          </w:tcPr>
          <w:p w14:paraId="29A17054" w14:textId="77777777" w:rsidR="00A800EB" w:rsidRPr="00D777C4" w:rsidRDefault="00A800EB" w:rsidP="00763CEC">
            <w:pPr>
              <w:rPr>
                <w:lang w:val="en-US"/>
              </w:rPr>
            </w:pPr>
            <w:r w:rsidRPr="00D777C4">
              <w:rPr>
                <w:lang w:val="en-US"/>
              </w:rPr>
              <w:t>5.23</w:t>
            </w:r>
          </w:p>
        </w:tc>
        <w:tc>
          <w:tcPr>
            <w:tcW w:w="4253" w:type="dxa"/>
          </w:tcPr>
          <w:p w14:paraId="315F07C8" w14:textId="77777777" w:rsidR="00A800EB" w:rsidRPr="00D777C4" w:rsidRDefault="00A800EB" w:rsidP="00763CEC">
            <w:pPr>
              <w:rPr>
                <w:lang w:val="en-US"/>
              </w:rPr>
            </w:pPr>
            <w:r w:rsidRPr="00A45A28">
              <w:rPr>
                <w:color w:val="00B050"/>
                <w:lang w:val="en-US"/>
              </w:rPr>
              <w:t>al-badu al-awwalīn al-</w:t>
            </w:r>
            <w:r w:rsidRPr="00A45A28">
              <w:rPr>
                <w:color w:val="00B050"/>
                <w:lang w:val="es-ES_tradnl"/>
              </w:rPr>
              <w:t>ᵊ</w:t>
            </w:r>
            <w:r w:rsidRPr="00A45A28">
              <w:rPr>
                <w:color w:val="00B050"/>
                <w:lang w:val="en-US"/>
              </w:rPr>
              <w:t xml:space="preserve">bduwi – yiǧūn min Sūriyye, al-badu – yiǧūn b-al-xēl, miṯil alḥaz ta-ngūl ngūl-l-u </w:t>
            </w:r>
            <w:r w:rsidRPr="00A45A28">
              <w:rPr>
                <w:color w:val="00B050"/>
              </w:rPr>
              <w:t>ašqiyye, ḥarāmiyye,</w:t>
            </w:r>
            <w:r w:rsidRPr="00A45A28">
              <w:rPr>
                <w:color w:val="00B050"/>
                <w:lang w:val="en-US"/>
              </w:rPr>
              <w:t xml:space="preserve"> al-badu ʕād ygūlūn al-badu, ǧō-na al-badu.</w:t>
            </w:r>
          </w:p>
        </w:tc>
        <w:tc>
          <w:tcPr>
            <w:tcW w:w="4253" w:type="dxa"/>
          </w:tcPr>
          <w:p w14:paraId="25BA3F27" w14:textId="77777777" w:rsidR="00A800EB" w:rsidRPr="00D777C4" w:rsidRDefault="00A800EB" w:rsidP="00763CEC">
            <w:pPr>
              <w:rPr>
                <w:lang w:val="en-US"/>
              </w:rPr>
            </w:pPr>
          </w:p>
        </w:tc>
      </w:tr>
      <w:tr w:rsidR="00A800EB" w:rsidRPr="00D777C4" w14:paraId="6917EE9E" w14:textId="77777777" w:rsidTr="00763CEC">
        <w:tc>
          <w:tcPr>
            <w:tcW w:w="567" w:type="dxa"/>
          </w:tcPr>
          <w:p w14:paraId="538A32DF" w14:textId="77777777" w:rsidR="00A800EB" w:rsidRPr="00D777C4" w:rsidRDefault="00A800EB" w:rsidP="00763CEC">
            <w:pPr>
              <w:rPr>
                <w:lang w:val="en-US"/>
              </w:rPr>
            </w:pPr>
            <w:r w:rsidRPr="00D777C4">
              <w:rPr>
                <w:lang w:val="en-US"/>
              </w:rPr>
              <w:t>5.33</w:t>
            </w:r>
          </w:p>
        </w:tc>
        <w:tc>
          <w:tcPr>
            <w:tcW w:w="4253" w:type="dxa"/>
          </w:tcPr>
          <w:p w14:paraId="77CE64F5" w14:textId="77777777" w:rsidR="00A800EB" w:rsidRPr="00D777C4" w:rsidRDefault="00A800EB" w:rsidP="00763CEC">
            <w:pPr>
              <w:rPr>
                <w:lang w:val="en-US"/>
              </w:rPr>
            </w:pPr>
            <w:r w:rsidRPr="00A45A28">
              <w:rPr>
                <w:color w:val="00B050"/>
                <w:lang w:val="en-US"/>
              </w:rPr>
              <w:t xml:space="preserve">yiǧūn imye xamsīn ᵊzlime b-al-kudaš yiǧūn yāxḏūn qanam-hum ḥalāl-hum, ḥatta banāt-hum, məṣārī-hum, yxaṭfūn-hin w min hāḏa  ʕād iḥne b-ᵊhdāy b-ᵊhdāy minǧamlīn </w:t>
            </w:r>
            <w:r w:rsidRPr="00A45A28">
              <w:rPr>
                <w:color w:val="00B050"/>
              </w:rPr>
              <w:t>ygūl yaʕni ǧāmlīn ᵊb-məṭraḥ, yxāfūn m-al-badu.</w:t>
            </w:r>
          </w:p>
        </w:tc>
        <w:tc>
          <w:tcPr>
            <w:tcW w:w="4253" w:type="dxa"/>
          </w:tcPr>
          <w:p w14:paraId="440403F0" w14:textId="77777777" w:rsidR="00A800EB" w:rsidRPr="00D777C4" w:rsidRDefault="00A800EB" w:rsidP="00763CEC">
            <w:pPr>
              <w:rPr>
                <w:lang w:val="en-US"/>
              </w:rPr>
            </w:pPr>
          </w:p>
        </w:tc>
      </w:tr>
      <w:tr w:rsidR="00A800EB" w:rsidRPr="00D777C4" w14:paraId="7EDD95E1" w14:textId="77777777" w:rsidTr="00763CEC">
        <w:tc>
          <w:tcPr>
            <w:tcW w:w="567" w:type="dxa"/>
          </w:tcPr>
          <w:p w14:paraId="562A1AD5" w14:textId="77777777" w:rsidR="00A800EB" w:rsidRPr="00D777C4" w:rsidRDefault="00A800EB" w:rsidP="00763CEC">
            <w:pPr>
              <w:rPr>
                <w:lang w:val="en-US"/>
              </w:rPr>
            </w:pPr>
            <w:r w:rsidRPr="00D777C4">
              <w:rPr>
                <w:lang w:val="en-US"/>
              </w:rPr>
              <w:t>5.49</w:t>
            </w:r>
          </w:p>
        </w:tc>
        <w:tc>
          <w:tcPr>
            <w:tcW w:w="4253" w:type="dxa"/>
          </w:tcPr>
          <w:p w14:paraId="28544BC0" w14:textId="77777777" w:rsidR="00A800EB" w:rsidRPr="00D777C4" w:rsidRDefault="00A800EB" w:rsidP="00763CEC">
            <w:pPr>
              <w:rPr>
                <w:lang w:val="en-US"/>
              </w:rPr>
            </w:pPr>
            <w:r w:rsidRPr="00A45A28">
              <w:rPr>
                <w:color w:val="00B050"/>
                <w:lang w:val="en-US"/>
              </w:rPr>
              <w:t>awwali ač-čōl, ʕaskariyye mā tḥakim ʕala kull məṭraḥ, amniyyāt māmiš, puluṣiyye māmiš, yiltammūn ta-ngūl: al-yōm iḥna ʕēlit-ne čam wāḥad? imyitēn wāḥad.</w:t>
            </w:r>
          </w:p>
        </w:tc>
        <w:tc>
          <w:tcPr>
            <w:tcW w:w="4253" w:type="dxa"/>
          </w:tcPr>
          <w:p w14:paraId="44EACD95" w14:textId="77777777" w:rsidR="00A800EB" w:rsidRPr="00D777C4" w:rsidRDefault="00A800EB" w:rsidP="00763CEC">
            <w:pPr>
              <w:rPr>
                <w:lang w:val="en-US"/>
              </w:rPr>
            </w:pPr>
          </w:p>
        </w:tc>
      </w:tr>
      <w:tr w:rsidR="00A800EB" w:rsidRPr="00D777C4" w14:paraId="71C46AD0" w14:textId="77777777" w:rsidTr="00763CEC">
        <w:tc>
          <w:tcPr>
            <w:tcW w:w="567" w:type="dxa"/>
          </w:tcPr>
          <w:p w14:paraId="15CBE741" w14:textId="77777777" w:rsidR="00A800EB" w:rsidRPr="00D777C4" w:rsidRDefault="00A800EB" w:rsidP="00763CEC">
            <w:pPr>
              <w:rPr>
                <w:lang w:val="en-US"/>
              </w:rPr>
            </w:pPr>
            <w:r w:rsidRPr="00D777C4">
              <w:rPr>
                <w:lang w:val="en-US"/>
              </w:rPr>
              <w:t>5.58</w:t>
            </w:r>
          </w:p>
        </w:tc>
        <w:tc>
          <w:tcPr>
            <w:tcW w:w="4253" w:type="dxa"/>
          </w:tcPr>
          <w:p w14:paraId="4A736EAC" w14:textId="77777777" w:rsidR="00A800EB" w:rsidRPr="00A45A28" w:rsidRDefault="00A800EB" w:rsidP="00763CEC">
            <w:pPr>
              <w:rPr>
                <w:color w:val="00B050"/>
                <w:lang w:val="en-US" w:bidi="he-IL"/>
              </w:rPr>
            </w:pPr>
            <w:r w:rsidRPr="00A45A28">
              <w:rPr>
                <w:color w:val="00B050"/>
                <w:lang w:val="en-US"/>
              </w:rPr>
              <w:t xml:space="preserve">b-al-lēl kull-ne wāḥad … b-al-lēl nuwāṭīr šī, nuwāṭīr, bekčiyye, yinṭurūn ʕa-l-gabīle. l-aṣ-ṣubuḥ yḏ̣allūn ǧāʕdīn ʕala slāḥ al-awwali aw sēf aw at-tfunga čād-ha </w:t>
            </w:r>
            <w:r w:rsidRPr="00A45A28">
              <w:rPr>
                <w:color w:val="00B050"/>
              </w:rPr>
              <w:t>ṭālʕe</w:t>
            </w:r>
            <w:r w:rsidRPr="00A45A28">
              <w:rPr>
                <w:color w:val="00B050"/>
                <w:lang w:val="en-US"/>
              </w:rPr>
              <w:t>. aw al-muwāse yigafūn l-aṣ-ṣubuḥ.</w:t>
            </w:r>
          </w:p>
        </w:tc>
        <w:tc>
          <w:tcPr>
            <w:tcW w:w="4253" w:type="dxa"/>
          </w:tcPr>
          <w:p w14:paraId="49698FF4" w14:textId="77777777" w:rsidR="00A800EB" w:rsidRPr="00D777C4" w:rsidRDefault="00A800EB" w:rsidP="00763CEC">
            <w:pPr>
              <w:rPr>
                <w:lang w:val="en-US"/>
              </w:rPr>
            </w:pPr>
          </w:p>
        </w:tc>
      </w:tr>
      <w:tr w:rsidR="00A800EB" w:rsidRPr="00D777C4" w14:paraId="13F6DCF3" w14:textId="77777777" w:rsidTr="00763CEC">
        <w:tc>
          <w:tcPr>
            <w:tcW w:w="567" w:type="dxa"/>
          </w:tcPr>
          <w:p w14:paraId="1742B257" w14:textId="77777777" w:rsidR="00A800EB" w:rsidRPr="00D777C4" w:rsidRDefault="00A800EB" w:rsidP="00763CEC">
            <w:pPr>
              <w:rPr>
                <w:lang w:val="en-US"/>
              </w:rPr>
            </w:pPr>
            <w:r w:rsidRPr="00D777C4">
              <w:rPr>
                <w:lang w:val="en-US"/>
              </w:rPr>
              <w:t>6.11</w:t>
            </w:r>
          </w:p>
        </w:tc>
        <w:tc>
          <w:tcPr>
            <w:tcW w:w="4253" w:type="dxa"/>
          </w:tcPr>
          <w:p w14:paraId="74C061FC" w14:textId="77777777" w:rsidR="00A800EB" w:rsidRPr="00D777C4" w:rsidRDefault="00A800EB" w:rsidP="00763CEC">
            <w:pPr>
              <w:rPr>
                <w:lang w:val="en-US"/>
              </w:rPr>
            </w:pPr>
            <w:r w:rsidRPr="00A45A28">
              <w:rPr>
                <w:color w:val="00B050"/>
                <w:lang w:val="en-US"/>
              </w:rPr>
              <w:t xml:space="preserve">ʕa-l-ᵊblād hāḏa kull-u – yunṭurūn-u – ʕa-l-ᵊblād hāḏa kull-u Ḥarrān, </w:t>
            </w:r>
            <w:r w:rsidRPr="00A45A28">
              <w:rPr>
                <w:color w:val="00B050"/>
              </w:rPr>
              <w:t xml:space="preserve">ad-dawle ḥāṭṭa bekči wāḥad – bekči wāḥad qēr mā ysāwi </w:t>
            </w:r>
            <w:r w:rsidRPr="00A45A28">
              <w:rPr>
                <w:color w:val="00B050"/>
                <w:lang w:val="en-US"/>
              </w:rPr>
              <w:t>šī –  lā ʕaskar šī lā puluṣ šī, al-bekči haḏāk huwwa ḥākim ʕa-l-bölge ḏiyye. huwwa ʕaskarīt-he huwwa puluṣ-ha – amma l-gabāyil hiyye tunṭur ḥāl-he.</w:t>
            </w:r>
          </w:p>
        </w:tc>
        <w:tc>
          <w:tcPr>
            <w:tcW w:w="4253" w:type="dxa"/>
          </w:tcPr>
          <w:p w14:paraId="137BEB19" w14:textId="77777777" w:rsidR="00A800EB" w:rsidRPr="00D777C4" w:rsidRDefault="00A800EB" w:rsidP="00763CEC">
            <w:pPr>
              <w:rPr>
                <w:lang w:val="en-US"/>
              </w:rPr>
            </w:pPr>
          </w:p>
        </w:tc>
      </w:tr>
      <w:tr w:rsidR="00A800EB" w:rsidRPr="003E6842" w14:paraId="0C05D900" w14:textId="77777777" w:rsidTr="00763CEC">
        <w:tc>
          <w:tcPr>
            <w:tcW w:w="567" w:type="dxa"/>
          </w:tcPr>
          <w:p w14:paraId="008718F8" w14:textId="77777777" w:rsidR="00A800EB" w:rsidRPr="00D777C4" w:rsidRDefault="00A800EB" w:rsidP="00763CEC">
            <w:pPr>
              <w:rPr>
                <w:lang w:val="en-US"/>
              </w:rPr>
            </w:pPr>
            <w:r w:rsidRPr="00D777C4">
              <w:rPr>
                <w:lang w:val="en-US"/>
              </w:rPr>
              <w:t>6.29</w:t>
            </w:r>
          </w:p>
        </w:tc>
        <w:tc>
          <w:tcPr>
            <w:tcW w:w="4253" w:type="dxa"/>
          </w:tcPr>
          <w:p w14:paraId="59D58888" w14:textId="77777777" w:rsidR="00A800EB" w:rsidRPr="00D777C4" w:rsidRDefault="00A800EB" w:rsidP="00763CEC">
            <w:pPr>
              <w:rPr>
                <w:lang w:val="es-ES_tradnl"/>
              </w:rPr>
            </w:pPr>
            <w:r w:rsidRPr="005D5928">
              <w:rPr>
                <w:color w:val="00B050"/>
                <w:lang w:val="en-US"/>
              </w:rPr>
              <w:t xml:space="preserve">al-gabāyil hiyye tunṭur ḥāl-he, hiyye l-ʕašīre hiyye tlumm ḥāl-he, hiyye tunṭur ḥāl-he w hiyye ttisallaḥ b-sēf-he w tfungut-he w-ᵊhnīt-he tgūm tḥafiḏ̣ </w:t>
            </w:r>
            <w:r w:rsidRPr="005D5928">
              <w:rPr>
                <w:color w:val="00B050"/>
                <w:lang w:val="es-ES_tradnl"/>
              </w:rPr>
              <w:t>ḥāl-he ma…. m-al-qazu – al-qazu iḥna nsammī-hum m-al-qazu, m-al-badu al-qazu yiǧūn yiqṣibūn-hum</w:t>
            </w:r>
          </w:p>
        </w:tc>
        <w:tc>
          <w:tcPr>
            <w:tcW w:w="4253" w:type="dxa"/>
          </w:tcPr>
          <w:p w14:paraId="6FE3AA36" w14:textId="77777777" w:rsidR="00A800EB" w:rsidRPr="00D777C4" w:rsidRDefault="00A800EB" w:rsidP="00763CEC">
            <w:pPr>
              <w:rPr>
                <w:lang w:val="es-ES_tradnl"/>
              </w:rPr>
            </w:pPr>
          </w:p>
        </w:tc>
      </w:tr>
      <w:tr w:rsidR="00A800EB" w:rsidRPr="00D777C4" w14:paraId="56156028" w14:textId="77777777" w:rsidTr="00763CEC">
        <w:tc>
          <w:tcPr>
            <w:tcW w:w="567" w:type="dxa"/>
          </w:tcPr>
          <w:p w14:paraId="57628062" w14:textId="77777777" w:rsidR="00A800EB" w:rsidRPr="00D777C4" w:rsidRDefault="00A800EB" w:rsidP="00763CEC">
            <w:pPr>
              <w:rPr>
                <w:lang w:val="en-US"/>
              </w:rPr>
            </w:pPr>
            <w:r w:rsidRPr="00D777C4">
              <w:rPr>
                <w:lang w:val="en-US"/>
              </w:rPr>
              <w:lastRenderedPageBreak/>
              <w:t>6.42</w:t>
            </w:r>
          </w:p>
        </w:tc>
        <w:tc>
          <w:tcPr>
            <w:tcW w:w="4253" w:type="dxa"/>
          </w:tcPr>
          <w:p w14:paraId="78E40FF5" w14:textId="77777777" w:rsidR="00A800EB" w:rsidRPr="00D777C4" w:rsidRDefault="00A800EB" w:rsidP="00763CEC">
            <w:pPr>
              <w:rPr>
                <w:lang w:val="en-US"/>
              </w:rPr>
            </w:pPr>
            <w:r w:rsidRPr="005D5928">
              <w:rPr>
                <w:color w:val="00B050"/>
                <w:lang w:val="en-US"/>
              </w:rPr>
              <w:t xml:space="preserve">al-qazu, maʕnāt-u yiǧūn ysāwūn tallān yaʕni tallān, yaġlamama, yiǧi ʕa-ǧ-ǧarye, yiǧbis-he, yāxuḏ qanam-he, yāxuḏ ḥalāl-he, yāxuḏ məṣārī-he w </w:t>
            </w:r>
            <w:r w:rsidRPr="005D5928">
              <w:rPr>
                <w:color w:val="00B050"/>
              </w:rPr>
              <w:t>yuktul az-zilum yiḏbaḥūn</w:t>
            </w:r>
            <w:r w:rsidRPr="005D5928">
              <w:rPr>
                <w:color w:val="00B050"/>
                <w:lang w:val="en-US"/>
              </w:rPr>
              <w:t xml:space="preserve">-hum yāxuḏ-hum ḥatta banāt-hum yiḏbahūn-hun, ī, al yihnūn-u yiḏbaḥūn-u. </w:t>
            </w:r>
          </w:p>
        </w:tc>
        <w:tc>
          <w:tcPr>
            <w:tcW w:w="4253" w:type="dxa"/>
          </w:tcPr>
          <w:p w14:paraId="60451A78" w14:textId="77777777" w:rsidR="00A800EB" w:rsidRPr="00D777C4" w:rsidRDefault="00A800EB" w:rsidP="00763CEC">
            <w:pPr>
              <w:rPr>
                <w:lang w:val="en-US"/>
              </w:rPr>
            </w:pPr>
            <w:r>
              <w:rPr>
                <w:lang w:val="en-US"/>
              </w:rPr>
              <w:t>tallān = talan, yağma</w:t>
            </w:r>
          </w:p>
        </w:tc>
      </w:tr>
      <w:tr w:rsidR="00A800EB" w:rsidRPr="00D777C4" w14:paraId="1026E917" w14:textId="77777777" w:rsidTr="00763CEC">
        <w:tc>
          <w:tcPr>
            <w:tcW w:w="567" w:type="dxa"/>
          </w:tcPr>
          <w:p w14:paraId="0D16D452" w14:textId="77777777" w:rsidR="00A800EB" w:rsidRPr="00D777C4" w:rsidRDefault="00A800EB" w:rsidP="00763CEC">
            <w:pPr>
              <w:rPr>
                <w:lang w:val="en-US"/>
              </w:rPr>
            </w:pPr>
            <w:r w:rsidRPr="00D777C4">
              <w:rPr>
                <w:lang w:val="en-US"/>
              </w:rPr>
              <w:t>7.02</w:t>
            </w:r>
          </w:p>
        </w:tc>
        <w:tc>
          <w:tcPr>
            <w:tcW w:w="4253" w:type="dxa"/>
          </w:tcPr>
          <w:p w14:paraId="3FDC15F2" w14:textId="77777777" w:rsidR="00A800EB" w:rsidRPr="00D777C4" w:rsidRDefault="00A800EB" w:rsidP="00763CEC">
            <w:pPr>
              <w:rPr>
                <w:lang w:val="en-US"/>
              </w:rPr>
            </w:pPr>
            <w:r w:rsidRPr="005D5928">
              <w:rPr>
                <w:color w:val="00B050"/>
                <w:lang w:val="en-US"/>
              </w:rPr>
              <w:t>b-al-lēl yiǧūn bēt wāḥad yiǧūn yilgūn yiḏbaḥūn-u huwwa w ʕēlt-u, yāxuḏ bint-u w baʕdēn zād iǧābənda yāxuḏ qanam-u, yāxuḏ ḥalāl-u, yāxuḏ məṣārī-yu w yrūḥ mā yxāfūn Aḷḷa. huwwa badu, ʕrubi ǧahīl yā, ǧahīliyye dönemi, yaʕni ngūl…ǧuhale – ǧahīliyye</w:t>
            </w:r>
          </w:p>
        </w:tc>
        <w:tc>
          <w:tcPr>
            <w:tcW w:w="4253" w:type="dxa"/>
          </w:tcPr>
          <w:p w14:paraId="7942BBAE" w14:textId="77777777" w:rsidR="00A800EB" w:rsidRPr="00D777C4" w:rsidRDefault="00A800EB" w:rsidP="00763CEC">
            <w:pPr>
              <w:rPr>
                <w:lang w:val="en-US"/>
              </w:rPr>
            </w:pPr>
            <w:r>
              <w:rPr>
                <w:lang w:val="en-US"/>
              </w:rPr>
              <w:t>icabinda</w:t>
            </w:r>
          </w:p>
        </w:tc>
      </w:tr>
      <w:tr w:rsidR="00A800EB" w:rsidRPr="00D777C4" w14:paraId="3755E2B8" w14:textId="77777777" w:rsidTr="00763CEC">
        <w:tc>
          <w:tcPr>
            <w:tcW w:w="567" w:type="dxa"/>
          </w:tcPr>
          <w:p w14:paraId="3FC8D9F8" w14:textId="77777777" w:rsidR="00A800EB" w:rsidRPr="00D777C4" w:rsidRDefault="00A800EB" w:rsidP="00763CEC">
            <w:pPr>
              <w:rPr>
                <w:lang w:val="en-US"/>
              </w:rPr>
            </w:pPr>
            <w:r w:rsidRPr="00D777C4">
              <w:rPr>
                <w:lang w:val="en-US"/>
              </w:rPr>
              <w:t>7.14</w:t>
            </w:r>
          </w:p>
        </w:tc>
        <w:tc>
          <w:tcPr>
            <w:tcW w:w="4253" w:type="dxa"/>
          </w:tcPr>
          <w:p w14:paraId="175EC4EE" w14:textId="77777777" w:rsidR="00A800EB" w:rsidRPr="00D777C4" w:rsidRDefault="00A800EB" w:rsidP="00763CEC">
            <w:pPr>
              <w:rPr>
                <w:lang w:val="en-US"/>
              </w:rPr>
            </w:pPr>
            <w:bookmarkStart w:id="64" w:name="_Hlk132716143"/>
            <w:r w:rsidRPr="005D5928">
              <w:rPr>
                <w:color w:val="00B050"/>
                <w:lang w:val="en-US"/>
              </w:rPr>
              <w:t xml:space="preserve">čalḥaz </w:t>
            </w:r>
            <w:bookmarkEnd w:id="64"/>
            <w:r w:rsidRPr="005D5928">
              <w:rPr>
                <w:color w:val="00B050"/>
                <w:lang w:val="en-US"/>
              </w:rPr>
              <w:t xml:space="preserve">sōlafit mesela ʕala… ʕa-l-Armaniyye, ʕa-l-Armaniyye: awwali, al-midīne, al-balad, ṯalṯ aqsām šīy, al-balad: šī Yahūd, šī Armaniyye w šī Islām, ṯalāṯe, kull-min luwwa maḥalle. </w:t>
            </w:r>
          </w:p>
        </w:tc>
        <w:tc>
          <w:tcPr>
            <w:tcW w:w="4253" w:type="dxa"/>
          </w:tcPr>
          <w:p w14:paraId="29B59D07" w14:textId="77777777" w:rsidR="00A800EB" w:rsidRPr="00D777C4" w:rsidRDefault="00A800EB" w:rsidP="00763CEC">
            <w:pPr>
              <w:rPr>
                <w:lang w:val="en-US"/>
              </w:rPr>
            </w:pPr>
            <w:r>
              <w:rPr>
                <w:lang w:val="en-US"/>
              </w:rPr>
              <w:t xml:space="preserve">čalḥaz biraz önce, demin </w:t>
            </w:r>
          </w:p>
        </w:tc>
      </w:tr>
      <w:tr w:rsidR="00A800EB" w:rsidRPr="00D777C4" w14:paraId="4DDEFE6B" w14:textId="77777777" w:rsidTr="00763CEC">
        <w:tc>
          <w:tcPr>
            <w:tcW w:w="567" w:type="dxa"/>
          </w:tcPr>
          <w:p w14:paraId="74E78A20" w14:textId="77777777" w:rsidR="00A800EB" w:rsidRPr="00D777C4" w:rsidRDefault="00A800EB" w:rsidP="00763CEC">
            <w:pPr>
              <w:rPr>
                <w:lang w:val="en-US"/>
              </w:rPr>
            </w:pPr>
            <w:r w:rsidRPr="00D777C4">
              <w:rPr>
                <w:lang w:val="en-US"/>
              </w:rPr>
              <w:t>7.35</w:t>
            </w:r>
          </w:p>
        </w:tc>
        <w:tc>
          <w:tcPr>
            <w:tcW w:w="4253" w:type="dxa"/>
          </w:tcPr>
          <w:p w14:paraId="71AAF34B" w14:textId="77777777" w:rsidR="00A800EB" w:rsidRPr="005D5928" w:rsidRDefault="00A800EB" w:rsidP="00763CEC">
            <w:pPr>
              <w:rPr>
                <w:color w:val="00B050"/>
              </w:rPr>
            </w:pPr>
            <w:r w:rsidRPr="005D5928">
              <w:rPr>
                <w:color w:val="00B050"/>
                <w:lang w:val="en-US"/>
              </w:rPr>
              <w:t xml:space="preserve">hināk ǧāʕdīn, </w:t>
            </w:r>
            <w:bookmarkStart w:id="65" w:name="_Hlk132922162"/>
            <w:r w:rsidRPr="005D5928">
              <w:rPr>
                <w:color w:val="00B050"/>
                <w:lang w:val="en-US"/>
              </w:rPr>
              <w:t>maḥḥad yikāwin ḥade</w:t>
            </w:r>
            <w:bookmarkEnd w:id="65"/>
            <w:r w:rsidRPr="005D5928">
              <w:rPr>
                <w:color w:val="00B050"/>
                <w:lang w:val="en-US"/>
              </w:rPr>
              <w:t xml:space="preserve">, maḥḥad ᵊhniyye, </w:t>
            </w:r>
            <w:r w:rsidRPr="005D5928">
              <w:rPr>
                <w:color w:val="00B050"/>
              </w:rPr>
              <w:t>hā yōm-in ṣār al-ḥarib, al-ḥarib, ḏāk al-wakit, b-ad-dōġe hināk, haḏōle hēne māmin ṣōrun, lā Armani wa-lā Yahūd māmin ṣōrun hēne.</w:t>
            </w:r>
          </w:p>
        </w:tc>
        <w:tc>
          <w:tcPr>
            <w:tcW w:w="4253" w:type="dxa"/>
          </w:tcPr>
          <w:p w14:paraId="4644863F" w14:textId="77777777" w:rsidR="00A800EB" w:rsidRPr="00D777C4" w:rsidRDefault="00A800EB" w:rsidP="00763CEC">
            <w:pPr>
              <w:rPr>
                <w:lang w:val="en-US"/>
              </w:rPr>
            </w:pPr>
            <w:r w:rsidRPr="00D777C4">
              <w:t>d</w:t>
            </w:r>
            <w:r>
              <w:t>ōġe doǧu</w:t>
            </w:r>
          </w:p>
        </w:tc>
      </w:tr>
      <w:tr w:rsidR="00A800EB" w:rsidRPr="00D777C4" w14:paraId="45730477" w14:textId="77777777" w:rsidTr="00763CEC">
        <w:tc>
          <w:tcPr>
            <w:tcW w:w="567" w:type="dxa"/>
          </w:tcPr>
          <w:p w14:paraId="7ED33F69" w14:textId="77777777" w:rsidR="00A800EB" w:rsidRPr="00D777C4" w:rsidRDefault="00A800EB" w:rsidP="00763CEC">
            <w:pPr>
              <w:rPr>
                <w:lang w:val="en-US"/>
              </w:rPr>
            </w:pPr>
            <w:r w:rsidRPr="00D777C4">
              <w:rPr>
                <w:lang w:val="en-US"/>
              </w:rPr>
              <w:t>7.52</w:t>
            </w:r>
          </w:p>
        </w:tc>
        <w:tc>
          <w:tcPr>
            <w:tcW w:w="4253" w:type="dxa"/>
          </w:tcPr>
          <w:p w14:paraId="0934989B" w14:textId="77777777" w:rsidR="00A800EB" w:rsidRPr="00D777C4" w:rsidRDefault="00A800EB" w:rsidP="00763CEC">
            <w:pPr>
              <w:rPr>
                <w:lang w:val="en-US"/>
              </w:rPr>
            </w:pPr>
            <w:r w:rsidRPr="005D5928">
              <w:rPr>
                <w:color w:val="00B050"/>
                <w:lang w:val="en-US"/>
              </w:rPr>
              <w:t xml:space="preserve">al-mille baʕaḏ̣-ha trūḥ w tiǧi, ytiǧawwazūn yāxḏūn yunṭūn baʕaḏ̣-hum, yaʕni bēnāt-hum zēn. </w:t>
            </w:r>
            <w:r w:rsidRPr="005D5928">
              <w:rPr>
                <w:color w:val="00B050"/>
              </w:rPr>
              <w:t>b-ad-dōġa qādi al-Armaniyye hināk čiṯīrīn, hināk gāmaw yuḏ̣rubūn aslām.</w:t>
            </w:r>
          </w:p>
        </w:tc>
        <w:tc>
          <w:tcPr>
            <w:tcW w:w="4253" w:type="dxa"/>
          </w:tcPr>
          <w:p w14:paraId="41CF36B8" w14:textId="77777777" w:rsidR="00A800EB" w:rsidRPr="00D777C4" w:rsidRDefault="00A800EB" w:rsidP="00763CEC">
            <w:pPr>
              <w:rPr>
                <w:lang w:val="en-US"/>
              </w:rPr>
            </w:pPr>
          </w:p>
        </w:tc>
      </w:tr>
      <w:tr w:rsidR="00A800EB" w:rsidRPr="00D777C4" w14:paraId="0BC69D05" w14:textId="77777777" w:rsidTr="00763CEC">
        <w:tc>
          <w:tcPr>
            <w:tcW w:w="567" w:type="dxa"/>
          </w:tcPr>
          <w:p w14:paraId="687F17FA" w14:textId="77777777" w:rsidR="00A800EB" w:rsidRPr="00D777C4" w:rsidRDefault="00A800EB" w:rsidP="00763CEC">
            <w:pPr>
              <w:rPr>
                <w:lang w:val="en-US"/>
              </w:rPr>
            </w:pPr>
            <w:r w:rsidRPr="00D777C4">
              <w:rPr>
                <w:lang w:val="en-US"/>
              </w:rPr>
              <w:t>8.07</w:t>
            </w:r>
          </w:p>
        </w:tc>
        <w:tc>
          <w:tcPr>
            <w:tcW w:w="4253" w:type="dxa"/>
          </w:tcPr>
          <w:p w14:paraId="6EC7CE59" w14:textId="77777777" w:rsidR="00A800EB" w:rsidRPr="00D777C4" w:rsidRDefault="00A800EB" w:rsidP="00763CEC">
            <w:pPr>
              <w:rPr>
                <w:lang w:val="en-US"/>
              </w:rPr>
            </w:pPr>
            <w:r w:rsidRPr="005D5928">
              <w:rPr>
                <w:color w:val="00B050"/>
                <w:lang w:val="en-US"/>
              </w:rPr>
              <w:t xml:space="preserve">hā! yōm-in ḥikam At… Atatürk ḥikam ʕa-l-bölge, al-mille min gadd-ma ǧarrat min-hum – </w:t>
            </w:r>
            <w:r w:rsidRPr="005D5928">
              <w:rPr>
                <w:color w:val="00B050"/>
              </w:rPr>
              <w:t>glūb-ha ʕalgāne</w:t>
            </w:r>
            <w:r w:rsidRPr="005D5928">
              <w:rPr>
                <w:color w:val="00B050"/>
                <w:lang w:val="en-US"/>
              </w:rPr>
              <w:t xml:space="preserve"> </w:t>
            </w:r>
            <w:r w:rsidRPr="005D5928">
              <w:rPr>
                <w:color w:val="00B050"/>
              </w:rPr>
              <w:t>– glūb-ha ʕalgāne</w:t>
            </w:r>
            <w:r w:rsidRPr="005D5928">
              <w:rPr>
                <w:color w:val="00B050"/>
                <w:lang w:val="en-US"/>
              </w:rPr>
              <w:t xml:space="preserve">, gāmat, </w:t>
            </w:r>
            <w:r w:rsidRPr="005D5928">
              <w:rPr>
                <w:color w:val="00B050"/>
              </w:rPr>
              <w:t>ʕaskariyye</w:t>
            </w:r>
            <w:r w:rsidRPr="005D5928">
              <w:rPr>
                <w:color w:val="00B050"/>
                <w:lang w:val="en-US"/>
              </w:rPr>
              <w:t xml:space="preserve"> māmin al-mille gāmat gabbat ʕala al-Armaniyye w gāmat ᵊthiǧǧ-hum min qādi. </w:t>
            </w:r>
          </w:p>
        </w:tc>
        <w:tc>
          <w:tcPr>
            <w:tcW w:w="4253" w:type="dxa"/>
          </w:tcPr>
          <w:p w14:paraId="02442831" w14:textId="77777777" w:rsidR="00A800EB" w:rsidRPr="00D777C4" w:rsidRDefault="00A800EB" w:rsidP="00763CEC">
            <w:pPr>
              <w:rPr>
                <w:lang w:val="en-US"/>
              </w:rPr>
            </w:pPr>
          </w:p>
        </w:tc>
      </w:tr>
      <w:tr w:rsidR="00A800EB" w:rsidRPr="00D777C4" w14:paraId="656895F3" w14:textId="77777777" w:rsidTr="00763CEC">
        <w:tc>
          <w:tcPr>
            <w:tcW w:w="567" w:type="dxa"/>
          </w:tcPr>
          <w:p w14:paraId="5D828BA7" w14:textId="77777777" w:rsidR="00A800EB" w:rsidRPr="00D777C4" w:rsidRDefault="00A800EB" w:rsidP="00763CEC">
            <w:pPr>
              <w:rPr>
                <w:lang w:val="en-US"/>
              </w:rPr>
            </w:pPr>
            <w:r w:rsidRPr="00D777C4">
              <w:rPr>
                <w:lang w:val="en-US"/>
              </w:rPr>
              <w:t>8.21</w:t>
            </w:r>
          </w:p>
        </w:tc>
        <w:tc>
          <w:tcPr>
            <w:tcW w:w="4253" w:type="dxa"/>
          </w:tcPr>
          <w:p w14:paraId="74347766" w14:textId="77777777" w:rsidR="00A800EB" w:rsidRPr="005D5928" w:rsidRDefault="00A800EB" w:rsidP="00763CEC">
            <w:pPr>
              <w:rPr>
                <w:color w:val="00B050"/>
                <w:lang w:val="en-US"/>
              </w:rPr>
            </w:pPr>
            <w:r w:rsidRPr="005D5928">
              <w:rPr>
                <w:color w:val="00B050"/>
                <w:lang w:val="en-US"/>
              </w:rPr>
              <w:t xml:space="preserve">al… al-Armaniyye ʕādēne mā yǧārib ʕa-r-Rūs, ar-Rūs mā tigbal-u – ǧī lē ǧāy – ǧī lē ǧāy, al-mille qaččōt kaččat-hum ʕādēne. ad-dawle mā </w:t>
            </w:r>
            <w:bookmarkStart w:id="66" w:name="_Hlk132716154"/>
            <w:r w:rsidRPr="005D5928">
              <w:rPr>
                <w:color w:val="00B050"/>
                <w:lang w:val="en-US"/>
              </w:rPr>
              <w:t xml:space="preserve">kaččat-hum </w:t>
            </w:r>
            <w:bookmarkEnd w:id="66"/>
            <w:r w:rsidRPr="005D5928">
              <w:rPr>
                <w:color w:val="00B050"/>
                <w:lang w:val="en-US"/>
              </w:rPr>
              <w:t>al-</w:t>
            </w:r>
            <w:r w:rsidRPr="005D5928">
              <w:rPr>
                <w:color w:val="00B050"/>
              </w:rPr>
              <w:t>mille kaččat-hum,</w:t>
            </w:r>
            <w:r w:rsidRPr="005D5928">
              <w:rPr>
                <w:color w:val="00B050"/>
                <w:lang w:val="en-US"/>
              </w:rPr>
              <w:t xml:space="preserve"> gālat, gālū-l-hum iḥna mā niḏbaḥ-kum xaṭiyye, amma rūḥu min hēne! rūḥu min hēne tā mā niḏbaḥ-kum.</w:t>
            </w:r>
          </w:p>
        </w:tc>
        <w:tc>
          <w:tcPr>
            <w:tcW w:w="4253" w:type="dxa"/>
          </w:tcPr>
          <w:p w14:paraId="1BD56AA2" w14:textId="77777777" w:rsidR="00A800EB" w:rsidRPr="00D777C4" w:rsidRDefault="00A800EB" w:rsidP="00763CEC">
            <w:pPr>
              <w:rPr>
                <w:lang w:val="en-US"/>
              </w:rPr>
            </w:pPr>
          </w:p>
        </w:tc>
      </w:tr>
      <w:tr w:rsidR="00A800EB" w:rsidRPr="00D777C4" w14:paraId="640A3357" w14:textId="77777777" w:rsidTr="00763CEC">
        <w:tc>
          <w:tcPr>
            <w:tcW w:w="567" w:type="dxa"/>
          </w:tcPr>
          <w:p w14:paraId="784D87F4" w14:textId="77777777" w:rsidR="00A800EB" w:rsidRPr="00D777C4" w:rsidRDefault="00A800EB" w:rsidP="00763CEC">
            <w:pPr>
              <w:rPr>
                <w:lang w:val="en-US"/>
              </w:rPr>
            </w:pPr>
            <w:r w:rsidRPr="00D777C4">
              <w:rPr>
                <w:lang w:val="en-US"/>
              </w:rPr>
              <w:t>8.37</w:t>
            </w:r>
          </w:p>
        </w:tc>
        <w:tc>
          <w:tcPr>
            <w:tcW w:w="4253" w:type="dxa"/>
          </w:tcPr>
          <w:p w14:paraId="5165A56F" w14:textId="77777777" w:rsidR="00A800EB" w:rsidRPr="00D777C4" w:rsidRDefault="00A800EB" w:rsidP="00763CEC">
            <w:pPr>
              <w:rPr>
                <w:lang w:val="en-US"/>
              </w:rPr>
            </w:pPr>
            <w:r w:rsidRPr="005D5928">
              <w:rPr>
                <w:color w:val="00B050"/>
                <w:lang w:val="en-US"/>
              </w:rPr>
              <w:t>ǧaw ʕādēne fātu min hēne m-al-midīne, al b-al-midīne zād šālaw ᵊbsagit-hum. l-alḥaz hēne šī ʕid-na Armaniyye, mawǧūdīn ᵊb-Qōran šī wāḥad, ḏ̣all qādi minhazim wēlād-in ziġīr, ḏ̣āll min ʕēlt-u w-iḥna ahal aǧ-ǧarye xaḏō-´ rabbō-´ w huwwa Armani.</w:t>
            </w:r>
          </w:p>
        </w:tc>
        <w:tc>
          <w:tcPr>
            <w:tcW w:w="4253" w:type="dxa"/>
          </w:tcPr>
          <w:p w14:paraId="43886EA9" w14:textId="77777777" w:rsidR="00A800EB" w:rsidRPr="00D777C4" w:rsidRDefault="00A800EB" w:rsidP="00763CEC">
            <w:pPr>
              <w:rPr>
                <w:lang w:val="en-US"/>
              </w:rPr>
            </w:pPr>
          </w:p>
        </w:tc>
      </w:tr>
      <w:tr w:rsidR="00A800EB" w:rsidRPr="00D777C4" w14:paraId="175D1718" w14:textId="77777777" w:rsidTr="00763CEC">
        <w:tc>
          <w:tcPr>
            <w:tcW w:w="567" w:type="dxa"/>
          </w:tcPr>
          <w:p w14:paraId="76608AA9" w14:textId="77777777" w:rsidR="00A800EB" w:rsidRPr="00D777C4" w:rsidRDefault="00A800EB" w:rsidP="00763CEC">
            <w:pPr>
              <w:rPr>
                <w:lang w:val="en-US"/>
              </w:rPr>
            </w:pPr>
            <w:r w:rsidRPr="00D777C4">
              <w:rPr>
                <w:lang w:val="en-US"/>
              </w:rPr>
              <w:t>8.56</w:t>
            </w:r>
          </w:p>
        </w:tc>
        <w:tc>
          <w:tcPr>
            <w:tcW w:w="4253" w:type="dxa"/>
          </w:tcPr>
          <w:p w14:paraId="70B47179" w14:textId="77777777" w:rsidR="00A800EB" w:rsidRPr="00D777C4" w:rsidRDefault="00A800EB" w:rsidP="00763CEC">
            <w:pPr>
              <w:rPr>
                <w:lang w:val="en-US"/>
              </w:rPr>
            </w:pPr>
            <w:r>
              <w:rPr>
                <w:lang w:val="en-US"/>
              </w:rPr>
              <w:t xml:space="preserve">– </w:t>
            </w:r>
            <w:r w:rsidRPr="005D5928">
              <w:rPr>
                <w:color w:val="00B050"/>
                <w:lang w:val="en-US"/>
              </w:rPr>
              <w:t xml:space="preserve">ǧawwazō-´ – ǧawwazō-´ w əslam, ṣār mislim w </w:t>
            </w:r>
            <w:r w:rsidRPr="005D5928">
              <w:rPr>
                <w:color w:val="00B050"/>
              </w:rPr>
              <w:t>lāḥiǧ</w:t>
            </w:r>
            <w:r w:rsidRPr="005D5928">
              <w:rPr>
                <w:color w:val="00B050"/>
                <w:lang w:val="en-US"/>
              </w:rPr>
              <w:t xml:space="preserve"> </w:t>
            </w:r>
            <w:r w:rsidRPr="005D5928">
              <w:rPr>
                <w:color w:val="00B050"/>
              </w:rPr>
              <w:t>w</w:t>
            </w:r>
            <w:r w:rsidRPr="005D5928">
              <w:rPr>
                <w:color w:val="00B050"/>
              </w:rPr>
              <w:softHyphen/>
            </w:r>
            <w:r w:rsidRPr="005D5928">
              <w:rPr>
                <w:color w:val="00B050"/>
              </w:rPr>
              <w:softHyphen/>
              <w:t>ēlād-u,</w:t>
            </w:r>
            <w:r w:rsidRPr="005D5928">
              <w:rPr>
                <w:color w:val="00B050"/>
                <w:lang w:val="en-US"/>
              </w:rPr>
              <w:t xml:space="preserve"> walād </w:t>
            </w:r>
            <w:r w:rsidRPr="005D5928">
              <w:rPr>
                <w:color w:val="00B050"/>
              </w:rPr>
              <w:t>w</w:t>
            </w:r>
            <w:r w:rsidRPr="005D5928">
              <w:rPr>
                <w:color w:val="00B050"/>
              </w:rPr>
              <w:softHyphen/>
              <w:t>ēlād-u</w:t>
            </w:r>
            <w:r w:rsidRPr="005D5928">
              <w:rPr>
                <w:color w:val="00B050"/>
                <w:lang w:val="en-US"/>
              </w:rPr>
              <w:t xml:space="preserve"> hēne </w:t>
            </w:r>
            <w:r w:rsidRPr="005D5928">
              <w:rPr>
                <w:color w:val="00B050"/>
                <w:lang w:val="en-US"/>
              </w:rPr>
              <w:lastRenderedPageBreak/>
              <w:t xml:space="preserve">misilmīn miṯil-ne maḥḥad yḥāčī-hum – abad! </w:t>
            </w:r>
            <w:r>
              <w:rPr>
                <w:lang w:val="en-US"/>
              </w:rPr>
              <w:t>–</w:t>
            </w:r>
          </w:p>
        </w:tc>
        <w:tc>
          <w:tcPr>
            <w:tcW w:w="4253" w:type="dxa"/>
          </w:tcPr>
          <w:p w14:paraId="5572275E" w14:textId="77777777" w:rsidR="00A800EB" w:rsidRPr="00D777C4" w:rsidRDefault="00A800EB" w:rsidP="00763CEC">
            <w:pPr>
              <w:rPr>
                <w:lang w:val="en-US"/>
              </w:rPr>
            </w:pPr>
          </w:p>
        </w:tc>
      </w:tr>
      <w:tr w:rsidR="00A800EB" w:rsidRPr="00D777C4" w14:paraId="66A7630F" w14:textId="77777777" w:rsidTr="00763CEC">
        <w:tc>
          <w:tcPr>
            <w:tcW w:w="567" w:type="dxa"/>
          </w:tcPr>
          <w:p w14:paraId="694BB44E" w14:textId="77777777" w:rsidR="00A800EB" w:rsidRPr="00D777C4" w:rsidRDefault="00A800EB" w:rsidP="00763CEC">
            <w:pPr>
              <w:rPr>
                <w:lang w:val="en-US"/>
              </w:rPr>
            </w:pPr>
            <w:r w:rsidRPr="00D777C4">
              <w:rPr>
                <w:lang w:val="en-US"/>
              </w:rPr>
              <w:t>9.08</w:t>
            </w:r>
          </w:p>
        </w:tc>
        <w:tc>
          <w:tcPr>
            <w:tcW w:w="4253" w:type="dxa"/>
          </w:tcPr>
          <w:p w14:paraId="18510435" w14:textId="77777777" w:rsidR="00A800EB" w:rsidRPr="00D777C4" w:rsidRDefault="00A800EB" w:rsidP="00763CEC">
            <w:pPr>
              <w:rPr>
                <w:lang w:val="en-US"/>
              </w:rPr>
            </w:pPr>
            <w:r w:rsidRPr="005D5928">
              <w:rPr>
                <w:color w:val="00B050"/>
                <w:lang w:val="en-US"/>
              </w:rPr>
              <w:t xml:space="preserve"> awwali mā, mā </w:t>
            </w:r>
            <w:bookmarkStart w:id="67" w:name="_Hlk132716166"/>
            <w:r w:rsidRPr="005D5928">
              <w:rPr>
                <w:color w:val="00B050"/>
              </w:rPr>
              <w:t>yḥāčūn</w:t>
            </w:r>
            <w:r w:rsidRPr="005D5928">
              <w:rPr>
                <w:color w:val="00B050"/>
                <w:lang w:val="en-US"/>
              </w:rPr>
              <w:t xml:space="preserve"> </w:t>
            </w:r>
            <w:bookmarkEnd w:id="67"/>
            <w:r w:rsidRPr="005D5928">
              <w:rPr>
                <w:color w:val="00B050"/>
                <w:lang w:val="en-US"/>
              </w:rPr>
              <w:t>baʕaḏ̣-hum.al-Armani w-al-Yahūdi, maḥḥad yizʕal min-hum maḥḥad ykāwin ḥade maḥḥad yiḏbaḥ ḥade, al-Yahūd yiǧi ʕ-Aslām w-al-Aslām yiǧi ʕa-l-Yahūd, al-Armaniyye yiǧi ʕa-l-mislim w-al-mislim yrūḥ ʕa-l-Yahūd.</w:t>
            </w:r>
          </w:p>
        </w:tc>
        <w:tc>
          <w:tcPr>
            <w:tcW w:w="4253" w:type="dxa"/>
          </w:tcPr>
          <w:p w14:paraId="771B1FFF" w14:textId="77777777" w:rsidR="00A800EB" w:rsidRPr="00D777C4" w:rsidRDefault="00A800EB" w:rsidP="00763CEC">
            <w:pPr>
              <w:rPr>
                <w:lang w:val="en-US"/>
              </w:rPr>
            </w:pPr>
          </w:p>
        </w:tc>
      </w:tr>
      <w:tr w:rsidR="00A800EB" w:rsidRPr="00D777C4" w14:paraId="43C0D841" w14:textId="77777777" w:rsidTr="00763CEC">
        <w:tc>
          <w:tcPr>
            <w:tcW w:w="567" w:type="dxa"/>
          </w:tcPr>
          <w:p w14:paraId="3E90262B" w14:textId="77777777" w:rsidR="00A800EB" w:rsidRPr="00D777C4" w:rsidRDefault="00A800EB" w:rsidP="00763CEC">
            <w:pPr>
              <w:rPr>
                <w:lang w:val="en-US"/>
              </w:rPr>
            </w:pPr>
            <w:r w:rsidRPr="00D777C4">
              <w:rPr>
                <w:lang w:val="en-US"/>
              </w:rPr>
              <w:t>9.20</w:t>
            </w:r>
          </w:p>
        </w:tc>
        <w:tc>
          <w:tcPr>
            <w:tcW w:w="4253" w:type="dxa"/>
          </w:tcPr>
          <w:p w14:paraId="3B1512CB" w14:textId="77777777" w:rsidR="00A800EB" w:rsidRPr="00D777C4" w:rsidRDefault="00A800EB" w:rsidP="00763CEC">
            <w:pPr>
              <w:rPr>
                <w:lang w:val="en-US"/>
              </w:rPr>
            </w:pPr>
            <w:r w:rsidRPr="005D5928">
              <w:rPr>
                <w:color w:val="00B050"/>
              </w:rPr>
              <w:t xml:space="preserve">w yištarūn min </w:t>
            </w:r>
            <w:r w:rsidRPr="005D5928">
              <w:rPr>
                <w:color w:val="00B050"/>
                <w:lang w:val="en-US"/>
              </w:rPr>
              <w:t>baʕaḏ̣-hum yāxḏūn w yinṭūn, w ṣudga maḥḥad yizʕal min ḥade, iḥna zād ᵊhniyye. Aslām mā tigbal aš-šuqul hāḏe, al-ʕašāyir mā yigbalūn.</w:t>
            </w:r>
          </w:p>
        </w:tc>
        <w:tc>
          <w:tcPr>
            <w:tcW w:w="4253" w:type="dxa"/>
          </w:tcPr>
          <w:p w14:paraId="327EC10D" w14:textId="77777777" w:rsidR="00A800EB" w:rsidRPr="00D777C4" w:rsidRDefault="00A800EB" w:rsidP="00763CEC">
            <w:pPr>
              <w:rPr>
                <w:lang w:val="en-US"/>
              </w:rPr>
            </w:pPr>
          </w:p>
        </w:tc>
      </w:tr>
      <w:tr w:rsidR="00A800EB" w:rsidRPr="00D777C4" w14:paraId="0DA99707" w14:textId="77777777" w:rsidTr="00763CEC">
        <w:tc>
          <w:tcPr>
            <w:tcW w:w="567" w:type="dxa"/>
          </w:tcPr>
          <w:p w14:paraId="583508DC" w14:textId="77777777" w:rsidR="00A800EB" w:rsidRPr="00D777C4" w:rsidRDefault="00A800EB" w:rsidP="00763CEC">
            <w:pPr>
              <w:rPr>
                <w:lang w:val="en-US"/>
              </w:rPr>
            </w:pPr>
            <w:r w:rsidRPr="00D777C4">
              <w:rPr>
                <w:lang w:val="en-US"/>
              </w:rPr>
              <w:t>9.32</w:t>
            </w:r>
          </w:p>
        </w:tc>
        <w:tc>
          <w:tcPr>
            <w:tcW w:w="4253" w:type="dxa"/>
          </w:tcPr>
          <w:p w14:paraId="05A1B232" w14:textId="77777777" w:rsidR="00A800EB" w:rsidRPr="00D777C4" w:rsidRDefault="00A800EB" w:rsidP="00763CEC">
            <w:pPr>
              <w:rPr>
                <w:lang w:val="en-US"/>
              </w:rPr>
            </w:pPr>
            <w:r w:rsidRPr="005D5928">
              <w:rPr>
                <w:color w:val="00B050"/>
                <w:lang w:val="en-US"/>
              </w:rPr>
              <w:t>yōm-in al-</w:t>
            </w:r>
            <w:r w:rsidRPr="005D5928">
              <w:rPr>
                <w:color w:val="00B050"/>
              </w:rPr>
              <w:t>Franṣəz xaḏat Urfa</w:t>
            </w:r>
            <w:r w:rsidRPr="005D5928">
              <w:rPr>
                <w:color w:val="00B050"/>
                <w:lang w:val="en-US"/>
              </w:rPr>
              <w:t>, ḏāk al-wakit kull al-… al-</w:t>
            </w:r>
            <w:r w:rsidRPr="005D5928">
              <w:rPr>
                <w:color w:val="00B050"/>
                <w:lang w:val="es-ES_tradnl"/>
              </w:rPr>
              <w:t>ᵊ</w:t>
            </w:r>
            <w:r w:rsidRPr="005D5928">
              <w:rPr>
                <w:color w:val="00B050"/>
                <w:lang w:val="en-US"/>
              </w:rPr>
              <w:t>hniyye gabbat, al-ʕašāyir, al-ʕašāyir hiyye qləbat Franṣəz, ʕašāyir al-ᵊkrād w-al-ʕarabiyye, ᵊltammaw gālaw iḥne mā nigbal ᵊhnīt al-Franṣəz, ᵊnrīd ᵊnḥārib-hum nuṭluʕ-</w:t>
            </w:r>
            <w:r w:rsidRPr="005D5928">
              <w:rPr>
                <w:color w:val="00B050"/>
              </w:rPr>
              <w:t>hum</w:t>
            </w:r>
            <w:r w:rsidRPr="005D5928">
              <w:rPr>
                <w:color w:val="00B050"/>
                <w:lang w:val="en-US"/>
              </w:rPr>
              <w:t xml:space="preserve"> min balad-na.</w:t>
            </w:r>
          </w:p>
        </w:tc>
        <w:tc>
          <w:tcPr>
            <w:tcW w:w="4253" w:type="dxa"/>
          </w:tcPr>
          <w:p w14:paraId="273DEC93" w14:textId="77777777" w:rsidR="00A800EB" w:rsidRPr="00D777C4" w:rsidRDefault="00A800EB" w:rsidP="00763CEC">
            <w:pPr>
              <w:rPr>
                <w:lang w:val="en-US"/>
              </w:rPr>
            </w:pPr>
          </w:p>
        </w:tc>
      </w:tr>
      <w:tr w:rsidR="00A800EB" w:rsidRPr="00D777C4" w14:paraId="76ABCCAF" w14:textId="77777777" w:rsidTr="00763CEC">
        <w:tc>
          <w:tcPr>
            <w:tcW w:w="567" w:type="dxa"/>
          </w:tcPr>
          <w:p w14:paraId="3E138FEE" w14:textId="77777777" w:rsidR="00A800EB" w:rsidRPr="00D777C4" w:rsidRDefault="00A800EB" w:rsidP="00763CEC">
            <w:pPr>
              <w:rPr>
                <w:lang w:val="en-US"/>
              </w:rPr>
            </w:pPr>
            <w:r w:rsidRPr="00D777C4">
              <w:rPr>
                <w:lang w:val="en-US"/>
              </w:rPr>
              <w:t>9.53</w:t>
            </w:r>
          </w:p>
        </w:tc>
        <w:tc>
          <w:tcPr>
            <w:tcW w:w="4253" w:type="dxa"/>
          </w:tcPr>
          <w:p w14:paraId="0F8573A2" w14:textId="77777777" w:rsidR="00A800EB" w:rsidRPr="005D5928" w:rsidRDefault="00A800EB" w:rsidP="00763CEC">
            <w:pPr>
              <w:rPr>
                <w:color w:val="00B050"/>
                <w:lang w:val="en-US"/>
              </w:rPr>
            </w:pPr>
            <w:r w:rsidRPr="005D5928">
              <w:rPr>
                <w:color w:val="00B050"/>
                <w:lang w:val="en-US"/>
              </w:rPr>
              <w:t>amma al-Armaniyye w-al-Yahūd mā ǧiblaw, ṣāraw ᵊbsāgt al-Franṣəz. gālō-l-hum “intu ʕalēš ᵊṣṣīrūn ᵊbsāgt al-Franṣəz? intu mū ʕid-ne ḥna ǧimīʕ hēne? ʕalēš intu trabbʕūn ḏōle.”</w:t>
            </w:r>
          </w:p>
        </w:tc>
        <w:tc>
          <w:tcPr>
            <w:tcW w:w="4253" w:type="dxa"/>
          </w:tcPr>
          <w:p w14:paraId="0DB1BCFC" w14:textId="77777777" w:rsidR="00A800EB" w:rsidRPr="00D777C4" w:rsidRDefault="00A800EB" w:rsidP="00763CEC">
            <w:pPr>
              <w:rPr>
                <w:lang w:val="en-US"/>
              </w:rPr>
            </w:pPr>
            <w:r>
              <w:rPr>
                <w:lang w:val="en-US"/>
              </w:rPr>
              <w:t xml:space="preserve"> </w:t>
            </w:r>
          </w:p>
        </w:tc>
      </w:tr>
      <w:tr w:rsidR="00A800EB" w:rsidRPr="00D777C4" w14:paraId="5718E117" w14:textId="77777777" w:rsidTr="00763CEC">
        <w:tc>
          <w:tcPr>
            <w:tcW w:w="567" w:type="dxa"/>
          </w:tcPr>
          <w:p w14:paraId="37D85E2B" w14:textId="77777777" w:rsidR="00A800EB" w:rsidRPr="00D777C4" w:rsidRDefault="00A800EB" w:rsidP="00763CEC">
            <w:pPr>
              <w:rPr>
                <w:lang w:val="en-US"/>
              </w:rPr>
            </w:pPr>
            <w:r w:rsidRPr="00D777C4">
              <w:rPr>
                <w:lang w:val="en-US"/>
              </w:rPr>
              <w:t>10.06</w:t>
            </w:r>
          </w:p>
        </w:tc>
        <w:tc>
          <w:tcPr>
            <w:tcW w:w="4253" w:type="dxa"/>
          </w:tcPr>
          <w:p w14:paraId="02A1768F" w14:textId="77777777" w:rsidR="00A800EB" w:rsidRPr="005D5928" w:rsidRDefault="00A800EB" w:rsidP="00763CEC">
            <w:pPr>
              <w:rPr>
                <w:color w:val="00B050"/>
                <w:lang w:val="en-US"/>
              </w:rPr>
            </w:pPr>
            <w:r w:rsidRPr="005D5928">
              <w:rPr>
                <w:color w:val="00B050"/>
                <w:lang w:val="en-US"/>
              </w:rPr>
              <w:t>w gāmaw ʕādēn ʕašāyir gabbat w čand… ᵊtkučč Franṣəz min hēn, ṭəlʕat-hum min hēne, w xallaṣna ʕan-ne w-haḏōle, haḏōle xānaw bī-ne. gāmaw ᵊbsāgit-he haḏōlak yṣīrūn iḥna, iḥna w-intu gālaw ǧimīʕ.</w:t>
            </w:r>
          </w:p>
        </w:tc>
        <w:tc>
          <w:tcPr>
            <w:tcW w:w="4253" w:type="dxa"/>
          </w:tcPr>
          <w:p w14:paraId="074E04C0" w14:textId="77777777" w:rsidR="00A800EB" w:rsidRPr="00D777C4" w:rsidRDefault="00A800EB" w:rsidP="00763CEC">
            <w:pPr>
              <w:rPr>
                <w:lang w:val="en-US"/>
              </w:rPr>
            </w:pPr>
          </w:p>
        </w:tc>
      </w:tr>
      <w:tr w:rsidR="00A800EB" w:rsidRPr="00D777C4" w14:paraId="405E039B" w14:textId="77777777" w:rsidTr="00763CEC">
        <w:tc>
          <w:tcPr>
            <w:tcW w:w="567" w:type="dxa"/>
          </w:tcPr>
          <w:p w14:paraId="708007AF" w14:textId="77777777" w:rsidR="00A800EB" w:rsidRPr="00D777C4" w:rsidRDefault="00A800EB" w:rsidP="00763CEC">
            <w:pPr>
              <w:rPr>
                <w:lang w:val="en-US"/>
              </w:rPr>
            </w:pPr>
            <w:r w:rsidRPr="00D777C4">
              <w:rPr>
                <w:lang w:val="en-US"/>
              </w:rPr>
              <w:t>10.20</w:t>
            </w:r>
          </w:p>
        </w:tc>
        <w:tc>
          <w:tcPr>
            <w:tcW w:w="4253" w:type="dxa"/>
          </w:tcPr>
          <w:p w14:paraId="7AB3BB68" w14:textId="77777777" w:rsidR="00A800EB" w:rsidRPr="00D777C4" w:rsidRDefault="00A800EB" w:rsidP="00763CEC">
            <w:pPr>
              <w:rPr>
                <w:lang w:val="en-US"/>
              </w:rPr>
            </w:pPr>
            <w:r w:rsidRPr="005D5928">
              <w:rPr>
                <w:color w:val="00B050"/>
                <w:lang w:val="en-US"/>
              </w:rPr>
              <w:t>iḥna mille wāḥad iḥna ǧāʕdīn b-məṭraḥ ʕalēš inte tirābaʕ ʕa-l-Franṣəz? inte Armani! al-Franṣəz šunu šuql-ak ᵊbsāgt-u?</w:t>
            </w:r>
          </w:p>
        </w:tc>
        <w:tc>
          <w:tcPr>
            <w:tcW w:w="4253" w:type="dxa"/>
          </w:tcPr>
          <w:p w14:paraId="5C298847" w14:textId="77777777" w:rsidR="00A800EB" w:rsidRPr="00D777C4" w:rsidRDefault="00A800EB" w:rsidP="00763CEC">
            <w:pPr>
              <w:rPr>
                <w:lang w:val="en-US"/>
              </w:rPr>
            </w:pPr>
          </w:p>
        </w:tc>
      </w:tr>
      <w:tr w:rsidR="00A800EB" w:rsidRPr="00D777C4" w14:paraId="04F45981" w14:textId="77777777" w:rsidTr="00763CEC">
        <w:tc>
          <w:tcPr>
            <w:tcW w:w="567" w:type="dxa"/>
          </w:tcPr>
          <w:p w14:paraId="71BD15CA" w14:textId="77777777" w:rsidR="00A800EB" w:rsidRPr="00D777C4" w:rsidRDefault="00A800EB" w:rsidP="00763CEC">
            <w:pPr>
              <w:rPr>
                <w:lang w:val="en-US"/>
              </w:rPr>
            </w:pPr>
            <w:r w:rsidRPr="00D777C4">
              <w:rPr>
                <w:lang w:val="en-US"/>
              </w:rPr>
              <w:t>10.28</w:t>
            </w:r>
          </w:p>
        </w:tc>
        <w:tc>
          <w:tcPr>
            <w:tcW w:w="4253" w:type="dxa"/>
          </w:tcPr>
          <w:p w14:paraId="7DF9E755" w14:textId="77777777" w:rsidR="00A800EB" w:rsidRPr="00D777C4" w:rsidRDefault="00A800EB" w:rsidP="00763CEC">
            <w:pPr>
              <w:rPr>
                <w:lang w:val="en-US"/>
              </w:rPr>
            </w:pPr>
            <w:r w:rsidRPr="00C55C53">
              <w:rPr>
                <w:color w:val="00B050"/>
                <w:lang w:val="en-US"/>
              </w:rPr>
              <w:t xml:space="preserve">w ḏāk al-wakit rāḥaw ʕādēne, šī rāḥ ʕala Sūriyye, šī rāḥ ʕala Isrāʔīl, awwali Isrāʔīl </w:t>
            </w:r>
            <w:r w:rsidRPr="00C55C53">
              <w:rPr>
                <w:i/>
                <w:color w:val="00B050"/>
                <w:lang w:val="en-US"/>
              </w:rPr>
              <w:t>başbakanı</w:t>
            </w:r>
            <w:r w:rsidRPr="00C55C53">
              <w:rPr>
                <w:color w:val="00B050"/>
                <w:lang w:val="en-US"/>
              </w:rPr>
              <w:t xml:space="preserve"> šīy š-ism-u? ᵊhnīye – Yitshak Rābīn – Mōše, Mōše Dayan, Mōše Dayan. Mōše Dayan bēt-u b-al-midīne, b-al-midīne</w:t>
            </w:r>
          </w:p>
        </w:tc>
        <w:tc>
          <w:tcPr>
            <w:tcW w:w="4253" w:type="dxa"/>
          </w:tcPr>
          <w:p w14:paraId="772C98F1" w14:textId="77777777" w:rsidR="00A800EB" w:rsidRPr="00D777C4" w:rsidRDefault="00A800EB" w:rsidP="00763CEC">
            <w:pPr>
              <w:rPr>
                <w:lang w:val="en-US"/>
              </w:rPr>
            </w:pPr>
          </w:p>
        </w:tc>
      </w:tr>
      <w:tr w:rsidR="00A800EB" w:rsidRPr="00D777C4" w14:paraId="79A558EA" w14:textId="77777777" w:rsidTr="00763CEC">
        <w:tc>
          <w:tcPr>
            <w:tcW w:w="567" w:type="dxa"/>
          </w:tcPr>
          <w:p w14:paraId="2D1A5865" w14:textId="77777777" w:rsidR="00A800EB" w:rsidRPr="00D777C4" w:rsidRDefault="00A800EB" w:rsidP="00763CEC">
            <w:pPr>
              <w:rPr>
                <w:lang w:val="en-US"/>
              </w:rPr>
            </w:pPr>
            <w:r w:rsidRPr="00D777C4">
              <w:rPr>
                <w:lang w:val="en-US"/>
              </w:rPr>
              <w:t>10.44</w:t>
            </w:r>
          </w:p>
        </w:tc>
        <w:tc>
          <w:tcPr>
            <w:tcW w:w="4253" w:type="dxa"/>
          </w:tcPr>
          <w:p w14:paraId="66BDECD0" w14:textId="77777777" w:rsidR="00A800EB" w:rsidRPr="00D777C4" w:rsidRDefault="00A800EB" w:rsidP="00763CEC">
            <w:pPr>
              <w:rPr>
                <w:lang w:val="en-US"/>
              </w:rPr>
            </w:pPr>
            <w:r w:rsidRPr="00C55C53">
              <w:rPr>
                <w:color w:val="00B050"/>
                <w:lang w:val="en-US"/>
              </w:rPr>
              <w:t>huwwa, huwwa gāri b… – b-ʕēn wəḥde – hā! hā haḏāk haḏāk gāri b-al-midīne, w-āni orṭag-i hēne b-al-ǧarye hēne orṭag-i, huwwa w hāḏa gāryīn ǧimīʕ b-al-məktab.</w:t>
            </w:r>
          </w:p>
        </w:tc>
        <w:tc>
          <w:tcPr>
            <w:tcW w:w="4253" w:type="dxa"/>
          </w:tcPr>
          <w:p w14:paraId="1F32C467" w14:textId="77777777" w:rsidR="00A800EB" w:rsidRPr="00D777C4" w:rsidRDefault="00A800EB" w:rsidP="00763CEC">
            <w:pPr>
              <w:rPr>
                <w:lang w:val="en-US"/>
              </w:rPr>
            </w:pPr>
          </w:p>
        </w:tc>
      </w:tr>
      <w:tr w:rsidR="00A800EB" w:rsidRPr="00D777C4" w14:paraId="5EA38382" w14:textId="77777777" w:rsidTr="00763CEC">
        <w:tc>
          <w:tcPr>
            <w:tcW w:w="567" w:type="dxa"/>
          </w:tcPr>
          <w:p w14:paraId="5750FD5F" w14:textId="77777777" w:rsidR="00A800EB" w:rsidRPr="00D777C4" w:rsidRDefault="00A800EB" w:rsidP="00763CEC">
            <w:pPr>
              <w:rPr>
                <w:lang w:val="en-US"/>
              </w:rPr>
            </w:pPr>
            <w:r w:rsidRPr="00D777C4">
              <w:rPr>
                <w:lang w:val="en-US"/>
              </w:rPr>
              <w:t>10.56</w:t>
            </w:r>
          </w:p>
        </w:tc>
        <w:tc>
          <w:tcPr>
            <w:tcW w:w="4253" w:type="dxa"/>
          </w:tcPr>
          <w:p w14:paraId="591502CC" w14:textId="77777777" w:rsidR="00A800EB" w:rsidRPr="00D777C4" w:rsidRDefault="00A800EB" w:rsidP="00763CEC">
            <w:pPr>
              <w:rPr>
                <w:lang w:val="en-US"/>
              </w:rPr>
            </w:pPr>
            <w:r w:rsidRPr="00C55C53">
              <w:rPr>
                <w:color w:val="00B050"/>
                <w:lang w:val="en-US"/>
              </w:rPr>
              <w:t>yuṭluʕ b-at-televizyon ygūl hāḏa rabīʕ-i b-al-məktab, Mōše Dayan. hēne ṣirit inte ʕalēš inte txīn ʕa-d-dawle hēne? hāḏi mīhi likke?</w:t>
            </w:r>
          </w:p>
        </w:tc>
        <w:tc>
          <w:tcPr>
            <w:tcW w:w="4253" w:type="dxa"/>
          </w:tcPr>
          <w:p w14:paraId="16192B6C" w14:textId="77777777" w:rsidR="00A800EB" w:rsidRPr="00D777C4" w:rsidRDefault="00A800EB" w:rsidP="00763CEC">
            <w:pPr>
              <w:rPr>
                <w:lang w:val="en-US"/>
              </w:rPr>
            </w:pPr>
          </w:p>
        </w:tc>
      </w:tr>
      <w:tr w:rsidR="00A800EB" w:rsidRPr="00D777C4" w14:paraId="6DD59F23" w14:textId="77777777" w:rsidTr="00763CEC">
        <w:tc>
          <w:tcPr>
            <w:tcW w:w="567" w:type="dxa"/>
          </w:tcPr>
          <w:p w14:paraId="41F8F1AF" w14:textId="77777777" w:rsidR="00A800EB" w:rsidRPr="00D777C4" w:rsidRDefault="00A800EB" w:rsidP="00763CEC">
            <w:pPr>
              <w:rPr>
                <w:lang w:val="en-US"/>
              </w:rPr>
            </w:pPr>
            <w:r w:rsidRPr="00D777C4">
              <w:rPr>
                <w:lang w:val="en-US"/>
              </w:rPr>
              <w:t>11.07</w:t>
            </w:r>
          </w:p>
        </w:tc>
        <w:tc>
          <w:tcPr>
            <w:tcW w:w="4253" w:type="dxa"/>
          </w:tcPr>
          <w:p w14:paraId="065CB027" w14:textId="77777777" w:rsidR="00A800EB" w:rsidRPr="00D777C4" w:rsidRDefault="00A800EB" w:rsidP="00763CEC">
            <w:pPr>
              <w:rPr>
                <w:lang w:val="en-US"/>
              </w:rPr>
            </w:pPr>
            <w:r w:rsidRPr="00C55C53">
              <w:rPr>
                <w:color w:val="00B050"/>
                <w:lang w:val="en-US"/>
              </w:rPr>
              <w:t>w-al-Yahūd sōlafaw b-al-ʕarab? – lā! lā, b-at-turuk ysōlfūn, b-at-turuk ysōlfūn. – ysōlfūn b-at-turuk – b-at-turuk ysōlfūn, amma lsān-hum huṃṃa yʕarfūn-u ham ysōlfūn b-at-</w:t>
            </w:r>
            <w:r w:rsidRPr="00C55C53">
              <w:rPr>
                <w:color w:val="00B050"/>
                <w:lang w:val="en-US"/>
              </w:rPr>
              <w:lastRenderedPageBreak/>
              <w:t>turuk, ham ysōlfūn ibrānīǧe, yaʕni iṯnēn zād šīy.</w:t>
            </w:r>
          </w:p>
        </w:tc>
        <w:tc>
          <w:tcPr>
            <w:tcW w:w="4253" w:type="dxa"/>
          </w:tcPr>
          <w:p w14:paraId="2CDE7906" w14:textId="77777777" w:rsidR="00A800EB" w:rsidRPr="00D777C4" w:rsidRDefault="00A800EB" w:rsidP="00763CEC">
            <w:pPr>
              <w:rPr>
                <w:lang w:val="en-US"/>
              </w:rPr>
            </w:pPr>
          </w:p>
        </w:tc>
      </w:tr>
      <w:tr w:rsidR="00A800EB" w:rsidRPr="00D777C4" w14:paraId="2FD946D1" w14:textId="77777777" w:rsidTr="00763CEC">
        <w:tc>
          <w:tcPr>
            <w:tcW w:w="567" w:type="dxa"/>
          </w:tcPr>
          <w:p w14:paraId="3746F841" w14:textId="77777777" w:rsidR="00A800EB" w:rsidRPr="00D777C4" w:rsidRDefault="00A800EB" w:rsidP="00763CEC">
            <w:pPr>
              <w:rPr>
                <w:lang w:val="en-US"/>
              </w:rPr>
            </w:pPr>
            <w:r w:rsidRPr="00D777C4">
              <w:rPr>
                <w:lang w:val="en-US"/>
              </w:rPr>
              <w:t>11.24</w:t>
            </w:r>
          </w:p>
        </w:tc>
        <w:tc>
          <w:tcPr>
            <w:tcW w:w="4253" w:type="dxa"/>
          </w:tcPr>
          <w:p w14:paraId="38AE96E0" w14:textId="77777777" w:rsidR="00A800EB" w:rsidRPr="00D777C4" w:rsidRDefault="00A800EB" w:rsidP="00763CEC">
            <w:pPr>
              <w:rPr>
                <w:lang w:val="en-US"/>
              </w:rPr>
            </w:pPr>
            <w:r w:rsidRPr="00C55C53">
              <w:rPr>
                <w:color w:val="00B050"/>
                <w:lang w:val="en-US"/>
              </w:rPr>
              <w:t>amma maḥḥad yiḥāčī-hum, maḥḥad ykāwn-u, maḥḥad yiḏbaḥ-u – ḥatta alḥaz halḥīn b-Isrāʔīl šī baʕaḏ̣ Yahūd ygūlūn “inte aṣṣōb-u blād-ak?”ygūlūn “āni Urfalli.” – Urfalli!</w:t>
            </w:r>
          </w:p>
        </w:tc>
        <w:tc>
          <w:tcPr>
            <w:tcW w:w="4253" w:type="dxa"/>
          </w:tcPr>
          <w:p w14:paraId="1CDEF13C" w14:textId="77777777" w:rsidR="00A800EB" w:rsidRPr="00D777C4" w:rsidRDefault="00A800EB" w:rsidP="00763CEC">
            <w:pPr>
              <w:rPr>
                <w:lang w:val="en-US"/>
              </w:rPr>
            </w:pPr>
          </w:p>
        </w:tc>
      </w:tr>
    </w:tbl>
    <w:p w14:paraId="69586535" w14:textId="77777777" w:rsidR="007140B6" w:rsidRDefault="007140B6"/>
    <w:p w14:paraId="7F2F8861" w14:textId="77777777" w:rsidR="007140B6" w:rsidRDefault="00000000">
      <w:pPr>
        <w:pStyle w:val="Heading2"/>
        <w:rPr>
          <w:lang w:val="es-ES_tradnl"/>
        </w:rPr>
      </w:pPr>
      <w:bookmarkStart w:id="68" w:name="_Toc156305422"/>
      <w:r>
        <w:rPr>
          <w:lang w:val="es-ES_tradnl"/>
        </w:rPr>
        <w:t>Urfa-069a_Armenians-Harran-2010</w:t>
      </w:r>
      <w:bookmarkEnd w:id="68"/>
    </w:p>
    <w:p w14:paraId="0FFBD286" w14:textId="77777777" w:rsidR="007833FF" w:rsidRPr="00D777C4" w:rsidRDefault="007833FF" w:rsidP="007833FF">
      <w:pPr>
        <w:pStyle w:val="List"/>
        <w:rPr>
          <w:noProof/>
          <w:lang w:val="en-US"/>
        </w:rPr>
      </w:pPr>
      <w:r w:rsidRPr="00D777C4">
        <w:rPr>
          <w:noProof/>
          <w:lang w:val="en-US"/>
        </w:rPr>
        <w:t xml:space="preserve">Ibrahim, Ismail and </w:t>
      </w:r>
      <w:r>
        <w:rPr>
          <w:noProof/>
          <w:lang w:val="en-US"/>
        </w:rPr>
        <w:t>friends</w:t>
      </w:r>
    </w:p>
    <w:p w14:paraId="4AC81B72" w14:textId="77777777" w:rsidR="007833FF" w:rsidRDefault="007833FF" w:rsidP="007833FF">
      <w:pPr>
        <w:pStyle w:val="List"/>
        <w:rPr>
          <w:lang w:val="en-US"/>
        </w:rPr>
      </w:pPr>
      <w:r>
        <w:rPr>
          <w:lang w:val="en-US"/>
        </w:rPr>
        <w:t>9.5.2010</w:t>
      </w:r>
      <w:r w:rsidRPr="00B1476E">
        <w:rPr>
          <w:lang w:val="en-US"/>
        </w:rPr>
        <w:t xml:space="preserve"> in Ya</w:t>
      </w:r>
      <w:r>
        <w:rPr>
          <w:lang w:val="en-US"/>
        </w:rPr>
        <w:t>rdımcı</w:t>
      </w:r>
      <w:r w:rsidRPr="00B1476E">
        <w:rPr>
          <w:lang w:val="en-US"/>
        </w:rPr>
        <w:t>/az-Ziyāra</w:t>
      </w:r>
    </w:p>
    <w:p w14:paraId="79D1CA2A" w14:textId="77777777" w:rsidR="007833FF" w:rsidRDefault="007833FF" w:rsidP="007833FF">
      <w:pPr>
        <w:pStyle w:val="List"/>
        <w:rPr>
          <w:lang w:val="en-US"/>
        </w:rPr>
      </w:pPr>
      <w:r>
        <w:rPr>
          <w:lang w:val="en-US"/>
        </w:rPr>
        <w:t xml:space="preserve">2:25 </w:t>
      </w:r>
    </w:p>
    <w:p w14:paraId="0045A0BA" w14:textId="77777777" w:rsidR="007833FF" w:rsidRDefault="007833FF" w:rsidP="007833FF">
      <w:pPr>
        <w:pStyle w:val="List"/>
        <w:rPr>
          <w:lang w:val="en-US"/>
        </w:rPr>
      </w:pPr>
      <w:r>
        <w:rPr>
          <w:lang w:val="en-US"/>
        </w:rPr>
        <w:t>069 together 4:30</w:t>
      </w:r>
    </w:p>
    <w:p w14:paraId="0A33AF9A" w14:textId="77777777" w:rsidR="007833FF" w:rsidRPr="00F10F11" w:rsidRDefault="007833FF" w:rsidP="007833FF"/>
    <w:tbl>
      <w:tblPr>
        <w:tblStyle w:val="TableGrid"/>
        <w:tblW w:w="0" w:type="auto"/>
        <w:tblLook w:val="0400" w:firstRow="0" w:lastRow="0" w:firstColumn="0" w:lastColumn="0" w:noHBand="0" w:noVBand="1"/>
      </w:tblPr>
      <w:tblGrid>
        <w:gridCol w:w="601"/>
        <w:gridCol w:w="4253"/>
        <w:gridCol w:w="4253"/>
      </w:tblGrid>
      <w:tr w:rsidR="007833FF" w:rsidRPr="00D777C4" w14:paraId="3F350636" w14:textId="77777777" w:rsidTr="00763CEC">
        <w:tc>
          <w:tcPr>
            <w:tcW w:w="567" w:type="dxa"/>
          </w:tcPr>
          <w:p w14:paraId="7BE46AFA" w14:textId="77777777" w:rsidR="007833FF" w:rsidRPr="00D777C4" w:rsidRDefault="007833FF" w:rsidP="00763CEC">
            <w:pPr>
              <w:rPr>
                <w:lang w:val="en-US"/>
              </w:rPr>
            </w:pPr>
            <w:r w:rsidRPr="00D777C4">
              <w:rPr>
                <w:lang w:val="en-US"/>
              </w:rPr>
              <w:t>0.05</w:t>
            </w:r>
          </w:p>
        </w:tc>
        <w:tc>
          <w:tcPr>
            <w:tcW w:w="4253" w:type="dxa"/>
          </w:tcPr>
          <w:p w14:paraId="04E904B5" w14:textId="77777777" w:rsidR="007833FF" w:rsidRPr="00D777C4" w:rsidRDefault="007833FF" w:rsidP="00763CEC">
            <w:pPr>
              <w:rPr>
                <w:rtl/>
                <w:lang w:bidi="ar-SY"/>
              </w:rPr>
            </w:pPr>
            <w:r w:rsidRPr="00D1416E">
              <w:rPr>
                <w:color w:val="00B050"/>
                <w:lang w:val="en-US"/>
              </w:rPr>
              <w:t>yaʕni al-ᵊhniyye al-ʕašāyir hēne, uṃṃ-hum Armaniyye, māxḏīn ḥurma Armaniyye min</w:t>
            </w:r>
            <w:r w:rsidRPr="00D1416E">
              <w:rPr>
                <w:color w:val="00B050"/>
              </w:rPr>
              <w:t xml:space="preserve"> Armaniyye, al-mislim māxiḏ min al-Armaniyye miǧǧawwiz ṣāyir-l-u wēlād, w-gaṛāyib, li-lḥaz xawāl-hum šī āni aʕarif-hum.</w:t>
            </w:r>
          </w:p>
        </w:tc>
        <w:tc>
          <w:tcPr>
            <w:tcW w:w="4253" w:type="dxa"/>
          </w:tcPr>
          <w:p w14:paraId="7A663CBD" w14:textId="77777777" w:rsidR="007833FF" w:rsidRPr="00D777C4" w:rsidRDefault="007833FF" w:rsidP="00763CEC">
            <w:pPr>
              <w:rPr>
                <w:lang w:val="en-US" w:bidi="ar-SY"/>
              </w:rPr>
            </w:pPr>
          </w:p>
        </w:tc>
      </w:tr>
      <w:tr w:rsidR="007833FF" w:rsidRPr="00D777C4" w14:paraId="1E2703E0" w14:textId="77777777" w:rsidTr="00763CEC">
        <w:tc>
          <w:tcPr>
            <w:tcW w:w="567" w:type="dxa"/>
          </w:tcPr>
          <w:p w14:paraId="703C20A7" w14:textId="77777777" w:rsidR="007833FF" w:rsidRPr="00D777C4" w:rsidRDefault="007833FF" w:rsidP="00763CEC">
            <w:pPr>
              <w:rPr>
                <w:lang w:val="en-US"/>
              </w:rPr>
            </w:pPr>
            <w:r w:rsidRPr="00D777C4">
              <w:rPr>
                <w:lang w:val="en-US"/>
              </w:rPr>
              <w:t>0</w:t>
            </w:r>
            <w:r>
              <w:rPr>
                <w:lang w:val="en-US"/>
              </w:rPr>
              <w:t>.</w:t>
            </w:r>
            <w:r w:rsidRPr="00D777C4">
              <w:rPr>
                <w:lang w:val="en-US"/>
              </w:rPr>
              <w:t>21</w:t>
            </w:r>
          </w:p>
        </w:tc>
        <w:tc>
          <w:tcPr>
            <w:tcW w:w="4253" w:type="dxa"/>
          </w:tcPr>
          <w:p w14:paraId="4DBD9B1B" w14:textId="77777777" w:rsidR="007833FF" w:rsidRPr="00D777C4" w:rsidRDefault="007833FF" w:rsidP="00763CEC">
            <w:pPr>
              <w:rPr>
                <w:lang w:val="en-US"/>
              </w:rPr>
            </w:pPr>
            <w:r w:rsidRPr="00D1416E">
              <w:rPr>
                <w:color w:val="00B050"/>
                <w:lang w:val="en-US"/>
              </w:rPr>
              <w:t xml:space="preserve">yrūḥūn ʕala </w:t>
            </w:r>
            <w:r w:rsidRPr="00D1416E">
              <w:rPr>
                <w:color w:val="00B050"/>
              </w:rPr>
              <w:t>xawāl-hum ᵊb-Sūriyye yrūḥūn yiǧūn – b-aǧ-ǧarye šī hēne – hē b-aǧ-ǧarye šī hēne. – min māḏ̣it ʕašr ᵊsnīn ʕašǝr sanawāt, ǧaʕadit bēt karwa ǧirīb l-ahál-i, bēt Qādir Beg, karawči, karwa, āni ǧāʕid bī činit gabǝḷ bēt-i hāḏa.</w:t>
            </w:r>
          </w:p>
        </w:tc>
        <w:tc>
          <w:tcPr>
            <w:tcW w:w="4253" w:type="dxa"/>
          </w:tcPr>
          <w:p w14:paraId="7DF43F22" w14:textId="77777777" w:rsidR="007833FF" w:rsidRPr="006B568B" w:rsidRDefault="007833FF" w:rsidP="00763CEC">
            <w:pPr>
              <w:rPr>
                <w:lang w:val="en-US" w:bidi="ar-SY"/>
              </w:rPr>
            </w:pPr>
            <w:r w:rsidRPr="006B568B">
              <w:t>māḏ̣it = evvel</w:t>
            </w:r>
            <w:r>
              <w:t xml:space="preserve"> ~ ago</w:t>
            </w:r>
          </w:p>
        </w:tc>
      </w:tr>
      <w:tr w:rsidR="007833FF" w:rsidRPr="00D777C4" w14:paraId="5C73D1FD" w14:textId="77777777" w:rsidTr="00763CEC">
        <w:tc>
          <w:tcPr>
            <w:tcW w:w="567" w:type="dxa"/>
          </w:tcPr>
          <w:p w14:paraId="59CC5A0D" w14:textId="77777777" w:rsidR="007833FF" w:rsidRPr="00D777C4" w:rsidRDefault="007833FF" w:rsidP="00763CEC">
            <w:pPr>
              <w:rPr>
                <w:lang w:val="en-US"/>
              </w:rPr>
            </w:pPr>
            <w:r w:rsidRPr="00D777C4">
              <w:rPr>
                <w:lang w:val="en-US"/>
              </w:rPr>
              <w:t>0.38</w:t>
            </w:r>
          </w:p>
        </w:tc>
        <w:tc>
          <w:tcPr>
            <w:tcW w:w="4253" w:type="dxa"/>
          </w:tcPr>
          <w:p w14:paraId="0FA78EF9" w14:textId="77777777" w:rsidR="007833FF" w:rsidRPr="00D777C4" w:rsidRDefault="007833FF" w:rsidP="00763CEC">
            <w:pPr>
              <w:rPr>
                <w:lang w:val="en-US"/>
              </w:rPr>
            </w:pPr>
            <w:r w:rsidRPr="00D1416E">
              <w:rPr>
                <w:color w:val="00B050"/>
                <w:lang w:val="en-US"/>
              </w:rPr>
              <w:t xml:space="preserve">nahāṛ ṭǝlʕat al-bāb al-ʕaṣr ad-dinya w-ᵊnšūf qāfilit tūrist yimkin bī-hum ʕašara fōg al-ʕašara, ba… ḥabāyib w zilum, wəḥde min ḥabāyib </w:t>
            </w:r>
            <w:r w:rsidRPr="00D1416E">
              <w:rPr>
                <w:color w:val="00B050"/>
              </w:rPr>
              <w:t>win-he tgūl liyye daggat wāǧfe ʕa-l-bāb gāḷat “al-bēt hāḏa li-man?” gilt “waḷḷa, al-bēt hāḏa mū liyye.”</w:t>
            </w:r>
          </w:p>
        </w:tc>
        <w:tc>
          <w:tcPr>
            <w:tcW w:w="4253" w:type="dxa"/>
          </w:tcPr>
          <w:p w14:paraId="2A24AFAA" w14:textId="77777777" w:rsidR="007833FF" w:rsidRPr="00D777C4" w:rsidRDefault="007833FF" w:rsidP="00763CEC">
            <w:pPr>
              <w:rPr>
                <w:lang w:val="en-US" w:bidi="ar-SY"/>
              </w:rPr>
            </w:pPr>
          </w:p>
        </w:tc>
      </w:tr>
      <w:tr w:rsidR="007833FF" w:rsidRPr="00D777C4" w14:paraId="1593C623" w14:textId="77777777" w:rsidTr="00763CEC">
        <w:tc>
          <w:tcPr>
            <w:tcW w:w="567" w:type="dxa"/>
          </w:tcPr>
          <w:p w14:paraId="624BD0D1" w14:textId="77777777" w:rsidR="007833FF" w:rsidRPr="00D777C4" w:rsidRDefault="007833FF" w:rsidP="00763CEC">
            <w:pPr>
              <w:rPr>
                <w:lang w:val="en-US"/>
              </w:rPr>
            </w:pPr>
            <w:r w:rsidRPr="00D777C4">
              <w:rPr>
                <w:lang w:val="en-US"/>
              </w:rPr>
              <w:t>0.52</w:t>
            </w:r>
          </w:p>
        </w:tc>
        <w:tc>
          <w:tcPr>
            <w:tcW w:w="4253" w:type="dxa"/>
          </w:tcPr>
          <w:p w14:paraId="1196D013" w14:textId="77777777" w:rsidR="007833FF" w:rsidRPr="00D777C4" w:rsidRDefault="007833FF" w:rsidP="00763CEC">
            <w:pPr>
              <w:rPr>
                <w:lang w:val="en-US"/>
              </w:rPr>
            </w:pPr>
            <w:r w:rsidRPr="00D1416E">
              <w:rPr>
                <w:color w:val="00B050"/>
                <w:lang w:val="en-US"/>
              </w:rPr>
              <w:t xml:space="preserve">bass āni ǧāʕid bī-´ </w:t>
            </w:r>
            <w:r w:rsidRPr="00D1416E">
              <w:rPr>
                <w:color w:val="00B050"/>
              </w:rPr>
              <w:t>karawči yaʕni, karwači,</w:t>
            </w:r>
            <w:r w:rsidRPr="00D1416E">
              <w:rPr>
                <w:color w:val="00B050"/>
                <w:lang w:val="en-US"/>
              </w:rPr>
              <w:t xml:space="preserve"> win-he </w:t>
            </w:r>
            <w:r w:rsidRPr="00D1416E">
              <w:rPr>
                <w:color w:val="00B050"/>
              </w:rPr>
              <w:t xml:space="preserve">tgūl “al-bēt hāḏa bēt ḥabbābt-i, bēt ahál-i, al-bēt hāḏa txušš b-al-bēt, ʕala īd-ak al-yamīn bīr šī w hīčiḏ dāṛ šī hīčiḏ </w:t>
            </w:r>
          </w:p>
        </w:tc>
        <w:tc>
          <w:tcPr>
            <w:tcW w:w="4253" w:type="dxa"/>
          </w:tcPr>
          <w:p w14:paraId="61B91CD3" w14:textId="77777777" w:rsidR="007833FF" w:rsidRPr="00D777C4" w:rsidRDefault="007833FF" w:rsidP="00763CEC">
            <w:pPr>
              <w:rPr>
                <w:lang w:val="en-US" w:bidi="ar-SY"/>
              </w:rPr>
            </w:pPr>
          </w:p>
        </w:tc>
      </w:tr>
      <w:tr w:rsidR="007833FF" w:rsidRPr="00D777C4" w14:paraId="63E6083E" w14:textId="77777777" w:rsidTr="00763CEC">
        <w:tc>
          <w:tcPr>
            <w:tcW w:w="567" w:type="dxa"/>
          </w:tcPr>
          <w:p w14:paraId="6124ED60" w14:textId="77777777" w:rsidR="007833FF" w:rsidRPr="00D777C4" w:rsidRDefault="007833FF" w:rsidP="00763CEC">
            <w:pPr>
              <w:rPr>
                <w:lang w:val="en-US"/>
              </w:rPr>
            </w:pPr>
            <w:r w:rsidRPr="00D777C4">
              <w:rPr>
                <w:lang w:val="en-US"/>
              </w:rPr>
              <w:t>1.05</w:t>
            </w:r>
          </w:p>
        </w:tc>
        <w:tc>
          <w:tcPr>
            <w:tcW w:w="4253" w:type="dxa"/>
          </w:tcPr>
          <w:p w14:paraId="60B372B6" w14:textId="77777777" w:rsidR="007833FF" w:rsidRPr="00D777C4" w:rsidRDefault="007833FF" w:rsidP="00763CEC">
            <w:pPr>
              <w:rPr>
                <w:lang w:val="en-US"/>
              </w:rPr>
            </w:pPr>
            <w:r w:rsidRPr="00D1416E">
              <w:rPr>
                <w:color w:val="00B050"/>
              </w:rPr>
              <w:t>ā yimkin axušš ǧawwa txallī-ni asḥab asḥab fotoġrāf?” w-āni gilit “tifaḏ̣ḏ̣ali! buyrun!” ᵊtsōlif-ni b-al-ʕarab! āni w hiyye nitsōlaf b-al-luġa ʕarab yaʕni tam ʕarab faṣīḥ.</w:t>
            </w:r>
          </w:p>
        </w:tc>
        <w:tc>
          <w:tcPr>
            <w:tcW w:w="4253" w:type="dxa"/>
          </w:tcPr>
          <w:p w14:paraId="5F448D1A" w14:textId="77777777" w:rsidR="007833FF" w:rsidRPr="00D777C4" w:rsidRDefault="007833FF" w:rsidP="00763CEC">
            <w:pPr>
              <w:rPr>
                <w:lang w:val="en-US" w:bidi="ar-SY"/>
              </w:rPr>
            </w:pPr>
          </w:p>
        </w:tc>
      </w:tr>
      <w:tr w:rsidR="007833FF" w:rsidRPr="00D777C4" w14:paraId="3F6C92F8" w14:textId="77777777" w:rsidTr="00763CEC">
        <w:tc>
          <w:tcPr>
            <w:tcW w:w="567" w:type="dxa"/>
          </w:tcPr>
          <w:p w14:paraId="0AD71EA6" w14:textId="77777777" w:rsidR="007833FF" w:rsidRPr="00D777C4" w:rsidRDefault="007833FF" w:rsidP="00763CEC">
            <w:pPr>
              <w:rPr>
                <w:lang w:val="en-US"/>
              </w:rPr>
            </w:pPr>
            <w:r w:rsidRPr="00D777C4">
              <w:rPr>
                <w:lang w:val="en-US"/>
              </w:rPr>
              <w:t>1.14</w:t>
            </w:r>
          </w:p>
        </w:tc>
        <w:tc>
          <w:tcPr>
            <w:tcW w:w="4253" w:type="dxa"/>
          </w:tcPr>
          <w:p w14:paraId="79BF7DE6" w14:textId="77777777" w:rsidR="007833FF" w:rsidRPr="00D777C4" w:rsidRDefault="007833FF" w:rsidP="00763CEC">
            <w:r w:rsidRPr="00D1416E">
              <w:rPr>
                <w:color w:val="00B050"/>
              </w:rPr>
              <w:t>“inti mnēn?”gilt-il-he, gāḷat “āni min Isrāʔīl, awwali” gāḷat “al-bēt hāḏa bēt ḥabbābt-i, awwali ǧāʕdīn hēne.” gāḷat “w ḥabbābt-i ǧǧib-in-na ṭāri ʕala bēt-na ʕayne bēt hāḏa” gāḷat.</w:t>
            </w:r>
          </w:p>
        </w:tc>
        <w:tc>
          <w:tcPr>
            <w:tcW w:w="4253" w:type="dxa"/>
          </w:tcPr>
          <w:p w14:paraId="424DD837" w14:textId="77777777" w:rsidR="007833FF" w:rsidRPr="00D777C4" w:rsidRDefault="007833FF" w:rsidP="00763CEC">
            <w:pPr>
              <w:rPr>
                <w:lang w:bidi="ar-SY"/>
              </w:rPr>
            </w:pPr>
            <w:r w:rsidRPr="008857FC">
              <w:t>ṭāri bahsetme</w:t>
            </w:r>
            <w:r>
              <w:t xml:space="preserve"> </w:t>
            </w:r>
          </w:p>
        </w:tc>
      </w:tr>
      <w:tr w:rsidR="007833FF" w:rsidRPr="00D777C4" w14:paraId="3F768CA4" w14:textId="77777777" w:rsidTr="00763CEC">
        <w:tc>
          <w:tcPr>
            <w:tcW w:w="567" w:type="dxa"/>
          </w:tcPr>
          <w:p w14:paraId="434EF788" w14:textId="77777777" w:rsidR="007833FF" w:rsidRPr="00D777C4" w:rsidRDefault="007833FF" w:rsidP="00763CEC">
            <w:pPr>
              <w:rPr>
                <w:lang w:val="en-US"/>
              </w:rPr>
            </w:pPr>
            <w:r w:rsidRPr="00D777C4">
              <w:rPr>
                <w:lang w:val="en-US"/>
              </w:rPr>
              <w:t>1.26</w:t>
            </w:r>
          </w:p>
        </w:tc>
        <w:tc>
          <w:tcPr>
            <w:tcW w:w="4253" w:type="dxa"/>
          </w:tcPr>
          <w:p w14:paraId="477AE22A" w14:textId="77777777" w:rsidR="007833FF" w:rsidRPr="00D777C4" w:rsidRDefault="007833FF" w:rsidP="00763CEC">
            <w:r w:rsidRPr="00D1416E">
              <w:rPr>
                <w:color w:val="00B050"/>
              </w:rPr>
              <w:t xml:space="preserve">w čānat tisḥab fotoġrāf, gāḷat “al-bīr mū </w:t>
            </w:r>
            <w:r w:rsidRPr="00D1416E">
              <w:rPr>
                <w:color w:val="00B050"/>
              </w:rPr>
              <w:lastRenderedPageBreak/>
              <w:t xml:space="preserve">hēne?“ gilit: hāḏiyān-u! ṣiḥīḥ ʕala kalām-ha hiyye min baṛṛa šāfat – ʕala t-tasbīt – ʕala tasbīt-he, w ḥatta zād āni zād sāwēt gašmariyye, sāwēt ʕalē-he gašmariyye. </w:t>
            </w:r>
          </w:p>
        </w:tc>
        <w:tc>
          <w:tcPr>
            <w:tcW w:w="4253" w:type="dxa"/>
          </w:tcPr>
          <w:p w14:paraId="50434338" w14:textId="77777777" w:rsidR="007833FF" w:rsidRPr="00D777C4" w:rsidRDefault="007833FF" w:rsidP="00763CEC">
            <w:pPr>
              <w:rPr>
                <w:lang w:bidi="ar-SY"/>
              </w:rPr>
            </w:pPr>
          </w:p>
        </w:tc>
      </w:tr>
      <w:tr w:rsidR="007833FF" w:rsidRPr="00D777C4" w14:paraId="57EA1B01" w14:textId="77777777" w:rsidTr="00763CEC">
        <w:tc>
          <w:tcPr>
            <w:tcW w:w="567" w:type="dxa"/>
          </w:tcPr>
          <w:p w14:paraId="41FE4C7D" w14:textId="77777777" w:rsidR="007833FF" w:rsidRPr="00D777C4" w:rsidRDefault="007833FF" w:rsidP="00763CEC">
            <w:pPr>
              <w:rPr>
                <w:lang w:val="en-US"/>
              </w:rPr>
            </w:pPr>
            <w:r w:rsidRPr="00D777C4">
              <w:rPr>
                <w:lang w:val="en-US"/>
              </w:rPr>
              <w:t>1.37</w:t>
            </w:r>
          </w:p>
        </w:tc>
        <w:tc>
          <w:tcPr>
            <w:tcW w:w="4253" w:type="dxa"/>
          </w:tcPr>
          <w:p w14:paraId="53C93A3D" w14:textId="77777777" w:rsidR="007833FF" w:rsidRPr="00D777C4" w:rsidRDefault="007833FF" w:rsidP="00763CEC">
            <w:r w:rsidRPr="00D1416E">
              <w:rPr>
                <w:color w:val="00B050"/>
              </w:rPr>
              <w:t>gilt-il-he māmiš ḏahab mā ḥabbābt-ič mī mqabbiyye b-al-kōše flān, čād šī ta-nuṭulʕ-u āni w-inti b-an-nuṣṣ, nuṣṣ liyye nuṣṣ ličče gāmat tiḏ̣ḥak ᵊtgūl “maʕ al-asaf māmiš.”</w:t>
            </w:r>
          </w:p>
        </w:tc>
        <w:tc>
          <w:tcPr>
            <w:tcW w:w="4253" w:type="dxa"/>
          </w:tcPr>
          <w:p w14:paraId="69CC2667" w14:textId="77777777" w:rsidR="007833FF" w:rsidRPr="00D777C4" w:rsidRDefault="007833FF" w:rsidP="00763CEC">
            <w:pPr>
              <w:rPr>
                <w:lang w:bidi="ar-SY"/>
              </w:rPr>
            </w:pPr>
          </w:p>
        </w:tc>
      </w:tr>
      <w:tr w:rsidR="007833FF" w:rsidRPr="00D777C4" w14:paraId="1A76EA08" w14:textId="77777777" w:rsidTr="00763CEC">
        <w:tc>
          <w:tcPr>
            <w:tcW w:w="567" w:type="dxa"/>
          </w:tcPr>
          <w:p w14:paraId="4B1ACA2F" w14:textId="77777777" w:rsidR="007833FF" w:rsidRPr="00D777C4" w:rsidRDefault="007833FF" w:rsidP="00763CEC">
            <w:pPr>
              <w:rPr>
                <w:lang w:val="en-US"/>
              </w:rPr>
            </w:pPr>
            <w:r w:rsidRPr="00D777C4">
              <w:rPr>
                <w:lang w:val="en-US"/>
              </w:rPr>
              <w:t>1.48</w:t>
            </w:r>
          </w:p>
        </w:tc>
        <w:tc>
          <w:tcPr>
            <w:tcW w:w="4253" w:type="dxa"/>
          </w:tcPr>
          <w:p w14:paraId="5DCB383A" w14:textId="77777777" w:rsidR="007833FF" w:rsidRPr="00D777C4" w:rsidRDefault="007833FF" w:rsidP="00763CEC">
            <w:pPr>
              <w:rPr>
                <w:lang w:val="en-US"/>
              </w:rPr>
            </w:pPr>
            <w:r w:rsidRPr="00D1416E">
              <w:rPr>
                <w:color w:val="00B050"/>
              </w:rPr>
              <w:t>inčād</w:t>
            </w:r>
            <w:r w:rsidRPr="00D1416E">
              <w:rPr>
                <w:color w:val="00B050"/>
                <w:lang w:val="en-US"/>
              </w:rPr>
              <w:t xml:space="preserve"> šī gūli ta-nāxuḏ-u liyye axēr-ma yitixx, ta-nuṭluʕ āni w-inti nākl-u ǧimīʕ ᵊntišārak-u. w sāwat gāmat tiḏ̣ḥak w-ᵊtgūl “lā, māmiš” w-ᵊsḥabat fotoġrāfāt, tišakkarat gāḷat “tešekkür ederim”, “bir šey degil” w čānat tisḥab w-ᵊtrūḥ. – </w:t>
            </w:r>
          </w:p>
        </w:tc>
        <w:tc>
          <w:tcPr>
            <w:tcW w:w="4253" w:type="dxa"/>
          </w:tcPr>
          <w:p w14:paraId="5838EA07" w14:textId="77777777" w:rsidR="007833FF" w:rsidRPr="00D777C4" w:rsidRDefault="007833FF" w:rsidP="00763CEC">
            <w:pPr>
              <w:rPr>
                <w:lang w:val="en-US" w:bidi="ar-SY"/>
              </w:rPr>
            </w:pPr>
          </w:p>
        </w:tc>
      </w:tr>
      <w:tr w:rsidR="007833FF" w:rsidRPr="00D777C4" w14:paraId="11F9F6D4" w14:textId="77777777" w:rsidTr="00763CEC">
        <w:tc>
          <w:tcPr>
            <w:tcW w:w="567" w:type="dxa"/>
          </w:tcPr>
          <w:p w14:paraId="5EFD066D" w14:textId="77777777" w:rsidR="007833FF" w:rsidRPr="00D777C4" w:rsidRDefault="007833FF" w:rsidP="00763CEC">
            <w:pPr>
              <w:rPr>
                <w:lang w:val="en-US"/>
              </w:rPr>
            </w:pPr>
            <w:r w:rsidRPr="00D777C4">
              <w:rPr>
                <w:lang w:val="en-US"/>
              </w:rPr>
              <w:t>2.02</w:t>
            </w:r>
          </w:p>
        </w:tc>
        <w:tc>
          <w:tcPr>
            <w:tcW w:w="4253" w:type="dxa"/>
          </w:tcPr>
          <w:p w14:paraId="2BEC756A" w14:textId="77777777" w:rsidR="007833FF" w:rsidRPr="00D777C4" w:rsidRDefault="007833FF" w:rsidP="00763CEC">
            <w:pPr>
              <w:rPr>
                <w:lang w:val="en-US"/>
              </w:rPr>
            </w:pPr>
            <w:r w:rsidRPr="00D1416E">
              <w:rPr>
                <w:color w:val="00B050"/>
                <w:lang w:val="en-US"/>
              </w:rPr>
              <w:t xml:space="preserve">mā yḥāčūn-hum awwali – ē, al-ᵊbyūt haḏōlak al-byūt al b-al-midīne kull-hin akṯar-hum huṃṃa ǧāʕdīn al-byūt az-zēnāt huṃṃa ǧāʕdīn bī-hin – Bāb Ḥarrān šīy, iḥna nsammī-hin Bāb Ḥarrān maḥalle – </w:t>
            </w:r>
          </w:p>
        </w:tc>
        <w:tc>
          <w:tcPr>
            <w:tcW w:w="4253" w:type="dxa"/>
          </w:tcPr>
          <w:p w14:paraId="296139FA" w14:textId="77777777" w:rsidR="007833FF" w:rsidRPr="00D777C4" w:rsidRDefault="007833FF" w:rsidP="00763CEC">
            <w:pPr>
              <w:rPr>
                <w:lang w:val="en-US" w:bidi="ar-SY"/>
              </w:rPr>
            </w:pPr>
          </w:p>
        </w:tc>
      </w:tr>
      <w:tr w:rsidR="007833FF" w:rsidRPr="00D777C4" w14:paraId="26F3599C" w14:textId="77777777" w:rsidTr="00763CEC">
        <w:tc>
          <w:tcPr>
            <w:tcW w:w="567" w:type="dxa"/>
          </w:tcPr>
          <w:p w14:paraId="3D7ECFAC" w14:textId="77777777" w:rsidR="007833FF" w:rsidRPr="00D777C4" w:rsidRDefault="007833FF" w:rsidP="00763CEC">
            <w:pPr>
              <w:rPr>
                <w:lang w:val="en-US"/>
              </w:rPr>
            </w:pPr>
            <w:r w:rsidRPr="00D777C4">
              <w:rPr>
                <w:lang w:val="en-US"/>
              </w:rPr>
              <w:t>2.14</w:t>
            </w:r>
          </w:p>
        </w:tc>
        <w:tc>
          <w:tcPr>
            <w:tcW w:w="4253" w:type="dxa"/>
          </w:tcPr>
          <w:p w14:paraId="44F1DD37" w14:textId="77777777" w:rsidR="007833FF" w:rsidRPr="00D777C4" w:rsidRDefault="007833FF" w:rsidP="00763CEC">
            <w:pPr>
              <w:rPr>
                <w:lang w:val="en-US"/>
              </w:rPr>
            </w:pPr>
            <w:r w:rsidRPr="00DD1C63">
              <w:rPr>
                <w:color w:val="00B050"/>
                <w:lang w:val="en-US"/>
              </w:rPr>
              <w:t>kull-ha Yahūd, kull-ha Armani, haḏinne maḥḥad yḥāči ḥade yrūḥūn ʕa-l-gaṛāye yiǧūn ʕa-l-balad yrūḥ w yiǧi, maḥḥad yizʕal min ḥade.</w:t>
            </w:r>
          </w:p>
        </w:tc>
        <w:tc>
          <w:tcPr>
            <w:tcW w:w="4253" w:type="dxa"/>
          </w:tcPr>
          <w:p w14:paraId="0DC057C2" w14:textId="77777777" w:rsidR="007833FF" w:rsidRPr="00D777C4" w:rsidRDefault="007833FF" w:rsidP="00763CEC">
            <w:pPr>
              <w:rPr>
                <w:lang w:val="en-US" w:bidi="ar-SY"/>
              </w:rPr>
            </w:pPr>
          </w:p>
        </w:tc>
      </w:tr>
    </w:tbl>
    <w:p w14:paraId="6BFFAC82" w14:textId="77777777" w:rsidR="007140B6" w:rsidRDefault="007140B6">
      <w:pPr>
        <w:rPr>
          <w:lang w:val="en-US"/>
        </w:rPr>
      </w:pPr>
    </w:p>
    <w:p w14:paraId="4A89EC44" w14:textId="77777777" w:rsidR="007140B6" w:rsidRDefault="00000000">
      <w:pPr>
        <w:pStyle w:val="Heading2"/>
        <w:rPr>
          <w:lang w:val="en-US"/>
        </w:rPr>
      </w:pPr>
      <w:bookmarkStart w:id="69" w:name="_Toc156305423"/>
      <w:r>
        <w:t>Urfa-069b_Arabicised_Kurds-Harran-2010</w:t>
      </w:r>
      <w:bookmarkEnd w:id="69"/>
    </w:p>
    <w:p w14:paraId="54D76AE5" w14:textId="77777777" w:rsidR="007833FF" w:rsidRPr="00B447E0" w:rsidRDefault="007833FF" w:rsidP="007833FF">
      <w:r w:rsidRPr="00B447E0">
        <w:t>Ibrahim, Ismail and others</w:t>
      </w:r>
    </w:p>
    <w:p w14:paraId="672CC30F" w14:textId="77777777" w:rsidR="007833FF" w:rsidRPr="00B447E0" w:rsidRDefault="007833FF" w:rsidP="007833FF">
      <w:r w:rsidRPr="00B447E0">
        <w:t>9.5.201</w:t>
      </w:r>
      <w:r>
        <w:t>0</w:t>
      </w:r>
      <w:r w:rsidRPr="00B447E0">
        <w:t xml:space="preserve"> in Yardımcı/az-Ziyāra</w:t>
      </w:r>
    </w:p>
    <w:p w14:paraId="3B43F78F" w14:textId="77777777" w:rsidR="007833FF" w:rsidRDefault="007833FF" w:rsidP="007833FF">
      <w:r>
        <w:t>069 beginning with 2:26</w:t>
      </w:r>
    </w:p>
    <w:p w14:paraId="397CEC03" w14:textId="77777777" w:rsidR="007833FF" w:rsidRPr="00B447E0" w:rsidRDefault="007833FF" w:rsidP="007833FF">
      <w:r w:rsidRPr="00B447E0">
        <w:t>2:05</w:t>
      </w:r>
    </w:p>
    <w:p w14:paraId="0876F860" w14:textId="77777777" w:rsidR="007833FF" w:rsidRPr="00F10F11" w:rsidRDefault="007833FF" w:rsidP="007833FF"/>
    <w:tbl>
      <w:tblPr>
        <w:tblStyle w:val="TableGrid"/>
        <w:tblW w:w="0" w:type="auto"/>
        <w:tblLook w:val="0400" w:firstRow="0" w:lastRow="0" w:firstColumn="0" w:lastColumn="0" w:noHBand="0" w:noVBand="1"/>
      </w:tblPr>
      <w:tblGrid>
        <w:gridCol w:w="601"/>
        <w:gridCol w:w="4253"/>
        <w:gridCol w:w="4253"/>
      </w:tblGrid>
      <w:tr w:rsidR="007833FF" w:rsidRPr="00D777C4" w14:paraId="1A006E88" w14:textId="77777777" w:rsidTr="00763CEC">
        <w:tc>
          <w:tcPr>
            <w:tcW w:w="567" w:type="dxa"/>
          </w:tcPr>
          <w:p w14:paraId="572320B6" w14:textId="77777777" w:rsidR="007833FF" w:rsidRPr="00D777C4" w:rsidRDefault="007833FF" w:rsidP="00763CEC">
            <w:pPr>
              <w:rPr>
                <w:lang w:val="en-US"/>
              </w:rPr>
            </w:pPr>
            <w:r w:rsidRPr="00D777C4">
              <w:rPr>
                <w:lang w:val="en-US"/>
              </w:rPr>
              <w:t>2.26</w:t>
            </w:r>
          </w:p>
        </w:tc>
        <w:tc>
          <w:tcPr>
            <w:tcW w:w="4253" w:type="dxa"/>
          </w:tcPr>
          <w:p w14:paraId="79AADBE7" w14:textId="77777777" w:rsidR="007833FF" w:rsidRPr="00DD1C63" w:rsidRDefault="007833FF" w:rsidP="00763CEC">
            <w:pPr>
              <w:rPr>
                <w:color w:val="00B050"/>
                <w:rtl/>
                <w:lang w:val="en-US" w:bidi="ar-SY"/>
              </w:rPr>
            </w:pPr>
            <w:r w:rsidRPr="00DD1C63">
              <w:rPr>
                <w:color w:val="00B050"/>
                <w:lang w:val="en-US" w:bidi="ar-SY"/>
              </w:rPr>
              <w:t xml:space="preserve">w šī ǧarye ysōlfūn b-al-ʕarab lākin aṣǝl-hum ᵊKrād – ē, ᵊhniyye hāḏi Bēzūg, al-Qōrīn, aṣǝl-hum ᵊKrād w mā yʕarfūn b-al-ʕarab, āāā b-al-ᵊkrād – šī ǧarye, aṣǝl-hum ʕArab – Ḥāčim – gaṛāyib-ne iḥne Bini ʕIǧil, </w:t>
            </w:r>
          </w:p>
        </w:tc>
        <w:tc>
          <w:tcPr>
            <w:tcW w:w="4253" w:type="dxa"/>
          </w:tcPr>
          <w:p w14:paraId="2AC31B70" w14:textId="77777777" w:rsidR="007833FF" w:rsidRPr="00D777C4" w:rsidRDefault="007833FF" w:rsidP="00763CEC">
            <w:pPr>
              <w:rPr>
                <w:lang w:val="en-US" w:bidi="ar-SY"/>
              </w:rPr>
            </w:pPr>
          </w:p>
        </w:tc>
      </w:tr>
      <w:tr w:rsidR="007833FF" w:rsidRPr="003E6842" w14:paraId="63EBBEBA" w14:textId="77777777" w:rsidTr="00763CEC">
        <w:tc>
          <w:tcPr>
            <w:tcW w:w="567" w:type="dxa"/>
          </w:tcPr>
          <w:p w14:paraId="1D9D1EE4" w14:textId="77777777" w:rsidR="007833FF" w:rsidRPr="00D777C4" w:rsidRDefault="007833FF" w:rsidP="00763CEC">
            <w:pPr>
              <w:rPr>
                <w:lang w:val="en-US"/>
              </w:rPr>
            </w:pPr>
            <w:r w:rsidRPr="00D777C4">
              <w:rPr>
                <w:lang w:val="en-US"/>
              </w:rPr>
              <w:t>2.41</w:t>
            </w:r>
          </w:p>
        </w:tc>
        <w:tc>
          <w:tcPr>
            <w:tcW w:w="4253" w:type="dxa"/>
          </w:tcPr>
          <w:p w14:paraId="2FB6CF3F" w14:textId="77777777" w:rsidR="007833FF" w:rsidRPr="00D777C4" w:rsidRDefault="007833FF" w:rsidP="00763CEC">
            <w:pPr>
              <w:rPr>
                <w:lang w:val="en-US" w:bidi="ar-SY"/>
              </w:rPr>
            </w:pPr>
            <w:r w:rsidRPr="00DD1C63">
              <w:rPr>
                <w:color w:val="00B050"/>
                <w:lang w:val="en-US"/>
              </w:rPr>
              <w:t>ʕind al-ᵊKrād, alḥaz kull-hum ᵊKrād [gap],</w:t>
            </w:r>
            <w:r w:rsidRPr="00DD1C63">
              <w:rPr>
                <w:color w:val="00B050"/>
                <w:lang w:val="en-US" w:bidi="ar-SY"/>
              </w:rPr>
              <w:t xml:space="preserve"> yʕarfūn iḥne ygūlūn </w:t>
            </w:r>
            <w:r w:rsidRPr="00DD1C63">
              <w:rPr>
                <w:color w:val="00B050"/>
                <w:lang w:val="en-US"/>
              </w:rPr>
              <w:t>iḥna ʕArab, ʕArab ʕAlyān amma ʕəǧyān-hum ʕaman māxḏīn ḥabāyib ᵊKrād ṣāyrīn ᵊKrād.</w:t>
            </w:r>
            <w:r w:rsidRPr="00DD1C63">
              <w:rPr>
                <w:color w:val="00B050"/>
                <w:lang w:val="en-US" w:bidi="ar-SY"/>
              </w:rPr>
              <w:t xml:space="preserve"> </w:t>
            </w:r>
          </w:p>
        </w:tc>
        <w:tc>
          <w:tcPr>
            <w:tcW w:w="4253" w:type="dxa"/>
          </w:tcPr>
          <w:p w14:paraId="13396321" w14:textId="77777777" w:rsidR="007833FF" w:rsidRPr="0052023B" w:rsidRDefault="007833FF" w:rsidP="00763CEC">
            <w:pPr>
              <w:rPr>
                <w:lang w:val="de-DE" w:bidi="ar-SY"/>
              </w:rPr>
            </w:pPr>
            <w:r w:rsidRPr="0052023B">
              <w:rPr>
                <w:lang w:val="de-DE" w:bidi="ar-SY"/>
              </w:rPr>
              <w:t>sind wegen Blutrache weg</w:t>
            </w:r>
          </w:p>
          <w:p w14:paraId="1B9CA828" w14:textId="77777777" w:rsidR="007833FF" w:rsidRPr="0052023B" w:rsidRDefault="007833FF" w:rsidP="00763CEC">
            <w:pPr>
              <w:rPr>
                <w:lang w:val="de-DE" w:bidi="ar-SY"/>
              </w:rPr>
            </w:pPr>
            <w:r w:rsidRPr="0052023B">
              <w:rPr>
                <w:lang w:val="de-DE" w:bidi="ar-SY"/>
              </w:rPr>
              <w:t>Unterstamm der Bani ʕIǧīl, benannt nach einem ʕAli &gt; ʕAlyān</w:t>
            </w:r>
          </w:p>
        </w:tc>
      </w:tr>
      <w:tr w:rsidR="007833FF" w:rsidRPr="00D777C4" w14:paraId="1E72F894" w14:textId="77777777" w:rsidTr="00763CEC">
        <w:tc>
          <w:tcPr>
            <w:tcW w:w="567" w:type="dxa"/>
          </w:tcPr>
          <w:p w14:paraId="6600C840" w14:textId="77777777" w:rsidR="007833FF" w:rsidRPr="00D777C4" w:rsidRDefault="007833FF" w:rsidP="00763CEC">
            <w:pPr>
              <w:rPr>
                <w:lang w:val="en-US"/>
              </w:rPr>
            </w:pPr>
            <w:r w:rsidRPr="00D777C4">
              <w:rPr>
                <w:lang w:val="en-US"/>
              </w:rPr>
              <w:t>2.53</w:t>
            </w:r>
          </w:p>
        </w:tc>
        <w:tc>
          <w:tcPr>
            <w:tcW w:w="4253" w:type="dxa"/>
          </w:tcPr>
          <w:p w14:paraId="470F218E" w14:textId="77777777" w:rsidR="007833FF" w:rsidRPr="00D777C4" w:rsidRDefault="007833FF" w:rsidP="00763CEC">
            <w:pPr>
              <w:rPr>
                <w:lang w:val="en-US"/>
              </w:rPr>
            </w:pPr>
            <w:r w:rsidRPr="00DD1C63">
              <w:rPr>
                <w:color w:val="00B050"/>
              </w:rPr>
              <w:t>hāḏi al ngūl ʕin-he a</w:t>
            </w:r>
            <w:r w:rsidRPr="00DD1C63">
              <w:rPr>
                <w:color w:val="00B050"/>
                <w:lang w:val="en-US"/>
              </w:rPr>
              <w:t xml:space="preserve">ǧ-ǧarye ḏiyye hēne ǧirībe, </w:t>
            </w:r>
            <w:r w:rsidRPr="00DD1C63">
              <w:rPr>
                <w:color w:val="00B050"/>
                <w:lang w:val="it-IT"/>
              </w:rPr>
              <w:t>ᵊ</w:t>
            </w:r>
            <w:r w:rsidRPr="00DD1C63">
              <w:rPr>
                <w:color w:val="00B050"/>
                <w:lang w:val="en-US"/>
              </w:rPr>
              <w:t>hniyye, isim-he Bēzūg, ʕašīre iḥna nsammī-he Qōriyyīn, Qōrīne huṃṃa zād ygūlūn iḥna Qōriyyīn, al-Qōriyye haḏōle b-aṣl ᵊKrād, aṣǝl-hum ᵊKrād awwali,</w:t>
            </w:r>
          </w:p>
        </w:tc>
        <w:tc>
          <w:tcPr>
            <w:tcW w:w="4253" w:type="dxa"/>
          </w:tcPr>
          <w:p w14:paraId="2A872A6A" w14:textId="77777777" w:rsidR="007833FF" w:rsidRPr="00D777C4" w:rsidRDefault="007833FF" w:rsidP="00763CEC">
            <w:pPr>
              <w:rPr>
                <w:lang w:val="en-US" w:bidi="ar-SY"/>
              </w:rPr>
            </w:pPr>
          </w:p>
        </w:tc>
      </w:tr>
      <w:tr w:rsidR="007833FF" w:rsidRPr="00D777C4" w14:paraId="11CAFD06" w14:textId="77777777" w:rsidTr="00763CEC">
        <w:tc>
          <w:tcPr>
            <w:tcW w:w="567" w:type="dxa"/>
          </w:tcPr>
          <w:p w14:paraId="3BB717F6" w14:textId="77777777" w:rsidR="007833FF" w:rsidRPr="00D777C4" w:rsidRDefault="007833FF" w:rsidP="00763CEC">
            <w:pPr>
              <w:rPr>
                <w:lang w:val="en-US"/>
              </w:rPr>
            </w:pPr>
            <w:r w:rsidRPr="00D777C4">
              <w:rPr>
                <w:lang w:val="en-US"/>
              </w:rPr>
              <w:lastRenderedPageBreak/>
              <w:t>3.07</w:t>
            </w:r>
          </w:p>
        </w:tc>
        <w:tc>
          <w:tcPr>
            <w:tcW w:w="4253" w:type="dxa"/>
          </w:tcPr>
          <w:p w14:paraId="7A1F1C2B" w14:textId="77777777" w:rsidR="007833FF" w:rsidRPr="00DD1C63" w:rsidRDefault="007833FF" w:rsidP="00763CEC">
            <w:pPr>
              <w:rPr>
                <w:color w:val="00B050"/>
                <w:lang w:val="en-US"/>
              </w:rPr>
            </w:pPr>
            <w:r w:rsidRPr="00DD1C63">
              <w:rPr>
                <w:color w:val="00B050"/>
                <w:lang w:val="en-US"/>
              </w:rPr>
              <w:t xml:space="preserve">bass ǧāyīn hēne ǧāʕdīn ʕind al-ʕArab w māxḏīn m-al-ʕArab w manṭīn ʕa-l-ʕArab ᵊmʕarrbīn </w:t>
            </w:r>
            <w:r w:rsidRPr="00DD1C63">
              <w:rPr>
                <w:color w:val="00B050"/>
              </w:rPr>
              <w:t>yaʕni ngūl miʕirbīn, yaʕni miʕirbīn kilmit-he ṣāyrīn ʕArab iḥna ʕalē-ne ngūl miʕirbīn.</w:t>
            </w:r>
          </w:p>
        </w:tc>
        <w:tc>
          <w:tcPr>
            <w:tcW w:w="4253" w:type="dxa"/>
          </w:tcPr>
          <w:p w14:paraId="16889BBA" w14:textId="77777777" w:rsidR="007833FF" w:rsidRPr="00D777C4" w:rsidRDefault="007833FF" w:rsidP="00763CEC">
            <w:pPr>
              <w:rPr>
                <w:lang w:val="en-US" w:bidi="ar-SY"/>
              </w:rPr>
            </w:pPr>
          </w:p>
        </w:tc>
      </w:tr>
      <w:tr w:rsidR="007833FF" w:rsidRPr="00D777C4" w14:paraId="01988B56" w14:textId="77777777" w:rsidTr="00763CEC">
        <w:tc>
          <w:tcPr>
            <w:tcW w:w="567" w:type="dxa"/>
          </w:tcPr>
          <w:p w14:paraId="3359897A" w14:textId="77777777" w:rsidR="007833FF" w:rsidRPr="00D777C4" w:rsidRDefault="007833FF" w:rsidP="00763CEC">
            <w:pPr>
              <w:rPr>
                <w:lang w:val="en-US"/>
              </w:rPr>
            </w:pPr>
            <w:r w:rsidRPr="00D777C4">
              <w:rPr>
                <w:lang w:val="en-US"/>
              </w:rPr>
              <w:t>3.18</w:t>
            </w:r>
          </w:p>
        </w:tc>
        <w:tc>
          <w:tcPr>
            <w:tcW w:w="4253" w:type="dxa"/>
          </w:tcPr>
          <w:p w14:paraId="0CFBCCF0" w14:textId="77777777" w:rsidR="007833FF" w:rsidRPr="00DD1C63" w:rsidRDefault="007833FF" w:rsidP="00763CEC">
            <w:pPr>
              <w:rPr>
                <w:rFonts w:asciiTheme="minorHAnsi" w:hAnsiTheme="minorHAnsi"/>
                <w:color w:val="00B050"/>
                <w:lang w:val="en-US" w:bidi="ar-SY"/>
              </w:rPr>
            </w:pPr>
            <w:r w:rsidRPr="00DD1C63">
              <w:rPr>
                <w:color w:val="00B050"/>
                <w:lang w:val="en-US"/>
              </w:rPr>
              <w:t xml:space="preserve">al-miʕrib arṭǝq ʕArab ol… ṣāyrīn, b-al-ᵊkrād </w:t>
            </w:r>
            <w:r w:rsidRPr="00DD1C63">
              <w:rPr>
                <w:color w:val="00B050"/>
              </w:rPr>
              <w:t>mā yʕarfūn, belči kbāṛ-hum y</w:t>
            </w:r>
            <w:r w:rsidRPr="00DD1C63">
              <w:rPr>
                <w:color w:val="00B050"/>
                <w:lang w:val="en-US"/>
              </w:rPr>
              <w:t>ʕarfūn amma zġār-hum b-al-ᵊkrād mā yʕarfūn ysōlfūn b-al-ʕarab,</w:t>
            </w:r>
          </w:p>
        </w:tc>
        <w:tc>
          <w:tcPr>
            <w:tcW w:w="4253" w:type="dxa"/>
          </w:tcPr>
          <w:p w14:paraId="32F1CED5" w14:textId="77777777" w:rsidR="007833FF" w:rsidRPr="00D777C4" w:rsidRDefault="007833FF" w:rsidP="00763CEC">
            <w:pPr>
              <w:rPr>
                <w:lang w:val="en-US" w:bidi="ar-SY"/>
              </w:rPr>
            </w:pPr>
          </w:p>
        </w:tc>
      </w:tr>
      <w:tr w:rsidR="007833FF" w:rsidRPr="00D777C4" w14:paraId="1BE40168" w14:textId="77777777" w:rsidTr="00763CEC">
        <w:tc>
          <w:tcPr>
            <w:tcW w:w="567" w:type="dxa"/>
          </w:tcPr>
          <w:p w14:paraId="5426206F" w14:textId="77777777" w:rsidR="007833FF" w:rsidRPr="00D777C4" w:rsidRDefault="007833FF" w:rsidP="00763CEC">
            <w:pPr>
              <w:rPr>
                <w:lang w:val="en-US"/>
              </w:rPr>
            </w:pPr>
            <w:r w:rsidRPr="00D777C4">
              <w:rPr>
                <w:lang w:val="en-US"/>
              </w:rPr>
              <w:t>3.28</w:t>
            </w:r>
          </w:p>
        </w:tc>
        <w:tc>
          <w:tcPr>
            <w:tcW w:w="4253" w:type="dxa"/>
          </w:tcPr>
          <w:p w14:paraId="55B71306" w14:textId="77777777" w:rsidR="007833FF" w:rsidRPr="00D777C4" w:rsidRDefault="007833FF" w:rsidP="00763CEC">
            <w:pPr>
              <w:rPr>
                <w:lang w:val="en-US"/>
              </w:rPr>
            </w:pPr>
            <w:r w:rsidRPr="00DD1C63">
              <w:rPr>
                <w:color w:val="00B050"/>
              </w:rPr>
              <w:t xml:space="preserve">libs-he </w:t>
            </w:r>
            <w:r w:rsidRPr="00DD1C63">
              <w:rPr>
                <w:color w:val="00B050"/>
                <w:lang w:val="en-US"/>
              </w:rPr>
              <w:t>ʕarab ʕādit ʕarab uṣūl al-ʕarab yaʕni kull šīt-hum ʕarab, abad mā yʕarfūn b-al-ᵊkrād haḏōl al-Qōriyyīn yaʕni ta-ngūl ahal Bēzūg.</w:t>
            </w:r>
          </w:p>
        </w:tc>
        <w:tc>
          <w:tcPr>
            <w:tcW w:w="4253" w:type="dxa"/>
          </w:tcPr>
          <w:p w14:paraId="6B61A42B" w14:textId="77777777" w:rsidR="007833FF" w:rsidRPr="00D777C4" w:rsidRDefault="007833FF" w:rsidP="00763CEC">
            <w:pPr>
              <w:rPr>
                <w:lang w:val="en-US" w:bidi="ar-SY"/>
              </w:rPr>
            </w:pPr>
          </w:p>
        </w:tc>
      </w:tr>
      <w:tr w:rsidR="007833FF" w:rsidRPr="00D777C4" w14:paraId="7C94E1DC" w14:textId="77777777" w:rsidTr="00763CEC">
        <w:tc>
          <w:tcPr>
            <w:tcW w:w="567" w:type="dxa"/>
          </w:tcPr>
          <w:p w14:paraId="1516A8F5" w14:textId="77777777" w:rsidR="007833FF" w:rsidRPr="00D777C4" w:rsidRDefault="007833FF" w:rsidP="00763CEC">
            <w:pPr>
              <w:rPr>
                <w:lang w:val="en-US"/>
              </w:rPr>
            </w:pPr>
            <w:r w:rsidRPr="00D777C4">
              <w:rPr>
                <w:lang w:val="en-US"/>
              </w:rPr>
              <w:t>3.38</w:t>
            </w:r>
          </w:p>
        </w:tc>
        <w:tc>
          <w:tcPr>
            <w:tcW w:w="4253" w:type="dxa"/>
          </w:tcPr>
          <w:p w14:paraId="215C7EFF" w14:textId="77777777" w:rsidR="007833FF" w:rsidRPr="00DD1C63" w:rsidRDefault="007833FF" w:rsidP="00763CEC">
            <w:pPr>
              <w:rPr>
                <w:color w:val="00B050"/>
              </w:rPr>
            </w:pPr>
            <w:r w:rsidRPr="00DD1C63">
              <w:rPr>
                <w:color w:val="00B050"/>
                <w:lang w:val="en-US"/>
              </w:rPr>
              <w:t xml:space="preserve">w-iḥna zād linne gaṛāyib wuruč Bozova b-zimānāt-him ʕašīre bēt yaʕni min Bini ʕIǧil čam bēt, mindammīn, mindammīn yaʕni ad-damm ᵊtʕarf-u </w:t>
            </w:r>
            <w:r w:rsidRPr="00DD1C63">
              <w:rPr>
                <w:color w:val="00B050"/>
              </w:rPr>
              <w:t>ḏābḥīn ᵊzlime.</w:t>
            </w:r>
          </w:p>
        </w:tc>
        <w:tc>
          <w:tcPr>
            <w:tcW w:w="4253" w:type="dxa"/>
          </w:tcPr>
          <w:p w14:paraId="7480B4C1" w14:textId="77777777" w:rsidR="007833FF" w:rsidRDefault="007833FF" w:rsidP="00763CEC">
            <w:r w:rsidRPr="00D777C4">
              <w:t>ǧā</w:t>
            </w:r>
            <w:r>
              <w:t>l</w:t>
            </w:r>
            <w:r w:rsidRPr="00D777C4">
              <w:t>līn</w:t>
            </w:r>
            <w:r>
              <w:t xml:space="preserve"> weggehen, göç etmek</w:t>
            </w:r>
          </w:p>
          <w:p w14:paraId="08A35231" w14:textId="77777777" w:rsidR="007833FF" w:rsidRPr="00D777C4" w:rsidRDefault="007833FF" w:rsidP="00763CEC">
            <w:pPr>
              <w:rPr>
                <w:lang w:val="en-US" w:bidi="ar-SY"/>
              </w:rPr>
            </w:pPr>
            <w:r>
              <w:t xml:space="preserve">ǧallaw yǧill </w:t>
            </w:r>
          </w:p>
        </w:tc>
      </w:tr>
      <w:tr w:rsidR="007833FF" w:rsidRPr="00D777C4" w14:paraId="6223084E" w14:textId="77777777" w:rsidTr="00763CEC">
        <w:tc>
          <w:tcPr>
            <w:tcW w:w="567" w:type="dxa"/>
          </w:tcPr>
          <w:p w14:paraId="76A9C0BC" w14:textId="77777777" w:rsidR="007833FF" w:rsidRPr="00D777C4" w:rsidRDefault="007833FF" w:rsidP="00763CEC">
            <w:pPr>
              <w:rPr>
                <w:lang w:val="en-US"/>
              </w:rPr>
            </w:pPr>
            <w:r>
              <w:rPr>
                <w:lang w:val="en-US"/>
              </w:rPr>
              <w:t>3.51</w:t>
            </w:r>
          </w:p>
        </w:tc>
        <w:tc>
          <w:tcPr>
            <w:tcW w:w="4253" w:type="dxa"/>
          </w:tcPr>
          <w:p w14:paraId="6953EA66" w14:textId="77777777" w:rsidR="007833FF" w:rsidRPr="00D777C4" w:rsidRDefault="007833FF" w:rsidP="00763CEC">
            <w:pPr>
              <w:rPr>
                <w:lang w:val="en-US"/>
              </w:rPr>
            </w:pPr>
            <w:r w:rsidRPr="00DD1C63">
              <w:rPr>
                <w:color w:val="00B050"/>
              </w:rPr>
              <w:t xml:space="preserve">w ǧāllīn ǧāllīn qādi ǧāllīn </w:t>
            </w:r>
            <w:r w:rsidRPr="00DD1C63">
              <w:rPr>
                <w:color w:val="00B050"/>
                <w:lang w:val="en-US"/>
              </w:rPr>
              <w:t xml:space="preserve">iḥna… </w:t>
            </w:r>
            <w:r w:rsidRPr="00DD1C63">
              <w:rPr>
                <w:color w:val="00B050"/>
              </w:rPr>
              <w:t xml:space="preserve">iḥna </w:t>
            </w:r>
            <w:r w:rsidRPr="00DD1C63">
              <w:rPr>
                <w:color w:val="00B050"/>
                <w:lang w:val="en-US"/>
              </w:rPr>
              <w:t>al</w:t>
            </w:r>
            <w:r w:rsidRPr="00DD1C63">
              <w:rPr>
                <w:color w:val="00B050"/>
              </w:rPr>
              <w:t xml:space="preserve"> yiḏbaḥ ᵊzlime w </w:t>
            </w:r>
            <w:r w:rsidRPr="00DD1C63">
              <w:rPr>
                <w:color w:val="00B050"/>
                <w:lang w:val="en-US"/>
              </w:rPr>
              <w:t>yšīl ʕala qēr mǝṭraḥ ᵊngūl ǧille, ǧille yaʕni ǧallaw.</w:t>
            </w:r>
          </w:p>
        </w:tc>
        <w:tc>
          <w:tcPr>
            <w:tcW w:w="4253" w:type="dxa"/>
          </w:tcPr>
          <w:p w14:paraId="53543FDE" w14:textId="77777777" w:rsidR="007833FF" w:rsidRPr="00D777C4" w:rsidRDefault="007833FF" w:rsidP="00763CEC"/>
        </w:tc>
      </w:tr>
      <w:tr w:rsidR="007833FF" w:rsidRPr="009E546E" w14:paraId="55CE5F67" w14:textId="77777777" w:rsidTr="00763CEC">
        <w:tc>
          <w:tcPr>
            <w:tcW w:w="567" w:type="dxa"/>
          </w:tcPr>
          <w:p w14:paraId="75027E4F" w14:textId="77777777" w:rsidR="007833FF" w:rsidRPr="00D777C4" w:rsidRDefault="007833FF" w:rsidP="00763CEC">
            <w:pPr>
              <w:rPr>
                <w:lang w:val="en-US"/>
              </w:rPr>
            </w:pPr>
            <w:r w:rsidRPr="00D777C4">
              <w:rPr>
                <w:lang w:val="en-US"/>
              </w:rPr>
              <w:t>4.00</w:t>
            </w:r>
          </w:p>
        </w:tc>
        <w:tc>
          <w:tcPr>
            <w:tcW w:w="4253" w:type="dxa"/>
          </w:tcPr>
          <w:p w14:paraId="7BB4A511" w14:textId="77777777" w:rsidR="007833FF" w:rsidRPr="00D777C4" w:rsidRDefault="007833FF" w:rsidP="00763CEC">
            <w:pPr>
              <w:rPr>
                <w:lang w:val="en-US"/>
              </w:rPr>
            </w:pPr>
            <w:r w:rsidRPr="00DD1C63">
              <w:rPr>
                <w:color w:val="00B050"/>
                <w:lang w:val="en-US"/>
              </w:rPr>
              <w:t xml:space="preserve">ǧāʕdīn ʕala Bozova w-al… hināk rāyḥīn ǧāʕdīn, māxḏīn m-al-ᵊKrād manṭīn l-al-ᵊKrād, arṭǝq ṣāyrīn ᵊmkarrdīn ṣāyrīn ᵊKrād, iḥna nsammī-hum huṃṃa </w:t>
            </w:r>
            <w:r w:rsidRPr="00DD1C63">
              <w:rPr>
                <w:color w:val="00B050"/>
              </w:rPr>
              <w:t>ygūlūn ʕArab ʕAli ygūlūn il ḥāl-hum, biz Arap Ali, asās aṣǝl</w:t>
            </w:r>
            <w:r w:rsidRPr="00DD1C63">
              <w:rPr>
                <w:color w:val="00B050"/>
                <w:lang w:val="en-US"/>
              </w:rPr>
              <w:t>-na ʕArab ʕAlyān iḥna ngūl-l-hum ʕArab ʕAlyān.</w:t>
            </w:r>
          </w:p>
        </w:tc>
        <w:tc>
          <w:tcPr>
            <w:tcW w:w="4253" w:type="dxa"/>
          </w:tcPr>
          <w:p w14:paraId="5C2D6D7E" w14:textId="77777777" w:rsidR="007833FF" w:rsidRPr="0052023B" w:rsidRDefault="007833FF" w:rsidP="00763CEC">
            <w:pPr>
              <w:rPr>
                <w:lang w:val="it-IT" w:bidi="ar-SY"/>
              </w:rPr>
            </w:pPr>
            <w:r>
              <w:rPr>
                <w:lang w:val="en-US"/>
              </w:rPr>
              <w:t xml:space="preserve">w-al… hināk </w:t>
            </w:r>
            <w:r w:rsidRPr="0052023B">
              <w:rPr>
                <w:lang w:val="it-IT"/>
              </w:rPr>
              <w:t>= orada</w:t>
            </w:r>
          </w:p>
        </w:tc>
      </w:tr>
      <w:tr w:rsidR="007833FF" w:rsidRPr="00D777C4" w14:paraId="066BB303" w14:textId="77777777" w:rsidTr="00763CEC">
        <w:tc>
          <w:tcPr>
            <w:tcW w:w="567" w:type="dxa"/>
          </w:tcPr>
          <w:p w14:paraId="692ECA15" w14:textId="77777777" w:rsidR="007833FF" w:rsidRPr="00D777C4" w:rsidRDefault="007833FF" w:rsidP="00763CEC">
            <w:pPr>
              <w:rPr>
                <w:lang w:val="en-US"/>
              </w:rPr>
            </w:pPr>
            <w:r w:rsidRPr="00D777C4">
              <w:rPr>
                <w:lang w:val="en-US"/>
              </w:rPr>
              <w:t>4.17</w:t>
            </w:r>
          </w:p>
        </w:tc>
        <w:tc>
          <w:tcPr>
            <w:tcW w:w="4253" w:type="dxa"/>
          </w:tcPr>
          <w:p w14:paraId="430B7566" w14:textId="77777777" w:rsidR="007833FF" w:rsidRPr="00D777C4" w:rsidRDefault="007833FF" w:rsidP="00763CEC">
            <w:r w:rsidRPr="00DD1C63">
              <w:rPr>
                <w:color w:val="00B050"/>
                <w:lang w:val="en-US"/>
              </w:rPr>
              <w:t xml:space="preserve">b-al-aṣǝl huṃṃa ʕArab, Bini ʕIǧil gaṛāyib-ne, čiṯīrīn balči xamsimye alif bēt, Bozova w gaṛāyā-ha w Yaylak w tʕarif inte b-alḥīn ḏāk, ḥitt </w:t>
            </w:r>
            <w:r w:rsidRPr="00DD1C63">
              <w:rPr>
                <w:color w:val="00B050"/>
              </w:rPr>
              <w:t>b-al-ʕarab mā zād mā yʕarfūn amma ygūlūn iḥna Bini ʕIǧil, zād gaṛāyib-ne šīy salāmt-ak w-al-ʕāfye.</w:t>
            </w:r>
          </w:p>
        </w:tc>
        <w:tc>
          <w:tcPr>
            <w:tcW w:w="4253" w:type="dxa"/>
          </w:tcPr>
          <w:p w14:paraId="29A3A7DE" w14:textId="77777777" w:rsidR="007833FF" w:rsidRPr="00D777C4" w:rsidRDefault="007833FF" w:rsidP="00763CEC">
            <w:pPr>
              <w:rPr>
                <w:lang w:val="en-US" w:bidi="ar-SY"/>
              </w:rPr>
            </w:pPr>
            <w:r>
              <w:rPr>
                <w:lang w:val="en-US"/>
              </w:rPr>
              <w:t>b-alḥīn ḏ</w:t>
            </w:r>
            <w:r w:rsidRPr="00D777C4">
              <w:rPr>
                <w:lang w:val="en-US"/>
              </w:rPr>
              <w:t>āk</w:t>
            </w:r>
          </w:p>
        </w:tc>
      </w:tr>
    </w:tbl>
    <w:p w14:paraId="436BC998" w14:textId="77777777" w:rsidR="007140B6" w:rsidRDefault="007140B6"/>
    <w:p w14:paraId="1921B712" w14:textId="77777777" w:rsidR="007140B6" w:rsidRDefault="007140B6"/>
    <w:p w14:paraId="3D78E1C4" w14:textId="77777777" w:rsidR="007140B6" w:rsidRDefault="00000000">
      <w:pPr>
        <w:pStyle w:val="Heading2"/>
      </w:pPr>
      <w:bookmarkStart w:id="70" w:name="_Toc156305424"/>
      <w:r>
        <w:t>Urfa-070_Hen_House-Harran-2010</w:t>
      </w:r>
      <w:bookmarkEnd w:id="70"/>
    </w:p>
    <w:p w14:paraId="33FE41F1" w14:textId="77777777" w:rsidR="00004044" w:rsidRDefault="00004044" w:rsidP="00004044">
      <w:pPr>
        <w:pStyle w:val="BodyText2"/>
        <w:spacing w:line="240" w:lineRule="auto"/>
        <w:rPr>
          <w:u w:val="none"/>
        </w:rPr>
      </w:pPr>
      <w:r>
        <w:rPr>
          <w:u w:val="none"/>
        </w:rPr>
        <w:t>9 May 2010</w:t>
      </w:r>
    </w:p>
    <w:p w14:paraId="3C347D2A" w14:textId="77777777" w:rsidR="00004044" w:rsidRDefault="00004044" w:rsidP="00004044">
      <w:pPr>
        <w:pStyle w:val="BodyText2"/>
        <w:spacing w:line="240" w:lineRule="auto"/>
        <w:rPr>
          <w:u w:val="none"/>
        </w:rPr>
      </w:pPr>
      <w:r>
        <w:rPr>
          <w:u w:val="none"/>
        </w:rPr>
        <w:t>Ismāʕīl</w:t>
      </w:r>
    </w:p>
    <w:tbl>
      <w:tblPr>
        <w:tblStyle w:val="TableGrid"/>
        <w:tblW w:w="9072" w:type="dxa"/>
        <w:tblLook w:val="0400" w:firstRow="0" w:lastRow="0" w:firstColumn="0" w:lastColumn="0" w:noHBand="0" w:noVBand="1"/>
      </w:tblPr>
      <w:tblGrid>
        <w:gridCol w:w="850"/>
        <w:gridCol w:w="3969"/>
        <w:gridCol w:w="4253"/>
      </w:tblGrid>
      <w:tr w:rsidR="00004044" w:rsidRPr="00031C3F" w14:paraId="06B0E3F4" w14:textId="77777777" w:rsidTr="00763CEC">
        <w:tc>
          <w:tcPr>
            <w:tcW w:w="850" w:type="dxa"/>
          </w:tcPr>
          <w:p w14:paraId="44B27A17" w14:textId="77777777" w:rsidR="00004044" w:rsidRDefault="00004044" w:rsidP="00763CEC">
            <w:pPr>
              <w:rPr>
                <w:lang w:val="en-US"/>
              </w:rPr>
            </w:pPr>
            <w:r>
              <w:rPr>
                <w:lang w:val="en-US"/>
              </w:rPr>
              <w:t>0:00</w:t>
            </w:r>
          </w:p>
        </w:tc>
        <w:tc>
          <w:tcPr>
            <w:tcW w:w="3969" w:type="dxa"/>
          </w:tcPr>
          <w:p w14:paraId="0E02A94A" w14:textId="77777777" w:rsidR="00004044" w:rsidRPr="00085D54" w:rsidRDefault="00004044" w:rsidP="00763CEC">
            <w:pPr>
              <w:rPr>
                <w:color w:val="00B050"/>
                <w:lang w:val="en-US" w:bidi="ar-OM"/>
              </w:rPr>
            </w:pPr>
            <w:r w:rsidRPr="00085D54">
              <w:rPr>
                <w:color w:val="00B050"/>
                <w:lang w:val="en-US" w:bidi="ar-OM"/>
              </w:rPr>
              <w:t xml:space="preserve">ad-diǧāǧāt yxuššin </w:t>
            </w:r>
            <w:r w:rsidRPr="00085D54">
              <w:rPr>
                <w:color w:val="00B050"/>
              </w:rPr>
              <w:t>bī-´,</w:t>
            </w:r>
            <w:r w:rsidRPr="00085D54">
              <w:rPr>
                <w:color w:val="00B050"/>
                <w:lang w:val="en-US" w:bidi="ar-OM"/>
              </w:rPr>
              <w:t xml:space="preserve"> ᵊnsammī-´ gunn diǧāǧ, šūf al-bēḏ̣a bgaḷb-u </w:t>
            </w:r>
            <w:r w:rsidRPr="00085D54">
              <w:rPr>
                <w:color w:val="00B050"/>
              </w:rPr>
              <w:t>daḥḥiǧ</w:t>
            </w:r>
            <w:r w:rsidRPr="00085D54">
              <w:rPr>
                <w:color w:val="00B050"/>
                <w:lang w:val="en-US" w:bidi="ar-OM"/>
              </w:rPr>
              <w:t xml:space="preserve"> gunn diǧāǧ.</w:t>
            </w:r>
          </w:p>
        </w:tc>
        <w:tc>
          <w:tcPr>
            <w:tcW w:w="4253" w:type="dxa"/>
          </w:tcPr>
          <w:p w14:paraId="172522B3" w14:textId="77777777" w:rsidR="00004044" w:rsidRPr="00085D54" w:rsidRDefault="00004044" w:rsidP="00763CEC">
            <w:pPr>
              <w:rPr>
                <w:color w:val="00B050"/>
              </w:rPr>
            </w:pPr>
            <w:r w:rsidRPr="00085D54">
              <w:rPr>
                <w:color w:val="00B050"/>
              </w:rPr>
              <w:t xml:space="preserve">The chickens get inside, we call it </w:t>
            </w:r>
            <w:r w:rsidRPr="00085D54">
              <w:rPr>
                <w:i/>
                <w:color w:val="00B050"/>
              </w:rPr>
              <w:t>gunn diǧāǧ</w:t>
            </w:r>
            <w:r w:rsidRPr="00085D54">
              <w:rPr>
                <w:color w:val="00B050"/>
              </w:rPr>
              <w:t>, coop. Look, the egg inside of it! Look it is a coop!</w:t>
            </w:r>
          </w:p>
        </w:tc>
      </w:tr>
      <w:tr w:rsidR="00004044" w:rsidRPr="00031C3F" w14:paraId="5A9631FD" w14:textId="77777777" w:rsidTr="00763CEC">
        <w:tc>
          <w:tcPr>
            <w:tcW w:w="850" w:type="dxa"/>
          </w:tcPr>
          <w:p w14:paraId="4B25C096" w14:textId="77777777" w:rsidR="00004044" w:rsidRDefault="00004044" w:rsidP="00763CEC">
            <w:pPr>
              <w:rPr>
                <w:lang w:val="en-US"/>
              </w:rPr>
            </w:pPr>
            <w:r>
              <w:rPr>
                <w:lang w:val="en-US"/>
              </w:rPr>
              <w:t>0:06</w:t>
            </w:r>
          </w:p>
        </w:tc>
        <w:tc>
          <w:tcPr>
            <w:tcW w:w="3969" w:type="dxa"/>
          </w:tcPr>
          <w:p w14:paraId="025A1622" w14:textId="77777777" w:rsidR="00004044" w:rsidRPr="00085D54" w:rsidRDefault="00004044" w:rsidP="00763CEC">
            <w:pPr>
              <w:rPr>
                <w:color w:val="00B050"/>
                <w:lang w:val="en-US" w:bidi="ar-OM"/>
              </w:rPr>
            </w:pPr>
            <w:r w:rsidRPr="00085D54">
              <w:rPr>
                <w:color w:val="00B050"/>
                <w:lang w:val="en-US" w:bidi="ar-OM"/>
              </w:rPr>
              <w:t>daḥḥiǧ ad-diǧāǧāt yxuššin bī-´ yugʕudun qurqa ybīḏ̣in,</w:t>
            </w:r>
          </w:p>
        </w:tc>
        <w:tc>
          <w:tcPr>
            <w:tcW w:w="4253" w:type="dxa"/>
          </w:tcPr>
          <w:p w14:paraId="550FCF72" w14:textId="77777777" w:rsidR="00004044" w:rsidRPr="00085D54" w:rsidRDefault="00004044" w:rsidP="00763CEC">
            <w:pPr>
              <w:rPr>
                <w:color w:val="00B050"/>
              </w:rPr>
            </w:pPr>
            <w:r w:rsidRPr="00085D54">
              <w:rPr>
                <w:color w:val="00B050"/>
              </w:rPr>
              <w:t xml:space="preserve">Look how the chickens get inside; they are at hatching and lay eggs in it. </w:t>
            </w:r>
          </w:p>
        </w:tc>
      </w:tr>
      <w:tr w:rsidR="00004044" w:rsidRPr="00031C3F" w14:paraId="61C34680" w14:textId="77777777" w:rsidTr="00763CEC">
        <w:tc>
          <w:tcPr>
            <w:tcW w:w="850" w:type="dxa"/>
          </w:tcPr>
          <w:p w14:paraId="4F08A521" w14:textId="77777777" w:rsidR="00004044" w:rsidRDefault="00004044" w:rsidP="00763CEC">
            <w:pPr>
              <w:rPr>
                <w:lang w:val="en-US"/>
              </w:rPr>
            </w:pPr>
            <w:r>
              <w:rPr>
                <w:lang w:val="en-US"/>
              </w:rPr>
              <w:t>0:09</w:t>
            </w:r>
          </w:p>
        </w:tc>
        <w:tc>
          <w:tcPr>
            <w:tcW w:w="3969" w:type="dxa"/>
          </w:tcPr>
          <w:p w14:paraId="19B3C43F" w14:textId="77777777" w:rsidR="00004044" w:rsidRPr="00085D54" w:rsidRDefault="00004044" w:rsidP="00763CEC">
            <w:pPr>
              <w:rPr>
                <w:color w:val="00B050"/>
                <w:lang w:val="en-US" w:bidi="ar-OM"/>
              </w:rPr>
            </w:pPr>
            <w:r w:rsidRPr="00085D54">
              <w:rPr>
                <w:color w:val="00B050"/>
                <w:lang w:val="en-US" w:bidi="ar-OM"/>
              </w:rPr>
              <w:t>al-muġrib yḏ̣allin hēne ysiddūn al-bāb ḏe tā al-ᵊḥsēni, ač-člāb mā-yākulin-hin, al-</w:t>
            </w:r>
            <w:r w:rsidRPr="00085D54">
              <w:rPr>
                <w:color w:val="00B050"/>
                <w:lang w:val="en-US" w:bidi="ar-OM"/>
              </w:rPr>
              <w:lastRenderedPageBreak/>
              <w:t>ᵊḥsēni</w:t>
            </w:r>
          </w:p>
        </w:tc>
        <w:tc>
          <w:tcPr>
            <w:tcW w:w="4253" w:type="dxa"/>
          </w:tcPr>
          <w:p w14:paraId="207C75E3" w14:textId="77777777" w:rsidR="00004044" w:rsidRPr="00085D54" w:rsidRDefault="00004044" w:rsidP="00763CEC">
            <w:pPr>
              <w:rPr>
                <w:color w:val="00B050"/>
              </w:rPr>
            </w:pPr>
            <w:r w:rsidRPr="00085D54">
              <w:rPr>
                <w:color w:val="00B050"/>
              </w:rPr>
              <w:lastRenderedPageBreak/>
              <w:t xml:space="preserve">At sunset they stay here, the door gets closed, so the foxes and the dogs won’t eat them; the </w:t>
            </w:r>
            <w:r w:rsidRPr="00085D54">
              <w:rPr>
                <w:color w:val="00B050"/>
              </w:rPr>
              <w:lastRenderedPageBreak/>
              <w:t>fox.</w:t>
            </w:r>
          </w:p>
        </w:tc>
      </w:tr>
      <w:tr w:rsidR="00004044" w:rsidRPr="00D559CA" w14:paraId="5AF7083D" w14:textId="77777777" w:rsidTr="00763CEC">
        <w:tc>
          <w:tcPr>
            <w:tcW w:w="850" w:type="dxa"/>
          </w:tcPr>
          <w:p w14:paraId="1B748FD1" w14:textId="77777777" w:rsidR="00004044" w:rsidRPr="00085D54" w:rsidRDefault="00004044" w:rsidP="00763CEC">
            <w:r w:rsidRPr="00085D54">
              <w:lastRenderedPageBreak/>
              <w:t>0:16</w:t>
            </w:r>
          </w:p>
        </w:tc>
        <w:tc>
          <w:tcPr>
            <w:tcW w:w="3969" w:type="dxa"/>
          </w:tcPr>
          <w:p w14:paraId="61BE0D4E" w14:textId="77777777" w:rsidR="00004044" w:rsidRPr="00085D54" w:rsidRDefault="00004044" w:rsidP="00763CEC">
            <w:pPr>
              <w:rPr>
                <w:color w:val="00B050"/>
                <w:lang w:val="en-US" w:bidi="ar-OM"/>
              </w:rPr>
            </w:pPr>
            <w:r w:rsidRPr="00085D54">
              <w:rPr>
                <w:color w:val="00B050"/>
                <w:lang w:val="en-US" w:bidi="ar-OM"/>
              </w:rPr>
              <w:t>ta-ngūl b-al-lēl amniyāt miṯil qaraǧit ad-diǧāǧ, iḥna ngul-l-u gunn diǧāǧ, gunn, msāwī hīčiḏ zġayyir gunn diǧāǧ, gunn diǧāǧ</w:t>
            </w:r>
          </w:p>
        </w:tc>
        <w:tc>
          <w:tcPr>
            <w:tcW w:w="4253" w:type="dxa"/>
          </w:tcPr>
          <w:p w14:paraId="53115502" w14:textId="77777777" w:rsidR="00004044" w:rsidRPr="00085D54" w:rsidRDefault="00004044" w:rsidP="00763CEC">
            <w:pPr>
              <w:rPr>
                <w:color w:val="00B050"/>
              </w:rPr>
            </w:pPr>
            <w:r w:rsidRPr="00085D54">
              <w:rPr>
                <w:color w:val="00B050"/>
              </w:rPr>
              <w:t xml:space="preserve">Let’s say, at night there is safety, it is like a chicken garage. We call it </w:t>
            </w:r>
            <w:r w:rsidRPr="00085D54">
              <w:rPr>
                <w:i/>
                <w:color w:val="00B050"/>
              </w:rPr>
              <w:t>gunn</w:t>
            </w:r>
            <w:r w:rsidRPr="00085D54">
              <w:rPr>
                <w:color w:val="00B050"/>
              </w:rPr>
              <w:t xml:space="preserve"> </w:t>
            </w:r>
            <w:r w:rsidRPr="00085D54">
              <w:rPr>
                <w:i/>
                <w:color w:val="00B050"/>
              </w:rPr>
              <w:t>diǧāǧ</w:t>
            </w:r>
            <w:r w:rsidRPr="00085D54">
              <w:rPr>
                <w:color w:val="00B050"/>
              </w:rPr>
              <w:t>, coop. It is made small like this, a chicken coop.</w:t>
            </w:r>
          </w:p>
        </w:tc>
      </w:tr>
    </w:tbl>
    <w:p w14:paraId="3E50B651" w14:textId="77777777" w:rsidR="007140B6" w:rsidRDefault="007140B6">
      <w:pPr>
        <w:pStyle w:val="BodyText2"/>
        <w:spacing w:line="240" w:lineRule="auto"/>
        <w:rPr>
          <w:u w:val="none"/>
          <w:lang w:val="en-US"/>
        </w:rPr>
      </w:pPr>
    </w:p>
    <w:p w14:paraId="396F2648" w14:textId="77777777" w:rsidR="007140B6" w:rsidRDefault="00000000">
      <w:pPr>
        <w:pStyle w:val="Heading2"/>
      </w:pPr>
      <w:bookmarkStart w:id="71" w:name="_Toc156305425"/>
      <w:r>
        <w:rPr>
          <w:lang w:val="en-US"/>
        </w:rPr>
        <w:t>Urfa-072_Villages-Harran-2010</w:t>
      </w:r>
      <w:bookmarkEnd w:id="71"/>
    </w:p>
    <w:p w14:paraId="16AED36B" w14:textId="77777777" w:rsidR="00A6325D" w:rsidRPr="00770021" w:rsidRDefault="00A6325D" w:rsidP="00A6325D">
      <w:pPr>
        <w:pStyle w:val="List"/>
        <w:rPr>
          <w:noProof/>
          <w:lang w:val="de-AT"/>
        </w:rPr>
      </w:pPr>
      <w:r w:rsidRPr="00770021">
        <w:rPr>
          <w:noProof/>
          <w:lang w:val="de-AT"/>
        </w:rPr>
        <w:t xml:space="preserve">Ibrahim, </w:t>
      </w:r>
      <w:r w:rsidRPr="00770021">
        <w:rPr>
          <w:lang w:val="de-AT"/>
        </w:rPr>
        <w:t>9.5.2010 in Yardımcı/az-Ziyāra</w:t>
      </w:r>
    </w:p>
    <w:p w14:paraId="4BF1703C" w14:textId="77777777" w:rsidR="00A6325D" w:rsidRPr="00994CA7" w:rsidRDefault="00A6325D" w:rsidP="00A6325D">
      <w:pPr>
        <w:pStyle w:val="List"/>
        <w:rPr>
          <w:noProof/>
          <w:lang w:val="de-AT"/>
        </w:rPr>
      </w:pPr>
      <w:r w:rsidRPr="00994CA7">
        <w:rPr>
          <w:noProof/>
          <w:lang w:val="de-AT"/>
        </w:rPr>
        <w:t>Alte Zeit 7:45</w:t>
      </w:r>
    </w:p>
    <w:p w14:paraId="086B88C3" w14:textId="77777777" w:rsidR="00A6325D" w:rsidRPr="00994CA7" w:rsidRDefault="00A6325D" w:rsidP="00A6325D">
      <w:pPr>
        <w:pStyle w:val="List"/>
        <w:rPr>
          <w:noProof/>
          <w:lang w:val="de-AT"/>
        </w:rPr>
      </w:pPr>
      <w:r w:rsidRPr="00994CA7">
        <w:rPr>
          <w:noProof/>
          <w:lang w:val="de-AT"/>
        </w:rPr>
        <w:t>Grüne Teile für Geoffrey</w:t>
      </w:r>
    </w:p>
    <w:p w14:paraId="206A67F3" w14:textId="77777777" w:rsidR="00A6325D" w:rsidRPr="00994CA7" w:rsidRDefault="00A6325D" w:rsidP="00A6325D">
      <w:pPr>
        <w:rPr>
          <w:noProof/>
          <w:lang w:val="de-AT"/>
        </w:rPr>
      </w:pPr>
    </w:p>
    <w:tbl>
      <w:tblPr>
        <w:tblStyle w:val="TableGrid"/>
        <w:tblW w:w="0" w:type="auto"/>
        <w:tblLook w:val="04A0" w:firstRow="1" w:lastRow="0" w:firstColumn="1" w:lastColumn="0" w:noHBand="0" w:noVBand="1"/>
      </w:tblPr>
      <w:tblGrid>
        <w:gridCol w:w="675"/>
        <w:gridCol w:w="3969"/>
        <w:gridCol w:w="4395"/>
      </w:tblGrid>
      <w:tr w:rsidR="00A6325D" w:rsidRPr="00702644" w14:paraId="724C2680" w14:textId="77777777" w:rsidTr="00763CEC">
        <w:tc>
          <w:tcPr>
            <w:tcW w:w="675" w:type="dxa"/>
          </w:tcPr>
          <w:p w14:paraId="2D229737" w14:textId="77777777" w:rsidR="00A6325D" w:rsidRPr="00BA4346" w:rsidRDefault="00A6325D" w:rsidP="00763CEC">
            <w:r w:rsidRPr="00BA4346">
              <w:t>0.02</w:t>
            </w:r>
          </w:p>
        </w:tc>
        <w:tc>
          <w:tcPr>
            <w:tcW w:w="3969" w:type="dxa"/>
          </w:tcPr>
          <w:p w14:paraId="230FECD4" w14:textId="77777777" w:rsidR="00A6325D" w:rsidRPr="00D248EE" w:rsidRDefault="00A6325D" w:rsidP="00763CEC">
            <w:pPr>
              <w:rPr>
                <w:color w:val="00B050"/>
              </w:rPr>
            </w:pPr>
            <w:r w:rsidRPr="00D248EE">
              <w:rPr>
                <w:color w:val="00B050"/>
              </w:rPr>
              <w:t>awwali al-mille kull ᵊbyūt-hum ᵊhnīt-hum ᵊbgaḷb aǧ-ǧarye. alḥaz al ʕind-u gāʕa gām ysawwi bgaḷǝb gāʕt-u bēt. tidāġaṭat al-mille, daḥḥiǧ hīčiḏ al-ḥagg!</w:t>
            </w:r>
          </w:p>
        </w:tc>
        <w:tc>
          <w:tcPr>
            <w:tcW w:w="4395" w:type="dxa"/>
          </w:tcPr>
          <w:p w14:paraId="34FD3E4F" w14:textId="77777777" w:rsidR="00A6325D" w:rsidRPr="00D248EE" w:rsidRDefault="00A6325D" w:rsidP="00763CEC">
            <w:pPr>
              <w:rPr>
                <w:noProof/>
                <w:color w:val="00B050"/>
                <w:lang w:val="en-US"/>
              </w:rPr>
            </w:pPr>
            <w:r w:rsidRPr="00D248EE">
              <w:rPr>
                <w:color w:val="00B050"/>
              </w:rPr>
              <w:t>In former times the houses and the stuff of the people were all inside of the village. Now, the one who owns land has begun to make a house on his estate. The people have dispersed. Look! That’s the truth!</w:t>
            </w:r>
          </w:p>
        </w:tc>
      </w:tr>
      <w:tr w:rsidR="00A6325D" w:rsidRPr="00CE1D92" w14:paraId="164D3245" w14:textId="77777777" w:rsidTr="00763CEC">
        <w:tc>
          <w:tcPr>
            <w:tcW w:w="675" w:type="dxa"/>
          </w:tcPr>
          <w:p w14:paraId="6E6DF97A" w14:textId="77777777" w:rsidR="00A6325D" w:rsidRPr="00702644" w:rsidRDefault="00A6325D" w:rsidP="00763CEC">
            <w:pPr>
              <w:rPr>
                <w:noProof/>
                <w:lang w:val="en-US"/>
              </w:rPr>
            </w:pPr>
            <w:r>
              <w:rPr>
                <w:noProof/>
                <w:lang w:val="en-US"/>
              </w:rPr>
              <w:t>0.14</w:t>
            </w:r>
          </w:p>
        </w:tc>
        <w:tc>
          <w:tcPr>
            <w:tcW w:w="3969" w:type="dxa"/>
          </w:tcPr>
          <w:p w14:paraId="0C08BCA1" w14:textId="77777777" w:rsidR="00A6325D" w:rsidRPr="005D5ADD" w:rsidRDefault="00A6325D" w:rsidP="00763CEC">
            <w:pPr>
              <w:rPr>
                <w:noProof/>
                <w:color w:val="00B050"/>
                <w:lang w:val="de-AT"/>
              </w:rPr>
            </w:pPr>
            <w:r w:rsidRPr="005D5ADD">
              <w:rPr>
                <w:noProof/>
                <w:color w:val="00B050"/>
                <w:lang w:val="de-AT"/>
              </w:rPr>
              <w:t xml:space="preserve">kull… kull-min gaʕad </w:t>
            </w:r>
            <w:r w:rsidRPr="005D5ADD">
              <w:rPr>
                <w:noProof/>
                <w:color w:val="00B050"/>
                <w:lang w:val="en-US"/>
              </w:rPr>
              <w:t>ᵊ</w:t>
            </w:r>
            <w:r w:rsidRPr="005D5ADD">
              <w:rPr>
                <w:noProof/>
                <w:color w:val="00B050"/>
                <w:lang w:val="de-AT"/>
              </w:rPr>
              <w:t xml:space="preserve">b-ǧ… </w:t>
            </w:r>
            <w:r w:rsidRPr="005D5ADD">
              <w:rPr>
                <w:noProof/>
                <w:color w:val="00B050"/>
                <w:lang w:val="en-US"/>
              </w:rPr>
              <w:t>ᵊ</w:t>
            </w:r>
            <w:r w:rsidRPr="005D5ADD">
              <w:rPr>
                <w:noProof/>
                <w:color w:val="00B050"/>
                <w:lang w:val="de-AT"/>
              </w:rPr>
              <w:t>b-gāʕt</w:t>
            </w:r>
            <w:r w:rsidRPr="005D5ADD">
              <w:rPr>
                <w:color w:val="00B050"/>
                <w:lang w:val="de-AT"/>
              </w:rPr>
              <w:t>-</w:t>
            </w:r>
            <w:r w:rsidRPr="005D5ADD">
              <w:rPr>
                <w:noProof/>
                <w:color w:val="00B050"/>
                <w:lang w:val="de-AT"/>
              </w:rPr>
              <w:t xml:space="preserve">u yʕammir ysawwi bēt qādi, </w:t>
            </w:r>
            <w:r w:rsidRPr="005D5ADD">
              <w:rPr>
                <w:noProof/>
                <w:color w:val="00B050"/>
                <w:lang w:val="en-US"/>
              </w:rPr>
              <w:t>ᵊ</w:t>
            </w:r>
            <w:r w:rsidRPr="005D5ADD">
              <w:rPr>
                <w:noProof/>
                <w:color w:val="00B050"/>
                <w:lang w:val="de-AT"/>
              </w:rPr>
              <w:t>b-ṭāpīy</w:t>
            </w:r>
            <w:r w:rsidRPr="005D5ADD">
              <w:rPr>
                <w:color w:val="00B050"/>
                <w:lang w:val="de-AT"/>
              </w:rPr>
              <w:t>-</w:t>
            </w:r>
            <w:r w:rsidRPr="005D5ADD">
              <w:rPr>
                <w:noProof/>
                <w:color w:val="00B050"/>
                <w:lang w:val="de-AT"/>
              </w:rPr>
              <w:t xml:space="preserve">u yʕammir qādi. yigūl </w:t>
            </w:r>
            <w:r w:rsidRPr="005D5ADD">
              <w:rPr>
                <w:color w:val="00B050"/>
                <w:lang w:val="de-AT"/>
              </w:rPr>
              <w:t>“</w:t>
            </w:r>
            <w:r w:rsidRPr="005D5ADD">
              <w:rPr>
                <w:noProof/>
                <w:color w:val="00B050"/>
                <w:lang w:val="de-AT"/>
              </w:rPr>
              <w:t>arīd aʕammir hēne azraʕ šiǧaṛ bēt</w:t>
            </w:r>
            <w:r w:rsidRPr="005D5ADD">
              <w:rPr>
                <w:color w:val="00B050"/>
                <w:lang w:val="de-AT"/>
              </w:rPr>
              <w:t>-</w:t>
            </w:r>
            <w:r w:rsidRPr="005D5ADD">
              <w:rPr>
                <w:noProof/>
                <w:color w:val="00B050"/>
                <w:lang w:val="de-AT"/>
              </w:rPr>
              <w:t>i ta-yṣīr zēn, abʕid ʕin aǧ-ǧarye tā mā yṣīr šakli yaʕni tidāġaṭat al-mille.</w:t>
            </w:r>
          </w:p>
        </w:tc>
        <w:tc>
          <w:tcPr>
            <w:tcW w:w="4395" w:type="dxa"/>
          </w:tcPr>
          <w:p w14:paraId="463910FA" w14:textId="77777777" w:rsidR="00A6325D" w:rsidRPr="005D5ADD" w:rsidRDefault="00A6325D" w:rsidP="00763CEC">
            <w:pPr>
              <w:rPr>
                <w:noProof/>
                <w:color w:val="00B050"/>
                <w:lang w:val="en-US"/>
              </w:rPr>
            </w:pPr>
            <w:r w:rsidRPr="005D5ADD">
              <w:rPr>
                <w:noProof/>
                <w:color w:val="00B050"/>
                <w:lang w:val="en-US"/>
              </w:rPr>
              <w:t>Everyone who lives in the… builds a house over there on his field. He let it build over there on land which is registered for him in the cadastre. He says, “Here I want to erect a house and I want to plant trees that it becomes beautiful. I want to be far from the village that nothing happens. Thus the people have dispersed.</w:t>
            </w:r>
          </w:p>
        </w:tc>
      </w:tr>
      <w:tr w:rsidR="00A6325D" w:rsidRPr="00CE1D92" w14:paraId="34B5AB63" w14:textId="77777777" w:rsidTr="00763CEC">
        <w:tc>
          <w:tcPr>
            <w:tcW w:w="675" w:type="dxa"/>
          </w:tcPr>
          <w:p w14:paraId="2A8E46AD" w14:textId="77777777" w:rsidR="00A6325D" w:rsidRPr="00CE1D92" w:rsidRDefault="00A6325D" w:rsidP="00763CEC">
            <w:pPr>
              <w:rPr>
                <w:noProof/>
                <w:lang w:val="de-AT"/>
              </w:rPr>
            </w:pPr>
            <w:r>
              <w:rPr>
                <w:noProof/>
                <w:lang w:val="de-AT"/>
              </w:rPr>
              <w:t>0.30</w:t>
            </w:r>
          </w:p>
        </w:tc>
        <w:tc>
          <w:tcPr>
            <w:tcW w:w="3969" w:type="dxa"/>
          </w:tcPr>
          <w:p w14:paraId="2F3A2ADF" w14:textId="77777777" w:rsidR="00A6325D" w:rsidRPr="005D5ADD" w:rsidRDefault="00A6325D" w:rsidP="00763CEC">
            <w:pPr>
              <w:rPr>
                <w:noProof/>
                <w:color w:val="00B050"/>
                <w:lang w:val="de-AT"/>
              </w:rPr>
            </w:pPr>
            <w:r w:rsidRPr="005D5ADD">
              <w:rPr>
                <w:noProof/>
                <w:color w:val="00B050"/>
                <w:lang w:val="de-AT"/>
              </w:rPr>
              <w:t xml:space="preserve">šiǧaṛ gāmu yizraʕūn šiǧaṛ </w:t>
            </w:r>
            <w:r w:rsidRPr="005D5ADD">
              <w:rPr>
                <w:noProof/>
                <w:color w:val="00B050"/>
                <w:lang w:val="en-US"/>
              </w:rPr>
              <w:t>ᵊ</w:t>
            </w:r>
            <w:r w:rsidRPr="005D5ADD">
              <w:rPr>
                <w:noProof/>
                <w:color w:val="00B050"/>
                <w:lang w:val="de-AT"/>
              </w:rPr>
              <w:t>bgaḷǝb bēt</w:t>
            </w:r>
            <w:r w:rsidRPr="005D5ADD">
              <w:rPr>
                <w:color w:val="00B050"/>
                <w:lang w:val="de-AT"/>
              </w:rPr>
              <w:t>-</w:t>
            </w:r>
            <w:r w:rsidRPr="005D5ADD">
              <w:rPr>
                <w:noProof/>
                <w:color w:val="00B050"/>
                <w:lang w:val="de-AT"/>
              </w:rPr>
              <w:t>u. gām ysawwi yizraʕ warid. gām ysawwi l-ᵊškāl ysawwi sēṛa. kull šakle gām ysawwi bēt</w:t>
            </w:r>
            <w:r w:rsidRPr="005D5ADD">
              <w:rPr>
                <w:color w:val="00B050"/>
                <w:lang w:val="de-AT"/>
              </w:rPr>
              <w:t>-</w:t>
            </w:r>
            <w:r w:rsidRPr="005D5ADD">
              <w:rPr>
                <w:noProof/>
                <w:color w:val="00B050"/>
                <w:lang w:val="de-AT"/>
              </w:rPr>
              <w:t xml:space="preserve">u ha-n-nōba </w:t>
            </w:r>
            <w:r w:rsidRPr="005D5ADD">
              <w:rPr>
                <w:color w:val="00B050"/>
                <w:lang w:val="de-AT"/>
              </w:rPr>
              <w:t>il ḥāl-u.</w:t>
            </w:r>
            <w:r w:rsidRPr="005D5ADD">
              <w:rPr>
                <w:noProof/>
                <w:color w:val="00B050"/>
                <w:lang w:val="de-AT"/>
              </w:rPr>
              <w:t xml:space="preserve"> awwali bgaḷb aǧ-ǧarye, mā yǝṭlǝʕ m-aǧ-ǧarye maḥḥad yʕammir b-ač-čōl.</w:t>
            </w:r>
          </w:p>
        </w:tc>
        <w:tc>
          <w:tcPr>
            <w:tcW w:w="4395" w:type="dxa"/>
          </w:tcPr>
          <w:p w14:paraId="658B868D" w14:textId="77777777" w:rsidR="00A6325D" w:rsidRPr="005D5ADD" w:rsidRDefault="00A6325D" w:rsidP="00763CEC">
            <w:pPr>
              <w:rPr>
                <w:noProof/>
                <w:color w:val="00B050"/>
                <w:lang w:val="en-US"/>
              </w:rPr>
            </w:pPr>
            <w:r w:rsidRPr="005D5ADD">
              <w:rPr>
                <w:noProof/>
                <w:color w:val="00B050"/>
                <w:lang w:val="en-US"/>
              </w:rPr>
              <w:t>Trees; they started to plant trees inside their courtyards. They</w:t>
            </w:r>
            <w:r w:rsidRPr="00BA18ED">
              <w:rPr>
                <w:rStyle w:val="FootnoteReference"/>
              </w:rPr>
              <w:footnoteReference w:id="30"/>
            </w:r>
            <w:r w:rsidRPr="005D5ADD">
              <w:rPr>
                <w:noProof/>
                <w:color w:val="00B050"/>
                <w:lang w:val="en-US"/>
              </w:rPr>
              <w:t xml:space="preserve"> started to plant flowers. They made this and that and erected greenhouses. At once they started to make everything for themselves. In fomer times everything was inside the village, nobody left the village, nobody built a house on the open land.</w:t>
            </w:r>
          </w:p>
        </w:tc>
      </w:tr>
      <w:tr w:rsidR="00A6325D" w:rsidRPr="008D6F73" w14:paraId="3722D933" w14:textId="77777777" w:rsidTr="00763CEC">
        <w:tc>
          <w:tcPr>
            <w:tcW w:w="675" w:type="dxa"/>
          </w:tcPr>
          <w:p w14:paraId="387CB87A" w14:textId="77777777" w:rsidR="00A6325D" w:rsidRPr="008D6F73" w:rsidRDefault="00A6325D" w:rsidP="00763CEC">
            <w:pPr>
              <w:rPr>
                <w:noProof/>
                <w:lang w:val="en-US"/>
              </w:rPr>
            </w:pPr>
            <w:r w:rsidRPr="008D6F73">
              <w:rPr>
                <w:noProof/>
                <w:lang w:val="en-US"/>
              </w:rPr>
              <w:t>0.46</w:t>
            </w:r>
          </w:p>
        </w:tc>
        <w:tc>
          <w:tcPr>
            <w:tcW w:w="3969" w:type="dxa"/>
          </w:tcPr>
          <w:p w14:paraId="23BDED0D" w14:textId="77777777" w:rsidR="00A6325D" w:rsidRPr="005D5ADD" w:rsidRDefault="00A6325D" w:rsidP="00763CEC">
            <w:pPr>
              <w:rPr>
                <w:noProof/>
                <w:color w:val="00B050"/>
                <w:lang w:val="en-US"/>
              </w:rPr>
            </w:pPr>
            <w:r w:rsidRPr="005D5ADD">
              <w:rPr>
                <w:noProof/>
                <w:color w:val="00B050"/>
                <w:lang w:val="en-US"/>
              </w:rPr>
              <w:t>alḥaz kull</w:t>
            </w:r>
            <w:r w:rsidRPr="005D5ADD">
              <w:rPr>
                <w:color w:val="00B050"/>
              </w:rPr>
              <w:t>-</w:t>
            </w:r>
            <w:r w:rsidRPr="005D5ADD">
              <w:rPr>
                <w:noProof/>
                <w:color w:val="00B050"/>
                <w:lang w:val="en-US"/>
              </w:rPr>
              <w:t>hum gāmu yʕammr</w:t>
            </w:r>
            <w:r w:rsidRPr="005D5ADD">
              <w:rPr>
                <w:color w:val="00B050"/>
              </w:rPr>
              <w:t>ūn</w:t>
            </w:r>
            <w:r w:rsidRPr="005D5ADD">
              <w:rPr>
                <w:noProof/>
                <w:color w:val="00B050"/>
                <w:lang w:val="en-US"/>
              </w:rPr>
              <w:t xml:space="preserve"> b-ač-čōl yisḥab ǧērān</w:t>
            </w:r>
            <w:r w:rsidRPr="005D5ADD">
              <w:rPr>
                <w:color w:val="00B050"/>
              </w:rPr>
              <w:t>-</w:t>
            </w:r>
            <w:r w:rsidRPr="005D5ADD">
              <w:rPr>
                <w:noProof/>
                <w:color w:val="00B050"/>
                <w:lang w:val="en-US"/>
              </w:rPr>
              <w:t>u b-ač-čōl. alḥaz ta-ngūl miṯl al-bēt haḏāk alḥaz. sāḥib ǧērān</w:t>
            </w:r>
            <w:r w:rsidRPr="005D5ADD">
              <w:rPr>
                <w:color w:val="00B050"/>
              </w:rPr>
              <w:t>-</w:t>
            </w:r>
            <w:r w:rsidRPr="005D5ADD">
              <w:rPr>
                <w:noProof/>
                <w:color w:val="00B050"/>
                <w:lang w:val="en-US"/>
              </w:rPr>
              <w:t>u sāḥib mayyt</w:t>
            </w:r>
            <w:r w:rsidRPr="005D5ADD">
              <w:rPr>
                <w:color w:val="00B050"/>
              </w:rPr>
              <w:t>-</w:t>
            </w:r>
            <w:r w:rsidRPr="005D5ADD">
              <w:rPr>
                <w:noProof/>
                <w:color w:val="00B050"/>
                <w:lang w:val="en-US"/>
              </w:rPr>
              <w:t>u hināk ziraʕ šiǧaṛ hināk bēt</w:t>
            </w:r>
            <w:r w:rsidRPr="005D5ADD">
              <w:rPr>
                <w:color w:val="00B050"/>
              </w:rPr>
              <w:t>-</w:t>
            </w:r>
            <w:r w:rsidRPr="005D5ADD">
              <w:rPr>
                <w:noProof/>
                <w:color w:val="00B050"/>
                <w:lang w:val="en-US"/>
              </w:rPr>
              <w:t>u. haḏāk hīčiḏ.</w:t>
            </w:r>
          </w:p>
        </w:tc>
        <w:tc>
          <w:tcPr>
            <w:tcW w:w="4395" w:type="dxa"/>
          </w:tcPr>
          <w:p w14:paraId="483BBF33" w14:textId="77777777" w:rsidR="00A6325D" w:rsidRPr="005D5ADD" w:rsidRDefault="00A6325D" w:rsidP="00763CEC">
            <w:pPr>
              <w:rPr>
                <w:noProof/>
                <w:color w:val="00B050"/>
                <w:lang w:val="en-US"/>
              </w:rPr>
            </w:pPr>
            <w:r w:rsidRPr="005D5ADD">
              <w:rPr>
                <w:noProof/>
                <w:color w:val="00B050"/>
                <w:lang w:val="en-US"/>
              </w:rPr>
              <w:t>Now they all have started to build houses outside (the village) and they even bring electricity out to the open land. Now it is like that house over there. (His owner) has brought electricity there, he has brought water there, he has planted trees. There is his house, so is it.</w:t>
            </w:r>
          </w:p>
        </w:tc>
      </w:tr>
      <w:tr w:rsidR="00A6325D" w:rsidRPr="008D6F73" w14:paraId="04BF6B39" w14:textId="77777777" w:rsidTr="00763CEC">
        <w:tc>
          <w:tcPr>
            <w:tcW w:w="675" w:type="dxa"/>
          </w:tcPr>
          <w:p w14:paraId="4EF352EB" w14:textId="77777777" w:rsidR="00A6325D" w:rsidRPr="008D6F73" w:rsidRDefault="00A6325D" w:rsidP="00763CEC">
            <w:pPr>
              <w:rPr>
                <w:noProof/>
                <w:lang w:val="en-US"/>
              </w:rPr>
            </w:pPr>
            <w:r w:rsidRPr="008D6F73">
              <w:rPr>
                <w:noProof/>
                <w:lang w:val="en-US"/>
              </w:rPr>
              <w:t>0.55</w:t>
            </w:r>
          </w:p>
        </w:tc>
        <w:tc>
          <w:tcPr>
            <w:tcW w:w="3969" w:type="dxa"/>
          </w:tcPr>
          <w:p w14:paraId="67C0CF98" w14:textId="77777777" w:rsidR="00A6325D" w:rsidRPr="005D5ADD" w:rsidRDefault="00A6325D" w:rsidP="00763CEC">
            <w:pPr>
              <w:rPr>
                <w:noProof/>
                <w:color w:val="00B050"/>
                <w:lang w:val="en-US"/>
              </w:rPr>
            </w:pPr>
            <w:r w:rsidRPr="005D5ADD">
              <w:rPr>
                <w:noProof/>
                <w:color w:val="00B050"/>
                <w:lang w:val="en-US"/>
              </w:rPr>
              <w:t>kull-min gāmu ysawwūn haš-šakil hāḏe. al ʕind</w:t>
            </w:r>
            <w:r w:rsidRPr="005D5ADD">
              <w:rPr>
                <w:color w:val="00B050"/>
              </w:rPr>
              <w:t>-</w:t>
            </w:r>
            <w:r w:rsidRPr="005D5ADD">
              <w:rPr>
                <w:noProof/>
                <w:color w:val="00B050"/>
                <w:lang w:val="en-US"/>
              </w:rPr>
              <w:t xml:space="preserve">u milič gām yuṭluʕ min </w:t>
            </w:r>
            <w:r w:rsidRPr="005D5ADD">
              <w:rPr>
                <w:noProof/>
                <w:color w:val="00B050"/>
                <w:lang w:val="de-AT"/>
              </w:rPr>
              <w:t>ᵊ</w:t>
            </w:r>
            <w:r w:rsidRPr="005D5ADD">
              <w:rPr>
                <w:noProof/>
                <w:color w:val="00B050"/>
                <w:lang w:val="en-US"/>
              </w:rPr>
              <w:t>hnīye. haḏōl mesela min haǧ-ǧarye alḥaz ʕind</w:t>
            </w:r>
            <w:r w:rsidRPr="005D5ADD">
              <w:rPr>
                <w:color w:val="00B050"/>
              </w:rPr>
              <w:t>-</w:t>
            </w:r>
            <w:r w:rsidRPr="005D5ADD">
              <w:rPr>
                <w:noProof/>
                <w:color w:val="00B050"/>
                <w:lang w:val="en-US"/>
              </w:rPr>
              <w:t>u bugaṛ ḏōle, ʕind</w:t>
            </w:r>
            <w:r w:rsidRPr="005D5ADD">
              <w:rPr>
                <w:color w:val="00B050"/>
              </w:rPr>
              <w:t>-</w:t>
            </w:r>
            <w:r w:rsidRPr="005D5ADD">
              <w:rPr>
                <w:noProof/>
                <w:color w:val="00B050"/>
                <w:lang w:val="en-US"/>
              </w:rPr>
              <w:t>u bgaṛa b-al-bēt miššān ḥalīb</w:t>
            </w:r>
            <w:r w:rsidRPr="005D5ADD">
              <w:rPr>
                <w:color w:val="00B050"/>
              </w:rPr>
              <w:t>-</w:t>
            </w:r>
            <w:r w:rsidRPr="005D5ADD">
              <w:rPr>
                <w:noProof/>
                <w:color w:val="00B050"/>
                <w:lang w:val="en-US"/>
              </w:rPr>
              <w:t>u miššān xāṯr</w:t>
            </w:r>
            <w:r w:rsidRPr="005D5ADD">
              <w:rPr>
                <w:color w:val="00B050"/>
              </w:rPr>
              <w:t>-</w:t>
            </w:r>
            <w:r w:rsidRPr="005D5ADD">
              <w:rPr>
                <w:noProof/>
                <w:color w:val="00B050"/>
                <w:lang w:val="en-US"/>
              </w:rPr>
              <w:t>u miššān ǧubn</w:t>
            </w:r>
            <w:r w:rsidRPr="005D5ADD">
              <w:rPr>
                <w:color w:val="00B050"/>
              </w:rPr>
              <w:t>-</w:t>
            </w:r>
            <w:r w:rsidRPr="005D5ADD">
              <w:rPr>
                <w:noProof/>
                <w:color w:val="00B050"/>
                <w:lang w:val="en-US"/>
              </w:rPr>
              <w:t>u. al-</w:t>
            </w:r>
            <w:r w:rsidRPr="005D5ADD">
              <w:rPr>
                <w:noProof/>
                <w:color w:val="00B050"/>
                <w:lang w:val="en-US"/>
              </w:rPr>
              <w:lastRenderedPageBreak/>
              <w:t xml:space="preserve">ʕaǧāwīn al-ʕiǧyān az-zġār yuṭluʕūn </w:t>
            </w:r>
            <w:r w:rsidRPr="005D5ADD">
              <w:rPr>
                <w:color w:val="00B050"/>
                <w:lang w:val="en-US"/>
              </w:rPr>
              <w:t>yisr</w:t>
            </w:r>
            <w:r w:rsidRPr="005D5ADD">
              <w:rPr>
                <w:color w:val="00B050"/>
              </w:rPr>
              <w:t>a</w:t>
            </w:r>
            <w:r w:rsidRPr="005D5ADD">
              <w:rPr>
                <w:color w:val="00B050"/>
                <w:lang w:val="en-US"/>
              </w:rPr>
              <w:t>ḥūn</w:t>
            </w:r>
            <w:r w:rsidRPr="005D5ADD">
              <w:rPr>
                <w:noProof/>
                <w:color w:val="00B050"/>
                <w:lang w:val="en-US"/>
              </w:rPr>
              <w:t xml:space="preserve"> bī</w:t>
            </w:r>
            <w:r w:rsidRPr="005D5ADD">
              <w:rPr>
                <w:color w:val="00B050"/>
              </w:rPr>
              <w:t>-</w:t>
            </w:r>
            <w:r w:rsidRPr="005D5ADD">
              <w:rPr>
                <w:noProof/>
                <w:color w:val="00B050"/>
                <w:lang w:val="en-US"/>
              </w:rPr>
              <w:t>hin, ysawwūn haš-šakil hāḏe ta-yišbaʕin al-ḥīwān haḏanne.</w:t>
            </w:r>
          </w:p>
        </w:tc>
        <w:tc>
          <w:tcPr>
            <w:tcW w:w="4395" w:type="dxa"/>
          </w:tcPr>
          <w:p w14:paraId="6AE8EC55" w14:textId="77777777" w:rsidR="00A6325D" w:rsidRPr="005D5ADD" w:rsidRDefault="00A6325D" w:rsidP="00763CEC">
            <w:pPr>
              <w:rPr>
                <w:noProof/>
                <w:color w:val="00B050"/>
                <w:lang w:val="en-US"/>
              </w:rPr>
            </w:pPr>
            <w:r w:rsidRPr="005D5ADD">
              <w:rPr>
                <w:noProof/>
                <w:color w:val="00B050"/>
                <w:lang w:val="en-US"/>
              </w:rPr>
              <w:lastRenderedPageBreak/>
              <w:t xml:space="preserve">Everybody started to do it like this. The one who has his own property left. Those, for example, are from this village. Now they have cows, they have cows at home for the milk, for the yoghurt, for the cheese. The small children </w:t>
            </w:r>
            <w:r w:rsidRPr="005D5ADD">
              <w:rPr>
                <w:noProof/>
                <w:color w:val="00B050"/>
                <w:lang w:val="en-US"/>
              </w:rPr>
              <w:lastRenderedPageBreak/>
              <w:t>go out and pasture them, they make it like this in order that these animals get enough to eat.</w:t>
            </w:r>
          </w:p>
        </w:tc>
      </w:tr>
      <w:tr w:rsidR="00A6325D" w:rsidRPr="00702644" w14:paraId="6BDA990E" w14:textId="77777777" w:rsidTr="00763CEC">
        <w:tc>
          <w:tcPr>
            <w:tcW w:w="675" w:type="dxa"/>
          </w:tcPr>
          <w:p w14:paraId="3E812460" w14:textId="77777777" w:rsidR="00A6325D" w:rsidRPr="008D6F73" w:rsidRDefault="00A6325D" w:rsidP="00763CEC">
            <w:pPr>
              <w:rPr>
                <w:noProof/>
                <w:lang w:val="en-US"/>
              </w:rPr>
            </w:pPr>
            <w:r>
              <w:rPr>
                <w:noProof/>
                <w:lang w:val="en-US"/>
              </w:rPr>
              <w:lastRenderedPageBreak/>
              <w:t>1.24</w:t>
            </w:r>
          </w:p>
        </w:tc>
        <w:tc>
          <w:tcPr>
            <w:tcW w:w="3969" w:type="dxa"/>
          </w:tcPr>
          <w:p w14:paraId="7B5D5954" w14:textId="77777777" w:rsidR="00A6325D" w:rsidRPr="005D5ADD" w:rsidRDefault="00A6325D" w:rsidP="00763CEC">
            <w:pPr>
              <w:rPr>
                <w:noProof/>
                <w:color w:val="00B050"/>
                <w:lang w:val="en-US"/>
              </w:rPr>
            </w:pPr>
            <w:r w:rsidRPr="005D5ADD">
              <w:rPr>
                <w:noProof/>
                <w:color w:val="00B050"/>
                <w:lang w:val="en-US"/>
              </w:rPr>
              <w:t>awwali, al-mille akṯar</w:t>
            </w:r>
            <w:r w:rsidRPr="005D5ADD">
              <w:rPr>
                <w:color w:val="00B050"/>
              </w:rPr>
              <w:t>-</w:t>
            </w:r>
            <w:r w:rsidRPr="005D5ADD">
              <w:rPr>
                <w:noProof/>
                <w:color w:val="00B050"/>
                <w:lang w:val="en-US"/>
              </w:rPr>
              <w:t>ha ʕid</w:t>
            </w:r>
            <w:r w:rsidRPr="005D5ADD">
              <w:rPr>
                <w:color w:val="00B050"/>
              </w:rPr>
              <w:t>-</w:t>
            </w:r>
            <w:r w:rsidRPr="005D5ADD">
              <w:rPr>
                <w:noProof/>
                <w:color w:val="00B050"/>
                <w:lang w:val="en-US"/>
              </w:rPr>
              <w:t xml:space="preserve">he qanam. al-qanam ṣārat zihīdāt hēne. ʕaman mā ḏ̣all mǝṭraḥ yisraḥūn. al-mille gāmat tištari bugaṛ ʕādēne. </w:t>
            </w:r>
            <w:bookmarkStart w:id="72" w:name="_Hlk131074461"/>
            <w:r w:rsidRPr="005D5ADD">
              <w:rPr>
                <w:noProof/>
                <w:color w:val="00B050"/>
                <w:lang w:val="en-US"/>
              </w:rPr>
              <w:t>al-ᵊbgaṛa daha ṣārat qōlay</w:t>
            </w:r>
            <w:bookmarkEnd w:id="72"/>
            <w:r w:rsidRPr="005D5ADD">
              <w:rPr>
                <w:noProof/>
                <w:color w:val="00B050"/>
                <w:lang w:val="en-US"/>
              </w:rPr>
              <w:t>. yrūḥ yisraḥ wḥad</w:t>
            </w:r>
            <w:r w:rsidRPr="005D5ADD">
              <w:rPr>
                <w:color w:val="00B050"/>
              </w:rPr>
              <w:t>-</w:t>
            </w:r>
            <w:r w:rsidRPr="005D5ADD">
              <w:rPr>
                <w:noProof/>
                <w:color w:val="00B050"/>
                <w:lang w:val="en-US"/>
              </w:rPr>
              <w:t>u, w waḥde b-gadd ʕadal xamasṭaʕš ᵊnʕaǧe, gām yāxuḏ ᵊbgaṛa ʕādēne miššān ḥalīb</w:t>
            </w:r>
            <w:r w:rsidRPr="005D5ADD">
              <w:rPr>
                <w:color w:val="00B050"/>
              </w:rPr>
              <w:t>-</w:t>
            </w:r>
            <w:r w:rsidRPr="005D5ADD">
              <w:rPr>
                <w:noProof/>
                <w:color w:val="00B050"/>
                <w:lang w:val="en-US"/>
              </w:rPr>
              <w:t>he w miššān xāṯir</w:t>
            </w:r>
            <w:r w:rsidRPr="005D5ADD">
              <w:rPr>
                <w:color w:val="00B050"/>
              </w:rPr>
              <w:t>-</w:t>
            </w:r>
            <w:r w:rsidRPr="005D5ADD">
              <w:rPr>
                <w:noProof/>
                <w:color w:val="00B050"/>
                <w:lang w:val="en-US"/>
              </w:rPr>
              <w:t>he.</w:t>
            </w:r>
          </w:p>
        </w:tc>
        <w:tc>
          <w:tcPr>
            <w:tcW w:w="4395" w:type="dxa"/>
          </w:tcPr>
          <w:p w14:paraId="4738DF48" w14:textId="77777777" w:rsidR="00A6325D" w:rsidRPr="005D5ADD" w:rsidRDefault="00A6325D" w:rsidP="00763CEC">
            <w:pPr>
              <w:rPr>
                <w:noProof/>
                <w:color w:val="00B050"/>
                <w:lang w:val="en-US"/>
              </w:rPr>
            </w:pPr>
            <w:r w:rsidRPr="005D5ADD">
              <w:rPr>
                <w:noProof/>
                <w:color w:val="00B050"/>
                <w:lang w:val="en-US"/>
              </w:rPr>
              <w:t xml:space="preserve">In former times most people had sheep. (But now) sheep have become few here. Because there is no space to graze them. So the people started to buy cows. </w:t>
            </w:r>
            <w:bookmarkStart w:id="73" w:name="_Hlk131074491"/>
            <w:r w:rsidRPr="005D5ADD">
              <w:rPr>
                <w:noProof/>
                <w:color w:val="00B050"/>
                <w:lang w:val="en-US"/>
              </w:rPr>
              <w:t>The cows are easier (to handle).</w:t>
            </w:r>
            <w:bookmarkEnd w:id="73"/>
            <w:r w:rsidRPr="005D5ADD">
              <w:rPr>
                <w:noProof/>
                <w:color w:val="00B050"/>
                <w:lang w:val="en-US"/>
              </w:rPr>
              <w:t xml:space="preserve"> They to and graze alone and one is worth as much as fifteen ewes. So they have begun to buy cows because of their milk and their yoghurt. </w:t>
            </w:r>
          </w:p>
        </w:tc>
      </w:tr>
      <w:tr w:rsidR="00A6325D" w:rsidRPr="00702644" w14:paraId="1D8AC340" w14:textId="77777777" w:rsidTr="00763CEC">
        <w:tc>
          <w:tcPr>
            <w:tcW w:w="675" w:type="dxa"/>
          </w:tcPr>
          <w:p w14:paraId="3C2EAE5D" w14:textId="77777777" w:rsidR="00A6325D" w:rsidRPr="00F30242" w:rsidRDefault="00A6325D" w:rsidP="00763CEC">
            <w:r w:rsidRPr="00F30242">
              <w:t>1.49</w:t>
            </w:r>
          </w:p>
        </w:tc>
        <w:tc>
          <w:tcPr>
            <w:tcW w:w="3969" w:type="dxa"/>
          </w:tcPr>
          <w:p w14:paraId="65E3FE6C" w14:textId="77777777" w:rsidR="00A6325D" w:rsidRPr="005D5ADD" w:rsidRDefault="00A6325D" w:rsidP="00763CEC">
            <w:pPr>
              <w:rPr>
                <w:color w:val="00B050"/>
              </w:rPr>
            </w:pPr>
            <w:r w:rsidRPr="005D5ADD">
              <w:rPr>
                <w:color w:val="00B050"/>
              </w:rPr>
              <w:t>waḷḷa awwali kull-u qanam al-bēt at trūḥ bī-´ arbaʕīn xamsīn imyit dābbit qanam šī. alḥaz māmin, māmin alḥaz qanam zihīd, čiṯīr zihīd, bass b-aǧ-ǧbāl šī.</w:t>
            </w:r>
          </w:p>
        </w:tc>
        <w:tc>
          <w:tcPr>
            <w:tcW w:w="4395" w:type="dxa"/>
          </w:tcPr>
          <w:p w14:paraId="76A470DD" w14:textId="77777777" w:rsidR="00A6325D" w:rsidRPr="005D5ADD" w:rsidRDefault="00A6325D" w:rsidP="00763CEC">
            <w:pPr>
              <w:rPr>
                <w:noProof/>
                <w:color w:val="00B050"/>
                <w:lang w:val="en-US"/>
              </w:rPr>
            </w:pPr>
            <w:r w:rsidRPr="005D5ADD">
              <w:rPr>
                <w:color w:val="00B050"/>
              </w:rPr>
              <w:t>By God, formerly there were all sheep. Whatever house you entered there were 40, 50, 100 head of sheep. Now there aren’t. There aren’t. Now there are few, very few sheep, only in the mountains are there sheep.</w:t>
            </w:r>
          </w:p>
        </w:tc>
      </w:tr>
      <w:tr w:rsidR="00A6325D" w:rsidRPr="00702644" w14:paraId="7EE94C99" w14:textId="77777777" w:rsidTr="00763CEC">
        <w:tc>
          <w:tcPr>
            <w:tcW w:w="675" w:type="dxa"/>
          </w:tcPr>
          <w:p w14:paraId="6F71368E" w14:textId="77777777" w:rsidR="00A6325D" w:rsidRPr="00F30242" w:rsidRDefault="00A6325D" w:rsidP="00763CEC">
            <w:r w:rsidRPr="00F30242">
              <w:t>2.00</w:t>
            </w:r>
          </w:p>
        </w:tc>
        <w:tc>
          <w:tcPr>
            <w:tcW w:w="3969" w:type="dxa"/>
          </w:tcPr>
          <w:p w14:paraId="6546CA4A" w14:textId="77777777" w:rsidR="00A6325D" w:rsidRPr="005D5ADD" w:rsidRDefault="00A6325D" w:rsidP="00763CEC">
            <w:pPr>
              <w:rPr>
                <w:color w:val="00B050"/>
              </w:rPr>
            </w:pPr>
            <w:r w:rsidRPr="005D5ADD">
              <w:rPr>
                <w:color w:val="00B050"/>
              </w:rPr>
              <w:t>hināk b-aǧ-ǧbāl šī qanam ʕaman hināk šī, mǝṭraḥ-in yiṭlaʕ yisraḥ bī-hin. amma hēne māmin, mǝṭraḥ al bī-he mayye alḥaz haḏanne mā ḏ̣all bī-he qanam, kull-u b-aǧ-ǧbāl haḏāk, bāʕaw ʕala ahal aǧ-ǧbile.</w:t>
            </w:r>
          </w:p>
        </w:tc>
        <w:tc>
          <w:tcPr>
            <w:tcW w:w="4395" w:type="dxa"/>
          </w:tcPr>
          <w:p w14:paraId="67CB5784" w14:textId="77777777" w:rsidR="00A6325D" w:rsidRPr="005D5ADD" w:rsidRDefault="00A6325D" w:rsidP="00763CEC">
            <w:pPr>
              <w:rPr>
                <w:noProof/>
                <w:color w:val="00B050"/>
                <w:lang w:val="en-US"/>
              </w:rPr>
            </w:pPr>
            <w:r w:rsidRPr="005D5ADD">
              <w:rPr>
                <w:color w:val="00B050"/>
              </w:rPr>
              <w:t>Over there in the mountains, there are sheep, because there is enough place to graze them. But here aren’t any. At places where there is water, there no sheep now remain. All of them are in those mountains. They have sold (them) to the mountain people.</w:t>
            </w:r>
          </w:p>
        </w:tc>
      </w:tr>
      <w:tr w:rsidR="00A6325D" w:rsidRPr="00702644" w14:paraId="7FEC8A2C" w14:textId="77777777" w:rsidTr="00763CEC">
        <w:tc>
          <w:tcPr>
            <w:tcW w:w="675" w:type="dxa"/>
          </w:tcPr>
          <w:p w14:paraId="572C8E21" w14:textId="77777777" w:rsidR="00A6325D" w:rsidRPr="00F30242" w:rsidRDefault="00A6325D" w:rsidP="00763CEC">
            <w:r w:rsidRPr="00F30242">
              <w:t>2.17</w:t>
            </w:r>
          </w:p>
        </w:tc>
        <w:tc>
          <w:tcPr>
            <w:tcW w:w="3969" w:type="dxa"/>
          </w:tcPr>
          <w:p w14:paraId="63556E43" w14:textId="77777777" w:rsidR="00A6325D" w:rsidRPr="005D5ADD" w:rsidRDefault="00A6325D" w:rsidP="00763CEC">
            <w:pPr>
              <w:rPr>
                <w:color w:val="00B050"/>
              </w:rPr>
            </w:pPr>
            <w:r w:rsidRPr="005D5ADD">
              <w:rPr>
                <w:color w:val="00B050"/>
              </w:rPr>
              <w:t>awwali al-qanam, yōmin yḥalbūn-ha, ʕugub-ma yḥalbūn-ha al-ḥurma, ač-čibīre, al b-al-bēt. hiyya ᵊtʕarif ḥurmit ač-čibīra al-uṃṃa haḏīč tāxḏ al-ḥalīb w ʕa-n-nār ᵊtfawwr-u awwal fāl ʕugub-ma tfawwr-u txallī-´ tsawwi dinlenme ta-yubrud guṭma.</w:t>
            </w:r>
          </w:p>
        </w:tc>
        <w:tc>
          <w:tcPr>
            <w:tcW w:w="4395" w:type="dxa"/>
          </w:tcPr>
          <w:p w14:paraId="5F73FE38" w14:textId="77777777" w:rsidR="00A6325D" w:rsidRPr="005D5ADD" w:rsidRDefault="00A6325D" w:rsidP="00763CEC">
            <w:pPr>
              <w:rPr>
                <w:noProof/>
                <w:color w:val="00B050"/>
                <w:lang w:val="en-US"/>
              </w:rPr>
            </w:pPr>
            <w:r w:rsidRPr="005D5ADD">
              <w:rPr>
                <w:color w:val="00B050"/>
              </w:rPr>
              <w:t>In former times, when they milked them, after they have milked them… the old woman (did it), the one who was at home, she knew it. The old woman, the “mother” is the one who takes the milk and first brings it to the boil on the fire. After she has brought it to the boil she lets it rest so it cools down a little.</w:t>
            </w:r>
          </w:p>
        </w:tc>
      </w:tr>
      <w:tr w:rsidR="00A6325D" w:rsidRPr="00702644" w14:paraId="2DCB435F" w14:textId="77777777" w:rsidTr="00763CEC">
        <w:tc>
          <w:tcPr>
            <w:tcW w:w="675" w:type="dxa"/>
          </w:tcPr>
          <w:p w14:paraId="307DC667" w14:textId="77777777" w:rsidR="00A6325D" w:rsidRPr="00702644" w:rsidRDefault="00A6325D" w:rsidP="00763CEC">
            <w:pPr>
              <w:rPr>
                <w:noProof/>
                <w:lang w:val="en-US"/>
              </w:rPr>
            </w:pPr>
            <w:r>
              <w:rPr>
                <w:noProof/>
                <w:lang w:val="en-US"/>
              </w:rPr>
              <w:t>2.40</w:t>
            </w:r>
          </w:p>
        </w:tc>
        <w:tc>
          <w:tcPr>
            <w:tcW w:w="3969" w:type="dxa"/>
          </w:tcPr>
          <w:p w14:paraId="6431202D" w14:textId="77777777" w:rsidR="00A6325D" w:rsidRPr="005D5ADD" w:rsidRDefault="00A6325D" w:rsidP="00763CEC">
            <w:pPr>
              <w:rPr>
                <w:noProof/>
                <w:color w:val="00B050"/>
                <w:lang w:val="en-US"/>
              </w:rPr>
            </w:pPr>
            <w:r w:rsidRPr="005D5ADD">
              <w:rPr>
                <w:noProof/>
                <w:color w:val="00B050"/>
                <w:lang w:val="en-US"/>
              </w:rPr>
              <w:t>hā yōm-inn-u yubrud ʕādēne ᵊǧǧīb ᵊssawwi inčādin inčān ᵊtrīd ᵊssawwi xāṯir, ᵊtxaṯṯr</w:t>
            </w:r>
            <w:r w:rsidRPr="005D5ADD">
              <w:rPr>
                <w:color w:val="00B050"/>
              </w:rPr>
              <w:t>-</w:t>
            </w:r>
            <w:r w:rsidRPr="005D5ADD">
              <w:rPr>
                <w:noProof/>
                <w:color w:val="00B050"/>
                <w:lang w:val="en-US"/>
              </w:rPr>
              <w:t>u wi-tqaṭṭī-´. ᵊtḥuṭṭ</w:t>
            </w:r>
            <w:r w:rsidRPr="005D5ADD">
              <w:rPr>
                <w:color w:val="00B050"/>
              </w:rPr>
              <w:t>-</w:t>
            </w:r>
            <w:r w:rsidRPr="005D5ADD">
              <w:rPr>
                <w:noProof/>
                <w:color w:val="00B050"/>
                <w:lang w:val="en-US"/>
              </w:rPr>
              <w:t>u muṭraḥ-in hawwi</w:t>
            </w:r>
            <w:r w:rsidRPr="005D5ADD">
              <w:rPr>
                <w:color w:val="00B050"/>
              </w:rPr>
              <w:t>y</w:t>
            </w:r>
            <w:r w:rsidRPr="005D5ADD">
              <w:rPr>
                <w:noProof/>
                <w:color w:val="00B050"/>
                <w:lang w:val="en-US"/>
              </w:rPr>
              <w:t xml:space="preserve"> hināk yṣīr ǧubun </w:t>
            </w:r>
            <w:r w:rsidRPr="005D5ADD">
              <w:rPr>
                <w:color w:val="00B050"/>
                <w:lang w:val="en-US"/>
              </w:rPr>
              <w:t>ʕādēne</w:t>
            </w:r>
            <w:r w:rsidRPr="005D5ADD">
              <w:rPr>
                <w:noProof/>
                <w:color w:val="00B050"/>
                <w:lang w:val="en-US"/>
              </w:rPr>
              <w:t xml:space="preserve">. </w:t>
            </w:r>
          </w:p>
        </w:tc>
        <w:tc>
          <w:tcPr>
            <w:tcW w:w="4395" w:type="dxa"/>
          </w:tcPr>
          <w:p w14:paraId="4BAC587B" w14:textId="77777777" w:rsidR="00A6325D" w:rsidRPr="005D5ADD" w:rsidRDefault="00A6325D" w:rsidP="00763CEC">
            <w:pPr>
              <w:rPr>
                <w:noProof/>
                <w:color w:val="00B050"/>
                <w:lang w:val="en-US"/>
              </w:rPr>
            </w:pPr>
            <w:r w:rsidRPr="005D5ADD">
              <w:rPr>
                <w:noProof/>
                <w:color w:val="00B050"/>
                <w:lang w:val="en-US"/>
              </w:rPr>
              <w:t>When it has cooled down she brings… and makes, if she wants to make yoghurt she let it curdle and covers it. She puts it at a cool place and there it becomes cheese.</w:t>
            </w:r>
            <w:r w:rsidRPr="00BA18ED">
              <w:rPr>
                <w:rStyle w:val="FootnoteReference"/>
              </w:rPr>
              <w:footnoteReference w:id="31"/>
            </w:r>
          </w:p>
        </w:tc>
      </w:tr>
      <w:tr w:rsidR="00A6325D" w:rsidRPr="00702644" w14:paraId="29D9DE45" w14:textId="77777777" w:rsidTr="00763CEC">
        <w:tc>
          <w:tcPr>
            <w:tcW w:w="675" w:type="dxa"/>
          </w:tcPr>
          <w:p w14:paraId="69E4616F" w14:textId="77777777" w:rsidR="00A6325D" w:rsidRPr="00702644" w:rsidRDefault="00A6325D" w:rsidP="00763CEC">
            <w:pPr>
              <w:rPr>
                <w:noProof/>
                <w:lang w:val="en-US"/>
              </w:rPr>
            </w:pPr>
            <w:r>
              <w:rPr>
                <w:noProof/>
                <w:lang w:val="en-US"/>
              </w:rPr>
              <w:t>2.52</w:t>
            </w:r>
          </w:p>
        </w:tc>
        <w:tc>
          <w:tcPr>
            <w:tcW w:w="3969" w:type="dxa"/>
          </w:tcPr>
          <w:p w14:paraId="797ADBED" w14:textId="77777777" w:rsidR="00A6325D" w:rsidRPr="005D5ADD" w:rsidRDefault="00A6325D" w:rsidP="00763CEC">
            <w:pPr>
              <w:rPr>
                <w:noProof/>
                <w:color w:val="00B050"/>
                <w:lang w:val="en-US"/>
              </w:rPr>
            </w:pPr>
            <w:r w:rsidRPr="005D5ADD">
              <w:rPr>
                <w:noProof/>
                <w:color w:val="00B050"/>
                <w:lang w:val="en-US"/>
              </w:rPr>
              <w:t xml:space="preserve">hā ʕugub-ma yṣīr ǧubun </w:t>
            </w:r>
            <w:r w:rsidRPr="005D5ADD">
              <w:rPr>
                <w:color w:val="00B050"/>
                <w:lang w:val="en-US"/>
              </w:rPr>
              <w:t>ʕādēne</w:t>
            </w:r>
            <w:r w:rsidRPr="005D5ADD">
              <w:rPr>
                <w:noProof/>
                <w:color w:val="00B050"/>
                <w:lang w:val="en-US"/>
              </w:rPr>
              <w:t xml:space="preserve"> ši- ssawwi? šī šukwa ngūl lilhe iḥne awwali, aš-šukwa, min ǧilid al-ᵊhnīye yuṭluʕ [yuṭluḥ], al-ǧadi. – al-ǧadi – aǧ-ǧadi. awwali yuṭluʕūn yiḏbaḥūn aǧ-ǧadi mā yigšumūn ǧild</w:t>
            </w:r>
            <w:r w:rsidRPr="005D5ADD">
              <w:rPr>
                <w:color w:val="00B050"/>
              </w:rPr>
              <w:t>-</w:t>
            </w:r>
            <w:r w:rsidRPr="005D5ADD">
              <w:rPr>
                <w:noProof/>
                <w:color w:val="00B050"/>
                <w:lang w:val="en-US"/>
              </w:rPr>
              <w:t>u yuṭluʕūn</w:t>
            </w:r>
            <w:r w:rsidRPr="005D5ADD">
              <w:rPr>
                <w:color w:val="00B050"/>
              </w:rPr>
              <w:t>-</w:t>
            </w:r>
            <w:r w:rsidRPr="005D5ADD">
              <w:rPr>
                <w:noProof/>
                <w:color w:val="00B050"/>
                <w:lang w:val="en-US"/>
              </w:rPr>
              <w:t>u mir_rās</w:t>
            </w:r>
            <w:r w:rsidRPr="005D5ADD">
              <w:rPr>
                <w:color w:val="00B050"/>
              </w:rPr>
              <w:t>-</w:t>
            </w:r>
            <w:r w:rsidRPr="005D5ADD">
              <w:rPr>
                <w:noProof/>
                <w:color w:val="00B050"/>
                <w:lang w:val="en-US"/>
              </w:rPr>
              <w:t>u kull</w:t>
            </w:r>
            <w:r w:rsidRPr="005D5ADD">
              <w:rPr>
                <w:color w:val="00B050"/>
              </w:rPr>
              <w:t>-</w:t>
            </w:r>
            <w:r w:rsidRPr="005D5ADD">
              <w:rPr>
                <w:noProof/>
                <w:color w:val="00B050"/>
                <w:lang w:val="en-US"/>
              </w:rPr>
              <w:t>u tek parča hāw yinaḏ̣ḏ̣fūn</w:t>
            </w:r>
            <w:r w:rsidRPr="005D5ADD">
              <w:rPr>
                <w:color w:val="00B050"/>
              </w:rPr>
              <w:t>-</w:t>
            </w:r>
            <w:r w:rsidRPr="005D5ADD">
              <w:rPr>
                <w:noProof/>
                <w:color w:val="00B050"/>
                <w:lang w:val="en-US"/>
              </w:rPr>
              <w:t>u w zēn yqasslūn</w:t>
            </w:r>
            <w:r w:rsidRPr="005D5ADD">
              <w:rPr>
                <w:color w:val="00B050"/>
              </w:rPr>
              <w:t>-</w:t>
            </w:r>
            <w:r w:rsidRPr="005D5ADD">
              <w:rPr>
                <w:noProof/>
                <w:color w:val="00B050"/>
                <w:lang w:val="en-US"/>
              </w:rPr>
              <w:t>u b-al-miliḥ b-al-ᵊhnīye.</w:t>
            </w:r>
          </w:p>
        </w:tc>
        <w:tc>
          <w:tcPr>
            <w:tcW w:w="4395" w:type="dxa"/>
          </w:tcPr>
          <w:p w14:paraId="795415EB" w14:textId="77777777" w:rsidR="00A6325D" w:rsidRPr="005D5ADD" w:rsidRDefault="00A6325D" w:rsidP="00763CEC">
            <w:pPr>
              <w:rPr>
                <w:color w:val="00B050"/>
              </w:rPr>
            </w:pPr>
            <w:r w:rsidRPr="005D5ADD">
              <w:rPr>
                <w:noProof/>
                <w:color w:val="00B050"/>
                <w:lang w:val="en-US"/>
              </w:rPr>
              <w:t xml:space="preserve">And what does she do after it has become cheese? There is something called </w:t>
            </w:r>
            <w:r w:rsidRPr="005D5ADD">
              <w:rPr>
                <w:i/>
                <w:noProof/>
                <w:color w:val="00B050"/>
                <w:lang w:val="en-US"/>
              </w:rPr>
              <w:t xml:space="preserve">šukwa. </w:t>
            </w:r>
            <w:r w:rsidRPr="005D5ADD">
              <w:rPr>
                <w:color w:val="00B050"/>
              </w:rPr>
              <w:t xml:space="preserve">In former times there was the </w:t>
            </w:r>
            <w:r w:rsidRPr="005D5ADD">
              <w:rPr>
                <w:i/>
                <w:color w:val="00B050"/>
              </w:rPr>
              <w:t xml:space="preserve">šukwa </w:t>
            </w:r>
            <w:r w:rsidRPr="005D5ADD">
              <w:rPr>
                <w:color w:val="00B050"/>
              </w:rPr>
              <w:t>made of skin, the skin of a young billy goat. In former times, when they slaughtered a young billy goat, they did not dissect its skin, the left it all in one piece from the head down. They cleaned it and tossed it</w:t>
            </w:r>
            <w:r w:rsidRPr="00BA18ED">
              <w:rPr>
                <w:rStyle w:val="FootnoteReference"/>
              </w:rPr>
              <w:footnoteReference w:id="32"/>
            </w:r>
            <w:r w:rsidRPr="005D5ADD">
              <w:rPr>
                <w:color w:val="00B050"/>
              </w:rPr>
              <w:t xml:space="preserve"> well in salt.</w:t>
            </w:r>
          </w:p>
        </w:tc>
      </w:tr>
      <w:tr w:rsidR="00A6325D" w:rsidRPr="00702644" w14:paraId="103D83F6" w14:textId="77777777" w:rsidTr="00763CEC">
        <w:tc>
          <w:tcPr>
            <w:tcW w:w="675" w:type="dxa"/>
          </w:tcPr>
          <w:p w14:paraId="2630C752" w14:textId="77777777" w:rsidR="00A6325D" w:rsidRPr="00CF4E25" w:rsidRDefault="00A6325D" w:rsidP="00763CEC">
            <w:pPr>
              <w:rPr>
                <w:noProof/>
              </w:rPr>
            </w:pPr>
            <w:r>
              <w:rPr>
                <w:noProof/>
              </w:rPr>
              <w:t>3.15</w:t>
            </w:r>
          </w:p>
        </w:tc>
        <w:tc>
          <w:tcPr>
            <w:tcW w:w="3969" w:type="dxa"/>
          </w:tcPr>
          <w:p w14:paraId="385B6EDB" w14:textId="77777777" w:rsidR="00A6325D" w:rsidRPr="005D5ADD" w:rsidRDefault="00A6325D" w:rsidP="00763CEC">
            <w:pPr>
              <w:rPr>
                <w:noProof/>
                <w:color w:val="00B050"/>
                <w:lang w:val="en-US"/>
              </w:rPr>
            </w:pPr>
            <w:r w:rsidRPr="005D5ADD">
              <w:rPr>
                <w:noProof/>
                <w:color w:val="00B050"/>
                <w:lang w:val="en-US"/>
              </w:rPr>
              <w:t>w yisawwūn</w:t>
            </w:r>
            <w:r w:rsidRPr="005D5ADD">
              <w:rPr>
                <w:color w:val="00B050"/>
              </w:rPr>
              <w:t>-</w:t>
            </w:r>
            <w:r w:rsidRPr="005D5ADD">
              <w:rPr>
                <w:noProof/>
                <w:color w:val="00B050"/>
                <w:lang w:val="en-US"/>
              </w:rPr>
              <w:t>u šukwa, aš-šukwa ʕādēne šnōn</w:t>
            </w:r>
            <w:r w:rsidRPr="005D5ADD">
              <w:rPr>
                <w:color w:val="00B050"/>
              </w:rPr>
              <w:t>-</w:t>
            </w:r>
            <w:r w:rsidRPr="005D5ADD">
              <w:rPr>
                <w:noProof/>
                <w:color w:val="00B050"/>
                <w:lang w:val="en-US"/>
              </w:rPr>
              <w:t xml:space="preserve">he? lilhe ṯalaṯ riǧlēn xašab ṯalaṯ </w:t>
            </w:r>
            <w:r w:rsidRPr="005D5ADD">
              <w:rPr>
                <w:noProof/>
                <w:color w:val="00B050"/>
                <w:lang w:val="en-US"/>
              </w:rPr>
              <w:lastRenderedPageBreak/>
              <w:t>riǧlēn. w-aš-šukwa ḏiyye lilhe xšibe yurbuṭūn</w:t>
            </w:r>
            <w:r w:rsidRPr="005D5ADD">
              <w:rPr>
                <w:color w:val="00B050"/>
              </w:rPr>
              <w:t>-</w:t>
            </w:r>
            <w:r w:rsidRPr="005D5ADD">
              <w:rPr>
                <w:noProof/>
                <w:color w:val="00B050"/>
                <w:lang w:val="en-US"/>
              </w:rPr>
              <w:t xml:space="preserve">ha l-īdēn w riǧlēn aǧ-ǧadi ǧild aǧ-ǧadi. </w:t>
            </w:r>
          </w:p>
        </w:tc>
        <w:tc>
          <w:tcPr>
            <w:tcW w:w="4395" w:type="dxa"/>
          </w:tcPr>
          <w:p w14:paraId="26B887C6" w14:textId="77777777" w:rsidR="00A6325D" w:rsidRPr="005D5ADD" w:rsidRDefault="00A6325D" w:rsidP="00763CEC">
            <w:pPr>
              <w:rPr>
                <w:color w:val="00B050"/>
              </w:rPr>
            </w:pPr>
            <w:r w:rsidRPr="005D5ADD">
              <w:rPr>
                <w:noProof/>
                <w:color w:val="00B050"/>
                <w:lang w:val="en-US"/>
              </w:rPr>
              <w:lastRenderedPageBreak/>
              <w:t xml:space="preserve">And then they made a rack called </w:t>
            </w:r>
            <w:r w:rsidRPr="005D5ADD">
              <w:rPr>
                <w:i/>
                <w:noProof/>
                <w:color w:val="00B050"/>
                <w:lang w:val="en-US"/>
              </w:rPr>
              <w:t xml:space="preserve">šukwa </w:t>
            </w:r>
            <w:r w:rsidRPr="005D5ADD">
              <w:rPr>
                <w:color w:val="00B050"/>
              </w:rPr>
              <w:t xml:space="preserve">out of it. What is a </w:t>
            </w:r>
            <w:r w:rsidRPr="005D5ADD">
              <w:rPr>
                <w:i/>
                <w:noProof/>
                <w:color w:val="00B050"/>
                <w:lang w:val="en-US"/>
              </w:rPr>
              <w:t>šukwa</w:t>
            </w:r>
            <w:r w:rsidRPr="005D5ADD">
              <w:rPr>
                <w:color w:val="00B050"/>
              </w:rPr>
              <w:t xml:space="preserve">? It has three feet made of </w:t>
            </w:r>
            <w:r w:rsidRPr="005D5ADD">
              <w:rPr>
                <w:color w:val="00B050"/>
              </w:rPr>
              <w:lastRenderedPageBreak/>
              <w:t xml:space="preserve">wood, three feet. And this </w:t>
            </w:r>
            <w:r w:rsidRPr="005D5ADD">
              <w:rPr>
                <w:i/>
                <w:noProof/>
                <w:color w:val="00B050"/>
                <w:lang w:val="en-US"/>
              </w:rPr>
              <w:t xml:space="preserve">šukwa </w:t>
            </w:r>
            <w:r w:rsidRPr="005D5ADD">
              <w:rPr>
                <w:color w:val="00B050"/>
              </w:rPr>
              <w:t xml:space="preserve">has a piece of wood to which they bind the hands and the feet of the billy goat, the skin of the young billy goat. </w:t>
            </w:r>
          </w:p>
        </w:tc>
      </w:tr>
      <w:tr w:rsidR="00A6325D" w:rsidRPr="00702644" w14:paraId="2D86E66F" w14:textId="77777777" w:rsidTr="00763CEC">
        <w:tc>
          <w:tcPr>
            <w:tcW w:w="675" w:type="dxa"/>
          </w:tcPr>
          <w:p w14:paraId="22FC1D5B" w14:textId="77777777" w:rsidR="00A6325D" w:rsidRPr="00702644" w:rsidRDefault="00A6325D" w:rsidP="00763CEC">
            <w:pPr>
              <w:rPr>
                <w:noProof/>
                <w:lang w:val="en-US"/>
              </w:rPr>
            </w:pPr>
            <w:r>
              <w:rPr>
                <w:noProof/>
                <w:lang w:val="en-US"/>
              </w:rPr>
              <w:lastRenderedPageBreak/>
              <w:t>3.28</w:t>
            </w:r>
          </w:p>
        </w:tc>
        <w:tc>
          <w:tcPr>
            <w:tcW w:w="3969" w:type="dxa"/>
          </w:tcPr>
          <w:p w14:paraId="3CFEED3F" w14:textId="77777777" w:rsidR="00A6325D" w:rsidRPr="005D5ADD" w:rsidRDefault="00A6325D" w:rsidP="00763CEC">
            <w:pPr>
              <w:rPr>
                <w:noProof/>
                <w:color w:val="00B050"/>
                <w:lang w:val="en-US"/>
              </w:rPr>
            </w:pPr>
            <w:r w:rsidRPr="005D5ADD">
              <w:rPr>
                <w:noProof/>
                <w:color w:val="00B050"/>
                <w:lang w:val="en-US"/>
              </w:rPr>
              <w:t>w zalʕūm aǧ-ǧadi yṣīr miṯl al-musluq. ᵊtkubb al-xāṯir qādi al-ḥurma, w-ᵊtkubb ʕalē-´ mayye w-ᵊššidd</w:t>
            </w:r>
            <w:r w:rsidRPr="005D5ADD">
              <w:rPr>
                <w:color w:val="00B050"/>
              </w:rPr>
              <w:t>-</w:t>
            </w:r>
            <w:r w:rsidRPr="005D5ADD">
              <w:rPr>
                <w:noProof/>
                <w:color w:val="00B050"/>
                <w:lang w:val="en-US"/>
              </w:rPr>
              <w:t>u w tgūm ᵊtxuḏ̣ḏ̣</w:t>
            </w:r>
            <w:r w:rsidRPr="005D5ADD">
              <w:rPr>
                <w:color w:val="00B050"/>
              </w:rPr>
              <w:t>-</w:t>
            </w:r>
            <w:r w:rsidRPr="005D5ADD">
              <w:rPr>
                <w:noProof/>
                <w:color w:val="00B050"/>
                <w:lang w:val="en-US"/>
              </w:rPr>
              <w:t>u w-iḥna ngūl, ᵊtxuḏ̣ḏ̣ al-xāṯir. ᵊtxuḏ̣ḏ̣</w:t>
            </w:r>
            <w:r w:rsidRPr="005D5ADD">
              <w:rPr>
                <w:color w:val="00B050"/>
              </w:rPr>
              <w:t>-</w:t>
            </w:r>
            <w:r w:rsidRPr="005D5ADD">
              <w:rPr>
                <w:noProof/>
                <w:color w:val="00B050"/>
                <w:lang w:val="en-US"/>
              </w:rPr>
              <w:t>u zēn ᵊtxuḏ̣ḏ̣</w:t>
            </w:r>
            <w:r w:rsidRPr="005D5ADD">
              <w:rPr>
                <w:color w:val="00B050"/>
              </w:rPr>
              <w:t>-</w:t>
            </w:r>
            <w:r w:rsidRPr="005D5ADD">
              <w:rPr>
                <w:noProof/>
                <w:color w:val="00B050"/>
                <w:lang w:val="en-US"/>
              </w:rPr>
              <w:t>u, ʕugub-ma txuḏ̣ḏ̣</w:t>
            </w:r>
            <w:r w:rsidRPr="005D5ADD">
              <w:rPr>
                <w:color w:val="00B050"/>
              </w:rPr>
              <w:t>-</w:t>
            </w:r>
            <w:r w:rsidRPr="005D5ADD">
              <w:rPr>
                <w:noProof/>
                <w:color w:val="00B050"/>
                <w:lang w:val="en-US"/>
              </w:rPr>
              <w:t>u zēn, ᵊtkubb</w:t>
            </w:r>
            <w:r w:rsidRPr="005D5ADD">
              <w:rPr>
                <w:color w:val="00B050"/>
              </w:rPr>
              <w:t>-</w:t>
            </w:r>
            <w:r w:rsidRPr="005D5ADD">
              <w:rPr>
                <w:noProof/>
                <w:color w:val="00B050"/>
                <w:lang w:val="en-US"/>
              </w:rPr>
              <w:t xml:space="preserve">u b-aǧ-ǧidrīye, az-zubda </w:t>
            </w:r>
            <w:r w:rsidRPr="005D5ADD">
              <w:rPr>
                <w:color w:val="00B050"/>
                <w:lang w:val="en-US"/>
              </w:rPr>
              <w:t>ʕādēne</w:t>
            </w:r>
            <w:r w:rsidRPr="005D5ADD">
              <w:rPr>
                <w:noProof/>
                <w:color w:val="00B050"/>
                <w:lang w:val="en-US"/>
              </w:rPr>
              <w:t xml:space="preserve"> aǧ-ǧišde, as-samin ᵊngūl yuṭluʕ lē fōg. </w:t>
            </w:r>
          </w:p>
        </w:tc>
        <w:tc>
          <w:tcPr>
            <w:tcW w:w="4395" w:type="dxa"/>
          </w:tcPr>
          <w:p w14:paraId="1AE064C7" w14:textId="77777777" w:rsidR="00A6325D" w:rsidRPr="005D5ADD" w:rsidRDefault="00A6325D" w:rsidP="00763CEC">
            <w:pPr>
              <w:rPr>
                <w:noProof/>
                <w:color w:val="00B050"/>
                <w:lang w:val="en-US"/>
              </w:rPr>
            </w:pPr>
            <w:r w:rsidRPr="005D5ADD">
              <w:rPr>
                <w:noProof/>
                <w:color w:val="00B050"/>
                <w:lang w:val="en-US"/>
              </w:rPr>
              <w:t>And the throat of the billy goat is like a water tap. And the the woman pours the yoghurt inside, then she pours water in it, ties it up and starts to rock it. We say, she is rocking the yoghurt. She rocks it very well, and after she has rocked it she pours it in a pot. And then the butter, the cream, the fat comes up.</w:t>
            </w:r>
          </w:p>
        </w:tc>
      </w:tr>
      <w:tr w:rsidR="00A6325D" w:rsidRPr="00702644" w14:paraId="005888E5" w14:textId="77777777" w:rsidTr="00763CEC">
        <w:tc>
          <w:tcPr>
            <w:tcW w:w="675" w:type="dxa"/>
          </w:tcPr>
          <w:p w14:paraId="2B42F662" w14:textId="77777777" w:rsidR="00A6325D" w:rsidRPr="007F092C" w:rsidRDefault="00A6325D" w:rsidP="00763CEC">
            <w:pPr>
              <w:rPr>
                <w:noProof/>
              </w:rPr>
            </w:pPr>
            <w:r>
              <w:rPr>
                <w:noProof/>
              </w:rPr>
              <w:t>3.49</w:t>
            </w:r>
          </w:p>
        </w:tc>
        <w:tc>
          <w:tcPr>
            <w:tcW w:w="3969" w:type="dxa"/>
          </w:tcPr>
          <w:p w14:paraId="42F2E112" w14:textId="77777777" w:rsidR="00A6325D" w:rsidRPr="005D5ADD" w:rsidRDefault="00A6325D" w:rsidP="00763CEC">
            <w:pPr>
              <w:rPr>
                <w:noProof/>
                <w:color w:val="00B050"/>
                <w:lang w:val="en-US"/>
              </w:rPr>
            </w:pPr>
            <w:r w:rsidRPr="005D5ADD">
              <w:rPr>
                <w:color w:val="00B050"/>
              </w:rPr>
              <w:t>al-ḥurma ʕādēne tāxḏ as-samin min fōg,</w:t>
            </w:r>
            <w:r w:rsidRPr="005D5ADD">
              <w:rPr>
                <w:noProof/>
                <w:color w:val="00B050"/>
                <w:lang w:val="en-US"/>
              </w:rPr>
              <w:t xml:space="preserve"> w tḥaṭṭ ᵊtḥuṭṭ</w:t>
            </w:r>
            <w:r w:rsidRPr="005D5ADD">
              <w:rPr>
                <w:color w:val="00B050"/>
              </w:rPr>
              <w:t>-</w:t>
            </w:r>
            <w:r w:rsidRPr="005D5ADD">
              <w:rPr>
                <w:noProof/>
                <w:color w:val="00B050"/>
                <w:lang w:val="en-US"/>
              </w:rPr>
              <w:t xml:space="preserve">u, aa w tlumm haš-šakil </w:t>
            </w:r>
            <w:r w:rsidRPr="005D5ADD">
              <w:rPr>
                <w:color w:val="00B050"/>
              </w:rPr>
              <w:t>ḏe</w:t>
            </w:r>
            <w:r w:rsidRPr="005D5ADD">
              <w:rPr>
                <w:noProof/>
                <w:color w:val="00B050"/>
                <w:lang w:val="en-US"/>
              </w:rPr>
              <w:t xml:space="preserve"> ᵊtlumm as-samin. ʕugub-ma yṣīr čiṯīr ᵊtmawwʕ</w:t>
            </w:r>
            <w:r w:rsidRPr="005D5ADD">
              <w:rPr>
                <w:color w:val="00B050"/>
              </w:rPr>
              <w:t>-</w:t>
            </w:r>
            <w:r w:rsidRPr="005D5ADD">
              <w:rPr>
                <w:noProof/>
                <w:color w:val="00B050"/>
                <w:lang w:val="en-US"/>
              </w:rPr>
              <w:t>u ʕugub-ma tmawwʕ</w:t>
            </w:r>
            <w:r w:rsidRPr="005D5ADD">
              <w:rPr>
                <w:color w:val="00B050"/>
              </w:rPr>
              <w:t>-</w:t>
            </w:r>
            <w:r w:rsidRPr="005D5ADD">
              <w:rPr>
                <w:noProof/>
                <w:color w:val="00B050"/>
                <w:lang w:val="en-US"/>
              </w:rPr>
              <w:t>u šī ǧild-in nōba. šukwa, iḥna ši-ngul-l</w:t>
            </w:r>
            <w:r w:rsidRPr="005D5ADD">
              <w:rPr>
                <w:color w:val="00B050"/>
              </w:rPr>
              <w:t>-</w:t>
            </w:r>
            <w:r w:rsidRPr="005D5ADD">
              <w:rPr>
                <w:noProof/>
                <w:color w:val="00B050"/>
                <w:lang w:val="en-US"/>
              </w:rPr>
              <w:t>he ši-ngūl Ismāʕīl haḏīč?</w:t>
            </w:r>
          </w:p>
        </w:tc>
        <w:tc>
          <w:tcPr>
            <w:tcW w:w="4395" w:type="dxa"/>
          </w:tcPr>
          <w:p w14:paraId="7AB156B6" w14:textId="77777777" w:rsidR="00A6325D" w:rsidRPr="005D5ADD" w:rsidRDefault="00A6325D" w:rsidP="00763CEC">
            <w:pPr>
              <w:rPr>
                <w:color w:val="00B050"/>
              </w:rPr>
            </w:pPr>
            <w:r w:rsidRPr="005D5ADD">
              <w:rPr>
                <w:noProof/>
                <w:color w:val="00B050"/>
                <w:lang w:val="en-US"/>
              </w:rPr>
              <w:t xml:space="preserve">Then the woman takes the fat from upside and puts it, collects it like this. She collects the fat. When she has collected a lot she melts it and after she has melted it she puts it in another skin. It is called </w:t>
            </w:r>
            <w:r w:rsidRPr="005D5ADD">
              <w:rPr>
                <w:i/>
                <w:noProof/>
                <w:color w:val="00B050"/>
                <w:lang w:val="en-US"/>
              </w:rPr>
              <w:t>šukwa,</w:t>
            </w:r>
            <w:r w:rsidRPr="005D5ADD">
              <w:rPr>
                <w:color w:val="00B050"/>
              </w:rPr>
              <w:t xml:space="preserve"> how do we call it, Ismail?</w:t>
            </w:r>
          </w:p>
        </w:tc>
      </w:tr>
      <w:tr w:rsidR="00A6325D" w:rsidRPr="00702644" w14:paraId="7F908C51" w14:textId="77777777" w:rsidTr="00763CEC">
        <w:tc>
          <w:tcPr>
            <w:tcW w:w="675" w:type="dxa"/>
          </w:tcPr>
          <w:p w14:paraId="5F886792" w14:textId="77777777" w:rsidR="00A6325D" w:rsidRPr="00702644" w:rsidRDefault="00A6325D" w:rsidP="00763CEC">
            <w:pPr>
              <w:rPr>
                <w:noProof/>
                <w:lang w:val="en-US"/>
              </w:rPr>
            </w:pPr>
            <w:r>
              <w:rPr>
                <w:noProof/>
                <w:lang w:val="en-US"/>
              </w:rPr>
              <w:t>4.08</w:t>
            </w:r>
          </w:p>
        </w:tc>
        <w:tc>
          <w:tcPr>
            <w:tcW w:w="3969" w:type="dxa"/>
          </w:tcPr>
          <w:p w14:paraId="0EFA3698" w14:textId="77777777" w:rsidR="00A6325D" w:rsidRPr="003D30FA" w:rsidRDefault="00A6325D" w:rsidP="00763CEC">
            <w:pPr>
              <w:rPr>
                <w:noProof/>
                <w:color w:val="00B050"/>
                <w:lang w:val="en-US"/>
              </w:rPr>
            </w:pPr>
            <w:r w:rsidRPr="003D30FA">
              <w:rPr>
                <w:noProof/>
                <w:color w:val="00B050"/>
                <w:lang w:val="en-US"/>
              </w:rPr>
              <w:t>ǧild-in nōba šī yḥuṭṭūn</w:t>
            </w:r>
            <w:r w:rsidRPr="003D30FA">
              <w:rPr>
                <w:color w:val="00B050"/>
              </w:rPr>
              <w:t>-</w:t>
            </w:r>
            <w:r w:rsidRPr="003D30FA">
              <w:rPr>
                <w:noProof/>
                <w:color w:val="00B050"/>
                <w:lang w:val="en-US"/>
              </w:rPr>
              <w:t>u as-samin ᵊbgaḷəb</w:t>
            </w:r>
            <w:r w:rsidRPr="003D30FA">
              <w:rPr>
                <w:color w:val="00B050"/>
              </w:rPr>
              <w:t>-</w:t>
            </w:r>
            <w:r w:rsidRPr="003D30FA">
              <w:rPr>
                <w:noProof/>
                <w:color w:val="00B050"/>
                <w:lang w:val="en-US"/>
              </w:rPr>
              <w:t>ha, al-ᵊkwāṛa ši-ngul-l</w:t>
            </w:r>
            <w:r w:rsidRPr="003D30FA">
              <w:rPr>
                <w:color w:val="00B050"/>
              </w:rPr>
              <w:t>-</w:t>
            </w:r>
            <w:r w:rsidRPr="003D30FA">
              <w:rPr>
                <w:noProof/>
                <w:color w:val="00B050"/>
                <w:lang w:val="en-US"/>
              </w:rPr>
              <w:t>he? al-ᵊkwāṛa ngul-il</w:t>
            </w:r>
            <w:r w:rsidRPr="003D30FA">
              <w:rPr>
                <w:color w:val="00B050"/>
              </w:rPr>
              <w:t>-</w:t>
            </w:r>
            <w:r w:rsidRPr="003D30FA">
              <w:rPr>
                <w:noProof/>
                <w:color w:val="00B050"/>
                <w:lang w:val="en-US"/>
              </w:rPr>
              <w:t>he. zād al-ᵊkwāṛa min ǧild</w:t>
            </w:r>
            <w:r w:rsidRPr="003D30FA">
              <w:rPr>
                <w:color w:val="00B050"/>
              </w:rPr>
              <w:t>-</w:t>
            </w:r>
            <w:r w:rsidRPr="003D30FA">
              <w:rPr>
                <w:noProof/>
                <w:color w:val="00B050"/>
                <w:lang w:val="en-US"/>
              </w:rPr>
              <w:t>ha, zād al-ᵊhnīye,  al…al-ǧadi zād yṣīr al-xārūf zād yṣīr, ē.</w:t>
            </w:r>
          </w:p>
        </w:tc>
        <w:tc>
          <w:tcPr>
            <w:tcW w:w="4395" w:type="dxa"/>
          </w:tcPr>
          <w:p w14:paraId="300D0BF5" w14:textId="77777777" w:rsidR="00A6325D" w:rsidRPr="003D30FA" w:rsidRDefault="00A6325D" w:rsidP="00763CEC">
            <w:pPr>
              <w:rPr>
                <w:color w:val="00B050"/>
              </w:rPr>
            </w:pPr>
            <w:r w:rsidRPr="003D30FA">
              <w:rPr>
                <w:noProof/>
                <w:color w:val="00B050"/>
                <w:lang w:val="en-US"/>
              </w:rPr>
              <w:t xml:space="preserve">They put it inside another skin, </w:t>
            </w:r>
            <w:r w:rsidRPr="003D30FA">
              <w:rPr>
                <w:i/>
                <w:noProof/>
                <w:color w:val="00B050"/>
                <w:lang w:val="en-US"/>
              </w:rPr>
              <w:t>kwāṛa</w:t>
            </w:r>
            <w:r w:rsidRPr="003D30FA">
              <w:rPr>
                <w:color w:val="00B050"/>
              </w:rPr>
              <w:t xml:space="preserve">, do we call it like this? We call it </w:t>
            </w:r>
            <w:r w:rsidRPr="003D30FA">
              <w:rPr>
                <w:i/>
                <w:noProof/>
                <w:color w:val="00B050"/>
                <w:lang w:val="en-US"/>
              </w:rPr>
              <w:t>kwāṛa.</w:t>
            </w:r>
            <w:r w:rsidRPr="00BA18ED">
              <w:rPr>
                <w:rStyle w:val="FootnoteReference"/>
              </w:rPr>
              <w:footnoteReference w:id="33"/>
            </w:r>
            <w:r w:rsidRPr="003D30FA">
              <w:rPr>
                <w:i/>
                <w:noProof/>
                <w:color w:val="00B050"/>
                <w:lang w:val="en-US"/>
              </w:rPr>
              <w:t xml:space="preserve"> </w:t>
            </w:r>
            <w:r w:rsidRPr="003D30FA">
              <w:rPr>
                <w:color w:val="00B050"/>
              </w:rPr>
              <w:t xml:space="preserve">The </w:t>
            </w:r>
            <w:r w:rsidRPr="003D30FA">
              <w:rPr>
                <w:i/>
                <w:noProof/>
                <w:color w:val="00B050"/>
                <w:lang w:val="en-US"/>
              </w:rPr>
              <w:t xml:space="preserve">kwāṛa </w:t>
            </w:r>
            <w:r w:rsidRPr="003D30FA">
              <w:rPr>
                <w:color w:val="00B050"/>
              </w:rPr>
              <w:t>is also from skin, it is also from the skin of a young billy goat or of a lamb. Yes.</w:t>
            </w:r>
          </w:p>
        </w:tc>
      </w:tr>
      <w:tr w:rsidR="00A6325D" w:rsidRPr="00702644" w14:paraId="4CF88597" w14:textId="77777777" w:rsidTr="00763CEC">
        <w:tc>
          <w:tcPr>
            <w:tcW w:w="675" w:type="dxa"/>
          </w:tcPr>
          <w:p w14:paraId="67640938" w14:textId="77777777" w:rsidR="00A6325D" w:rsidRPr="00702644" w:rsidRDefault="00A6325D" w:rsidP="00763CEC">
            <w:pPr>
              <w:rPr>
                <w:noProof/>
                <w:lang w:val="en-US"/>
              </w:rPr>
            </w:pPr>
            <w:r>
              <w:rPr>
                <w:noProof/>
                <w:lang w:val="en-US"/>
              </w:rPr>
              <w:t>4.27</w:t>
            </w:r>
          </w:p>
        </w:tc>
        <w:tc>
          <w:tcPr>
            <w:tcW w:w="3969" w:type="dxa"/>
          </w:tcPr>
          <w:p w14:paraId="03C284AF" w14:textId="77777777" w:rsidR="00A6325D" w:rsidRPr="003D30FA" w:rsidRDefault="00A6325D" w:rsidP="00763CEC">
            <w:pPr>
              <w:rPr>
                <w:noProof/>
                <w:color w:val="00B050"/>
                <w:lang w:val="en-US"/>
              </w:rPr>
            </w:pPr>
            <w:r w:rsidRPr="003D30FA">
              <w:rPr>
                <w:noProof/>
                <w:color w:val="00B050"/>
                <w:lang w:val="en-US"/>
              </w:rPr>
              <w:t>yḥuṭṭūn as-samin qādi hināk mā yxarab al-ʕukka – ysammūn</w:t>
            </w:r>
            <w:r w:rsidRPr="003D30FA">
              <w:rPr>
                <w:color w:val="00B050"/>
              </w:rPr>
              <w:t>-</w:t>
            </w:r>
            <w:r w:rsidRPr="003D30FA">
              <w:rPr>
                <w:noProof/>
                <w:color w:val="00B050"/>
                <w:lang w:val="en-US"/>
              </w:rPr>
              <w:t>ha ʕukka – ʕukka. yḥuṭṭūn as-samin qādi, al-ḥurma tḥuṭṭ as-samin kull</w:t>
            </w:r>
            <w:r w:rsidRPr="003D30FA">
              <w:rPr>
                <w:color w:val="00B050"/>
              </w:rPr>
              <w:t>-</w:t>
            </w:r>
            <w:r w:rsidRPr="003D30FA">
              <w:rPr>
                <w:noProof/>
                <w:color w:val="00B050"/>
                <w:lang w:val="en-US"/>
              </w:rPr>
              <w:t>u qādi, kull</w:t>
            </w:r>
            <w:r w:rsidRPr="003D30FA">
              <w:rPr>
                <w:color w:val="00B050"/>
              </w:rPr>
              <w:t>-</w:t>
            </w:r>
            <w:r w:rsidRPr="003D30FA">
              <w:rPr>
                <w:noProof/>
                <w:color w:val="00B050"/>
                <w:lang w:val="en-US"/>
              </w:rPr>
              <w:t>hum yāklūn m-as-samin haḏāk. b-aš-štē b-al-gēḏ̣ kull</w:t>
            </w:r>
            <w:r w:rsidRPr="003D30FA">
              <w:rPr>
                <w:color w:val="00B050"/>
              </w:rPr>
              <w:t>-</w:t>
            </w:r>
            <w:r w:rsidRPr="003D30FA">
              <w:rPr>
                <w:noProof/>
                <w:color w:val="00B050"/>
                <w:lang w:val="en-US"/>
              </w:rPr>
              <w:t>hum m-as-samin haḏāk ysawwūn ačil, ysawwūn kull šakle min as-samin hāḏe.</w:t>
            </w:r>
          </w:p>
        </w:tc>
        <w:tc>
          <w:tcPr>
            <w:tcW w:w="4395" w:type="dxa"/>
          </w:tcPr>
          <w:p w14:paraId="5868F129" w14:textId="77777777" w:rsidR="00A6325D" w:rsidRPr="003D30FA" w:rsidRDefault="00A6325D" w:rsidP="00763CEC">
            <w:pPr>
              <w:rPr>
                <w:color w:val="00B050"/>
                <w:lang w:val="en-US"/>
              </w:rPr>
            </w:pPr>
            <w:r w:rsidRPr="003D30FA">
              <w:rPr>
                <w:noProof/>
                <w:color w:val="00B050"/>
                <w:lang w:val="en-US"/>
              </w:rPr>
              <w:t xml:space="preserve">They put the ghee inside it and there it does not get rotten; it’s called </w:t>
            </w:r>
            <w:r w:rsidRPr="003D30FA">
              <w:rPr>
                <w:i/>
                <w:noProof/>
                <w:color w:val="00B050"/>
                <w:lang w:val="en-US"/>
              </w:rPr>
              <w:t xml:space="preserve">ʕukka </w:t>
            </w:r>
            <w:r w:rsidRPr="003D30FA">
              <w:rPr>
                <w:color w:val="00B050"/>
                <w:lang w:val="en-US"/>
              </w:rPr>
              <w:t xml:space="preserve">– they call it </w:t>
            </w:r>
            <w:r w:rsidRPr="003D30FA">
              <w:rPr>
                <w:i/>
                <w:color w:val="00B050"/>
                <w:lang w:val="en-US"/>
              </w:rPr>
              <w:t xml:space="preserve">ʕukka. – </w:t>
            </w:r>
            <w:r w:rsidRPr="003D30FA">
              <w:rPr>
                <w:color w:val="00B050"/>
              </w:rPr>
              <w:t>Hose pipe</w:t>
            </w:r>
            <w:r w:rsidRPr="003D30FA">
              <w:rPr>
                <w:i/>
                <w:color w:val="00B050"/>
                <w:lang w:val="en-US"/>
              </w:rPr>
              <w:t xml:space="preserve">. </w:t>
            </w:r>
            <w:r w:rsidRPr="003D30FA">
              <w:rPr>
                <w:color w:val="00B050"/>
              </w:rPr>
              <w:t xml:space="preserve">They put the ghee inside, the woman puts all the ghee inside it and they all (the whole family) eats from this ghee. Winter and summer they make their food with this ghee; they make everything with this ghee. </w:t>
            </w:r>
          </w:p>
        </w:tc>
      </w:tr>
      <w:tr w:rsidR="00A6325D" w:rsidRPr="00702644" w14:paraId="4D74EACB" w14:textId="77777777" w:rsidTr="00763CEC">
        <w:tc>
          <w:tcPr>
            <w:tcW w:w="675" w:type="dxa"/>
          </w:tcPr>
          <w:p w14:paraId="7529C792" w14:textId="77777777" w:rsidR="00A6325D" w:rsidRPr="00FA49B6" w:rsidRDefault="00A6325D" w:rsidP="00763CEC">
            <w:pPr>
              <w:rPr>
                <w:noProof/>
              </w:rPr>
            </w:pPr>
            <w:r>
              <w:rPr>
                <w:noProof/>
              </w:rPr>
              <w:t>4.45</w:t>
            </w:r>
          </w:p>
        </w:tc>
        <w:tc>
          <w:tcPr>
            <w:tcW w:w="3969" w:type="dxa"/>
          </w:tcPr>
          <w:p w14:paraId="5EDA2473" w14:textId="77777777" w:rsidR="00A6325D" w:rsidRPr="003D30FA" w:rsidRDefault="00A6325D" w:rsidP="00763CEC">
            <w:pPr>
              <w:rPr>
                <w:noProof/>
                <w:color w:val="00B050"/>
                <w:lang w:val="en-US"/>
              </w:rPr>
            </w:pPr>
            <w:r w:rsidRPr="003D30FA">
              <w:rPr>
                <w:noProof/>
                <w:color w:val="00B050"/>
                <w:lang w:val="en-US"/>
              </w:rPr>
              <w:t>mā yxarab bī</w:t>
            </w:r>
            <w:r w:rsidRPr="003D30FA">
              <w:rPr>
                <w:color w:val="00B050"/>
              </w:rPr>
              <w:t>-</w:t>
            </w:r>
            <w:r w:rsidRPr="003D30FA">
              <w:rPr>
                <w:noProof/>
                <w:color w:val="00B050"/>
                <w:lang w:val="en-US"/>
              </w:rPr>
              <w:t>he. – mā yxarab bī</w:t>
            </w:r>
            <w:r w:rsidRPr="003D30FA">
              <w:rPr>
                <w:color w:val="00B050"/>
              </w:rPr>
              <w:t>-</w:t>
            </w:r>
            <w:r w:rsidRPr="003D30FA">
              <w:rPr>
                <w:noProof/>
                <w:color w:val="00B050"/>
                <w:lang w:val="en-US"/>
              </w:rPr>
              <w:t>he. – aǧ-ǧild al yḥuṭṭūn bī-´ as-samin ysammūn</w:t>
            </w:r>
            <w:r w:rsidRPr="003D30FA">
              <w:rPr>
                <w:color w:val="00B050"/>
              </w:rPr>
              <w:t>-</w:t>
            </w:r>
            <w:r w:rsidRPr="003D30FA">
              <w:rPr>
                <w:noProof/>
                <w:color w:val="00B050"/>
                <w:lang w:val="en-US"/>
              </w:rPr>
              <w:t>u ʕukka, al-ʕukka as-samin mā yxarab bī</w:t>
            </w:r>
            <w:r w:rsidRPr="003D30FA">
              <w:rPr>
                <w:color w:val="00B050"/>
              </w:rPr>
              <w:t>-</w:t>
            </w:r>
            <w:r w:rsidRPr="003D30FA">
              <w:rPr>
                <w:noProof/>
                <w:color w:val="00B050"/>
                <w:lang w:val="en-US"/>
              </w:rPr>
              <w:t>he. [gap 4:53 - 5.08] ī yḥuṭṭūn ʕalē</w:t>
            </w:r>
            <w:r w:rsidRPr="003D30FA">
              <w:rPr>
                <w:color w:val="00B050"/>
              </w:rPr>
              <w:t>-</w:t>
            </w:r>
            <w:r w:rsidRPr="003D30FA">
              <w:rPr>
                <w:noProof/>
                <w:color w:val="00B050"/>
                <w:lang w:val="en-US"/>
              </w:rPr>
              <w:t xml:space="preserve">he dibis al-fallōṭi yxalṭūn </w:t>
            </w:r>
            <w:r w:rsidRPr="003D30FA">
              <w:rPr>
                <w:color w:val="00B050"/>
              </w:rPr>
              <w:t>ta-ymawwʕ[ūn]-u</w:t>
            </w:r>
            <w:r w:rsidRPr="003D30FA">
              <w:rPr>
                <w:noProof/>
                <w:color w:val="00B050"/>
                <w:lang w:val="en-US"/>
              </w:rPr>
              <w:t xml:space="preserve"> ṣṣīr layyne. yaʕni yḥuṭṭūn ʕalē</w:t>
            </w:r>
            <w:r w:rsidRPr="003D30FA">
              <w:rPr>
                <w:color w:val="00B050"/>
              </w:rPr>
              <w:t>-</w:t>
            </w:r>
            <w:r w:rsidRPr="003D30FA">
              <w:rPr>
                <w:noProof/>
                <w:color w:val="00B050"/>
                <w:lang w:val="en-US"/>
              </w:rPr>
              <w:t xml:space="preserve">he dibis fallōṭi. </w:t>
            </w:r>
          </w:p>
        </w:tc>
        <w:tc>
          <w:tcPr>
            <w:tcW w:w="4395" w:type="dxa"/>
          </w:tcPr>
          <w:p w14:paraId="71B525B8" w14:textId="77777777" w:rsidR="00A6325D" w:rsidRPr="003D30FA" w:rsidRDefault="00A6325D" w:rsidP="00763CEC">
            <w:pPr>
              <w:rPr>
                <w:color w:val="00B050"/>
              </w:rPr>
            </w:pPr>
            <w:r w:rsidRPr="003D30FA">
              <w:rPr>
                <w:noProof/>
                <w:color w:val="00B050"/>
                <w:lang w:val="en-US"/>
              </w:rPr>
              <w:t xml:space="preserve">And it does not get rotten in it. – It does not spoil. – The skin in which they put the ghee is called </w:t>
            </w:r>
            <w:r w:rsidRPr="003D30FA">
              <w:rPr>
                <w:i/>
                <w:noProof/>
                <w:color w:val="00B050"/>
                <w:lang w:val="en-US"/>
              </w:rPr>
              <w:t xml:space="preserve">ʕukka. </w:t>
            </w:r>
            <w:r w:rsidRPr="003D30FA">
              <w:rPr>
                <w:color w:val="00B050"/>
              </w:rPr>
              <w:t>In the hose pipe the ghee does not spoil. They put grape jelly on it (the skin) and rub it inside in order that it becomes soft. That means they put grape jelly on it.</w:t>
            </w:r>
          </w:p>
        </w:tc>
      </w:tr>
      <w:tr w:rsidR="00A6325D" w:rsidRPr="00702644" w14:paraId="65DA8D8C" w14:textId="77777777" w:rsidTr="00763CEC">
        <w:tc>
          <w:tcPr>
            <w:tcW w:w="675" w:type="dxa"/>
          </w:tcPr>
          <w:p w14:paraId="19605DC4" w14:textId="77777777" w:rsidR="00A6325D" w:rsidRPr="00FA49B6" w:rsidRDefault="00A6325D" w:rsidP="00763CEC">
            <w:pPr>
              <w:rPr>
                <w:noProof/>
              </w:rPr>
            </w:pPr>
            <w:r>
              <w:rPr>
                <w:noProof/>
              </w:rPr>
              <w:t>5.15</w:t>
            </w:r>
          </w:p>
        </w:tc>
        <w:tc>
          <w:tcPr>
            <w:tcW w:w="3969" w:type="dxa"/>
          </w:tcPr>
          <w:p w14:paraId="20F9F0E3" w14:textId="77777777" w:rsidR="00A6325D" w:rsidRPr="003D30FA" w:rsidRDefault="00A6325D" w:rsidP="00763CEC">
            <w:pPr>
              <w:rPr>
                <w:noProof/>
                <w:color w:val="00B050"/>
                <w:lang w:val="en-US"/>
              </w:rPr>
            </w:pPr>
            <w:r w:rsidRPr="003D30FA">
              <w:rPr>
                <w:noProof/>
                <w:color w:val="00B050"/>
                <w:lang w:val="en-US"/>
              </w:rPr>
              <w:t xml:space="preserve">w baʕdēn zād yḥuṭṭ ykassrūn ar-rummān </w:t>
            </w:r>
            <w:bookmarkStart w:id="74" w:name="_Hlk133328869"/>
            <w:r w:rsidRPr="003D30FA">
              <w:rPr>
                <w:noProof/>
                <w:color w:val="00B050"/>
                <w:lang w:val="en-US"/>
              </w:rPr>
              <w:t>ᵊb</w:t>
            </w:r>
            <w:r w:rsidRPr="003D30FA">
              <w:rPr>
                <w:color w:val="00B050"/>
              </w:rPr>
              <w:t>sāgit</w:t>
            </w:r>
            <w:r w:rsidRPr="003D30FA">
              <w:rPr>
                <w:noProof/>
                <w:color w:val="00B050"/>
                <w:lang w:val="en-US"/>
              </w:rPr>
              <w:t xml:space="preserve"> </w:t>
            </w:r>
            <w:bookmarkEnd w:id="74"/>
            <w:r w:rsidRPr="003D30FA">
              <w:rPr>
                <w:noProof/>
                <w:color w:val="00B050"/>
                <w:lang w:val="en-US"/>
              </w:rPr>
              <w:t>ḏāk, yaʕni yiṭḥanūn</w:t>
            </w:r>
            <w:r w:rsidRPr="003D30FA">
              <w:rPr>
                <w:color w:val="00B050"/>
              </w:rPr>
              <w:t>-</w:t>
            </w:r>
            <w:r w:rsidRPr="003D30FA">
              <w:rPr>
                <w:noProof/>
                <w:color w:val="00B050"/>
                <w:lang w:val="en-US"/>
              </w:rPr>
              <w:t>u gišr ar-rummān. yiṭḥanūn</w:t>
            </w:r>
            <w:r w:rsidRPr="003D30FA">
              <w:rPr>
                <w:color w:val="00B050"/>
              </w:rPr>
              <w:t>-</w:t>
            </w:r>
            <w:r w:rsidRPr="003D30FA">
              <w:rPr>
                <w:noProof/>
                <w:color w:val="00B050"/>
                <w:lang w:val="en-US"/>
              </w:rPr>
              <w:t>u miṯil aṭ-ṭaḥīn, ᵊbsāgt al-fallōṭi yḥuṭṭūn</w:t>
            </w:r>
            <w:r w:rsidRPr="003D30FA">
              <w:rPr>
                <w:color w:val="00B050"/>
              </w:rPr>
              <w:t>-</w:t>
            </w:r>
            <w:r w:rsidRPr="003D30FA">
              <w:rPr>
                <w:noProof/>
                <w:color w:val="00B050"/>
                <w:lang w:val="en-US"/>
              </w:rPr>
              <w:t>u fōg</w:t>
            </w:r>
            <w:r w:rsidRPr="003D30FA">
              <w:rPr>
                <w:color w:val="00B050"/>
              </w:rPr>
              <w:t>-</w:t>
            </w:r>
            <w:r w:rsidRPr="003D30FA">
              <w:rPr>
                <w:noProof/>
                <w:color w:val="00B050"/>
                <w:lang w:val="en-US"/>
              </w:rPr>
              <w:t>ha t</w:t>
            </w:r>
            <w:r w:rsidRPr="003D30FA">
              <w:rPr>
                <w:rFonts w:hint="cs"/>
                <w:noProof/>
                <w:color w:val="00B050"/>
                <w:rtl/>
                <w:lang w:val="en-US"/>
              </w:rPr>
              <w:t>ā</w:t>
            </w:r>
            <w:r w:rsidRPr="003D30FA">
              <w:rPr>
                <w:noProof/>
                <w:color w:val="00B050"/>
                <w:lang w:val="en-US"/>
              </w:rPr>
              <w:t xml:space="preserve"> mā txaṛab, ta-ḏ̣ḏ̣all saġlam yaʕni ʕumur</w:t>
            </w:r>
            <w:r w:rsidRPr="003D30FA">
              <w:rPr>
                <w:color w:val="00B050"/>
              </w:rPr>
              <w:t>-</w:t>
            </w:r>
            <w:r w:rsidRPr="003D30FA">
              <w:rPr>
                <w:noProof/>
                <w:color w:val="00B050"/>
                <w:lang w:val="en-US"/>
              </w:rPr>
              <w:t>ha yiṭwal. ysawwūn ačil, b-as-samin haḏāk ysawwūn ačil.</w:t>
            </w:r>
          </w:p>
        </w:tc>
        <w:tc>
          <w:tcPr>
            <w:tcW w:w="4395" w:type="dxa"/>
          </w:tcPr>
          <w:p w14:paraId="2F9AEF49" w14:textId="77777777" w:rsidR="00A6325D" w:rsidRPr="003D30FA" w:rsidRDefault="00A6325D" w:rsidP="00763CEC">
            <w:pPr>
              <w:rPr>
                <w:noProof/>
                <w:color w:val="00B050"/>
                <w:lang w:val="en-US"/>
              </w:rPr>
            </w:pPr>
            <w:r w:rsidRPr="003D30FA">
              <w:rPr>
                <w:noProof/>
                <w:color w:val="00B050"/>
                <w:lang w:val="en-US"/>
              </w:rPr>
              <w:t>And then they they cut pommegranates and put them together with it (the jelly) on it, that means they grind the skin of (dried) pommegrantes, they grind it like flour. And together with the grape jelly they put it on the goat’s skin in order that it does not get rotten, that it remains good and that it persists for a long time. With this ghee they make food.</w:t>
            </w:r>
          </w:p>
        </w:tc>
      </w:tr>
      <w:tr w:rsidR="00A6325D" w:rsidRPr="00702644" w14:paraId="400D47F3" w14:textId="77777777" w:rsidTr="00763CEC">
        <w:tc>
          <w:tcPr>
            <w:tcW w:w="675" w:type="dxa"/>
          </w:tcPr>
          <w:p w14:paraId="0C751F63" w14:textId="77777777" w:rsidR="00A6325D" w:rsidRPr="00FA49B6" w:rsidRDefault="00A6325D" w:rsidP="00763CEC">
            <w:pPr>
              <w:rPr>
                <w:noProof/>
              </w:rPr>
            </w:pPr>
            <w:r>
              <w:rPr>
                <w:noProof/>
              </w:rPr>
              <w:lastRenderedPageBreak/>
              <w:t>5.31</w:t>
            </w:r>
          </w:p>
        </w:tc>
        <w:tc>
          <w:tcPr>
            <w:tcW w:w="3969" w:type="dxa"/>
          </w:tcPr>
          <w:p w14:paraId="0441BF2F" w14:textId="77777777" w:rsidR="00A6325D" w:rsidRPr="003D30FA" w:rsidRDefault="00A6325D" w:rsidP="00763CEC">
            <w:pPr>
              <w:rPr>
                <w:noProof/>
                <w:color w:val="00B050"/>
                <w:lang w:val="en-US"/>
              </w:rPr>
            </w:pPr>
            <w:r w:rsidRPr="003D30FA">
              <w:rPr>
                <w:noProof/>
                <w:color w:val="00B050"/>
                <w:lang w:val="en-US"/>
              </w:rPr>
              <w:t>yḥuṭṭ al-xubuz hīčiḏ ysawwi ʕa-ṣ-ṣāč, awwali b-aǧ-ǧarye b-al-gaṛāye, kull ṣubḥ ᵊyxabzūn, kull ṣubuḥ, kull bēt kull ṣubuḥ, al-yōm ᵊšgadd iḥtiyāǧ</w:t>
            </w:r>
            <w:r w:rsidRPr="003D30FA">
              <w:rPr>
                <w:color w:val="00B050"/>
              </w:rPr>
              <w:t>-</w:t>
            </w:r>
            <w:r w:rsidRPr="003D30FA">
              <w:rPr>
                <w:noProof/>
                <w:color w:val="00B050"/>
                <w:lang w:val="en-US"/>
              </w:rPr>
              <w:t>u ta-ngūl, iḥtiyāǧ</w:t>
            </w:r>
            <w:r w:rsidRPr="003D30FA">
              <w:rPr>
                <w:color w:val="00B050"/>
              </w:rPr>
              <w:t>-</w:t>
            </w:r>
            <w:r w:rsidRPr="003D30FA">
              <w:rPr>
                <w:noProof/>
                <w:color w:val="00B050"/>
                <w:lang w:val="en-US"/>
              </w:rPr>
              <w:t xml:space="preserve">u ʕišrīn xubuz, ʕišrīn ᵊrqēf. al-ʕišrīn ᵊrqēf al-ḥurma ṣubḥ ᵊtgūm m-aš-šufaq </w:t>
            </w:r>
            <w:r w:rsidRPr="003D30FA">
              <w:rPr>
                <w:color w:val="00B050"/>
              </w:rPr>
              <w:t>ṭalʕit</w:t>
            </w:r>
            <w:r w:rsidRPr="003D30FA">
              <w:rPr>
                <w:noProof/>
                <w:color w:val="00B050"/>
                <w:lang w:val="en-US"/>
              </w:rPr>
              <w:t xml:space="preserve"> aš-šamis, ᵊtgūm, šnōn-ma tgūm ᵊtqassil bēt</w:t>
            </w:r>
            <w:r w:rsidRPr="003D30FA">
              <w:rPr>
                <w:color w:val="00B050"/>
              </w:rPr>
              <w:t>-</w:t>
            </w:r>
            <w:r w:rsidRPr="003D30FA">
              <w:rPr>
                <w:noProof/>
                <w:color w:val="00B050"/>
                <w:lang w:val="en-US"/>
              </w:rPr>
              <w:t>he w-ᵊtnaḏ̣ḏ̣if ḥawālē</w:t>
            </w:r>
            <w:r w:rsidRPr="003D30FA">
              <w:rPr>
                <w:color w:val="00B050"/>
              </w:rPr>
              <w:t>-</w:t>
            </w:r>
            <w:r w:rsidRPr="003D30FA">
              <w:rPr>
                <w:noProof/>
                <w:color w:val="00B050"/>
                <w:lang w:val="en-US"/>
              </w:rPr>
              <w:t xml:space="preserve">he. </w:t>
            </w:r>
          </w:p>
        </w:tc>
        <w:tc>
          <w:tcPr>
            <w:tcW w:w="4395" w:type="dxa"/>
          </w:tcPr>
          <w:p w14:paraId="6950139C" w14:textId="77777777" w:rsidR="00A6325D" w:rsidRPr="003D30FA" w:rsidRDefault="00A6325D" w:rsidP="00763CEC">
            <w:pPr>
              <w:rPr>
                <w:noProof/>
                <w:color w:val="00B050"/>
                <w:lang w:val="en-US"/>
              </w:rPr>
            </w:pPr>
            <w:r w:rsidRPr="003D30FA">
              <w:rPr>
                <w:noProof/>
                <w:color w:val="00B050"/>
                <w:lang w:val="en-US"/>
              </w:rPr>
              <w:t>They make the bread on an iron plate. In former times they used to bake bread in the villages every morning. Every family did it every morning. They said, “How much is today’s needs? – The needs is twenty loaves, twenty loaves.” The woman got up at dusk, at sunrise. As soon as she had got up she washed up her house and cleaned its surroundings.</w:t>
            </w:r>
          </w:p>
        </w:tc>
      </w:tr>
      <w:tr w:rsidR="00A6325D" w:rsidRPr="00702644" w14:paraId="35B7F3F1" w14:textId="77777777" w:rsidTr="00763CEC">
        <w:tc>
          <w:tcPr>
            <w:tcW w:w="675" w:type="dxa"/>
          </w:tcPr>
          <w:p w14:paraId="588E0DEB" w14:textId="77777777" w:rsidR="00A6325D" w:rsidRPr="00CF0D8F" w:rsidRDefault="00A6325D" w:rsidP="00763CEC">
            <w:pPr>
              <w:rPr>
                <w:noProof/>
              </w:rPr>
            </w:pPr>
            <w:r>
              <w:rPr>
                <w:noProof/>
              </w:rPr>
              <w:t>5.53</w:t>
            </w:r>
          </w:p>
        </w:tc>
        <w:tc>
          <w:tcPr>
            <w:tcW w:w="3969" w:type="dxa"/>
          </w:tcPr>
          <w:p w14:paraId="5CB8C5A3" w14:textId="77777777" w:rsidR="00A6325D" w:rsidRPr="003D30FA" w:rsidRDefault="00A6325D" w:rsidP="00763CEC">
            <w:pPr>
              <w:rPr>
                <w:noProof/>
                <w:color w:val="00B050"/>
                <w:lang w:val="en-US"/>
              </w:rPr>
            </w:pPr>
            <w:r w:rsidRPr="003D30FA">
              <w:rPr>
                <w:noProof/>
                <w:color w:val="00B050"/>
                <w:lang w:val="en-US"/>
              </w:rPr>
              <w:t>ʕugub-ma tnaḏ̣ḏ̣if tuṭluʕ aṭ-ṭaḥīn w-ᵊssawwi ʕaǧīn. tʕaǧin</w:t>
            </w:r>
            <w:r w:rsidRPr="003D30FA">
              <w:rPr>
                <w:color w:val="00B050"/>
              </w:rPr>
              <w:t>-</w:t>
            </w:r>
            <w:r w:rsidRPr="003D30FA">
              <w:rPr>
                <w:noProof/>
                <w:color w:val="00B050"/>
                <w:lang w:val="en-US"/>
              </w:rPr>
              <w:t xml:space="preserve">u w ssawwi ʕaǧīn w ǧǧīb aṣ-ṣāǧ </w:t>
            </w:r>
            <w:r w:rsidRPr="003D30FA">
              <w:rPr>
                <w:color w:val="00B050"/>
              </w:rPr>
              <w:t>w tirmī-´ w-tiǧʕid</w:t>
            </w:r>
            <w:r w:rsidRPr="003D30FA">
              <w:rPr>
                <w:noProof/>
                <w:color w:val="00B050"/>
                <w:lang w:val="en-US"/>
              </w:rPr>
              <w:t xml:space="preserve"> ḥabāyb al-bēt yugʕudin yugūmin yixabzin, al-yōm ᵊšgadd yāzī</w:t>
            </w:r>
            <w:r w:rsidRPr="003D30FA">
              <w:rPr>
                <w:color w:val="00B050"/>
              </w:rPr>
              <w:t>-</w:t>
            </w:r>
            <w:r w:rsidRPr="003D30FA">
              <w:rPr>
                <w:noProof/>
                <w:color w:val="00B050"/>
                <w:lang w:val="en-US"/>
              </w:rPr>
              <w:t>ne? al-yōm ʕišrīn ᵊrqēf yāzī</w:t>
            </w:r>
            <w:r w:rsidRPr="003D30FA">
              <w:rPr>
                <w:color w:val="00B050"/>
              </w:rPr>
              <w:t>-</w:t>
            </w:r>
            <w:r w:rsidRPr="003D30FA">
              <w:rPr>
                <w:noProof/>
                <w:color w:val="00B050"/>
                <w:lang w:val="en-US"/>
              </w:rPr>
              <w:t xml:space="preserve">ne. </w:t>
            </w:r>
          </w:p>
        </w:tc>
        <w:tc>
          <w:tcPr>
            <w:tcW w:w="4395" w:type="dxa"/>
          </w:tcPr>
          <w:p w14:paraId="3782F32E" w14:textId="77777777" w:rsidR="00A6325D" w:rsidRPr="003D30FA" w:rsidRDefault="00A6325D" w:rsidP="00763CEC">
            <w:pPr>
              <w:rPr>
                <w:noProof/>
                <w:color w:val="00B050"/>
                <w:lang w:val="en-US"/>
              </w:rPr>
            </w:pPr>
            <w:r w:rsidRPr="003D30FA">
              <w:rPr>
                <w:noProof/>
                <w:color w:val="00B050"/>
                <w:lang w:val="en-US"/>
              </w:rPr>
              <w:t xml:space="preserve">After the cleaning she took the flour and made the dough. She kneaded the dough and brought the iron plat, put it on the ground </w:t>
            </w:r>
            <w:r w:rsidRPr="003D30FA">
              <w:rPr>
                <w:color w:val="00B050"/>
              </w:rPr>
              <w:t>and woke up the women</w:t>
            </w:r>
            <w:r w:rsidRPr="003D30FA">
              <w:rPr>
                <w:noProof/>
                <w:color w:val="00B050"/>
                <w:lang w:val="en-US"/>
              </w:rPr>
              <w:t xml:space="preserve"> of the house. They all sat down and started to bake bread. (They said to each other), “How much is enough for us today? – Today twenty loaves are enough for us.”</w:t>
            </w:r>
          </w:p>
        </w:tc>
      </w:tr>
      <w:tr w:rsidR="00A6325D" w:rsidRPr="00702644" w14:paraId="204C9DD7" w14:textId="77777777" w:rsidTr="00763CEC">
        <w:tc>
          <w:tcPr>
            <w:tcW w:w="675" w:type="dxa"/>
          </w:tcPr>
          <w:p w14:paraId="6D164249" w14:textId="77777777" w:rsidR="00A6325D" w:rsidRPr="00CF0D8F" w:rsidRDefault="00A6325D" w:rsidP="00763CEC">
            <w:pPr>
              <w:rPr>
                <w:noProof/>
              </w:rPr>
            </w:pPr>
            <w:r>
              <w:rPr>
                <w:noProof/>
              </w:rPr>
              <w:t>6.08</w:t>
            </w:r>
          </w:p>
        </w:tc>
        <w:tc>
          <w:tcPr>
            <w:tcW w:w="3969" w:type="dxa"/>
          </w:tcPr>
          <w:p w14:paraId="09F9CD47" w14:textId="77777777" w:rsidR="00A6325D" w:rsidRPr="003D30FA" w:rsidRDefault="00A6325D" w:rsidP="00763CEC">
            <w:pPr>
              <w:rPr>
                <w:noProof/>
                <w:color w:val="00B050"/>
                <w:lang w:val="en-US"/>
              </w:rPr>
            </w:pPr>
            <w:r w:rsidRPr="003D30FA">
              <w:rPr>
                <w:noProof/>
                <w:color w:val="00B050"/>
                <w:lang w:val="en-US"/>
              </w:rPr>
              <w:t>yxabbzin ʕišrīn rqēf yṣaffṭinn</w:t>
            </w:r>
            <w:r w:rsidRPr="003D30FA">
              <w:rPr>
                <w:color w:val="00B050"/>
              </w:rPr>
              <w:t>-</w:t>
            </w:r>
            <w:r w:rsidRPr="003D30FA">
              <w:rPr>
                <w:noProof/>
                <w:color w:val="00B050"/>
                <w:lang w:val="en-US"/>
              </w:rPr>
              <w:t>u w yirminn</w:t>
            </w:r>
            <w:r w:rsidRPr="003D30FA">
              <w:rPr>
                <w:color w:val="00B050"/>
              </w:rPr>
              <w:t>-</w:t>
            </w:r>
            <w:r w:rsidRPr="003D30FA">
              <w:rPr>
                <w:noProof/>
                <w:color w:val="00B050"/>
                <w:lang w:val="en-US"/>
              </w:rPr>
              <w:t>u iḥtiyāǧ kun__nahāṛ hāḏa ysawwinnu. kun__nahāṛ hāḏa l-iḥtiyāǧ hāḏe ysawwinn</w:t>
            </w:r>
            <w:r w:rsidRPr="003D30FA">
              <w:rPr>
                <w:color w:val="00B050"/>
              </w:rPr>
              <w:t>-</w:t>
            </w:r>
            <w:r w:rsidRPr="003D30FA">
              <w:rPr>
                <w:noProof/>
                <w:color w:val="00B050"/>
                <w:lang w:val="en-US"/>
              </w:rPr>
              <w:t xml:space="preserve">u. hā al-… </w:t>
            </w:r>
            <w:r w:rsidRPr="003D30FA">
              <w:rPr>
                <w:color w:val="00B050"/>
              </w:rPr>
              <w:t>ʕādēnīye ʕādēne alḥaz alḥaz gāmaw ys</w:t>
            </w:r>
            <w:r w:rsidRPr="003D30FA">
              <w:rPr>
                <w:noProof/>
                <w:color w:val="00B050"/>
                <w:lang w:val="en-US"/>
              </w:rPr>
              <w:t xml:space="preserve">awwūn b-aš-šahaṛ, alḥaz b-aš-šahaṛ gāmin, ᵊtyabbis al-xubuz ᵊtxallī́ šahaṛ. </w:t>
            </w:r>
          </w:p>
        </w:tc>
        <w:tc>
          <w:tcPr>
            <w:tcW w:w="4395" w:type="dxa"/>
          </w:tcPr>
          <w:p w14:paraId="4F44DFDA" w14:textId="77777777" w:rsidR="00A6325D" w:rsidRPr="003D30FA" w:rsidRDefault="00A6325D" w:rsidP="00763CEC">
            <w:pPr>
              <w:rPr>
                <w:color w:val="00B050"/>
                <w:lang w:val="en-US"/>
              </w:rPr>
            </w:pPr>
            <w:r w:rsidRPr="003D30FA">
              <w:rPr>
                <w:noProof/>
                <w:color w:val="00B050"/>
                <w:lang w:val="en-US"/>
              </w:rPr>
              <w:t>So they baked twenty loaves, stacked them</w:t>
            </w:r>
            <w:r w:rsidRPr="003D30FA">
              <w:rPr>
                <w:color w:val="00B050"/>
              </w:rPr>
              <w:t xml:space="preserve"> and put them (at a place). </w:t>
            </w:r>
            <w:r w:rsidRPr="003D30FA">
              <w:rPr>
                <w:color w:val="00B050"/>
                <w:lang w:val="en-US"/>
              </w:rPr>
              <w:t>So they filled the needs of every day. Every day the made as much bread as was needed. Ha, but nowadays the do it once in a month, only once in a month the bake and then they dry the bread and leave it for a month.</w:t>
            </w:r>
          </w:p>
        </w:tc>
      </w:tr>
      <w:tr w:rsidR="00A6325D" w:rsidRPr="00702644" w14:paraId="2FFFCD6D" w14:textId="77777777" w:rsidTr="00763CEC">
        <w:tc>
          <w:tcPr>
            <w:tcW w:w="675" w:type="dxa"/>
          </w:tcPr>
          <w:p w14:paraId="36500D4F" w14:textId="77777777" w:rsidR="00A6325D" w:rsidRPr="007301F3" w:rsidRDefault="00A6325D" w:rsidP="00763CEC">
            <w:pPr>
              <w:rPr>
                <w:noProof/>
                <w:lang w:val="en-US"/>
              </w:rPr>
            </w:pPr>
            <w:r>
              <w:rPr>
                <w:noProof/>
                <w:lang w:val="en-US"/>
              </w:rPr>
              <w:t>6.25</w:t>
            </w:r>
          </w:p>
        </w:tc>
        <w:tc>
          <w:tcPr>
            <w:tcW w:w="3969" w:type="dxa"/>
          </w:tcPr>
          <w:p w14:paraId="381B5F20" w14:textId="77777777" w:rsidR="00A6325D" w:rsidRPr="003D30FA" w:rsidRDefault="00A6325D" w:rsidP="00763CEC">
            <w:pPr>
              <w:rPr>
                <w:noProof/>
                <w:color w:val="00B050"/>
                <w:lang w:val="en-US"/>
              </w:rPr>
            </w:pPr>
            <w:r w:rsidRPr="003D30FA">
              <w:rPr>
                <w:noProof/>
                <w:color w:val="00B050"/>
                <w:lang w:val="en-US"/>
              </w:rPr>
              <w:t xml:space="preserve">amma awwali kull ṣubuḥ, al-bēt, ahl al-bēt yugʕudūn mn-aṣ-ṣubuḥ, min </w:t>
            </w:r>
            <w:r w:rsidRPr="003D30FA">
              <w:rPr>
                <w:color w:val="00B050"/>
              </w:rPr>
              <w:t xml:space="preserve">ṭalʕit </w:t>
            </w:r>
            <w:r w:rsidRPr="003D30FA">
              <w:rPr>
                <w:noProof/>
                <w:color w:val="00B050"/>
                <w:lang w:val="en-US"/>
              </w:rPr>
              <w:t>aš-šamis al-mille kull</w:t>
            </w:r>
            <w:r w:rsidRPr="003D30FA">
              <w:rPr>
                <w:color w:val="00B050"/>
              </w:rPr>
              <w:t>-</w:t>
            </w:r>
            <w:r w:rsidRPr="003D30FA">
              <w:rPr>
                <w:noProof/>
                <w:color w:val="00B050"/>
                <w:lang w:val="en-US"/>
              </w:rPr>
              <w:t>he tugʕud. hēne aǧ-ǧarye, al-gaṛāye kull</w:t>
            </w:r>
            <w:r w:rsidRPr="003D30FA">
              <w:rPr>
                <w:color w:val="00B050"/>
              </w:rPr>
              <w:t>-</w:t>
            </w:r>
            <w:r w:rsidRPr="003D30FA">
              <w:rPr>
                <w:noProof/>
                <w:color w:val="00B050"/>
                <w:lang w:val="en-US"/>
              </w:rPr>
              <w:t xml:space="preserve">he min </w:t>
            </w:r>
            <w:r w:rsidRPr="003D30FA">
              <w:rPr>
                <w:color w:val="00B050"/>
              </w:rPr>
              <w:t>ṭalʕit</w:t>
            </w:r>
            <w:r w:rsidRPr="003D30FA">
              <w:rPr>
                <w:noProof/>
                <w:color w:val="00B050"/>
                <w:lang w:val="en-US"/>
              </w:rPr>
              <w:t xml:space="preserve"> aš-šamis yugʕudūn, xall šuqul šī xallu mā-min yugʕudūn aṣ-ṣubuḥ. ʕugub ṣalāt aṣ-ṣubuḥ al-mille tugʕud tufṭur w tsawwi xubuz w al luwwa šuqul yisawwi šuġl</w:t>
            </w:r>
            <w:r w:rsidRPr="003D30FA">
              <w:rPr>
                <w:color w:val="00B050"/>
              </w:rPr>
              <w:t>-</w:t>
            </w:r>
            <w:r w:rsidRPr="003D30FA">
              <w:rPr>
                <w:noProof/>
                <w:color w:val="00B050"/>
                <w:lang w:val="en-US"/>
              </w:rPr>
              <w:t xml:space="preserve">u l-aḏ̣-ḏ̣uhur yištaġlūn. </w:t>
            </w:r>
          </w:p>
        </w:tc>
        <w:tc>
          <w:tcPr>
            <w:tcW w:w="4395" w:type="dxa"/>
          </w:tcPr>
          <w:p w14:paraId="0D1D16C9" w14:textId="77777777" w:rsidR="00A6325D" w:rsidRPr="003D30FA" w:rsidRDefault="00A6325D" w:rsidP="00763CEC">
            <w:pPr>
              <w:rPr>
                <w:noProof/>
                <w:color w:val="00B050"/>
                <w:lang w:val="en-US"/>
              </w:rPr>
            </w:pPr>
            <w:r w:rsidRPr="003D30FA">
              <w:rPr>
                <w:noProof/>
                <w:color w:val="00B050"/>
                <w:lang w:val="en-US"/>
              </w:rPr>
              <w:t>But in former times they did it every morning. The (female) members of the family gathered</w:t>
            </w:r>
            <w:r w:rsidRPr="00BA18ED">
              <w:rPr>
                <w:rStyle w:val="FootnoteReference"/>
              </w:rPr>
              <w:footnoteReference w:id="34"/>
            </w:r>
            <w:r w:rsidRPr="003D30FA">
              <w:rPr>
                <w:noProof/>
                <w:color w:val="00B050"/>
                <w:lang w:val="en-US"/>
              </w:rPr>
              <w:t xml:space="preserve"> early in the morning, at sunrise the all the people gathered. Here in the village, in the villages, they used to gather at sunrise. Regardless of whether there was work or not they gathered in the morning. After the morning prayer the people were sitting together and had breakfast, they baked bread and the one who had work did his work: They worked until noon. </w:t>
            </w:r>
          </w:p>
        </w:tc>
      </w:tr>
      <w:tr w:rsidR="00A6325D" w:rsidRPr="00702644" w14:paraId="64AE2140" w14:textId="77777777" w:rsidTr="00763CEC">
        <w:tc>
          <w:tcPr>
            <w:tcW w:w="675" w:type="dxa"/>
          </w:tcPr>
          <w:p w14:paraId="03788F1D" w14:textId="77777777" w:rsidR="00A6325D" w:rsidRPr="007301F3" w:rsidRDefault="00A6325D" w:rsidP="00763CEC">
            <w:pPr>
              <w:rPr>
                <w:noProof/>
                <w:lang w:val="en-US"/>
              </w:rPr>
            </w:pPr>
            <w:r>
              <w:rPr>
                <w:noProof/>
                <w:lang w:val="en-US"/>
              </w:rPr>
              <w:t>6.47</w:t>
            </w:r>
          </w:p>
        </w:tc>
        <w:tc>
          <w:tcPr>
            <w:tcW w:w="3969" w:type="dxa"/>
          </w:tcPr>
          <w:p w14:paraId="43170E12" w14:textId="77777777" w:rsidR="00A6325D" w:rsidRPr="003D30FA" w:rsidRDefault="00A6325D" w:rsidP="00763CEC">
            <w:pPr>
              <w:rPr>
                <w:noProof/>
                <w:color w:val="00B050"/>
                <w:lang w:val="en-US"/>
              </w:rPr>
            </w:pPr>
            <w:r w:rsidRPr="003D30FA">
              <w:rPr>
                <w:noProof/>
                <w:color w:val="00B050"/>
                <w:lang w:val="en-US"/>
              </w:rPr>
              <w:t>aḏ̣-ḏ̣uhur ʕādēne, ʕugub ṣalāt aḏ̣-ḏ̣uhur al-mille kull</w:t>
            </w:r>
            <w:r w:rsidRPr="003D30FA">
              <w:rPr>
                <w:color w:val="00B050"/>
              </w:rPr>
              <w:t>-</w:t>
            </w:r>
            <w:r w:rsidRPr="003D30FA">
              <w:rPr>
                <w:noProof/>
                <w:color w:val="00B050"/>
                <w:lang w:val="en-US"/>
              </w:rPr>
              <w:t>he tnām. ʕaǧīyān ᵊngūl – al-mille kull</w:t>
            </w:r>
            <w:r w:rsidRPr="003D30FA">
              <w:rPr>
                <w:color w:val="00B050"/>
              </w:rPr>
              <w:t>-</w:t>
            </w:r>
            <w:r w:rsidRPr="003D30FA">
              <w:rPr>
                <w:noProof/>
                <w:color w:val="00B050"/>
                <w:lang w:val="en-US"/>
              </w:rPr>
              <w:t>he tnām? – ᵊtnām, čibīr w zġīr saʕtēn yǧayylūn iḥna ngūl. alḥaz ᵊššūf b-at-talafizyōn meksika ygulū-l</w:t>
            </w:r>
            <w:r w:rsidRPr="003D30FA">
              <w:rPr>
                <w:color w:val="00B050"/>
              </w:rPr>
              <w:t>-</w:t>
            </w:r>
            <w:r w:rsidRPr="003D30FA">
              <w:rPr>
                <w:noProof/>
                <w:color w:val="00B050"/>
                <w:lang w:val="en-US"/>
              </w:rPr>
              <w:t xml:space="preserve">he fiesta, fiesta – siesta. – </w:t>
            </w:r>
            <w:r w:rsidRPr="003D30FA">
              <w:rPr>
                <w:color w:val="00B050"/>
              </w:rPr>
              <w:t>hī</w:t>
            </w:r>
            <w:r w:rsidRPr="003D30FA">
              <w:rPr>
                <w:noProof/>
                <w:color w:val="00B050"/>
                <w:lang w:val="en-US"/>
              </w:rPr>
              <w:t xml:space="preserve"> hēne! </w:t>
            </w:r>
          </w:p>
        </w:tc>
        <w:tc>
          <w:tcPr>
            <w:tcW w:w="4395" w:type="dxa"/>
          </w:tcPr>
          <w:p w14:paraId="6683ADC4" w14:textId="77777777" w:rsidR="00A6325D" w:rsidRPr="003D30FA" w:rsidRDefault="00A6325D" w:rsidP="00763CEC">
            <w:pPr>
              <w:rPr>
                <w:color w:val="00B050"/>
                <w:lang w:val="en-US"/>
              </w:rPr>
            </w:pPr>
            <w:r w:rsidRPr="003D30FA">
              <w:rPr>
                <w:noProof/>
                <w:color w:val="00B050"/>
                <w:lang w:val="en-US"/>
              </w:rPr>
              <w:t xml:space="preserve">At noon, after the midday prayer all the people sleep. The children, let’s say – All the people sleep? – Yes, they do. The young and the old have an afternoon nap for two hours. Now you can see it on television that the Mexicans call this </w:t>
            </w:r>
            <w:r w:rsidRPr="003D30FA">
              <w:rPr>
                <w:i/>
                <w:noProof/>
                <w:color w:val="00B050"/>
                <w:lang w:val="en-US"/>
              </w:rPr>
              <w:t xml:space="preserve">fiesta, fiesta – siesta – </w:t>
            </w:r>
            <w:r w:rsidRPr="003D30FA">
              <w:rPr>
                <w:color w:val="00B050"/>
                <w:lang w:val="en-US"/>
              </w:rPr>
              <w:t>Yes, like this!</w:t>
            </w:r>
          </w:p>
        </w:tc>
      </w:tr>
      <w:tr w:rsidR="00A6325D" w:rsidRPr="00702644" w14:paraId="6C1E3E95" w14:textId="77777777" w:rsidTr="00763CEC">
        <w:tc>
          <w:tcPr>
            <w:tcW w:w="675" w:type="dxa"/>
          </w:tcPr>
          <w:p w14:paraId="073E876B" w14:textId="77777777" w:rsidR="00A6325D" w:rsidRPr="007301F3" w:rsidRDefault="00A6325D" w:rsidP="00763CEC">
            <w:pPr>
              <w:rPr>
                <w:noProof/>
                <w:lang w:val="en-US"/>
              </w:rPr>
            </w:pPr>
            <w:r>
              <w:rPr>
                <w:noProof/>
                <w:lang w:val="en-US"/>
              </w:rPr>
              <w:t>7.04</w:t>
            </w:r>
          </w:p>
        </w:tc>
        <w:tc>
          <w:tcPr>
            <w:tcW w:w="3969" w:type="dxa"/>
          </w:tcPr>
          <w:p w14:paraId="04DDCE52" w14:textId="77777777" w:rsidR="00A6325D" w:rsidRPr="003D30FA" w:rsidRDefault="00A6325D" w:rsidP="00763CEC">
            <w:pPr>
              <w:rPr>
                <w:noProof/>
                <w:color w:val="00B050"/>
                <w:lang w:val="en-US"/>
              </w:rPr>
            </w:pPr>
            <w:r w:rsidRPr="003D30FA">
              <w:rPr>
                <w:noProof/>
                <w:color w:val="00B050"/>
                <w:lang w:val="en-US"/>
              </w:rPr>
              <w:t>yǧayyil al-ḥurma w-az-zlime kull-min ʕugb aḏ̣-ḏ̣uhur sāʕtēn talāṯ, kull-min ᵊb-bēt</w:t>
            </w:r>
            <w:r w:rsidRPr="003D30FA">
              <w:rPr>
                <w:color w:val="00B050"/>
              </w:rPr>
              <w:t>-</w:t>
            </w:r>
            <w:r w:rsidRPr="003D30FA">
              <w:rPr>
                <w:noProof/>
                <w:color w:val="00B050"/>
                <w:lang w:val="en-US"/>
              </w:rPr>
              <w:t>u aǧ-ǧarye tiǧī</w:t>
            </w:r>
            <w:r w:rsidRPr="003D30FA">
              <w:rPr>
                <w:color w:val="00B050"/>
              </w:rPr>
              <w:t>-</w:t>
            </w:r>
            <w:r w:rsidRPr="003D30FA">
              <w:rPr>
                <w:noProof/>
                <w:color w:val="00B050"/>
                <w:lang w:val="en-US"/>
              </w:rPr>
              <w:t>he mā-min ḥade, kull</w:t>
            </w:r>
            <w:r w:rsidRPr="003D30FA">
              <w:rPr>
                <w:color w:val="00B050"/>
              </w:rPr>
              <w:t>-</w:t>
            </w:r>
            <w:r w:rsidRPr="003D30FA">
              <w:rPr>
                <w:noProof/>
                <w:color w:val="00B050"/>
                <w:lang w:val="en-US"/>
              </w:rPr>
              <w:t>he nāyme, kull</w:t>
            </w:r>
            <w:r w:rsidRPr="003D30FA">
              <w:rPr>
                <w:color w:val="00B050"/>
              </w:rPr>
              <w:t>-</w:t>
            </w:r>
            <w:r w:rsidRPr="003D30FA">
              <w:rPr>
                <w:noProof/>
                <w:color w:val="00B050"/>
                <w:lang w:val="en-US"/>
              </w:rPr>
              <w:t>he nāyme yǧayylūn. hā ʕugum… ǧirīb l-al-ʕaṣǝr ʕādēne ṣalāt al-</w:t>
            </w:r>
            <w:r w:rsidRPr="003D30FA">
              <w:rPr>
                <w:noProof/>
                <w:color w:val="00B050"/>
                <w:lang w:val="en-US"/>
              </w:rPr>
              <w:lastRenderedPageBreak/>
              <w:t>ʕaṣǝr, al-mille tgūm [dgūm] ᵊtgūm ᵊtgūm ʕādēne tgūm ʕala šqāḷ</w:t>
            </w:r>
            <w:r w:rsidRPr="003D30FA">
              <w:rPr>
                <w:color w:val="00B050"/>
              </w:rPr>
              <w:t>-</w:t>
            </w:r>
            <w:r w:rsidRPr="003D30FA">
              <w:rPr>
                <w:noProof/>
                <w:color w:val="00B050"/>
                <w:lang w:val="en-US"/>
              </w:rPr>
              <w:t>ha.</w:t>
            </w:r>
          </w:p>
        </w:tc>
        <w:tc>
          <w:tcPr>
            <w:tcW w:w="4395" w:type="dxa"/>
          </w:tcPr>
          <w:p w14:paraId="4C40C6FA" w14:textId="77777777" w:rsidR="00A6325D" w:rsidRPr="003D30FA" w:rsidRDefault="00A6325D" w:rsidP="00763CEC">
            <w:pPr>
              <w:rPr>
                <w:noProof/>
                <w:color w:val="00B050"/>
                <w:lang w:val="en-US"/>
              </w:rPr>
            </w:pPr>
            <w:r w:rsidRPr="003D30FA">
              <w:rPr>
                <w:noProof/>
                <w:color w:val="00B050"/>
                <w:lang w:val="en-US"/>
              </w:rPr>
              <w:lastRenderedPageBreak/>
              <w:t xml:space="preserve">Women and men alike have a nap of two or three hours after noon. Everybody who is in the house. When you come (at that time) to a village you won’t find anybody, because they are all sleeping. They all have an afternoon </w:t>
            </w:r>
            <w:r w:rsidRPr="003D30FA">
              <w:rPr>
                <w:noProof/>
                <w:color w:val="00B050"/>
                <w:lang w:val="en-US"/>
              </w:rPr>
              <w:lastRenderedPageBreak/>
              <w:t>nap. Towards late afternoon, we have the afternoon prayer the people stand up again and start doing their work.</w:t>
            </w:r>
          </w:p>
        </w:tc>
      </w:tr>
      <w:tr w:rsidR="00A6325D" w:rsidRPr="00702644" w14:paraId="79810830" w14:textId="77777777" w:rsidTr="00763CEC">
        <w:tc>
          <w:tcPr>
            <w:tcW w:w="675" w:type="dxa"/>
          </w:tcPr>
          <w:p w14:paraId="5F53CB32" w14:textId="77777777" w:rsidR="00A6325D" w:rsidRPr="00026299" w:rsidRDefault="00A6325D" w:rsidP="00763CEC">
            <w:pPr>
              <w:rPr>
                <w:noProof/>
              </w:rPr>
            </w:pPr>
            <w:r>
              <w:rPr>
                <w:noProof/>
              </w:rPr>
              <w:lastRenderedPageBreak/>
              <w:t>7.25</w:t>
            </w:r>
          </w:p>
        </w:tc>
        <w:tc>
          <w:tcPr>
            <w:tcW w:w="3969" w:type="dxa"/>
          </w:tcPr>
          <w:p w14:paraId="2CA71AC0" w14:textId="77777777" w:rsidR="00A6325D" w:rsidRPr="003D30FA" w:rsidRDefault="00A6325D" w:rsidP="00763CEC">
            <w:pPr>
              <w:rPr>
                <w:noProof/>
                <w:color w:val="00B050"/>
                <w:lang w:val="en-US"/>
              </w:rPr>
            </w:pPr>
            <w:r w:rsidRPr="003D30FA">
              <w:rPr>
                <w:noProof/>
                <w:color w:val="00B050"/>
                <w:lang w:val="en-US"/>
              </w:rPr>
              <w:t>w-ᵊssawwi šqāḷ</w:t>
            </w:r>
            <w:r w:rsidRPr="003D30FA">
              <w:rPr>
                <w:color w:val="00B050"/>
              </w:rPr>
              <w:t>-</w:t>
            </w:r>
            <w:r w:rsidRPr="003D30FA">
              <w:rPr>
                <w:noProof/>
                <w:color w:val="00B050"/>
                <w:lang w:val="en-US"/>
              </w:rPr>
              <w:t>ha tgūm ᵊssawwi šqā</w:t>
            </w:r>
            <w:r w:rsidRPr="003D30FA">
              <w:rPr>
                <w:noProof/>
                <w:color w:val="00B050"/>
              </w:rPr>
              <w:t>ḷ</w:t>
            </w:r>
            <w:r w:rsidRPr="003D30FA">
              <w:rPr>
                <w:color w:val="00B050"/>
              </w:rPr>
              <w:t>-</w:t>
            </w:r>
            <w:r w:rsidRPr="003D30FA">
              <w:rPr>
                <w:noProof/>
                <w:color w:val="00B050"/>
                <w:lang w:val="en-US"/>
              </w:rPr>
              <w:t xml:space="preserve">ha </w:t>
            </w:r>
            <w:r w:rsidRPr="003D30FA">
              <w:rPr>
                <w:color w:val="00B050"/>
                <w:lang w:val="en-US"/>
              </w:rPr>
              <w:t>ʕādēne</w:t>
            </w:r>
            <w:r w:rsidRPr="003D30FA">
              <w:rPr>
                <w:noProof/>
                <w:color w:val="00B050"/>
                <w:lang w:val="en-US"/>
              </w:rPr>
              <w:t xml:space="preserve"> ha-š-šakil hāḏe, w ddāwim ᵊhnīye l-al-lēl. hā b-al-lēl ʕādēne aǧ ǧāʕdīn ǧāʕdīn ᵊb-bēt</w:t>
            </w:r>
            <w:r w:rsidRPr="003D30FA">
              <w:rPr>
                <w:color w:val="00B050"/>
              </w:rPr>
              <w:t>-</w:t>
            </w:r>
            <w:r w:rsidRPr="003D30FA">
              <w:rPr>
                <w:noProof/>
                <w:color w:val="00B050"/>
                <w:lang w:val="en-US"/>
              </w:rPr>
              <w:t xml:space="preserve">u w ar  rāyiḥ mitharriǧ </w:t>
            </w:r>
            <w:r w:rsidRPr="003D30FA">
              <w:rPr>
                <w:color w:val="00B050"/>
              </w:rPr>
              <w:t>yrūḥ</w:t>
            </w:r>
            <w:r w:rsidRPr="003D30FA">
              <w:rPr>
                <w:noProof/>
                <w:color w:val="00B050"/>
                <w:lang w:val="en-US"/>
              </w:rPr>
              <w:t xml:space="preserve"> </w:t>
            </w:r>
            <w:r w:rsidRPr="003D30FA">
              <w:rPr>
                <w:color w:val="00B050"/>
              </w:rPr>
              <w:t>ʕala</w:t>
            </w:r>
            <w:r w:rsidRPr="003D30FA">
              <w:rPr>
                <w:noProof/>
                <w:color w:val="00B050"/>
                <w:lang w:val="en-US"/>
              </w:rPr>
              <w:t xml:space="preserve"> </w:t>
            </w:r>
            <w:r w:rsidRPr="003D30FA">
              <w:rPr>
                <w:color w:val="00B050"/>
              </w:rPr>
              <w:t>mitharriǧ</w:t>
            </w:r>
            <w:r w:rsidRPr="003D30FA">
              <w:rPr>
                <w:noProof/>
                <w:color w:val="00B050"/>
                <w:lang w:val="en-US"/>
              </w:rPr>
              <w:t xml:space="preserve"> ʕala mǝṭraḥ, haš-šakil hāḏe al-maʕīše ddāwim yaʕni.</w:t>
            </w:r>
          </w:p>
        </w:tc>
        <w:tc>
          <w:tcPr>
            <w:tcW w:w="4395" w:type="dxa"/>
          </w:tcPr>
          <w:p w14:paraId="21BA0C92" w14:textId="77777777" w:rsidR="00A6325D" w:rsidRPr="003D30FA" w:rsidRDefault="00A6325D" w:rsidP="00763CEC">
            <w:pPr>
              <w:rPr>
                <w:noProof/>
                <w:color w:val="00B050"/>
                <w:lang w:val="en-US"/>
              </w:rPr>
            </w:pPr>
            <w:r w:rsidRPr="003D30FA">
              <w:rPr>
                <w:noProof/>
                <w:color w:val="00B050"/>
                <w:lang w:val="en-US"/>
              </w:rPr>
              <w:t>They do their jobs, they start doing their jobs and in this way they continue until the evening. As for the evening there are those who stay at home and those who go out, they go out to another place to have a chat. And like this life continues again and again.</w:t>
            </w:r>
          </w:p>
        </w:tc>
      </w:tr>
    </w:tbl>
    <w:p w14:paraId="5191C1EB" w14:textId="77777777" w:rsidR="007140B6" w:rsidRDefault="007140B6">
      <w:pPr>
        <w:rPr>
          <w:lang w:val="en-US"/>
        </w:rPr>
      </w:pPr>
    </w:p>
    <w:p w14:paraId="5FC93B8C" w14:textId="77777777" w:rsidR="007140B6" w:rsidRDefault="00000000">
      <w:pPr>
        <w:pStyle w:val="Heading2"/>
      </w:pPr>
      <w:bookmarkStart w:id="75" w:name="_Toc156305426"/>
      <w:r>
        <w:t>Urfa-073_Talls_Flood-Harran-2010</w:t>
      </w:r>
      <w:bookmarkEnd w:id="75"/>
    </w:p>
    <w:p w14:paraId="3DDE022B" w14:textId="77777777" w:rsidR="00225528" w:rsidRDefault="00225528" w:rsidP="00225528">
      <w:r>
        <w:t>Published in FS Ingham</w:t>
      </w:r>
    </w:p>
    <w:tbl>
      <w:tblPr>
        <w:tblW w:w="9214"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3969"/>
        <w:gridCol w:w="4678"/>
      </w:tblGrid>
      <w:tr w:rsidR="00225528" w:rsidRPr="008C46DE" w14:paraId="0BD7F43C" w14:textId="77777777" w:rsidTr="00763CEC">
        <w:tc>
          <w:tcPr>
            <w:tcW w:w="567" w:type="dxa"/>
          </w:tcPr>
          <w:p w14:paraId="0905F8A7" w14:textId="77777777" w:rsidR="00225528" w:rsidRPr="008C46DE" w:rsidRDefault="00225528" w:rsidP="00763CEC">
            <w:pPr>
              <w:rPr>
                <w:noProof/>
                <w:lang w:val="de-AT"/>
              </w:rPr>
            </w:pPr>
            <w:r>
              <w:rPr>
                <w:noProof/>
                <w:lang w:val="de-AT"/>
              </w:rPr>
              <w:t>1</w:t>
            </w:r>
          </w:p>
        </w:tc>
        <w:tc>
          <w:tcPr>
            <w:tcW w:w="3969" w:type="dxa"/>
            <w:shd w:val="clear" w:color="auto" w:fill="auto"/>
          </w:tcPr>
          <w:p w14:paraId="4520C7A7" w14:textId="77777777" w:rsidR="00225528" w:rsidRPr="00D90567" w:rsidRDefault="00225528" w:rsidP="00763CEC">
            <w:pPr>
              <w:ind w:right="-108"/>
              <w:rPr>
                <w:color w:val="00B050"/>
                <w:lang w:val="de-AT"/>
              </w:rPr>
            </w:pPr>
            <w:r w:rsidRPr="00D90567">
              <w:rPr>
                <w:i/>
                <w:noProof/>
                <w:color w:val="00B050"/>
                <w:lang w:val="de-AT"/>
              </w:rPr>
              <w:t>haḏanne, at-tall hāḏa ǧaʕ ygūlūn al-</w:t>
            </w:r>
            <w:r w:rsidRPr="00D90567">
              <w:rPr>
                <w:color w:val="00B050"/>
              </w:rPr>
              <w:t>ᵊ</w:t>
            </w:r>
            <w:r w:rsidRPr="00D90567">
              <w:rPr>
                <w:i/>
                <w:noProof/>
                <w:color w:val="00B050"/>
                <w:lang w:val="de-AT"/>
              </w:rPr>
              <w:t>kbāṛ yaʕni, ygūlūn haḏanne min – fēḏ̣ Nūḥ – fēḏ̣ Nūḥ ṣāyir. awwali yōm-in ṣāyir fēḏ̣ al-maṭāriḥ ḏīye kull-hin ṣāyrīn mayye.</w:t>
            </w:r>
          </w:p>
        </w:tc>
        <w:tc>
          <w:tcPr>
            <w:tcW w:w="4678" w:type="dxa"/>
            <w:shd w:val="clear" w:color="auto" w:fill="auto"/>
          </w:tcPr>
          <w:p w14:paraId="15983939" w14:textId="77777777" w:rsidR="00225528" w:rsidRPr="00D90567" w:rsidRDefault="00225528" w:rsidP="00763CEC">
            <w:pPr>
              <w:rPr>
                <w:color w:val="00B050"/>
                <w:lang w:val="en-US"/>
              </w:rPr>
            </w:pPr>
            <w:r w:rsidRPr="00D90567">
              <w:rPr>
                <w:color w:val="00B050"/>
              </w:rPr>
              <w:t>These…this tell, so the old ones use to say, these (tells) are (remains) of the Flood, they originate from the Noachian flood. Once, during a flood, all these places were covered with water.</w:t>
            </w:r>
          </w:p>
        </w:tc>
      </w:tr>
      <w:tr w:rsidR="00225528" w:rsidRPr="00400304" w14:paraId="70A8682E" w14:textId="77777777" w:rsidTr="00763CEC">
        <w:tc>
          <w:tcPr>
            <w:tcW w:w="567" w:type="dxa"/>
          </w:tcPr>
          <w:p w14:paraId="76C161EF" w14:textId="77777777" w:rsidR="00225528" w:rsidRPr="008C46DE" w:rsidRDefault="00225528" w:rsidP="00763CEC">
            <w:r>
              <w:t>2</w:t>
            </w:r>
          </w:p>
        </w:tc>
        <w:tc>
          <w:tcPr>
            <w:tcW w:w="3969" w:type="dxa"/>
            <w:shd w:val="clear" w:color="auto" w:fill="auto"/>
          </w:tcPr>
          <w:p w14:paraId="73D6FA3E" w14:textId="77777777" w:rsidR="00225528" w:rsidRPr="00D90567" w:rsidRDefault="00225528" w:rsidP="00763CEC">
            <w:pPr>
              <w:rPr>
                <w:i/>
                <w:noProof/>
                <w:color w:val="00B050"/>
              </w:rPr>
            </w:pPr>
            <w:r w:rsidRPr="00D90567">
              <w:rPr>
                <w:i/>
                <w:noProof/>
                <w:color w:val="00B050"/>
              </w:rPr>
              <w:t>m-al-fēḏ̣ haḏāk – ṣuwāṛa</w:t>
            </w:r>
            <w:r w:rsidRPr="00BA18ED">
              <w:rPr>
                <w:rStyle w:val="FootnoteReference"/>
              </w:rPr>
              <w:footnoteReference w:id="35"/>
            </w:r>
            <w:r w:rsidRPr="00D90567">
              <w:rPr>
                <w:i/>
                <w:noProof/>
                <w:color w:val="00B050"/>
              </w:rPr>
              <w:t xml:space="preserve"> ṣāyre – ṣuwāṛa ṣāyre – w ṣāyir al-fēḏ̣ hāḏe w-at-trāb hāḏe.</w:t>
            </w:r>
          </w:p>
        </w:tc>
        <w:tc>
          <w:tcPr>
            <w:tcW w:w="4678" w:type="dxa"/>
            <w:shd w:val="clear" w:color="auto" w:fill="auto"/>
          </w:tcPr>
          <w:p w14:paraId="194B166F" w14:textId="77777777" w:rsidR="00225528" w:rsidRPr="00D90567" w:rsidRDefault="00225528" w:rsidP="00763CEC">
            <w:pPr>
              <w:rPr>
                <w:color w:val="00B050"/>
                <w:lang w:val="en-US"/>
              </w:rPr>
            </w:pPr>
            <w:r w:rsidRPr="00D90567">
              <w:rPr>
                <w:color w:val="00B050"/>
                <w:lang w:val="en-US"/>
              </w:rPr>
              <w:t xml:space="preserve">This flood caused swirls, swirls emerged, and they separated the water from the soil. </w:t>
            </w:r>
          </w:p>
        </w:tc>
      </w:tr>
      <w:tr w:rsidR="00225528" w:rsidRPr="00400304" w14:paraId="5309DC35" w14:textId="77777777" w:rsidTr="00763CEC">
        <w:tc>
          <w:tcPr>
            <w:tcW w:w="567" w:type="dxa"/>
          </w:tcPr>
          <w:p w14:paraId="07B18DF9" w14:textId="77777777" w:rsidR="00225528" w:rsidRDefault="00225528" w:rsidP="00763CEC">
            <w:r>
              <w:t>3</w:t>
            </w:r>
          </w:p>
        </w:tc>
        <w:tc>
          <w:tcPr>
            <w:tcW w:w="3969" w:type="dxa"/>
            <w:shd w:val="clear" w:color="auto" w:fill="auto"/>
          </w:tcPr>
          <w:p w14:paraId="41A0343E" w14:textId="77777777" w:rsidR="00225528" w:rsidRPr="00D90567" w:rsidRDefault="00225528" w:rsidP="00763CEC">
            <w:pPr>
              <w:tabs>
                <w:tab w:val="left" w:pos="269"/>
              </w:tabs>
              <w:rPr>
                <w:color w:val="00B050"/>
              </w:rPr>
            </w:pPr>
            <w:r w:rsidRPr="00D90567">
              <w:rPr>
                <w:i/>
                <w:noProof/>
                <w:color w:val="00B050"/>
              </w:rPr>
              <w:t xml:space="preserve">ha-n-nōba hāḏa t-trāb hāḏa šunhu farg-u ʕinne? at-trāb min hāḏa l-gāʕ w-at-tall </w:t>
            </w:r>
            <w:r w:rsidRPr="00D90567">
              <w:rPr>
                <w:color w:val="00B050"/>
              </w:rPr>
              <w:t>ᵊ</w:t>
            </w:r>
            <w:r w:rsidRPr="00D90567">
              <w:rPr>
                <w:i/>
                <w:noProof/>
                <w:color w:val="00B050"/>
              </w:rPr>
              <w:t>trāb-u mū wāḥad?</w:t>
            </w:r>
          </w:p>
        </w:tc>
        <w:tc>
          <w:tcPr>
            <w:tcW w:w="4678" w:type="dxa"/>
            <w:shd w:val="clear" w:color="auto" w:fill="auto"/>
          </w:tcPr>
          <w:p w14:paraId="3A00FD80" w14:textId="77777777" w:rsidR="00225528" w:rsidRPr="00D90567" w:rsidRDefault="00225528" w:rsidP="00763CEC">
            <w:pPr>
              <w:rPr>
                <w:color w:val="00B050"/>
                <w:lang w:val="en-US"/>
              </w:rPr>
            </w:pPr>
            <w:r w:rsidRPr="00D90567">
              <w:rPr>
                <w:color w:val="00B050"/>
                <w:lang w:val="en-US"/>
              </w:rPr>
              <w:t>Well, what makes this soil different? The soil of this field and the soil of the tell are not identical.</w:t>
            </w:r>
          </w:p>
        </w:tc>
      </w:tr>
      <w:tr w:rsidR="00225528" w:rsidRPr="0011607A" w14:paraId="1CBF19AC" w14:textId="77777777" w:rsidTr="00763CEC">
        <w:tc>
          <w:tcPr>
            <w:tcW w:w="567" w:type="dxa"/>
          </w:tcPr>
          <w:p w14:paraId="3C51CCBF" w14:textId="77777777" w:rsidR="00225528" w:rsidRDefault="00225528" w:rsidP="00763CEC">
            <w:r>
              <w:t>4</w:t>
            </w:r>
          </w:p>
        </w:tc>
        <w:tc>
          <w:tcPr>
            <w:tcW w:w="3969" w:type="dxa"/>
            <w:shd w:val="clear" w:color="auto" w:fill="auto"/>
          </w:tcPr>
          <w:p w14:paraId="2928A004" w14:textId="77777777" w:rsidR="00225528" w:rsidRPr="00D90567" w:rsidRDefault="00225528" w:rsidP="00763CEC">
            <w:pPr>
              <w:rPr>
                <w:i/>
                <w:noProof/>
                <w:color w:val="00B050"/>
              </w:rPr>
            </w:pPr>
            <w:r w:rsidRPr="00D90567">
              <w:rPr>
                <w:i/>
                <w:noProof/>
                <w:color w:val="00B050"/>
              </w:rPr>
              <w:t>at-trāb haḏāk hāḏe ysawwūn-u lubun awwali. haḏāk ysawwūn-u miššān al-lyās yṣīr zēn.</w:t>
            </w:r>
          </w:p>
        </w:tc>
        <w:tc>
          <w:tcPr>
            <w:tcW w:w="4678" w:type="dxa"/>
            <w:shd w:val="clear" w:color="auto" w:fill="auto"/>
          </w:tcPr>
          <w:p w14:paraId="168F911F" w14:textId="77777777" w:rsidR="00225528" w:rsidRPr="00D90567" w:rsidRDefault="00225528" w:rsidP="00763CEC">
            <w:pPr>
              <w:rPr>
                <w:color w:val="00B050"/>
                <w:lang w:val="en-US"/>
              </w:rPr>
            </w:pPr>
            <w:r w:rsidRPr="00D90567">
              <w:rPr>
                <w:color w:val="00B050"/>
                <w:lang w:val="en-US"/>
              </w:rPr>
              <w:t>In former times they used to make mud bricks out of this soil. They did like that because of the plastering which gets well of it.</w:t>
            </w:r>
          </w:p>
        </w:tc>
      </w:tr>
      <w:tr w:rsidR="00225528" w:rsidRPr="0011607A" w14:paraId="24D6D14E" w14:textId="77777777" w:rsidTr="00763CEC">
        <w:tc>
          <w:tcPr>
            <w:tcW w:w="567" w:type="dxa"/>
          </w:tcPr>
          <w:p w14:paraId="6A4892EE" w14:textId="77777777" w:rsidR="00225528" w:rsidRDefault="00225528" w:rsidP="00763CEC">
            <w:r>
              <w:t>5</w:t>
            </w:r>
          </w:p>
        </w:tc>
        <w:tc>
          <w:tcPr>
            <w:tcW w:w="3969" w:type="dxa"/>
            <w:shd w:val="clear" w:color="auto" w:fill="auto"/>
          </w:tcPr>
          <w:p w14:paraId="7D399E2E" w14:textId="77777777" w:rsidR="00225528" w:rsidRPr="00D90567" w:rsidRDefault="00225528" w:rsidP="00763CEC">
            <w:pPr>
              <w:rPr>
                <w:i/>
                <w:noProof/>
                <w:color w:val="00B050"/>
              </w:rPr>
            </w:pPr>
            <w:r w:rsidRPr="00D90567">
              <w:rPr>
                <w:i/>
                <w:noProof/>
                <w:color w:val="00B050"/>
              </w:rPr>
              <w:t xml:space="preserve">ylayysūn ad-dār, al b-ač-čōl, ad-dār ylayysūn-ha b-hāḏe </w:t>
            </w:r>
            <w:r w:rsidRPr="00D90567">
              <w:rPr>
                <w:color w:val="00B050"/>
              </w:rPr>
              <w:t>[</w:t>
            </w:r>
            <w:r w:rsidRPr="00D90567">
              <w:rPr>
                <w:i/>
                <w:noProof/>
                <w:color w:val="00B050"/>
              </w:rPr>
              <w:t>haḏe</w:t>
            </w:r>
            <w:r w:rsidRPr="00D90567">
              <w:rPr>
                <w:noProof/>
                <w:color w:val="00B050"/>
              </w:rPr>
              <w:t>]</w:t>
            </w:r>
            <w:r w:rsidRPr="00D90567">
              <w:rPr>
                <w:i/>
                <w:noProof/>
                <w:color w:val="00B050"/>
              </w:rPr>
              <w:t xml:space="preserve"> miṯil ṣuwā miṯil čimenṭo, trāb-ha farqli qēr šakil,</w:t>
            </w:r>
          </w:p>
        </w:tc>
        <w:tc>
          <w:tcPr>
            <w:tcW w:w="4678" w:type="dxa"/>
            <w:shd w:val="clear" w:color="auto" w:fill="auto"/>
          </w:tcPr>
          <w:p w14:paraId="2676563B" w14:textId="77777777" w:rsidR="00225528" w:rsidRPr="00D90567" w:rsidRDefault="00225528" w:rsidP="00763CEC">
            <w:pPr>
              <w:rPr>
                <w:color w:val="00B050"/>
                <w:lang w:val="en-US"/>
              </w:rPr>
            </w:pPr>
            <w:r w:rsidRPr="00D90567">
              <w:rPr>
                <w:color w:val="00B050"/>
                <w:lang w:val="en-US"/>
              </w:rPr>
              <w:t>On the countryside they (still) plaster the houses with it. It becomes (hard) like (modern) plaster, like cement, because of its different structure.</w:t>
            </w:r>
          </w:p>
        </w:tc>
      </w:tr>
      <w:tr w:rsidR="00225528" w:rsidRPr="006B0492" w14:paraId="6E824D3F" w14:textId="77777777" w:rsidTr="00763CEC">
        <w:tc>
          <w:tcPr>
            <w:tcW w:w="567" w:type="dxa"/>
          </w:tcPr>
          <w:p w14:paraId="602855D5" w14:textId="77777777" w:rsidR="00225528" w:rsidRDefault="00225528" w:rsidP="00763CEC">
            <w:r>
              <w:t>6</w:t>
            </w:r>
          </w:p>
        </w:tc>
        <w:tc>
          <w:tcPr>
            <w:tcW w:w="3969" w:type="dxa"/>
            <w:shd w:val="clear" w:color="auto" w:fill="auto"/>
          </w:tcPr>
          <w:p w14:paraId="0671A493" w14:textId="77777777" w:rsidR="00225528" w:rsidRPr="00D90567" w:rsidRDefault="00225528" w:rsidP="00763CEC">
            <w:pPr>
              <w:rPr>
                <w:i/>
                <w:noProof/>
                <w:color w:val="00B050"/>
              </w:rPr>
            </w:pPr>
            <w:r w:rsidRPr="00D90567">
              <w:rPr>
                <w:i/>
                <w:noProof/>
                <w:color w:val="00B050"/>
              </w:rPr>
              <w:t xml:space="preserve">yrūḥūn yǧībūn šī masa… al-ʕIlle zād šī, ngul-l-u trāb al-ʕIlle. </w:t>
            </w:r>
            <w:r w:rsidRPr="00D90567">
              <w:rPr>
                <w:color w:val="00B050"/>
              </w:rPr>
              <w:t>ᵊ</w:t>
            </w:r>
            <w:r w:rsidRPr="00D90567">
              <w:rPr>
                <w:i/>
                <w:noProof/>
                <w:color w:val="00B050"/>
              </w:rPr>
              <w:t xml:space="preserve">ǧǧīb-u tlayyis ad-dār yqadi miṯil čimenṭo, dūz, miṯil alči. </w:t>
            </w:r>
          </w:p>
        </w:tc>
        <w:tc>
          <w:tcPr>
            <w:tcW w:w="4678" w:type="dxa"/>
            <w:shd w:val="clear" w:color="auto" w:fill="auto"/>
          </w:tcPr>
          <w:p w14:paraId="50C346DC" w14:textId="77777777" w:rsidR="00225528" w:rsidRPr="00D90567" w:rsidRDefault="00225528" w:rsidP="00763CEC">
            <w:pPr>
              <w:rPr>
                <w:color w:val="00B050"/>
                <w:lang w:val="en-US"/>
              </w:rPr>
            </w:pPr>
            <w:r w:rsidRPr="00D90567">
              <w:rPr>
                <w:color w:val="00B050"/>
                <w:lang w:val="en-US"/>
              </w:rPr>
              <w:t>They bring it also from al-ʿIlle</w:t>
            </w:r>
            <w:r w:rsidRPr="00BA18ED">
              <w:rPr>
                <w:rStyle w:val="FootnoteReference"/>
              </w:rPr>
              <w:footnoteReference w:id="36"/>
            </w:r>
            <w:r w:rsidRPr="00D90567">
              <w:rPr>
                <w:color w:val="00B050"/>
                <w:lang w:val="en-US"/>
              </w:rPr>
              <w:t>, we even say “mud from al-ʿIlle”. You bring it and plaster your house with it and it becomes like cement, smooth like gypsum mortar.</w:t>
            </w:r>
          </w:p>
        </w:tc>
      </w:tr>
      <w:tr w:rsidR="00225528" w:rsidRPr="0086188C" w14:paraId="67D61418" w14:textId="77777777" w:rsidTr="00763CEC">
        <w:tc>
          <w:tcPr>
            <w:tcW w:w="567" w:type="dxa"/>
          </w:tcPr>
          <w:p w14:paraId="17DA563C" w14:textId="77777777" w:rsidR="00225528" w:rsidRDefault="00225528" w:rsidP="00763CEC">
            <w:r>
              <w:t>7</w:t>
            </w:r>
          </w:p>
        </w:tc>
        <w:tc>
          <w:tcPr>
            <w:tcW w:w="3969" w:type="dxa"/>
            <w:shd w:val="clear" w:color="auto" w:fill="auto"/>
          </w:tcPr>
          <w:p w14:paraId="2E2B0873" w14:textId="77777777" w:rsidR="00225528" w:rsidRPr="00D90567" w:rsidRDefault="00225528" w:rsidP="00763CEC">
            <w:pPr>
              <w:rPr>
                <w:i/>
                <w:noProof/>
                <w:color w:val="00B050"/>
              </w:rPr>
            </w:pPr>
            <w:r w:rsidRPr="00D90567">
              <w:rPr>
                <w:i/>
                <w:noProof/>
                <w:color w:val="00B050"/>
              </w:rPr>
              <w:t>farg-u min hāḏe, ǧawwā-hin māmin šī hāḏe. al-mille ište ḥawāl-ma ḥawalē-´ mʕammrīn bēt hināk w-ṣāyre ǧarye. kull tall yōw suwāt-u ǧarye yaʕni kull tall ǧawwā-h ǧarye.</w:t>
            </w:r>
          </w:p>
        </w:tc>
        <w:tc>
          <w:tcPr>
            <w:tcW w:w="4678" w:type="dxa"/>
            <w:shd w:val="clear" w:color="auto" w:fill="auto"/>
          </w:tcPr>
          <w:p w14:paraId="43EFF6A6" w14:textId="77777777" w:rsidR="00225528" w:rsidRPr="00D90567" w:rsidRDefault="00225528" w:rsidP="00763CEC">
            <w:pPr>
              <w:rPr>
                <w:color w:val="00B050"/>
                <w:lang w:val="en-US"/>
              </w:rPr>
            </w:pPr>
            <w:r w:rsidRPr="00D90567">
              <w:rPr>
                <w:color w:val="00B050"/>
              </w:rPr>
              <w:t>This is the only difference; there is nothing under them (i.e. no remains of old cultures). The people have built houses around them and so villages have emerged. Besides every tell is a village, at the foot of every tell is a village.</w:t>
            </w:r>
            <w:r w:rsidRPr="00D90567">
              <w:rPr>
                <w:color w:val="00B050"/>
                <w:lang w:val="en-US"/>
              </w:rPr>
              <w:t xml:space="preserve"> </w:t>
            </w:r>
          </w:p>
        </w:tc>
      </w:tr>
    </w:tbl>
    <w:p w14:paraId="377268EA" w14:textId="77777777" w:rsidR="007140B6" w:rsidRDefault="007140B6"/>
    <w:p w14:paraId="3B2FAC41" w14:textId="77777777" w:rsidR="007140B6" w:rsidRDefault="00000000">
      <w:pPr>
        <w:pStyle w:val="Heading2"/>
      </w:pPr>
      <w:bookmarkStart w:id="76" w:name="_Toc156305427"/>
      <w:r>
        <w:lastRenderedPageBreak/>
        <w:t>Urfa-074_Talls_Burial_for_Children-Harran-2010</w:t>
      </w:r>
      <w:bookmarkEnd w:id="76"/>
    </w:p>
    <w:p w14:paraId="2EF00BE3" w14:textId="77777777" w:rsidR="007140B6" w:rsidRDefault="007140B6"/>
    <w:p w14:paraId="3D7B43DE" w14:textId="77777777" w:rsidR="00225528" w:rsidRDefault="00225528" w:rsidP="00225528">
      <w:r>
        <w:t>Published in FS Ingham</w:t>
      </w:r>
    </w:p>
    <w:p w14:paraId="3CE76707" w14:textId="77777777" w:rsidR="00225528" w:rsidRDefault="00225528" w:rsidP="00225528"/>
    <w:tbl>
      <w:tblPr>
        <w:tblW w:w="8755" w:type="dxa"/>
        <w:tblInd w:w="4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3"/>
        <w:gridCol w:w="3465"/>
        <w:gridCol w:w="4757"/>
      </w:tblGrid>
      <w:tr w:rsidR="00225528" w:rsidRPr="00342369" w14:paraId="206E269C" w14:textId="77777777" w:rsidTr="00763CEC">
        <w:tc>
          <w:tcPr>
            <w:tcW w:w="533" w:type="dxa"/>
          </w:tcPr>
          <w:p w14:paraId="1468470B" w14:textId="77777777" w:rsidR="00225528" w:rsidRPr="0086188C" w:rsidRDefault="00225528" w:rsidP="00763CEC">
            <w:r>
              <w:t>1</w:t>
            </w:r>
          </w:p>
        </w:tc>
        <w:tc>
          <w:tcPr>
            <w:tcW w:w="3465" w:type="dxa"/>
            <w:shd w:val="clear" w:color="auto" w:fill="auto"/>
          </w:tcPr>
          <w:p w14:paraId="7F7A401E" w14:textId="77777777" w:rsidR="00225528" w:rsidRPr="00C0123C" w:rsidRDefault="00225528" w:rsidP="00763CEC">
            <w:pPr>
              <w:rPr>
                <w:color w:val="00B050"/>
              </w:rPr>
            </w:pPr>
            <w:r w:rsidRPr="00C0123C">
              <w:rPr>
                <w:i/>
                <w:noProof/>
                <w:color w:val="00B050"/>
              </w:rPr>
              <w:t xml:space="preserve">at-tlūl iḥna baʕaḏ̣ gaṛāye zād, äää… ysawwū-hin zād la-ʕəǧyān </w:t>
            </w:r>
            <w:r w:rsidRPr="00C0123C">
              <w:rPr>
                <w:color w:val="00B050"/>
              </w:rPr>
              <w:t>ᵊ</w:t>
            </w:r>
            <w:r w:rsidRPr="00C0123C">
              <w:rPr>
                <w:i/>
                <w:noProof/>
                <w:color w:val="00B050"/>
              </w:rPr>
              <w:t xml:space="preserve">ẓġāṛ miǧanne. ydummūn ʕǝǧyān </w:t>
            </w:r>
            <w:r w:rsidRPr="00C0123C">
              <w:rPr>
                <w:color w:val="00B050"/>
              </w:rPr>
              <w:t>ᵊ</w:t>
            </w:r>
            <w:r w:rsidRPr="00C0123C">
              <w:rPr>
                <w:i/>
                <w:noProof/>
                <w:color w:val="00B050"/>
              </w:rPr>
              <w:t>ẓġāṛ bī-hin. yaʕni iḥna ta-ngūl Qōran balči aǧ-ǧarye hāḏi mā ndall, mā šifit.</w:t>
            </w:r>
            <w:r w:rsidRPr="00C0123C">
              <w:rPr>
                <w:color w:val="00B050"/>
              </w:rPr>
              <w:t xml:space="preserve"> </w:t>
            </w:r>
          </w:p>
        </w:tc>
        <w:tc>
          <w:tcPr>
            <w:tcW w:w="4757" w:type="dxa"/>
            <w:shd w:val="clear" w:color="auto" w:fill="auto"/>
          </w:tcPr>
          <w:p w14:paraId="0FFAB7E9" w14:textId="77777777" w:rsidR="00225528" w:rsidRPr="00C0123C" w:rsidRDefault="00225528" w:rsidP="00763CEC">
            <w:pPr>
              <w:rPr>
                <w:color w:val="00B050"/>
              </w:rPr>
            </w:pPr>
            <w:r w:rsidRPr="00C0123C">
              <w:rPr>
                <w:color w:val="00B050"/>
              </w:rPr>
              <w:t>The tells, we…some villages also, aa ... they use them also as cemeteries. They bury small children there. Well, we speak about Qōran, maybe this village [here is different], we don’t know, I have not seen (it).</w:t>
            </w:r>
          </w:p>
        </w:tc>
      </w:tr>
      <w:tr w:rsidR="00225528" w:rsidRPr="00342369" w14:paraId="2AC9B86D" w14:textId="77777777" w:rsidTr="00763CEC">
        <w:tc>
          <w:tcPr>
            <w:tcW w:w="533" w:type="dxa"/>
          </w:tcPr>
          <w:p w14:paraId="3CCBF4A8" w14:textId="77777777" w:rsidR="00225528" w:rsidRPr="0086188C" w:rsidRDefault="00225528" w:rsidP="00763CEC">
            <w:r>
              <w:t>2</w:t>
            </w:r>
          </w:p>
        </w:tc>
        <w:tc>
          <w:tcPr>
            <w:tcW w:w="3465" w:type="dxa"/>
            <w:shd w:val="clear" w:color="auto" w:fill="auto"/>
          </w:tcPr>
          <w:p w14:paraId="77759D88" w14:textId="77777777" w:rsidR="00225528" w:rsidRPr="00C0123C" w:rsidRDefault="00225528" w:rsidP="00763CEC">
            <w:pPr>
              <w:rPr>
                <w:color w:val="00B050"/>
              </w:rPr>
            </w:pPr>
            <w:r w:rsidRPr="00C0123C">
              <w:rPr>
                <w:i/>
                <w:color w:val="00B050"/>
              </w:rPr>
              <w:t>akṯar gaṛāye, yōm-in ymūt ʕaǧīy-in ẓaġīr ʕǝmr-u šahar šahrēn, arbaʕ tišhur, sine sintēn… la-sintēn ᵊb-ʕagl-i hemen hemen, la-sintēn. m-as-sintēn w asfal al-ʕǝǧyān aẓ-</w:t>
            </w:r>
            <w:r w:rsidRPr="00C0123C">
              <w:rPr>
                <w:i/>
                <w:noProof/>
                <w:color w:val="00B050"/>
              </w:rPr>
              <w:t>ẓġāṛ</w:t>
            </w:r>
            <w:r w:rsidRPr="00C0123C">
              <w:rPr>
                <w:i/>
                <w:color w:val="00B050"/>
              </w:rPr>
              <w:t xml:space="preserve"> yōm-in ymūtūn b-aǧ-ǧarye, min hēne mā yāxḏ-u l-Ḥarrān ta-ydumm-u, ydummūn-u b-at-tall – b-at-tall – </w:t>
            </w:r>
          </w:p>
        </w:tc>
        <w:tc>
          <w:tcPr>
            <w:tcW w:w="4757" w:type="dxa"/>
            <w:shd w:val="clear" w:color="auto" w:fill="auto"/>
          </w:tcPr>
          <w:p w14:paraId="762955B3" w14:textId="77777777" w:rsidR="00225528" w:rsidRPr="00C0123C" w:rsidRDefault="00225528" w:rsidP="00763CEC">
            <w:pPr>
              <w:rPr>
                <w:color w:val="00B050"/>
              </w:rPr>
            </w:pPr>
            <w:r w:rsidRPr="00C0123C">
              <w:rPr>
                <w:color w:val="00B050"/>
              </w:rPr>
              <w:t>In most of the villages… when a small child whose age is a month or two, four months, a year or two. Almost until the age of two, as far as I know. Small children, two years and beyond, when they die in the village, they don’t bring them from here to Harran to bury them, they bury them in the tell. – In the tell.</w:t>
            </w:r>
          </w:p>
        </w:tc>
      </w:tr>
      <w:tr w:rsidR="00225528" w:rsidRPr="009C1B6C" w14:paraId="59DF9CBB" w14:textId="77777777" w:rsidTr="00763CEC">
        <w:tc>
          <w:tcPr>
            <w:tcW w:w="533" w:type="dxa"/>
          </w:tcPr>
          <w:p w14:paraId="17B505F1" w14:textId="77777777" w:rsidR="00225528" w:rsidRPr="0086188C" w:rsidRDefault="00225528" w:rsidP="00763CEC">
            <w:r>
              <w:t>3</w:t>
            </w:r>
          </w:p>
        </w:tc>
        <w:tc>
          <w:tcPr>
            <w:tcW w:w="3465" w:type="dxa"/>
            <w:shd w:val="clear" w:color="auto" w:fill="auto"/>
          </w:tcPr>
          <w:p w14:paraId="16B1A7F3" w14:textId="77777777" w:rsidR="00225528" w:rsidRPr="00C0123C" w:rsidRDefault="00225528" w:rsidP="00763CEC">
            <w:pPr>
              <w:rPr>
                <w:color w:val="00B050"/>
              </w:rPr>
            </w:pPr>
            <w:r w:rsidRPr="00C0123C">
              <w:rPr>
                <w:i/>
                <w:color w:val="00B050"/>
              </w:rPr>
              <w:t>ī, yaʕni miǧannt-in ẓġīre l-al-ʕǝǧyān aẓ-</w:t>
            </w:r>
            <w:r w:rsidRPr="00C0123C">
              <w:rPr>
                <w:i/>
                <w:noProof/>
                <w:color w:val="00B050"/>
              </w:rPr>
              <w:t>ẓġāṛ</w:t>
            </w:r>
            <w:r w:rsidRPr="00C0123C">
              <w:rPr>
                <w:i/>
                <w:color w:val="00B050"/>
              </w:rPr>
              <w:t>, miǧann… miǧannt aẓ-</w:t>
            </w:r>
            <w:r w:rsidRPr="00C0123C">
              <w:rPr>
                <w:i/>
                <w:noProof/>
                <w:color w:val="00B050"/>
              </w:rPr>
              <w:t>ẓġāṛ</w:t>
            </w:r>
            <w:r w:rsidRPr="00C0123C">
              <w:rPr>
                <w:i/>
                <w:color w:val="00B050"/>
              </w:rPr>
              <w:t xml:space="preserve">. yḥafrū-l-u gabir ydummūn-u b-at-tall. akṯar al-gaṛāye yaʕni miǧanne zād olarag ysawwūn-u qullanma. </w:t>
            </w:r>
          </w:p>
        </w:tc>
        <w:tc>
          <w:tcPr>
            <w:tcW w:w="4757" w:type="dxa"/>
            <w:shd w:val="clear" w:color="auto" w:fill="auto"/>
          </w:tcPr>
          <w:p w14:paraId="3884CE00" w14:textId="77777777" w:rsidR="00225528" w:rsidRPr="00C0123C" w:rsidRDefault="00225528" w:rsidP="00763CEC">
            <w:pPr>
              <w:rPr>
                <w:color w:val="00B050"/>
              </w:rPr>
            </w:pPr>
            <w:r w:rsidRPr="00C0123C">
              <w:rPr>
                <w:color w:val="00B050"/>
              </w:rPr>
              <w:t>Yes, it is a small cemetery for the small children, the cemetery of the small. They dig a grave for him and then they bury him in the tell. Most villages use it (the tell) also as a cemetery.</w:t>
            </w:r>
          </w:p>
        </w:tc>
      </w:tr>
      <w:tr w:rsidR="00225528" w:rsidRPr="009C1B6C" w14:paraId="73E196DF" w14:textId="77777777" w:rsidTr="00763CEC">
        <w:tc>
          <w:tcPr>
            <w:tcW w:w="533" w:type="dxa"/>
          </w:tcPr>
          <w:p w14:paraId="728C9DC1" w14:textId="77777777" w:rsidR="00225528" w:rsidRPr="0086188C" w:rsidRDefault="00225528" w:rsidP="00763CEC">
            <w:r>
              <w:t>4</w:t>
            </w:r>
          </w:p>
        </w:tc>
        <w:tc>
          <w:tcPr>
            <w:tcW w:w="3465" w:type="dxa"/>
            <w:shd w:val="clear" w:color="auto" w:fill="auto"/>
          </w:tcPr>
          <w:p w14:paraId="178CDD91" w14:textId="77777777" w:rsidR="00225528" w:rsidRPr="00C0123C" w:rsidRDefault="00225528" w:rsidP="00763CEC">
            <w:pPr>
              <w:rPr>
                <w:color w:val="00B050"/>
              </w:rPr>
            </w:pPr>
            <w:r w:rsidRPr="00C0123C">
              <w:rPr>
                <w:i/>
                <w:color w:val="00B050"/>
              </w:rPr>
              <w:t xml:space="preserve">halḥīn zād ʕayne dawām </w:t>
            </w:r>
            <w:r w:rsidRPr="00C0123C">
              <w:rPr>
                <w:i/>
                <w:color w:val="00B050"/>
                <w:lang w:val="de-AT"/>
              </w:rPr>
              <w:t>ᵊ</w:t>
            </w:r>
            <w:r w:rsidRPr="00C0123C">
              <w:rPr>
                <w:i/>
                <w:color w:val="00B050"/>
              </w:rPr>
              <w:t>b-ʕagl-i, mū hīčiḏ, Brāhīm? – ē. – yaʕni ydummūn ʕ</w:t>
            </w:r>
            <w:r w:rsidRPr="00C0123C">
              <w:rPr>
                <w:i/>
                <w:noProof/>
                <w:color w:val="00B050"/>
              </w:rPr>
              <w:t xml:space="preserve">ǝǧyān </w:t>
            </w:r>
            <w:r w:rsidRPr="00C0123C">
              <w:rPr>
                <w:i/>
                <w:noProof/>
                <w:color w:val="00B050"/>
                <w:lang w:val="de-AT"/>
              </w:rPr>
              <w:t>ᵊ</w:t>
            </w:r>
            <w:r w:rsidRPr="00C0123C">
              <w:rPr>
                <w:i/>
                <w:noProof/>
                <w:color w:val="00B050"/>
              </w:rPr>
              <w:t>ẓġāṛ</w:t>
            </w:r>
            <w:r w:rsidRPr="00C0123C">
              <w:rPr>
                <w:i/>
                <w:color w:val="00B050"/>
              </w:rPr>
              <w:t xml:space="preserve"> zād b-at-tall. al… mū al-</w:t>
            </w:r>
            <w:r w:rsidRPr="00C0123C">
              <w:rPr>
                <w:color w:val="00B050"/>
              </w:rPr>
              <w:t>ᵊ</w:t>
            </w:r>
            <w:r w:rsidRPr="00C0123C">
              <w:rPr>
                <w:i/>
                <w:color w:val="00B050"/>
              </w:rPr>
              <w:t>kbāṛ mā ydummūn-hum, bass aẓ-</w:t>
            </w:r>
            <w:r w:rsidRPr="00C0123C">
              <w:rPr>
                <w:i/>
                <w:noProof/>
                <w:color w:val="00B050"/>
              </w:rPr>
              <w:t>ẓġāṛ</w:t>
            </w:r>
            <w:r w:rsidRPr="00C0123C">
              <w:rPr>
                <w:i/>
                <w:color w:val="00B050"/>
              </w:rPr>
              <w:t xml:space="preserve"> ydummūn-hum </w:t>
            </w:r>
            <w:r w:rsidRPr="00C0123C">
              <w:rPr>
                <w:color w:val="00B050"/>
              </w:rPr>
              <w:t>ᵊ</w:t>
            </w:r>
            <w:r w:rsidRPr="00C0123C">
              <w:rPr>
                <w:i/>
                <w:color w:val="00B050"/>
              </w:rPr>
              <w:t xml:space="preserve">b-ǧaryit-hum ta-mā yrūḥ ba ... bʕīd awwali ta-ngūl balči wāsṭāt māmiš </w:t>
            </w:r>
          </w:p>
        </w:tc>
        <w:tc>
          <w:tcPr>
            <w:tcW w:w="4757" w:type="dxa"/>
            <w:shd w:val="clear" w:color="auto" w:fill="auto"/>
          </w:tcPr>
          <w:p w14:paraId="121CBF3F" w14:textId="77777777" w:rsidR="00225528" w:rsidRPr="00C0123C" w:rsidRDefault="00225528" w:rsidP="00763CEC">
            <w:pPr>
              <w:rPr>
                <w:color w:val="00B050"/>
              </w:rPr>
            </w:pPr>
            <w:r w:rsidRPr="00C0123C">
              <w:rPr>
                <w:color w:val="00B050"/>
              </w:rPr>
              <w:t>They still do it nowadays, don’t they, Brahim? – Yes! – Well, they bury small children in the tell, not the older ones, they don’t bury them here, only the small ones. They bury them in their village in order not to go so far (to visit their graves). Maybe, because in former times there was no transportation</w:t>
            </w:r>
          </w:p>
        </w:tc>
      </w:tr>
      <w:tr w:rsidR="00225528" w:rsidRPr="009C1B6C" w14:paraId="155ECBE6" w14:textId="77777777" w:rsidTr="00763CEC">
        <w:tc>
          <w:tcPr>
            <w:tcW w:w="533" w:type="dxa"/>
          </w:tcPr>
          <w:p w14:paraId="3065D1B0" w14:textId="77777777" w:rsidR="00225528" w:rsidRPr="0086188C" w:rsidRDefault="00225528" w:rsidP="00763CEC">
            <w:r>
              <w:t>5</w:t>
            </w:r>
          </w:p>
        </w:tc>
        <w:tc>
          <w:tcPr>
            <w:tcW w:w="3465" w:type="dxa"/>
            <w:shd w:val="clear" w:color="auto" w:fill="auto"/>
          </w:tcPr>
          <w:p w14:paraId="4D2A1D56" w14:textId="77777777" w:rsidR="00225528" w:rsidRPr="00C0123C" w:rsidRDefault="00225528" w:rsidP="00763CEC">
            <w:pPr>
              <w:rPr>
                <w:color w:val="00B050"/>
                <w:highlight w:val="cyan"/>
              </w:rPr>
            </w:pPr>
            <w:r w:rsidRPr="00C0123C">
              <w:rPr>
                <w:i/>
                <w:color w:val="00B050"/>
              </w:rPr>
              <w:t xml:space="preserve">wēya ta-mā yxarab al ymūt bsāʕ yirwiḥ, ydummūn-hum hemen b-at-tall, mā yāxḏūn-hum ʕa-l-gaṛāye. at-tall hāḏa ysawwūn-u bī-´, maxsat-i ta-tʕarif-he. </w:t>
            </w:r>
          </w:p>
        </w:tc>
        <w:tc>
          <w:tcPr>
            <w:tcW w:w="4757" w:type="dxa"/>
            <w:shd w:val="clear" w:color="auto" w:fill="auto"/>
          </w:tcPr>
          <w:p w14:paraId="63B44242" w14:textId="77777777" w:rsidR="00225528" w:rsidRPr="00C0123C" w:rsidRDefault="00225528" w:rsidP="00763CEC">
            <w:pPr>
              <w:rPr>
                <w:color w:val="00B050"/>
              </w:rPr>
            </w:pPr>
            <w:r w:rsidRPr="00C0123C">
              <w:rPr>
                <w:color w:val="00B050"/>
              </w:rPr>
              <w:t xml:space="preserve">or (they did it) in order that the dead should not rotten. The one who dies immediately begins to smell. So, they bury them immediately in the tell and don’t take them to the villages. This is what they do at the tell. My aim is (~I told that to you) that you know this. </w:t>
            </w:r>
          </w:p>
        </w:tc>
      </w:tr>
    </w:tbl>
    <w:p w14:paraId="4EC8DA47" w14:textId="77777777" w:rsidR="007140B6" w:rsidRDefault="007140B6"/>
    <w:p w14:paraId="0A6AA213" w14:textId="77777777" w:rsidR="007140B6" w:rsidRDefault="007140B6">
      <w:bookmarkStart w:id="77" w:name="_Toc122628491"/>
      <w:bookmarkStart w:id="78" w:name="_Toc92633941"/>
      <w:bookmarkEnd w:id="77"/>
      <w:bookmarkEnd w:id="78"/>
    </w:p>
    <w:p w14:paraId="37D862EF" w14:textId="77777777" w:rsidR="007140B6" w:rsidRDefault="00000000">
      <w:pPr>
        <w:pStyle w:val="Heading2"/>
        <w:rPr>
          <w:color w:val="FF0000"/>
          <w:lang w:val="en-US"/>
        </w:rPr>
      </w:pPr>
      <w:bookmarkStart w:id="79" w:name="_Toc156305428"/>
      <w:r>
        <w:rPr>
          <w:lang w:val="en-US"/>
        </w:rPr>
        <w:t>Urfa-075_Corn_and_Language-Harran-2010</w:t>
      </w:r>
      <w:bookmarkEnd w:id="79"/>
    </w:p>
    <w:p w14:paraId="1FB71A37" w14:textId="77777777" w:rsidR="00225528" w:rsidRPr="00D777C4" w:rsidRDefault="00225528" w:rsidP="00225528">
      <w:pPr>
        <w:pStyle w:val="List"/>
        <w:rPr>
          <w:noProof/>
          <w:lang w:val="en-US"/>
        </w:rPr>
      </w:pPr>
      <w:r w:rsidRPr="00D777C4">
        <w:rPr>
          <w:noProof/>
          <w:lang w:val="en-US"/>
        </w:rPr>
        <w:t>Ibrahim</w:t>
      </w:r>
    </w:p>
    <w:p w14:paraId="4E75858C" w14:textId="77777777" w:rsidR="00225528" w:rsidRPr="00B8376F" w:rsidRDefault="00225528" w:rsidP="00225528">
      <w:pPr>
        <w:pStyle w:val="List"/>
        <w:rPr>
          <w:noProof/>
          <w:lang w:val="en-US"/>
        </w:rPr>
      </w:pPr>
      <w:r w:rsidRPr="00B8376F">
        <w:rPr>
          <w:noProof/>
          <w:lang w:val="en-US"/>
        </w:rPr>
        <w:t xml:space="preserve">9 May </w:t>
      </w:r>
      <w:r w:rsidRPr="00B8376F">
        <w:rPr>
          <w:lang w:val="en-US"/>
        </w:rPr>
        <w:t>2011 in Yardımcı/az-Ziyāra</w:t>
      </w:r>
    </w:p>
    <w:p w14:paraId="0D913656" w14:textId="77777777" w:rsidR="00225528" w:rsidRDefault="00225528" w:rsidP="00225528">
      <w:pPr>
        <w:pStyle w:val="List"/>
        <w:rPr>
          <w:noProof/>
          <w:lang w:val="en-US"/>
        </w:rPr>
      </w:pPr>
      <w:r w:rsidRPr="00B8376F">
        <w:rPr>
          <w:noProof/>
          <w:lang w:val="en-US"/>
        </w:rPr>
        <w:t>3:37</w:t>
      </w:r>
    </w:p>
    <w:p w14:paraId="16DE38FE" w14:textId="77777777" w:rsidR="00225528" w:rsidRPr="00B8376F" w:rsidRDefault="00225528" w:rsidP="00225528">
      <w:pPr>
        <w:pStyle w:val="List"/>
        <w:rPr>
          <w:noProof/>
          <w:lang w:val="en-US"/>
        </w:rPr>
      </w:pPr>
      <w:r>
        <w:rPr>
          <w:noProof/>
          <w:lang w:val="en-US"/>
        </w:rPr>
        <w:t>Heft I, p.46</w:t>
      </w:r>
    </w:p>
    <w:p w14:paraId="663D2124" w14:textId="77777777" w:rsidR="00225528" w:rsidRDefault="00225528" w:rsidP="00225528">
      <w:pPr>
        <w:rPr>
          <w:noProof/>
        </w:rPr>
      </w:pPr>
    </w:p>
    <w:tbl>
      <w:tblPr>
        <w:tblStyle w:val="TableGrid"/>
        <w:tblW w:w="9039" w:type="dxa"/>
        <w:tblLook w:val="04A0" w:firstRow="1" w:lastRow="0" w:firstColumn="1" w:lastColumn="0" w:noHBand="0" w:noVBand="1"/>
      </w:tblPr>
      <w:tblGrid>
        <w:gridCol w:w="817"/>
        <w:gridCol w:w="3969"/>
        <w:gridCol w:w="4253"/>
      </w:tblGrid>
      <w:tr w:rsidR="00225528" w:rsidRPr="006B322C" w14:paraId="639EC903" w14:textId="77777777" w:rsidTr="00763CEC">
        <w:tc>
          <w:tcPr>
            <w:tcW w:w="817" w:type="dxa"/>
          </w:tcPr>
          <w:p w14:paraId="522D5D1C" w14:textId="77777777" w:rsidR="00225528" w:rsidRPr="00D777C4" w:rsidRDefault="00225528" w:rsidP="00763CEC">
            <w:pPr>
              <w:rPr>
                <w:noProof/>
              </w:rPr>
            </w:pPr>
            <w:r>
              <w:rPr>
                <w:noProof/>
              </w:rPr>
              <w:lastRenderedPageBreak/>
              <w:t xml:space="preserve">ab </w:t>
            </w:r>
            <w:r w:rsidRPr="00D777C4">
              <w:rPr>
                <w:noProof/>
              </w:rPr>
              <w:t>1</w:t>
            </w:r>
            <w:r>
              <w:rPr>
                <w:noProof/>
              </w:rPr>
              <w:t>:</w:t>
            </w:r>
            <w:r w:rsidRPr="00D777C4">
              <w:rPr>
                <w:noProof/>
              </w:rPr>
              <w:t>50</w:t>
            </w:r>
          </w:p>
        </w:tc>
        <w:tc>
          <w:tcPr>
            <w:tcW w:w="3969" w:type="dxa"/>
          </w:tcPr>
          <w:p w14:paraId="3159DEC1" w14:textId="77777777" w:rsidR="00225528" w:rsidRPr="00B41A50" w:rsidRDefault="00225528" w:rsidP="00763CEC">
            <w:pPr>
              <w:rPr>
                <w:color w:val="00B050"/>
              </w:rPr>
            </w:pPr>
            <w:r w:rsidRPr="00B41A50">
              <w:rPr>
                <w:color w:val="00B050"/>
              </w:rPr>
              <w:t xml:space="preserve">hā al-badu, čalḥaz Ismāʕīn gāḷ al-qazu haḏōle yqazūn al-badu. al-badu iḥne, haḏōle al-badu mūhum ʕarab. aṣil-hum mū ʕArab. mū ʕArab lā! al-badu mūhum ʕArab. </w:t>
            </w:r>
          </w:p>
        </w:tc>
        <w:tc>
          <w:tcPr>
            <w:tcW w:w="4253" w:type="dxa"/>
          </w:tcPr>
          <w:p w14:paraId="5FC354F3" w14:textId="77777777" w:rsidR="00225528" w:rsidRPr="00B41A50" w:rsidRDefault="00225528" w:rsidP="00763CEC">
            <w:pPr>
              <w:rPr>
                <w:noProof/>
                <w:color w:val="00B050"/>
              </w:rPr>
            </w:pPr>
            <w:r w:rsidRPr="00B41A50">
              <w:rPr>
                <w:noProof/>
                <w:color w:val="00B050"/>
              </w:rPr>
              <w:t>The Bedouins, earlier Ismail mentioned the raids. The Bedouins used to raid. The Bedouin, they are not Arabs. Their origin is not Arab. No, they aren’t arabs! The Bedouins are not Arabs.</w:t>
            </w:r>
          </w:p>
        </w:tc>
      </w:tr>
      <w:tr w:rsidR="00225528" w:rsidRPr="006B322C" w14:paraId="09C3D99F" w14:textId="77777777" w:rsidTr="00763CEC">
        <w:tc>
          <w:tcPr>
            <w:tcW w:w="817" w:type="dxa"/>
          </w:tcPr>
          <w:p w14:paraId="5D927704" w14:textId="77777777" w:rsidR="00225528" w:rsidRPr="00D777C4" w:rsidRDefault="00225528" w:rsidP="00763CEC">
            <w:r>
              <w:t>2:04</w:t>
            </w:r>
          </w:p>
        </w:tc>
        <w:tc>
          <w:tcPr>
            <w:tcW w:w="3969" w:type="dxa"/>
          </w:tcPr>
          <w:p w14:paraId="56ECC91E" w14:textId="77777777" w:rsidR="00225528" w:rsidRPr="00B41A50" w:rsidRDefault="00225528" w:rsidP="00763CEC">
            <w:pPr>
              <w:rPr>
                <w:color w:val="00B050"/>
              </w:rPr>
            </w:pPr>
            <w:r w:rsidRPr="00B41A50">
              <w:rPr>
                <w:color w:val="00B050"/>
              </w:rPr>
              <w:t>amma ʕaman-hum ysōlfūn b-al-ʕarabiyye, ygūlūn “iḥna ʕArab” mūhum ʕArab. al-badu awwali min awwali, ǧdūd-na ygūlū-n-na haḏōle mūhum ʕArab. badawiyye haḏōle bduwi haḏōle mū ʕArab yaʕni, kōk-hum mū ʕArab.</w:t>
            </w:r>
          </w:p>
        </w:tc>
        <w:tc>
          <w:tcPr>
            <w:tcW w:w="4253" w:type="dxa"/>
          </w:tcPr>
          <w:p w14:paraId="54EC569E" w14:textId="77777777" w:rsidR="00225528" w:rsidRPr="00B41A50" w:rsidRDefault="00225528" w:rsidP="00763CEC">
            <w:pPr>
              <w:rPr>
                <w:color w:val="00B050"/>
              </w:rPr>
            </w:pPr>
            <w:r w:rsidRPr="00B41A50">
              <w:rPr>
                <w:color w:val="00B050"/>
              </w:rPr>
              <w:t>However, as they speak Arabic, they say, “We are Arabs.” But they are not Arabs. Our ancestors always told us that they are not Arabs. They are Bedouins, but their origins are not Arab.</w:t>
            </w:r>
          </w:p>
        </w:tc>
      </w:tr>
      <w:tr w:rsidR="00225528" w:rsidRPr="006B322C" w14:paraId="6688B4DD" w14:textId="77777777" w:rsidTr="00763CEC">
        <w:tc>
          <w:tcPr>
            <w:tcW w:w="817" w:type="dxa"/>
          </w:tcPr>
          <w:p w14:paraId="398063A8" w14:textId="77777777" w:rsidR="00225528" w:rsidRDefault="00225528" w:rsidP="00763CEC">
            <w:r>
              <w:t>2:18</w:t>
            </w:r>
          </w:p>
        </w:tc>
        <w:tc>
          <w:tcPr>
            <w:tcW w:w="3969" w:type="dxa"/>
          </w:tcPr>
          <w:p w14:paraId="0D7BF508" w14:textId="77777777" w:rsidR="00225528" w:rsidRPr="00B41A50" w:rsidRDefault="00225528" w:rsidP="00763CEC">
            <w:pPr>
              <w:rPr>
                <w:color w:val="00B050"/>
              </w:rPr>
            </w:pPr>
            <w:r w:rsidRPr="00B41A50">
              <w:rPr>
                <w:color w:val="00B050"/>
              </w:rPr>
              <w:t>al-ᵊbduwi kōk-u mū ʕArab, ašqiya. – lākin intu ʕArab – iḥna ʕArab aṣǝl. alḥaz iḥna masala Bini ʕIǧil. šī linne šaǧaṛa, ᵊšgaṛa šīy.</w:t>
            </w:r>
          </w:p>
        </w:tc>
        <w:tc>
          <w:tcPr>
            <w:tcW w:w="4253" w:type="dxa"/>
          </w:tcPr>
          <w:p w14:paraId="6773F4F1" w14:textId="77777777" w:rsidR="00225528" w:rsidRPr="00B41A50" w:rsidRDefault="00225528" w:rsidP="00763CEC">
            <w:pPr>
              <w:rPr>
                <w:color w:val="00B050"/>
              </w:rPr>
            </w:pPr>
            <w:r w:rsidRPr="00B41A50">
              <w:rPr>
                <w:color w:val="00B050"/>
              </w:rPr>
              <w:t xml:space="preserve">The origin of the Bedouin is not Arab, they are bandits. – But you are Arabs? – We are real Arabs. We Bani ʕIǧil, for example, we have a pedigree. </w:t>
            </w:r>
          </w:p>
        </w:tc>
      </w:tr>
      <w:tr w:rsidR="00225528" w:rsidRPr="006B322C" w14:paraId="187E70CD" w14:textId="77777777" w:rsidTr="00763CEC">
        <w:tc>
          <w:tcPr>
            <w:tcW w:w="817" w:type="dxa"/>
          </w:tcPr>
          <w:p w14:paraId="258F7108" w14:textId="77777777" w:rsidR="00225528" w:rsidRPr="00D777C4" w:rsidRDefault="00225528" w:rsidP="00763CEC">
            <w:r w:rsidRPr="00D777C4">
              <w:t>2:28</w:t>
            </w:r>
          </w:p>
        </w:tc>
        <w:tc>
          <w:tcPr>
            <w:tcW w:w="3969" w:type="dxa"/>
          </w:tcPr>
          <w:p w14:paraId="0AF00538" w14:textId="77777777" w:rsidR="00225528" w:rsidRPr="00B41A50" w:rsidRDefault="00225528" w:rsidP="00763CEC">
            <w:pPr>
              <w:rPr>
                <w:color w:val="00B050"/>
              </w:rPr>
            </w:pPr>
            <w:r w:rsidRPr="00B41A50">
              <w:rPr>
                <w:color w:val="00B050"/>
              </w:rPr>
              <w:t xml:space="preserve">b-aš-šǧaṛa haḏīč kull awwali al-ʕašāyir. hāḏi min dōr al-ʕUṯmāni zād šīy. al-ʕēle – ngul-l-u an-nisab – lilhe an-nisab šī, yiktib nisab-u. inte ṣṣīr ᵊtrūḥ tiktib ḥāl-ak abū-k yiktib-l-ak b-an-nisab. ān_aṣīr aktib yiktib-l-i b-an-nisab ygūl wald ᵊMḥammad. </w:t>
            </w:r>
          </w:p>
        </w:tc>
        <w:tc>
          <w:tcPr>
            <w:tcW w:w="4253" w:type="dxa"/>
          </w:tcPr>
          <w:p w14:paraId="3504E97F" w14:textId="77777777" w:rsidR="00225528" w:rsidRPr="00B41A50" w:rsidRDefault="00225528" w:rsidP="00763CEC">
            <w:pPr>
              <w:rPr>
                <w:color w:val="00B050"/>
              </w:rPr>
            </w:pPr>
            <w:r w:rsidRPr="00B41A50">
              <w:rPr>
                <w:color w:val="00B050"/>
              </w:rPr>
              <w:t xml:space="preserve">Formerly all tribes had a pedigree; it is still from the era of the Ottomans. The family – we call it genealogy </w:t>
            </w:r>
            <w:r w:rsidRPr="00B41A50">
              <w:rPr>
                <w:color w:val="00B050"/>
              </w:rPr>
              <w:softHyphen/>
              <w:t>– has a genealogy, it writes down the family tree. When you start to write about yourself your father will write for you the family tree. When I want to write it down he will write for me the family tree saying son of Mḥammad.</w:t>
            </w:r>
          </w:p>
        </w:tc>
      </w:tr>
      <w:tr w:rsidR="00225528" w:rsidRPr="006B322C" w14:paraId="2A361194" w14:textId="77777777" w:rsidTr="00763CEC">
        <w:tc>
          <w:tcPr>
            <w:tcW w:w="817" w:type="dxa"/>
          </w:tcPr>
          <w:p w14:paraId="45BA1CC6" w14:textId="77777777" w:rsidR="00225528" w:rsidRPr="00D777C4" w:rsidRDefault="00225528" w:rsidP="00763CEC">
            <w:r>
              <w:t>2:49</w:t>
            </w:r>
          </w:p>
        </w:tc>
        <w:tc>
          <w:tcPr>
            <w:tcW w:w="3969" w:type="dxa"/>
          </w:tcPr>
          <w:p w14:paraId="0FEEA988" w14:textId="77777777" w:rsidR="00225528" w:rsidRPr="00B41A50" w:rsidRDefault="00225528" w:rsidP="00763CEC">
            <w:pPr>
              <w:rPr>
                <w:color w:val="00B050"/>
              </w:rPr>
            </w:pPr>
            <w:r w:rsidRPr="00B41A50">
              <w:rPr>
                <w:color w:val="00B050"/>
              </w:rPr>
              <w:t xml:space="preserve">bāčir āni wlid-i yṣīr w-āxḏ-u wlid-i aktib ism-u qādi – soyad māmiš awwali – soyad māmin, Brāhim, Ibrāhīm ibin Mḥammad ᵊMḥammad ibin Bōzaw, Bōzaw ibin Maḥmūd w ydāwim haš-šakil hāḏe ᵊb-nisab šī šǧaṛa, al-ʕašāyir kull-min luwwa šǧaṛa. </w:t>
            </w:r>
          </w:p>
        </w:tc>
        <w:tc>
          <w:tcPr>
            <w:tcW w:w="4253" w:type="dxa"/>
          </w:tcPr>
          <w:p w14:paraId="51EA7277" w14:textId="77777777" w:rsidR="00225528" w:rsidRPr="00B41A50" w:rsidRDefault="00225528" w:rsidP="00763CEC">
            <w:pPr>
              <w:rPr>
                <w:color w:val="00B050"/>
              </w:rPr>
            </w:pPr>
            <w:r w:rsidRPr="00B41A50">
              <w:rPr>
                <w:color w:val="00B050"/>
              </w:rPr>
              <w:t>And tomorrow I will have a son and I will take my son and I will write down his name there (in the family tree). – Formerly there was no family name. – There was not family name, instead one said Ibrāhīm son of Mḥammad, Mḥammad son of Bōzaw, Bōzaw son of Maḥmūd. And it continued like this. In a genealogy there is a family tree, in the tribes everybody has a genealogy.</w:t>
            </w:r>
          </w:p>
        </w:tc>
      </w:tr>
      <w:tr w:rsidR="00225528" w:rsidRPr="006B322C" w14:paraId="1F03C35E" w14:textId="77777777" w:rsidTr="00763CEC">
        <w:tc>
          <w:tcPr>
            <w:tcW w:w="817" w:type="dxa"/>
          </w:tcPr>
          <w:p w14:paraId="774D2624" w14:textId="77777777" w:rsidR="00225528" w:rsidRPr="00D777C4" w:rsidRDefault="00225528" w:rsidP="00763CEC">
            <w:r>
              <w:t>3:04</w:t>
            </w:r>
          </w:p>
        </w:tc>
        <w:tc>
          <w:tcPr>
            <w:tcW w:w="3969" w:type="dxa"/>
          </w:tcPr>
          <w:p w14:paraId="65BD28F0" w14:textId="77777777" w:rsidR="00225528" w:rsidRPr="00B41A50" w:rsidRDefault="00225528" w:rsidP="00763CEC">
            <w:pPr>
              <w:rPr>
                <w:color w:val="00B050"/>
              </w:rPr>
            </w:pPr>
            <w:r w:rsidRPr="00B41A50">
              <w:rPr>
                <w:color w:val="00B050"/>
              </w:rPr>
              <w:t xml:space="preserve">masala iḥna Bini ʕIǧil ᵊšǧarit-ne l-ᵊhniyye trūḥ? Ḥazreti Ḥusayn ᵊtrūḥ min qādi niǧi. alḥaz b-an-nisab ʕid-ne šī. Hazreti Ḥusayn min qādi iḥna ǧdūd-ne yiǧūn ha-š-šakle hāḏi ydāwmūn. </w:t>
            </w:r>
          </w:p>
        </w:tc>
        <w:tc>
          <w:tcPr>
            <w:tcW w:w="4253" w:type="dxa"/>
          </w:tcPr>
          <w:p w14:paraId="24D874C1" w14:textId="77777777" w:rsidR="00225528" w:rsidRPr="00B41A50" w:rsidRDefault="00225528" w:rsidP="00763CEC">
            <w:pPr>
              <w:rPr>
                <w:color w:val="00B050"/>
              </w:rPr>
            </w:pPr>
            <w:r w:rsidRPr="00B41A50">
              <w:rPr>
                <w:color w:val="00B050"/>
              </w:rPr>
              <w:t xml:space="preserve">For example, we Bani ʕIǧil, our genealogy goes back to whom? It goes back to Imam Ḥusayn, from him we descend. We have it in our our genealogy. Our ancestors descend from Imam Ḥusayn and it continues like this. </w:t>
            </w:r>
          </w:p>
        </w:tc>
      </w:tr>
      <w:tr w:rsidR="00225528" w:rsidRPr="006B322C" w14:paraId="489BF79C" w14:textId="77777777" w:rsidTr="00763CEC">
        <w:tc>
          <w:tcPr>
            <w:tcW w:w="817" w:type="dxa"/>
          </w:tcPr>
          <w:p w14:paraId="6E6AA9EA" w14:textId="77777777" w:rsidR="00225528" w:rsidRDefault="00225528" w:rsidP="00763CEC">
            <w:r>
              <w:t>3:17</w:t>
            </w:r>
          </w:p>
        </w:tc>
        <w:tc>
          <w:tcPr>
            <w:tcW w:w="3969" w:type="dxa"/>
          </w:tcPr>
          <w:p w14:paraId="0D055BC4" w14:textId="77777777" w:rsidR="00225528" w:rsidRPr="00B41A50" w:rsidRDefault="00225528" w:rsidP="00763CEC">
            <w:pPr>
              <w:rPr>
                <w:color w:val="00B050"/>
              </w:rPr>
            </w:pPr>
            <w:r w:rsidRPr="00B41A50">
              <w:rPr>
                <w:color w:val="00B050"/>
              </w:rPr>
              <w:t>nisab awwali al-kutuk, nisab. yōm-in wāḥad yḏ̣īʕ yrīd yilgūn-u. yiǧūn ʕa-l-ʕašīre ygūlūn az-zlime ḏa min-man? al-ʕašīre tuṭluʕ an-nisab w-ᵊtdaḥḥǧ-ill-u hāḏa min man? hāḏe min hay makān?</w:t>
            </w:r>
          </w:p>
        </w:tc>
        <w:tc>
          <w:tcPr>
            <w:tcW w:w="4253" w:type="dxa"/>
          </w:tcPr>
          <w:p w14:paraId="219E1518" w14:textId="77777777" w:rsidR="00225528" w:rsidRPr="00B41A50" w:rsidRDefault="00225528" w:rsidP="00763CEC">
            <w:pPr>
              <w:rPr>
                <w:color w:val="00B050"/>
              </w:rPr>
            </w:pPr>
            <w:r w:rsidRPr="00B41A50">
              <w:rPr>
                <w:color w:val="00B050"/>
              </w:rPr>
              <w:t xml:space="preserve">Geneology means </w:t>
            </w:r>
            <w:r w:rsidRPr="00B41A50">
              <w:rPr>
                <w:i/>
                <w:color w:val="00B050"/>
              </w:rPr>
              <w:t xml:space="preserve">kütük. </w:t>
            </w:r>
            <w:r w:rsidRPr="00B41A50">
              <w:rPr>
                <w:color w:val="00B050"/>
              </w:rPr>
              <w:t>When one gets lost and they find him, they come to the tirbe and say, “From whom (descends) this man?” The tribe takes out the genealogy and looks him up: From whom is he? From which place is he?</w:t>
            </w:r>
          </w:p>
        </w:tc>
      </w:tr>
    </w:tbl>
    <w:p w14:paraId="767DEBA7" w14:textId="77777777" w:rsidR="007140B6" w:rsidRDefault="007140B6"/>
    <w:p w14:paraId="57C653BD" w14:textId="77777777" w:rsidR="007140B6" w:rsidRDefault="00000000">
      <w:pPr>
        <w:pStyle w:val="Heading2"/>
        <w:rPr>
          <w:color w:val="FF0000"/>
        </w:rPr>
      </w:pPr>
      <w:bookmarkStart w:id="80" w:name="_Toc156305429"/>
      <w:r>
        <w:rPr>
          <w:lang w:val="en-US"/>
        </w:rPr>
        <w:lastRenderedPageBreak/>
        <w:t>Urfa-076_Bedouins-Harran-2010</w:t>
      </w:r>
      <w:bookmarkEnd w:id="80"/>
    </w:p>
    <w:p w14:paraId="0907DF38" w14:textId="77777777" w:rsidR="008F33E8" w:rsidRPr="008003C0" w:rsidRDefault="008F33E8" w:rsidP="008F33E8">
      <w:r w:rsidRPr="008003C0">
        <w:t>continuing from 075</w:t>
      </w:r>
    </w:p>
    <w:p w14:paraId="0E0B16ED" w14:textId="77777777" w:rsidR="008F33E8" w:rsidRPr="007761A3" w:rsidRDefault="008F33E8" w:rsidP="008F33E8">
      <w:r w:rsidRPr="007761A3">
        <w:t>3:12</w:t>
      </w:r>
    </w:p>
    <w:p w14:paraId="5A7B42AF" w14:textId="77777777" w:rsidR="008F33E8" w:rsidRPr="008E1AA8" w:rsidRDefault="008F33E8" w:rsidP="008F33E8"/>
    <w:tbl>
      <w:tblPr>
        <w:tblStyle w:val="TableGrid"/>
        <w:tblW w:w="9039" w:type="dxa"/>
        <w:tblLook w:val="04A0" w:firstRow="1" w:lastRow="0" w:firstColumn="1" w:lastColumn="0" w:noHBand="0" w:noVBand="1"/>
      </w:tblPr>
      <w:tblGrid>
        <w:gridCol w:w="817"/>
        <w:gridCol w:w="3969"/>
        <w:gridCol w:w="4253"/>
      </w:tblGrid>
      <w:tr w:rsidR="008F33E8" w:rsidRPr="00D777C4" w14:paraId="5D4C6A48" w14:textId="77777777" w:rsidTr="00763CEC">
        <w:tc>
          <w:tcPr>
            <w:tcW w:w="817" w:type="dxa"/>
          </w:tcPr>
          <w:p w14:paraId="45BA2371" w14:textId="77777777" w:rsidR="008F33E8" w:rsidRPr="00D777C4" w:rsidRDefault="008F33E8" w:rsidP="00763CEC">
            <w:r w:rsidRPr="00D777C4">
              <w:t>0.02</w:t>
            </w:r>
          </w:p>
        </w:tc>
        <w:tc>
          <w:tcPr>
            <w:tcW w:w="3969" w:type="dxa"/>
          </w:tcPr>
          <w:p w14:paraId="10EE8729" w14:textId="77777777" w:rsidR="008F33E8" w:rsidRPr="00A331DE" w:rsidRDefault="008F33E8" w:rsidP="00763CEC">
            <w:pPr>
              <w:rPr>
                <w:color w:val="00B050"/>
              </w:rPr>
            </w:pPr>
            <w:r w:rsidRPr="00A331DE">
              <w:rPr>
                <w:color w:val="00B050"/>
              </w:rPr>
              <w:t>as-sʕūdi, haḏōl alḥaz riyās-hum qrāl-hum, badu, haḏōle mūhum ʕarab! – aṣǝl-hum turuk zād balči ydayyrūn ʕa-t-turuk – yaʕni aṣǝl-hum mūhum ʕarab. haḏōle awwali badu b-al-… ač-čōl. – b-ač-čōl.</w:t>
            </w:r>
          </w:p>
        </w:tc>
        <w:tc>
          <w:tcPr>
            <w:tcW w:w="4253" w:type="dxa"/>
          </w:tcPr>
          <w:p w14:paraId="29C3F2F5" w14:textId="77777777" w:rsidR="008F33E8" w:rsidRPr="00D777C4" w:rsidRDefault="008F33E8" w:rsidP="00763CEC"/>
        </w:tc>
      </w:tr>
      <w:tr w:rsidR="008F33E8" w:rsidRPr="006B322C" w14:paraId="5F57947E" w14:textId="77777777" w:rsidTr="00763CEC">
        <w:tc>
          <w:tcPr>
            <w:tcW w:w="817" w:type="dxa"/>
          </w:tcPr>
          <w:p w14:paraId="57963EB8" w14:textId="77777777" w:rsidR="008F33E8" w:rsidRPr="00D777C4" w:rsidRDefault="008F33E8" w:rsidP="00763CEC">
            <w:r w:rsidRPr="00D777C4">
              <w:t>0.15</w:t>
            </w:r>
          </w:p>
        </w:tc>
        <w:tc>
          <w:tcPr>
            <w:tcW w:w="3969" w:type="dxa"/>
          </w:tcPr>
          <w:p w14:paraId="39F10EA2" w14:textId="77777777" w:rsidR="008F33E8" w:rsidRPr="00A331DE" w:rsidRDefault="008F33E8" w:rsidP="00763CEC">
            <w:pPr>
              <w:rPr>
                <w:color w:val="00B050"/>
              </w:rPr>
            </w:pPr>
            <w:r w:rsidRPr="00A331DE">
              <w:rPr>
                <w:color w:val="00B050"/>
              </w:rPr>
              <w:t xml:space="preserve">b-ač-čōl lilhum ᵊhniyye </w:t>
            </w:r>
            <w:bookmarkStart w:id="81" w:name="_Hlk132715174"/>
            <w:r w:rsidRPr="00A331DE">
              <w:rPr>
                <w:color w:val="00B050"/>
              </w:rPr>
              <w:t xml:space="preserve">čuwādir </w:t>
            </w:r>
            <w:bookmarkEnd w:id="81"/>
            <w:r w:rsidRPr="00A331DE">
              <w:rPr>
                <w:color w:val="00B050"/>
              </w:rPr>
              <w:t>w yḏ̣allūn b-ač-čōl, b-al-balad mā-l-hum šuġul. wakt al-ʕuṯmāniyye, al-ingilīz, ʕāwanat-hum ḥikamaw ʕa-l-ʕuṯmāniyye, ḥārabaw l-ʕuṯmāniyye ṣāraw inṭat-hum as-sʕūdi ʕādēne w huṃṃa ḥikamaw ʕa-s-sʕūdi</w:t>
            </w:r>
          </w:p>
        </w:tc>
        <w:tc>
          <w:tcPr>
            <w:tcW w:w="4253" w:type="dxa"/>
          </w:tcPr>
          <w:p w14:paraId="6FCB2501" w14:textId="77777777" w:rsidR="008F33E8" w:rsidRPr="00D777C4" w:rsidRDefault="008F33E8" w:rsidP="00763CEC"/>
        </w:tc>
      </w:tr>
      <w:tr w:rsidR="008F33E8" w:rsidRPr="006B322C" w14:paraId="7E48855A" w14:textId="77777777" w:rsidTr="00763CEC">
        <w:tc>
          <w:tcPr>
            <w:tcW w:w="817" w:type="dxa"/>
          </w:tcPr>
          <w:p w14:paraId="3DE88CCD" w14:textId="77777777" w:rsidR="008F33E8" w:rsidRPr="00D777C4" w:rsidRDefault="008F33E8" w:rsidP="00763CEC">
            <w:r w:rsidRPr="00D777C4">
              <w:t>0.30</w:t>
            </w:r>
          </w:p>
        </w:tc>
        <w:tc>
          <w:tcPr>
            <w:tcW w:w="3969" w:type="dxa"/>
          </w:tcPr>
          <w:p w14:paraId="1D6E64F3" w14:textId="77777777" w:rsidR="008F33E8" w:rsidRPr="00A331DE" w:rsidRDefault="008F33E8" w:rsidP="00763CEC">
            <w:pPr>
              <w:rPr>
                <w:color w:val="00B050"/>
              </w:rPr>
            </w:pPr>
            <w:r w:rsidRPr="00A331DE">
              <w:rPr>
                <w:color w:val="00B050"/>
              </w:rPr>
              <w:t>w gāḷaw “iḥna ʕarab”, huṃṃa mūhum ʕarab, badu! al-badu mū ʕrubi! yaʕni haḏōle kull ᵊkbāṛ-na ǧdūd-ne kull-hum ygūlūn al-kalām hāḏe. ygūlūn “haḏōle mūhum ʕarab, badu!”</w:t>
            </w:r>
          </w:p>
        </w:tc>
        <w:tc>
          <w:tcPr>
            <w:tcW w:w="4253" w:type="dxa"/>
          </w:tcPr>
          <w:p w14:paraId="2F2374E7" w14:textId="77777777" w:rsidR="008F33E8" w:rsidRPr="00D777C4" w:rsidRDefault="008F33E8" w:rsidP="00763CEC"/>
        </w:tc>
      </w:tr>
      <w:tr w:rsidR="008F33E8" w:rsidRPr="006B322C" w14:paraId="29F164A5" w14:textId="77777777" w:rsidTr="00763CEC">
        <w:tc>
          <w:tcPr>
            <w:tcW w:w="817" w:type="dxa"/>
          </w:tcPr>
          <w:p w14:paraId="3F30B9D1" w14:textId="77777777" w:rsidR="008F33E8" w:rsidRPr="00D777C4" w:rsidRDefault="008F33E8" w:rsidP="00763CEC">
            <w:r w:rsidRPr="00D777C4">
              <w:t>0.41</w:t>
            </w:r>
          </w:p>
        </w:tc>
        <w:tc>
          <w:tcPr>
            <w:tcW w:w="3969" w:type="dxa"/>
          </w:tcPr>
          <w:p w14:paraId="4B5564F6" w14:textId="77777777" w:rsidR="008F33E8" w:rsidRPr="00A331DE" w:rsidRDefault="008F33E8" w:rsidP="00763CEC">
            <w:pPr>
              <w:rPr>
                <w:color w:val="00B050"/>
              </w:rPr>
            </w:pPr>
            <w:r w:rsidRPr="00A331DE">
              <w:rPr>
                <w:color w:val="00B050"/>
              </w:rPr>
              <w:t>amma ište alḥaz ʕaman ḥākmīn ʕa-d-dawle ygūlūn “iḥna ʕarab“ ʕarab ygūl yaʕni. – Sʕūdi ʕArabistān ḥitt ᵊmsammīn-he ʕArabistān!</w:t>
            </w:r>
          </w:p>
        </w:tc>
        <w:tc>
          <w:tcPr>
            <w:tcW w:w="4253" w:type="dxa"/>
          </w:tcPr>
          <w:p w14:paraId="260F09A2" w14:textId="77777777" w:rsidR="008F33E8" w:rsidRPr="00D777C4" w:rsidRDefault="008F33E8" w:rsidP="00763CEC"/>
        </w:tc>
      </w:tr>
      <w:tr w:rsidR="008F33E8" w:rsidRPr="006B322C" w14:paraId="4826C409" w14:textId="77777777" w:rsidTr="00763CEC">
        <w:tc>
          <w:tcPr>
            <w:tcW w:w="817" w:type="dxa"/>
          </w:tcPr>
          <w:p w14:paraId="2CAECAC9" w14:textId="77777777" w:rsidR="008F33E8" w:rsidRPr="00D777C4" w:rsidRDefault="008F33E8" w:rsidP="00763CEC">
            <w:r w:rsidRPr="00D777C4">
              <w:t>0.49</w:t>
            </w:r>
          </w:p>
        </w:tc>
        <w:tc>
          <w:tcPr>
            <w:tcW w:w="3969" w:type="dxa"/>
          </w:tcPr>
          <w:p w14:paraId="48A64761" w14:textId="77777777" w:rsidR="008F33E8" w:rsidRPr="00A331DE" w:rsidRDefault="008F33E8" w:rsidP="00763CEC">
            <w:pPr>
              <w:rPr>
                <w:color w:val="00B050"/>
              </w:rPr>
            </w:pPr>
            <w:r w:rsidRPr="00A331DE">
              <w:rPr>
                <w:color w:val="00B050"/>
              </w:rPr>
              <w:t>iḥna awwali n-nisab, an-nisab xōǧam, ta-ngūl āni alyōm riḥit ʕala Sūriyye, hināk šī ʕašīre Bini ʕIǧil, ʕašīre, riḥit ʕal</w:t>
            </w:r>
            <w:r w:rsidRPr="00A331DE">
              <w:rPr>
                <w:color w:val="00B050"/>
              </w:rPr>
              <w:softHyphen/>
              <w:t>ē-hum xāṭir, ḏ̣ēf, xəṭarit-hum</w:t>
            </w:r>
          </w:p>
        </w:tc>
        <w:tc>
          <w:tcPr>
            <w:tcW w:w="4253" w:type="dxa"/>
          </w:tcPr>
          <w:p w14:paraId="2E0D1D38" w14:textId="77777777" w:rsidR="008F33E8" w:rsidRPr="00D777C4" w:rsidRDefault="008F33E8" w:rsidP="00763CEC"/>
        </w:tc>
      </w:tr>
      <w:tr w:rsidR="008F33E8" w:rsidRPr="006B322C" w14:paraId="711D7F92" w14:textId="77777777" w:rsidTr="00763CEC">
        <w:tc>
          <w:tcPr>
            <w:tcW w:w="817" w:type="dxa"/>
          </w:tcPr>
          <w:p w14:paraId="123B6D2E" w14:textId="77777777" w:rsidR="008F33E8" w:rsidRPr="00D777C4" w:rsidRDefault="008F33E8" w:rsidP="00763CEC">
            <w:r w:rsidRPr="00D777C4">
              <w:t>1.02</w:t>
            </w:r>
          </w:p>
        </w:tc>
        <w:tc>
          <w:tcPr>
            <w:tcW w:w="3969" w:type="dxa"/>
          </w:tcPr>
          <w:p w14:paraId="0CD8445F" w14:textId="77777777" w:rsidR="008F33E8" w:rsidRPr="00A331DE" w:rsidRDefault="008F33E8" w:rsidP="00763CEC">
            <w:pPr>
              <w:rPr>
                <w:color w:val="00B050"/>
              </w:rPr>
            </w:pPr>
            <w:r w:rsidRPr="00A331DE">
              <w:rPr>
                <w:color w:val="00B050"/>
              </w:rPr>
              <w:t>ygūlū-l-i yisʕalūn-ni “inte min-man?” agul-l-hum “āni min Ḥarrān, ʕIǧli, Bini ʕIǧil, min-man?… min ᵊflān qab… min ᵊflān fuxuḏ, min gōm ad-Dugmān.” hā, ygūlūn “iḥna zād Bini ʕIǧil.</w:t>
            </w:r>
          </w:p>
        </w:tc>
        <w:tc>
          <w:tcPr>
            <w:tcW w:w="4253" w:type="dxa"/>
          </w:tcPr>
          <w:p w14:paraId="5FC3AF00" w14:textId="77777777" w:rsidR="008F33E8" w:rsidRPr="00D777C4" w:rsidRDefault="008F33E8" w:rsidP="00763CEC"/>
        </w:tc>
      </w:tr>
      <w:tr w:rsidR="008F33E8" w:rsidRPr="00D777C4" w14:paraId="7796FD9F" w14:textId="77777777" w:rsidTr="00763CEC">
        <w:tc>
          <w:tcPr>
            <w:tcW w:w="817" w:type="dxa"/>
          </w:tcPr>
          <w:p w14:paraId="13B3E573" w14:textId="77777777" w:rsidR="008F33E8" w:rsidRPr="00D777C4" w:rsidRDefault="008F33E8" w:rsidP="00763CEC">
            <w:r w:rsidRPr="00D777C4">
              <w:t>1.14</w:t>
            </w:r>
          </w:p>
        </w:tc>
        <w:tc>
          <w:tcPr>
            <w:tcW w:w="3969" w:type="dxa"/>
          </w:tcPr>
          <w:p w14:paraId="77762558" w14:textId="77777777" w:rsidR="008F33E8" w:rsidRPr="00A331DE" w:rsidRDefault="008F33E8" w:rsidP="00763CEC">
            <w:pPr>
              <w:rPr>
                <w:color w:val="00B050"/>
              </w:rPr>
            </w:pPr>
            <w:r w:rsidRPr="00A331DE">
              <w:rPr>
                <w:color w:val="00B050"/>
              </w:rPr>
              <w:t>ēē iḥ… ʕidd ᵊǧdūd-ak ta-nšūf iḥna nirid ʕala baʕaḏ̣-ne alle mā nirid, al-awwalīn ṭābi alḥaz gāmat, alḥaz alḥīn. iḥna, āni aʕarif haḏiyye. masala agūm aʕidd ᵊǧdūd-i [ždūd-i],</w:t>
            </w:r>
          </w:p>
        </w:tc>
        <w:tc>
          <w:tcPr>
            <w:tcW w:w="4253" w:type="dxa"/>
          </w:tcPr>
          <w:p w14:paraId="0A83A67F" w14:textId="77777777" w:rsidR="008F33E8" w:rsidRPr="00D777C4" w:rsidRDefault="008F33E8" w:rsidP="00763CEC">
            <w:r w:rsidRPr="00D777C4">
              <w:t>nirid</w:t>
            </w:r>
            <w:r>
              <w:t xml:space="preserve"> nesepte yaklaşıyoruz</w:t>
            </w:r>
          </w:p>
        </w:tc>
      </w:tr>
      <w:tr w:rsidR="008F33E8" w:rsidRPr="006B322C" w14:paraId="79AA6B7C" w14:textId="77777777" w:rsidTr="00763CEC">
        <w:tc>
          <w:tcPr>
            <w:tcW w:w="817" w:type="dxa"/>
          </w:tcPr>
          <w:p w14:paraId="768CB265" w14:textId="77777777" w:rsidR="008F33E8" w:rsidRPr="00D777C4" w:rsidRDefault="008F33E8" w:rsidP="00763CEC">
            <w:r w:rsidRPr="00D777C4">
              <w:t>1.24</w:t>
            </w:r>
          </w:p>
        </w:tc>
        <w:tc>
          <w:tcPr>
            <w:tcW w:w="3969" w:type="dxa"/>
          </w:tcPr>
          <w:p w14:paraId="0EA4D3CA" w14:textId="77777777" w:rsidR="008F33E8" w:rsidRPr="00A331DE" w:rsidRDefault="008F33E8" w:rsidP="00763CEC">
            <w:pPr>
              <w:rPr>
                <w:color w:val="00B050"/>
              </w:rPr>
            </w:pPr>
            <w:r w:rsidRPr="00A331DE">
              <w:rPr>
                <w:color w:val="00B050"/>
              </w:rPr>
              <w:t xml:space="preserve">ygūlūn agūl-il-hum ygūlūn “b-ǧidd-kum min huwwa? gūl-l-hum “ǧidd-i flān” mesala Ḥarmūš, iḥna ǧidd-na gōm al-Bōzaw hēne, Ḥarmūš. ygūlūn “Ḥarmūš iḥna zād ǧidd-ne.” yugʕud </w:t>
            </w:r>
            <w:r w:rsidRPr="00A331DE">
              <w:rPr>
                <w:color w:val="00B050"/>
                <w:vertAlign w:val="superscript"/>
              </w:rPr>
              <w:t>ə</w:t>
            </w:r>
            <w:r w:rsidRPr="00A331DE">
              <w:rPr>
                <w:color w:val="00B050"/>
              </w:rPr>
              <w:t>gbāḷ-i “ʕidd ta-nšūf!”</w:t>
            </w:r>
          </w:p>
        </w:tc>
        <w:tc>
          <w:tcPr>
            <w:tcW w:w="4253" w:type="dxa"/>
          </w:tcPr>
          <w:p w14:paraId="645DB30A" w14:textId="77777777" w:rsidR="008F33E8" w:rsidRPr="00D777C4" w:rsidRDefault="008F33E8" w:rsidP="00763CEC"/>
        </w:tc>
      </w:tr>
      <w:tr w:rsidR="008F33E8" w:rsidRPr="006B322C" w14:paraId="617FD59D" w14:textId="77777777" w:rsidTr="00763CEC">
        <w:tc>
          <w:tcPr>
            <w:tcW w:w="817" w:type="dxa"/>
          </w:tcPr>
          <w:p w14:paraId="19EA609F" w14:textId="77777777" w:rsidR="008F33E8" w:rsidRPr="00D777C4" w:rsidRDefault="008F33E8" w:rsidP="00763CEC">
            <w:r w:rsidRPr="00D777C4">
              <w:t>1.37</w:t>
            </w:r>
          </w:p>
        </w:tc>
        <w:tc>
          <w:tcPr>
            <w:tcW w:w="3969" w:type="dxa"/>
          </w:tcPr>
          <w:p w14:paraId="4F896EE1" w14:textId="77777777" w:rsidR="008F33E8" w:rsidRPr="00A331DE" w:rsidRDefault="008F33E8" w:rsidP="00763CEC">
            <w:pPr>
              <w:rPr>
                <w:color w:val="00B050"/>
              </w:rPr>
            </w:pPr>
            <w:r w:rsidRPr="00A331DE">
              <w:rPr>
                <w:color w:val="00B050"/>
              </w:rPr>
              <w:t xml:space="preserve">tā nirid ʕala Ḥarmūš. āni ʕād agūl aʕidd </w:t>
            </w:r>
            <w:r w:rsidRPr="00A331DE">
              <w:rPr>
                <w:color w:val="00B050"/>
              </w:rPr>
              <w:lastRenderedPageBreak/>
              <w:t xml:space="preserve">Ismāʕīn al-Maḥmūd al-Bōzaw al-Maḥmūd al-ᵊMḥimmad al-Ḥasan al-Ḥarmūš. ᵊnʕidd ʕas… sabʕ ᵊǧdūd ṯamin ᵊǧdūd, agaf ʕād ᵊb-Ḥarmūš. </w:t>
            </w:r>
          </w:p>
        </w:tc>
        <w:tc>
          <w:tcPr>
            <w:tcW w:w="4253" w:type="dxa"/>
          </w:tcPr>
          <w:p w14:paraId="666F93A4" w14:textId="77777777" w:rsidR="008F33E8" w:rsidRPr="00D777C4" w:rsidRDefault="008F33E8" w:rsidP="00763CEC"/>
        </w:tc>
      </w:tr>
      <w:tr w:rsidR="008F33E8" w:rsidRPr="006B322C" w14:paraId="5D154B58" w14:textId="77777777" w:rsidTr="00763CEC">
        <w:tc>
          <w:tcPr>
            <w:tcW w:w="817" w:type="dxa"/>
          </w:tcPr>
          <w:p w14:paraId="0032DC7A" w14:textId="77777777" w:rsidR="008F33E8" w:rsidRPr="00D777C4" w:rsidRDefault="008F33E8" w:rsidP="00763CEC">
            <w:r w:rsidRPr="00D777C4">
              <w:t>1.50</w:t>
            </w:r>
          </w:p>
        </w:tc>
        <w:tc>
          <w:tcPr>
            <w:tcW w:w="3969" w:type="dxa"/>
          </w:tcPr>
          <w:p w14:paraId="3A40F223" w14:textId="77777777" w:rsidR="008F33E8" w:rsidRPr="00A331DE" w:rsidRDefault="008F33E8" w:rsidP="00763CEC">
            <w:pPr>
              <w:rPr>
                <w:color w:val="00B050"/>
              </w:rPr>
            </w:pPr>
            <w:r w:rsidRPr="00A331DE">
              <w:rPr>
                <w:color w:val="00B050"/>
              </w:rPr>
              <w:t xml:space="preserve">huwwa zād yʕidd ta-ngūl ᵊMḥimmad, </w:t>
            </w:r>
            <w:r w:rsidRPr="00A331DE">
              <w:rPr>
                <w:color w:val="00B050"/>
                <w:lang w:bidi="ar-SY"/>
              </w:rPr>
              <w:t xml:space="preserve">ʕAli wali… ta-ngūl ʕala hnīt-u ᵊǧdūd-u yiǧi ʕād ʕal Ḥarmūš, yōm-in ʕād ᵊb-Ḥarmūš nilga baʕaḏ̣-ne, hāā demek ki </w:t>
            </w:r>
            <w:r w:rsidRPr="00A331DE">
              <w:rPr>
                <w:color w:val="00B050"/>
              </w:rPr>
              <w:t>“iḥna gaṛāyib, ṣaġlam ṣaḥīḥ!”</w:t>
            </w:r>
          </w:p>
        </w:tc>
        <w:tc>
          <w:tcPr>
            <w:tcW w:w="4253" w:type="dxa"/>
          </w:tcPr>
          <w:p w14:paraId="6895FCEF" w14:textId="77777777" w:rsidR="008F33E8" w:rsidRPr="00D777C4" w:rsidRDefault="008F33E8" w:rsidP="00763CEC"/>
        </w:tc>
      </w:tr>
      <w:tr w:rsidR="008F33E8" w:rsidRPr="006B322C" w14:paraId="674C8754" w14:textId="77777777" w:rsidTr="00763CEC">
        <w:tc>
          <w:tcPr>
            <w:tcW w:w="817" w:type="dxa"/>
          </w:tcPr>
          <w:p w14:paraId="14F845BD" w14:textId="77777777" w:rsidR="008F33E8" w:rsidRPr="00D777C4" w:rsidRDefault="008F33E8" w:rsidP="00763CEC">
            <w:r w:rsidRPr="00D777C4">
              <w:t>2.03</w:t>
            </w:r>
          </w:p>
        </w:tc>
        <w:tc>
          <w:tcPr>
            <w:tcW w:w="3969" w:type="dxa"/>
          </w:tcPr>
          <w:p w14:paraId="1398242D" w14:textId="77777777" w:rsidR="008F33E8" w:rsidRPr="00A331DE" w:rsidRDefault="008F33E8" w:rsidP="00763CEC">
            <w:pPr>
              <w:rPr>
                <w:color w:val="00B050"/>
              </w:rPr>
            </w:pPr>
            <w:r w:rsidRPr="00A331DE">
              <w:rPr>
                <w:color w:val="00B050"/>
              </w:rPr>
              <w:t>w-inčād mā āni mā ʕaddēt wēya hū mā ʕadd, mā nigdar yaʕni nisʕal baʕaḏ̣-ne, yigūl inte ḥāšā-k tikḏib, minte min-ne! hīčiḏ maʕnāt an-nisab ᵊnʕidd ᵊǧdūd-ne.</w:t>
            </w:r>
          </w:p>
        </w:tc>
        <w:tc>
          <w:tcPr>
            <w:tcW w:w="4253" w:type="dxa"/>
          </w:tcPr>
          <w:p w14:paraId="4EB094E2" w14:textId="77777777" w:rsidR="008F33E8" w:rsidRPr="00D777C4" w:rsidRDefault="008F33E8" w:rsidP="00763CEC"/>
        </w:tc>
      </w:tr>
      <w:tr w:rsidR="008F33E8" w:rsidRPr="006B322C" w14:paraId="39C63569" w14:textId="77777777" w:rsidTr="00763CEC">
        <w:tc>
          <w:tcPr>
            <w:tcW w:w="817" w:type="dxa"/>
          </w:tcPr>
          <w:p w14:paraId="7DF08A90" w14:textId="77777777" w:rsidR="008F33E8" w:rsidRPr="00D777C4" w:rsidRDefault="008F33E8" w:rsidP="00763CEC">
            <w:r w:rsidRPr="00D777C4">
              <w:t>2.14</w:t>
            </w:r>
          </w:p>
        </w:tc>
        <w:tc>
          <w:tcPr>
            <w:tcW w:w="3969" w:type="dxa"/>
          </w:tcPr>
          <w:p w14:paraId="1000A97B" w14:textId="77777777" w:rsidR="008F33E8" w:rsidRPr="00A331DE" w:rsidRDefault="008F33E8" w:rsidP="00763CEC">
            <w:pPr>
              <w:rPr>
                <w:color w:val="00B050"/>
              </w:rPr>
            </w:pPr>
            <w:r w:rsidRPr="00A331DE">
              <w:rPr>
                <w:color w:val="00B050"/>
              </w:rPr>
              <w:t>awwali ṣōyad māmiš kütük māmiš, nisab šīy. w kull-min yāxuḏ min ahal-u ta-ngūl yāba āni. ǧidd-i min hūw? abu ǧidd-i min hūw? ᵊkbāṛ-na ywaṣṣūn ʕa-zġār-hum ygūl “ište wlēd-i, inte, ǧidd-na flān ādamīy, ǧidd-na flān ādamīy.</w:t>
            </w:r>
          </w:p>
        </w:tc>
        <w:tc>
          <w:tcPr>
            <w:tcW w:w="4253" w:type="dxa"/>
          </w:tcPr>
          <w:p w14:paraId="04728E35" w14:textId="77777777" w:rsidR="008F33E8" w:rsidRPr="00D777C4" w:rsidRDefault="008F33E8" w:rsidP="00763CEC"/>
        </w:tc>
      </w:tr>
      <w:tr w:rsidR="008F33E8" w:rsidRPr="006B322C" w14:paraId="730FC33D" w14:textId="77777777" w:rsidTr="00763CEC">
        <w:tc>
          <w:tcPr>
            <w:tcW w:w="817" w:type="dxa"/>
          </w:tcPr>
          <w:p w14:paraId="03FBD2CB" w14:textId="77777777" w:rsidR="008F33E8" w:rsidRPr="00D777C4" w:rsidRDefault="008F33E8" w:rsidP="00763CEC">
            <w:r w:rsidRPr="00D777C4">
              <w:t>2.29</w:t>
            </w:r>
          </w:p>
        </w:tc>
        <w:tc>
          <w:tcPr>
            <w:tcW w:w="3969" w:type="dxa"/>
          </w:tcPr>
          <w:p w14:paraId="6ED25A75" w14:textId="77777777" w:rsidR="008F33E8" w:rsidRPr="00A331DE" w:rsidRDefault="008F33E8" w:rsidP="00763CEC">
            <w:pPr>
              <w:rPr>
                <w:color w:val="00B050"/>
              </w:rPr>
            </w:pPr>
            <w:r w:rsidRPr="00A331DE">
              <w:rPr>
                <w:color w:val="00B050"/>
              </w:rPr>
              <w:t>yōm-inn-ak ᵊtrūḥ gaṛāyib min bi-flān mǝṭraḥ wēya b-Ḥarrān wēya b-Urfa, in ʕaddēt ᵊǧdūd-ak inte w huwwa tiǧāmaʕūn.” yaʕni daʕawt an-nisab w-aǧ-ǧdūd, an-nisab hāḏa huwwa. salāmt-ak w-al-ʕāfye.</w:t>
            </w:r>
          </w:p>
        </w:tc>
        <w:tc>
          <w:tcPr>
            <w:tcW w:w="4253" w:type="dxa"/>
          </w:tcPr>
          <w:p w14:paraId="16E53ADC" w14:textId="77777777" w:rsidR="008F33E8" w:rsidRPr="00D777C4" w:rsidRDefault="008F33E8" w:rsidP="00763CEC"/>
        </w:tc>
      </w:tr>
      <w:tr w:rsidR="008F33E8" w:rsidRPr="006B322C" w14:paraId="5A2397C0" w14:textId="77777777" w:rsidTr="00763CEC">
        <w:tc>
          <w:tcPr>
            <w:tcW w:w="817" w:type="dxa"/>
          </w:tcPr>
          <w:p w14:paraId="3EC1F9A4" w14:textId="77777777" w:rsidR="008F33E8" w:rsidRPr="00D777C4" w:rsidRDefault="008F33E8" w:rsidP="00763CEC">
            <w:r w:rsidRPr="00D777C4">
              <w:t>2.44</w:t>
            </w:r>
          </w:p>
        </w:tc>
        <w:tc>
          <w:tcPr>
            <w:tcW w:w="3969" w:type="dxa"/>
          </w:tcPr>
          <w:p w14:paraId="3292D36F" w14:textId="77777777" w:rsidR="008F33E8" w:rsidRPr="00A331DE" w:rsidRDefault="008F33E8" w:rsidP="00763CEC">
            <w:pPr>
              <w:rPr>
                <w:color w:val="00B050"/>
              </w:rPr>
            </w:pPr>
            <w:r w:rsidRPr="00A331DE">
              <w:rPr>
                <w:color w:val="00B050"/>
              </w:rPr>
              <w:t>w isim ǧaryit-kum šinu? – haḏiyye? – ē! – haḏiyye ngūl-il-he az-Zyāṛa. – az-Zyāṛa – az-Zyāṛa hēne gabǝr Ǧābir al-Anṣār, Ǧābir al-Anṣār min ṣaḥābt an-nabi, ṣalla ʕa-s-salām, hēne alḥaz gabr-u hēne b-aǧ-ǧarye.</w:t>
            </w:r>
          </w:p>
        </w:tc>
        <w:tc>
          <w:tcPr>
            <w:tcW w:w="4253" w:type="dxa"/>
          </w:tcPr>
          <w:p w14:paraId="45C60E68" w14:textId="77777777" w:rsidR="008F33E8" w:rsidRPr="00D777C4" w:rsidRDefault="008F33E8" w:rsidP="00763CEC"/>
        </w:tc>
      </w:tr>
      <w:tr w:rsidR="008F33E8" w:rsidRPr="006B322C" w14:paraId="3182F5CE" w14:textId="77777777" w:rsidTr="00763CEC">
        <w:tc>
          <w:tcPr>
            <w:tcW w:w="817" w:type="dxa"/>
          </w:tcPr>
          <w:p w14:paraId="22819724" w14:textId="77777777" w:rsidR="008F33E8" w:rsidRPr="00D777C4" w:rsidRDefault="008F33E8" w:rsidP="00763CEC">
            <w:r w:rsidRPr="00D777C4">
              <w:t>3.01</w:t>
            </w:r>
          </w:p>
        </w:tc>
        <w:tc>
          <w:tcPr>
            <w:tcW w:w="3969" w:type="dxa"/>
          </w:tcPr>
          <w:p w14:paraId="608FF341" w14:textId="77777777" w:rsidR="008F33E8" w:rsidRPr="00A331DE" w:rsidRDefault="008F33E8" w:rsidP="00763CEC">
            <w:pPr>
              <w:rPr>
                <w:color w:val="00B050"/>
              </w:rPr>
            </w:pPr>
            <w:r w:rsidRPr="00A331DE">
              <w:rPr>
                <w:color w:val="00B050"/>
              </w:rPr>
              <w:t>w min ʕaman gabr-u hēne, az-ziyāṛa yzūrūn hēne ʕaman ygūlūn yzūrūn yzūrūn ṣāyre zyāṛa – az-zyāṛa – haḏiyye az-Zyāṛa. – w b-at-turuk? – b-at-turuk Yardımcı.</w:t>
            </w:r>
          </w:p>
        </w:tc>
        <w:tc>
          <w:tcPr>
            <w:tcW w:w="4253" w:type="dxa"/>
          </w:tcPr>
          <w:p w14:paraId="0D73E0C7" w14:textId="77777777" w:rsidR="008F33E8" w:rsidRPr="00D777C4" w:rsidRDefault="008F33E8" w:rsidP="00763CEC"/>
        </w:tc>
      </w:tr>
    </w:tbl>
    <w:p w14:paraId="5729EA76" w14:textId="77777777" w:rsidR="007140B6" w:rsidRDefault="007140B6">
      <w:pPr>
        <w:sectPr w:rsidR="007140B6" w:rsidSect="00412437">
          <w:headerReference w:type="first" r:id="rId8"/>
          <w:pgSz w:w="11906" w:h="16838"/>
          <w:pgMar w:top="1417" w:right="1417" w:bottom="1134" w:left="1417" w:header="708" w:footer="0" w:gutter="0"/>
          <w:cols w:space="720"/>
          <w:formProt w:val="0"/>
          <w:titlePg/>
          <w:docGrid w:linePitch="360"/>
        </w:sectPr>
      </w:pPr>
    </w:p>
    <w:p w14:paraId="7E1493D9" w14:textId="77777777" w:rsidR="007140B6" w:rsidRDefault="007140B6">
      <w:pPr>
        <w:rPr>
          <w:lang w:val="en-US"/>
        </w:rPr>
      </w:pPr>
    </w:p>
    <w:p w14:paraId="7678DAA6" w14:textId="01F4A9C1" w:rsidR="007140B6" w:rsidRDefault="00000000">
      <w:pPr>
        <w:pStyle w:val="Heading2"/>
        <w:rPr>
          <w:color w:val="FF0000"/>
          <w:lang w:val="en-US"/>
        </w:rPr>
      </w:pPr>
      <w:bookmarkStart w:id="82" w:name="_Toc156305430"/>
      <w:r>
        <w:rPr>
          <w:lang w:val="en-US"/>
        </w:rPr>
        <w:t>Urfa-077</w:t>
      </w:r>
      <w:r w:rsidR="0009792D">
        <w:rPr>
          <w:lang w:val="en-US"/>
        </w:rPr>
        <w:t>a</w:t>
      </w:r>
      <w:r>
        <w:rPr>
          <w:lang w:val="en-US"/>
        </w:rPr>
        <w:t>_Jinn-Harran-2010</w:t>
      </w:r>
      <w:bookmarkEnd w:id="82"/>
    </w:p>
    <w:p w14:paraId="6541B842" w14:textId="77777777" w:rsidR="00F0080D" w:rsidRPr="004204A1" w:rsidRDefault="00F0080D" w:rsidP="00F0080D">
      <w:pPr>
        <w:pStyle w:val="List"/>
        <w:rPr>
          <w:noProof/>
          <w:lang w:val="en-US"/>
        </w:rPr>
      </w:pPr>
      <w:r w:rsidRPr="004204A1">
        <w:rPr>
          <w:noProof/>
          <w:lang w:val="en-US"/>
        </w:rPr>
        <w:t xml:space="preserve">Ibrahim, </w:t>
      </w:r>
      <w:r w:rsidRPr="004204A1">
        <w:rPr>
          <w:lang w:val="en-US"/>
        </w:rPr>
        <w:t>9.5.201</w:t>
      </w:r>
      <w:r>
        <w:rPr>
          <w:lang w:val="en-US"/>
        </w:rPr>
        <w:t>0</w:t>
      </w:r>
      <w:r w:rsidRPr="004204A1">
        <w:rPr>
          <w:lang w:val="en-US"/>
        </w:rPr>
        <w:t xml:space="preserve"> in Yardımcı/az-Ziyāra</w:t>
      </w:r>
    </w:p>
    <w:p w14:paraId="2546BBE2" w14:textId="77777777" w:rsidR="00F0080D" w:rsidRPr="004204A1" w:rsidRDefault="00F0080D" w:rsidP="00F0080D">
      <w:pPr>
        <w:pStyle w:val="List"/>
        <w:rPr>
          <w:noProof/>
          <w:lang w:val="en-US"/>
        </w:rPr>
      </w:pPr>
      <w:r w:rsidRPr="004204A1">
        <w:rPr>
          <w:noProof/>
          <w:lang w:val="en-US"/>
        </w:rPr>
        <w:t>15:19</w:t>
      </w:r>
    </w:p>
    <w:p w14:paraId="25A282E7" w14:textId="77777777" w:rsidR="00F0080D" w:rsidRPr="004204A1" w:rsidRDefault="00F0080D" w:rsidP="00F0080D">
      <w:pPr>
        <w:pStyle w:val="List"/>
        <w:rPr>
          <w:noProof/>
          <w:lang w:val="en-US"/>
        </w:rPr>
      </w:pPr>
      <w:r w:rsidRPr="004204A1">
        <w:rPr>
          <w:noProof/>
          <w:lang w:val="en-US"/>
        </w:rPr>
        <w:t>Cf. Fartacek Dschinn, p.75 ff. sa</w:t>
      </w:r>
      <w:r>
        <w:rPr>
          <w:noProof/>
          <w:lang w:val="en-US"/>
        </w:rPr>
        <w:t>ʕ</w:t>
      </w:r>
      <w:r w:rsidRPr="004204A1">
        <w:rPr>
          <w:noProof/>
          <w:lang w:val="en-US"/>
        </w:rPr>
        <w:t>lawiyya / sa</w:t>
      </w:r>
      <w:r>
        <w:rPr>
          <w:noProof/>
          <w:lang w:val="en-US"/>
        </w:rPr>
        <w:t>ʕ</w:t>
      </w:r>
      <w:r w:rsidRPr="004204A1">
        <w:rPr>
          <w:noProof/>
          <w:lang w:val="en-US"/>
        </w:rPr>
        <w:t>luwwa</w:t>
      </w:r>
    </w:p>
    <w:p w14:paraId="66849B6D" w14:textId="77777777" w:rsidR="00F0080D" w:rsidRPr="008D67BC" w:rsidRDefault="00F0080D" w:rsidP="00F0080D">
      <w:pPr>
        <w:pStyle w:val="List"/>
        <w:rPr>
          <w:noProof/>
          <w:lang w:val="de-AT"/>
        </w:rPr>
      </w:pPr>
      <w:r>
        <w:rPr>
          <w:noProof/>
          <w:lang w:val="de-AT"/>
        </w:rPr>
        <w:t xml:space="preserve">auch arab. </w:t>
      </w:r>
      <w:r w:rsidRPr="008D67BC">
        <w:rPr>
          <w:noProof/>
          <w:lang w:val="de-AT"/>
        </w:rPr>
        <w:t xml:space="preserve">Wikipedia </w:t>
      </w:r>
      <w:hyperlink r:id="rId9" w:history="1">
        <w:r w:rsidRPr="008D67BC">
          <w:rPr>
            <w:rStyle w:val="Hyperlink"/>
            <w:noProof/>
            <w:lang w:val="de-AT"/>
          </w:rPr>
          <w:t>http://ar.wikipedia.org/wiki/%D8%B3%D8%B9%D9%84%D9%88%D8%A9</w:t>
        </w:r>
      </w:hyperlink>
      <w:r w:rsidRPr="008D67BC">
        <w:rPr>
          <w:noProof/>
          <w:lang w:val="de-AT"/>
        </w:rPr>
        <w:t xml:space="preserve"> </w:t>
      </w:r>
    </w:p>
    <w:p w14:paraId="084B97B1" w14:textId="77777777" w:rsidR="00F0080D" w:rsidRPr="00D56843" w:rsidRDefault="00F0080D" w:rsidP="00F0080D">
      <w:pPr>
        <w:pStyle w:val="List"/>
        <w:rPr>
          <w:noProof/>
        </w:rPr>
      </w:pPr>
      <w:r w:rsidRPr="00D56843">
        <w:rPr>
          <w:noProof/>
        </w:rPr>
        <w:t>saʕluwwa saʕlāt</w:t>
      </w:r>
    </w:p>
    <w:p w14:paraId="570714C7" w14:textId="77777777" w:rsidR="00F0080D" w:rsidRPr="00D56843" w:rsidRDefault="00F0080D" w:rsidP="00F0080D">
      <w:pPr>
        <w:rPr>
          <w:noProof/>
        </w:rPr>
      </w:pPr>
    </w:p>
    <w:tbl>
      <w:tblPr>
        <w:tblStyle w:val="TableGrid"/>
        <w:tblW w:w="8897" w:type="dxa"/>
        <w:tblLook w:val="04A0" w:firstRow="1" w:lastRow="0" w:firstColumn="1" w:lastColumn="0" w:noHBand="0" w:noVBand="1"/>
      </w:tblPr>
      <w:tblGrid>
        <w:gridCol w:w="959"/>
        <w:gridCol w:w="3969"/>
        <w:gridCol w:w="3969"/>
      </w:tblGrid>
      <w:tr w:rsidR="00F0080D" w:rsidRPr="001F6EF6" w14:paraId="2AD8562A" w14:textId="77777777" w:rsidTr="00763CEC">
        <w:tc>
          <w:tcPr>
            <w:tcW w:w="959" w:type="dxa"/>
          </w:tcPr>
          <w:p w14:paraId="45B4E7F7" w14:textId="77777777" w:rsidR="00F0080D" w:rsidRPr="00A54C32" w:rsidRDefault="00F0080D" w:rsidP="00763CEC">
            <w:pPr>
              <w:rPr>
                <w:noProof/>
                <w:lang w:val="de-AT"/>
              </w:rPr>
            </w:pPr>
            <w:r w:rsidRPr="00A54C32">
              <w:rPr>
                <w:noProof/>
                <w:lang w:val="de-AT"/>
              </w:rPr>
              <w:t>0.04</w:t>
            </w:r>
          </w:p>
        </w:tc>
        <w:tc>
          <w:tcPr>
            <w:tcW w:w="3969" w:type="dxa"/>
          </w:tcPr>
          <w:p w14:paraId="4833C81F" w14:textId="77777777" w:rsidR="00F0080D" w:rsidRPr="007A4AC2" w:rsidRDefault="00F0080D" w:rsidP="00763CEC">
            <w:pPr>
              <w:rPr>
                <w:noProof/>
                <w:color w:val="00B050"/>
                <w:lang w:val="de-AT"/>
              </w:rPr>
            </w:pPr>
            <w:r w:rsidRPr="007A4AC2">
              <w:rPr>
                <w:noProof/>
                <w:color w:val="00B050"/>
                <w:lang w:val="de-AT"/>
              </w:rPr>
              <w:t xml:space="preserve">hēne šī, iḥna ngūl as-saʕālwa, as-saʕālwa, yuṭluʕin </w:t>
            </w:r>
            <w:r w:rsidRPr="007A4AC2">
              <w:rPr>
                <w:color w:val="00B050"/>
                <w:lang w:val="de-AT"/>
              </w:rPr>
              <w:t>– suʕluwwa, suʕluwwa</w:t>
            </w:r>
            <w:r w:rsidRPr="007A4AC2">
              <w:rPr>
                <w:noProof/>
                <w:color w:val="00B050"/>
                <w:lang w:val="de-AT"/>
              </w:rPr>
              <w:t xml:space="preserve"> ǧǧī-na. b-al-ʕarab ᵊngūl as-suʕluwwa. – as-suʕluwwa hēne. </w:t>
            </w:r>
            <w:bookmarkStart w:id="83" w:name="_Hlk133328975"/>
            <w:r w:rsidRPr="007A4AC2">
              <w:rPr>
                <w:noProof/>
                <w:color w:val="00B050"/>
                <w:lang w:val="de-AT"/>
              </w:rPr>
              <w:t xml:space="preserve">mǝṭāriḥ </w:t>
            </w:r>
            <w:bookmarkEnd w:id="83"/>
            <w:r w:rsidRPr="007A4AC2">
              <w:rPr>
                <w:noProof/>
                <w:color w:val="00B050"/>
                <w:lang w:val="de-AT"/>
              </w:rPr>
              <w:t>šī, hināk b-al-lēl riḥit alle tuṭluʕ ʕalē-k. muḥaqqaq tuṭluʕ ʕalē-k ᵊššūf-ak ᵊtxawwf-ak.</w:t>
            </w:r>
          </w:p>
        </w:tc>
        <w:tc>
          <w:tcPr>
            <w:tcW w:w="3969" w:type="dxa"/>
          </w:tcPr>
          <w:p w14:paraId="05911B7E" w14:textId="77777777" w:rsidR="00F0080D" w:rsidRPr="007A4AC2" w:rsidRDefault="00F0080D" w:rsidP="00763CEC">
            <w:pPr>
              <w:rPr>
                <w:color w:val="00B050"/>
              </w:rPr>
            </w:pPr>
            <w:r w:rsidRPr="007A4AC2">
              <w:rPr>
                <w:color w:val="00B050"/>
              </w:rPr>
              <w:t xml:space="preserve">There is what we call the demon, the demon comes out – The demon called </w:t>
            </w:r>
            <w:r w:rsidRPr="007A4AC2">
              <w:rPr>
                <w:i/>
                <w:color w:val="00B050"/>
              </w:rPr>
              <w:t>suʕluwwa</w:t>
            </w:r>
            <w:r w:rsidRPr="007A4AC2">
              <w:rPr>
                <w:color w:val="00B050"/>
              </w:rPr>
              <w:t xml:space="preserve"> comes to us, in Arabic we say </w:t>
            </w:r>
            <w:r w:rsidRPr="007A4AC2">
              <w:rPr>
                <w:i/>
                <w:color w:val="00B050"/>
              </w:rPr>
              <w:t xml:space="preserve">suʕluwwa. – </w:t>
            </w:r>
            <w:r w:rsidRPr="007A4AC2">
              <w:rPr>
                <w:color w:val="00B050"/>
              </w:rPr>
              <w:t xml:space="preserve">Yes, the </w:t>
            </w:r>
            <w:r w:rsidRPr="007A4AC2">
              <w:rPr>
                <w:i/>
                <w:color w:val="00B050"/>
              </w:rPr>
              <w:t xml:space="preserve">suʕluwwa </w:t>
            </w:r>
            <w:r w:rsidRPr="007A4AC2">
              <w:rPr>
                <w:color w:val="00B050"/>
              </w:rPr>
              <w:t>demon is here. There are places, if you go there by night she will come over you. She will certainly come over you; she will see you and frighten you.</w:t>
            </w:r>
          </w:p>
        </w:tc>
      </w:tr>
      <w:tr w:rsidR="00F0080D" w:rsidRPr="002E19ED" w14:paraId="7535BD93" w14:textId="77777777" w:rsidTr="00763CEC">
        <w:tc>
          <w:tcPr>
            <w:tcW w:w="959" w:type="dxa"/>
          </w:tcPr>
          <w:p w14:paraId="486E553C" w14:textId="77777777" w:rsidR="00F0080D" w:rsidRPr="00A54C32" w:rsidRDefault="00F0080D" w:rsidP="00763CEC">
            <w:pPr>
              <w:rPr>
                <w:lang w:val="de-AT"/>
              </w:rPr>
            </w:pPr>
            <w:r w:rsidRPr="00A54C32">
              <w:rPr>
                <w:lang w:val="de-AT"/>
              </w:rPr>
              <w:t>0.22</w:t>
            </w:r>
          </w:p>
        </w:tc>
        <w:tc>
          <w:tcPr>
            <w:tcW w:w="3969" w:type="dxa"/>
          </w:tcPr>
          <w:p w14:paraId="4BC8BFAE" w14:textId="77777777" w:rsidR="00F0080D" w:rsidRPr="007A4AC2" w:rsidRDefault="00F0080D" w:rsidP="00763CEC">
            <w:pPr>
              <w:rPr>
                <w:noProof/>
                <w:color w:val="00B050"/>
                <w:lang w:val="de-AT"/>
              </w:rPr>
            </w:pPr>
            <w:r w:rsidRPr="007A4AC2">
              <w:rPr>
                <w:color w:val="00B050"/>
                <w:lang w:val="de-AT"/>
              </w:rPr>
              <w:t>yā</w:t>
            </w:r>
            <w:r w:rsidRPr="007A4AC2">
              <w:rPr>
                <w:noProof/>
                <w:color w:val="00B050"/>
                <w:lang w:val="de-AT"/>
              </w:rPr>
              <w:t xml:space="preserve"> tinhabil yā tmūt, yā yuktulūn-ak, kesin hāḏi </w:t>
            </w:r>
            <w:r w:rsidRPr="007A4AC2">
              <w:rPr>
                <w:color w:val="00B050"/>
                <w:lang w:val="de-AT"/>
              </w:rPr>
              <w:t>alle</w:t>
            </w:r>
            <w:r w:rsidRPr="007A4AC2">
              <w:rPr>
                <w:noProof/>
                <w:color w:val="00B050"/>
                <w:lang w:val="de-AT"/>
              </w:rPr>
              <w:t xml:space="preserve"> yiṣīr, ē – </w:t>
            </w:r>
            <w:r w:rsidRPr="007A4AC2">
              <w:rPr>
                <w:color w:val="00B050"/>
              </w:rPr>
              <w:t>ᵊ</w:t>
            </w:r>
            <w:r w:rsidRPr="007A4AC2">
              <w:rPr>
                <w:color w:val="00B050"/>
                <w:lang w:val="de-AT"/>
              </w:rPr>
              <w:t xml:space="preserve">tgabbib </w:t>
            </w:r>
            <w:r w:rsidRPr="007A4AC2">
              <w:rPr>
                <w:noProof/>
                <w:color w:val="00B050"/>
                <w:lang w:val="de-AT"/>
              </w:rPr>
              <w:t xml:space="preserve">gaḷb-ak, </w:t>
            </w:r>
            <w:r w:rsidRPr="007A4AC2">
              <w:rPr>
                <w:color w:val="00B050"/>
                <w:lang w:val="de-AT"/>
              </w:rPr>
              <w:t xml:space="preserve">tgabbib </w:t>
            </w:r>
            <w:r w:rsidRPr="007A4AC2">
              <w:rPr>
                <w:noProof/>
                <w:color w:val="00B050"/>
                <w:lang w:val="de-AT"/>
              </w:rPr>
              <w:t>gaḷb-ak –  yaʕni amis mesela hēne, čān ʕid-na wāḥad, rabīʕi. huwwa, maṛt-u, ᵊṣṣīr ḥāmil ᵊtḥabil. yōm-in ᵊtḥabil wlēd, ᵊtwaǧǧiʕ ʕa-l-wlēd. yōm-in ᵊtḥabil ʕa-l-wlēd ᵊtwaǧǧʕ-u.</w:t>
            </w:r>
          </w:p>
        </w:tc>
        <w:tc>
          <w:tcPr>
            <w:tcW w:w="3969" w:type="dxa"/>
          </w:tcPr>
          <w:p w14:paraId="6F6E4ABA" w14:textId="77777777" w:rsidR="00F0080D" w:rsidRPr="007A4AC2" w:rsidRDefault="00F0080D" w:rsidP="00763CEC">
            <w:pPr>
              <w:rPr>
                <w:color w:val="00B050"/>
              </w:rPr>
            </w:pPr>
            <w:r w:rsidRPr="007A4AC2">
              <w:rPr>
                <w:color w:val="00B050"/>
              </w:rPr>
              <w:t>You will either get mad or you will die or they will beat you. This will surely happen, yes. – You will tremble and quiver. – Recently we had one here, a friend of mine. His wife got pregnant, she became pregnant. (But) when she conceived a child, she always lost the child. When she got pregnant with a child she lost him or her.</w:t>
            </w:r>
          </w:p>
        </w:tc>
      </w:tr>
      <w:tr w:rsidR="00F0080D" w:rsidRPr="00A54C32" w14:paraId="1C51C8C7" w14:textId="77777777" w:rsidTr="00763CEC">
        <w:tc>
          <w:tcPr>
            <w:tcW w:w="959" w:type="dxa"/>
          </w:tcPr>
          <w:p w14:paraId="29B6A1EC" w14:textId="77777777" w:rsidR="00F0080D" w:rsidRPr="00A54C32" w:rsidRDefault="00F0080D" w:rsidP="00763CEC">
            <w:pPr>
              <w:rPr>
                <w:noProof/>
              </w:rPr>
            </w:pPr>
            <w:r w:rsidRPr="00A54C32">
              <w:rPr>
                <w:noProof/>
              </w:rPr>
              <w:t>0.50</w:t>
            </w:r>
          </w:p>
        </w:tc>
        <w:tc>
          <w:tcPr>
            <w:tcW w:w="3969" w:type="dxa"/>
          </w:tcPr>
          <w:p w14:paraId="5E6E9567" w14:textId="77777777" w:rsidR="00F0080D" w:rsidRPr="007A4AC2" w:rsidRDefault="00F0080D" w:rsidP="00763CEC">
            <w:pPr>
              <w:rPr>
                <w:noProof/>
                <w:color w:val="00B050"/>
              </w:rPr>
            </w:pPr>
            <w:r w:rsidRPr="007A4AC2">
              <w:rPr>
                <w:noProof/>
                <w:color w:val="00B050"/>
              </w:rPr>
              <w:t>huwwa mā yṣīr-l-u wl</w:t>
            </w:r>
            <w:r w:rsidRPr="007A4AC2">
              <w:rPr>
                <w:noProof/>
                <w:color w:val="00B050"/>
              </w:rPr>
              <w:softHyphen/>
              <w:t xml:space="preserve">ēd. kull-ma tḥabil maṛt-u yṣīr wlēd – baṭin-he ygūmin yiǧin-he b-al-lēl, as-saʕālwa. </w:t>
            </w:r>
            <w:r w:rsidRPr="007A4AC2">
              <w:rPr>
                <w:color w:val="00B050"/>
              </w:rPr>
              <w:t>win</w:t>
            </w:r>
            <w:r w:rsidRPr="007A4AC2">
              <w:rPr>
                <w:noProof/>
                <w:color w:val="00B050"/>
              </w:rPr>
              <w:t xml:space="preserve"> ygul-l-i, ǧā-ni win ygul- l-i </w:t>
            </w:r>
            <w:r w:rsidRPr="007A4AC2">
              <w:rPr>
                <w:color w:val="00B050"/>
              </w:rPr>
              <w:t>“</w:t>
            </w:r>
            <w:r w:rsidRPr="007A4AC2">
              <w:rPr>
                <w:noProof/>
                <w:color w:val="00B050"/>
              </w:rPr>
              <w:t xml:space="preserve">hīčiḏ iš-šī </w:t>
            </w:r>
            <w:r w:rsidRPr="007A4AC2">
              <w:rPr>
                <w:noProof/>
                <w:color w:val="00B050"/>
                <w:lang w:val="de-AT"/>
              </w:rPr>
              <w:t>ᵊ</w:t>
            </w:r>
            <w:r w:rsidRPr="007A4AC2">
              <w:rPr>
                <w:noProof/>
                <w:color w:val="00B050"/>
              </w:rPr>
              <w:t xml:space="preserve">šnōn </w:t>
            </w:r>
            <w:r w:rsidRPr="007A4AC2">
              <w:rPr>
                <w:noProof/>
                <w:color w:val="00B050"/>
                <w:lang w:val="de-AT"/>
              </w:rPr>
              <w:t>ᵊ</w:t>
            </w:r>
            <w:r w:rsidRPr="007A4AC2">
              <w:rPr>
                <w:noProof/>
                <w:color w:val="00B050"/>
              </w:rPr>
              <w:t xml:space="preserve">nrīd </w:t>
            </w:r>
            <w:r w:rsidRPr="007A4AC2">
              <w:rPr>
                <w:noProof/>
                <w:color w:val="00B050"/>
                <w:lang w:val="de-AT"/>
              </w:rPr>
              <w:t>ᵊ</w:t>
            </w:r>
            <w:r w:rsidRPr="007A4AC2">
              <w:rPr>
                <w:noProof/>
                <w:color w:val="00B050"/>
              </w:rPr>
              <w:t>nsāwi?</w:t>
            </w:r>
            <w:r w:rsidRPr="007A4AC2">
              <w:rPr>
                <w:color w:val="00B050"/>
              </w:rPr>
              <w:t>”</w:t>
            </w:r>
            <w:r w:rsidRPr="007A4AC2">
              <w:rPr>
                <w:noProof/>
                <w:color w:val="00B050"/>
              </w:rPr>
              <w:t xml:space="preserve"> han-</w:t>
            </w:r>
            <w:r w:rsidRPr="007A4AC2">
              <w:rPr>
                <w:color w:val="00B050"/>
              </w:rPr>
              <w:t>nōba</w:t>
            </w:r>
            <w:r w:rsidRPr="007A4AC2">
              <w:rPr>
                <w:noProof/>
                <w:color w:val="00B050"/>
              </w:rPr>
              <w:t xml:space="preserve"> at-tixātra mā yilgū-lu </w:t>
            </w:r>
            <w:bookmarkStart w:id="84" w:name="_Hlk133329001"/>
            <w:r w:rsidRPr="007A4AC2">
              <w:rPr>
                <w:noProof/>
                <w:color w:val="00B050"/>
              </w:rPr>
              <w:t>čāṛa</w:t>
            </w:r>
            <w:bookmarkEnd w:id="84"/>
            <w:r w:rsidRPr="007A4AC2">
              <w:rPr>
                <w:noProof/>
                <w:color w:val="00B050"/>
              </w:rPr>
              <w:t xml:space="preserve">. tugʕud twaǧǧiʕ alle twaǧǧiʕ ṯalāṯ arbaʕ marrāt </w:t>
            </w:r>
            <w:r w:rsidRPr="007A4AC2">
              <w:rPr>
                <w:noProof/>
                <w:color w:val="00B050"/>
                <w:lang w:val="de-AT"/>
              </w:rPr>
              <w:t>ᵊ</w:t>
            </w:r>
            <w:r w:rsidRPr="007A4AC2">
              <w:rPr>
                <w:noProof/>
                <w:color w:val="00B050"/>
              </w:rPr>
              <w:t>twaǧǧiʕ al-wlēd.</w:t>
            </w:r>
          </w:p>
        </w:tc>
        <w:tc>
          <w:tcPr>
            <w:tcW w:w="3969" w:type="dxa"/>
          </w:tcPr>
          <w:p w14:paraId="536672DF" w14:textId="77777777" w:rsidR="00F0080D" w:rsidRPr="007A4AC2" w:rsidRDefault="00F0080D" w:rsidP="00763CEC">
            <w:pPr>
              <w:rPr>
                <w:color w:val="00B050"/>
              </w:rPr>
            </w:pPr>
            <w:r w:rsidRPr="007A4AC2">
              <w:rPr>
                <w:color w:val="00B050"/>
              </w:rPr>
              <w:t>So he did not get children. Always when his wife conveived a child they started to come into her belly at night. The demons. Look! He said to me, he came to me and… Look! He said, “It’s like that, what we can do?” And again the doctors did not find a cure for him. She kept on losing the child, three or four times she miscarried.</w:t>
            </w:r>
          </w:p>
        </w:tc>
      </w:tr>
      <w:tr w:rsidR="00F0080D" w:rsidRPr="00A54C32" w14:paraId="4A00DA59" w14:textId="77777777" w:rsidTr="00763CEC">
        <w:tc>
          <w:tcPr>
            <w:tcW w:w="959" w:type="dxa"/>
          </w:tcPr>
          <w:p w14:paraId="08904620" w14:textId="77777777" w:rsidR="00F0080D" w:rsidRPr="00A54C32" w:rsidRDefault="00F0080D" w:rsidP="00763CEC">
            <w:pPr>
              <w:rPr>
                <w:noProof/>
              </w:rPr>
            </w:pPr>
            <w:r w:rsidRPr="00A54C32">
              <w:rPr>
                <w:noProof/>
              </w:rPr>
              <w:t>1.09</w:t>
            </w:r>
          </w:p>
        </w:tc>
        <w:tc>
          <w:tcPr>
            <w:tcW w:w="3969" w:type="dxa"/>
          </w:tcPr>
          <w:p w14:paraId="21DEE636" w14:textId="77777777" w:rsidR="00F0080D" w:rsidRPr="007A4AC2" w:rsidRDefault="00F0080D" w:rsidP="00763CEC">
            <w:pPr>
              <w:rPr>
                <w:color w:val="00B050"/>
              </w:rPr>
            </w:pPr>
            <w:r w:rsidRPr="007A4AC2">
              <w:rPr>
                <w:color w:val="00B050"/>
              </w:rPr>
              <w:t>ʕāmalawwal ʕādēne uxṛa ḥablāne l-ḥurma win yigūl uxṛa wlēd hāḏe: belli, gāḷ gāman yiǧin-he yiǧin ʕa-l-ḥurma. huwwa zād yabanǧi, yaʕni mū m-al-midīne mūhu Urfalli. gilt-ill-u “ta-rrūḥ ʕala xōǧa, šēx!“ čān, nuṭluʕ ᵊrrūḥ ʕala šēx, āni w huwwa.</w:t>
            </w:r>
          </w:p>
        </w:tc>
        <w:tc>
          <w:tcPr>
            <w:tcW w:w="3969" w:type="dxa"/>
          </w:tcPr>
          <w:p w14:paraId="7F325C03" w14:textId="77777777" w:rsidR="00F0080D" w:rsidRPr="007A4AC2" w:rsidRDefault="00F0080D" w:rsidP="00763CEC">
            <w:pPr>
              <w:rPr>
                <w:color w:val="00B050"/>
              </w:rPr>
            </w:pPr>
            <w:r w:rsidRPr="007A4AC2">
              <w:rPr>
                <w:color w:val="00B050"/>
              </w:rPr>
              <w:t>Last year this woman became pregnant again. Look! He said it was again a boy. He said, “They come again to her, they come to the woman.” He is also a stranger, this means he is not from the town, he is not from Urfa. I said to him, “Let’s go to a sage, to a sheikh!” So we went to a sheikh, he and I.</w:t>
            </w:r>
          </w:p>
        </w:tc>
      </w:tr>
      <w:tr w:rsidR="00F0080D" w:rsidRPr="00B730A1" w14:paraId="499691C7" w14:textId="77777777" w:rsidTr="00763CEC">
        <w:tc>
          <w:tcPr>
            <w:tcW w:w="959" w:type="dxa"/>
          </w:tcPr>
          <w:p w14:paraId="1DC55A88" w14:textId="77777777" w:rsidR="00F0080D" w:rsidRPr="00A54C32" w:rsidRDefault="00F0080D" w:rsidP="00763CEC">
            <w:pPr>
              <w:rPr>
                <w:noProof/>
                <w:lang w:val="en-US"/>
              </w:rPr>
            </w:pPr>
            <w:r w:rsidRPr="00A54C32">
              <w:rPr>
                <w:noProof/>
                <w:lang w:val="en-US"/>
              </w:rPr>
              <w:t>1.</w:t>
            </w:r>
            <w:r>
              <w:rPr>
                <w:noProof/>
                <w:lang w:val="en-US"/>
              </w:rPr>
              <w:t>30</w:t>
            </w:r>
          </w:p>
        </w:tc>
        <w:tc>
          <w:tcPr>
            <w:tcW w:w="3969" w:type="dxa"/>
          </w:tcPr>
          <w:p w14:paraId="372ED0D9" w14:textId="77777777" w:rsidR="00F0080D" w:rsidRPr="007A4AC2" w:rsidRDefault="00F0080D" w:rsidP="00763CEC">
            <w:pPr>
              <w:rPr>
                <w:noProof/>
                <w:color w:val="00B050"/>
                <w:lang w:val="en-US"/>
              </w:rPr>
            </w:pPr>
            <w:r w:rsidRPr="007A4AC2">
              <w:rPr>
                <w:noProof/>
                <w:color w:val="00B050"/>
                <w:lang w:val="de-AT"/>
              </w:rPr>
              <w:t>ᵊ</w:t>
            </w:r>
            <w:r w:rsidRPr="007A4AC2">
              <w:rPr>
                <w:noProof/>
                <w:color w:val="00B050"/>
                <w:lang w:val="en-US"/>
              </w:rPr>
              <w:t xml:space="preserve">rrūḥ </w:t>
            </w:r>
            <w:r w:rsidRPr="007A4AC2">
              <w:rPr>
                <w:noProof/>
                <w:color w:val="00B050"/>
                <w:lang w:val="de-AT"/>
              </w:rPr>
              <w:t>ᵊ</w:t>
            </w:r>
            <w:r w:rsidRPr="007A4AC2">
              <w:rPr>
                <w:noProof/>
                <w:color w:val="00B050"/>
                <w:lang w:val="en-US"/>
              </w:rPr>
              <w:t>nfahhim l-aš-šēx, win ygūl hāḏe “</w:t>
            </w:r>
            <w:r w:rsidRPr="007A4AC2">
              <w:rPr>
                <w:color w:val="00B050"/>
              </w:rPr>
              <w:t>āni</w:t>
            </w:r>
            <w:r w:rsidRPr="007A4AC2">
              <w:rPr>
                <w:noProof/>
                <w:color w:val="00B050"/>
                <w:lang w:val="en-US"/>
              </w:rPr>
              <w:t xml:space="preserve"> aktib-il-kum w lā txāfūn!” gām w čān y</w:t>
            </w:r>
            <w:r w:rsidRPr="007A4AC2">
              <w:rPr>
                <w:noProof/>
                <w:color w:val="00B050"/>
              </w:rPr>
              <w:t xml:space="preserve">iktib-in-na wruga. w </w:t>
            </w:r>
            <w:r w:rsidRPr="002034FE">
              <w:rPr>
                <w:noProof/>
                <w:color w:val="00B050"/>
              </w:rPr>
              <w:t xml:space="preserve">sāwā-n-na </w:t>
            </w:r>
            <w:r w:rsidRPr="007A4AC2">
              <w:rPr>
                <w:noProof/>
                <w:color w:val="00B050"/>
              </w:rPr>
              <w:t>wruga, min ā</w:t>
            </w:r>
            <w:r w:rsidRPr="007A4AC2">
              <w:rPr>
                <w:noProof/>
                <w:color w:val="00B050"/>
                <w:lang w:val="en-US"/>
              </w:rPr>
              <w:t xml:space="preserve">yat al-qurʔān, w kitab-he win ygūl </w:t>
            </w:r>
            <w:r w:rsidRPr="007A4AC2">
              <w:rPr>
                <w:noProof/>
                <w:color w:val="00B050"/>
                <w:lang w:val="en-US"/>
              </w:rPr>
              <w:lastRenderedPageBreak/>
              <w:t xml:space="preserve">“haḏanne </w:t>
            </w:r>
            <w:r w:rsidRPr="007A4AC2">
              <w:rPr>
                <w:color w:val="00B050"/>
              </w:rPr>
              <w:t>tḥuṭṭ-ha ʕind</w:t>
            </w:r>
            <w:r w:rsidRPr="007A4AC2">
              <w:rPr>
                <w:noProof/>
                <w:color w:val="00B050"/>
                <w:lang w:val="en-US"/>
              </w:rPr>
              <w:t>-he!” w kitab-in-na wruga zād, gāl “ḥuṭṭū-ha b-al-mayye w kun__nahāṛ tišṛab mayye m-</w:t>
            </w:r>
            <w:bookmarkStart w:id="85" w:name="_Hlk133329307"/>
            <w:r w:rsidRPr="007A4AC2">
              <w:rPr>
                <w:noProof/>
                <w:color w:val="00B050"/>
                <w:lang w:val="en-US"/>
              </w:rPr>
              <w:t>al-</w:t>
            </w:r>
            <w:r w:rsidRPr="007A4AC2">
              <w:rPr>
                <w:noProof/>
                <w:color w:val="00B050"/>
                <w:lang w:val="de-AT"/>
              </w:rPr>
              <w:t>ᵊ</w:t>
            </w:r>
            <w:r w:rsidRPr="007A4AC2">
              <w:rPr>
                <w:noProof/>
                <w:color w:val="00B050"/>
                <w:lang w:val="en-US"/>
              </w:rPr>
              <w:t>hnīye</w:t>
            </w:r>
            <w:bookmarkEnd w:id="85"/>
            <w:r w:rsidRPr="007A4AC2">
              <w:rPr>
                <w:noProof/>
                <w:color w:val="00B050"/>
                <w:lang w:val="en-US"/>
              </w:rPr>
              <w:t>!</w:t>
            </w:r>
          </w:p>
        </w:tc>
        <w:tc>
          <w:tcPr>
            <w:tcW w:w="3969" w:type="dxa"/>
          </w:tcPr>
          <w:p w14:paraId="1A0EEC93" w14:textId="77777777" w:rsidR="00F0080D" w:rsidRPr="007A4AC2" w:rsidRDefault="00F0080D" w:rsidP="00763CEC">
            <w:pPr>
              <w:rPr>
                <w:color w:val="00B050"/>
              </w:rPr>
            </w:pPr>
            <w:r w:rsidRPr="007A4AC2">
              <w:rPr>
                <w:color w:val="00B050"/>
              </w:rPr>
              <w:lastRenderedPageBreak/>
              <w:t xml:space="preserve">We went there and explained the issue to the sheikh. He said, “I will write something for you, don’t worry!” He stood up and wrote and amulet for us. He </w:t>
            </w:r>
            <w:r w:rsidRPr="007A4AC2">
              <w:rPr>
                <w:color w:val="00B050"/>
              </w:rPr>
              <w:lastRenderedPageBreak/>
              <w:t>made an amulet for us from verses of the Koran. He wrote it and then he said, “Put these all on her!” And he wrote for us another amulet and said, “Put this into water and then she should drink from this water every day!</w:t>
            </w:r>
          </w:p>
        </w:tc>
      </w:tr>
      <w:tr w:rsidR="00F0080D" w:rsidRPr="00B730A1" w14:paraId="6E2DE8EE" w14:textId="77777777" w:rsidTr="00763CEC">
        <w:tc>
          <w:tcPr>
            <w:tcW w:w="959" w:type="dxa"/>
          </w:tcPr>
          <w:p w14:paraId="306358FC" w14:textId="77777777" w:rsidR="00F0080D" w:rsidRPr="00B730A1" w:rsidRDefault="00F0080D" w:rsidP="00763CEC">
            <w:pPr>
              <w:rPr>
                <w:noProof/>
                <w:lang w:val="en-US"/>
              </w:rPr>
            </w:pPr>
            <w:r w:rsidRPr="00B730A1">
              <w:rPr>
                <w:noProof/>
                <w:lang w:val="en-US"/>
              </w:rPr>
              <w:lastRenderedPageBreak/>
              <w:t>1.5</w:t>
            </w:r>
            <w:r>
              <w:rPr>
                <w:noProof/>
                <w:lang w:val="en-US"/>
              </w:rPr>
              <w:t>0</w:t>
            </w:r>
          </w:p>
        </w:tc>
        <w:tc>
          <w:tcPr>
            <w:tcW w:w="3969" w:type="dxa"/>
          </w:tcPr>
          <w:p w14:paraId="6E597F48" w14:textId="77777777" w:rsidR="00F0080D" w:rsidRPr="007A4AC2" w:rsidRDefault="00F0080D" w:rsidP="00763CEC">
            <w:pPr>
              <w:rPr>
                <w:noProof/>
                <w:color w:val="00B050"/>
                <w:lang w:val="en-US"/>
              </w:rPr>
            </w:pPr>
            <w:r w:rsidRPr="007A4AC2">
              <w:rPr>
                <w:noProof/>
                <w:color w:val="00B050"/>
                <w:lang w:val="en-US"/>
              </w:rPr>
              <w:t xml:space="preserve">lummun </w:t>
            </w:r>
            <w:r w:rsidRPr="007A4AC2">
              <w:rPr>
                <w:noProof/>
                <w:color w:val="00B050"/>
                <w:lang w:val="de-AT"/>
              </w:rPr>
              <w:t>ᵊ</w:t>
            </w:r>
            <w:r w:rsidRPr="007A4AC2">
              <w:rPr>
                <w:noProof/>
                <w:color w:val="00B050"/>
                <w:lang w:val="en-US"/>
              </w:rPr>
              <w:t xml:space="preserve">txalaṣ uxṛa asāwi, </w:t>
            </w:r>
            <w:r w:rsidRPr="007A4AC2">
              <w:rPr>
                <w:rFonts w:hint="cs"/>
                <w:noProof/>
                <w:color w:val="00B050"/>
                <w:rtl/>
                <w:lang w:val="de-AT"/>
              </w:rPr>
              <w:t>‌</w:t>
            </w:r>
            <w:r w:rsidRPr="007A4AC2">
              <w:rPr>
                <w:noProof/>
                <w:color w:val="00B050"/>
                <w:lang w:val="en-US"/>
              </w:rPr>
              <w:t xml:space="preserve">lā txāfūn!“ gāḷ, </w:t>
            </w:r>
            <w:r w:rsidRPr="007A4AC2">
              <w:rPr>
                <w:color w:val="00B050"/>
              </w:rPr>
              <w:t>“hāḏa l-ᵊwlēd hāḏa alle yiṣīr.” čān nāxuḏ al-wruga ḏīč.</w:t>
            </w:r>
            <w:r w:rsidRPr="007A4AC2">
              <w:rPr>
                <w:noProof/>
                <w:color w:val="00B050"/>
                <w:lang w:val="en-US"/>
              </w:rPr>
              <w:t xml:space="preserve"> ḥaṭṭēnā-ha inṭēnā-ha ʕala l-ḥurma, min ḥaṭṭēnā-ha ʕa-l-ḥurma w-šālat-he ʕid-he, haḏannīč mā yiǧin-he b-al-ḥilim.</w:t>
            </w:r>
          </w:p>
        </w:tc>
        <w:tc>
          <w:tcPr>
            <w:tcW w:w="3969" w:type="dxa"/>
          </w:tcPr>
          <w:p w14:paraId="7A74CEC9" w14:textId="77777777" w:rsidR="00F0080D" w:rsidRPr="007A4AC2" w:rsidRDefault="00F0080D" w:rsidP="00763CEC">
            <w:pPr>
              <w:rPr>
                <w:color w:val="00B050"/>
              </w:rPr>
            </w:pPr>
            <w:r w:rsidRPr="007A4AC2">
              <w:rPr>
                <w:color w:val="00B050"/>
              </w:rPr>
              <w:t xml:space="preserve">When it is finished I will maken you another one, don’t worry!” Then he said, “This child will </w:t>
            </w:r>
            <w:r w:rsidRPr="002034FE">
              <w:rPr>
                <w:color w:val="00B050"/>
              </w:rPr>
              <w:t>definitely</w:t>
            </w:r>
            <w:r w:rsidRPr="007A4AC2">
              <w:rPr>
                <w:color w:val="00B050"/>
              </w:rPr>
              <w:t xml:space="preserve"> be born.” We took the amulet and put it on her; we gave it to the woman. After we had put it on her and she was carrying it with her, those (demons) did no longer come to her dreams.</w:t>
            </w:r>
          </w:p>
        </w:tc>
      </w:tr>
      <w:tr w:rsidR="00F0080D" w:rsidRPr="00B730A1" w14:paraId="5FAF12AE" w14:textId="77777777" w:rsidTr="00763CEC">
        <w:tc>
          <w:tcPr>
            <w:tcW w:w="959" w:type="dxa"/>
          </w:tcPr>
          <w:p w14:paraId="724DF2A9" w14:textId="77777777" w:rsidR="00F0080D" w:rsidRPr="00A54C32" w:rsidRDefault="00F0080D" w:rsidP="00763CEC">
            <w:pPr>
              <w:rPr>
                <w:noProof/>
                <w:lang w:val="de-AT"/>
              </w:rPr>
            </w:pPr>
            <w:r w:rsidRPr="00A54C32">
              <w:rPr>
                <w:noProof/>
                <w:lang w:val="de-AT"/>
              </w:rPr>
              <w:t>2.03</w:t>
            </w:r>
          </w:p>
        </w:tc>
        <w:tc>
          <w:tcPr>
            <w:tcW w:w="3969" w:type="dxa"/>
          </w:tcPr>
          <w:p w14:paraId="33633581" w14:textId="77777777" w:rsidR="00F0080D" w:rsidRPr="007A4AC2" w:rsidRDefault="00F0080D" w:rsidP="00763CEC">
            <w:pPr>
              <w:rPr>
                <w:noProof/>
                <w:color w:val="00B050"/>
                <w:lang w:val="de-AT"/>
              </w:rPr>
            </w:pPr>
            <w:r w:rsidRPr="007A4AC2">
              <w:rPr>
                <w:noProof/>
                <w:color w:val="00B050"/>
                <w:lang w:val="de-AT"/>
              </w:rPr>
              <w:t>awwali yiǧin-he b-al-ḥilim, yōm-in ᵊtnām yiǧin-he b-al-lēl. hiyye nāyme w ygūmin yiǧin-he. hā w-alḥaz ṣār-l-u wl</w:t>
            </w:r>
            <w:r w:rsidRPr="007A4AC2">
              <w:rPr>
                <w:noProof/>
                <w:color w:val="00B050"/>
                <w:lang w:val="de-AT"/>
              </w:rPr>
              <w:softHyphen/>
              <w:t>ēd. ṣār-l-u al-wlēd ṣār-l-u šahaṛ šhaṛēn ṣār- l-u. kayyāf! awwali kull-ma yṣīr-l-u wl</w:t>
            </w:r>
            <w:r w:rsidRPr="007A4AC2">
              <w:rPr>
                <w:noProof/>
                <w:color w:val="00B050"/>
                <w:lang w:val="de-AT"/>
              </w:rPr>
              <w:softHyphen/>
              <w:t>ēd ᵊtwaǧǧiʕ.</w:t>
            </w:r>
          </w:p>
        </w:tc>
        <w:tc>
          <w:tcPr>
            <w:tcW w:w="3969" w:type="dxa"/>
          </w:tcPr>
          <w:p w14:paraId="0008764D" w14:textId="77777777" w:rsidR="00F0080D" w:rsidRPr="007A4AC2" w:rsidRDefault="00F0080D" w:rsidP="00763CEC">
            <w:pPr>
              <w:rPr>
                <w:color w:val="00B050"/>
              </w:rPr>
            </w:pPr>
            <w:r w:rsidRPr="007A4AC2">
              <w:rPr>
                <w:color w:val="00B050"/>
              </w:rPr>
              <w:t xml:space="preserve">Before they came to her dreams, the came to her during night when she was sleeping. When she was sleeping the started to come to her. Hey, but now he has got the child. He has got a boy one or two months ago. He is very glad because formerly (his wife) always miscarried. </w:t>
            </w:r>
          </w:p>
        </w:tc>
      </w:tr>
    </w:tbl>
    <w:p w14:paraId="6C238099" w14:textId="77777777" w:rsidR="0009792D" w:rsidRDefault="0009792D" w:rsidP="0009792D"/>
    <w:p w14:paraId="2909555C" w14:textId="69D1A8CC" w:rsidR="0009792D" w:rsidRDefault="0009792D" w:rsidP="0009792D">
      <w:pPr>
        <w:pStyle w:val="Heading2"/>
        <w:rPr>
          <w:color w:val="FF0000"/>
          <w:lang w:val="en-US"/>
        </w:rPr>
      </w:pPr>
      <w:bookmarkStart w:id="86" w:name="_Toc156305431"/>
      <w:r>
        <w:rPr>
          <w:lang w:val="en-US"/>
        </w:rPr>
        <w:t>Urfa-077b_Jinn-Harran-2010</w:t>
      </w:r>
      <w:bookmarkEnd w:id="86"/>
    </w:p>
    <w:p w14:paraId="7F57A516" w14:textId="2479B50D" w:rsidR="0009792D" w:rsidRDefault="0009792D" w:rsidP="0009792D">
      <w:r>
        <w:br w:type="page"/>
      </w:r>
    </w:p>
    <w:tbl>
      <w:tblPr>
        <w:tblStyle w:val="TableGrid"/>
        <w:tblW w:w="8897" w:type="dxa"/>
        <w:tblLook w:val="04A0" w:firstRow="1" w:lastRow="0" w:firstColumn="1" w:lastColumn="0" w:noHBand="0" w:noVBand="1"/>
      </w:tblPr>
      <w:tblGrid>
        <w:gridCol w:w="959"/>
        <w:gridCol w:w="3969"/>
        <w:gridCol w:w="3969"/>
      </w:tblGrid>
      <w:tr w:rsidR="00F0080D" w:rsidRPr="002E0E06" w14:paraId="3253E1AA" w14:textId="77777777" w:rsidTr="00763CEC">
        <w:tc>
          <w:tcPr>
            <w:tcW w:w="959" w:type="dxa"/>
          </w:tcPr>
          <w:p w14:paraId="274F4352" w14:textId="77777777" w:rsidR="00F0080D" w:rsidRPr="00B730A1" w:rsidRDefault="00F0080D" w:rsidP="00763CEC">
            <w:pPr>
              <w:rPr>
                <w:noProof/>
              </w:rPr>
            </w:pPr>
            <w:r w:rsidRPr="00B730A1">
              <w:rPr>
                <w:noProof/>
              </w:rPr>
              <w:lastRenderedPageBreak/>
              <w:t>2.18</w:t>
            </w:r>
          </w:p>
        </w:tc>
        <w:tc>
          <w:tcPr>
            <w:tcW w:w="3969" w:type="dxa"/>
          </w:tcPr>
          <w:p w14:paraId="26D67191" w14:textId="77777777" w:rsidR="00F0080D" w:rsidRPr="007A4AC2" w:rsidRDefault="00F0080D" w:rsidP="00763CEC">
            <w:pPr>
              <w:rPr>
                <w:noProof/>
                <w:color w:val="00B050"/>
              </w:rPr>
            </w:pPr>
            <w:r w:rsidRPr="007A4AC2">
              <w:rPr>
                <w:color w:val="00B050"/>
              </w:rPr>
              <w:t>šī</w:t>
            </w:r>
            <w:r w:rsidRPr="007A4AC2">
              <w:rPr>
                <w:noProof/>
                <w:color w:val="00B050"/>
              </w:rPr>
              <w:t xml:space="preserve"> sōlafaw ʕala šēx mesela ǧāybīn </w:t>
            </w:r>
            <w:r w:rsidRPr="007A4AC2">
              <w:rPr>
                <w:noProof/>
                <w:color w:val="00B050"/>
                <w:lang w:val="de-AT"/>
              </w:rPr>
              <w:t>ᵊ</w:t>
            </w:r>
            <w:r w:rsidRPr="007A4AC2">
              <w:rPr>
                <w:color w:val="00B050"/>
              </w:rPr>
              <w:t>bnayye</w:t>
            </w:r>
            <w:r w:rsidRPr="007A4AC2">
              <w:rPr>
                <w:noProof/>
                <w:color w:val="00B050"/>
              </w:rPr>
              <w:t xml:space="preserve"> min qēr balad, al-</w:t>
            </w:r>
            <w:r w:rsidRPr="007A4AC2">
              <w:rPr>
                <w:noProof/>
                <w:color w:val="00B050"/>
                <w:lang w:val="de-AT"/>
              </w:rPr>
              <w:t>ᵊ</w:t>
            </w:r>
            <w:r w:rsidRPr="007A4AC2">
              <w:rPr>
                <w:color w:val="00B050"/>
              </w:rPr>
              <w:t>bnayye</w:t>
            </w:r>
            <w:r w:rsidRPr="007A4AC2">
              <w:rPr>
                <w:noProof/>
                <w:color w:val="00B050"/>
              </w:rPr>
              <w:t xml:space="preserve"> minhable, bnayyit bēt ʕumur-ha sabʕaṭaʕǝš ṯumunṭaʕǝš minhable mā tʕarif.  māxḏīn-ha ʕala tixātre māxḏīn-ha ʕala l-prōfesōriyye mū lāǧī-l-he čāre yaʕni māmin šaklit-in belliyye ygūlūn </w:t>
            </w:r>
            <w:r w:rsidRPr="007A4AC2">
              <w:rPr>
                <w:color w:val="00B050"/>
              </w:rPr>
              <w:t>“</w:t>
            </w:r>
            <w:r w:rsidRPr="007A4AC2">
              <w:rPr>
                <w:noProof/>
                <w:color w:val="00B050"/>
              </w:rPr>
              <w:t xml:space="preserve">minhable, mā nigdar </w:t>
            </w:r>
            <w:r w:rsidRPr="007A4AC2">
              <w:rPr>
                <w:noProof/>
                <w:color w:val="00B050"/>
                <w:lang w:val="de-AT"/>
              </w:rPr>
              <w:t>ᵊ</w:t>
            </w:r>
            <w:r w:rsidRPr="007A4AC2">
              <w:rPr>
                <w:noProof/>
                <w:color w:val="00B050"/>
              </w:rPr>
              <w:t>nsawwī-l-he šay.</w:t>
            </w:r>
            <w:r w:rsidRPr="007A4AC2">
              <w:rPr>
                <w:color w:val="00B050"/>
              </w:rPr>
              <w:t>”</w:t>
            </w:r>
            <w:r w:rsidRPr="007A4AC2">
              <w:rPr>
                <w:noProof/>
                <w:color w:val="00B050"/>
              </w:rPr>
              <w:t xml:space="preserve"> </w:t>
            </w:r>
          </w:p>
        </w:tc>
        <w:tc>
          <w:tcPr>
            <w:tcW w:w="3969" w:type="dxa"/>
          </w:tcPr>
          <w:p w14:paraId="0BCF7F50" w14:textId="77777777" w:rsidR="00F0080D" w:rsidRPr="007A4AC2" w:rsidRDefault="00F0080D" w:rsidP="00763CEC">
            <w:pPr>
              <w:rPr>
                <w:noProof/>
                <w:color w:val="00B050"/>
                <w:lang w:val="en-US"/>
              </w:rPr>
            </w:pPr>
            <w:r w:rsidRPr="007A4AC2">
              <w:rPr>
                <w:noProof/>
                <w:color w:val="00B050"/>
                <w:lang w:val="en-US"/>
              </w:rPr>
              <w:t>Some talked about a sheikh to whom they had brought a girl from another town. The girl has become mad, she was a home-girl.</w:t>
            </w:r>
            <w:r w:rsidRPr="00BA18ED">
              <w:rPr>
                <w:rStyle w:val="FootnoteReference"/>
              </w:rPr>
              <w:footnoteReference w:id="37"/>
            </w:r>
            <w:r w:rsidRPr="007A4AC2">
              <w:rPr>
                <w:noProof/>
                <w:color w:val="00B050"/>
                <w:lang w:val="en-US"/>
              </w:rPr>
              <w:t xml:space="preserve"> Her age was seventeen or eighteen and she was mad, she did not know what she was doing. They brought her to doctors, they brought her to professors but they did not find a cure for her. She did not have clear symptoms and so they said, “She’s crazy, we cannot do anything for her.”</w:t>
            </w:r>
          </w:p>
        </w:tc>
      </w:tr>
      <w:tr w:rsidR="00F0080D" w:rsidRPr="00CA7EC1" w14:paraId="788DADA1" w14:textId="77777777" w:rsidTr="00763CEC">
        <w:tc>
          <w:tcPr>
            <w:tcW w:w="959" w:type="dxa"/>
          </w:tcPr>
          <w:p w14:paraId="5704FE6D" w14:textId="77777777" w:rsidR="00F0080D" w:rsidRPr="002E0E06" w:rsidRDefault="00F0080D" w:rsidP="00763CEC">
            <w:pPr>
              <w:rPr>
                <w:noProof/>
                <w:lang w:val="en-US"/>
              </w:rPr>
            </w:pPr>
            <w:r w:rsidRPr="002E0E06">
              <w:rPr>
                <w:noProof/>
                <w:lang w:val="en-US"/>
              </w:rPr>
              <w:t>2.39</w:t>
            </w:r>
          </w:p>
        </w:tc>
        <w:tc>
          <w:tcPr>
            <w:tcW w:w="3969" w:type="dxa"/>
          </w:tcPr>
          <w:p w14:paraId="75A17E9D" w14:textId="77777777" w:rsidR="00F0080D" w:rsidRPr="007A4AC2" w:rsidRDefault="00F0080D" w:rsidP="00763CEC">
            <w:pPr>
              <w:rPr>
                <w:noProof/>
                <w:color w:val="00B050"/>
                <w:lang w:val="en-US"/>
              </w:rPr>
            </w:pPr>
            <w:r w:rsidRPr="007A4AC2">
              <w:rPr>
                <w:noProof/>
                <w:color w:val="00B050"/>
                <w:lang w:val="en-US"/>
              </w:rPr>
              <w:t xml:space="preserve">samʕānīn </w:t>
            </w:r>
            <w:r w:rsidRPr="007A4AC2">
              <w:rPr>
                <w:noProof/>
                <w:color w:val="00B050"/>
                <w:lang w:val="de-AT"/>
              </w:rPr>
              <w:t>ᵊ</w:t>
            </w:r>
            <w:r w:rsidRPr="007A4AC2">
              <w:rPr>
                <w:noProof/>
                <w:color w:val="00B050"/>
                <w:lang w:val="en-US"/>
              </w:rPr>
              <w:t>b-šēx hēne, ǧāybīn-ha ʕa-š-šēx; al-</w:t>
            </w:r>
            <w:r w:rsidRPr="007A4AC2">
              <w:rPr>
                <w:noProof/>
                <w:color w:val="00B050"/>
                <w:lang w:val="de-AT"/>
              </w:rPr>
              <w:t>ᵊ</w:t>
            </w:r>
            <w:r w:rsidRPr="007A4AC2">
              <w:rPr>
                <w:noProof/>
                <w:color w:val="00B050"/>
                <w:lang w:val="en-US"/>
              </w:rPr>
              <w:t xml:space="preserve">bnayye. yōm-in ǧāybīn-ha a-š-šēx </w:t>
            </w:r>
            <w:r w:rsidRPr="007A4AC2">
              <w:rPr>
                <w:noProof/>
                <w:color w:val="00B050"/>
                <w:lang w:val="de-AT"/>
              </w:rPr>
              <w:t>ᵊ</w:t>
            </w:r>
            <w:r w:rsidRPr="007A4AC2">
              <w:rPr>
                <w:noProof/>
                <w:color w:val="00B050"/>
                <w:lang w:val="en-US"/>
              </w:rPr>
              <w:t xml:space="preserve">mdaḥḥǧ-il-he ʕarfān-he. šēx Hādi; hā ygūl </w:t>
            </w:r>
            <w:r w:rsidRPr="007A4AC2">
              <w:rPr>
                <w:color w:val="00B050"/>
              </w:rPr>
              <w:t>ᵊšnōn mū ǧāyib-he gāḏ̣b-il-he</w:t>
            </w:r>
            <w:r w:rsidRPr="007A4AC2">
              <w:rPr>
                <w:noProof/>
                <w:color w:val="00B050"/>
                <w:lang w:val="en-US"/>
              </w:rPr>
              <w:t xml:space="preserve"> as-sēf; as-sēf w ḏ̣ārib-he b-as-sēf – ḏ̣ārib-ha b-as-sēf? – b-as-sēf ḏ̣ārib-ha. wāǧʕa b-al-gāʕ,</w:t>
            </w:r>
          </w:p>
        </w:tc>
        <w:tc>
          <w:tcPr>
            <w:tcW w:w="3969" w:type="dxa"/>
          </w:tcPr>
          <w:p w14:paraId="4F833B7B" w14:textId="77777777" w:rsidR="00F0080D" w:rsidRPr="007A4AC2" w:rsidRDefault="00F0080D" w:rsidP="00763CEC">
            <w:pPr>
              <w:rPr>
                <w:noProof/>
                <w:color w:val="00B050"/>
                <w:lang w:val="en-US"/>
              </w:rPr>
            </w:pPr>
            <w:r w:rsidRPr="007A4AC2">
              <w:rPr>
                <w:noProof/>
                <w:color w:val="00B050"/>
                <w:lang w:val="en-US"/>
              </w:rPr>
              <w:t>Then they heard of a sheikh here and brought the girl to the sheikh. When they brought her to the sheikh, he had a look at her and he knew right away (what was wrong with her). He was Sheikh Hādi.</w:t>
            </w:r>
            <w:r w:rsidRPr="00BA18ED">
              <w:rPr>
                <w:rStyle w:val="FootnoteReference"/>
              </w:rPr>
              <w:footnoteReference w:id="38"/>
            </w:r>
            <w:r w:rsidRPr="007A4AC2">
              <w:rPr>
                <w:noProof/>
                <w:color w:val="00B050"/>
                <w:lang w:val="en-US"/>
              </w:rPr>
              <w:t xml:space="preserve"> It is said that as soon as he had brought her he grasped the sword for her.  Then he hit her with the sword. – He hit her with the sword?” – Yes, he hit her with the sword. She fell down to the ground.</w:t>
            </w:r>
          </w:p>
        </w:tc>
      </w:tr>
      <w:tr w:rsidR="00F0080D" w:rsidRPr="00CA7EC1" w14:paraId="463EB40A" w14:textId="77777777" w:rsidTr="00763CEC">
        <w:tc>
          <w:tcPr>
            <w:tcW w:w="959" w:type="dxa"/>
          </w:tcPr>
          <w:p w14:paraId="6E4AF26C" w14:textId="77777777" w:rsidR="00F0080D" w:rsidRPr="00CA7EC1" w:rsidRDefault="00F0080D" w:rsidP="00763CEC">
            <w:pPr>
              <w:rPr>
                <w:noProof/>
                <w:lang w:val="en-US"/>
              </w:rPr>
            </w:pPr>
            <w:r w:rsidRPr="00CA7EC1">
              <w:rPr>
                <w:noProof/>
                <w:lang w:val="en-US"/>
              </w:rPr>
              <w:t>3.0</w:t>
            </w:r>
            <w:r>
              <w:rPr>
                <w:noProof/>
                <w:lang w:val="en-US"/>
              </w:rPr>
              <w:t>4</w:t>
            </w:r>
          </w:p>
        </w:tc>
        <w:tc>
          <w:tcPr>
            <w:tcW w:w="3969" w:type="dxa"/>
          </w:tcPr>
          <w:p w14:paraId="4C42F9AB" w14:textId="77777777" w:rsidR="00F0080D" w:rsidRPr="007A4AC2" w:rsidRDefault="00F0080D" w:rsidP="00763CEC">
            <w:pPr>
              <w:rPr>
                <w:noProof/>
                <w:color w:val="00B050"/>
                <w:lang w:val="en-US"/>
              </w:rPr>
            </w:pPr>
            <w:bookmarkStart w:id="87" w:name="_Hlk133329545"/>
            <w:r w:rsidRPr="007A4AC2">
              <w:rPr>
                <w:noProof/>
                <w:color w:val="00B050"/>
                <w:lang w:val="en-US"/>
              </w:rPr>
              <w:t xml:space="preserve">wa-hāḏi umm-ha w-abū-ha gāymīn </w:t>
            </w:r>
            <w:r w:rsidRPr="007A4AC2">
              <w:rPr>
                <w:color w:val="00B050"/>
              </w:rPr>
              <w:t>ytibāčūn</w:t>
            </w:r>
            <w:r w:rsidRPr="007A4AC2">
              <w:rPr>
                <w:noProof/>
                <w:color w:val="00B050"/>
                <w:lang w:val="en-US"/>
              </w:rPr>
              <w:t xml:space="preserve"> yuṭluʕūn b-ač-čōl </w:t>
            </w:r>
            <w:bookmarkEnd w:id="87"/>
            <w:r w:rsidRPr="007A4AC2">
              <w:rPr>
                <w:noProof/>
                <w:color w:val="00B050"/>
                <w:lang w:val="en-US"/>
              </w:rPr>
              <w:t xml:space="preserve">yaʕni </w:t>
            </w:r>
            <w:r w:rsidRPr="007A4AC2">
              <w:rPr>
                <w:color w:val="00B050"/>
                <w:lang w:val="en-US"/>
              </w:rPr>
              <w:t>“</w:t>
            </w:r>
            <w:r w:rsidRPr="007A4AC2">
              <w:rPr>
                <w:noProof/>
                <w:color w:val="00B050"/>
                <w:lang w:val="en-US"/>
              </w:rPr>
              <w:t>bnayyit-na mātat,</w:t>
            </w:r>
            <w:r w:rsidRPr="007A4AC2">
              <w:rPr>
                <w:color w:val="00B050"/>
                <w:lang w:val="en-US"/>
              </w:rPr>
              <w:t>”</w:t>
            </w:r>
            <w:r w:rsidRPr="007A4AC2">
              <w:rPr>
                <w:noProof/>
                <w:color w:val="00B050"/>
                <w:lang w:val="en-US"/>
              </w:rPr>
              <w:t xml:space="preserve"> gāylīn, – “ḏibaḥ-ha (ḏibaḥ-ḥa) š-šēx” – “ḏibaḥ-ha š-šēx,” aš-šēx ʕādēn rāmi </w:t>
            </w:r>
            <w:r w:rsidRPr="007A4AC2">
              <w:rPr>
                <w:noProof/>
                <w:color w:val="00B050"/>
                <w:lang w:val="de-AT"/>
              </w:rPr>
              <w:t>ᵊ</w:t>
            </w:r>
            <w:r w:rsidRPr="007A4AC2">
              <w:rPr>
                <w:noProof/>
                <w:color w:val="00B050"/>
                <w:lang w:val="en-US"/>
              </w:rPr>
              <w:t>hnīt-u ǧub</w:t>
            </w:r>
            <w:r w:rsidRPr="007A4AC2">
              <w:rPr>
                <w:color w:val="00B050"/>
              </w:rPr>
              <w:t>bt-u w farraš-he fōg-ha al-ᵊhnīye, fōg al-ḥurma. w gāḏ̣ib ad-daff w gām ydugg. y</w:t>
            </w:r>
            <w:r>
              <w:rPr>
                <w:color w:val="00B050"/>
              </w:rPr>
              <w:t>i</w:t>
            </w:r>
            <w:r w:rsidRPr="007A4AC2">
              <w:rPr>
                <w:color w:val="00B050"/>
              </w:rPr>
              <w:t>dug</w:t>
            </w:r>
            <w:r>
              <w:rPr>
                <w:color w:val="00B050"/>
              </w:rPr>
              <w:t>g</w:t>
            </w:r>
            <w:r w:rsidRPr="007A4AC2">
              <w:rPr>
                <w:color w:val="00B050"/>
              </w:rPr>
              <w:t xml:space="preserve"> madīḥ, yidugg yimdaḥ fōg-ha.</w:t>
            </w:r>
          </w:p>
        </w:tc>
        <w:tc>
          <w:tcPr>
            <w:tcW w:w="3969" w:type="dxa"/>
          </w:tcPr>
          <w:p w14:paraId="4070E645" w14:textId="77777777" w:rsidR="00F0080D" w:rsidRPr="007A4AC2" w:rsidRDefault="00F0080D" w:rsidP="00763CEC">
            <w:pPr>
              <w:rPr>
                <w:color w:val="00B050"/>
                <w:lang w:val="en-US"/>
              </w:rPr>
            </w:pPr>
            <w:bookmarkStart w:id="88" w:name="_Hlk133329582"/>
            <w:r w:rsidRPr="007A4AC2">
              <w:rPr>
                <w:noProof/>
                <w:color w:val="00B050"/>
                <w:lang w:val="en-US"/>
              </w:rPr>
              <w:t xml:space="preserve">Her mother and her father started to cry and went outside the village shouting, </w:t>
            </w:r>
            <w:bookmarkEnd w:id="88"/>
            <w:r w:rsidRPr="007A4AC2">
              <w:rPr>
                <w:color w:val="00B050"/>
              </w:rPr>
              <w:t xml:space="preserve">“Our daughter has died! The sheikh has killed her, the sheikh has killed her!” The sheikh, however, took off his cloak and covered her with it, (he spread it) over the woman. Then he took the tambourine and started to perform. </w:t>
            </w:r>
            <w:r w:rsidRPr="007A4AC2">
              <w:rPr>
                <w:noProof/>
                <w:color w:val="00B050"/>
                <w:lang w:val="en-US"/>
              </w:rPr>
              <w:t>They performed lauds (for the prophet Muhammad); he played and sang lauds over her.</w:t>
            </w:r>
          </w:p>
        </w:tc>
      </w:tr>
      <w:tr w:rsidR="00F0080D" w:rsidRPr="00CA7EC1" w14:paraId="0843859A" w14:textId="77777777" w:rsidTr="00763CEC">
        <w:tc>
          <w:tcPr>
            <w:tcW w:w="959" w:type="dxa"/>
          </w:tcPr>
          <w:p w14:paraId="6E8DCEB4" w14:textId="77777777" w:rsidR="00F0080D" w:rsidRPr="00CA7EC1" w:rsidRDefault="00F0080D" w:rsidP="00763CEC">
            <w:pPr>
              <w:rPr>
                <w:noProof/>
              </w:rPr>
            </w:pPr>
            <w:r w:rsidRPr="00CA7EC1">
              <w:rPr>
                <w:noProof/>
              </w:rPr>
              <w:t>3.2</w:t>
            </w:r>
            <w:r>
              <w:rPr>
                <w:noProof/>
              </w:rPr>
              <w:t>2</w:t>
            </w:r>
          </w:p>
        </w:tc>
        <w:tc>
          <w:tcPr>
            <w:tcW w:w="3969" w:type="dxa"/>
          </w:tcPr>
          <w:p w14:paraId="513FBEE2" w14:textId="77777777" w:rsidR="00F0080D" w:rsidRPr="007A4AC2" w:rsidRDefault="00F0080D" w:rsidP="00763CEC">
            <w:pPr>
              <w:rPr>
                <w:noProof/>
                <w:color w:val="00B050"/>
              </w:rPr>
            </w:pPr>
            <w:r w:rsidRPr="007A4AC2">
              <w:rPr>
                <w:noProof/>
                <w:color w:val="00B050"/>
              </w:rPr>
              <w:t xml:space="preserve">hā yigūl ʕugub sāʕa ygūl čān yšīl-ha (ʕa-) ǧubbt-u </w:t>
            </w:r>
            <w:r w:rsidRPr="007A4AC2">
              <w:rPr>
                <w:color w:val="00B050"/>
              </w:rPr>
              <w:t>ygūl in a</w:t>
            </w:r>
            <w:r w:rsidRPr="007A4AC2">
              <w:rPr>
                <w:noProof/>
                <w:color w:val="00B050"/>
              </w:rPr>
              <w:t>l-</w:t>
            </w:r>
            <w:r w:rsidRPr="007A4AC2">
              <w:rPr>
                <w:noProof/>
                <w:color w:val="00B050"/>
                <w:lang w:val="de-AT"/>
              </w:rPr>
              <w:t>ᵊ</w:t>
            </w:r>
            <w:r w:rsidRPr="007A4AC2">
              <w:rPr>
                <w:noProof/>
                <w:color w:val="00B050"/>
              </w:rPr>
              <w:t xml:space="preserve">bnayye ʕargāne, ṭayybe, yigūl čān tugʕud, w tugʕud b-al-kanār, umm-ha w-abū-ha ydaḥḥǧū-l-he w gāyle </w:t>
            </w:r>
            <w:r w:rsidRPr="007A4AC2">
              <w:rPr>
                <w:color w:val="00B050"/>
              </w:rPr>
              <w:t>“</w:t>
            </w:r>
            <w:r w:rsidRPr="007A4AC2">
              <w:rPr>
                <w:noProof/>
                <w:color w:val="00B050"/>
              </w:rPr>
              <w:t>yuṃṃa! yāba! āni šinhu šuġl-i hēne? iš-ǧaʕad asāwi hēne?</w:t>
            </w:r>
            <w:r w:rsidRPr="007A4AC2">
              <w:rPr>
                <w:color w:val="00B050"/>
              </w:rPr>
              <w:t>”</w:t>
            </w:r>
            <w:r w:rsidRPr="007A4AC2">
              <w:rPr>
                <w:noProof/>
                <w:color w:val="00B050"/>
              </w:rPr>
              <w:t xml:space="preserve"> </w:t>
            </w:r>
          </w:p>
        </w:tc>
        <w:tc>
          <w:tcPr>
            <w:tcW w:w="3969" w:type="dxa"/>
          </w:tcPr>
          <w:p w14:paraId="158AC8BC" w14:textId="77777777" w:rsidR="00F0080D" w:rsidRPr="007A4AC2" w:rsidRDefault="00F0080D" w:rsidP="00763CEC">
            <w:pPr>
              <w:rPr>
                <w:color w:val="00B050"/>
                <w:lang w:val="en-US"/>
              </w:rPr>
            </w:pPr>
            <w:r w:rsidRPr="007A4AC2">
              <w:rPr>
                <w:noProof/>
                <w:color w:val="00B050"/>
                <w:lang w:val="en-US"/>
              </w:rPr>
              <w:t xml:space="preserve">It is said that after an hour he took away his cloak from her. It is said that the girl was in sweat but well. It is said that she sat up. She sat aside. Her mother and her father were looking at her when she said, </w:t>
            </w:r>
            <w:r w:rsidRPr="007A4AC2">
              <w:rPr>
                <w:color w:val="00B050"/>
                <w:lang w:val="en-US"/>
              </w:rPr>
              <w:t>“Mum! Dad! What’s my business here? What I am doing here?”</w:t>
            </w:r>
          </w:p>
        </w:tc>
      </w:tr>
      <w:tr w:rsidR="00F0080D" w:rsidRPr="00CA7EC1" w14:paraId="369E6BA5" w14:textId="77777777" w:rsidTr="00763CEC">
        <w:tc>
          <w:tcPr>
            <w:tcW w:w="959" w:type="dxa"/>
          </w:tcPr>
          <w:p w14:paraId="21692C5B" w14:textId="77777777" w:rsidR="00F0080D" w:rsidRPr="00CA7EC1" w:rsidRDefault="00F0080D" w:rsidP="00763CEC">
            <w:pPr>
              <w:rPr>
                <w:noProof/>
                <w:lang w:val="en-US"/>
              </w:rPr>
            </w:pPr>
            <w:r w:rsidRPr="00CA7EC1">
              <w:rPr>
                <w:noProof/>
                <w:lang w:val="en-US"/>
              </w:rPr>
              <w:t>3.40</w:t>
            </w:r>
          </w:p>
        </w:tc>
        <w:tc>
          <w:tcPr>
            <w:tcW w:w="3969" w:type="dxa"/>
          </w:tcPr>
          <w:p w14:paraId="5AD75681" w14:textId="77777777" w:rsidR="00F0080D" w:rsidRPr="007A4AC2" w:rsidRDefault="00F0080D" w:rsidP="00763CEC">
            <w:pPr>
              <w:rPr>
                <w:noProof/>
                <w:color w:val="00B050"/>
                <w:lang w:val="en-US"/>
              </w:rPr>
            </w:pPr>
            <w:r w:rsidRPr="007A4AC2">
              <w:rPr>
                <w:noProof/>
                <w:color w:val="00B050"/>
                <w:lang w:val="en-US"/>
              </w:rPr>
              <w:t xml:space="preserve">gāylin </w:t>
            </w:r>
            <w:r w:rsidRPr="007A4AC2">
              <w:rPr>
                <w:color w:val="00B050"/>
                <w:lang w:val="en-US"/>
              </w:rPr>
              <w:t>“</w:t>
            </w:r>
            <w:r w:rsidRPr="007A4AC2">
              <w:rPr>
                <w:noProof/>
                <w:color w:val="00B050"/>
                <w:lang w:val="en-US"/>
              </w:rPr>
              <w:t xml:space="preserve">māmiš </w:t>
            </w:r>
            <w:r w:rsidRPr="007A4AC2">
              <w:rPr>
                <w:color w:val="00B050"/>
              </w:rPr>
              <w:t>šī</w:t>
            </w:r>
            <w:r w:rsidRPr="007A4AC2">
              <w:rPr>
                <w:noProof/>
                <w:color w:val="00B050"/>
                <w:lang w:val="en-US"/>
              </w:rPr>
              <w:t xml:space="preserve"> ǧīna ʕa-z-ziyāra.</w:t>
            </w:r>
            <w:r w:rsidRPr="007A4AC2">
              <w:rPr>
                <w:color w:val="00B050"/>
                <w:lang w:val="en-US"/>
              </w:rPr>
              <w:t>”</w:t>
            </w:r>
            <w:r w:rsidRPr="007A4AC2">
              <w:rPr>
                <w:noProof/>
                <w:color w:val="00B050"/>
                <w:lang w:val="en-US"/>
              </w:rPr>
              <w:t xml:space="preserve"> hā ygūlūn rāyḥīn ǧāybī-l-u ṭaqṣi māxḏī-l-u ṭaqṣi hadiyye w ǧāybīn inṭō-´ la-š-šēx. w-al-</w:t>
            </w:r>
            <w:r w:rsidRPr="007A4AC2">
              <w:rPr>
                <w:noProof/>
                <w:color w:val="00B050"/>
                <w:lang w:val="de-AT"/>
              </w:rPr>
              <w:t>ᵊ</w:t>
            </w:r>
            <w:r w:rsidRPr="007A4AC2">
              <w:rPr>
                <w:noProof/>
                <w:color w:val="00B050"/>
                <w:lang w:val="en-US"/>
              </w:rPr>
              <w:t xml:space="preserve">bnayye ṭābat w rāḥat – ṭābat w rāḥat – </w:t>
            </w:r>
            <w:r w:rsidRPr="007A4AC2">
              <w:rPr>
                <w:noProof/>
                <w:color w:val="00B050"/>
                <w:lang w:val="de-AT"/>
              </w:rPr>
              <w:lastRenderedPageBreak/>
              <w:t>ᵊ</w:t>
            </w:r>
            <w:r w:rsidRPr="007A4AC2">
              <w:rPr>
                <w:noProof/>
                <w:color w:val="00B050"/>
                <w:lang w:val="en-US"/>
              </w:rPr>
              <w:t xml:space="preserve">bsāʕ zimān. as-saʕālwa ište hīčiḏ ysāwin al-xawāǧi zād </w:t>
            </w:r>
            <w:r w:rsidRPr="007A4AC2">
              <w:rPr>
                <w:color w:val="00B050"/>
              </w:rPr>
              <w:t>yiktibū</w:t>
            </w:r>
            <w:r w:rsidRPr="007A4AC2">
              <w:rPr>
                <w:noProof/>
                <w:color w:val="00B050"/>
                <w:lang w:val="en-US"/>
              </w:rPr>
              <w:t xml:space="preserve">-l-hin min </w:t>
            </w:r>
            <w:r w:rsidRPr="007A4AC2">
              <w:rPr>
                <w:noProof/>
                <w:color w:val="00B050"/>
                <w:lang w:val="de-AT"/>
              </w:rPr>
              <w:t>ᵊ</w:t>
            </w:r>
            <w:r w:rsidRPr="007A4AC2">
              <w:rPr>
                <w:noProof/>
                <w:color w:val="00B050"/>
                <w:lang w:val="en-US"/>
              </w:rPr>
              <w:t xml:space="preserve">hniyyāt al-qurʔān mā ytigallaṭin ʕala hniyye. </w:t>
            </w:r>
          </w:p>
        </w:tc>
        <w:tc>
          <w:tcPr>
            <w:tcW w:w="3969" w:type="dxa"/>
          </w:tcPr>
          <w:p w14:paraId="121E7C97" w14:textId="77777777" w:rsidR="00F0080D" w:rsidRPr="007A4AC2" w:rsidRDefault="00F0080D" w:rsidP="00763CEC">
            <w:pPr>
              <w:rPr>
                <w:color w:val="00B050"/>
                <w:lang w:val="en-US"/>
              </w:rPr>
            </w:pPr>
            <w:r w:rsidRPr="007A4AC2">
              <w:rPr>
                <w:noProof/>
                <w:color w:val="00B050"/>
                <w:lang w:val="en-US"/>
              </w:rPr>
              <w:lastRenderedPageBreak/>
              <w:t xml:space="preserve">They said, </w:t>
            </w:r>
            <w:r w:rsidRPr="007A4AC2">
              <w:rPr>
                <w:color w:val="00B050"/>
                <w:lang w:val="en-US"/>
              </w:rPr>
              <w:t xml:space="preserve">“There is nothing (to worry), we went to a sanctuary.” It is said that they bought a car for the sheikh and gave it to him as a present. The girl had </w:t>
            </w:r>
            <w:r w:rsidRPr="007A4AC2">
              <w:rPr>
                <w:color w:val="00B050"/>
                <w:lang w:val="en-US"/>
              </w:rPr>
              <w:lastRenderedPageBreak/>
              <w:t>recovered and went away – she was well and went away – immediately. The demons do it like that but the sage men write amulets against them which are made from verses of the Coran. So they cannot come close to you.</w:t>
            </w:r>
          </w:p>
        </w:tc>
      </w:tr>
    </w:tbl>
    <w:p w14:paraId="71C6F55E" w14:textId="77777777" w:rsidR="0009792D" w:rsidRDefault="0009792D">
      <w:r>
        <w:lastRenderedPageBreak/>
        <w:br w:type="page"/>
      </w:r>
    </w:p>
    <w:p w14:paraId="0E82F661" w14:textId="1E7A23BD" w:rsidR="0009792D" w:rsidRDefault="0009792D" w:rsidP="0009792D">
      <w:pPr>
        <w:pStyle w:val="Heading2"/>
        <w:rPr>
          <w:color w:val="FF0000"/>
          <w:lang w:val="en-US"/>
        </w:rPr>
      </w:pPr>
      <w:bookmarkStart w:id="89" w:name="_Toc156305432"/>
      <w:r>
        <w:rPr>
          <w:lang w:val="en-US"/>
        </w:rPr>
        <w:lastRenderedPageBreak/>
        <w:t>Urfa-077c_Jinn-Harran-2010</w:t>
      </w:r>
      <w:bookmarkEnd w:id="89"/>
    </w:p>
    <w:p w14:paraId="7B80928C" w14:textId="77777777" w:rsidR="0009792D" w:rsidRDefault="0009792D"/>
    <w:tbl>
      <w:tblPr>
        <w:tblStyle w:val="TableGrid"/>
        <w:tblW w:w="8897" w:type="dxa"/>
        <w:tblLook w:val="04A0" w:firstRow="1" w:lastRow="0" w:firstColumn="1" w:lastColumn="0" w:noHBand="0" w:noVBand="1"/>
      </w:tblPr>
      <w:tblGrid>
        <w:gridCol w:w="959"/>
        <w:gridCol w:w="3969"/>
        <w:gridCol w:w="3969"/>
      </w:tblGrid>
      <w:tr w:rsidR="00F0080D" w:rsidRPr="00BA4C09" w14:paraId="16E3FD81" w14:textId="77777777" w:rsidTr="00763CEC">
        <w:tc>
          <w:tcPr>
            <w:tcW w:w="959" w:type="dxa"/>
          </w:tcPr>
          <w:p w14:paraId="7FD106B7" w14:textId="77777777" w:rsidR="00F0080D" w:rsidRPr="00CA7EC1" w:rsidRDefault="00F0080D" w:rsidP="00763CEC">
            <w:pPr>
              <w:rPr>
                <w:noProof/>
                <w:lang w:val="en-US"/>
              </w:rPr>
            </w:pPr>
            <w:r w:rsidRPr="00CA7EC1">
              <w:rPr>
                <w:noProof/>
                <w:lang w:val="en-US"/>
              </w:rPr>
              <w:t>3.5</w:t>
            </w:r>
            <w:r>
              <w:rPr>
                <w:noProof/>
                <w:lang w:val="en-US"/>
              </w:rPr>
              <w:t>8</w:t>
            </w:r>
          </w:p>
        </w:tc>
        <w:tc>
          <w:tcPr>
            <w:tcW w:w="3969" w:type="dxa"/>
          </w:tcPr>
          <w:p w14:paraId="10FB979D" w14:textId="77777777" w:rsidR="00F0080D" w:rsidRPr="007A4AC2" w:rsidRDefault="00F0080D" w:rsidP="00763CEC">
            <w:pPr>
              <w:rPr>
                <w:noProof/>
                <w:color w:val="00B050"/>
                <w:lang w:val="en-US"/>
              </w:rPr>
            </w:pPr>
            <w:r w:rsidRPr="007A4AC2">
              <w:rPr>
                <w:noProof/>
                <w:color w:val="00B050"/>
                <w:lang w:val="en-US"/>
              </w:rPr>
              <w:t xml:space="preserve">alḥaz iḥne ʕiǧyān </w:t>
            </w:r>
            <w:r w:rsidRPr="007A4AC2">
              <w:rPr>
                <w:noProof/>
                <w:color w:val="00B050"/>
                <w:lang w:val="de-AT"/>
              </w:rPr>
              <w:t>ᵊ</w:t>
            </w:r>
            <w:r w:rsidRPr="007A4AC2">
              <w:rPr>
                <w:noProof/>
                <w:color w:val="00B050"/>
                <w:lang w:val="en-US"/>
              </w:rPr>
              <w:t xml:space="preserve">zġār kull ʕaǧi-n ziġīr nḥuṭṭ-ill-u gāma, gāma, āyat al-kursi ngūl, </w:t>
            </w:r>
            <w:r w:rsidRPr="007A4AC2">
              <w:rPr>
                <w:color w:val="00B050"/>
              </w:rPr>
              <w:t>musqa</w:t>
            </w:r>
            <w:r w:rsidRPr="007A4AC2">
              <w:rPr>
                <w:noProof/>
                <w:color w:val="00B050"/>
                <w:lang w:val="en-US"/>
              </w:rPr>
              <w:t xml:space="preserve">, </w:t>
            </w:r>
            <w:r w:rsidRPr="007A4AC2">
              <w:rPr>
                <w:noProof/>
                <w:color w:val="00B050"/>
                <w:lang w:val="de-AT"/>
              </w:rPr>
              <w:t>ᵊ</w:t>
            </w:r>
            <w:r w:rsidRPr="007A4AC2">
              <w:rPr>
                <w:noProof/>
                <w:color w:val="00B050"/>
                <w:lang w:val="en-US"/>
              </w:rPr>
              <w:t>nḥuṭṭ-ha mā nxāf hīč, al-ǧinn minn as-saʕālwa mā yitigallaṭan ʕalē-k. āni, inte sōlif, āni ǧan-ni hēne b-al-bēt hēne – b-al-bēt hēne? – b-al-bēt hēne šu-ygūlū-l-u haḏāk aaa… – sukun? – lā mū as-sukun.</w:t>
            </w:r>
          </w:p>
        </w:tc>
        <w:tc>
          <w:tcPr>
            <w:tcW w:w="3969" w:type="dxa"/>
          </w:tcPr>
          <w:p w14:paraId="1EF422B3" w14:textId="77777777" w:rsidR="00F0080D" w:rsidRPr="007A4AC2" w:rsidRDefault="00F0080D" w:rsidP="00763CEC">
            <w:pPr>
              <w:rPr>
                <w:i/>
                <w:noProof/>
                <w:color w:val="00B050"/>
                <w:lang w:val="en-US"/>
              </w:rPr>
            </w:pPr>
            <w:r w:rsidRPr="007A4AC2">
              <w:rPr>
                <w:noProof/>
                <w:color w:val="00B050"/>
                <w:lang w:val="en-US"/>
              </w:rPr>
              <w:t>Now, when we have small children, we put an amulet on every small child; an amulet, let’s say (with) the Verse of the Throne, an amulett, we stick it in order that we are not afraid, (because) the demons or whatever,</w:t>
            </w:r>
            <w:r w:rsidRPr="00BA18ED">
              <w:rPr>
                <w:rStyle w:val="FootnoteReference"/>
              </w:rPr>
              <w:footnoteReference w:id="39"/>
            </w:r>
            <w:r w:rsidRPr="007A4AC2">
              <w:rPr>
                <w:noProof/>
                <w:color w:val="00B050"/>
                <w:lang w:val="en-US"/>
              </w:rPr>
              <w:t xml:space="preserve"> the </w:t>
            </w:r>
            <w:r w:rsidRPr="007A4AC2">
              <w:rPr>
                <w:i/>
                <w:noProof/>
                <w:color w:val="00B050"/>
                <w:lang w:val="en-US"/>
              </w:rPr>
              <w:t>saʕālwa</w:t>
            </w:r>
            <w:r w:rsidRPr="007A4AC2">
              <w:rPr>
                <w:noProof/>
                <w:color w:val="00B050"/>
                <w:lang w:val="en-US"/>
              </w:rPr>
              <w:t xml:space="preserve"> do not approach you. As for me, you may talk,</w:t>
            </w:r>
            <w:r w:rsidRPr="00BA18ED">
              <w:rPr>
                <w:rStyle w:val="FootnoteReference"/>
              </w:rPr>
              <w:footnoteReference w:id="40"/>
            </w:r>
            <w:r w:rsidRPr="007A4AC2">
              <w:rPr>
                <w:noProof/>
                <w:color w:val="00B050"/>
                <w:lang w:val="en-US"/>
              </w:rPr>
              <w:t xml:space="preserve"> they came to me. Here into the house. – Into this house here? – Into this house here, how do they call them… </w:t>
            </w:r>
            <w:r w:rsidRPr="007A4AC2">
              <w:rPr>
                <w:i/>
                <w:noProof/>
                <w:color w:val="00B050"/>
                <w:lang w:val="en-US"/>
              </w:rPr>
              <w:t>sukun</w:t>
            </w:r>
            <w:r w:rsidRPr="007A4AC2">
              <w:rPr>
                <w:noProof/>
                <w:color w:val="00B050"/>
                <w:lang w:val="en-US"/>
              </w:rPr>
              <w:t xml:space="preserve">? – No, not </w:t>
            </w:r>
            <w:r w:rsidRPr="007A4AC2">
              <w:rPr>
                <w:i/>
                <w:noProof/>
                <w:color w:val="00B050"/>
                <w:lang w:val="en-US"/>
              </w:rPr>
              <w:t>sukun.</w:t>
            </w:r>
          </w:p>
        </w:tc>
      </w:tr>
      <w:tr w:rsidR="00F0080D" w:rsidRPr="00A55DA9" w14:paraId="6D7812D0" w14:textId="77777777" w:rsidTr="00763CEC">
        <w:tc>
          <w:tcPr>
            <w:tcW w:w="959" w:type="dxa"/>
          </w:tcPr>
          <w:p w14:paraId="4380F47C" w14:textId="77777777" w:rsidR="00F0080D" w:rsidRPr="00877028" w:rsidRDefault="00F0080D" w:rsidP="00763CEC">
            <w:pPr>
              <w:rPr>
                <w:noProof/>
                <w:lang w:val="de-AT"/>
              </w:rPr>
            </w:pPr>
            <w:r>
              <w:rPr>
                <w:noProof/>
                <w:lang w:val="de-AT"/>
              </w:rPr>
              <w:t>4.20</w:t>
            </w:r>
          </w:p>
        </w:tc>
        <w:tc>
          <w:tcPr>
            <w:tcW w:w="3969" w:type="dxa"/>
          </w:tcPr>
          <w:p w14:paraId="453022D8" w14:textId="77777777" w:rsidR="00F0080D" w:rsidRPr="007A4AC2" w:rsidRDefault="00F0080D" w:rsidP="00763CEC">
            <w:pPr>
              <w:rPr>
                <w:noProof/>
                <w:color w:val="00B050"/>
                <w:lang w:val="de-AT"/>
              </w:rPr>
            </w:pPr>
            <w:r w:rsidRPr="007A4AC2">
              <w:rPr>
                <w:color w:val="00B050"/>
                <w:lang w:val="de-AT"/>
              </w:rPr>
              <w:t>abu al-lubēd? – abu lubēd,</w:t>
            </w:r>
            <w:r w:rsidRPr="007A4AC2">
              <w:rPr>
                <w:noProof/>
                <w:color w:val="00B050"/>
                <w:lang w:val="de-AT"/>
              </w:rPr>
              <w:t xml:space="preserve"> ism-u huwwa – karabasan – karabasan b-at-turuk yigūlūn karabasan. yōm-in ᵊtnām ylabbit fōg-ak b-al-ʕarabiyye abu lubēd hā abu lubēd ṣǝʕlu yōm-in al-wāḥad nāyim, āni nōbtēn ṣār ʕalay-ye. ḥatta ṯalāṯe, ṯalaṯ nōbāt ṣār ʕalay-ye, āni nāyim hēne b-ad-dār haḏiyye nāyim, </w:t>
            </w:r>
          </w:p>
        </w:tc>
        <w:tc>
          <w:tcPr>
            <w:tcW w:w="3969" w:type="dxa"/>
          </w:tcPr>
          <w:p w14:paraId="62B5A497" w14:textId="77777777" w:rsidR="00F0080D" w:rsidRPr="007A4AC2" w:rsidRDefault="00F0080D" w:rsidP="00763CEC">
            <w:pPr>
              <w:rPr>
                <w:color w:val="00B050"/>
              </w:rPr>
            </w:pPr>
            <w:r w:rsidRPr="007A4AC2">
              <w:rPr>
                <w:color w:val="00B050"/>
              </w:rPr>
              <w:t xml:space="preserve">Abū al-Lubēd? – Abū Lubēd is his name. – karabasan – In Turkish they say karabasan (=nightmare). He rides on you when you are sleeping. In Arabic it is called Abū Lubēd , which is also a demon that comes when you are sleeping. He came over me twice, in fact even three times, while I was sleeping in the house, in this house. </w:t>
            </w:r>
          </w:p>
        </w:tc>
      </w:tr>
      <w:tr w:rsidR="00F0080D" w:rsidRPr="00E40260" w14:paraId="07569B35" w14:textId="77777777" w:rsidTr="00763CEC">
        <w:tc>
          <w:tcPr>
            <w:tcW w:w="959" w:type="dxa"/>
          </w:tcPr>
          <w:p w14:paraId="3276AD39" w14:textId="77777777" w:rsidR="00F0080D" w:rsidRPr="00877028" w:rsidRDefault="00F0080D" w:rsidP="00763CEC">
            <w:pPr>
              <w:rPr>
                <w:noProof/>
                <w:lang w:val="de-AT"/>
              </w:rPr>
            </w:pPr>
            <w:r>
              <w:rPr>
                <w:noProof/>
                <w:lang w:val="de-AT"/>
              </w:rPr>
              <w:t>4.45</w:t>
            </w:r>
          </w:p>
        </w:tc>
        <w:tc>
          <w:tcPr>
            <w:tcW w:w="3969" w:type="dxa"/>
          </w:tcPr>
          <w:p w14:paraId="0DE040B2" w14:textId="77777777" w:rsidR="00F0080D" w:rsidRPr="007A4AC2" w:rsidRDefault="00F0080D" w:rsidP="00763CEC">
            <w:pPr>
              <w:rPr>
                <w:noProof/>
                <w:color w:val="00B050"/>
                <w:lang w:val="de-AT"/>
              </w:rPr>
            </w:pPr>
            <w:r w:rsidRPr="007A4AC2">
              <w:rPr>
                <w:noProof/>
                <w:color w:val="00B050"/>
                <w:lang w:val="de-AT"/>
              </w:rPr>
              <w:t xml:space="preserve">w b-al-lēl w čān yiǧi w yubruk fōg-i, gǝḏ̣ab-ni kull wuǧūd-i kull wuǧūd-i haš-šakil hāḏa gǝḏ̣ab-ni. mā agdar agūl mā agdar asōlif, ᵊb-nōba! arīd aṣīḥ mā agdar gāḏ̣ib ᵊlsān-i w gāḏ̣ib-ni haš-šakil mā agdar altabǝṭ. hā w gimit ʕādēne b… b-rās ᵊlsān-i gimit agṛa āyat al-kursi. </w:t>
            </w:r>
          </w:p>
        </w:tc>
        <w:tc>
          <w:tcPr>
            <w:tcW w:w="3969" w:type="dxa"/>
          </w:tcPr>
          <w:p w14:paraId="6F1EB019" w14:textId="77777777" w:rsidR="00F0080D" w:rsidRPr="007A4AC2" w:rsidRDefault="00F0080D" w:rsidP="00763CEC">
            <w:pPr>
              <w:rPr>
                <w:color w:val="00B050"/>
              </w:rPr>
            </w:pPr>
            <w:r w:rsidRPr="007A4AC2">
              <w:rPr>
                <w:color w:val="00B050"/>
              </w:rPr>
              <w:t>He came and sat on me at night. He grabbed all of me, my whole body. He grabbed my body like this. I could not speak or talk at all! I wanted to scream, but I couldn’t, because he was holding my tongue and my body so I could not move. Then I started to recite the Verse of the Throne with the tip of my tongue.</w:t>
            </w:r>
          </w:p>
        </w:tc>
      </w:tr>
      <w:tr w:rsidR="00F0080D" w:rsidRPr="00EE1428" w14:paraId="772AA19B" w14:textId="77777777" w:rsidTr="00763CEC">
        <w:tc>
          <w:tcPr>
            <w:tcW w:w="959" w:type="dxa"/>
          </w:tcPr>
          <w:p w14:paraId="208CF7EE" w14:textId="77777777" w:rsidR="00F0080D" w:rsidRPr="00877028" w:rsidRDefault="00F0080D" w:rsidP="00763CEC">
            <w:pPr>
              <w:rPr>
                <w:noProof/>
                <w:lang w:val="de-AT"/>
              </w:rPr>
            </w:pPr>
            <w:r>
              <w:rPr>
                <w:noProof/>
                <w:lang w:val="de-AT"/>
              </w:rPr>
              <w:t>5.09</w:t>
            </w:r>
          </w:p>
        </w:tc>
        <w:tc>
          <w:tcPr>
            <w:tcW w:w="3969" w:type="dxa"/>
          </w:tcPr>
          <w:p w14:paraId="5B10175D" w14:textId="77777777" w:rsidR="00F0080D" w:rsidRPr="007A4AC2" w:rsidRDefault="00F0080D" w:rsidP="00763CEC">
            <w:pPr>
              <w:rPr>
                <w:noProof/>
                <w:color w:val="00B050"/>
                <w:lang w:val="de-AT"/>
              </w:rPr>
            </w:pPr>
            <w:r w:rsidRPr="007A4AC2">
              <w:rPr>
                <w:noProof/>
                <w:color w:val="00B050"/>
                <w:lang w:val="de-AT"/>
              </w:rPr>
              <w:t xml:space="preserve">grēt āyat al-kursi gǝḏ̣at āyat al-kursi w huwwa čān yrūḥ </w:t>
            </w:r>
            <w:r w:rsidRPr="007A4AC2">
              <w:rPr>
                <w:color w:val="00B050"/>
                <w:lang w:val="de-AT"/>
              </w:rPr>
              <w:t>ʕin-ni</w:t>
            </w:r>
            <w:r w:rsidRPr="007A4AC2">
              <w:rPr>
                <w:noProof/>
                <w:color w:val="00B050"/>
                <w:lang w:val="de-AT"/>
              </w:rPr>
              <w:t xml:space="preserve"> nōbtēn haḏanne hēne ṣāru ʕalay-ye w nōba zād ᵊb-qēr mǝṭraḥ. yiǧi haš-šakil hāḏe ā hīčiḏ yugḏ̣ub-ak, ᵊtfukk ʕēn-ak, mā ššūf-u. amma inte magḏ̣ūb lā tgūl hīčiḏ lā tigdar ᵊtgūl hīčiḏ. lā tigdar ᵊssōlif lā tigdar ᵊtfukk ʕēn-ak – ḥiss-ak mā yuṭluʕ. </w:t>
            </w:r>
          </w:p>
        </w:tc>
        <w:tc>
          <w:tcPr>
            <w:tcW w:w="3969" w:type="dxa"/>
          </w:tcPr>
          <w:p w14:paraId="135D2394" w14:textId="77777777" w:rsidR="00F0080D" w:rsidRPr="007A4AC2" w:rsidRDefault="00F0080D" w:rsidP="00763CEC">
            <w:pPr>
              <w:rPr>
                <w:color w:val="00B050"/>
              </w:rPr>
            </w:pPr>
            <w:r w:rsidRPr="007A4AC2">
              <w:rPr>
                <w:color w:val="00B050"/>
              </w:rPr>
              <w:t xml:space="preserve">I recited the Verse of the Throne, and by the time I finished the recitation, he (the demon) went away. It happened to me twice here and once in another place. He comes like that and grabs you. When you open your eyes, you do not see him. You are held by him, so you cannot say anything. You can not talk or open your eyes </w:t>
            </w:r>
            <w:r w:rsidRPr="007A4AC2">
              <w:rPr>
                <w:color w:val="00B050"/>
              </w:rPr>
              <w:softHyphen/>
            </w:r>
            <w:r w:rsidRPr="007A4AC2">
              <w:rPr>
                <w:color w:val="00B050"/>
              </w:rPr>
              <w:softHyphen/>
              <w:t>– your voice does not come out.</w:t>
            </w:r>
          </w:p>
        </w:tc>
      </w:tr>
      <w:tr w:rsidR="00F0080D" w:rsidRPr="00016C2A" w14:paraId="2EEB1E7B" w14:textId="77777777" w:rsidTr="00763CEC">
        <w:tc>
          <w:tcPr>
            <w:tcW w:w="959" w:type="dxa"/>
          </w:tcPr>
          <w:p w14:paraId="3986A408" w14:textId="77777777" w:rsidR="00F0080D" w:rsidRPr="00877028" w:rsidRDefault="00F0080D" w:rsidP="00763CEC">
            <w:pPr>
              <w:rPr>
                <w:noProof/>
                <w:lang w:val="de-AT"/>
              </w:rPr>
            </w:pPr>
            <w:r>
              <w:rPr>
                <w:noProof/>
                <w:lang w:val="de-AT"/>
              </w:rPr>
              <w:t>5.27</w:t>
            </w:r>
          </w:p>
        </w:tc>
        <w:tc>
          <w:tcPr>
            <w:tcW w:w="3969" w:type="dxa"/>
          </w:tcPr>
          <w:p w14:paraId="7D4F8FF5" w14:textId="77777777" w:rsidR="00F0080D" w:rsidRPr="007A4AC2" w:rsidRDefault="00F0080D" w:rsidP="00763CEC">
            <w:pPr>
              <w:rPr>
                <w:noProof/>
                <w:color w:val="00B050"/>
                <w:lang w:val="de-AT"/>
              </w:rPr>
            </w:pPr>
            <w:r w:rsidRPr="007A4AC2">
              <w:rPr>
                <w:noProof/>
                <w:color w:val="00B050"/>
                <w:lang w:val="de-AT"/>
              </w:rPr>
              <w:t xml:space="preserve">lā tigdar … ᵊb-nōba. </w:t>
            </w:r>
            <w:r w:rsidRPr="007A4AC2">
              <w:rPr>
                <w:color w:val="00B050"/>
                <w:lang w:val="de-AT"/>
              </w:rPr>
              <w:t xml:space="preserve">hīčiḏ hīčiḏ ǧimad-ak – bass mā šift-u? – mā ššūf, mā ššūf-u, </w:t>
            </w:r>
            <w:r w:rsidRPr="007A4AC2">
              <w:rPr>
                <w:noProof/>
                <w:color w:val="00B050"/>
                <w:lang w:val="de-AT"/>
              </w:rPr>
              <w:t xml:space="preserve"> </w:t>
            </w:r>
            <w:r w:rsidRPr="007A4AC2">
              <w:rPr>
                <w:noProof/>
                <w:color w:val="00B050"/>
                <w:lang w:val="de-AT"/>
              </w:rPr>
              <w:lastRenderedPageBreak/>
              <w:t xml:space="preserve">huwwa </w:t>
            </w:r>
            <w:bookmarkStart w:id="90" w:name="_Hlk132716189"/>
            <w:r w:rsidRPr="007A4AC2">
              <w:rPr>
                <w:noProof/>
                <w:color w:val="00B050"/>
                <w:lang w:val="de-AT"/>
              </w:rPr>
              <w:t xml:space="preserve">yčalliṭ </w:t>
            </w:r>
            <w:bookmarkEnd w:id="90"/>
            <w:r w:rsidRPr="007A4AC2">
              <w:rPr>
                <w:noProof/>
                <w:color w:val="00B050"/>
                <w:lang w:val="de-AT"/>
              </w:rPr>
              <w:t xml:space="preserve">ʕalē-k yčalliṭ ʕalē-k abu lubēd, </w:t>
            </w:r>
            <w:r w:rsidRPr="007A4AC2">
              <w:rPr>
                <w:color w:val="00B050"/>
                <w:lang w:val="de-AT"/>
              </w:rPr>
              <w:t>iḥna</w:t>
            </w:r>
            <w:r w:rsidRPr="007A4AC2">
              <w:rPr>
                <w:noProof/>
                <w:color w:val="00B050"/>
                <w:lang w:val="de-AT"/>
              </w:rPr>
              <w:t xml:space="preserve"> nsammī-´ abu lubēd. yaʕni ḥiss-ak ᵊtḥasib ḥāl-ak ǧaʕad ᵊṣṣīḥ amma ḥiss-ak māmiš mā yrūḥ. aṣīḥ mā yuṭluʕ ḥiss māmin. ba-t-tāli yōm-in ydaššr-ak </w:t>
            </w:r>
            <w:r w:rsidRPr="007A4AC2">
              <w:rPr>
                <w:color w:val="00B050"/>
                <w:lang w:val="de-AT"/>
              </w:rPr>
              <w:t>ʕād</w:t>
            </w:r>
            <w:r w:rsidRPr="007A4AC2">
              <w:rPr>
                <w:noProof/>
                <w:color w:val="00B050"/>
                <w:lang w:val="de-AT"/>
              </w:rPr>
              <w:t xml:space="preserve"> yrūḥ ʕād ḥiss-ak inte tizgaḥ ḥiss-ak ʕād yuṭluʕ, al yamm-ak ʕād yismaʕ-ak ygūm </w:t>
            </w:r>
            <w:r w:rsidRPr="007A4AC2">
              <w:rPr>
                <w:color w:val="00B050"/>
                <w:lang w:val="de-AT"/>
              </w:rPr>
              <w:t xml:space="preserve">ygūl </w:t>
            </w:r>
            <w:r w:rsidRPr="007A4AC2">
              <w:rPr>
                <w:color w:val="00B050"/>
              </w:rPr>
              <w:t>ᵊ</w:t>
            </w:r>
            <w:r w:rsidRPr="007A4AC2">
              <w:rPr>
                <w:color w:val="00B050"/>
                <w:lang w:val="de-AT"/>
              </w:rPr>
              <w:t>š-bī-k?</w:t>
            </w:r>
          </w:p>
        </w:tc>
        <w:tc>
          <w:tcPr>
            <w:tcW w:w="3969" w:type="dxa"/>
          </w:tcPr>
          <w:p w14:paraId="7052AE06" w14:textId="77777777" w:rsidR="00F0080D" w:rsidRPr="007A4AC2" w:rsidRDefault="00F0080D" w:rsidP="00763CEC">
            <w:pPr>
              <w:rPr>
                <w:color w:val="00B050"/>
              </w:rPr>
            </w:pPr>
            <w:r w:rsidRPr="007A4AC2">
              <w:rPr>
                <w:color w:val="00B050"/>
              </w:rPr>
              <w:lastRenderedPageBreak/>
              <w:t xml:space="preserve">You cannot... not at all. He freezes you like that. – But you don’t see him? – You </w:t>
            </w:r>
            <w:r w:rsidRPr="007A4AC2">
              <w:rPr>
                <w:color w:val="00B050"/>
              </w:rPr>
              <w:lastRenderedPageBreak/>
              <w:t>don’t see, you not see him. Abu Lubēd locks you; we call him Abū Lubēd. I mean your voice; you think that you are screaming, but your voice does not come out. You scream, but no sound comes out. Eventually, when he leaves you; when he goes away, you shout and then your voice comes out. So the person next to you hears you and asks you, “What’s wrong with you?”</w:t>
            </w:r>
          </w:p>
        </w:tc>
      </w:tr>
      <w:tr w:rsidR="00F0080D" w:rsidRPr="00DF17BB" w14:paraId="30D5C73E" w14:textId="77777777" w:rsidTr="00763CEC">
        <w:tc>
          <w:tcPr>
            <w:tcW w:w="959" w:type="dxa"/>
          </w:tcPr>
          <w:p w14:paraId="0CFD29BB" w14:textId="77777777" w:rsidR="00F0080D" w:rsidRPr="00877028" w:rsidRDefault="00F0080D" w:rsidP="00763CEC">
            <w:pPr>
              <w:rPr>
                <w:noProof/>
                <w:lang w:val="de-AT"/>
              </w:rPr>
            </w:pPr>
            <w:r>
              <w:rPr>
                <w:noProof/>
                <w:lang w:val="de-AT"/>
              </w:rPr>
              <w:lastRenderedPageBreak/>
              <w:t>5.47</w:t>
            </w:r>
          </w:p>
        </w:tc>
        <w:tc>
          <w:tcPr>
            <w:tcW w:w="3969" w:type="dxa"/>
          </w:tcPr>
          <w:p w14:paraId="6736A4A0" w14:textId="77777777" w:rsidR="00F0080D" w:rsidRPr="007A4AC2" w:rsidRDefault="00F0080D" w:rsidP="00763CEC">
            <w:pPr>
              <w:rPr>
                <w:noProof/>
                <w:color w:val="00B050"/>
                <w:lang w:val="de-AT"/>
              </w:rPr>
            </w:pPr>
            <w:r w:rsidRPr="007A4AC2">
              <w:rPr>
                <w:noProof/>
                <w:color w:val="00B050"/>
                <w:lang w:val="de-AT"/>
              </w:rPr>
              <w:t xml:space="preserve">āni ṯalaṯ nōbāt ṣār ʕalay-ye, ṯalaṯ nōbāt, ā hēne b-al-bēt gǝḏ̣ab-ni haš-šakil hāḏa mā_gdar atimalmal ᵊb-nōba, arīd asōlif mā_gdar. arīd ᵊhniyye gāḏ̣ib-ni min </w:t>
            </w:r>
            <w:r w:rsidRPr="007A4AC2">
              <w:rPr>
                <w:color w:val="00B050"/>
                <w:lang w:val="de-AT"/>
              </w:rPr>
              <w:t>iṯmu-y</w:t>
            </w:r>
            <w:r w:rsidRPr="007A4AC2">
              <w:rPr>
                <w:noProof/>
                <w:color w:val="00B050"/>
                <w:lang w:val="de-AT"/>
              </w:rPr>
              <w:t xml:space="preserve"> min ᵊlsān-i min wuǧūd-i haš-šakil </w:t>
            </w:r>
            <w:r w:rsidRPr="007A4AC2">
              <w:rPr>
                <w:color w:val="00B050"/>
                <w:lang w:val="de-AT"/>
              </w:rPr>
              <w:t>hāḏe</w:t>
            </w:r>
            <w:r w:rsidRPr="007A4AC2">
              <w:rPr>
                <w:noProof/>
                <w:color w:val="00B050"/>
                <w:lang w:val="de-AT"/>
              </w:rPr>
              <w:t>. –</w:t>
            </w:r>
          </w:p>
        </w:tc>
        <w:tc>
          <w:tcPr>
            <w:tcW w:w="3969" w:type="dxa"/>
          </w:tcPr>
          <w:p w14:paraId="36568915" w14:textId="77777777" w:rsidR="00F0080D" w:rsidRPr="007A4AC2" w:rsidRDefault="00F0080D" w:rsidP="00763CEC">
            <w:pPr>
              <w:rPr>
                <w:noProof/>
                <w:color w:val="00B050"/>
                <w:lang w:val="en-US"/>
              </w:rPr>
            </w:pPr>
            <w:r w:rsidRPr="007A4AC2">
              <w:rPr>
                <w:noProof/>
                <w:color w:val="00B050"/>
                <w:lang w:val="en-US"/>
              </w:rPr>
              <w:t>As for me he came over me thrice, three times. Here in the house he grabbed me like this. I could not budge at all and when I wanted to speak I couldn’t. I wanted to speak but he kept shut my mouth, he grabbed my tongue and my body like this.</w:t>
            </w:r>
          </w:p>
        </w:tc>
      </w:tr>
    </w:tbl>
    <w:p w14:paraId="4A7C4CA4" w14:textId="77777777" w:rsidR="0009792D" w:rsidRDefault="0009792D">
      <w:r>
        <w:br w:type="page"/>
      </w:r>
    </w:p>
    <w:p w14:paraId="1453E2F3" w14:textId="46E085FA" w:rsidR="0009792D" w:rsidRDefault="0009792D" w:rsidP="0009792D">
      <w:pPr>
        <w:pStyle w:val="Heading2"/>
        <w:rPr>
          <w:color w:val="FF0000"/>
          <w:lang w:val="en-US"/>
        </w:rPr>
      </w:pPr>
      <w:bookmarkStart w:id="91" w:name="_Toc156305433"/>
      <w:r>
        <w:rPr>
          <w:lang w:val="en-US"/>
        </w:rPr>
        <w:lastRenderedPageBreak/>
        <w:t>Urfa-077d_Jinn-Harran-2010</w:t>
      </w:r>
      <w:bookmarkEnd w:id="91"/>
    </w:p>
    <w:p w14:paraId="788EAB70" w14:textId="77777777" w:rsidR="0009792D" w:rsidRDefault="0009792D"/>
    <w:tbl>
      <w:tblPr>
        <w:tblStyle w:val="TableGrid"/>
        <w:tblW w:w="8897" w:type="dxa"/>
        <w:tblLook w:val="04A0" w:firstRow="1" w:lastRow="0" w:firstColumn="1" w:lastColumn="0" w:noHBand="0" w:noVBand="1"/>
      </w:tblPr>
      <w:tblGrid>
        <w:gridCol w:w="959"/>
        <w:gridCol w:w="3969"/>
        <w:gridCol w:w="3969"/>
      </w:tblGrid>
      <w:tr w:rsidR="00F0080D" w:rsidRPr="00DF17BB" w14:paraId="5F1F068F" w14:textId="77777777" w:rsidTr="00763CEC">
        <w:tc>
          <w:tcPr>
            <w:tcW w:w="959" w:type="dxa"/>
          </w:tcPr>
          <w:p w14:paraId="07E2A3A4" w14:textId="77777777" w:rsidR="00F0080D" w:rsidRPr="00DF17BB" w:rsidRDefault="00F0080D" w:rsidP="00763CEC">
            <w:pPr>
              <w:rPr>
                <w:noProof/>
                <w:lang w:val="en-US"/>
              </w:rPr>
            </w:pPr>
            <w:r w:rsidRPr="00DF17BB">
              <w:rPr>
                <w:noProof/>
                <w:lang w:val="en-US"/>
              </w:rPr>
              <w:t>6.0</w:t>
            </w:r>
            <w:r>
              <w:rPr>
                <w:noProof/>
                <w:lang w:val="en-US"/>
              </w:rPr>
              <w:t>0</w:t>
            </w:r>
          </w:p>
        </w:tc>
        <w:tc>
          <w:tcPr>
            <w:tcW w:w="3969" w:type="dxa"/>
          </w:tcPr>
          <w:p w14:paraId="1CAC7DAF" w14:textId="77777777" w:rsidR="00F0080D" w:rsidRPr="007A4AC2" w:rsidRDefault="00F0080D" w:rsidP="00763CEC">
            <w:pPr>
              <w:rPr>
                <w:noProof/>
                <w:color w:val="00B050"/>
                <w:lang w:val="en-US"/>
              </w:rPr>
            </w:pPr>
            <w:r w:rsidRPr="007A4AC2">
              <w:rPr>
                <w:noProof/>
                <w:color w:val="00B050"/>
                <w:lang w:val="en-US"/>
              </w:rPr>
              <w:t xml:space="preserve">iḥne b-zimānāt  </w:t>
            </w:r>
            <w:r w:rsidRPr="007A4AC2">
              <w:rPr>
                <w:color w:val="00B050"/>
              </w:rPr>
              <w:t>ǟǟǟǟ</w:t>
            </w:r>
            <w:r w:rsidRPr="007A4AC2">
              <w:rPr>
                <w:noProof/>
                <w:color w:val="00B050"/>
                <w:lang w:val="en-US"/>
              </w:rPr>
              <w:t xml:space="preserve"> ǧār-na šī wāḥad bēt b-al-maḥalle. huwwa māt </w:t>
            </w:r>
            <w:r w:rsidRPr="007A4AC2">
              <w:rPr>
                <w:noProof/>
                <w:color w:val="00B050"/>
                <w:lang w:val="de-AT"/>
              </w:rPr>
              <w:t>ᵊ</w:t>
            </w:r>
            <w:r w:rsidRPr="007A4AC2">
              <w:rPr>
                <w:noProof/>
                <w:color w:val="00B050"/>
                <w:lang w:val="en-US"/>
              </w:rPr>
              <w:t xml:space="preserve">rtiḥam </w:t>
            </w:r>
            <w:r w:rsidRPr="007A4AC2">
              <w:rPr>
                <w:noProof/>
                <w:color w:val="00B050"/>
                <w:lang w:val="de-AT"/>
              </w:rPr>
              <w:t>ᵊ</w:t>
            </w:r>
            <w:r w:rsidRPr="007A4AC2">
              <w:rPr>
                <w:noProof/>
                <w:color w:val="00B050"/>
                <w:lang w:val="en-US"/>
              </w:rPr>
              <w:t xml:space="preserve">ngūl-l-u Šēx Mǝṭar. šēx-in yaʕni bizzāt yaʕni aḷḷa yirḥam-u. Šēx Mǝṭar ʕālim bir xōǧa yaʕni taqwa ṣāḥib taqwa. nahāṛ rabīʕ-u wāḥad ʕāzm-u ʕala Stanbūl. rāyiḥ maʕzūm ʕala </w:t>
            </w:r>
            <w:r w:rsidRPr="007A4AC2">
              <w:rPr>
                <w:color w:val="00B050"/>
              </w:rPr>
              <w:t>Stanbūl</w:t>
            </w:r>
            <w:r w:rsidRPr="007A4AC2">
              <w:rPr>
                <w:noProof/>
                <w:color w:val="00B050"/>
                <w:lang w:val="en-US"/>
              </w:rPr>
              <w:t xml:space="preserve"> māxiḏ Šēx Mǝṭar </w:t>
            </w:r>
            <w:r w:rsidRPr="007A4AC2">
              <w:rPr>
                <w:noProof/>
                <w:color w:val="00B050"/>
                <w:lang w:val="de-AT"/>
              </w:rPr>
              <w:t>ᵊ</w:t>
            </w:r>
            <w:r w:rsidRPr="007A4AC2">
              <w:rPr>
                <w:noProof/>
                <w:color w:val="00B050"/>
                <w:lang w:val="en-US"/>
              </w:rPr>
              <w:t xml:space="preserve">bsāgt-u, maʕā-´, ʕala </w:t>
            </w:r>
            <w:r w:rsidRPr="007A4AC2">
              <w:rPr>
                <w:color w:val="00B050"/>
              </w:rPr>
              <w:t>Stanbūl</w:t>
            </w:r>
            <w:r w:rsidRPr="007A4AC2">
              <w:rPr>
                <w:noProof/>
                <w:color w:val="00B050"/>
                <w:lang w:val="en-US"/>
              </w:rPr>
              <w:t>.</w:t>
            </w:r>
          </w:p>
        </w:tc>
        <w:tc>
          <w:tcPr>
            <w:tcW w:w="3969" w:type="dxa"/>
          </w:tcPr>
          <w:p w14:paraId="205E5CE8" w14:textId="77777777" w:rsidR="00F0080D" w:rsidRPr="007A4AC2" w:rsidRDefault="00F0080D" w:rsidP="00763CEC">
            <w:pPr>
              <w:rPr>
                <w:noProof/>
                <w:color w:val="00B050"/>
                <w:lang w:val="en-US"/>
              </w:rPr>
            </w:pPr>
            <w:r w:rsidRPr="007A4AC2">
              <w:rPr>
                <w:noProof/>
                <w:color w:val="00B050"/>
                <w:lang w:val="en-US"/>
              </w:rPr>
              <w:t>Once we had a neighbour in our quarter. He died, he passed away. We called him Sheikh Mǝṭar. He was a real sage man, may God grant him mercy. Sheikh Mǝṭar was a learned man and very pious, he possessed piety. One day somebody invited his friend to Istanbul. As he was invited he went to Istanbul and he took Sheikh Mǝṭar with him.</w:t>
            </w:r>
          </w:p>
        </w:tc>
      </w:tr>
      <w:tr w:rsidR="00F0080D" w:rsidRPr="00885EDB" w14:paraId="7D6949EC" w14:textId="77777777" w:rsidTr="00763CEC">
        <w:tc>
          <w:tcPr>
            <w:tcW w:w="959" w:type="dxa"/>
          </w:tcPr>
          <w:p w14:paraId="444B8F14" w14:textId="77777777" w:rsidR="00F0080D" w:rsidRPr="00885EDB" w:rsidRDefault="00F0080D" w:rsidP="00763CEC">
            <w:pPr>
              <w:rPr>
                <w:noProof/>
                <w:lang w:val="en-US"/>
              </w:rPr>
            </w:pPr>
            <w:r w:rsidRPr="00885EDB">
              <w:rPr>
                <w:noProof/>
                <w:lang w:val="en-US"/>
              </w:rPr>
              <w:t>6.27</w:t>
            </w:r>
          </w:p>
        </w:tc>
        <w:tc>
          <w:tcPr>
            <w:tcW w:w="3969" w:type="dxa"/>
          </w:tcPr>
          <w:p w14:paraId="21BCBC72" w14:textId="77777777" w:rsidR="00F0080D" w:rsidRPr="007A4AC2" w:rsidRDefault="00F0080D" w:rsidP="00763CEC">
            <w:pPr>
              <w:rPr>
                <w:noProof/>
                <w:color w:val="00B050"/>
                <w:lang w:val="en-US"/>
              </w:rPr>
            </w:pPr>
            <w:r w:rsidRPr="007A4AC2">
              <w:rPr>
                <w:noProof/>
                <w:color w:val="00B050"/>
                <w:lang w:val="en-US"/>
              </w:rPr>
              <w:t xml:space="preserve">yōm-in rāyḥīn qādi wāḥad-in hināk qayri müslüm ta-ngūl masīḥi wēya aw xristyāni, ʕind-u bnayye mī ʕādle – trīd aṣ-ṣuffat? –  ʕind-u bnayye mī ʕādle. </w:t>
            </w:r>
            <w:r w:rsidRPr="007A4AC2">
              <w:rPr>
                <w:noProof/>
                <w:color w:val="00B050"/>
                <w:lang w:val="de-AT"/>
              </w:rPr>
              <w:t>ᵊ</w:t>
            </w:r>
            <w:r w:rsidRPr="007A4AC2">
              <w:rPr>
                <w:noProof/>
                <w:color w:val="00B050"/>
                <w:lang w:val="en-US"/>
              </w:rPr>
              <w:t xml:space="preserve">bnayyt-u mā tilbas </w:t>
            </w:r>
            <w:r w:rsidRPr="007A4AC2">
              <w:rPr>
                <w:noProof/>
                <w:color w:val="00B050"/>
                <w:lang w:val="de-AT"/>
              </w:rPr>
              <w:t>ᵊ</w:t>
            </w:r>
            <w:r w:rsidRPr="007A4AC2">
              <w:rPr>
                <w:noProof/>
                <w:color w:val="00B050"/>
                <w:lang w:val="en-US"/>
              </w:rPr>
              <w:t xml:space="preserve">hdūm-ha </w:t>
            </w:r>
            <w:r w:rsidRPr="007A4AC2">
              <w:rPr>
                <w:noProof/>
                <w:color w:val="00B050"/>
                <w:lang w:val="de-AT"/>
              </w:rPr>
              <w:t>ᵊ</w:t>
            </w:r>
            <w:r w:rsidRPr="007A4AC2">
              <w:rPr>
                <w:noProof/>
                <w:color w:val="00B050"/>
                <w:lang w:val="en-US"/>
              </w:rPr>
              <w:t xml:space="preserve">tkaššim </w:t>
            </w:r>
            <w:r w:rsidRPr="007A4AC2">
              <w:rPr>
                <w:noProof/>
                <w:color w:val="00B050"/>
                <w:lang w:val="de-AT"/>
              </w:rPr>
              <w:t>ᵊ</w:t>
            </w:r>
            <w:r w:rsidRPr="007A4AC2">
              <w:rPr>
                <w:noProof/>
                <w:color w:val="00B050"/>
                <w:lang w:val="en-US"/>
              </w:rPr>
              <w:t xml:space="preserve">hdūm-ha dāwamli šī tilbas </w:t>
            </w:r>
            <w:r w:rsidRPr="007A4AC2">
              <w:rPr>
                <w:noProof/>
                <w:color w:val="00B050"/>
                <w:lang w:val="de-AT"/>
              </w:rPr>
              <w:t>ᵊ</w:t>
            </w:r>
            <w:r w:rsidRPr="007A4AC2">
              <w:rPr>
                <w:noProof/>
                <w:color w:val="00B050"/>
                <w:lang w:val="en-US"/>
              </w:rPr>
              <w:t xml:space="preserve">tkaššim </w:t>
            </w:r>
            <w:r w:rsidRPr="007A4AC2">
              <w:rPr>
                <w:noProof/>
                <w:color w:val="00B050"/>
                <w:lang w:val="de-AT"/>
              </w:rPr>
              <w:t>ᵊ</w:t>
            </w:r>
            <w:r w:rsidRPr="007A4AC2">
              <w:rPr>
                <w:noProof/>
                <w:color w:val="00B050"/>
                <w:lang w:val="en-US"/>
              </w:rPr>
              <w:t xml:space="preserve">hdūm-ha. mā tilbas </w:t>
            </w:r>
            <w:r w:rsidRPr="007A4AC2">
              <w:rPr>
                <w:noProof/>
                <w:color w:val="00B050"/>
                <w:lang w:val="de-AT"/>
              </w:rPr>
              <w:t>ᵊ</w:t>
            </w:r>
            <w:r w:rsidRPr="007A4AC2">
              <w:rPr>
                <w:noProof/>
                <w:color w:val="00B050"/>
                <w:lang w:val="en-US"/>
              </w:rPr>
              <w:t>hdūm, msallaxa dōm miṯil-ma umm-ha ǧābat-he.</w:t>
            </w:r>
          </w:p>
        </w:tc>
        <w:tc>
          <w:tcPr>
            <w:tcW w:w="3969" w:type="dxa"/>
          </w:tcPr>
          <w:p w14:paraId="60963482" w14:textId="77777777" w:rsidR="00F0080D" w:rsidRPr="007A4AC2" w:rsidRDefault="00F0080D" w:rsidP="00763CEC">
            <w:pPr>
              <w:rPr>
                <w:noProof/>
                <w:color w:val="00B050"/>
                <w:lang w:val="en-US"/>
              </w:rPr>
            </w:pPr>
            <w:r w:rsidRPr="007A4AC2">
              <w:rPr>
                <w:noProof/>
                <w:color w:val="00B050"/>
                <w:lang w:val="en-US"/>
              </w:rPr>
              <w:t>When they went there (they met) somebody there who was a non-Muslim, let’s say he was a Christian or an adherent of Christ.</w:t>
            </w:r>
            <w:r w:rsidRPr="00BA18ED">
              <w:rPr>
                <w:rStyle w:val="FootnoteReference"/>
              </w:rPr>
              <w:footnoteReference w:id="41"/>
            </w:r>
            <w:r w:rsidRPr="007A4AC2">
              <w:rPr>
                <w:noProof/>
                <w:color w:val="00B050"/>
                <w:lang w:val="en-US"/>
              </w:rPr>
              <w:t xml:space="preserve"> He had a daughter who was not normal. – Do you want the cigarette case? – He had a girl who was not normal. His daughter did not wear clothes, she tore her clothes. Always when she put on clothes she tore them. She did not wear clothes, she was always naked like her mother delivered her.</w:t>
            </w:r>
          </w:p>
        </w:tc>
      </w:tr>
      <w:tr w:rsidR="00F0080D" w:rsidRPr="00416A2A" w14:paraId="5D75707D" w14:textId="77777777" w:rsidTr="00763CEC">
        <w:tc>
          <w:tcPr>
            <w:tcW w:w="959" w:type="dxa"/>
          </w:tcPr>
          <w:p w14:paraId="4B45D5C0" w14:textId="77777777" w:rsidR="00F0080D" w:rsidRPr="00885EDB" w:rsidRDefault="00F0080D" w:rsidP="00763CEC">
            <w:pPr>
              <w:rPr>
                <w:noProof/>
                <w:lang w:val="en-US"/>
              </w:rPr>
            </w:pPr>
            <w:r w:rsidRPr="00885EDB">
              <w:rPr>
                <w:noProof/>
                <w:lang w:val="en-US"/>
              </w:rPr>
              <w:t>6.48</w:t>
            </w:r>
          </w:p>
        </w:tc>
        <w:tc>
          <w:tcPr>
            <w:tcW w:w="3969" w:type="dxa"/>
          </w:tcPr>
          <w:p w14:paraId="5125F9B2" w14:textId="77777777" w:rsidR="00F0080D" w:rsidRPr="007A4AC2" w:rsidRDefault="00F0080D" w:rsidP="00763CEC">
            <w:pPr>
              <w:rPr>
                <w:noProof/>
                <w:color w:val="00B050"/>
                <w:lang w:val="en-US"/>
              </w:rPr>
            </w:pPr>
            <w:r w:rsidRPr="007A4AC2">
              <w:rPr>
                <w:noProof/>
                <w:color w:val="00B050"/>
                <w:lang w:val="en-US"/>
              </w:rPr>
              <w:t xml:space="preserve">az-zlime hāḏa msāwī-l-he šubbāk b-al-bēt, šubbāk b-ᵊḥsāb miṯl al-ḥabis ta-ngūl, ḥuǧra. – qafaṣ – qafaṣ msāwī-l-he </w:t>
            </w:r>
            <w:bookmarkStart w:id="92" w:name="_Hlk132928643"/>
            <w:r w:rsidRPr="007A4AC2">
              <w:rPr>
                <w:noProof/>
                <w:color w:val="00B050"/>
                <w:lang w:val="en-US"/>
              </w:rPr>
              <w:t>qafaṣ w bāb w čilīt w-ᵊ</w:t>
            </w:r>
            <w:bookmarkStart w:id="93" w:name="_Hlk132716204"/>
            <w:r w:rsidRPr="007A4AC2">
              <w:rPr>
                <w:noProof/>
                <w:color w:val="00B050"/>
                <w:lang w:val="en-US"/>
              </w:rPr>
              <w:t xml:space="preserve">mčallit </w:t>
            </w:r>
            <w:bookmarkEnd w:id="93"/>
            <w:r w:rsidRPr="007A4AC2">
              <w:rPr>
                <w:noProof/>
                <w:color w:val="00B050"/>
                <w:lang w:val="en-US"/>
              </w:rPr>
              <w:t xml:space="preserve">ʕalē-he w yḥuṭṭ-ha b-al… aš-šubbāk. </w:t>
            </w:r>
            <w:bookmarkEnd w:id="92"/>
            <w:r w:rsidRPr="007A4AC2">
              <w:rPr>
                <w:noProof/>
                <w:color w:val="00B050"/>
                <w:lang w:val="en-US"/>
              </w:rPr>
              <w:t xml:space="preserve">yunṭūn-ha l-ačil ᵊtkubb al-ačil tkubb… ᵊmsallaxa – miṯil ḥīwān – miṯil ḥaywāne ē. </w:t>
            </w:r>
          </w:p>
        </w:tc>
        <w:tc>
          <w:tcPr>
            <w:tcW w:w="3969" w:type="dxa"/>
          </w:tcPr>
          <w:p w14:paraId="38E8FE6D" w14:textId="77777777" w:rsidR="00F0080D" w:rsidRPr="007A4AC2" w:rsidRDefault="00F0080D" w:rsidP="00763CEC">
            <w:pPr>
              <w:rPr>
                <w:color w:val="00B050"/>
                <w:lang w:val="en-US"/>
              </w:rPr>
            </w:pPr>
            <w:r w:rsidRPr="007A4AC2">
              <w:rPr>
                <w:color w:val="00B050"/>
                <w:lang w:val="en-US"/>
              </w:rPr>
              <w:t xml:space="preserve">This man had made a fence for her in the house. A fence, let’s say something like a prison, a cell. – A cage. – Yes, </w:t>
            </w:r>
            <w:bookmarkStart w:id="94" w:name="_Hlk132928668"/>
            <w:r w:rsidRPr="007A4AC2">
              <w:rPr>
                <w:color w:val="00B050"/>
                <w:lang w:val="en-US"/>
              </w:rPr>
              <w:t>he had made for her a cage with a door and a lock. He put her inside the fence and locked her</w:t>
            </w:r>
            <w:bookmarkEnd w:id="94"/>
            <w:r w:rsidRPr="007A4AC2">
              <w:rPr>
                <w:color w:val="00B050"/>
                <w:lang w:val="en-US"/>
              </w:rPr>
              <w:t>. When they gave her food she spilled it, she spilled… She was naked. – Like an animal. – Yes, like an animal.</w:t>
            </w:r>
          </w:p>
        </w:tc>
      </w:tr>
      <w:tr w:rsidR="00F0080D" w:rsidRPr="00416A2A" w14:paraId="600498A7" w14:textId="77777777" w:rsidTr="00763CEC">
        <w:tc>
          <w:tcPr>
            <w:tcW w:w="959" w:type="dxa"/>
          </w:tcPr>
          <w:p w14:paraId="7D6963E4" w14:textId="77777777" w:rsidR="00F0080D" w:rsidRPr="00416A2A" w:rsidRDefault="00F0080D" w:rsidP="00763CEC">
            <w:pPr>
              <w:rPr>
                <w:noProof/>
                <w:lang w:val="en-US"/>
              </w:rPr>
            </w:pPr>
            <w:r>
              <w:rPr>
                <w:noProof/>
                <w:lang w:val="en-US"/>
              </w:rPr>
              <w:t>7.04</w:t>
            </w:r>
          </w:p>
        </w:tc>
        <w:tc>
          <w:tcPr>
            <w:tcW w:w="3969" w:type="dxa"/>
          </w:tcPr>
          <w:p w14:paraId="4F2A2507" w14:textId="77777777" w:rsidR="00F0080D" w:rsidRPr="007A4AC2" w:rsidRDefault="00F0080D" w:rsidP="00763CEC">
            <w:pPr>
              <w:rPr>
                <w:noProof/>
                <w:color w:val="00B050"/>
                <w:lang w:val="en-US"/>
              </w:rPr>
            </w:pPr>
            <w:r w:rsidRPr="007A4AC2">
              <w:rPr>
                <w:noProof/>
                <w:color w:val="00B050"/>
                <w:lang w:val="en-US"/>
              </w:rPr>
              <w:t xml:space="preserve">yōm-in māxḏīn… Šēx Mǝṭar ǧāybī-l-u ʕa-l-baḥǝs hāḏa, gāylī-l-u ǧīrān-ne ʕid-hum hīčiḏ ᵊbnayye. w mā ǧaʕad at-taxtūr mā yiṭayyib-he w-at-taxātre </w:t>
            </w:r>
            <w:r w:rsidRPr="007A4AC2">
              <w:rPr>
                <w:color w:val="00B050"/>
              </w:rPr>
              <w:t>w-al-ʕulame w</w:t>
            </w:r>
            <w:r w:rsidRPr="007A4AC2">
              <w:rPr>
                <w:noProof/>
                <w:color w:val="00B050"/>
                <w:lang w:val="en-US"/>
              </w:rPr>
              <w:t xml:space="preserve">-al-xawāǧi maḥḥad yiṭayyib-he, aṣṣōb-ma nāxuḏ-he mā ligō-l-he čāṛa. gāyil iš-Šēx Mǝṭar “mā </w:t>
            </w:r>
            <w:r w:rsidRPr="007A4AC2">
              <w:rPr>
                <w:color w:val="00B050"/>
                <w:lang w:val="en-US"/>
              </w:rPr>
              <w:t xml:space="preserve">tigdar </w:t>
            </w:r>
            <w:r w:rsidRPr="007A4AC2">
              <w:rPr>
                <w:color w:val="00B050"/>
              </w:rPr>
              <w:t>ᵊt</w:t>
            </w:r>
            <w:r w:rsidRPr="007A4AC2">
              <w:rPr>
                <w:color w:val="00B050"/>
                <w:lang w:val="en-US"/>
              </w:rPr>
              <w:t>sāwī-l-he</w:t>
            </w:r>
            <w:r w:rsidRPr="007A4AC2">
              <w:rPr>
                <w:noProof/>
                <w:color w:val="00B050"/>
                <w:lang w:val="en-US"/>
              </w:rPr>
              <w:t xml:space="preserve"> šakle wruga wēya šakle?” </w:t>
            </w:r>
          </w:p>
        </w:tc>
        <w:tc>
          <w:tcPr>
            <w:tcW w:w="3969" w:type="dxa"/>
          </w:tcPr>
          <w:p w14:paraId="1EDB597B" w14:textId="77777777" w:rsidR="00F0080D" w:rsidRPr="007A4AC2" w:rsidRDefault="00F0080D" w:rsidP="00763CEC">
            <w:pPr>
              <w:rPr>
                <w:noProof/>
                <w:color w:val="00B050"/>
                <w:lang w:val="en-US"/>
              </w:rPr>
            </w:pPr>
            <w:r w:rsidRPr="007A4AC2">
              <w:rPr>
                <w:noProof/>
                <w:color w:val="00B050"/>
                <w:lang w:val="en-US"/>
              </w:rPr>
              <w:t>When they took… They brought Sheikh Mǝṭar to investigate this. They told him, “We have neighbours who have such a daughter. No doctor can cure her. No doctors, no sages, no sheikhs, nobody can cure her. Wherever we have brought her, they did not find a cure for her.” He said to Sheikh Mǝṭar, “Couldn’t you make an amulett or something like this for her?”</w:t>
            </w:r>
          </w:p>
        </w:tc>
      </w:tr>
      <w:tr w:rsidR="00F0080D" w:rsidRPr="00416A2A" w14:paraId="3463241D" w14:textId="77777777" w:rsidTr="00763CEC">
        <w:tc>
          <w:tcPr>
            <w:tcW w:w="959" w:type="dxa"/>
          </w:tcPr>
          <w:p w14:paraId="2B6117C2" w14:textId="77777777" w:rsidR="00F0080D" w:rsidRPr="00416A2A" w:rsidRDefault="00F0080D" w:rsidP="00763CEC">
            <w:pPr>
              <w:rPr>
                <w:noProof/>
                <w:lang w:val="en-US"/>
              </w:rPr>
            </w:pPr>
            <w:r>
              <w:rPr>
                <w:noProof/>
                <w:lang w:val="en-US"/>
              </w:rPr>
              <w:t>7.23</w:t>
            </w:r>
          </w:p>
        </w:tc>
        <w:tc>
          <w:tcPr>
            <w:tcW w:w="3969" w:type="dxa"/>
          </w:tcPr>
          <w:p w14:paraId="46D94631" w14:textId="6F9A5813" w:rsidR="00F0080D" w:rsidRPr="007A4AC2" w:rsidRDefault="00F0080D" w:rsidP="00763CEC">
            <w:pPr>
              <w:rPr>
                <w:noProof/>
                <w:color w:val="00B050"/>
                <w:lang w:val="en-US"/>
              </w:rPr>
            </w:pPr>
            <w:r w:rsidRPr="007A4AC2">
              <w:rPr>
                <w:noProof/>
                <w:color w:val="00B050"/>
                <w:lang w:val="en-US"/>
              </w:rPr>
              <w:t xml:space="preserve">w gāyil </w:t>
            </w:r>
            <w:r w:rsidRPr="007A4AC2">
              <w:rPr>
                <w:color w:val="00B050"/>
              </w:rPr>
              <w:t>“</w:t>
            </w:r>
            <w:r w:rsidRPr="007A4AC2">
              <w:rPr>
                <w:noProof/>
                <w:color w:val="00B050"/>
                <w:lang w:val="en-US"/>
              </w:rPr>
              <w:t>b-iḏn aḷḷa!</w:t>
            </w:r>
            <w:r w:rsidRPr="007A4AC2">
              <w:rPr>
                <w:color w:val="00B050"/>
              </w:rPr>
              <w:t xml:space="preserve"> halla ngūm </w:t>
            </w:r>
            <w:r w:rsidRPr="007A4AC2">
              <w:rPr>
                <w:noProof/>
                <w:color w:val="00B050"/>
                <w:lang w:val="en-US"/>
              </w:rPr>
              <w:t xml:space="preserve">ta-rrūḥ ᵊnšūf-ha.” </w:t>
            </w:r>
            <w:bookmarkStart w:id="95" w:name="_Hlk132906037"/>
            <w:r w:rsidRPr="007A4AC2">
              <w:rPr>
                <w:noProof/>
                <w:color w:val="00B050"/>
                <w:lang w:val="en-US"/>
              </w:rPr>
              <w:t xml:space="preserve">yōm-in ǧāyīn abū-ha </w:t>
            </w:r>
            <w:r w:rsidRPr="007A4AC2">
              <w:rPr>
                <w:color w:val="00B050"/>
              </w:rPr>
              <w:t>ugḏ̣ub-u</w:t>
            </w:r>
            <w:r w:rsidRPr="007A4AC2">
              <w:rPr>
                <w:noProof/>
                <w:color w:val="00B050"/>
                <w:lang w:val="en-US"/>
              </w:rPr>
              <w:t xml:space="preserve"> mdaḥḥǧ</w:t>
            </w:r>
            <w:r w:rsidRPr="007A4AC2">
              <w:rPr>
                <w:color w:val="00B050"/>
              </w:rPr>
              <w:t>-il-he</w:t>
            </w:r>
            <w:r w:rsidRPr="007A4AC2">
              <w:rPr>
                <w:noProof/>
                <w:color w:val="00B050"/>
                <w:lang w:val="en-US"/>
              </w:rPr>
              <w:t xml:space="preserve"> Šēx Mǝṭar w </w:t>
            </w:r>
            <w:r w:rsidRPr="007A4AC2">
              <w:rPr>
                <w:color w:val="00B050"/>
              </w:rPr>
              <w:t>fukk</w:t>
            </w:r>
            <w:r w:rsidRPr="007A4AC2">
              <w:rPr>
                <w:noProof/>
                <w:color w:val="00B050"/>
                <w:lang w:val="en-US"/>
              </w:rPr>
              <w:t xml:space="preserve"> al-bāb w </w:t>
            </w:r>
            <w:r w:rsidRPr="007A4AC2">
              <w:rPr>
                <w:noProof/>
                <w:color w:val="00B050"/>
                <w:lang w:val="en-US"/>
              </w:rPr>
              <w:lastRenderedPageBreak/>
              <w:t xml:space="preserve">ḥuṭṭ Šēx Mǝṭar ʕalē-´ ǧawwa ḥuṭṭ Šēx Mǝṭar w </w:t>
            </w:r>
            <w:r w:rsidRPr="007A4AC2">
              <w:rPr>
                <w:color w:val="00B050"/>
              </w:rPr>
              <w:t>čallit</w:t>
            </w:r>
            <w:r w:rsidRPr="007A4AC2">
              <w:rPr>
                <w:noProof/>
                <w:color w:val="00B050"/>
                <w:lang w:val="en-US"/>
              </w:rPr>
              <w:t xml:space="preserve"> ʕala Šēx Mǝṭar al-bāb</w:t>
            </w:r>
            <w:bookmarkEnd w:id="95"/>
            <w:r w:rsidRPr="007A4AC2">
              <w:rPr>
                <w:noProof/>
                <w:color w:val="00B050"/>
                <w:lang w:val="en-US"/>
              </w:rPr>
              <w:t>.</w:t>
            </w:r>
          </w:p>
        </w:tc>
        <w:tc>
          <w:tcPr>
            <w:tcW w:w="3969" w:type="dxa"/>
          </w:tcPr>
          <w:p w14:paraId="1866A20A" w14:textId="77777777" w:rsidR="00F0080D" w:rsidRPr="007A4AC2" w:rsidRDefault="00F0080D" w:rsidP="00763CEC">
            <w:pPr>
              <w:rPr>
                <w:noProof/>
                <w:color w:val="00B050"/>
                <w:lang w:val="en-US"/>
              </w:rPr>
            </w:pPr>
            <w:r w:rsidRPr="007A4AC2">
              <w:rPr>
                <w:noProof/>
                <w:color w:val="00B050"/>
                <w:lang w:val="en-US"/>
              </w:rPr>
              <w:lastRenderedPageBreak/>
              <w:t xml:space="preserve">He said, “With God’s permission. Come on! Let’s go to her and have a look!” </w:t>
            </w:r>
            <w:bookmarkStart w:id="96" w:name="_Hlk132907177"/>
            <w:r w:rsidRPr="007A4AC2">
              <w:rPr>
                <w:noProof/>
                <w:color w:val="00B050"/>
                <w:lang w:val="en-US"/>
              </w:rPr>
              <w:t xml:space="preserve">When they came her father took him and </w:t>
            </w:r>
            <w:r w:rsidRPr="007A4AC2">
              <w:rPr>
                <w:noProof/>
                <w:color w:val="00B050"/>
                <w:lang w:val="en-US"/>
              </w:rPr>
              <w:lastRenderedPageBreak/>
              <w:t>Sheikh Mǝṭar had a look at her. He (the father) opened the door, let Sheikh Mǝṭar go inside, he put him inside and locked the door behind Sheikh Mǝṭar.</w:t>
            </w:r>
            <w:bookmarkEnd w:id="96"/>
          </w:p>
        </w:tc>
      </w:tr>
      <w:tr w:rsidR="00F0080D" w:rsidRPr="00963378" w14:paraId="03DA8CD8" w14:textId="77777777" w:rsidTr="00763CEC">
        <w:tc>
          <w:tcPr>
            <w:tcW w:w="959" w:type="dxa"/>
          </w:tcPr>
          <w:p w14:paraId="5A6D3524" w14:textId="77777777" w:rsidR="00F0080D" w:rsidRPr="00416A2A" w:rsidRDefault="00F0080D" w:rsidP="00763CEC">
            <w:pPr>
              <w:rPr>
                <w:noProof/>
                <w:lang w:val="en-US"/>
              </w:rPr>
            </w:pPr>
            <w:r w:rsidRPr="00416A2A">
              <w:rPr>
                <w:noProof/>
                <w:lang w:val="en-US"/>
              </w:rPr>
              <w:lastRenderedPageBreak/>
              <w:t>7</w:t>
            </w:r>
            <w:r>
              <w:rPr>
                <w:noProof/>
                <w:lang w:val="en-US"/>
              </w:rPr>
              <w:t>.</w:t>
            </w:r>
            <w:r w:rsidRPr="00416A2A">
              <w:rPr>
                <w:noProof/>
                <w:lang w:val="en-US"/>
              </w:rPr>
              <w:t>35</w:t>
            </w:r>
          </w:p>
        </w:tc>
        <w:tc>
          <w:tcPr>
            <w:tcW w:w="3969" w:type="dxa"/>
          </w:tcPr>
          <w:p w14:paraId="2A9C804B" w14:textId="77777777" w:rsidR="00F0080D" w:rsidRPr="007A4AC2" w:rsidRDefault="00F0080D" w:rsidP="00763CEC">
            <w:pPr>
              <w:rPr>
                <w:noProof/>
                <w:color w:val="00B050"/>
                <w:lang w:val="en-US"/>
              </w:rPr>
            </w:pPr>
            <w:r w:rsidRPr="007A4AC2">
              <w:rPr>
                <w:noProof/>
                <w:color w:val="00B050"/>
                <w:lang w:val="en-US"/>
              </w:rPr>
              <w:t xml:space="preserve">gāyil “yā tṭayyib-he yōma zād axallī-k maʕā-ha. yā tṭayyibhe yōma zād axallī-k ʕid-he </w:t>
            </w:r>
            <w:r w:rsidRPr="007A4AC2">
              <w:rPr>
                <w:color w:val="00B050"/>
              </w:rPr>
              <w:t xml:space="preserve">šādde [recte: </w:t>
            </w:r>
            <w:r w:rsidRPr="007A4AC2">
              <w:rPr>
                <w:i/>
                <w:color w:val="00B050"/>
              </w:rPr>
              <w:t>ašiddak</w:t>
            </w:r>
            <w:r w:rsidRPr="007A4AC2">
              <w:rPr>
                <w:color w:val="00B050"/>
              </w:rPr>
              <w:t>]</w:t>
            </w:r>
            <w:r w:rsidRPr="007A4AC2">
              <w:rPr>
                <w:noProof/>
                <w:color w:val="00B050"/>
                <w:lang w:val="en-US"/>
              </w:rPr>
              <w:t xml:space="preserve"> trīd ᵊtṭayyib-he ta-nšūf!” mā yiǧin Šēx Mǝṭar. b-iḏn aḷḷa yugḏ̣ub w yuṭluʕ ᵊhḏā lābis šaḥḥāṭiyye klāš-u, yuṭluʕ ikšm… klāš-u ygūm yṣaṭṭǝr-ha. yṣaṭṭǝr waǧih-he yuṣṭur-ha yit… yuṭluʕ aǧ-ǧnūn min-he. </w:t>
            </w:r>
          </w:p>
        </w:tc>
        <w:tc>
          <w:tcPr>
            <w:tcW w:w="3969" w:type="dxa"/>
          </w:tcPr>
          <w:p w14:paraId="50F28B65" w14:textId="77777777" w:rsidR="00F0080D" w:rsidRPr="007A4AC2" w:rsidRDefault="00F0080D" w:rsidP="00763CEC">
            <w:pPr>
              <w:rPr>
                <w:noProof/>
                <w:color w:val="00B050"/>
                <w:lang w:val="en-US"/>
              </w:rPr>
            </w:pPr>
            <w:r w:rsidRPr="007A4AC2">
              <w:rPr>
                <w:noProof/>
                <w:color w:val="00B050"/>
                <w:lang w:val="en-US"/>
              </w:rPr>
              <w:t>He said, “Either you cure her or I will let you there with her. Either you cure her or I will let you beside her and I will tie you up too. Let’s see if you will cure her. He did not believe in Sheikh Mǝṭar. With God’s permission he put off his shoes and grabbed them. He was wearing clogs, slippers. He put off his slippers and started beating her with them. He slapped into her face, he slapped her and so the demons got out of her.</w:t>
            </w:r>
          </w:p>
        </w:tc>
      </w:tr>
      <w:tr w:rsidR="00F0080D" w:rsidRPr="000C35CD" w14:paraId="1D89370B" w14:textId="77777777" w:rsidTr="00763CEC">
        <w:tc>
          <w:tcPr>
            <w:tcW w:w="959" w:type="dxa"/>
          </w:tcPr>
          <w:p w14:paraId="7259E433" w14:textId="77777777" w:rsidR="00F0080D" w:rsidRPr="00963378" w:rsidRDefault="00F0080D" w:rsidP="00763CEC">
            <w:pPr>
              <w:rPr>
                <w:noProof/>
                <w:lang w:val="en-US"/>
              </w:rPr>
            </w:pPr>
            <w:r>
              <w:rPr>
                <w:noProof/>
                <w:lang w:val="en-US"/>
              </w:rPr>
              <w:t>7.53</w:t>
            </w:r>
          </w:p>
        </w:tc>
        <w:tc>
          <w:tcPr>
            <w:tcW w:w="3969" w:type="dxa"/>
          </w:tcPr>
          <w:p w14:paraId="7D947F65" w14:textId="77777777" w:rsidR="00F0080D" w:rsidRPr="007A4AC2" w:rsidRDefault="00F0080D" w:rsidP="00763CEC">
            <w:pPr>
              <w:rPr>
                <w:noProof/>
                <w:color w:val="00B050"/>
                <w:lang w:val="en-US"/>
              </w:rPr>
            </w:pPr>
            <w:r w:rsidRPr="007A4AC2">
              <w:rPr>
                <w:noProof/>
                <w:color w:val="00B050"/>
                <w:lang w:val="en-US"/>
              </w:rPr>
              <w:t xml:space="preserve">ṣāṭǝr-he ṣaṭǝrtēn ṯalāṯ w ṣāyiḥ w… w-al-ʕaǧiyye gāyle bi-smi-ḷḷā b-iḏn aḷḷa ṭayybe wāǧfe w gāyle gāyme tlumm ʕala ḥāl-he hīčiḏ ᵊtqabbi ta-ngūl ḥayā-ha w gāyle “ǝnṭū-ni hdūm!” gāyil Šēx Mǝṭar “ǝnṭū-ni hātu hdūm-ha!” ᵊmnawwšīn ᵊhdūm-he mlabb … minṭī-he gāyme tilbas gāyle “tamām yā ǧiddo gurbān-ak āni ṭǝbit. daxīl-ak ǧiddo!” gāyme tilbas ᵊhdūm-ha w ṭālʕīn [huwwa] hiyye w Šēx Mǝṭar ǧimīʕ w ǧāʕdīn gāyle “yāba! āni ṭǝbit.” </w:t>
            </w:r>
          </w:p>
        </w:tc>
        <w:tc>
          <w:tcPr>
            <w:tcW w:w="3969" w:type="dxa"/>
          </w:tcPr>
          <w:p w14:paraId="44E84418" w14:textId="77777777" w:rsidR="00F0080D" w:rsidRPr="007A4AC2" w:rsidRDefault="00F0080D" w:rsidP="00763CEC">
            <w:pPr>
              <w:rPr>
                <w:noProof/>
                <w:color w:val="00B050"/>
                <w:lang w:val="en-US"/>
              </w:rPr>
            </w:pPr>
            <w:r w:rsidRPr="007A4AC2">
              <w:rPr>
                <w:noProof/>
                <w:color w:val="00B050"/>
                <w:lang w:val="en-US"/>
              </w:rPr>
              <w:t>He slapped her twice or thrice and was shouting… The girl said, “In the name of God,” and, with God’s permission she got well and stood up. And she started to recollect herself and covered her pudenda like this saying, “Give me clothes!” Sheikh Mǝṭar said, “Give me her clothes!” They handed him her clothes and when he gave them to her she startd to put them on and said, “Well, grandpa, owing to you I have recovered. I take refuge to you, grandpa!” She put on her clothes and then she and Sheikh Mǝṭar went out together. Then she said, “Daddy, I am healthy!”</w:t>
            </w:r>
          </w:p>
        </w:tc>
      </w:tr>
      <w:tr w:rsidR="00F0080D" w:rsidRPr="007C4034" w14:paraId="1F6967A0" w14:textId="77777777" w:rsidTr="00763CEC">
        <w:tc>
          <w:tcPr>
            <w:tcW w:w="959" w:type="dxa"/>
          </w:tcPr>
          <w:p w14:paraId="3411712C" w14:textId="77777777" w:rsidR="00F0080D" w:rsidRPr="000C35CD" w:rsidRDefault="00F0080D" w:rsidP="00763CEC">
            <w:pPr>
              <w:rPr>
                <w:noProof/>
                <w:lang w:val="en-US"/>
              </w:rPr>
            </w:pPr>
            <w:r>
              <w:rPr>
                <w:noProof/>
                <w:lang w:val="en-US"/>
              </w:rPr>
              <w:t>8.21</w:t>
            </w:r>
          </w:p>
        </w:tc>
        <w:tc>
          <w:tcPr>
            <w:tcW w:w="3969" w:type="dxa"/>
          </w:tcPr>
          <w:p w14:paraId="1C2F6619" w14:textId="77777777" w:rsidR="00F0080D" w:rsidRPr="007A4AC2" w:rsidRDefault="00F0080D" w:rsidP="00763CEC">
            <w:pPr>
              <w:rPr>
                <w:noProof/>
                <w:color w:val="00B050"/>
                <w:lang w:val="en-US"/>
              </w:rPr>
            </w:pPr>
            <w:r w:rsidRPr="007A4AC2">
              <w:rPr>
                <w:noProof/>
                <w:color w:val="00B050"/>
                <w:lang w:val="en-US"/>
              </w:rPr>
              <w:t xml:space="preserve">w gāḏ̣ib abū-ha ʕād gāyil l-aš-Šēx Mǝṭar “xayyo, inte… āni tamām inte šēx-i. ši-trīd?” gāyil “āni mā_rīd kullši, āni miššān aḷḷa ṭayyabit-he, āni mā_rīd ᵊflūs w mǝṣāri mā arīd.” </w:t>
            </w:r>
            <w:r w:rsidRPr="007A4AC2">
              <w:rPr>
                <w:color w:val="00B050"/>
              </w:rPr>
              <w:t>gāḏ̣ib</w:t>
            </w:r>
            <w:r w:rsidRPr="007A4AC2">
              <w:rPr>
                <w:noProof/>
                <w:color w:val="00B050"/>
                <w:lang w:val="en-US"/>
              </w:rPr>
              <w:t xml:space="preserve"> ʕād Šēx Mǝṭar w ǧāy ʕal-Urfa. </w:t>
            </w:r>
          </w:p>
        </w:tc>
        <w:tc>
          <w:tcPr>
            <w:tcW w:w="3969" w:type="dxa"/>
          </w:tcPr>
          <w:p w14:paraId="616CA100" w14:textId="77777777" w:rsidR="00F0080D" w:rsidRPr="007A4AC2" w:rsidRDefault="00F0080D" w:rsidP="00763CEC">
            <w:pPr>
              <w:rPr>
                <w:noProof/>
                <w:color w:val="00B050"/>
                <w:lang w:val="en-US"/>
              </w:rPr>
            </w:pPr>
            <w:r w:rsidRPr="007A4AC2">
              <w:rPr>
                <w:noProof/>
                <w:color w:val="00B050"/>
                <w:lang w:val="en-US"/>
              </w:rPr>
              <w:t xml:space="preserve">Her father took her and said to Sheikh Mǝṭar, “My brother, I am fine and you are my sheikh. What do you want?” He said, “I do not want anything, I cured her for the love of God, I do not want money, I want no money.” And then Sheikh Mǝṭar came back to Urfa. </w:t>
            </w:r>
          </w:p>
        </w:tc>
      </w:tr>
      <w:tr w:rsidR="00F0080D" w:rsidRPr="00C054F9" w14:paraId="626127E1" w14:textId="77777777" w:rsidTr="00763CEC">
        <w:tc>
          <w:tcPr>
            <w:tcW w:w="959" w:type="dxa"/>
          </w:tcPr>
          <w:p w14:paraId="29B92ACF" w14:textId="77777777" w:rsidR="00F0080D" w:rsidRPr="007C4034" w:rsidRDefault="00F0080D" w:rsidP="00763CEC">
            <w:pPr>
              <w:rPr>
                <w:noProof/>
                <w:lang w:val="en-US"/>
              </w:rPr>
            </w:pPr>
            <w:r>
              <w:rPr>
                <w:noProof/>
                <w:lang w:val="en-US"/>
              </w:rPr>
              <w:t>8.32</w:t>
            </w:r>
          </w:p>
        </w:tc>
        <w:tc>
          <w:tcPr>
            <w:tcW w:w="3969" w:type="dxa"/>
          </w:tcPr>
          <w:p w14:paraId="3FAC1E31" w14:textId="77777777" w:rsidR="00F0080D" w:rsidRPr="007A4AC2" w:rsidRDefault="00F0080D" w:rsidP="00763CEC">
            <w:pPr>
              <w:rPr>
                <w:noProof/>
                <w:color w:val="00B050"/>
                <w:lang w:val="en-US"/>
              </w:rPr>
            </w:pPr>
            <w:r w:rsidRPr="007A4AC2">
              <w:rPr>
                <w:noProof/>
                <w:color w:val="00B050"/>
                <w:lang w:val="en-US"/>
              </w:rPr>
              <w:t>abū-ha huwwa yibīʕ ǧubun, tāǧir ǧubun. w-gāyil ʕād kull sine yḥuṭṭ dābbītēn ǧubun yinṭī-hin l-al-atabōs ygūl hāḏa tāxḏūn-hin tinṭūn-hin l-aš-Šēx Mǝṭar hāḏi hadīt Šēx Mǝṭar, ǧubun. salāmt-ak w-al-ʕāfye.</w:t>
            </w:r>
          </w:p>
        </w:tc>
        <w:tc>
          <w:tcPr>
            <w:tcW w:w="3969" w:type="dxa"/>
          </w:tcPr>
          <w:p w14:paraId="490F1338" w14:textId="77777777" w:rsidR="00F0080D" w:rsidRPr="007A4AC2" w:rsidRDefault="00F0080D" w:rsidP="00763CEC">
            <w:pPr>
              <w:rPr>
                <w:noProof/>
                <w:color w:val="00B050"/>
                <w:lang w:val="en-US"/>
              </w:rPr>
            </w:pPr>
            <w:r w:rsidRPr="007A4AC2">
              <w:rPr>
                <w:noProof/>
                <w:color w:val="00B050"/>
                <w:lang w:val="en-US"/>
              </w:rPr>
              <w:t>Her father sells cheese, he is a cheese dealer. And it is said that every year he takes two large canisters of cheese and brings them to the bus saying, “Take this with you and give it to Sheikh Mǝṭar, this is a gift for Sheikh Mǝṭar, cheese.” Enjoy it!</w:t>
            </w:r>
          </w:p>
        </w:tc>
      </w:tr>
      <w:tr w:rsidR="00F0080D" w:rsidRPr="00052889" w14:paraId="1B97DC5B" w14:textId="77777777" w:rsidTr="00763CEC">
        <w:tc>
          <w:tcPr>
            <w:tcW w:w="959" w:type="dxa"/>
          </w:tcPr>
          <w:p w14:paraId="4443C917" w14:textId="77777777" w:rsidR="00F0080D" w:rsidRPr="00C054F9" w:rsidRDefault="00F0080D" w:rsidP="00763CEC">
            <w:pPr>
              <w:rPr>
                <w:noProof/>
                <w:lang w:val="en-US"/>
              </w:rPr>
            </w:pPr>
            <w:r>
              <w:rPr>
                <w:noProof/>
                <w:lang w:val="en-US"/>
              </w:rPr>
              <w:t>8.47</w:t>
            </w:r>
          </w:p>
        </w:tc>
        <w:tc>
          <w:tcPr>
            <w:tcW w:w="3969" w:type="dxa"/>
          </w:tcPr>
          <w:p w14:paraId="778655D6" w14:textId="77777777" w:rsidR="00F0080D" w:rsidRPr="007A4AC2" w:rsidRDefault="00F0080D" w:rsidP="00763CEC">
            <w:pPr>
              <w:rPr>
                <w:noProof/>
                <w:color w:val="00B050"/>
                <w:lang w:val="en-US"/>
              </w:rPr>
            </w:pPr>
            <w:r w:rsidRPr="007A4AC2">
              <w:rPr>
                <w:noProof/>
                <w:color w:val="00B050"/>
                <w:lang w:val="en-US"/>
              </w:rPr>
              <w:t>Šēx Mǝṭar yaʕni zāten ʕālim, iḥna al-mhabūl aš-</w:t>
            </w:r>
            <w:r w:rsidRPr="007A4AC2">
              <w:rPr>
                <w:color w:val="00B050"/>
              </w:rPr>
              <w:t>šyūx</w:t>
            </w:r>
            <w:r w:rsidRPr="007A4AC2">
              <w:rPr>
                <w:noProof/>
                <w:color w:val="00B050"/>
                <w:lang w:val="en-US"/>
              </w:rPr>
              <w:t xml:space="preserve"> hēne ygūl al-ᵊmhabūl yṭayybūn al-ᵊmhabūl, al-ᵊmhabūl baʕḏ̣ </w:t>
            </w:r>
            <w:r w:rsidRPr="007A4AC2">
              <w:rPr>
                <w:noProof/>
                <w:color w:val="00B050"/>
                <w:lang w:val="en-US"/>
              </w:rPr>
              <w:lastRenderedPageBreak/>
              <w:t xml:space="preserve">ᵊmhabale aṭ-ṭibb mā yilgā-hum čāṛa, al-ʕāǧiz yaʕni </w:t>
            </w:r>
            <w:r w:rsidRPr="007A4AC2">
              <w:rPr>
                <w:i/>
                <w:noProof/>
                <w:color w:val="00B050"/>
                <w:lang w:val="en-US"/>
              </w:rPr>
              <w:t>tıbb aciz</w:t>
            </w:r>
            <w:r w:rsidRPr="007A4AC2">
              <w:rPr>
                <w:noProof/>
                <w:color w:val="00B050"/>
                <w:lang w:val="en-US"/>
              </w:rPr>
              <w:t xml:space="preserve"> </w:t>
            </w:r>
            <w:r w:rsidRPr="007A4AC2">
              <w:rPr>
                <w:i/>
                <w:noProof/>
                <w:color w:val="00B050"/>
                <w:lang w:val="en-US"/>
              </w:rPr>
              <w:t>kaliyor</w:t>
            </w:r>
            <w:r w:rsidRPr="007A4AC2">
              <w:rPr>
                <w:noProof/>
                <w:color w:val="00B050"/>
                <w:lang w:val="en-US"/>
              </w:rPr>
              <w:t xml:space="preserve">. ygūl at-turuk </w:t>
            </w:r>
            <w:r w:rsidRPr="007A4AC2">
              <w:rPr>
                <w:i/>
                <w:noProof/>
                <w:color w:val="00B050"/>
                <w:lang w:val="en-US"/>
              </w:rPr>
              <w:t>tıbbın aciz kaldığı konularda</w:t>
            </w:r>
            <w:r w:rsidRPr="007A4AC2">
              <w:rPr>
                <w:noProof/>
                <w:color w:val="00B050"/>
                <w:lang w:val="en-US"/>
              </w:rPr>
              <w:t xml:space="preserve"> aš-… šūx-ne iḥne hēne aš-šūx al-ᵊmʕarūfīn, </w:t>
            </w:r>
          </w:p>
        </w:tc>
        <w:tc>
          <w:tcPr>
            <w:tcW w:w="3969" w:type="dxa"/>
          </w:tcPr>
          <w:p w14:paraId="7797F4D1" w14:textId="77777777" w:rsidR="00F0080D" w:rsidRPr="007A4AC2" w:rsidRDefault="00F0080D" w:rsidP="00763CEC">
            <w:pPr>
              <w:rPr>
                <w:color w:val="00B050"/>
                <w:lang w:val="en-US"/>
              </w:rPr>
            </w:pPr>
            <w:r w:rsidRPr="007A4AC2">
              <w:rPr>
                <w:color w:val="00B050"/>
                <w:lang w:val="en-US"/>
              </w:rPr>
              <w:lastRenderedPageBreak/>
              <w:t xml:space="preserve">Sheikh Mǝṭar is a wise man anyway. Here we say that the sheikhs can cure the mentally insane. The mentally insane… </w:t>
            </w:r>
            <w:r w:rsidRPr="007A4AC2">
              <w:rPr>
                <w:color w:val="00B050"/>
                <w:lang w:val="en-US"/>
              </w:rPr>
              <w:lastRenderedPageBreak/>
              <w:t>for some of the mentally insane people medicine does not find a cure, it is helpless. Medicine is unable to help. The Turks say that for those cases where medicine fails there are our sheikhs, our well-known sheikhs.</w:t>
            </w:r>
          </w:p>
        </w:tc>
      </w:tr>
      <w:tr w:rsidR="00F0080D" w:rsidRPr="007A4AC2" w14:paraId="53366FE8" w14:textId="77777777" w:rsidTr="00763CEC">
        <w:tc>
          <w:tcPr>
            <w:tcW w:w="959" w:type="dxa"/>
          </w:tcPr>
          <w:p w14:paraId="2BED4E3A" w14:textId="77777777" w:rsidR="00F0080D" w:rsidRPr="007A4AC2" w:rsidRDefault="00F0080D" w:rsidP="00763CEC">
            <w:pPr>
              <w:rPr>
                <w:noProof/>
                <w:color w:val="00B050"/>
                <w:lang w:val="en-US"/>
              </w:rPr>
            </w:pPr>
            <w:r w:rsidRPr="007A4AC2">
              <w:rPr>
                <w:noProof/>
                <w:color w:val="00B050"/>
                <w:lang w:val="en-US"/>
              </w:rPr>
              <w:lastRenderedPageBreak/>
              <w:t>9.06</w:t>
            </w:r>
          </w:p>
        </w:tc>
        <w:tc>
          <w:tcPr>
            <w:tcW w:w="3969" w:type="dxa"/>
          </w:tcPr>
          <w:p w14:paraId="49DEBF44" w14:textId="77777777" w:rsidR="00F0080D" w:rsidRPr="007A4AC2" w:rsidRDefault="00F0080D" w:rsidP="00763CEC">
            <w:pPr>
              <w:rPr>
                <w:noProof/>
                <w:color w:val="00B050"/>
                <w:lang w:val="en-US"/>
              </w:rPr>
            </w:pPr>
            <w:r w:rsidRPr="007A4AC2">
              <w:rPr>
                <w:noProof/>
                <w:color w:val="00B050"/>
                <w:lang w:val="en-US"/>
              </w:rPr>
              <w:t>yāxḏūn ʕalē-hum al-</w:t>
            </w:r>
            <w:r w:rsidRPr="007A4AC2">
              <w:rPr>
                <w:noProof/>
                <w:color w:val="00B050"/>
                <w:lang w:val="de-AT"/>
              </w:rPr>
              <w:t>ᵊ</w:t>
            </w:r>
            <w:r w:rsidRPr="007A4AC2">
              <w:rPr>
                <w:noProof/>
                <w:color w:val="00B050"/>
                <w:lang w:val="en-US"/>
              </w:rPr>
              <w:t xml:space="preserve">mhabūl al-waǧʕān aš-šīt al… aš-šīt al ta-ngūl mā-l-he čāṛa, aš-šūx b-iḏn aḷḷā yṭayybūn-u yaʕni yṭayybūn-u abad. </w:t>
            </w:r>
          </w:p>
        </w:tc>
        <w:tc>
          <w:tcPr>
            <w:tcW w:w="3969" w:type="dxa"/>
          </w:tcPr>
          <w:p w14:paraId="015C7663" w14:textId="77777777" w:rsidR="00F0080D" w:rsidRPr="007A4AC2" w:rsidRDefault="00F0080D" w:rsidP="00763CEC">
            <w:pPr>
              <w:rPr>
                <w:noProof/>
                <w:color w:val="00B050"/>
                <w:lang w:val="en-US"/>
              </w:rPr>
            </w:pPr>
            <w:r w:rsidRPr="007A4AC2">
              <w:rPr>
                <w:noProof/>
                <w:color w:val="00B050"/>
                <w:lang w:val="en-US"/>
              </w:rPr>
              <w:t>So they bring to them the mentally insane, the ill, all those cases for which is no cure. With God’s permission the sheikhs heal them, they cure them for sure.</w:t>
            </w:r>
          </w:p>
        </w:tc>
      </w:tr>
    </w:tbl>
    <w:p w14:paraId="6A6FFD1C" w14:textId="77777777" w:rsidR="00F0080D" w:rsidRDefault="00F0080D" w:rsidP="00F0080D">
      <w:pPr>
        <w:rPr>
          <w:color w:val="00B050"/>
        </w:rPr>
      </w:pPr>
    </w:p>
    <w:p w14:paraId="2A90AAA1" w14:textId="006BBA58" w:rsidR="0009792D" w:rsidRDefault="0009792D" w:rsidP="0009792D">
      <w:pPr>
        <w:pStyle w:val="Heading2"/>
        <w:rPr>
          <w:color w:val="FF0000"/>
          <w:lang w:val="en-US"/>
        </w:rPr>
      </w:pPr>
      <w:bookmarkStart w:id="97" w:name="_Toc156305434"/>
      <w:r>
        <w:rPr>
          <w:lang w:val="en-US"/>
        </w:rPr>
        <w:t>Urfa-077e_Jinn-Harran-2010</w:t>
      </w:r>
      <w:bookmarkEnd w:id="97"/>
    </w:p>
    <w:p w14:paraId="177625B1" w14:textId="77777777" w:rsidR="0009792D" w:rsidRPr="007A4AC2" w:rsidRDefault="0009792D" w:rsidP="00F0080D">
      <w:pPr>
        <w:rPr>
          <w:color w:val="00B050"/>
        </w:rPr>
      </w:pPr>
    </w:p>
    <w:tbl>
      <w:tblPr>
        <w:tblStyle w:val="TableGrid"/>
        <w:tblW w:w="8897" w:type="dxa"/>
        <w:tblLook w:val="04A0" w:firstRow="1" w:lastRow="0" w:firstColumn="1" w:lastColumn="0" w:noHBand="0" w:noVBand="1"/>
      </w:tblPr>
      <w:tblGrid>
        <w:gridCol w:w="959"/>
        <w:gridCol w:w="3969"/>
        <w:gridCol w:w="3969"/>
      </w:tblGrid>
      <w:tr w:rsidR="00F0080D" w:rsidRPr="007A4AC2" w14:paraId="03B9612E" w14:textId="77777777" w:rsidTr="00763CEC">
        <w:tc>
          <w:tcPr>
            <w:tcW w:w="959" w:type="dxa"/>
          </w:tcPr>
          <w:p w14:paraId="14305B10" w14:textId="77777777" w:rsidR="00F0080D" w:rsidRPr="007A4AC2" w:rsidRDefault="00F0080D" w:rsidP="00763CEC">
            <w:pPr>
              <w:rPr>
                <w:noProof/>
                <w:color w:val="00B050"/>
                <w:lang w:val="en-US"/>
              </w:rPr>
            </w:pPr>
            <w:r w:rsidRPr="007A4AC2">
              <w:rPr>
                <w:noProof/>
                <w:color w:val="00B050"/>
                <w:lang w:val="en-US"/>
              </w:rPr>
              <w:t>9.18</w:t>
            </w:r>
          </w:p>
        </w:tc>
        <w:tc>
          <w:tcPr>
            <w:tcW w:w="3969" w:type="dxa"/>
          </w:tcPr>
          <w:p w14:paraId="1E224391" w14:textId="77777777" w:rsidR="00F0080D" w:rsidRPr="007A4AC2" w:rsidRDefault="00F0080D" w:rsidP="00763CEC">
            <w:pPr>
              <w:rPr>
                <w:noProof/>
                <w:color w:val="00B050"/>
                <w:lang w:val="en-US"/>
              </w:rPr>
            </w:pPr>
            <w:r w:rsidRPr="007A4AC2">
              <w:rPr>
                <w:noProof/>
                <w:color w:val="00B050"/>
                <w:lang w:val="en-US"/>
              </w:rPr>
              <w:t xml:space="preserve">wāḥad min gaṛāyib-ne ᵊngul-l-u as-sǝʕlu, – min gadd-ma s-saʕālwa yuṭluʕin-ill-u [ʕalē-´]. – insān min gadd-ma yšūf saʕālwa – sammō-´ s-sǝʕlu – as-sǝʕlu huwwa ḏābiḥ wāḥad ᵊmn-as-saʕālwa, kātil… mindamī-l-hum, w šāmiṭ as-s… ᵊtfungt-u ḏ̣ārib-u w mayyit, as-sǝʕlu mayyit. a… ʕu… ʕugub-ma māt ygūl ha-n-nōb gāmaw yquččūn-ni – dāwamlǝ yquččūn-u – ygūl āni b-al-bēt arīd </w:t>
            </w:r>
            <w:r w:rsidRPr="007A4AC2">
              <w:rPr>
                <w:color w:val="00B050"/>
              </w:rPr>
              <w:t xml:space="preserve">aṭluʕ </w:t>
            </w:r>
            <w:r w:rsidRPr="007A4AC2">
              <w:rPr>
                <w:noProof/>
                <w:color w:val="00B050"/>
                <w:lang w:val="en-US"/>
              </w:rPr>
              <w:t xml:space="preserve">ba… b-ač-čōl </w:t>
            </w:r>
            <w:r w:rsidRPr="007A4AC2">
              <w:rPr>
                <w:color w:val="00B050"/>
              </w:rPr>
              <w:t xml:space="preserve">yigūl </w:t>
            </w:r>
            <w:r w:rsidRPr="007A4AC2">
              <w:rPr>
                <w:noProof/>
                <w:color w:val="00B050"/>
                <w:lang w:val="en-US"/>
              </w:rPr>
              <w:t>ašūf-hum b-ač-čōl wāǧfīn ašūf-hum yigūl bass huwwa yšūf-hum.</w:t>
            </w:r>
          </w:p>
        </w:tc>
        <w:tc>
          <w:tcPr>
            <w:tcW w:w="3969" w:type="dxa"/>
          </w:tcPr>
          <w:p w14:paraId="2386C17B" w14:textId="77777777" w:rsidR="00F0080D" w:rsidRPr="007A4AC2" w:rsidRDefault="00F0080D" w:rsidP="00763CEC">
            <w:pPr>
              <w:rPr>
                <w:color w:val="00B050"/>
                <w:lang w:val="en-US"/>
              </w:rPr>
            </w:pPr>
            <w:r w:rsidRPr="007A4AC2">
              <w:rPr>
                <w:noProof/>
                <w:color w:val="00B050"/>
                <w:lang w:val="en-US"/>
              </w:rPr>
              <w:t xml:space="preserve">One of our relatives, we </w:t>
            </w:r>
            <w:r w:rsidRPr="007A4AC2">
              <w:rPr>
                <w:color w:val="00B050"/>
              </w:rPr>
              <w:t>call him “the demon”</w:t>
            </w:r>
            <w:r w:rsidRPr="007A4AC2">
              <w:rPr>
                <w:noProof/>
                <w:color w:val="00B050"/>
                <w:lang w:val="en-US"/>
              </w:rPr>
              <w:t xml:space="preserve"> </w:t>
            </w:r>
            <w:r w:rsidRPr="007A4AC2">
              <w:rPr>
                <w:color w:val="00B050"/>
                <w:lang w:val="en-US"/>
              </w:rPr>
              <w:t xml:space="preserve">because the demons came to him that often. – A man who sees the demons very often… – they call him a demon himself. – The </w:t>
            </w:r>
            <w:r w:rsidRPr="007A4AC2">
              <w:rPr>
                <w:color w:val="00B050"/>
              </w:rPr>
              <w:t>demon (the same guy) is</w:t>
            </w:r>
            <w:r w:rsidRPr="007A4AC2">
              <w:rPr>
                <w:color w:val="00B050"/>
                <w:lang w:val="en-US"/>
              </w:rPr>
              <w:t xml:space="preserve"> one who has killed one of the demons, a murder… This means he has a blood feud with them. </w:t>
            </w:r>
            <w:r w:rsidRPr="007A4AC2">
              <w:rPr>
                <w:color w:val="00B050"/>
              </w:rPr>
              <w:t>He</w:t>
            </w:r>
            <w:r w:rsidRPr="007A4AC2">
              <w:rPr>
                <w:color w:val="00B050"/>
                <w:lang w:val="en-US"/>
              </w:rPr>
              <w:t xml:space="preserve"> produced a weapon, </w:t>
            </w:r>
            <w:r w:rsidRPr="007A4AC2">
              <w:rPr>
                <w:color w:val="00B050"/>
              </w:rPr>
              <w:t xml:space="preserve">he </w:t>
            </w:r>
            <w:r w:rsidRPr="007A4AC2">
              <w:rPr>
                <w:color w:val="00B050"/>
                <w:lang w:val="en-US"/>
              </w:rPr>
              <w:t>drew his gun and shot at him. So he died, the demon died. “After he has died,” he said, “They start to persue me.” – They always persued him. – He said, “I’m at home, but I want to go outside (of the village) to see them. They are standing outside and he sees them. But only he sees them.</w:t>
            </w:r>
          </w:p>
        </w:tc>
      </w:tr>
      <w:tr w:rsidR="00F0080D" w:rsidRPr="007A4AC2" w14:paraId="45DB2F91" w14:textId="77777777" w:rsidTr="00763CEC">
        <w:tc>
          <w:tcPr>
            <w:tcW w:w="959" w:type="dxa"/>
          </w:tcPr>
          <w:p w14:paraId="79D1DED9" w14:textId="77777777" w:rsidR="00F0080D" w:rsidRPr="007A4AC2" w:rsidRDefault="00F0080D" w:rsidP="00763CEC">
            <w:pPr>
              <w:rPr>
                <w:noProof/>
                <w:color w:val="00B050"/>
                <w:lang w:val="en-US"/>
              </w:rPr>
            </w:pPr>
            <w:r w:rsidRPr="007A4AC2">
              <w:rPr>
                <w:noProof/>
                <w:color w:val="00B050"/>
                <w:lang w:val="en-US"/>
              </w:rPr>
              <w:t>9.48</w:t>
            </w:r>
          </w:p>
        </w:tc>
        <w:tc>
          <w:tcPr>
            <w:tcW w:w="3969" w:type="dxa"/>
          </w:tcPr>
          <w:p w14:paraId="035F336E" w14:textId="77777777" w:rsidR="00F0080D" w:rsidRPr="007A4AC2" w:rsidRDefault="00F0080D" w:rsidP="00763CEC">
            <w:pPr>
              <w:rPr>
                <w:noProof/>
                <w:color w:val="00B050"/>
                <w:lang w:val="en-US"/>
              </w:rPr>
            </w:pPr>
            <w:r w:rsidRPr="007A4AC2">
              <w:rPr>
                <w:noProof/>
                <w:color w:val="00B050"/>
                <w:lang w:val="en-US"/>
              </w:rPr>
              <w:t>ygūl ᵊbsāgt-i min yḥuṭṭūn-i bēnāt-hum, ygūl amši bēnāt-hum min xōf-i ytikāwanūn kōn. ygūl ḏ̣allēt ṯalāṯ arbaʕ ᵊsnīn hīčiḏ. āni w-huṃṃa devām kōn min nuṭluʕ al-</w:t>
            </w:r>
            <w:r w:rsidRPr="007A4AC2">
              <w:rPr>
                <w:color w:val="00B050"/>
              </w:rPr>
              <w:t xml:space="preserve">xāli </w:t>
            </w:r>
            <w:r w:rsidRPr="007A4AC2">
              <w:rPr>
                <w:noProof/>
                <w:color w:val="00B050"/>
                <w:lang w:val="en-US"/>
              </w:rPr>
              <w:t xml:space="preserve">hīčiḏ awwali </w:t>
            </w:r>
            <w:r w:rsidRPr="007A4AC2">
              <w:rPr>
                <w:color w:val="00B050"/>
              </w:rPr>
              <w:t>māmin</w:t>
            </w:r>
            <w:r w:rsidRPr="007A4AC2">
              <w:rPr>
                <w:noProof/>
                <w:color w:val="00B050"/>
                <w:lang w:val="en-US"/>
              </w:rPr>
              <w:t xml:space="preserve"> tuwāle. yuṭluʕ ʕa-l-x</w:t>
            </w:r>
            <w:r w:rsidRPr="007A4AC2">
              <w:rPr>
                <w:color w:val="00B050"/>
              </w:rPr>
              <w:t xml:space="preserve">āli </w:t>
            </w:r>
            <w:r w:rsidRPr="007A4AC2">
              <w:rPr>
                <w:noProof/>
                <w:color w:val="00B050"/>
                <w:lang w:val="en-US"/>
              </w:rPr>
              <w:t xml:space="preserve">hīčiḏ ʕa-l-gāʕa yirūḥ ʕa-č-čōl, ʕa-t-tuwāle. </w:t>
            </w:r>
          </w:p>
        </w:tc>
        <w:tc>
          <w:tcPr>
            <w:tcW w:w="3969" w:type="dxa"/>
          </w:tcPr>
          <w:p w14:paraId="7644BB87" w14:textId="77777777" w:rsidR="00F0080D" w:rsidRPr="007A4AC2" w:rsidRDefault="00F0080D" w:rsidP="00763CEC">
            <w:pPr>
              <w:rPr>
                <w:color w:val="00B050"/>
              </w:rPr>
            </w:pPr>
            <w:r w:rsidRPr="007A4AC2">
              <w:rPr>
                <w:color w:val="00B050"/>
              </w:rPr>
              <w:t>He says, “They are with me. When they put me among them, I walk with them out of fear and they fight each other.” He says, “I stayed like this for three or four years and there was always fighting. We went to the privy, because formerly there was no toilet. He went out to the privy , just out to the fields, outside to the toilet.</w:t>
            </w:r>
          </w:p>
        </w:tc>
      </w:tr>
      <w:tr w:rsidR="00F0080D" w:rsidRPr="007A4AC2" w14:paraId="02D580BD" w14:textId="77777777" w:rsidTr="00763CEC">
        <w:tc>
          <w:tcPr>
            <w:tcW w:w="959" w:type="dxa"/>
          </w:tcPr>
          <w:p w14:paraId="04BC9B88" w14:textId="77777777" w:rsidR="00F0080D" w:rsidRPr="007A4AC2" w:rsidRDefault="00F0080D" w:rsidP="00763CEC">
            <w:pPr>
              <w:rPr>
                <w:noProof/>
                <w:color w:val="00B050"/>
                <w:lang w:val="en-US"/>
              </w:rPr>
            </w:pPr>
            <w:r w:rsidRPr="007A4AC2">
              <w:rPr>
                <w:noProof/>
                <w:color w:val="00B050"/>
                <w:lang w:val="en-US"/>
              </w:rPr>
              <w:t>10.03</w:t>
            </w:r>
          </w:p>
        </w:tc>
        <w:tc>
          <w:tcPr>
            <w:tcW w:w="3969" w:type="dxa"/>
          </w:tcPr>
          <w:p w14:paraId="52A75951" w14:textId="77777777" w:rsidR="00F0080D" w:rsidRPr="007A4AC2" w:rsidRDefault="00F0080D" w:rsidP="00763CEC">
            <w:pPr>
              <w:rPr>
                <w:noProof/>
                <w:color w:val="00B050"/>
                <w:lang w:val="en-US"/>
              </w:rPr>
            </w:pPr>
            <w:r w:rsidRPr="007A4AC2">
              <w:rPr>
                <w:noProof/>
                <w:color w:val="00B050"/>
                <w:lang w:val="en-US"/>
              </w:rPr>
              <w:t>yigūl min aṭluʕ hīčiḏ ygūl yuguṭʕū-l-i ygūl yṣīr ntifāʕaš b-al-ʕaṣīy b-al-ᵊhniyye ygūl al-milli tdaḥḥǧ-ill-i āni ǧaʕad afaʕʕiš ḥade maḥḥad yšūf-hum haḏōlak mā yšūfūn-hum – ī – lumminn-u-ma rāḥ rāḥ ʕa-l-ḥiǧǧ rāḥ ʕala dǝxal an-nabi ʕala gabr ar-rasūl, ʕala gabr ar-rasūl ǝxlǝṣ</w:t>
            </w:r>
          </w:p>
        </w:tc>
        <w:tc>
          <w:tcPr>
            <w:tcW w:w="3969" w:type="dxa"/>
          </w:tcPr>
          <w:p w14:paraId="791A5901" w14:textId="77777777" w:rsidR="00F0080D" w:rsidRPr="007A4AC2" w:rsidRDefault="00F0080D" w:rsidP="00763CEC">
            <w:pPr>
              <w:rPr>
                <w:color w:val="00B050"/>
              </w:rPr>
            </w:pPr>
            <w:r w:rsidRPr="007A4AC2">
              <w:rPr>
                <w:color w:val="00B050"/>
              </w:rPr>
              <w:t xml:space="preserve">He says, “The moment I go out they cut my way and they fight with sticks or whatever. The people watch me how I am fighting one of them but no one can see them. Theye don’t see them.” – Yes. –When he went on pilgrimage, he went to the Prophet’s shrine – to the Prophet’s tomb – to the tomb the Prophet and only </w:t>
            </w:r>
            <w:r w:rsidRPr="007A4AC2">
              <w:rPr>
                <w:color w:val="00B050"/>
              </w:rPr>
              <w:lastRenderedPageBreak/>
              <w:t>then he was relieved.</w:t>
            </w:r>
          </w:p>
        </w:tc>
      </w:tr>
      <w:tr w:rsidR="00F0080D" w:rsidRPr="007A4AC2" w14:paraId="74C20BD5" w14:textId="77777777" w:rsidTr="00763CEC">
        <w:tc>
          <w:tcPr>
            <w:tcW w:w="959" w:type="dxa"/>
          </w:tcPr>
          <w:p w14:paraId="53B8926C" w14:textId="77777777" w:rsidR="00F0080D" w:rsidRPr="007A4AC2" w:rsidRDefault="00F0080D" w:rsidP="00763CEC">
            <w:pPr>
              <w:rPr>
                <w:noProof/>
                <w:color w:val="00B050"/>
                <w:lang w:val="en-US"/>
              </w:rPr>
            </w:pPr>
            <w:r w:rsidRPr="007A4AC2">
              <w:rPr>
                <w:noProof/>
                <w:color w:val="00B050"/>
                <w:lang w:val="en-US"/>
              </w:rPr>
              <w:lastRenderedPageBreak/>
              <w:t>10.18</w:t>
            </w:r>
          </w:p>
        </w:tc>
        <w:tc>
          <w:tcPr>
            <w:tcW w:w="3969" w:type="dxa"/>
          </w:tcPr>
          <w:p w14:paraId="6AD6292D" w14:textId="77777777" w:rsidR="00F0080D" w:rsidRPr="007A4AC2" w:rsidRDefault="00F0080D" w:rsidP="00763CEC">
            <w:pPr>
              <w:rPr>
                <w:noProof/>
                <w:color w:val="00B050"/>
                <w:lang w:val="en-US"/>
              </w:rPr>
            </w:pPr>
            <w:r w:rsidRPr="007A4AC2">
              <w:rPr>
                <w:noProof/>
                <w:color w:val="00B050"/>
                <w:lang w:val="en-US"/>
              </w:rPr>
              <w:t>alḥaz yšūfūn-u yinhazmūn ʕinn-u. gāḷ yā rasūl Aḷḷa daxīl-ak min-hum xalliṣ-ni. aw min ḥaǧǧ-u dǝxal ʕa-r-rasūl ʕalēt aṣ-ṣalāt w-as-salām mā ʕād yiǧūn-u, ᵊtrikō-´. ḥaǧǧ yaʕni [ma] – as-saʕālwa hēne čiṯīr ᵊbyūt al b-al-</w:t>
            </w:r>
            <w:r w:rsidRPr="007A4AC2">
              <w:rPr>
                <w:color w:val="00B050"/>
              </w:rPr>
              <w:t>midīne b-al-ᵊbyūt yšūfūn ᵊhniyye,</w:t>
            </w:r>
            <w:r w:rsidRPr="007A4AC2">
              <w:rPr>
                <w:noProof/>
                <w:color w:val="00B050"/>
                <w:lang w:val="en-US"/>
              </w:rPr>
              <w:t xml:space="preserve"> </w:t>
            </w:r>
          </w:p>
        </w:tc>
        <w:tc>
          <w:tcPr>
            <w:tcW w:w="3969" w:type="dxa"/>
          </w:tcPr>
          <w:p w14:paraId="34F6A26D" w14:textId="77777777" w:rsidR="00F0080D" w:rsidRPr="007A4AC2" w:rsidRDefault="00F0080D" w:rsidP="00763CEC">
            <w:pPr>
              <w:rPr>
                <w:color w:val="00B050"/>
              </w:rPr>
            </w:pPr>
            <w:r w:rsidRPr="007A4AC2">
              <w:rPr>
                <w:color w:val="00B050"/>
              </w:rPr>
              <w:t xml:space="preserve">Now, when they see him they run away from him. –He said, “O prophet of God, I take refuge to you, let me get rid from them!” After his pilgrimage to the Prophet, blessings and peace be upon him, they stopped to come to him. They left him. I mean he went on pilgrimage. – There are a lot of demons here. They also see them in the houses which are in the city, </w:t>
            </w:r>
          </w:p>
        </w:tc>
      </w:tr>
      <w:tr w:rsidR="00F0080D" w:rsidRPr="007A4AC2" w14:paraId="1B31D2BA" w14:textId="77777777" w:rsidTr="00763CEC">
        <w:tc>
          <w:tcPr>
            <w:tcW w:w="959" w:type="dxa"/>
          </w:tcPr>
          <w:p w14:paraId="534CDB38" w14:textId="77777777" w:rsidR="00F0080D" w:rsidRPr="007A4AC2" w:rsidRDefault="00F0080D" w:rsidP="00763CEC">
            <w:pPr>
              <w:rPr>
                <w:noProof/>
                <w:color w:val="00B050"/>
                <w:lang w:val="en-US"/>
              </w:rPr>
            </w:pPr>
            <w:r w:rsidRPr="007A4AC2">
              <w:rPr>
                <w:noProof/>
                <w:color w:val="00B050"/>
                <w:lang w:val="en-US"/>
              </w:rPr>
              <w:t>10.36</w:t>
            </w:r>
          </w:p>
        </w:tc>
        <w:tc>
          <w:tcPr>
            <w:tcW w:w="3969" w:type="dxa"/>
          </w:tcPr>
          <w:p w14:paraId="4682E276" w14:textId="77777777" w:rsidR="00F0080D" w:rsidRPr="007A4AC2" w:rsidRDefault="00F0080D" w:rsidP="00763CEC">
            <w:pPr>
              <w:rPr>
                <w:noProof/>
                <w:color w:val="00B050"/>
                <w:lang w:val="en-US"/>
              </w:rPr>
            </w:pPr>
            <w:r w:rsidRPr="007A4AC2">
              <w:rPr>
                <w:noProof/>
                <w:color w:val="00B050"/>
                <w:lang w:val="en-US"/>
              </w:rPr>
              <w:t xml:space="preserve">amma mū kull ʕala ḥade yaʕni. mū kull ʕala ḥade </w:t>
            </w:r>
            <w:r w:rsidRPr="007A4AC2">
              <w:rPr>
                <w:color w:val="00B050"/>
              </w:rPr>
              <w:t>yšūfūn baʕaḏ̣ nās yiǧūn-hum. yiǧi b-šakil insān ᵊb-šakil ḥīwān, ī, b-šakil al-ḥīwān yiǧi, b-šakil al-insān</w:t>
            </w:r>
            <w:r w:rsidRPr="007A4AC2">
              <w:rPr>
                <w:noProof/>
                <w:color w:val="00B050"/>
                <w:lang w:val="en-US"/>
              </w:rPr>
              <w:t xml:space="preserve"> yiǧi. – iḥna ʕād Ibrāhīm ysōlif yōm-in nuṭluʕ b-ač-čōl b-al-lēl ta-ngūl ᵊnrīd nuṭluʕ baṛṛa, nfukk al-bāb yōm-in ᵊnmidd xuṭwuṭ-ne nsammi bismilla. yōm-in ᵊnsammi </w:t>
            </w:r>
            <w:r w:rsidRPr="007A4AC2">
              <w:rPr>
                <w:color w:val="00B050"/>
              </w:rPr>
              <w:t>bismilla</w:t>
            </w:r>
            <w:r w:rsidRPr="007A4AC2">
              <w:rPr>
                <w:noProof/>
                <w:color w:val="00B050"/>
                <w:lang w:val="en-US"/>
              </w:rPr>
              <w:t xml:space="preserve"> mā itigallaṭūn </w:t>
            </w:r>
          </w:p>
        </w:tc>
        <w:tc>
          <w:tcPr>
            <w:tcW w:w="3969" w:type="dxa"/>
          </w:tcPr>
          <w:p w14:paraId="2636B105" w14:textId="77777777" w:rsidR="00F0080D" w:rsidRPr="007A4AC2" w:rsidRDefault="00F0080D" w:rsidP="00763CEC">
            <w:pPr>
              <w:rPr>
                <w:color w:val="00B050"/>
              </w:rPr>
            </w:pPr>
            <w:r w:rsidRPr="007A4AC2">
              <w:rPr>
                <w:color w:val="00B050"/>
              </w:rPr>
              <w:t xml:space="preserve">However, not to everyone sees them. They do not appear to everyone. They come to some people only. The demon comes in the shape of humans and in the shape of animals. Yes, they come in the shape of animals and in the shape of humans. We, sorry for interrupting Ibrāhīm, when we go outside at night, let’s say we want to go out. We open the door and when we step outside we say, “In the name of God”. When we say, “In the name of God,” they don’t come close, </w:t>
            </w:r>
          </w:p>
        </w:tc>
      </w:tr>
      <w:tr w:rsidR="00F0080D" w:rsidRPr="007A4AC2" w14:paraId="6DBF6DB3" w14:textId="77777777" w:rsidTr="00763CEC">
        <w:tc>
          <w:tcPr>
            <w:tcW w:w="959" w:type="dxa"/>
          </w:tcPr>
          <w:p w14:paraId="616DEF1A" w14:textId="77777777" w:rsidR="00F0080D" w:rsidRPr="007A4AC2" w:rsidRDefault="00F0080D" w:rsidP="00763CEC">
            <w:pPr>
              <w:rPr>
                <w:noProof/>
                <w:color w:val="00B050"/>
                <w:lang w:val="en-US"/>
              </w:rPr>
            </w:pPr>
            <w:r w:rsidRPr="007A4AC2">
              <w:rPr>
                <w:noProof/>
                <w:color w:val="00B050"/>
                <w:lang w:val="en-US"/>
              </w:rPr>
              <w:t>11.00</w:t>
            </w:r>
          </w:p>
        </w:tc>
        <w:tc>
          <w:tcPr>
            <w:tcW w:w="3969" w:type="dxa"/>
          </w:tcPr>
          <w:p w14:paraId="517AA7DD" w14:textId="77777777" w:rsidR="00F0080D" w:rsidRPr="007A4AC2" w:rsidRDefault="00F0080D" w:rsidP="00763CEC">
            <w:pPr>
              <w:rPr>
                <w:noProof/>
                <w:color w:val="00B050"/>
                <w:lang w:val="en-US"/>
              </w:rPr>
            </w:pPr>
            <w:r w:rsidRPr="007A4AC2">
              <w:rPr>
                <w:noProof/>
                <w:color w:val="00B050"/>
                <w:lang w:val="en-US"/>
              </w:rPr>
              <w:t xml:space="preserve">yibʕidūn yaʕni baʕaḏ̣-hum ʕalēš, yigūl, al-misǧane yōm-in tiǧī-he w-tdūs-he hīčiḏ ᵊb-qēr-ma tsammi. ḏīč as-sāʕa tdūs-hum humma fōg al-misǧane yilʕabūn. alḥaz humma ʕala iḥna </w:t>
            </w:r>
            <w:r w:rsidRPr="007A4AC2">
              <w:rPr>
                <w:color w:val="00B050"/>
              </w:rPr>
              <w:t>inanǧ-na</w:t>
            </w:r>
            <w:r w:rsidRPr="007A4AC2">
              <w:rPr>
                <w:noProof/>
                <w:color w:val="00B050"/>
                <w:lang w:val="en-US"/>
              </w:rPr>
              <w:t xml:space="preserve"> islāmiyye, aslām b-ad-dinye ḏiyye</w:t>
            </w:r>
          </w:p>
        </w:tc>
        <w:tc>
          <w:tcPr>
            <w:tcW w:w="3969" w:type="dxa"/>
          </w:tcPr>
          <w:p w14:paraId="6986A6F1" w14:textId="77777777" w:rsidR="00F0080D" w:rsidRPr="007A4AC2" w:rsidRDefault="00F0080D" w:rsidP="00763CEC">
            <w:pPr>
              <w:rPr>
                <w:color w:val="00B050"/>
              </w:rPr>
            </w:pPr>
            <w:r w:rsidRPr="007A4AC2">
              <w:rPr>
                <w:color w:val="00B050"/>
              </w:rPr>
              <w:t>they go away</w:t>
            </w:r>
            <w:r>
              <w:rPr>
                <w:color w:val="00B050"/>
              </w:rPr>
              <w:t>.</w:t>
            </w:r>
            <w:r w:rsidRPr="007A4AC2">
              <w:rPr>
                <w:color w:val="00B050"/>
              </w:rPr>
              <w:t xml:space="preserve"> That’s it why some people say, when you go to the ash heap and step in without saying, “In the name of God”, you will step on them (the demons) in that moment because they used to play on the ash heap. They exist according to our Muslim belief, according to Islam.</w:t>
            </w:r>
            <w:r>
              <w:rPr>
                <w:color w:val="00B050"/>
              </w:rPr>
              <w:t xml:space="preserve"> </w:t>
            </w:r>
            <w:r w:rsidRPr="007A4AC2">
              <w:rPr>
                <w:color w:val="00B050"/>
              </w:rPr>
              <w:t>In this world</w:t>
            </w:r>
          </w:p>
        </w:tc>
      </w:tr>
      <w:tr w:rsidR="00F0080D" w:rsidRPr="007A4AC2" w14:paraId="5AEBCDDB" w14:textId="77777777" w:rsidTr="00763CEC">
        <w:tc>
          <w:tcPr>
            <w:tcW w:w="959" w:type="dxa"/>
          </w:tcPr>
          <w:p w14:paraId="63E0596C" w14:textId="77777777" w:rsidR="00F0080D" w:rsidRPr="007A4AC2" w:rsidRDefault="00F0080D" w:rsidP="00763CEC">
            <w:pPr>
              <w:rPr>
                <w:noProof/>
                <w:color w:val="00B050"/>
                <w:lang w:val="en-US"/>
              </w:rPr>
            </w:pPr>
            <w:r w:rsidRPr="007A4AC2">
              <w:rPr>
                <w:noProof/>
                <w:color w:val="00B050"/>
                <w:lang w:val="en-US"/>
              </w:rPr>
              <w:t>11.15</w:t>
            </w:r>
          </w:p>
        </w:tc>
        <w:tc>
          <w:tcPr>
            <w:tcW w:w="3969" w:type="dxa"/>
          </w:tcPr>
          <w:p w14:paraId="30D36591" w14:textId="77777777" w:rsidR="00F0080D" w:rsidRPr="007A4AC2" w:rsidRDefault="00F0080D" w:rsidP="00763CEC">
            <w:pPr>
              <w:rPr>
                <w:noProof/>
                <w:color w:val="00B050"/>
                <w:lang w:val="en-US"/>
              </w:rPr>
            </w:pPr>
            <w:r w:rsidRPr="007A4AC2">
              <w:rPr>
                <w:noProof/>
                <w:color w:val="00B050"/>
                <w:lang w:val="en-US"/>
              </w:rPr>
              <w:t xml:space="preserve">as-saʕālwa iḥna mā nšūf-hum. humma yšūfūn-na hāḏa maktūb b-al-qurʔān b-al-āxir iḥna nšūf-hum humma mā yšūfūn-na. rabb al-ʕālamīn yirīd ysāwī-´ b-at-ters. hā hēne ʕalē-ne alḥaz kull mǝṭraḥ šī ᵊǧnūn hēne alḥaz ʕid-ne šīy. </w:t>
            </w:r>
          </w:p>
        </w:tc>
        <w:tc>
          <w:tcPr>
            <w:tcW w:w="3969" w:type="dxa"/>
          </w:tcPr>
          <w:p w14:paraId="38EC43A4" w14:textId="77777777" w:rsidR="00F0080D" w:rsidRPr="007A4AC2" w:rsidRDefault="00F0080D" w:rsidP="00763CEC">
            <w:pPr>
              <w:rPr>
                <w:color w:val="00B050"/>
              </w:rPr>
            </w:pPr>
            <w:r w:rsidRPr="007A4AC2">
              <w:rPr>
                <w:color w:val="00B050"/>
              </w:rPr>
              <w:t xml:space="preserve">we don’t see the demons, but they see us. This is written in the Qoran. However, in the afterlife we see them, but they don’t see us. God wants to do it the other way round. So, here around us there are demons everywhere; right now for instance they are here with us. </w:t>
            </w:r>
          </w:p>
        </w:tc>
      </w:tr>
      <w:tr w:rsidR="00F0080D" w:rsidRPr="007A4AC2" w14:paraId="44E0B78C" w14:textId="77777777" w:rsidTr="00763CEC">
        <w:tc>
          <w:tcPr>
            <w:tcW w:w="959" w:type="dxa"/>
          </w:tcPr>
          <w:p w14:paraId="23453E40" w14:textId="77777777" w:rsidR="00F0080D" w:rsidRPr="007A4AC2" w:rsidRDefault="00F0080D" w:rsidP="00763CEC">
            <w:pPr>
              <w:rPr>
                <w:noProof/>
                <w:color w:val="00B050"/>
                <w:lang w:val="en-US"/>
              </w:rPr>
            </w:pPr>
            <w:r w:rsidRPr="007A4AC2">
              <w:rPr>
                <w:noProof/>
                <w:color w:val="00B050"/>
                <w:lang w:val="en-US"/>
              </w:rPr>
              <w:t>11.31</w:t>
            </w:r>
          </w:p>
        </w:tc>
        <w:tc>
          <w:tcPr>
            <w:tcW w:w="3969" w:type="dxa"/>
          </w:tcPr>
          <w:p w14:paraId="3271E21C" w14:textId="77777777" w:rsidR="00F0080D" w:rsidRPr="007A4AC2" w:rsidRDefault="00F0080D" w:rsidP="00763CEC">
            <w:pPr>
              <w:rPr>
                <w:noProof/>
                <w:color w:val="00B050"/>
                <w:lang w:val="en-US"/>
              </w:rPr>
            </w:pPr>
            <w:r w:rsidRPr="007A4AC2">
              <w:rPr>
                <w:noProof/>
                <w:color w:val="00B050"/>
                <w:lang w:val="en-US"/>
              </w:rPr>
              <w:t xml:space="preserve">ygūl rabb al-ʕālamīn kull insān, inte zād </w:t>
            </w:r>
            <w:r w:rsidRPr="007A4AC2">
              <w:rPr>
                <w:color w:val="00B050"/>
              </w:rPr>
              <w:t>āni</w:t>
            </w:r>
            <w:r w:rsidRPr="007A4AC2">
              <w:rPr>
                <w:noProof/>
                <w:color w:val="00B050"/>
                <w:lang w:val="en-US"/>
              </w:rPr>
              <w:t xml:space="preserve"> zād kull insān luwwa min ǧiddām-u mḥāfaḏ̣e malak yigūl al-malak yigūl yōm-inn-u al-insān inte alḥaz yōm-inn-ak timši </w:t>
            </w:r>
            <w:r w:rsidRPr="007A4AC2">
              <w:rPr>
                <w:color w:val="00B050"/>
              </w:rPr>
              <w:t>al-malak</w:t>
            </w:r>
            <w:r w:rsidRPr="007A4AC2">
              <w:rPr>
                <w:noProof/>
                <w:color w:val="00B050"/>
                <w:lang w:val="en-US"/>
              </w:rPr>
              <w:t xml:space="preserve"> ǧiddām-ak ygūl yfukk-ill-ak darib ʕin-hum</w:t>
            </w:r>
            <w:r w:rsidRPr="007A4AC2">
              <w:rPr>
                <w:color w:val="00B050"/>
              </w:rPr>
              <w:t xml:space="preserve"> tā ma tiḏ̣rub-hum hā</w:t>
            </w:r>
            <w:r w:rsidRPr="007A4AC2">
              <w:rPr>
                <w:noProof/>
                <w:color w:val="00B050"/>
                <w:lang w:val="en-US"/>
              </w:rPr>
              <w:t xml:space="preserve"> inte ʕādēne miṯil-ma gāḷ Ismāʕīl b-aslāmiyye kull xuṭwa tsammi bismilla. axāf inn-ak </w:t>
            </w:r>
            <w:r w:rsidRPr="007A4AC2">
              <w:rPr>
                <w:noProof/>
                <w:color w:val="00B050"/>
                <w:lang w:val="en-US"/>
              </w:rPr>
              <w:lastRenderedPageBreak/>
              <w:t>ᵊtdūs ʕaǧiyy-u</w:t>
            </w:r>
          </w:p>
        </w:tc>
        <w:tc>
          <w:tcPr>
            <w:tcW w:w="3969" w:type="dxa"/>
          </w:tcPr>
          <w:p w14:paraId="55FC233D" w14:textId="77777777" w:rsidR="00F0080D" w:rsidRPr="007A4AC2" w:rsidRDefault="00F0080D" w:rsidP="00763CEC">
            <w:pPr>
              <w:rPr>
                <w:color w:val="00B050"/>
              </w:rPr>
            </w:pPr>
            <w:r w:rsidRPr="007A4AC2">
              <w:rPr>
                <w:color w:val="00B050"/>
              </w:rPr>
              <w:lastRenderedPageBreak/>
              <w:t xml:space="preserve">God says that every human, even you, even me, every human has in front of him a guardian angel. He says that the human, now you, for instance; when you walk, the angel is in front of you and frees your way from them, so you don’t hit them. Therefore, as Ismāʕīl said, according to Islam, you should say, “In the name of </w:t>
            </w:r>
            <w:r w:rsidRPr="007A4AC2">
              <w:rPr>
                <w:color w:val="00B050"/>
              </w:rPr>
              <w:lastRenderedPageBreak/>
              <w:t>God” with every step you take. I am afraid you will step on his (the demon’s) children,</w:t>
            </w:r>
          </w:p>
        </w:tc>
      </w:tr>
      <w:tr w:rsidR="00F0080D" w:rsidRPr="007A4AC2" w14:paraId="45FA8E1E" w14:textId="77777777" w:rsidTr="00763CEC">
        <w:tc>
          <w:tcPr>
            <w:tcW w:w="959" w:type="dxa"/>
          </w:tcPr>
          <w:p w14:paraId="7BEE4E45" w14:textId="77777777" w:rsidR="00F0080D" w:rsidRPr="007A4AC2" w:rsidRDefault="00F0080D" w:rsidP="00763CEC">
            <w:pPr>
              <w:rPr>
                <w:noProof/>
                <w:color w:val="00B050"/>
                <w:lang w:val="en-US"/>
              </w:rPr>
            </w:pPr>
            <w:r w:rsidRPr="007A4AC2">
              <w:rPr>
                <w:noProof/>
                <w:color w:val="00B050"/>
                <w:lang w:val="en-US"/>
              </w:rPr>
              <w:lastRenderedPageBreak/>
              <w:t>11.53</w:t>
            </w:r>
          </w:p>
        </w:tc>
        <w:tc>
          <w:tcPr>
            <w:tcW w:w="3969" w:type="dxa"/>
          </w:tcPr>
          <w:p w14:paraId="003DBA29" w14:textId="77777777" w:rsidR="00F0080D" w:rsidRPr="007A4AC2" w:rsidRDefault="00F0080D" w:rsidP="00763CEC">
            <w:pPr>
              <w:rPr>
                <w:color w:val="00B050"/>
                <w:lang w:val="en-US"/>
              </w:rPr>
            </w:pPr>
            <w:r w:rsidRPr="007A4AC2">
              <w:rPr>
                <w:noProof/>
                <w:color w:val="00B050"/>
                <w:lang w:val="en-US"/>
              </w:rPr>
              <w:t xml:space="preserve">axāf inn-ak ᵊtdūs-u ygūl samm bismilla mā-yṣīr šī – mā tdūs-u. mā tidḥam-u –  amma in </w:t>
            </w:r>
            <w:r w:rsidRPr="007A4AC2">
              <w:rPr>
                <w:color w:val="00B050"/>
              </w:rPr>
              <w:t>dəst-u</w:t>
            </w:r>
            <w:r w:rsidRPr="007A4AC2">
              <w:rPr>
                <w:noProof/>
                <w:color w:val="00B050"/>
                <w:lang w:val="en-US"/>
              </w:rPr>
              <w:t xml:space="preserve"> ha-n-nōb </w:t>
            </w:r>
            <w:r w:rsidRPr="007A4AC2">
              <w:rPr>
                <w:color w:val="00B050"/>
              </w:rPr>
              <w:t xml:space="preserve">yinšab-ill-ak –  mā ydaššr-ak – hā al-qayrimüslüm mā yigbal, iḥna islamiyye </w:t>
            </w:r>
            <w:r w:rsidRPr="007A4AC2">
              <w:rPr>
                <w:color w:val="00B050"/>
                <w:lang w:val="en-US"/>
              </w:rPr>
              <w:t xml:space="preserve">nigbal haḏiyye, haḏiyye čünkü yaqīn alḥaz as-saʕālwa šī ᵊǧnūn šīy. wa… yʕarfūn ašqāl al-māḏ̣iyyāt al-awwali ṣāyir aǧ-ǧinn yʕarif w yʕallim al-insān </w:t>
            </w:r>
          </w:p>
        </w:tc>
        <w:tc>
          <w:tcPr>
            <w:tcW w:w="3969" w:type="dxa"/>
          </w:tcPr>
          <w:p w14:paraId="5B1B6B91" w14:textId="77777777" w:rsidR="00F0080D" w:rsidRPr="007A4AC2" w:rsidRDefault="00F0080D" w:rsidP="00763CEC">
            <w:pPr>
              <w:rPr>
                <w:color w:val="00B050"/>
              </w:rPr>
            </w:pPr>
            <w:r w:rsidRPr="007A4AC2">
              <w:rPr>
                <w:color w:val="00B050"/>
              </w:rPr>
              <w:t xml:space="preserve">I am afraid you will step on him and so say, “In the name of God” and nothing happens. You don’t step on him. You don’t crush him, but if you step on him, he will come after you and won’t let up on you.” Those, who are not Muslims don’t believe that. But we are Muslims and we believe it because it is true that the </w:t>
            </w:r>
            <w:r w:rsidRPr="007A4AC2">
              <w:rPr>
                <w:i/>
                <w:color w:val="00B050"/>
              </w:rPr>
              <w:t>saʕālwa</w:t>
            </w:r>
            <w:r w:rsidRPr="007A4AC2">
              <w:rPr>
                <w:color w:val="00B050"/>
              </w:rPr>
              <w:t xml:space="preserve"> and other demons exist. They know the things that have already happened. The demons know them and can tell them to the humans.</w:t>
            </w:r>
          </w:p>
        </w:tc>
      </w:tr>
      <w:tr w:rsidR="00F0080D" w:rsidRPr="007A4AC2" w14:paraId="430D8863" w14:textId="77777777" w:rsidTr="00763CEC">
        <w:tc>
          <w:tcPr>
            <w:tcW w:w="959" w:type="dxa"/>
          </w:tcPr>
          <w:p w14:paraId="382AE11A" w14:textId="77777777" w:rsidR="00F0080D" w:rsidRPr="007A4AC2" w:rsidRDefault="00F0080D" w:rsidP="00763CEC">
            <w:pPr>
              <w:rPr>
                <w:color w:val="00B050"/>
                <w:lang w:val="en-US"/>
              </w:rPr>
            </w:pPr>
            <w:r w:rsidRPr="007A4AC2">
              <w:rPr>
                <w:color w:val="00B050"/>
                <w:lang w:val="en-US"/>
              </w:rPr>
              <w:t>12.20</w:t>
            </w:r>
          </w:p>
        </w:tc>
        <w:tc>
          <w:tcPr>
            <w:tcW w:w="3969" w:type="dxa"/>
          </w:tcPr>
          <w:p w14:paraId="600A71DE" w14:textId="77777777" w:rsidR="00F0080D" w:rsidRPr="007A4AC2" w:rsidRDefault="00F0080D" w:rsidP="00763CEC">
            <w:pPr>
              <w:rPr>
                <w:color w:val="00B050"/>
                <w:lang w:val="en-US"/>
              </w:rPr>
            </w:pPr>
            <w:r w:rsidRPr="007A4AC2">
              <w:rPr>
                <w:color w:val="00B050"/>
                <w:lang w:val="en-US"/>
              </w:rPr>
              <w:t xml:space="preserve">amma al-miǧbil mā yʕarif, yʕarif bass ʕa aṣ-ṣāyir, alḥaz šī baʕaḏ̣ xawāǧi ysōlfūn aǧ-ǧnūn, ygūlūn ḏ̣āyʕ-il-ne ḏahab ilg-u! ilg-u! ygūl aṣ-ṣǝʕlu yʕallm-u. ygūl b-ᵊflān mǝṭraḥ b-ᵊflān mǝgṭaʕ. ygūl āni arīd al-xōǧe, aṣṣōb al-xōǧe? </w:t>
            </w:r>
          </w:p>
        </w:tc>
        <w:tc>
          <w:tcPr>
            <w:tcW w:w="3969" w:type="dxa"/>
          </w:tcPr>
          <w:p w14:paraId="0BBF402C" w14:textId="77777777" w:rsidR="00F0080D" w:rsidRPr="007A4AC2" w:rsidRDefault="00F0080D" w:rsidP="00763CEC">
            <w:pPr>
              <w:rPr>
                <w:color w:val="00B050"/>
              </w:rPr>
            </w:pPr>
            <w:r w:rsidRPr="007A4AC2">
              <w:rPr>
                <w:color w:val="00B050"/>
              </w:rPr>
              <w:t>However they don’t know the future, they only know what has happened. For instance, there are some sage men who can talk to the demons. They say to them, “We have lost some gold, find it!” It is said that the demon will tell him saying, “It is in this and that place, at that spot.” One says, “I want (to see) the sage. Where is the sage?”</w:t>
            </w:r>
          </w:p>
        </w:tc>
      </w:tr>
      <w:tr w:rsidR="00F0080D" w:rsidRPr="007A4AC2" w14:paraId="7B7D25E7" w14:textId="77777777" w:rsidTr="00763CEC">
        <w:tc>
          <w:tcPr>
            <w:tcW w:w="959" w:type="dxa"/>
          </w:tcPr>
          <w:p w14:paraId="793624D7" w14:textId="77777777" w:rsidR="00F0080D" w:rsidRPr="007A4AC2" w:rsidRDefault="00F0080D" w:rsidP="00763CEC">
            <w:pPr>
              <w:rPr>
                <w:color w:val="00B050"/>
                <w:lang w:val="en-US"/>
              </w:rPr>
            </w:pPr>
            <w:r w:rsidRPr="007A4AC2">
              <w:rPr>
                <w:color w:val="00B050"/>
                <w:lang w:val="en-US"/>
              </w:rPr>
              <w:t>12.40</w:t>
            </w:r>
          </w:p>
        </w:tc>
        <w:tc>
          <w:tcPr>
            <w:tcW w:w="3969" w:type="dxa"/>
          </w:tcPr>
          <w:p w14:paraId="2D303502" w14:textId="77777777" w:rsidR="00F0080D" w:rsidRPr="007A4AC2" w:rsidRDefault="00F0080D" w:rsidP="00763CEC">
            <w:pPr>
              <w:rPr>
                <w:color w:val="00B050"/>
                <w:lang w:val="en-US"/>
              </w:rPr>
            </w:pPr>
            <w:r w:rsidRPr="007A4AC2">
              <w:rPr>
                <w:color w:val="00B050"/>
                <w:lang w:val="en-US"/>
              </w:rPr>
              <w:t xml:space="preserve">āni ǧirēt ʕala rās-i āni šifit saʕalit xōǧe gilit ʕind Yāsīn al-Aḥmad, ē gilt-ill-u wald ʕamm-i āni b-Avrūpa aṣṣōb-u ʕallim-ni! midām-in yʕarif al-ǧinn hāḏa as-saʕālwa w-čān yisʕal-u w-ygūl b-al-Almānye. gilit lā wald ʕamm-i b-Holanda šnōn Almānya? </w:t>
            </w:r>
          </w:p>
        </w:tc>
        <w:tc>
          <w:tcPr>
            <w:tcW w:w="3969" w:type="dxa"/>
          </w:tcPr>
          <w:p w14:paraId="2D6E4C98" w14:textId="77777777" w:rsidR="00F0080D" w:rsidRPr="007A4AC2" w:rsidRDefault="00F0080D" w:rsidP="00763CEC">
            <w:pPr>
              <w:rPr>
                <w:color w:val="00B050"/>
              </w:rPr>
            </w:pPr>
            <w:r w:rsidRPr="007A4AC2">
              <w:rPr>
                <w:color w:val="00B050"/>
              </w:rPr>
              <w:t>It happened to me. I saw it. I asked a sage called Yāsīn al-Aḥmad and said to him, “My cousin is in Europe. Where exactly is he, let me know!” As he knows the demons, the saʕālwa, he asked and then he said, “He is in Germany.” I said, “No, my cousin is in Holland, how can he be in Germany?”</w:t>
            </w:r>
          </w:p>
        </w:tc>
      </w:tr>
      <w:tr w:rsidR="00F0080D" w:rsidRPr="007A4AC2" w14:paraId="54A6A5D0" w14:textId="77777777" w:rsidTr="00763CEC">
        <w:tc>
          <w:tcPr>
            <w:tcW w:w="959" w:type="dxa"/>
          </w:tcPr>
          <w:p w14:paraId="0B240216" w14:textId="77777777" w:rsidR="00F0080D" w:rsidRPr="007A4AC2" w:rsidRDefault="00F0080D" w:rsidP="00763CEC">
            <w:pPr>
              <w:rPr>
                <w:color w:val="00B050"/>
                <w:lang w:val="en-US"/>
              </w:rPr>
            </w:pPr>
            <w:r w:rsidRPr="007A4AC2">
              <w:rPr>
                <w:color w:val="00B050"/>
                <w:lang w:val="en-US"/>
              </w:rPr>
              <w:t>12.57</w:t>
            </w:r>
          </w:p>
        </w:tc>
        <w:tc>
          <w:tcPr>
            <w:tcW w:w="3969" w:type="dxa"/>
          </w:tcPr>
          <w:p w14:paraId="7F70C082" w14:textId="729B7451" w:rsidR="00F0080D" w:rsidRPr="007A4AC2" w:rsidRDefault="00F0080D" w:rsidP="00763CEC">
            <w:pPr>
              <w:rPr>
                <w:color w:val="00B050"/>
                <w:lang w:val="en-US"/>
              </w:rPr>
            </w:pPr>
            <w:r w:rsidRPr="007A4AC2">
              <w:rPr>
                <w:color w:val="00B050"/>
                <w:lang w:val="en-US"/>
              </w:rPr>
              <w:t xml:space="preserve">ṯāni nahār saʕalit axū-´ win ygūl ṣār-l-u xamǝs tiyyām b-Almānye. </w:t>
            </w:r>
            <w:r w:rsidRPr="007A4AC2">
              <w:rPr>
                <w:color w:val="00B050"/>
              </w:rPr>
              <w:t xml:space="preserve">ṣahīḥ – </w:t>
            </w:r>
            <w:r w:rsidRPr="007A4AC2">
              <w:rPr>
                <w:color w:val="00B050"/>
                <w:lang w:val="en-US"/>
              </w:rPr>
              <w:t xml:space="preserve">yaʕni iḥna nisʕal ʕin ibin ʕamm-ne. ygūl Ibrāhīm isʕal aǧ-ǧinn ʕind-inn-u yʕarif ibin ʕamm-i aṣṣōb-u. gāyil w… win ygūl ibn ʕamm-ak b-Avrupa yaʕni </w:t>
            </w:r>
            <w:r w:rsidRPr="007A4AC2">
              <w:rPr>
                <w:color w:val="00B050"/>
              </w:rPr>
              <w:t>iḥna</w:t>
            </w:r>
            <w:r w:rsidRPr="007A4AC2">
              <w:rPr>
                <w:color w:val="00B050"/>
                <w:lang w:val="en-US"/>
              </w:rPr>
              <w:t xml:space="preserve"> ginnā-l-u b-Avrupa yištaġil gāḷ ᵊb-hay</w:t>
            </w:r>
            <w:r w:rsidRPr="007A4AC2">
              <w:rPr>
                <w:color w:val="00B050"/>
              </w:rPr>
              <w:t xml:space="preserve"> iš-</w:t>
            </w:r>
            <w:r w:rsidRPr="007A4AC2">
              <w:rPr>
                <w:color w:val="00B050"/>
                <w:lang w:val="en-US"/>
              </w:rPr>
              <w:t>dawla yištaġil, gāḷ ibin ʕamm-ak halḥīn b-Almānye,</w:t>
            </w:r>
          </w:p>
        </w:tc>
        <w:tc>
          <w:tcPr>
            <w:tcW w:w="3969" w:type="dxa"/>
          </w:tcPr>
          <w:p w14:paraId="2396361C" w14:textId="77777777" w:rsidR="00F0080D" w:rsidRPr="007A4AC2" w:rsidRDefault="00F0080D" w:rsidP="00763CEC">
            <w:pPr>
              <w:rPr>
                <w:color w:val="00B050"/>
              </w:rPr>
            </w:pPr>
            <w:r w:rsidRPr="007A4AC2">
              <w:rPr>
                <w:color w:val="00B050"/>
              </w:rPr>
              <w:t>The next day I asked his brother (my cousin’s brother) and he said that he had been in Germany for five days. It was correct! That means we asked about our cousin. Ibrāhīm says, “Ask the demon there, if he knows where our cousin is!” He (the sage) said, “Your cousin is in Europe...” I mean we told him that he was in Europe and that he was working there. He (Ibrāhīm) asked, “In which country does he work?” He answered, “Your cousin is currently in Germany”.</w:t>
            </w:r>
          </w:p>
        </w:tc>
      </w:tr>
      <w:tr w:rsidR="00F0080D" w:rsidRPr="007A4AC2" w14:paraId="617D337B" w14:textId="77777777" w:rsidTr="00763CEC">
        <w:tc>
          <w:tcPr>
            <w:tcW w:w="959" w:type="dxa"/>
          </w:tcPr>
          <w:p w14:paraId="18340E02" w14:textId="77777777" w:rsidR="00F0080D" w:rsidRPr="007A4AC2" w:rsidRDefault="00F0080D" w:rsidP="00763CEC">
            <w:pPr>
              <w:rPr>
                <w:color w:val="00B050"/>
                <w:lang w:val="en-US"/>
              </w:rPr>
            </w:pPr>
            <w:r w:rsidRPr="007A4AC2">
              <w:rPr>
                <w:color w:val="00B050"/>
                <w:lang w:val="en-US"/>
              </w:rPr>
              <w:t>13.16</w:t>
            </w:r>
          </w:p>
        </w:tc>
        <w:tc>
          <w:tcPr>
            <w:tcW w:w="3969" w:type="dxa"/>
          </w:tcPr>
          <w:p w14:paraId="200A165B" w14:textId="77777777" w:rsidR="00F0080D" w:rsidRPr="007A4AC2" w:rsidRDefault="00F0080D" w:rsidP="00763CEC">
            <w:pPr>
              <w:rPr>
                <w:color w:val="00B050"/>
                <w:lang w:val="en-US"/>
              </w:rPr>
            </w:pPr>
            <w:r w:rsidRPr="007A4AC2">
              <w:rPr>
                <w:color w:val="00B050"/>
                <w:lang w:val="en-US"/>
              </w:rPr>
              <w:t xml:space="preserve">b-Almānye. iḥna ibin ʕamm-ne b-Hōlanda ṣār-l-u xamsa w ʕišrīn sine b-Hōlanda </w:t>
            </w:r>
            <w:r w:rsidRPr="007A4AC2">
              <w:rPr>
                <w:color w:val="00B050"/>
                <w:lang w:val="en-US"/>
              </w:rPr>
              <w:lastRenderedPageBreak/>
              <w:t>Ibrāhīm gāḷ, lā inte mā tʕarif yaġnīš yāw gāḷ: lā ibn ʕamm-ak b-Almānya. Ibrāhīm ʕād ṯāni nahāṛ gāyil Muṣṭafa al hēne mū al b-Hōlanda. gāyl-l-u yāw albāriḥ saʕalit xōǧe.</w:t>
            </w:r>
          </w:p>
        </w:tc>
        <w:tc>
          <w:tcPr>
            <w:tcW w:w="3969" w:type="dxa"/>
          </w:tcPr>
          <w:p w14:paraId="3E085A4E" w14:textId="77777777" w:rsidR="00F0080D" w:rsidRPr="007A4AC2" w:rsidRDefault="00F0080D" w:rsidP="00763CEC">
            <w:pPr>
              <w:rPr>
                <w:color w:val="00B050"/>
              </w:rPr>
            </w:pPr>
            <w:r w:rsidRPr="007A4AC2">
              <w:rPr>
                <w:color w:val="00B050"/>
              </w:rPr>
              <w:lastRenderedPageBreak/>
              <w:t xml:space="preserve">In Germany, but our cousin works in Holland. He has been in Holland for </w:t>
            </w:r>
            <w:r w:rsidRPr="007A4AC2">
              <w:rPr>
                <w:color w:val="00B050"/>
              </w:rPr>
              <w:lastRenderedPageBreak/>
              <w:t>twenty five years. So, Ibrāhīm said to him, “No, you know nothing. You are wrong.” He said, “No, your cousin is in Germany”. So the next day Ibrāhīm asked Muṣṭafa, the one, who is here, not the one in Holland. He says to him: “Dude, yesterday I asked a sage,</w:t>
            </w:r>
          </w:p>
        </w:tc>
      </w:tr>
      <w:tr w:rsidR="00F0080D" w:rsidRPr="00C93879" w14:paraId="6E06F3A1" w14:textId="77777777" w:rsidTr="00763CEC">
        <w:tc>
          <w:tcPr>
            <w:tcW w:w="959" w:type="dxa"/>
          </w:tcPr>
          <w:p w14:paraId="1B2CEB06" w14:textId="77777777" w:rsidR="00F0080D" w:rsidRPr="00E70147" w:rsidRDefault="00F0080D" w:rsidP="00763CEC">
            <w:pPr>
              <w:rPr>
                <w:lang w:val="en-US"/>
              </w:rPr>
            </w:pPr>
            <w:r>
              <w:rPr>
                <w:lang w:val="en-US"/>
              </w:rPr>
              <w:lastRenderedPageBreak/>
              <w:t>13.31</w:t>
            </w:r>
          </w:p>
        </w:tc>
        <w:tc>
          <w:tcPr>
            <w:tcW w:w="3969" w:type="dxa"/>
          </w:tcPr>
          <w:p w14:paraId="254109E4" w14:textId="77777777" w:rsidR="00F0080D" w:rsidRPr="007A4AC2" w:rsidRDefault="00F0080D" w:rsidP="00763CEC">
            <w:pPr>
              <w:rPr>
                <w:color w:val="00B050"/>
                <w:lang w:val="en-US"/>
              </w:rPr>
            </w:pPr>
            <w:r w:rsidRPr="007A4AC2">
              <w:rPr>
                <w:color w:val="00B050"/>
                <w:lang w:val="en-US"/>
              </w:rPr>
              <w:t>saʕal aǧ-ǧnūn kalām-hum, w saʕalit ʕin Yāsīn, yaʕni al qādi zād ism-u Yāsīn, Yāsīn, saʕalt-u gult b-Hōlanda? huwwa ygūl-l-i lā b-Almānye gāyil ī waḷḷa Yāsīn ṣāyir luwwa xamǝs tiyyām ʕid xawāl-u. xāl-u b-Almānya w-ǧāy yzūr xawāl-u. ṣār-l-u xaməs tiyyām b-Almānya.</w:t>
            </w:r>
          </w:p>
        </w:tc>
        <w:tc>
          <w:tcPr>
            <w:tcW w:w="3969" w:type="dxa"/>
          </w:tcPr>
          <w:p w14:paraId="4B2538F5" w14:textId="77777777" w:rsidR="00F0080D" w:rsidRPr="007A4AC2" w:rsidRDefault="00F0080D" w:rsidP="00763CEC">
            <w:pPr>
              <w:rPr>
                <w:color w:val="00B050"/>
              </w:rPr>
            </w:pPr>
            <w:r w:rsidRPr="007A4AC2">
              <w:rPr>
                <w:color w:val="00B050"/>
              </w:rPr>
              <w:t>who asked the demons and talked to them, about Yāsīn.” The one who is there is also called Yāsīn. “I asked him if Yāsīn is in Holland. He said to me no and that he was in Germany.” He (Muṣṭafa) said, “True, actually Yāsīn has been in Germany for five days at his uncles’ place. His uncle is in Germany and he went there to visit his uncles so he has been in Germany for five days.”</w:t>
            </w:r>
          </w:p>
        </w:tc>
      </w:tr>
      <w:tr w:rsidR="00F0080D" w:rsidRPr="00C93879" w14:paraId="19AD47F6" w14:textId="77777777" w:rsidTr="00763CEC">
        <w:tc>
          <w:tcPr>
            <w:tcW w:w="959" w:type="dxa"/>
          </w:tcPr>
          <w:p w14:paraId="1BBD6585" w14:textId="77777777" w:rsidR="00F0080D" w:rsidRPr="00E70147" w:rsidRDefault="00F0080D" w:rsidP="00763CEC">
            <w:pPr>
              <w:rPr>
                <w:lang w:val="en-US"/>
              </w:rPr>
            </w:pPr>
            <w:r>
              <w:rPr>
                <w:lang w:val="en-US"/>
              </w:rPr>
              <w:t>13.46</w:t>
            </w:r>
          </w:p>
        </w:tc>
        <w:tc>
          <w:tcPr>
            <w:tcW w:w="3969" w:type="dxa"/>
          </w:tcPr>
          <w:p w14:paraId="4BEC66DF" w14:textId="77777777" w:rsidR="00F0080D" w:rsidRPr="007A4AC2" w:rsidRDefault="00F0080D" w:rsidP="00763CEC">
            <w:pPr>
              <w:rPr>
                <w:color w:val="00B050"/>
                <w:lang w:val="en-US"/>
              </w:rPr>
            </w:pPr>
            <w:r w:rsidRPr="007A4AC2">
              <w:rPr>
                <w:color w:val="00B050"/>
                <w:lang w:val="en-US"/>
              </w:rPr>
              <w:t xml:space="preserve">yaʕni yigūl b-Almānya w hāḏa ygūl lā hāḏa mā yʕarif. demek </w:t>
            </w:r>
            <w:r w:rsidRPr="007A4AC2">
              <w:rPr>
                <w:color w:val="00B050"/>
              </w:rPr>
              <w:t>ṣaḥīḥ</w:t>
            </w:r>
            <w:r w:rsidRPr="007A4AC2">
              <w:rPr>
                <w:color w:val="00B050"/>
                <w:lang w:val="en-US"/>
              </w:rPr>
              <w:t xml:space="preserve"> b-Almānya. – alḥaz as-saʕālwa </w:t>
            </w:r>
            <w:r w:rsidRPr="007A4AC2">
              <w:rPr>
                <w:color w:val="00B050"/>
              </w:rPr>
              <w:t>yʕarfun yuṭluʕun škāl ᵊškāl b-šakil čaḥaš, b-šakil</w:t>
            </w:r>
            <w:r w:rsidRPr="007A4AC2">
              <w:rPr>
                <w:color w:val="00B050"/>
                <w:lang w:val="en-US"/>
              </w:rPr>
              <w:t xml:space="preserve"> faras b-</w:t>
            </w:r>
            <w:r w:rsidRPr="007A4AC2">
              <w:rPr>
                <w:color w:val="00B050"/>
              </w:rPr>
              <w:t>šakil</w:t>
            </w:r>
            <w:r w:rsidRPr="007A4AC2">
              <w:rPr>
                <w:color w:val="00B050"/>
                <w:lang w:val="en-US"/>
              </w:rPr>
              <w:t xml:space="preserve"> qanam. </w:t>
            </w:r>
            <w:r w:rsidRPr="007A4AC2">
              <w:rPr>
                <w:color w:val="00B050"/>
              </w:rPr>
              <w:t>b-šakil</w:t>
            </w:r>
            <w:r w:rsidRPr="007A4AC2">
              <w:rPr>
                <w:color w:val="00B050"/>
                <w:lang w:val="en-US"/>
              </w:rPr>
              <w:t xml:space="preserve"> ʕaniz </w:t>
            </w:r>
            <w:r w:rsidRPr="007A4AC2">
              <w:rPr>
                <w:color w:val="00B050"/>
              </w:rPr>
              <w:t>b-</w:t>
            </w:r>
            <w:bookmarkStart w:id="98" w:name="_Hlk132714674"/>
            <w:r w:rsidRPr="007A4AC2">
              <w:rPr>
                <w:color w:val="00B050"/>
              </w:rPr>
              <w:t xml:space="preserve">šakil </w:t>
            </w:r>
            <w:bookmarkStart w:id="99" w:name="_Hlk132716217"/>
            <w:bookmarkEnd w:id="98"/>
            <w:r w:rsidRPr="007A4AC2">
              <w:rPr>
                <w:color w:val="00B050"/>
                <w:lang w:val="en-US"/>
              </w:rPr>
              <w:t>čalib</w:t>
            </w:r>
            <w:bookmarkEnd w:id="99"/>
            <w:r w:rsidRPr="007A4AC2">
              <w:rPr>
                <w:color w:val="00B050"/>
                <w:lang w:val="en-US"/>
              </w:rPr>
              <w:t xml:space="preserve">, </w:t>
            </w:r>
            <w:r w:rsidRPr="007A4AC2">
              <w:rPr>
                <w:noProof/>
                <w:color w:val="00B050"/>
                <w:lang w:val="en-US"/>
              </w:rPr>
              <w:t>–</w:t>
            </w:r>
            <w:r w:rsidRPr="007A4AC2">
              <w:rPr>
                <w:color w:val="00B050"/>
                <w:lang w:val="en-US"/>
              </w:rPr>
              <w:t xml:space="preserve">mā yiǧi b-sīmt insān baʕaḏ̣ nōbāt </w:t>
            </w:r>
            <w:r w:rsidRPr="007A4AC2">
              <w:rPr>
                <w:color w:val="00B050"/>
              </w:rPr>
              <w:t xml:space="preserve">– šakil šakil yṣīr, </w:t>
            </w:r>
            <w:r w:rsidRPr="007A4AC2">
              <w:rPr>
                <w:color w:val="00B050"/>
                <w:lang w:val="en-US"/>
              </w:rPr>
              <w:t>hāḏe mawǧūd.</w:t>
            </w:r>
          </w:p>
        </w:tc>
        <w:tc>
          <w:tcPr>
            <w:tcW w:w="3969" w:type="dxa"/>
          </w:tcPr>
          <w:p w14:paraId="473364C2" w14:textId="77777777" w:rsidR="00F0080D" w:rsidRPr="007A4AC2" w:rsidRDefault="00F0080D" w:rsidP="00763CEC">
            <w:pPr>
              <w:rPr>
                <w:color w:val="00B050"/>
              </w:rPr>
            </w:pPr>
            <w:r w:rsidRPr="007A4AC2">
              <w:rPr>
                <w:color w:val="00B050"/>
              </w:rPr>
              <w:t>That means, he said that he is in Germany and this (Ibrāhīm) said, “No, he does not know”. However, he really was in Germany. The demons – they know – appear in different forms: in the shape of a donkey, a horse, a sheep, a goat, – a dog... Sometimes he doesn’t come in human shape – It appears in different forms, so it is.</w:t>
            </w:r>
          </w:p>
        </w:tc>
      </w:tr>
      <w:tr w:rsidR="00F0080D" w:rsidRPr="00C93879" w14:paraId="3A5C3777" w14:textId="77777777" w:rsidTr="00763CEC">
        <w:tc>
          <w:tcPr>
            <w:tcW w:w="959" w:type="dxa"/>
          </w:tcPr>
          <w:p w14:paraId="27AE67E8" w14:textId="77777777" w:rsidR="00F0080D" w:rsidRPr="00E70147" w:rsidRDefault="00F0080D" w:rsidP="00763CEC">
            <w:pPr>
              <w:rPr>
                <w:lang w:val="en-US"/>
              </w:rPr>
            </w:pPr>
            <w:r w:rsidRPr="007A4AC2">
              <w:rPr>
                <w:lang w:val="en-US"/>
              </w:rPr>
              <w:t>14.07</w:t>
            </w:r>
          </w:p>
        </w:tc>
        <w:tc>
          <w:tcPr>
            <w:tcW w:w="3969" w:type="dxa"/>
          </w:tcPr>
          <w:p w14:paraId="68D50A51" w14:textId="77777777" w:rsidR="00F0080D" w:rsidRPr="007A4AC2" w:rsidRDefault="00F0080D" w:rsidP="00763CEC">
            <w:pPr>
              <w:rPr>
                <w:color w:val="00B050"/>
                <w:lang w:val="en-US"/>
              </w:rPr>
            </w:pPr>
            <w:r w:rsidRPr="007A4AC2">
              <w:rPr>
                <w:color w:val="00B050"/>
                <w:lang w:val="en-US"/>
              </w:rPr>
              <w:t xml:space="preserve">amma iḥna mā nʕarif alḥaz yuṭluḥ yitxattam-ne b-al-lēl kidīš ᵊngūl čaḥaš ᵊngūl hāḏa </w:t>
            </w:r>
            <w:r w:rsidRPr="007A4AC2">
              <w:rPr>
                <w:color w:val="00B050"/>
              </w:rPr>
              <w:t>čaḥaš</w:t>
            </w:r>
            <w:r w:rsidRPr="007A4AC2">
              <w:rPr>
                <w:color w:val="00B050"/>
                <w:lang w:val="en-US"/>
              </w:rPr>
              <w:t xml:space="preserve">, halbuki belč-inn-u sǝʕlu sǝʕlūwa mā nʕarif. aǧ-ǧinn yaʕni iḥna nsammī-´ sǝʕlu, sǝʕluwwa, as-saʕālwa </w:t>
            </w:r>
            <w:r w:rsidRPr="007A4AC2">
              <w:rPr>
                <w:color w:val="00B050"/>
              </w:rPr>
              <w:t>šakl-in šī,</w:t>
            </w:r>
            <w:r w:rsidRPr="007A4AC2">
              <w:rPr>
                <w:color w:val="00B050"/>
                <w:lang w:val="en-US"/>
              </w:rPr>
              <w:t xml:space="preserve"> as-saʕālwa</w:t>
            </w:r>
          </w:p>
        </w:tc>
        <w:tc>
          <w:tcPr>
            <w:tcW w:w="3969" w:type="dxa"/>
          </w:tcPr>
          <w:p w14:paraId="4FF9B9DD" w14:textId="77777777" w:rsidR="00F0080D" w:rsidRPr="007A4AC2" w:rsidRDefault="00F0080D" w:rsidP="00763CEC">
            <w:pPr>
              <w:rPr>
                <w:color w:val="00B050"/>
              </w:rPr>
            </w:pPr>
            <w:r w:rsidRPr="007A4AC2">
              <w:rPr>
                <w:color w:val="00B050"/>
              </w:rPr>
              <w:t xml:space="preserve">But we don’t know it. For instance, if we come across a beast of burden at night, we would say that is a donkey, but maybe it is a demon. We don’t know. The demons, we call them </w:t>
            </w:r>
            <w:r w:rsidRPr="007A4AC2">
              <w:rPr>
                <w:i/>
                <w:color w:val="00B050"/>
              </w:rPr>
              <w:t>səʕlu</w:t>
            </w:r>
            <w:r w:rsidRPr="007A4AC2">
              <w:rPr>
                <w:color w:val="00B050"/>
              </w:rPr>
              <w:t xml:space="preserve"> and </w:t>
            </w:r>
            <w:r w:rsidRPr="007A4AC2">
              <w:rPr>
                <w:i/>
                <w:color w:val="00B050"/>
              </w:rPr>
              <w:t>səʕluwwa</w:t>
            </w:r>
            <w:r w:rsidRPr="007A4AC2">
              <w:rPr>
                <w:color w:val="00B050"/>
              </w:rPr>
              <w:t xml:space="preserve"> (the female); there are two types of </w:t>
            </w:r>
            <w:r w:rsidRPr="007A4AC2">
              <w:rPr>
                <w:i/>
                <w:color w:val="00B050"/>
              </w:rPr>
              <w:t>saʕālwa</w:t>
            </w:r>
            <w:r w:rsidRPr="007A4AC2">
              <w:rPr>
                <w:color w:val="00B050"/>
              </w:rPr>
              <w:t xml:space="preserve">: </w:t>
            </w:r>
          </w:p>
        </w:tc>
      </w:tr>
      <w:tr w:rsidR="00F0080D" w:rsidRPr="00C93879" w14:paraId="2273FEB1" w14:textId="77777777" w:rsidTr="00763CEC">
        <w:tc>
          <w:tcPr>
            <w:tcW w:w="959" w:type="dxa"/>
          </w:tcPr>
          <w:p w14:paraId="7EC8A472" w14:textId="77777777" w:rsidR="00F0080D" w:rsidRPr="00E70147" w:rsidRDefault="00F0080D" w:rsidP="00763CEC">
            <w:pPr>
              <w:rPr>
                <w:lang w:val="en-US"/>
              </w:rPr>
            </w:pPr>
            <w:r>
              <w:rPr>
                <w:lang w:val="en-US"/>
              </w:rPr>
              <w:t>14.22</w:t>
            </w:r>
          </w:p>
        </w:tc>
        <w:tc>
          <w:tcPr>
            <w:tcW w:w="3969" w:type="dxa"/>
          </w:tcPr>
          <w:p w14:paraId="7259AFE8" w14:textId="77777777" w:rsidR="00F0080D" w:rsidRPr="007A4AC2" w:rsidRDefault="00F0080D" w:rsidP="00763CEC">
            <w:pPr>
              <w:rPr>
                <w:color w:val="00B050"/>
                <w:lang w:val="en-US"/>
              </w:rPr>
            </w:pPr>
            <w:r w:rsidRPr="007A4AC2">
              <w:rPr>
                <w:color w:val="00B050"/>
                <w:lang w:val="en-US"/>
              </w:rPr>
              <w:t xml:space="preserve">šī islām w šīy mūhum islām, raḥmāni var, islām islām müsülman miṯil-na. islām w ši mū islām, qayri islām </w:t>
            </w:r>
            <w:r w:rsidRPr="007A4AC2">
              <w:rPr>
                <w:noProof/>
                <w:color w:val="00B050"/>
                <w:lang w:val="en-US"/>
              </w:rPr>
              <w:t>–</w:t>
            </w:r>
            <w:r w:rsidRPr="007A4AC2">
              <w:rPr>
                <w:color w:val="00B050"/>
              </w:rPr>
              <w:t xml:space="preserve"> </w:t>
            </w:r>
            <w:r w:rsidRPr="007A4AC2">
              <w:rPr>
                <w:i/>
                <w:color w:val="00B050"/>
              </w:rPr>
              <w:t>raḥmani bir de şeytani var</w:t>
            </w:r>
            <w:r w:rsidRPr="007A4AC2">
              <w:rPr>
                <w:color w:val="00B050"/>
              </w:rPr>
              <w:t xml:space="preserve"> – </w:t>
            </w:r>
            <w:r w:rsidRPr="007A4AC2">
              <w:rPr>
                <w:color w:val="00B050"/>
                <w:lang w:val="en-US"/>
              </w:rPr>
              <w:t>raḥmāni wa šayṭāni. – alḥaz al islām zāten miṯil-ne mā yi</w:t>
            </w:r>
            <w:r w:rsidRPr="007A4AC2">
              <w:rPr>
                <w:noProof/>
                <w:color w:val="00B050"/>
                <w:lang w:val="en-US"/>
              </w:rPr>
              <w:t>ḏ̣irrūn</w:t>
            </w:r>
            <w:r w:rsidRPr="007A4AC2">
              <w:rPr>
                <w:color w:val="00B050"/>
                <w:lang w:val="en-US"/>
              </w:rPr>
              <w:t xml:space="preserve"> ḥade, – </w:t>
            </w:r>
            <w:r w:rsidRPr="007A4AC2">
              <w:rPr>
                <w:i/>
                <w:color w:val="00B050"/>
                <w:lang w:val="en-US"/>
              </w:rPr>
              <w:t>e, zarar olmaz –</w:t>
            </w:r>
            <w:r w:rsidRPr="007A4AC2">
              <w:rPr>
                <w:color w:val="00B050"/>
                <w:lang w:val="en-US"/>
              </w:rPr>
              <w:t xml:space="preserve"> mā yiǧūn ʕala darib ḥade, mā yxawwfūn ḥade, w-aš-šayṭāni haḏāk yxawwif ᵊbsāgt aš-šayṭān </w:t>
            </w:r>
            <w:r w:rsidRPr="007A4AC2">
              <w:rPr>
                <w:color w:val="00B050"/>
              </w:rPr>
              <w:t>haḏāk – šiy</w:t>
            </w:r>
            <w:r w:rsidRPr="007A4AC2">
              <w:rPr>
                <w:color w:val="00B050"/>
                <w:lang w:val="en-US"/>
              </w:rPr>
              <w:t>āṭīn – šiyāṭīn, Iblīs ᵊbsāgt Iblīs naʕlatulla ʕalē-´ bsāgt-u.</w:t>
            </w:r>
          </w:p>
        </w:tc>
        <w:tc>
          <w:tcPr>
            <w:tcW w:w="3969" w:type="dxa"/>
          </w:tcPr>
          <w:p w14:paraId="75BE5947" w14:textId="77777777" w:rsidR="00F0080D" w:rsidRPr="007A4AC2" w:rsidRDefault="00F0080D" w:rsidP="00763CEC">
            <w:pPr>
              <w:rPr>
                <w:color w:val="00B050"/>
              </w:rPr>
            </w:pPr>
            <w:r w:rsidRPr="007A4AC2">
              <w:rPr>
                <w:color w:val="00B050"/>
              </w:rPr>
              <w:t>Muslim and non-Muslim – there is a blessed type – Muslims, Muslims like us. A Muslim and a non</w:t>
            </w:r>
            <w:r>
              <w:rPr>
                <w:color w:val="00B050"/>
              </w:rPr>
              <w:t>-</w:t>
            </w:r>
            <w:r w:rsidRPr="007A4AC2">
              <w:rPr>
                <w:color w:val="00B050"/>
              </w:rPr>
              <w:t xml:space="preserve">Muslim – a blessed (from God) one and a cursed one (from Satan) – So the Muslim ones are actually like us. They do not harm anyone. They don’t come in anyone’s path. They don’t scare anyone, but the one from Satan (the evil one), that is the one, who is scary. He is together with the Satan. They are demons. They are with the Devil; may God’s curse be upon him. They are with him.   </w:t>
            </w:r>
          </w:p>
        </w:tc>
      </w:tr>
    </w:tbl>
    <w:p w14:paraId="56FE968E" w14:textId="77777777" w:rsidR="00F0080D" w:rsidRPr="00E70147" w:rsidRDefault="00F0080D" w:rsidP="00F0080D">
      <w:pPr>
        <w:rPr>
          <w:lang w:val="en-US"/>
        </w:rPr>
      </w:pPr>
    </w:p>
    <w:p w14:paraId="7FE29FA5" w14:textId="77777777" w:rsidR="00F0080D" w:rsidRPr="00E70147" w:rsidRDefault="00F0080D" w:rsidP="00F0080D">
      <w:pPr>
        <w:rPr>
          <w:noProof/>
          <w:lang w:val="en-US"/>
        </w:rPr>
      </w:pPr>
    </w:p>
    <w:p w14:paraId="341389E2" w14:textId="77777777" w:rsidR="00F0080D" w:rsidRPr="00E70147" w:rsidRDefault="00F0080D" w:rsidP="00F0080D">
      <w:pPr>
        <w:pStyle w:val="List"/>
        <w:rPr>
          <w:noProof/>
          <w:lang w:val="en-US"/>
        </w:rPr>
      </w:pPr>
      <w:r w:rsidRPr="00E70147">
        <w:rPr>
          <w:noProof/>
          <w:lang w:val="en-US"/>
        </w:rPr>
        <w:t xml:space="preserve">yinšab-illak, mā ydaššrak </w:t>
      </w:r>
    </w:p>
    <w:p w14:paraId="6C9D7033" w14:textId="77777777" w:rsidR="00F0080D" w:rsidRPr="00E70147" w:rsidRDefault="00F0080D" w:rsidP="00F0080D">
      <w:pPr>
        <w:pStyle w:val="List"/>
        <w:rPr>
          <w:lang w:val="en-US"/>
        </w:rPr>
      </w:pPr>
      <w:r w:rsidRPr="00E70147">
        <w:rPr>
          <w:noProof/>
          <w:lang w:val="en-US"/>
        </w:rPr>
        <w:t xml:space="preserve">ǝnhabal yinhabil </w:t>
      </w:r>
      <w:r w:rsidRPr="00E70147">
        <w:rPr>
          <w:lang w:val="en-US"/>
        </w:rPr>
        <w:t>verrückt werden</w:t>
      </w:r>
    </w:p>
    <w:p w14:paraId="6EE65135" w14:textId="77777777" w:rsidR="00F0080D" w:rsidRPr="00E70147" w:rsidRDefault="00F0080D" w:rsidP="00F0080D">
      <w:pPr>
        <w:pStyle w:val="List"/>
        <w:rPr>
          <w:lang w:val="en-US"/>
        </w:rPr>
      </w:pPr>
      <w:r w:rsidRPr="00E70147">
        <w:rPr>
          <w:lang w:val="en-US"/>
        </w:rPr>
        <w:t>sawwa ysawwi IMP saww hāḏa!</w:t>
      </w:r>
    </w:p>
    <w:p w14:paraId="14C641B0" w14:textId="77777777" w:rsidR="00F0080D" w:rsidRPr="006E59A0" w:rsidRDefault="00F0080D" w:rsidP="00F0080D">
      <w:pPr>
        <w:pStyle w:val="List"/>
        <w:rPr>
          <w:lang w:val="de-AT"/>
        </w:rPr>
      </w:pPr>
      <w:r w:rsidRPr="006E59A0">
        <w:rPr>
          <w:lang w:val="de-AT"/>
        </w:rPr>
        <w:t xml:space="preserve">nhabalit </w:t>
      </w:r>
    </w:p>
    <w:p w14:paraId="14D2B1EA" w14:textId="77777777" w:rsidR="00F0080D" w:rsidRDefault="00F0080D" w:rsidP="00F0080D">
      <w:pPr>
        <w:pStyle w:val="List"/>
        <w:rPr>
          <w:lang w:val="de-AT"/>
        </w:rPr>
      </w:pPr>
      <w:r w:rsidRPr="0086664C">
        <w:rPr>
          <w:i/>
          <w:lang w:val="de-AT"/>
        </w:rPr>
        <w:t xml:space="preserve">gabb gaḷbi </w:t>
      </w:r>
      <w:r w:rsidRPr="0086664C">
        <w:rPr>
          <w:lang w:val="de-AT"/>
        </w:rPr>
        <w:t>mein Herz blieb stehen</w:t>
      </w:r>
    </w:p>
    <w:p w14:paraId="72002197" w14:textId="77777777" w:rsidR="00F0080D" w:rsidRDefault="00F0080D" w:rsidP="00F0080D">
      <w:pPr>
        <w:pStyle w:val="List"/>
        <w:rPr>
          <w:lang w:val="de-AT"/>
        </w:rPr>
      </w:pPr>
      <w:r>
        <w:rPr>
          <w:lang w:val="de-AT"/>
        </w:rPr>
        <w:t>ywaǧǧiʕ fallen lassen; f. Kind verlieren</w:t>
      </w:r>
    </w:p>
    <w:p w14:paraId="0A1597EB" w14:textId="77777777" w:rsidR="00F0080D" w:rsidRDefault="00F0080D" w:rsidP="00F0080D">
      <w:pPr>
        <w:pStyle w:val="BodyText"/>
        <w:rPr>
          <w:lang w:val="de-AT"/>
        </w:rPr>
      </w:pPr>
      <w:r>
        <w:rPr>
          <w:lang w:val="de-AT"/>
        </w:rPr>
        <w:t xml:space="preserve">Doublette: </w:t>
      </w:r>
    </w:p>
    <w:p w14:paraId="7971C1CC" w14:textId="77777777" w:rsidR="00F0080D" w:rsidRDefault="00F0080D" w:rsidP="00F0080D">
      <w:pPr>
        <w:pStyle w:val="List"/>
        <w:rPr>
          <w:lang w:val="de-AT"/>
        </w:rPr>
      </w:pPr>
      <w:r>
        <w:rPr>
          <w:lang w:val="de-AT"/>
        </w:rPr>
        <w:t>wruga Amulett - waraga Papiergeld</w:t>
      </w:r>
    </w:p>
    <w:p w14:paraId="1C24AE7D" w14:textId="77777777" w:rsidR="00F0080D" w:rsidRDefault="00F0080D" w:rsidP="00F0080D">
      <w:pPr>
        <w:pStyle w:val="List"/>
        <w:rPr>
          <w:lang w:val="de-AT"/>
        </w:rPr>
      </w:pPr>
      <w:r w:rsidRPr="00F74E45">
        <w:rPr>
          <w:lang w:val="de-AT"/>
        </w:rPr>
        <w:t>tigallaṭ</w:t>
      </w:r>
      <w:r>
        <w:rPr>
          <w:lang w:val="de-AT"/>
        </w:rPr>
        <w:t xml:space="preserve"> itigallaṭ </w:t>
      </w:r>
      <w:r w:rsidRPr="00F74E45">
        <w:rPr>
          <w:lang w:val="de-AT"/>
        </w:rPr>
        <w:t>1 Pl. tigallaṭna sich nähern</w:t>
      </w:r>
    </w:p>
    <w:p w14:paraId="4646C328" w14:textId="77777777" w:rsidR="00F0080D" w:rsidRDefault="00F0080D" w:rsidP="00F0080D">
      <w:pPr>
        <w:pStyle w:val="List"/>
        <w:rPr>
          <w:lang w:val="de-AT"/>
        </w:rPr>
      </w:pPr>
      <w:r>
        <w:rPr>
          <w:lang w:val="de-AT"/>
        </w:rPr>
        <w:t>labbat / ṭ aufsteigen binmek</w:t>
      </w:r>
    </w:p>
    <w:p w14:paraId="23B9B5E4" w14:textId="77777777" w:rsidR="00F0080D" w:rsidRDefault="00F0080D" w:rsidP="00F0080D">
      <w:pPr>
        <w:pStyle w:val="List"/>
        <w:rPr>
          <w:lang w:val="de-AT"/>
        </w:rPr>
      </w:pPr>
      <w:r>
        <w:rPr>
          <w:lang w:val="de-AT"/>
        </w:rPr>
        <w:t>yiltabiṭ = kıpırdamak</w:t>
      </w:r>
    </w:p>
    <w:p w14:paraId="2683B5EF" w14:textId="77777777" w:rsidR="00F0080D" w:rsidRDefault="00F0080D" w:rsidP="00F0080D">
      <w:pPr>
        <w:pStyle w:val="List"/>
        <w:rPr>
          <w:lang w:val="de-AT"/>
        </w:rPr>
      </w:pPr>
      <w:r>
        <w:rPr>
          <w:i/>
          <w:lang w:val="de-AT"/>
        </w:rPr>
        <w:t xml:space="preserve">gǝḏ̣a </w:t>
      </w:r>
      <w:r w:rsidRPr="00EB5B94">
        <w:rPr>
          <w:lang w:val="de-AT"/>
        </w:rPr>
        <w:t xml:space="preserve">zu Ende sein bitmek - </w:t>
      </w:r>
      <w:r>
        <w:rPr>
          <w:lang w:val="de-AT"/>
        </w:rPr>
        <w:t>ʕindak xubuz? mā ʕindi, gǝḏ̣a. mayye gǝḏ̣at.</w:t>
      </w:r>
    </w:p>
    <w:p w14:paraId="25E75DF4" w14:textId="77777777" w:rsidR="00F0080D" w:rsidRDefault="00F0080D" w:rsidP="00F0080D">
      <w:pPr>
        <w:pStyle w:val="List"/>
        <w:rPr>
          <w:lang w:val="de-AT"/>
        </w:rPr>
      </w:pPr>
      <w:r w:rsidRPr="00EB5B94">
        <w:rPr>
          <w:i/>
          <w:lang w:val="de-AT"/>
        </w:rPr>
        <w:t>gimadat</w:t>
      </w:r>
      <w:r>
        <w:rPr>
          <w:lang w:val="de-AT"/>
        </w:rPr>
        <w:t xml:space="preserve"> dondurmuş</w:t>
      </w:r>
    </w:p>
    <w:p w14:paraId="380C2219" w14:textId="77777777" w:rsidR="00F0080D" w:rsidRPr="008D67BC" w:rsidRDefault="00F0080D" w:rsidP="00F0080D">
      <w:pPr>
        <w:pStyle w:val="List"/>
        <w:rPr>
          <w:lang w:val="de-AT"/>
        </w:rPr>
      </w:pPr>
      <w:r>
        <w:rPr>
          <w:i/>
          <w:lang w:val="de-AT"/>
        </w:rPr>
        <w:t xml:space="preserve">zagaḥ </w:t>
      </w:r>
      <w:r w:rsidRPr="008D67BC">
        <w:rPr>
          <w:lang w:val="de-AT"/>
        </w:rPr>
        <w:t>schreien, bağırmak</w:t>
      </w:r>
    </w:p>
    <w:p w14:paraId="4484E55C" w14:textId="77777777" w:rsidR="00F0080D" w:rsidRPr="000C35CD" w:rsidRDefault="00F0080D" w:rsidP="00F0080D">
      <w:pPr>
        <w:pStyle w:val="List"/>
        <w:rPr>
          <w:lang w:val="en-US"/>
        </w:rPr>
      </w:pPr>
      <w:r w:rsidRPr="008D67BC">
        <w:rPr>
          <w:lang w:val="de-AT"/>
        </w:rPr>
        <w:t xml:space="preserve">yōma …yōma </w:t>
      </w:r>
      <w:r>
        <w:rPr>
          <w:lang w:val="de-AT"/>
        </w:rPr>
        <w:t>„</w:t>
      </w:r>
      <w:r w:rsidRPr="008D67BC">
        <w:rPr>
          <w:lang w:val="de-AT"/>
        </w:rPr>
        <w:t>oder</w:t>
      </w:r>
      <w:r>
        <w:rPr>
          <w:lang w:val="de-AT"/>
        </w:rPr>
        <w:t>“</w:t>
      </w:r>
      <w:r w:rsidRPr="008D67BC">
        <w:rPr>
          <w:lang w:val="de-AT"/>
        </w:rPr>
        <w:t xml:space="preserve"> yōma tiǧi yōma mā tiǧi?</w:t>
      </w:r>
      <w:r>
        <w:rPr>
          <w:lang w:val="de-AT"/>
        </w:rPr>
        <w:t xml:space="preserve"> </w:t>
      </w:r>
      <w:r w:rsidRPr="000C35CD">
        <w:rPr>
          <w:lang w:val="en-US"/>
        </w:rPr>
        <w:t>Will you come or will you not come?</w:t>
      </w:r>
    </w:p>
    <w:p w14:paraId="395FD0D1" w14:textId="77777777" w:rsidR="00F0080D" w:rsidRPr="00E70147" w:rsidRDefault="00F0080D" w:rsidP="00F0080D">
      <w:pPr>
        <w:pStyle w:val="List"/>
        <w:rPr>
          <w:lang w:val="en-US"/>
        </w:rPr>
      </w:pPr>
      <w:r w:rsidRPr="00E70147">
        <w:rPr>
          <w:lang w:val="en-US"/>
        </w:rPr>
        <w:t>tikāwanna b-as-sūg</w:t>
      </w:r>
    </w:p>
    <w:p w14:paraId="2BDAA5F6" w14:textId="77777777" w:rsidR="00F0080D" w:rsidRPr="00E70147" w:rsidRDefault="00F0080D" w:rsidP="00F0080D">
      <w:pPr>
        <w:pStyle w:val="List"/>
        <w:rPr>
          <w:lang w:val="en-US"/>
        </w:rPr>
      </w:pPr>
      <w:r w:rsidRPr="00E70147">
        <w:rPr>
          <w:lang w:val="en-US"/>
        </w:rPr>
        <w:t>tifā</w:t>
      </w:r>
      <w:r>
        <w:rPr>
          <w:lang w:val="en-US"/>
        </w:rPr>
        <w:t>ʕ</w:t>
      </w:r>
      <w:r w:rsidRPr="00E70147">
        <w:rPr>
          <w:lang w:val="en-US"/>
        </w:rPr>
        <w:t>ašna itifā</w:t>
      </w:r>
      <w:r>
        <w:rPr>
          <w:lang w:val="en-US"/>
        </w:rPr>
        <w:t>ʕ</w:t>
      </w:r>
      <w:r w:rsidRPr="00E70147">
        <w:rPr>
          <w:lang w:val="en-US"/>
        </w:rPr>
        <w:t>ašūn sich zerfetzen birbirlerine parçalıyor</w:t>
      </w:r>
    </w:p>
    <w:p w14:paraId="7E1DA581" w14:textId="77777777" w:rsidR="00F0080D" w:rsidRPr="00E70147" w:rsidRDefault="00F0080D" w:rsidP="00F0080D">
      <w:pPr>
        <w:pStyle w:val="List"/>
        <w:rPr>
          <w:lang w:val="en-US"/>
        </w:rPr>
      </w:pPr>
      <w:r w:rsidRPr="00E70147">
        <w:rPr>
          <w:lang w:val="en-US"/>
        </w:rPr>
        <w:t>dǝḥam yidḥam çarpmak dḥamithe</w:t>
      </w:r>
    </w:p>
    <w:p w14:paraId="52634F95" w14:textId="77777777" w:rsidR="00F0080D" w:rsidRPr="00E70147" w:rsidRDefault="00F0080D" w:rsidP="00F0080D">
      <w:pPr>
        <w:pStyle w:val="List"/>
        <w:rPr>
          <w:lang w:val="en-US"/>
        </w:rPr>
      </w:pPr>
      <w:r>
        <w:rPr>
          <w:lang w:val="en-US"/>
        </w:rPr>
        <w:t>ʕ</w:t>
      </w:r>
      <w:r w:rsidRPr="00E70147">
        <w:rPr>
          <w:lang w:val="en-US"/>
        </w:rPr>
        <w:t xml:space="preserve">indinn- + suffix mademki  </w:t>
      </w:r>
      <w:r>
        <w:rPr>
          <w:lang w:val="en-US"/>
        </w:rPr>
        <w:t>ʕ</w:t>
      </w:r>
      <w:r w:rsidRPr="00E70147">
        <w:rPr>
          <w:lang w:val="en-US"/>
        </w:rPr>
        <w:t>indinnak ǝt</w:t>
      </w:r>
      <w:r>
        <w:rPr>
          <w:lang w:val="en-US"/>
        </w:rPr>
        <w:t>ʕ</w:t>
      </w:r>
      <w:r w:rsidRPr="00E70147">
        <w:rPr>
          <w:lang w:val="en-US"/>
        </w:rPr>
        <w:t xml:space="preserve">arif, </w:t>
      </w:r>
      <w:r>
        <w:rPr>
          <w:lang w:val="en-US"/>
        </w:rPr>
        <w:t>ʕ</w:t>
      </w:r>
      <w:r w:rsidRPr="00E70147">
        <w:rPr>
          <w:lang w:val="en-US"/>
        </w:rPr>
        <w:t>indinnič it</w:t>
      </w:r>
      <w:r>
        <w:rPr>
          <w:lang w:val="en-US"/>
        </w:rPr>
        <w:t>ʕ</w:t>
      </w:r>
      <w:r w:rsidRPr="00E70147">
        <w:rPr>
          <w:lang w:val="en-US"/>
        </w:rPr>
        <w:t>arfīn</w:t>
      </w:r>
    </w:p>
    <w:p w14:paraId="46F0DB93" w14:textId="77777777" w:rsidR="00F0080D" w:rsidRPr="00E70147" w:rsidRDefault="00F0080D" w:rsidP="00F0080D">
      <w:pPr>
        <w:pStyle w:val="List"/>
        <w:rPr>
          <w:lang w:val="en-US"/>
        </w:rPr>
      </w:pPr>
      <w:r w:rsidRPr="00E70147">
        <w:rPr>
          <w:lang w:val="en-US"/>
        </w:rPr>
        <w:t>yinšab-illak peşine takılır pl. yinšabū-lak ya</w:t>
      </w:r>
      <w:r>
        <w:rPr>
          <w:lang w:val="en-US"/>
        </w:rPr>
        <w:t>ʕ</w:t>
      </w:r>
      <w:r w:rsidRPr="00E70147">
        <w:rPr>
          <w:lang w:val="en-US"/>
        </w:rPr>
        <w:t>ni mā ydaššrak</w:t>
      </w:r>
    </w:p>
    <w:p w14:paraId="21246514" w14:textId="77777777" w:rsidR="00F0080D" w:rsidRDefault="00F0080D" w:rsidP="00F0080D">
      <w:pPr>
        <w:pStyle w:val="List"/>
        <w:rPr>
          <w:lang w:val="de-AT"/>
        </w:rPr>
      </w:pPr>
      <w:r w:rsidRPr="00393318">
        <w:rPr>
          <w:i/>
          <w:lang w:val="de-AT"/>
        </w:rPr>
        <w:t>ǧa</w:t>
      </w:r>
      <w:r>
        <w:rPr>
          <w:i/>
          <w:lang w:val="de-AT"/>
        </w:rPr>
        <w:t>ʕ</w:t>
      </w:r>
      <w:r w:rsidRPr="00393318">
        <w:rPr>
          <w:i/>
          <w:lang w:val="de-AT"/>
        </w:rPr>
        <w:t xml:space="preserve">ad ydawwrū-lak </w:t>
      </w:r>
      <w:r w:rsidRPr="00393318">
        <w:rPr>
          <w:lang w:val="de-AT"/>
        </w:rPr>
        <w:t xml:space="preserve">sie suchen dich </w:t>
      </w:r>
      <w:r>
        <w:rPr>
          <w:lang w:val="de-AT"/>
        </w:rPr>
        <w:t>ūn &gt; ū</w:t>
      </w:r>
    </w:p>
    <w:p w14:paraId="0C467F78" w14:textId="77777777" w:rsidR="00F0080D" w:rsidRDefault="00F0080D" w:rsidP="00F0080D">
      <w:pPr>
        <w:pStyle w:val="List"/>
        <w:rPr>
          <w:lang w:val="de-AT"/>
        </w:rPr>
      </w:pPr>
      <w:r>
        <w:rPr>
          <w:lang w:val="de-AT"/>
        </w:rPr>
        <w:t>iḥna islāmīye</w:t>
      </w:r>
    </w:p>
    <w:p w14:paraId="0794D1D9" w14:textId="77777777" w:rsidR="00F0080D" w:rsidRDefault="00F0080D" w:rsidP="00F0080D">
      <w:pPr>
        <w:pStyle w:val="List"/>
        <w:rPr>
          <w:lang w:val="de-AT"/>
        </w:rPr>
      </w:pPr>
      <w:r>
        <w:rPr>
          <w:lang w:val="de-AT"/>
        </w:rPr>
        <w:t>al-qayri müslim</w:t>
      </w:r>
    </w:p>
    <w:p w14:paraId="73432E99" w14:textId="77777777" w:rsidR="00F0080D" w:rsidRPr="00393318" w:rsidRDefault="00F0080D" w:rsidP="00F0080D">
      <w:pPr>
        <w:pStyle w:val="List"/>
        <w:rPr>
          <w:lang w:val="de-AT"/>
        </w:rPr>
      </w:pPr>
      <w:r>
        <w:rPr>
          <w:lang w:val="de-AT"/>
        </w:rPr>
        <w:t>mā yigbal er akzeptiert nicht</w:t>
      </w:r>
    </w:p>
    <w:p w14:paraId="5CA430C0" w14:textId="77777777" w:rsidR="007140B6" w:rsidRDefault="007140B6">
      <w:pPr>
        <w:rPr>
          <w:i/>
          <w:lang w:val="de-AT"/>
        </w:rPr>
      </w:pPr>
    </w:p>
    <w:p w14:paraId="21EF1835" w14:textId="77777777" w:rsidR="007140B6" w:rsidRDefault="00000000">
      <w:pPr>
        <w:pStyle w:val="Heading2"/>
        <w:rPr>
          <w:lang w:val="en-US"/>
        </w:rPr>
      </w:pPr>
      <w:bookmarkStart w:id="100" w:name="_Toc156305435"/>
      <w:r>
        <w:rPr>
          <w:lang w:val="en-US"/>
        </w:rPr>
        <w:t>Urfa-080_Gazelles_and_Jews-Harran-2010</w:t>
      </w:r>
      <w:bookmarkEnd w:id="100"/>
    </w:p>
    <w:p w14:paraId="1E5D7220" w14:textId="77777777" w:rsidR="00526756" w:rsidRPr="00B9654A" w:rsidRDefault="00526756" w:rsidP="00526756">
      <w:pPr>
        <w:pStyle w:val="List"/>
        <w:rPr>
          <w:noProof/>
          <w:lang w:val="en-US"/>
        </w:rPr>
      </w:pPr>
      <w:r w:rsidRPr="00B9654A">
        <w:rPr>
          <w:noProof/>
          <w:lang w:val="en-US"/>
        </w:rPr>
        <w:t>I</w:t>
      </w:r>
      <w:r>
        <w:rPr>
          <w:noProof/>
          <w:lang w:val="en-US"/>
        </w:rPr>
        <w:t>smail</w:t>
      </w:r>
      <w:r w:rsidRPr="00B9654A">
        <w:rPr>
          <w:noProof/>
          <w:lang w:val="en-US"/>
        </w:rPr>
        <w:t xml:space="preserve">, </w:t>
      </w:r>
      <w:r w:rsidRPr="00B9654A">
        <w:rPr>
          <w:lang w:val="en-US"/>
        </w:rPr>
        <w:t>9.5.2011 in Yardımcı/az-Ziyāra</w:t>
      </w:r>
    </w:p>
    <w:p w14:paraId="01F00AD3" w14:textId="77777777" w:rsidR="00526756" w:rsidRPr="00B9654A" w:rsidRDefault="00526756" w:rsidP="00526756">
      <w:pPr>
        <w:pStyle w:val="List"/>
        <w:rPr>
          <w:noProof/>
          <w:lang w:val="en-US"/>
        </w:rPr>
      </w:pPr>
      <w:r>
        <w:rPr>
          <w:noProof/>
          <w:lang w:val="en-US"/>
        </w:rPr>
        <w:t>4</w:t>
      </w:r>
      <w:r w:rsidRPr="00B9654A">
        <w:rPr>
          <w:noProof/>
          <w:lang w:val="en-US"/>
        </w:rPr>
        <w:t>:</w:t>
      </w:r>
      <w:r>
        <w:rPr>
          <w:noProof/>
          <w:lang w:val="en-US"/>
        </w:rPr>
        <w:t>45 Heft S.59ff</w:t>
      </w:r>
    </w:p>
    <w:p w14:paraId="70DBE1EB" w14:textId="77777777" w:rsidR="00526756" w:rsidRPr="00B9654A" w:rsidRDefault="00526756" w:rsidP="00526756">
      <w:pPr>
        <w:rPr>
          <w:lang w:val="en-US"/>
        </w:rPr>
      </w:pPr>
    </w:p>
    <w:tbl>
      <w:tblPr>
        <w:tblStyle w:val="TableGrid"/>
        <w:tblW w:w="9071" w:type="dxa"/>
        <w:tblLook w:val="04A0" w:firstRow="1" w:lastRow="0" w:firstColumn="1" w:lastColumn="0" w:noHBand="0" w:noVBand="1"/>
      </w:tblPr>
      <w:tblGrid>
        <w:gridCol w:w="850"/>
        <w:gridCol w:w="3969"/>
        <w:gridCol w:w="4252"/>
      </w:tblGrid>
      <w:tr w:rsidR="00526756" w:rsidRPr="00D777C4" w14:paraId="63847268" w14:textId="77777777" w:rsidTr="00763CEC">
        <w:tc>
          <w:tcPr>
            <w:tcW w:w="850" w:type="dxa"/>
          </w:tcPr>
          <w:p w14:paraId="3E76E717" w14:textId="77777777" w:rsidR="00526756" w:rsidRPr="00D777C4" w:rsidRDefault="00526756" w:rsidP="00763CEC">
            <w:pPr>
              <w:rPr>
                <w:lang w:val="en-US"/>
              </w:rPr>
            </w:pPr>
            <w:r w:rsidRPr="00D777C4">
              <w:rPr>
                <w:lang w:val="en-US"/>
              </w:rPr>
              <w:t>0.01</w:t>
            </w:r>
          </w:p>
        </w:tc>
        <w:tc>
          <w:tcPr>
            <w:tcW w:w="3969" w:type="dxa"/>
          </w:tcPr>
          <w:p w14:paraId="728C2B5A" w14:textId="77777777" w:rsidR="00526756" w:rsidRPr="00D777C4" w:rsidRDefault="00526756" w:rsidP="00763CEC">
            <w:pPr>
              <w:rPr>
                <w:lang w:val="en-US"/>
              </w:rPr>
            </w:pPr>
            <w:r w:rsidRPr="00913359">
              <w:rPr>
                <w:color w:val="00B050"/>
                <w:lang w:val="en-US"/>
              </w:rPr>
              <w:t>al-qazāle xōǧam, aaa…, nahāṛ šī qazāle ʕala dōr ar-rasūl ʕalē-´ aṣ-ṣalāt w-as-salām, qazāle lilhe ǧalā… yaʕni ǧalāʕīṭ-ha ṯnēne wēya ṯalāṯe mā_ndall čam wəḥde yildin mā_ndall.</w:t>
            </w:r>
          </w:p>
        </w:tc>
        <w:tc>
          <w:tcPr>
            <w:tcW w:w="4252" w:type="dxa"/>
          </w:tcPr>
          <w:p w14:paraId="06681F46" w14:textId="77777777" w:rsidR="00526756" w:rsidRPr="00D777C4" w:rsidRDefault="00526756" w:rsidP="00763CEC">
            <w:pPr>
              <w:rPr>
                <w:lang w:val="en-US"/>
              </w:rPr>
            </w:pPr>
          </w:p>
        </w:tc>
      </w:tr>
      <w:tr w:rsidR="00526756" w:rsidRPr="00D777C4" w14:paraId="568B5398" w14:textId="77777777" w:rsidTr="00763CEC">
        <w:tc>
          <w:tcPr>
            <w:tcW w:w="850" w:type="dxa"/>
          </w:tcPr>
          <w:p w14:paraId="6B25DF8A" w14:textId="77777777" w:rsidR="00526756" w:rsidRPr="00D777C4" w:rsidRDefault="00526756" w:rsidP="00763CEC">
            <w:pPr>
              <w:rPr>
                <w:lang w:val="en-US"/>
              </w:rPr>
            </w:pPr>
            <w:r w:rsidRPr="00D777C4">
              <w:rPr>
                <w:lang w:val="en-US"/>
              </w:rPr>
              <w:t>0.18</w:t>
            </w:r>
          </w:p>
        </w:tc>
        <w:tc>
          <w:tcPr>
            <w:tcW w:w="3969" w:type="dxa"/>
          </w:tcPr>
          <w:p w14:paraId="26FD9038" w14:textId="77777777" w:rsidR="00526756" w:rsidRPr="00D777C4" w:rsidRDefault="00526756" w:rsidP="00763CEC">
            <w:pPr>
              <w:rPr>
                <w:lang w:val="en-US"/>
              </w:rPr>
            </w:pPr>
            <w:r w:rsidRPr="00913359">
              <w:rPr>
                <w:color w:val="00B050"/>
                <w:lang w:val="en-US"/>
              </w:rPr>
              <w:t xml:space="preserve">hiyye trūḥ tirʕa ʕa-l… ʕa-l-guwāʕi, ᵊtrūḥ tirʕa tākul ʕušub tākul ta-yṣīr bī-ha ḥalīb w tiǧi tirḏ̣aʕ [tirḏ̣aḥ] ǧalāʕīṭ-ha, yaʕni ǧalāʕīṭ-ha z-zġāṛ. </w:t>
            </w:r>
          </w:p>
        </w:tc>
        <w:tc>
          <w:tcPr>
            <w:tcW w:w="4252" w:type="dxa"/>
          </w:tcPr>
          <w:p w14:paraId="68927B26" w14:textId="77777777" w:rsidR="00526756" w:rsidRPr="00D777C4" w:rsidRDefault="00526756" w:rsidP="00763CEC">
            <w:pPr>
              <w:rPr>
                <w:lang w:val="en-US"/>
              </w:rPr>
            </w:pPr>
          </w:p>
        </w:tc>
      </w:tr>
      <w:tr w:rsidR="00526756" w:rsidRPr="00D777C4" w14:paraId="0AEFB85C" w14:textId="77777777" w:rsidTr="00763CEC">
        <w:tc>
          <w:tcPr>
            <w:tcW w:w="850" w:type="dxa"/>
          </w:tcPr>
          <w:p w14:paraId="3A12D28C" w14:textId="77777777" w:rsidR="00526756" w:rsidRPr="00D777C4" w:rsidRDefault="00526756" w:rsidP="00763CEC">
            <w:pPr>
              <w:rPr>
                <w:lang w:val="en-US"/>
              </w:rPr>
            </w:pPr>
            <w:r w:rsidRPr="00D777C4">
              <w:rPr>
                <w:lang w:val="en-US"/>
              </w:rPr>
              <w:t>0.31</w:t>
            </w:r>
          </w:p>
        </w:tc>
        <w:tc>
          <w:tcPr>
            <w:tcW w:w="3969" w:type="dxa"/>
          </w:tcPr>
          <w:p w14:paraId="7F242703" w14:textId="77777777" w:rsidR="00526756" w:rsidRPr="00D777C4" w:rsidRDefault="00526756" w:rsidP="00763CEC">
            <w:pPr>
              <w:rPr>
                <w:lang w:val="en-US"/>
              </w:rPr>
            </w:pPr>
            <w:r w:rsidRPr="00913359">
              <w:rPr>
                <w:color w:val="00B050"/>
                <w:lang w:val="en-US"/>
              </w:rPr>
              <w:t xml:space="preserve">nahāṛ rāyḥe ʕala… ʕa-ǧ-ǧbile daʕ… ǧaʕad tirʕa </w:t>
            </w:r>
            <w:r w:rsidRPr="00913359">
              <w:rPr>
                <w:color w:val="00B050"/>
              </w:rPr>
              <w:t>w</w:t>
            </w:r>
            <w:r>
              <w:rPr>
                <w:color w:val="00B050"/>
              </w:rPr>
              <w:t>-</w:t>
            </w:r>
            <w:r w:rsidRPr="00913359">
              <w:rPr>
                <w:color w:val="00B050"/>
              </w:rPr>
              <w:t>i</w:t>
            </w:r>
            <w:r>
              <w:rPr>
                <w:color w:val="00B050"/>
              </w:rPr>
              <w:t>n</w:t>
            </w:r>
            <w:r w:rsidRPr="00913359">
              <w:rPr>
                <w:color w:val="00B050"/>
              </w:rPr>
              <w:t>n</w:t>
            </w:r>
            <w:r w:rsidRPr="00913359">
              <w:rPr>
                <w:color w:val="00B050"/>
                <w:lang w:val="en-US"/>
              </w:rPr>
              <w:t xml:space="preserve"> hināk aṣ-ṣayyāde, aṣ-ṣayyāde ngūl-l-hum iḥna ʕa-l-ᵊhniyye b-at-turuk ysammūn-hum awǧi. aṣ-ṣayyāde yṣūdūn qazāl, yṣūdūn qazāl win-hum ḥāṭṭīn-he bēnāt-hum w yrīd yiḏbaḥūn-he.</w:t>
            </w:r>
          </w:p>
        </w:tc>
        <w:tc>
          <w:tcPr>
            <w:tcW w:w="4252" w:type="dxa"/>
          </w:tcPr>
          <w:p w14:paraId="28F99C59" w14:textId="77777777" w:rsidR="00526756" w:rsidRPr="00D777C4" w:rsidRDefault="00526756" w:rsidP="00763CEC">
            <w:pPr>
              <w:rPr>
                <w:lang w:val="en-US"/>
              </w:rPr>
            </w:pPr>
          </w:p>
        </w:tc>
      </w:tr>
      <w:tr w:rsidR="00526756" w:rsidRPr="00D777C4" w14:paraId="6AEAA03D" w14:textId="77777777" w:rsidTr="00763CEC">
        <w:tc>
          <w:tcPr>
            <w:tcW w:w="850" w:type="dxa"/>
          </w:tcPr>
          <w:p w14:paraId="2980537A" w14:textId="77777777" w:rsidR="00526756" w:rsidRPr="00D777C4" w:rsidRDefault="00526756" w:rsidP="00763CEC">
            <w:pPr>
              <w:rPr>
                <w:lang w:val="en-US"/>
              </w:rPr>
            </w:pPr>
            <w:r w:rsidRPr="00D777C4">
              <w:rPr>
                <w:lang w:val="en-US"/>
              </w:rPr>
              <w:lastRenderedPageBreak/>
              <w:t>0.47</w:t>
            </w:r>
          </w:p>
        </w:tc>
        <w:tc>
          <w:tcPr>
            <w:tcW w:w="3969" w:type="dxa"/>
          </w:tcPr>
          <w:p w14:paraId="3B0F2FAF" w14:textId="77777777" w:rsidR="00526756" w:rsidRPr="00D777C4" w:rsidRDefault="00526756" w:rsidP="00763CEC">
            <w:pPr>
              <w:rPr>
                <w:rFonts w:asciiTheme="minorHAnsi" w:hAnsiTheme="minorHAnsi"/>
                <w:lang w:val="en-US"/>
              </w:rPr>
            </w:pPr>
            <w:r w:rsidRPr="00913359">
              <w:rPr>
                <w:color w:val="00B050"/>
              </w:rPr>
              <w:t xml:space="preserve">awwali hniyye ʕid-hum ᵊnsammī-´ iḥne ox ᵊtgūl b-at-turuk ᵊngūl-l-u </w:t>
            </w:r>
            <w:r w:rsidRPr="00913359">
              <w:rPr>
                <w:color w:val="00B050"/>
                <w:lang w:val="en-US"/>
              </w:rPr>
              <w:t>ox, yaʕni hniyye aaa – niššābe – niššābe, al-</w:t>
            </w:r>
            <w:r w:rsidRPr="00913359">
              <w:rPr>
                <w:color w:val="00B050"/>
              </w:rPr>
              <w:t>ʕarab ygūlū-l-</w:t>
            </w:r>
            <w:r w:rsidRPr="00913359">
              <w:rPr>
                <w:color w:val="00B050"/>
                <w:lang w:val="en-US"/>
              </w:rPr>
              <w:t>he niššābe iḥne zād ᵊngūl-l-u ox ta-ngūl.</w:t>
            </w:r>
          </w:p>
        </w:tc>
        <w:tc>
          <w:tcPr>
            <w:tcW w:w="4252" w:type="dxa"/>
          </w:tcPr>
          <w:p w14:paraId="50A52789" w14:textId="77777777" w:rsidR="00526756" w:rsidRPr="00D777C4" w:rsidRDefault="00526756" w:rsidP="00763CEC">
            <w:pPr>
              <w:rPr>
                <w:lang w:val="en-US"/>
              </w:rPr>
            </w:pPr>
          </w:p>
        </w:tc>
      </w:tr>
      <w:tr w:rsidR="00526756" w:rsidRPr="00D777C4" w14:paraId="128048BD" w14:textId="77777777" w:rsidTr="00763CEC">
        <w:tc>
          <w:tcPr>
            <w:tcW w:w="850" w:type="dxa"/>
          </w:tcPr>
          <w:p w14:paraId="46122C76" w14:textId="77777777" w:rsidR="00526756" w:rsidRPr="00D777C4" w:rsidRDefault="00526756" w:rsidP="00763CEC">
            <w:pPr>
              <w:rPr>
                <w:lang w:val="en-US"/>
              </w:rPr>
            </w:pPr>
            <w:r w:rsidRPr="00D777C4">
              <w:rPr>
                <w:lang w:val="en-US"/>
              </w:rPr>
              <w:t>1.00</w:t>
            </w:r>
          </w:p>
        </w:tc>
        <w:tc>
          <w:tcPr>
            <w:tcW w:w="3969" w:type="dxa"/>
          </w:tcPr>
          <w:p w14:paraId="42407EB6" w14:textId="77777777" w:rsidR="00526756" w:rsidRPr="00D777C4" w:rsidRDefault="00526756" w:rsidP="00763CEC">
            <w:r w:rsidRPr="00913359">
              <w:rPr>
                <w:color w:val="00B050"/>
              </w:rPr>
              <w:t xml:space="preserve">yōm-in ḥāṭṭīn-he bēnāt-hum w yrīd yiḏbaḥūn-he mdaḥḥǧe lā tinhazim hīčiḏ, hiy… mā-l-he </w:t>
            </w:r>
            <w:r w:rsidRPr="00913359">
              <w:rPr>
                <w:color w:val="00B050"/>
                <w:lang w:val="en-US"/>
              </w:rPr>
              <w:t>mhazzam, yaʕni mā tigdar tinhazim. w gā… ʕala dōr ar-rasūl gāḏ̣be ṣāyḥe “madad yā rasūl aḷḷā! madad, arīd imdād minn-ak. yā rasūl aḷḷā, madad!”</w:t>
            </w:r>
          </w:p>
        </w:tc>
        <w:tc>
          <w:tcPr>
            <w:tcW w:w="4252" w:type="dxa"/>
          </w:tcPr>
          <w:p w14:paraId="3F49EFC6" w14:textId="77777777" w:rsidR="00526756" w:rsidRPr="00D777C4" w:rsidRDefault="00526756" w:rsidP="00763CEC"/>
        </w:tc>
      </w:tr>
      <w:tr w:rsidR="00526756" w:rsidRPr="00D777C4" w14:paraId="47800191" w14:textId="77777777" w:rsidTr="00763CEC">
        <w:tc>
          <w:tcPr>
            <w:tcW w:w="850" w:type="dxa"/>
          </w:tcPr>
          <w:p w14:paraId="5E732AEA" w14:textId="77777777" w:rsidR="00526756" w:rsidRPr="00D777C4" w:rsidRDefault="00526756" w:rsidP="00763CEC">
            <w:pPr>
              <w:rPr>
                <w:lang w:val="en-US"/>
              </w:rPr>
            </w:pPr>
            <w:r w:rsidRPr="00D777C4">
              <w:rPr>
                <w:lang w:val="en-US"/>
              </w:rPr>
              <w:t>1.17</w:t>
            </w:r>
          </w:p>
        </w:tc>
        <w:tc>
          <w:tcPr>
            <w:tcW w:w="3969" w:type="dxa"/>
          </w:tcPr>
          <w:p w14:paraId="03422BF4" w14:textId="77777777" w:rsidR="00526756" w:rsidRPr="00D777C4" w:rsidRDefault="00526756" w:rsidP="00763CEC">
            <w:r w:rsidRPr="00913359">
              <w:rPr>
                <w:color w:val="00B050"/>
              </w:rPr>
              <w:t>yōm-in ṣāyḥe “madad rasūl aḷḷā!” fazʕān ʕalē-he, ǧāy-he. daqīqa b-sāniye ǧāy-he. ᵊmdaḥḥǧīn al ḥāṭṭīn-he bēnāt-hum wāǧif ʕid-he r-rasūl, ē ʕād Yahūd zād yʕarfūn rasūl aḷḷā.</w:t>
            </w:r>
          </w:p>
        </w:tc>
        <w:tc>
          <w:tcPr>
            <w:tcW w:w="4252" w:type="dxa"/>
          </w:tcPr>
          <w:p w14:paraId="1C9CD40F" w14:textId="77777777" w:rsidR="00526756" w:rsidRPr="00D777C4" w:rsidRDefault="00526756" w:rsidP="00763CEC"/>
        </w:tc>
      </w:tr>
      <w:tr w:rsidR="00526756" w:rsidRPr="00D777C4" w14:paraId="2A01E5E9" w14:textId="77777777" w:rsidTr="00763CEC">
        <w:tc>
          <w:tcPr>
            <w:tcW w:w="850" w:type="dxa"/>
          </w:tcPr>
          <w:p w14:paraId="14C8F869" w14:textId="77777777" w:rsidR="00526756" w:rsidRPr="00D777C4" w:rsidRDefault="00526756" w:rsidP="00763CEC">
            <w:pPr>
              <w:rPr>
                <w:lang w:val="en-US"/>
              </w:rPr>
            </w:pPr>
            <w:r w:rsidRPr="00D777C4">
              <w:rPr>
                <w:lang w:val="en-US"/>
              </w:rPr>
              <w:t>1.29</w:t>
            </w:r>
          </w:p>
        </w:tc>
        <w:tc>
          <w:tcPr>
            <w:tcW w:w="3969" w:type="dxa"/>
          </w:tcPr>
          <w:p w14:paraId="7CEE9AB9" w14:textId="77777777" w:rsidR="00526756" w:rsidRPr="00D777C4" w:rsidRDefault="00526756" w:rsidP="00763CEC">
            <w:r w:rsidRPr="00913359">
              <w:rPr>
                <w:color w:val="00B050"/>
              </w:rPr>
              <w:t xml:space="preserve">gāyil-il-he “iš-bī-č yā qazāle yā aṣ ṣǝḥti ʕalay-ye ši-trīdīn minn-i?” gāyle “yā rasūl aḷḷā “ṣǝḥit ʕalē-k </w:t>
            </w:r>
            <w:r w:rsidRPr="00913359">
              <w:rPr>
                <w:color w:val="00B050"/>
                <w:lang w:val="en-US"/>
              </w:rPr>
              <w:t xml:space="preserve">ḥādō-ni l-yahūd w yrīd yiḏbaḥūn-ni, w āni arīd minn-ak madad arīd minn-ak, āni xallēt ǧalāʕīṭ-i b-al-bēt w-alḥīn ṣār bī-´ ḥalīb </w:t>
            </w:r>
          </w:p>
        </w:tc>
        <w:tc>
          <w:tcPr>
            <w:tcW w:w="4252" w:type="dxa"/>
          </w:tcPr>
          <w:p w14:paraId="68B2AF74" w14:textId="77777777" w:rsidR="00526756" w:rsidRPr="00D777C4" w:rsidRDefault="00526756" w:rsidP="00763CEC"/>
        </w:tc>
      </w:tr>
      <w:tr w:rsidR="00526756" w:rsidRPr="00D777C4" w14:paraId="7736B587" w14:textId="77777777" w:rsidTr="00763CEC">
        <w:tc>
          <w:tcPr>
            <w:tcW w:w="850" w:type="dxa"/>
          </w:tcPr>
          <w:p w14:paraId="25DDDD49" w14:textId="77777777" w:rsidR="00526756" w:rsidRPr="00D777C4" w:rsidRDefault="00526756" w:rsidP="00763CEC">
            <w:pPr>
              <w:rPr>
                <w:lang w:val="en-US"/>
              </w:rPr>
            </w:pPr>
            <w:r w:rsidRPr="00D777C4">
              <w:rPr>
                <w:lang w:val="en-US"/>
              </w:rPr>
              <w:t>1.44</w:t>
            </w:r>
          </w:p>
        </w:tc>
        <w:tc>
          <w:tcPr>
            <w:tcW w:w="3969" w:type="dxa"/>
          </w:tcPr>
          <w:p w14:paraId="4B7EF17E" w14:textId="77777777" w:rsidR="00526756" w:rsidRPr="00D777C4" w:rsidRDefault="00526756" w:rsidP="00763CEC">
            <w:r w:rsidRPr="00D7029A">
              <w:rPr>
                <w:color w:val="00B050"/>
              </w:rPr>
              <w:t>w ǧaʕad yitnin-ni tā d-arūḥ aṭʕəm-hin arḏ̣aʕ-hin [arḏ̣aḥḥin], arḏ̣aʕ-hin ḥalīb. w haḏōle ḥādō-ni yrīd yiḏbaḥūn</w:t>
            </w:r>
            <w:r w:rsidRPr="00D7029A">
              <w:rPr>
                <w:color w:val="00B050"/>
                <w:lang w:val="en-US"/>
              </w:rPr>
              <w:t>-ni, ikfal-ni limman-ma_rūḥ l-al-bēt w-aǧi, ikfal-ni min-hum tā_rūḥ ʕa-l-bēt w-anṭi ḥalīb-i arḏ̣aʕ ǧalāʕīṭ-i w baʕdēn aǧi xall-hum yiḏbaḥūn-ni. hāḏi rid… ridit-he minn-ak.”</w:t>
            </w:r>
          </w:p>
        </w:tc>
        <w:tc>
          <w:tcPr>
            <w:tcW w:w="4252" w:type="dxa"/>
          </w:tcPr>
          <w:p w14:paraId="60033C8C" w14:textId="77777777" w:rsidR="00526756" w:rsidRPr="00D777C4" w:rsidRDefault="00526756" w:rsidP="00763CEC"/>
        </w:tc>
      </w:tr>
      <w:tr w:rsidR="00526756" w:rsidRPr="00D777C4" w14:paraId="591F666A" w14:textId="77777777" w:rsidTr="00763CEC">
        <w:tc>
          <w:tcPr>
            <w:tcW w:w="850" w:type="dxa"/>
          </w:tcPr>
          <w:p w14:paraId="08DEE0C0" w14:textId="77777777" w:rsidR="00526756" w:rsidRPr="00D777C4" w:rsidRDefault="00526756" w:rsidP="00763CEC">
            <w:pPr>
              <w:rPr>
                <w:lang w:val="en-US"/>
              </w:rPr>
            </w:pPr>
            <w:r w:rsidRPr="00D777C4">
              <w:rPr>
                <w:lang w:val="en-US"/>
              </w:rPr>
              <w:t>2.03</w:t>
            </w:r>
          </w:p>
        </w:tc>
        <w:tc>
          <w:tcPr>
            <w:tcW w:w="3969" w:type="dxa"/>
          </w:tcPr>
          <w:p w14:paraId="6960DE05" w14:textId="77777777" w:rsidR="00526756" w:rsidRPr="00D777C4" w:rsidRDefault="00526756" w:rsidP="00763CEC">
            <w:r w:rsidRPr="00D7029A">
              <w:rPr>
                <w:color w:val="00B050"/>
              </w:rPr>
              <w:t>rasūl aḷḷā b-ʕizzt-u wa-ǧalāl-u ṣalla ʕalē-´ w sallam gāyil l-al-yahūd, gāyil “yā ǧimāʕa, intu tʕarfūn-ni?” gāylīn “nʕarf-ak naʕam, inte rasūl aḷḷā, Mḥammad.” gāyil “hāḏiyye l-qazāle ṣāḥat madad minn-i w ǧīt ʕalē-he, fziʕit ʕalē-he, w-arīd min-kum, mimkin mimčin tinṭūn-ni, bsaʕ tinṭūn-he msāʕade ta-trūḥ il-bēt-he,</w:t>
            </w:r>
          </w:p>
        </w:tc>
        <w:tc>
          <w:tcPr>
            <w:tcW w:w="4252" w:type="dxa"/>
          </w:tcPr>
          <w:p w14:paraId="44324F77" w14:textId="77777777" w:rsidR="00526756" w:rsidRPr="00D777C4" w:rsidRDefault="00526756" w:rsidP="00763CEC"/>
        </w:tc>
      </w:tr>
      <w:tr w:rsidR="00526756" w:rsidRPr="00D777C4" w14:paraId="7F1968F1" w14:textId="77777777" w:rsidTr="00763CEC">
        <w:tc>
          <w:tcPr>
            <w:tcW w:w="850" w:type="dxa"/>
          </w:tcPr>
          <w:p w14:paraId="24A8D6B6" w14:textId="77777777" w:rsidR="00526756" w:rsidRPr="00D777C4" w:rsidRDefault="00526756" w:rsidP="00763CEC">
            <w:pPr>
              <w:rPr>
                <w:lang w:val="en-US"/>
              </w:rPr>
            </w:pPr>
            <w:r w:rsidRPr="00D777C4">
              <w:rPr>
                <w:lang w:val="en-US"/>
              </w:rPr>
              <w:t>2.23</w:t>
            </w:r>
          </w:p>
        </w:tc>
        <w:tc>
          <w:tcPr>
            <w:tcW w:w="3969" w:type="dxa"/>
          </w:tcPr>
          <w:p w14:paraId="7C41D4A9" w14:textId="77777777" w:rsidR="00526756" w:rsidRPr="00D777C4" w:rsidRDefault="00526756" w:rsidP="00763CEC">
            <w:r w:rsidRPr="00D7029A">
              <w:rPr>
                <w:color w:val="00B050"/>
              </w:rPr>
              <w:t>mǝṭraḥ ǧalāʕīṭ-ha, mǝṭraḥ-ḥe… yaʕni makān-he. tirḏ̣aʕ ǧalāʕīṭ-ha w baʕdēn tiǧī-kum tiḏbaḥūn-he.” tss gāylīn “yā rasūl aḷḷā tamām iḥna nigbaḷ ᵊkfālt-ak, tamām qabūl. gūl inte gūl-il-he!” gāyil-l-he rasūl aḷḷā “rūḥi w-in mā ǧītīy!” yaʕni trūḥīn axāf mā tiǧīn āni aḏ̣all bidāl-ič asīr.</w:t>
            </w:r>
          </w:p>
        </w:tc>
        <w:tc>
          <w:tcPr>
            <w:tcW w:w="4252" w:type="dxa"/>
          </w:tcPr>
          <w:p w14:paraId="048861B7" w14:textId="77777777" w:rsidR="00526756" w:rsidRPr="00D777C4" w:rsidRDefault="00526756" w:rsidP="00763CEC"/>
        </w:tc>
      </w:tr>
      <w:tr w:rsidR="00526756" w:rsidRPr="00D777C4" w14:paraId="2AA3348A" w14:textId="77777777" w:rsidTr="00763CEC">
        <w:tc>
          <w:tcPr>
            <w:tcW w:w="850" w:type="dxa"/>
          </w:tcPr>
          <w:p w14:paraId="0CDBDFFD" w14:textId="77777777" w:rsidR="00526756" w:rsidRPr="00D777C4" w:rsidRDefault="00526756" w:rsidP="00763CEC">
            <w:pPr>
              <w:rPr>
                <w:lang w:val="en-US"/>
              </w:rPr>
            </w:pPr>
            <w:r w:rsidRPr="00D777C4">
              <w:rPr>
                <w:lang w:val="en-US"/>
              </w:rPr>
              <w:t>2.43</w:t>
            </w:r>
          </w:p>
        </w:tc>
        <w:tc>
          <w:tcPr>
            <w:tcW w:w="3969" w:type="dxa"/>
          </w:tcPr>
          <w:p w14:paraId="6A2C98E4" w14:textId="77777777" w:rsidR="00526756" w:rsidRPr="00D777C4" w:rsidRDefault="00526756" w:rsidP="00763CEC">
            <w:r w:rsidRPr="00D7029A">
              <w:rPr>
                <w:color w:val="00B050"/>
              </w:rPr>
              <w:t xml:space="preserve">inti in mā ǧīti āni yiḏbaḥūn-ni bidāl-ič.” gāyle “yā rasūl aḷḷā, āni d-arūḥ ʕala ǧalāʕīṭ-i arḏ̣aḥ-ḥin w-inčād kiḏabit ʕalē-k </w:t>
            </w:r>
            <w:r w:rsidRPr="00D7029A">
              <w:rPr>
                <w:color w:val="00B050"/>
              </w:rPr>
              <w:lastRenderedPageBreak/>
              <w:t>aw ᵊḏ̣ḥičit ʕalē-k mā ǧ</w:t>
            </w:r>
            <w:r w:rsidRPr="00D7029A">
              <w:rPr>
                <w:color w:val="00B050"/>
              </w:rPr>
              <w:softHyphen/>
              <w:t>īt, xall rabb al-ʕālamīn bi-ʕizzt-u wa-ǧalāl-u b-ad-dinya haḏīč yiʕliǧ-ni ᵊ</w:t>
            </w:r>
            <w:r w:rsidRPr="00D7029A">
              <w:rPr>
                <w:color w:val="00B050"/>
                <w:lang w:val="en-US"/>
              </w:rPr>
              <w:t>bsāgit zangīn al mā yinṭi zakāt-u.</w:t>
            </w:r>
          </w:p>
        </w:tc>
        <w:tc>
          <w:tcPr>
            <w:tcW w:w="4252" w:type="dxa"/>
          </w:tcPr>
          <w:p w14:paraId="4BF25492" w14:textId="77777777" w:rsidR="00526756" w:rsidRPr="00D777C4" w:rsidRDefault="00526756" w:rsidP="00763CEC"/>
        </w:tc>
      </w:tr>
      <w:tr w:rsidR="00526756" w:rsidRPr="00D777C4" w14:paraId="6FD31277" w14:textId="77777777" w:rsidTr="00763CEC">
        <w:tc>
          <w:tcPr>
            <w:tcW w:w="850" w:type="dxa"/>
          </w:tcPr>
          <w:p w14:paraId="52236142" w14:textId="77777777" w:rsidR="00526756" w:rsidRPr="00D777C4" w:rsidRDefault="00526756" w:rsidP="00763CEC">
            <w:pPr>
              <w:rPr>
                <w:lang w:val="en-US"/>
              </w:rPr>
            </w:pPr>
            <w:r w:rsidRPr="00D777C4">
              <w:rPr>
                <w:lang w:val="en-US"/>
              </w:rPr>
              <w:t>3.01</w:t>
            </w:r>
          </w:p>
        </w:tc>
        <w:tc>
          <w:tcPr>
            <w:tcW w:w="3969" w:type="dxa"/>
          </w:tcPr>
          <w:p w14:paraId="3256F3A0" w14:textId="77777777" w:rsidR="00526756" w:rsidRPr="00D777C4" w:rsidRDefault="00526756" w:rsidP="00763CEC">
            <w:pPr>
              <w:rPr>
                <w:lang w:val="en-US"/>
              </w:rPr>
            </w:pPr>
            <w:r w:rsidRPr="00D7029A">
              <w:rPr>
                <w:color w:val="00B050"/>
              </w:rPr>
              <w:t>ᵊ</w:t>
            </w:r>
            <w:r w:rsidRPr="00D7029A">
              <w:rPr>
                <w:color w:val="00B050"/>
                <w:lang w:val="en-US"/>
              </w:rPr>
              <w:t>bsāgt az-zanāgīl al mā yinṭūn zakāt-hum demek nāṛ-hum šidīde qādi, xall yiʕliǧ-ni bsāgt az-zangīl al mā yinṭi zakāt-u, yiʕliǧ-ni maʕā-hum b-ad-dinye ḏīč, in mā ǧīt.” rasūl aḷḷā gāyil “tamām, āni āni kaff… amān xayyo kfālt-ič rūḥi.”</w:t>
            </w:r>
          </w:p>
        </w:tc>
        <w:tc>
          <w:tcPr>
            <w:tcW w:w="4252" w:type="dxa"/>
          </w:tcPr>
          <w:p w14:paraId="4CCD0203" w14:textId="77777777" w:rsidR="00526756" w:rsidRPr="00D777C4" w:rsidRDefault="00526756" w:rsidP="00763CEC">
            <w:pPr>
              <w:rPr>
                <w:lang w:val="en-US"/>
              </w:rPr>
            </w:pPr>
          </w:p>
        </w:tc>
      </w:tr>
      <w:tr w:rsidR="00526756" w:rsidRPr="00D777C4" w14:paraId="74E847D3" w14:textId="77777777" w:rsidTr="00763CEC">
        <w:tc>
          <w:tcPr>
            <w:tcW w:w="850" w:type="dxa"/>
          </w:tcPr>
          <w:p w14:paraId="0F785638" w14:textId="77777777" w:rsidR="00526756" w:rsidRPr="00D777C4" w:rsidRDefault="00526756" w:rsidP="00763CEC">
            <w:pPr>
              <w:rPr>
                <w:lang w:val="en-US"/>
              </w:rPr>
            </w:pPr>
            <w:r w:rsidRPr="00D777C4">
              <w:rPr>
                <w:lang w:val="en-US"/>
              </w:rPr>
              <w:t>3.16</w:t>
            </w:r>
          </w:p>
        </w:tc>
        <w:tc>
          <w:tcPr>
            <w:tcW w:w="3969" w:type="dxa"/>
          </w:tcPr>
          <w:p w14:paraId="169066E8" w14:textId="77777777" w:rsidR="00526756" w:rsidRPr="00D777C4" w:rsidRDefault="00526756" w:rsidP="00763CEC">
            <w:r w:rsidRPr="00D7029A">
              <w:rPr>
                <w:color w:val="00B050"/>
              </w:rPr>
              <w:t xml:space="preserve">ᵊmdarrib-he ǧāye ʕa-l-bēt w… w yōm-in ǧāye tirḏ̣aʕ ǧalāʕīṭ-ha, ᵊššūf ǧalāʕīṭ-ha bsāʕ yirḏ̣aʕin muṭmuṭ ᵊb-daqqe </w:t>
            </w:r>
            <w:r w:rsidRPr="00D7029A">
              <w:rPr>
                <w:color w:val="00B050"/>
                <w:lang w:val="en-US"/>
              </w:rPr>
              <w:t>b-sāniye wəḥde rāḏ̣ʕāt, rāḏ̣ʕāt-he. gāḷat: yā ǧalāʕīṭ-i irḏ̣aʕin lissaʕ bī-´ ḥalīb gāḷat yā uṃṃa!</w:t>
            </w:r>
          </w:p>
        </w:tc>
        <w:tc>
          <w:tcPr>
            <w:tcW w:w="4252" w:type="dxa"/>
          </w:tcPr>
          <w:p w14:paraId="3CC88D7A" w14:textId="77777777" w:rsidR="00526756" w:rsidRPr="00D777C4" w:rsidRDefault="00526756" w:rsidP="00763CEC"/>
        </w:tc>
      </w:tr>
      <w:tr w:rsidR="00526756" w:rsidRPr="00D777C4" w14:paraId="323B2CF9" w14:textId="77777777" w:rsidTr="00763CEC">
        <w:tc>
          <w:tcPr>
            <w:tcW w:w="850" w:type="dxa"/>
          </w:tcPr>
          <w:p w14:paraId="0E1866F0" w14:textId="77777777" w:rsidR="00526756" w:rsidRPr="00D777C4" w:rsidRDefault="00526756" w:rsidP="00763CEC">
            <w:pPr>
              <w:rPr>
                <w:lang w:val="en-US"/>
              </w:rPr>
            </w:pPr>
            <w:r w:rsidRPr="00D777C4">
              <w:rPr>
                <w:lang w:val="en-US"/>
              </w:rPr>
              <w:t>3.30</w:t>
            </w:r>
          </w:p>
        </w:tc>
        <w:tc>
          <w:tcPr>
            <w:tcW w:w="3969" w:type="dxa"/>
          </w:tcPr>
          <w:p w14:paraId="5931AD46" w14:textId="77777777" w:rsidR="00526756" w:rsidRPr="00D777C4" w:rsidRDefault="00526756" w:rsidP="00763CEC">
            <w:r w:rsidRPr="00D7029A">
              <w:rPr>
                <w:color w:val="00B050"/>
              </w:rPr>
              <w:t xml:space="preserve">iḥna </w:t>
            </w:r>
            <w:r w:rsidRPr="00D7029A">
              <w:rPr>
                <w:color w:val="00B050"/>
                <w:lang w:val="en-US"/>
              </w:rPr>
              <w:t xml:space="preserve">rḏ̣iʕna bsāʕ rūḥi ǧaʕad yitnā-č rasūl aḷḷā, lā tiʕawwǧīn-u axāf trūḥīn ttiʕawwaǧīn-u </w:t>
            </w:r>
            <w:r w:rsidRPr="00D7029A">
              <w:rPr>
                <w:color w:val="00B050"/>
              </w:rPr>
              <w:t xml:space="preserve">axāf </w:t>
            </w:r>
            <w:r w:rsidRPr="00D7029A">
              <w:rPr>
                <w:color w:val="00B050"/>
                <w:lang w:val="en-US"/>
              </w:rPr>
              <w:t xml:space="preserve">yuḏ̣urbūn rasūl aḷḷā, aǧ-ǧalāʕīṭ yikālmin-he bsāʕ rāḏ̣ʕāt-he ḥatta ḥitt mīhin gablānāt yākulin. </w:t>
            </w:r>
          </w:p>
        </w:tc>
        <w:tc>
          <w:tcPr>
            <w:tcW w:w="4252" w:type="dxa"/>
          </w:tcPr>
          <w:p w14:paraId="61D13716" w14:textId="77777777" w:rsidR="00526756" w:rsidRPr="00D777C4" w:rsidRDefault="00526756" w:rsidP="00763CEC"/>
        </w:tc>
      </w:tr>
      <w:tr w:rsidR="00526756" w:rsidRPr="00D777C4" w14:paraId="1BB8195F" w14:textId="77777777" w:rsidTr="00763CEC">
        <w:tc>
          <w:tcPr>
            <w:tcW w:w="850" w:type="dxa"/>
          </w:tcPr>
          <w:p w14:paraId="2339081A" w14:textId="77777777" w:rsidR="00526756" w:rsidRPr="00D777C4" w:rsidRDefault="00526756" w:rsidP="00763CEC">
            <w:pPr>
              <w:rPr>
                <w:lang w:val="en-US"/>
              </w:rPr>
            </w:pPr>
            <w:r w:rsidRPr="00D777C4">
              <w:rPr>
                <w:lang w:val="en-US"/>
              </w:rPr>
              <w:t>3.42</w:t>
            </w:r>
          </w:p>
        </w:tc>
        <w:tc>
          <w:tcPr>
            <w:tcW w:w="3969" w:type="dxa"/>
          </w:tcPr>
          <w:p w14:paraId="5DF89766" w14:textId="77777777" w:rsidR="00526756" w:rsidRPr="00D7029A" w:rsidRDefault="00526756" w:rsidP="00763CEC">
            <w:pPr>
              <w:rPr>
                <w:color w:val="00B050"/>
              </w:rPr>
            </w:pPr>
            <w:r w:rsidRPr="00D7029A">
              <w:rPr>
                <w:color w:val="00B050"/>
                <w:lang w:val="en-US"/>
              </w:rPr>
              <w:t>wāḥad mū māčil zād</w:t>
            </w:r>
            <w:r w:rsidRPr="00D7029A">
              <w:rPr>
                <w:color w:val="00B050"/>
              </w:rPr>
              <w:t>, gāḷat “yā umma bsāʕ ruddi!” iḥna xallī-ne iḥna aḷḷa ydabbir-ne. [inti ruddi ʕala ǧalāʕīṭ-ič!]</w:t>
            </w:r>
            <w:r w:rsidRPr="00BA18ED">
              <w:rPr>
                <w:rStyle w:val="FootnoteReference"/>
              </w:rPr>
              <w:footnoteReference w:id="42"/>
            </w:r>
            <w:r w:rsidRPr="00D7029A">
              <w:rPr>
                <w:color w:val="00B050"/>
              </w:rPr>
              <w:t xml:space="preserve"> inti ruddi ʕal ḥabīb aḷḷā, rasūl aḷḷā, lā yrūḥūn al-yahūd yiḏbaḥūn-u.”</w:t>
            </w:r>
          </w:p>
        </w:tc>
        <w:tc>
          <w:tcPr>
            <w:tcW w:w="4252" w:type="dxa"/>
          </w:tcPr>
          <w:p w14:paraId="24D5089C" w14:textId="77777777" w:rsidR="00526756" w:rsidRPr="00D777C4" w:rsidRDefault="00526756" w:rsidP="00763CEC"/>
        </w:tc>
      </w:tr>
      <w:tr w:rsidR="00526756" w:rsidRPr="00D777C4" w14:paraId="08C49919" w14:textId="77777777" w:rsidTr="00763CEC">
        <w:tc>
          <w:tcPr>
            <w:tcW w:w="850" w:type="dxa"/>
          </w:tcPr>
          <w:p w14:paraId="00B21D0B" w14:textId="77777777" w:rsidR="00526756" w:rsidRPr="00D777C4" w:rsidRDefault="00526756" w:rsidP="00763CEC">
            <w:pPr>
              <w:rPr>
                <w:lang w:val="en-US"/>
              </w:rPr>
            </w:pPr>
            <w:r w:rsidRPr="00D777C4">
              <w:rPr>
                <w:lang w:val="en-US"/>
              </w:rPr>
              <w:t>3.54</w:t>
            </w:r>
          </w:p>
        </w:tc>
        <w:tc>
          <w:tcPr>
            <w:tcW w:w="3969" w:type="dxa"/>
          </w:tcPr>
          <w:p w14:paraId="4C10E611" w14:textId="77777777" w:rsidR="00526756" w:rsidRPr="00D777C4" w:rsidRDefault="00526756" w:rsidP="00763CEC">
            <w:pPr>
              <w:rPr>
                <w:lang w:val="en-US"/>
              </w:rPr>
            </w:pPr>
            <w:r w:rsidRPr="00D7029A">
              <w:rPr>
                <w:color w:val="00B050"/>
                <w:lang w:val="en-US"/>
              </w:rPr>
              <w:t xml:space="preserve">w hemen rāḏ̣ʕit-hin w rādda ʕala rasūl aḷḷā, yōm-in ǧāyitt-u, al-yahūd mdaḥḥǧī-l-u </w:t>
            </w:r>
            <w:r w:rsidRPr="00D7029A">
              <w:rPr>
                <w:color w:val="00B050"/>
              </w:rPr>
              <w:t>ǧirīb bī-´ qazāle, ʕaman-he ənṭat ṣōz ʕa-rasūl aḷḷā w gāḷat hīčiḏ w hīčiḏ w ǧat ʕala… ǧat ʕa-l-mōt, ǧaʕad tiǧi ʕa-l-mōt. nrīd niḏbaḥ-ha.</w:t>
            </w:r>
          </w:p>
        </w:tc>
        <w:tc>
          <w:tcPr>
            <w:tcW w:w="4252" w:type="dxa"/>
          </w:tcPr>
          <w:p w14:paraId="3F57076C" w14:textId="77777777" w:rsidR="00526756" w:rsidRPr="00D777C4" w:rsidRDefault="00526756" w:rsidP="00763CEC">
            <w:pPr>
              <w:rPr>
                <w:lang w:val="en-US"/>
              </w:rPr>
            </w:pPr>
          </w:p>
        </w:tc>
      </w:tr>
      <w:tr w:rsidR="00526756" w:rsidRPr="00D777C4" w14:paraId="705D34EE" w14:textId="77777777" w:rsidTr="00763CEC">
        <w:tc>
          <w:tcPr>
            <w:tcW w:w="850" w:type="dxa"/>
          </w:tcPr>
          <w:p w14:paraId="793205E8" w14:textId="77777777" w:rsidR="00526756" w:rsidRPr="00D777C4" w:rsidRDefault="00526756" w:rsidP="00763CEC">
            <w:pPr>
              <w:rPr>
                <w:lang w:val="en-US"/>
              </w:rPr>
            </w:pPr>
            <w:r w:rsidRPr="00D777C4">
              <w:rPr>
                <w:lang w:val="en-US"/>
              </w:rPr>
              <w:t>4.07</w:t>
            </w:r>
          </w:p>
        </w:tc>
        <w:tc>
          <w:tcPr>
            <w:tcW w:w="3969" w:type="dxa"/>
          </w:tcPr>
          <w:p w14:paraId="0F198D78" w14:textId="77777777" w:rsidR="00526756" w:rsidRPr="00D777C4" w:rsidRDefault="00526756" w:rsidP="00763CEC">
            <w:pPr>
              <w:rPr>
                <w:lang w:val="en-US"/>
              </w:rPr>
            </w:pPr>
            <w:r w:rsidRPr="00D7029A">
              <w:rPr>
                <w:color w:val="00B050"/>
                <w:lang w:val="en-US"/>
              </w:rPr>
              <w:t xml:space="preserve">yōm-in ǧat </w:t>
            </w:r>
            <w:r w:rsidRPr="00D7029A">
              <w:rPr>
                <w:color w:val="00B050"/>
              </w:rPr>
              <w:t>wgafat ʕind ar-rasūl al-yahūd ramaw al-ᵊsyūf al-ᵊhniyye b-al-gāʕ al-yāyāt w šālaw əṣābuʕ-hum [əṣābuḥ-ḥum] ygūlūn “lā ilāha illa ḷḷāh, ašhadu an lā ilāha illa ḷḷāh wa-ašhadu anna Muḥammad… gāmaw ǝslamaw.</w:t>
            </w:r>
          </w:p>
        </w:tc>
        <w:tc>
          <w:tcPr>
            <w:tcW w:w="4252" w:type="dxa"/>
          </w:tcPr>
          <w:p w14:paraId="6254F58E" w14:textId="77777777" w:rsidR="00526756" w:rsidRPr="00D777C4" w:rsidRDefault="00526756" w:rsidP="00763CEC">
            <w:pPr>
              <w:rPr>
                <w:lang w:val="en-US"/>
              </w:rPr>
            </w:pPr>
          </w:p>
        </w:tc>
      </w:tr>
      <w:tr w:rsidR="00526756" w:rsidRPr="00D777C4" w14:paraId="64CD7AB7" w14:textId="77777777" w:rsidTr="00763CEC">
        <w:tc>
          <w:tcPr>
            <w:tcW w:w="850" w:type="dxa"/>
          </w:tcPr>
          <w:p w14:paraId="42C48153" w14:textId="77777777" w:rsidR="00526756" w:rsidRPr="00D777C4" w:rsidRDefault="00526756" w:rsidP="00763CEC">
            <w:pPr>
              <w:rPr>
                <w:lang w:val="en-US"/>
              </w:rPr>
            </w:pPr>
            <w:r w:rsidRPr="00D777C4">
              <w:rPr>
                <w:lang w:val="en-US"/>
              </w:rPr>
              <w:t>4.1</w:t>
            </w:r>
            <w:r>
              <w:rPr>
                <w:lang w:val="en-US"/>
              </w:rPr>
              <w:t>8</w:t>
            </w:r>
          </w:p>
        </w:tc>
        <w:tc>
          <w:tcPr>
            <w:tcW w:w="3969" w:type="dxa"/>
          </w:tcPr>
          <w:p w14:paraId="07A23887" w14:textId="77777777" w:rsidR="00526756" w:rsidRPr="00D777C4" w:rsidRDefault="00526756" w:rsidP="00763CEC">
            <w:pPr>
              <w:rPr>
                <w:lang w:val="en-US"/>
              </w:rPr>
            </w:pPr>
            <w:r w:rsidRPr="00D7029A">
              <w:rPr>
                <w:color w:val="00B050"/>
                <w:lang w:val="en-US"/>
              </w:rPr>
              <w:t xml:space="preserve">tišāhadaw gālaw “yā rasūl aḷḷā, ʕind-ina al-qazāle hīčiḏ </w:t>
            </w:r>
            <w:r w:rsidRPr="00D7029A">
              <w:rPr>
                <w:color w:val="00B050"/>
              </w:rPr>
              <w:t>ᵊtxāf b-ad-dinye ḏīč min… min al-mōt, mi-n-nāṛ min ǧahannam ᵊtgūl xall yiʕliǧ-ni b-nāṛ ǧahannam, w ǧat ənṭat ḥāl-he fide iḥna ʕaǧal demek darib-ne mūhu ʕadil.</w:t>
            </w:r>
          </w:p>
        </w:tc>
        <w:tc>
          <w:tcPr>
            <w:tcW w:w="4252" w:type="dxa"/>
          </w:tcPr>
          <w:p w14:paraId="755F51AE" w14:textId="77777777" w:rsidR="00526756" w:rsidRPr="00D777C4" w:rsidRDefault="00526756" w:rsidP="00763CEC">
            <w:pPr>
              <w:rPr>
                <w:lang w:val="en-US"/>
              </w:rPr>
            </w:pPr>
          </w:p>
        </w:tc>
      </w:tr>
      <w:tr w:rsidR="00526756" w:rsidRPr="00D777C4" w14:paraId="58912B65" w14:textId="77777777" w:rsidTr="00763CEC">
        <w:tc>
          <w:tcPr>
            <w:tcW w:w="850" w:type="dxa"/>
          </w:tcPr>
          <w:p w14:paraId="39E9BE16" w14:textId="77777777" w:rsidR="00526756" w:rsidRPr="00D777C4" w:rsidRDefault="00526756" w:rsidP="00763CEC">
            <w:pPr>
              <w:rPr>
                <w:lang w:val="en-US"/>
              </w:rPr>
            </w:pPr>
            <w:r w:rsidRPr="00D777C4">
              <w:rPr>
                <w:lang w:val="en-US"/>
              </w:rPr>
              <w:t>4.31</w:t>
            </w:r>
          </w:p>
        </w:tc>
        <w:tc>
          <w:tcPr>
            <w:tcW w:w="3969" w:type="dxa"/>
          </w:tcPr>
          <w:p w14:paraId="572E1248" w14:textId="77777777" w:rsidR="00526756" w:rsidRPr="00D7029A" w:rsidRDefault="00526756" w:rsidP="00763CEC">
            <w:pPr>
              <w:rPr>
                <w:color w:val="00B050"/>
                <w:lang w:val="en-US"/>
              </w:rPr>
            </w:pPr>
            <w:r w:rsidRPr="00D7029A">
              <w:rPr>
                <w:color w:val="00B050"/>
                <w:lang w:val="en-US"/>
              </w:rPr>
              <w:t xml:space="preserve">gəḏ̣abaw tišāhadaw w ġādi w-ǝslamaw, </w:t>
            </w:r>
            <w:r w:rsidRPr="00D7029A">
              <w:rPr>
                <w:color w:val="00B050"/>
                <w:lang w:val="en-US"/>
              </w:rPr>
              <w:lastRenderedPageBreak/>
              <w:t xml:space="preserve">hāḏa miššān ṣārat-il-hum sabab al-ġazāle, kull-hum ǝslamaw al-yahūd al </w:t>
            </w:r>
            <w:r w:rsidRPr="00D7029A">
              <w:rPr>
                <w:color w:val="00B050"/>
              </w:rPr>
              <w:t>gāḏ̣bīn yrīd yiḏbaḥūn-he. salāmt-ak w ʕāfye!</w:t>
            </w:r>
          </w:p>
        </w:tc>
        <w:tc>
          <w:tcPr>
            <w:tcW w:w="4252" w:type="dxa"/>
          </w:tcPr>
          <w:p w14:paraId="1D802827" w14:textId="77777777" w:rsidR="00526756" w:rsidRPr="00D777C4" w:rsidRDefault="00526756" w:rsidP="00763CEC">
            <w:pPr>
              <w:rPr>
                <w:lang w:val="en-US"/>
              </w:rPr>
            </w:pPr>
          </w:p>
        </w:tc>
      </w:tr>
    </w:tbl>
    <w:p w14:paraId="23BCECB1" w14:textId="77777777" w:rsidR="007140B6" w:rsidRDefault="007140B6">
      <w:pPr>
        <w:rPr>
          <w:lang w:val="en-US"/>
        </w:rPr>
      </w:pPr>
    </w:p>
    <w:p w14:paraId="21D10F67" w14:textId="77777777" w:rsidR="007140B6" w:rsidRDefault="00000000">
      <w:pPr>
        <w:pStyle w:val="Heading2"/>
        <w:rPr>
          <w:lang w:val="en-US"/>
        </w:rPr>
      </w:pPr>
      <w:bookmarkStart w:id="101" w:name="_Toc156305436"/>
      <w:r>
        <w:rPr>
          <w:lang w:val="en-US"/>
        </w:rPr>
        <w:t>Urfa-081_Food_in_Former_Times-Harran-2010</w:t>
      </w:r>
      <w:bookmarkEnd w:id="101"/>
    </w:p>
    <w:p w14:paraId="6C48B8BC" w14:textId="77777777" w:rsidR="007140B6" w:rsidRDefault="00000000">
      <w:pPr>
        <w:pStyle w:val="List"/>
        <w:rPr>
          <w:lang w:val="en-US"/>
        </w:rPr>
      </w:pPr>
      <w:r>
        <w:rPr>
          <w:lang w:val="en-US"/>
        </w:rPr>
        <w:t>Ibrahim and friends, 9.5.2011 in Yardımcı/az-Ziyāra</w:t>
      </w:r>
    </w:p>
    <w:p w14:paraId="3CE3E7BA" w14:textId="77777777" w:rsidR="007140B6" w:rsidRDefault="00000000">
      <w:pPr>
        <w:pStyle w:val="List"/>
        <w:rPr>
          <w:lang w:val="en-US"/>
        </w:rPr>
      </w:pPr>
      <w:r>
        <w:rPr>
          <w:lang w:val="en-US"/>
        </w:rPr>
        <w:t>2:06</w:t>
      </w:r>
    </w:p>
    <w:p w14:paraId="0E3DA5E9" w14:textId="77777777" w:rsidR="007140B6" w:rsidRDefault="00000000">
      <w:pPr>
        <w:pStyle w:val="List"/>
        <w:rPr>
          <w:lang w:val="en-US"/>
        </w:rPr>
      </w:pPr>
      <w:r>
        <w:rPr>
          <w:lang w:val="en-US"/>
        </w:rPr>
        <w:t>Heft S.63</w:t>
      </w:r>
    </w:p>
    <w:p w14:paraId="6E129F3A" w14:textId="77777777" w:rsidR="007140B6" w:rsidRDefault="007140B6">
      <w:pPr>
        <w:rPr>
          <w:lang w:val="en-US"/>
        </w:rPr>
      </w:pPr>
    </w:p>
    <w:tbl>
      <w:tblPr>
        <w:tblStyle w:val="TableGrid"/>
        <w:tblW w:w="9071" w:type="dxa"/>
        <w:tblLayout w:type="fixed"/>
        <w:tblLook w:val="04A0" w:firstRow="1" w:lastRow="0" w:firstColumn="1" w:lastColumn="0" w:noHBand="0" w:noVBand="1"/>
      </w:tblPr>
      <w:tblGrid>
        <w:gridCol w:w="849"/>
        <w:gridCol w:w="3970"/>
        <w:gridCol w:w="4252"/>
      </w:tblGrid>
      <w:tr w:rsidR="007140B6" w14:paraId="74156AD9" w14:textId="77777777">
        <w:tc>
          <w:tcPr>
            <w:tcW w:w="849" w:type="dxa"/>
          </w:tcPr>
          <w:p w14:paraId="5B736E21" w14:textId="77777777" w:rsidR="007140B6" w:rsidRDefault="00000000">
            <w:pPr>
              <w:rPr>
                <w:lang w:val="en-US"/>
              </w:rPr>
            </w:pPr>
            <w:r>
              <w:rPr>
                <w:lang w:val="en-US"/>
              </w:rPr>
              <w:t>0.13</w:t>
            </w:r>
          </w:p>
        </w:tc>
        <w:tc>
          <w:tcPr>
            <w:tcW w:w="3970" w:type="dxa"/>
          </w:tcPr>
          <w:p w14:paraId="7654BDC7" w14:textId="77777777" w:rsidR="007140B6" w:rsidRDefault="00000000">
            <w:pPr>
              <w:rPr>
                <w:lang w:val="en-US"/>
              </w:rPr>
            </w:pPr>
            <w:r>
              <w:rPr>
                <w:color w:val="00B050"/>
                <w:lang w:val="en-US"/>
              </w:rPr>
              <w:t>ḥabbiyye šī, hēne b-al-bölge ḏiyye ysāwūn-he awwali,</w:t>
            </w:r>
            <w:r>
              <w:rPr>
                <w:rFonts w:asciiTheme="minorHAnsi" w:hAnsiTheme="minorHAnsi"/>
                <w:color w:val="00B050"/>
                <w:lang w:val="en-US"/>
              </w:rPr>
              <w:t xml:space="preserve"> </w:t>
            </w:r>
            <w:r>
              <w:rPr>
                <w:color w:val="00B050"/>
                <w:lang w:val="en-US"/>
              </w:rPr>
              <w:t>alḥaz zād ysāwūn bass mū miṯil awwali, awwali čiṯīr ysāwūn-he, alḥaz zihīd ysāwūn-he.</w:t>
            </w:r>
          </w:p>
        </w:tc>
        <w:tc>
          <w:tcPr>
            <w:tcW w:w="4252" w:type="dxa"/>
          </w:tcPr>
          <w:p w14:paraId="2C017AAC" w14:textId="77777777" w:rsidR="007140B6" w:rsidRDefault="00000000">
            <w:pPr>
              <w:rPr>
                <w:lang w:val="en-US"/>
              </w:rPr>
            </w:pPr>
            <w:r>
              <w:rPr>
                <w:lang w:val="en-US"/>
              </w:rPr>
              <w:t>ḥabbiyye &lt; ḥunṭa + ʕadas</w:t>
            </w:r>
          </w:p>
          <w:p w14:paraId="4FCBEA3B" w14:textId="77777777" w:rsidR="007140B6" w:rsidRDefault="00000000">
            <w:pPr>
              <w:rPr>
                <w:lang w:val="en-US"/>
              </w:rPr>
            </w:pPr>
            <w:r>
              <w:rPr>
                <w:lang w:val="en-US"/>
              </w:rPr>
              <w:t>~ tuzlu aşure</w:t>
            </w:r>
          </w:p>
          <w:p w14:paraId="5CE5B9CA" w14:textId="77777777" w:rsidR="007140B6" w:rsidRDefault="007140B6">
            <w:pPr>
              <w:rPr>
                <w:lang w:val="en-US"/>
              </w:rPr>
            </w:pPr>
          </w:p>
        </w:tc>
      </w:tr>
      <w:tr w:rsidR="007140B6" w14:paraId="4801F18A" w14:textId="77777777">
        <w:tc>
          <w:tcPr>
            <w:tcW w:w="849" w:type="dxa"/>
          </w:tcPr>
          <w:p w14:paraId="74B0F952" w14:textId="77777777" w:rsidR="007140B6" w:rsidRDefault="00000000">
            <w:r>
              <w:t>0.23</w:t>
            </w:r>
          </w:p>
        </w:tc>
        <w:tc>
          <w:tcPr>
            <w:tcW w:w="3970" w:type="dxa"/>
          </w:tcPr>
          <w:p w14:paraId="4459AD9C" w14:textId="77777777" w:rsidR="007140B6" w:rsidRDefault="00000000">
            <w:r>
              <w:rPr>
                <w:color w:val="00B050"/>
              </w:rPr>
              <w:t>yḥuṭṭūn ʕalē-´ ḥunṭa – ḥunṭa, šism-u nōxut – ḥummuṣ, ḥummuṣ, ʕadas, ʕadas, yiṭbaxūn-u b-al-mayye, yḥuṭṭūn ʕalē-´ dibis, ṣōṭ, yḥuṭṭūn ʕalē-´ hniyye, wa… yṣīr ḥārr, ḥārr yinčāl čiṯīr zēn, ē.</w:t>
            </w:r>
          </w:p>
        </w:tc>
        <w:tc>
          <w:tcPr>
            <w:tcW w:w="4252" w:type="dxa"/>
          </w:tcPr>
          <w:p w14:paraId="3F660606" w14:textId="77777777" w:rsidR="007140B6" w:rsidRDefault="007140B6"/>
        </w:tc>
      </w:tr>
      <w:tr w:rsidR="007140B6" w14:paraId="23532E20" w14:textId="77777777">
        <w:tc>
          <w:tcPr>
            <w:tcW w:w="849" w:type="dxa"/>
          </w:tcPr>
          <w:p w14:paraId="0D9C216A" w14:textId="77777777" w:rsidR="007140B6" w:rsidRDefault="00000000">
            <w:r>
              <w:t>0.46</w:t>
            </w:r>
          </w:p>
        </w:tc>
        <w:tc>
          <w:tcPr>
            <w:tcW w:w="3970" w:type="dxa"/>
          </w:tcPr>
          <w:p w14:paraId="39BA90A9" w14:textId="77777777" w:rsidR="007140B6" w:rsidRDefault="00000000">
            <w:pPr>
              <w:rPr>
                <w:color w:val="00B050"/>
                <w:lang w:bidi="ar-SY"/>
              </w:rPr>
            </w:pPr>
            <w:r>
              <w:rPr>
                <w:color w:val="00B050"/>
              </w:rPr>
              <w:t>ᵊhniyye šīy, baṣṭǝrma šīy – baṣṭǝrma? – baṣṭǝrma ysāwūn-he b-al-ᵊhniyye, al-ḥabāyib b-al-burġul yufrukun al-burġul miṯil ač-čīge, ysāwin hīčiḏ ᵊhniyye, ᵊzġār ᵊzġār, w yḥuṭṭun ʕalē-´ laḥam, laḥam qiyyme, w yḥuṭṭūn-u….</w:t>
            </w:r>
          </w:p>
        </w:tc>
        <w:tc>
          <w:tcPr>
            <w:tcW w:w="4252" w:type="dxa"/>
          </w:tcPr>
          <w:p w14:paraId="454C833A" w14:textId="77777777" w:rsidR="007140B6" w:rsidRDefault="007140B6"/>
        </w:tc>
      </w:tr>
      <w:tr w:rsidR="007140B6" w14:paraId="2BE0DE12" w14:textId="77777777">
        <w:tc>
          <w:tcPr>
            <w:tcW w:w="849" w:type="dxa"/>
          </w:tcPr>
          <w:p w14:paraId="491D443C" w14:textId="77777777" w:rsidR="007140B6" w:rsidRDefault="00000000">
            <w:r>
              <w:t>1.04</w:t>
            </w:r>
          </w:p>
        </w:tc>
        <w:tc>
          <w:tcPr>
            <w:tcW w:w="3970" w:type="dxa"/>
          </w:tcPr>
          <w:p w14:paraId="02CF9DFF" w14:textId="77777777" w:rsidR="007140B6" w:rsidRDefault="00000000">
            <w:r>
              <w:rPr>
                <w:color w:val="00B050"/>
              </w:rPr>
              <w:t>šī yḥamṣūn-u b-as-samin w šī yiṭbaxūn-u b-al-mayye, w šī yištahūn-u b-al-mayye yiṭbaxūn-u ṭabǝx w hīčiḏ w šī yḥamṣūn-u b-as-samin zēn.</w:t>
            </w:r>
          </w:p>
        </w:tc>
        <w:tc>
          <w:tcPr>
            <w:tcW w:w="4252" w:type="dxa"/>
          </w:tcPr>
          <w:p w14:paraId="71ECFE33" w14:textId="77777777" w:rsidR="007140B6" w:rsidRDefault="00000000">
            <w:r>
              <w:t xml:space="preserve">If cooked in oil: </w:t>
            </w:r>
            <w:r>
              <w:rPr>
                <w:i/>
              </w:rPr>
              <w:t>gṛāṣa</w:t>
            </w:r>
          </w:p>
        </w:tc>
      </w:tr>
      <w:tr w:rsidR="007140B6" w14:paraId="45E77F75" w14:textId="77777777">
        <w:tc>
          <w:tcPr>
            <w:tcW w:w="849" w:type="dxa"/>
          </w:tcPr>
          <w:p w14:paraId="6CB42689" w14:textId="77777777" w:rsidR="007140B6" w:rsidRDefault="00000000">
            <w:r>
              <w:t>1.17</w:t>
            </w:r>
          </w:p>
        </w:tc>
        <w:tc>
          <w:tcPr>
            <w:tcW w:w="3970" w:type="dxa"/>
          </w:tcPr>
          <w:p w14:paraId="56375958" w14:textId="77777777" w:rsidR="007140B6" w:rsidRDefault="00000000">
            <w:r>
              <w:rPr>
                <w:color w:val="00B050"/>
              </w:rPr>
              <w:t>qēr ačil šīy ᵊhniyye, kḅaḅḅ šī, zād b-al-burġul ysāwūn-u yimlūn ᵊbgaḷb-u laḥam w bǝṣal, w… ṣōṭ, dibis, ysāwūn qārǝšǝq hīčiḏ yḥuṭṭūn ᵊbgaḷb-u yimlūn-u ysaččrūn-u. šī zād hāḏi šī yḥamṣūn-u b- al… as-samin, w šī ysāwūn-u b-al-mayye, yiṭbaxūn-u b-al-mayye w yṣīr.</w:t>
            </w:r>
          </w:p>
        </w:tc>
        <w:tc>
          <w:tcPr>
            <w:tcW w:w="4252" w:type="dxa"/>
          </w:tcPr>
          <w:p w14:paraId="246B5D50" w14:textId="77777777" w:rsidR="007140B6" w:rsidRDefault="007140B6"/>
        </w:tc>
      </w:tr>
      <w:tr w:rsidR="007140B6" w14:paraId="46178483" w14:textId="77777777">
        <w:tc>
          <w:tcPr>
            <w:tcW w:w="849" w:type="dxa"/>
          </w:tcPr>
          <w:p w14:paraId="5D118A96" w14:textId="77777777" w:rsidR="007140B6" w:rsidRDefault="00000000">
            <w:r>
              <w:t>1.39</w:t>
            </w:r>
          </w:p>
        </w:tc>
        <w:tc>
          <w:tcPr>
            <w:tcW w:w="3970" w:type="dxa"/>
          </w:tcPr>
          <w:p w14:paraId="04FE8997" w14:textId="77777777" w:rsidR="007140B6" w:rsidRDefault="00000000">
            <w:r>
              <w:rPr>
                <w:color w:val="00B050"/>
              </w:rPr>
              <w:t>hēne gdūrt-un ᵊkbāṛ šī, ḥabāyib hēne ysāwin ʕādēne ǧaw… – qazan – ᵊgdūr ᵊngūl ᵊgdūr-un ᵊkbāṛ, w bgaḷǝb haḏanne ysāwin al-ḥabāyib w yāklūn-u. w-yḏ̣all haḏāk ište al yiǧi xāṭir al yiǧi yinṭūn-u.</w:t>
            </w:r>
          </w:p>
        </w:tc>
        <w:tc>
          <w:tcPr>
            <w:tcW w:w="4252" w:type="dxa"/>
          </w:tcPr>
          <w:p w14:paraId="33F12B51" w14:textId="77777777" w:rsidR="007140B6" w:rsidRDefault="007140B6"/>
        </w:tc>
      </w:tr>
      <w:tr w:rsidR="007140B6" w14:paraId="2ECF8E3E" w14:textId="77777777">
        <w:tc>
          <w:tcPr>
            <w:tcW w:w="849" w:type="dxa"/>
          </w:tcPr>
          <w:p w14:paraId="0F437760" w14:textId="77777777" w:rsidR="007140B6" w:rsidRDefault="00000000">
            <w:r>
              <w:t>1.55</w:t>
            </w:r>
          </w:p>
        </w:tc>
        <w:tc>
          <w:tcPr>
            <w:tcW w:w="3970" w:type="dxa"/>
          </w:tcPr>
          <w:p w14:paraId="2A4752ED" w14:textId="77777777" w:rsidR="007140B6" w:rsidRDefault="00000000">
            <w:pPr>
              <w:rPr>
                <w:lang w:bidi="ar-SY"/>
              </w:rPr>
            </w:pPr>
            <w:r>
              <w:rPr>
                <w:color w:val="00B050"/>
              </w:rPr>
              <w:t xml:space="preserve">šī gurṣa šīy – gurṣa – al-gurṣa xubuz hēne, šift al-xubuz al ysāwūn-u yluffūn-u? al-gurṣa </w:t>
            </w:r>
            <w:r>
              <w:rPr>
                <w:color w:val="00B050"/>
                <w:lang w:bidi="ar-SY"/>
              </w:rPr>
              <w:t xml:space="preserve">akbar aqalaḏ̣ minn-u, aṯxan. ysāwun-he l-ḥabāyib yḥuṭṭun ʕalē-he </w:t>
            </w:r>
            <w:r>
              <w:rPr>
                <w:color w:val="00B050"/>
                <w:lang w:bidi="ar-SY"/>
              </w:rPr>
              <w:lastRenderedPageBreak/>
              <w:t>samin – simsim – simsim yḥuṭṭun ʕalē-he, w yḥamṣūn-ha miššān al-fuṭūr aṣ-ṣubuḥ, gurṣa ngūl-il-he, ḏīč ysāwūn-he.</w:t>
            </w:r>
          </w:p>
        </w:tc>
        <w:tc>
          <w:tcPr>
            <w:tcW w:w="4252" w:type="dxa"/>
          </w:tcPr>
          <w:p w14:paraId="0D4518A8" w14:textId="77777777" w:rsidR="007140B6" w:rsidRDefault="007140B6"/>
        </w:tc>
      </w:tr>
    </w:tbl>
    <w:p w14:paraId="132DCF54" w14:textId="77777777" w:rsidR="007140B6" w:rsidRDefault="007140B6">
      <w:pPr>
        <w:sectPr w:rsidR="007140B6" w:rsidSect="00412437">
          <w:headerReference w:type="first" r:id="rId10"/>
          <w:pgSz w:w="11906" w:h="16838"/>
          <w:pgMar w:top="1417" w:right="1417" w:bottom="1134" w:left="1417" w:header="708" w:footer="0" w:gutter="0"/>
          <w:cols w:space="720"/>
          <w:formProt w:val="0"/>
          <w:titlePg/>
          <w:docGrid w:linePitch="360"/>
        </w:sectPr>
      </w:pPr>
    </w:p>
    <w:p w14:paraId="4BF874B5" w14:textId="77777777" w:rsidR="00581A4E" w:rsidRDefault="00581A4E" w:rsidP="000E0F53">
      <w:pPr>
        <w:pStyle w:val="Heading2"/>
        <w:rPr>
          <w:lang w:val="en-US"/>
        </w:rPr>
      </w:pPr>
      <w:bookmarkStart w:id="102" w:name="_Toc92633947"/>
      <w:bookmarkStart w:id="103" w:name="_Toc122628497"/>
      <w:bookmarkStart w:id="104" w:name="_Toc156305437"/>
      <w:bookmarkEnd w:id="102"/>
      <w:bookmarkEnd w:id="103"/>
      <w:r w:rsidRPr="00581A4E">
        <w:rPr>
          <w:lang w:val="en-US"/>
        </w:rPr>
        <w:lastRenderedPageBreak/>
        <w:t>Urfa-085_Snake_in_the_Cistern-Harran-2010</w:t>
      </w:r>
      <w:bookmarkEnd w:id="104"/>
    </w:p>
    <w:p w14:paraId="270D14F7" w14:textId="702EBC3D" w:rsidR="00581A4E" w:rsidRPr="00D777C4" w:rsidRDefault="00581A4E" w:rsidP="00581A4E">
      <w:pPr>
        <w:pStyle w:val="List"/>
        <w:rPr>
          <w:lang w:val="es-ES_tradnl"/>
        </w:rPr>
      </w:pPr>
      <w:r w:rsidRPr="00D777C4">
        <w:rPr>
          <w:lang w:val="es-ES_tradnl"/>
        </w:rPr>
        <w:t>Ismail, 10 May 2010</w:t>
      </w:r>
    </w:p>
    <w:p w14:paraId="3BEA028D" w14:textId="77777777" w:rsidR="00581A4E" w:rsidRDefault="00581A4E" w:rsidP="00581A4E">
      <w:pPr>
        <w:pStyle w:val="List"/>
        <w:rPr>
          <w:lang w:val="es-ES_tradnl"/>
        </w:rPr>
      </w:pPr>
      <w:r>
        <w:rPr>
          <w:lang w:val="es-ES_tradnl"/>
        </w:rPr>
        <w:t>6:00</w:t>
      </w:r>
    </w:p>
    <w:p w14:paraId="1B70A541" w14:textId="77777777" w:rsidR="00581A4E" w:rsidRDefault="00581A4E" w:rsidP="00581A4E">
      <w:pPr>
        <w:rPr>
          <w:lang w:val="es-ES_tradnl"/>
        </w:rPr>
      </w:pPr>
      <w:r>
        <w:rPr>
          <w:lang w:val="es-ES_tradnl"/>
        </w:rPr>
        <w:t>Heft I, S.64</w:t>
      </w:r>
    </w:p>
    <w:p w14:paraId="333E3551" w14:textId="77777777" w:rsidR="00D2456C" w:rsidRDefault="00D2456C" w:rsidP="00581A4E">
      <w:pPr>
        <w:rPr>
          <w:lang w:val="es-ES_tradnl"/>
        </w:rPr>
      </w:pPr>
    </w:p>
    <w:tbl>
      <w:tblPr>
        <w:tblStyle w:val="TableGrid"/>
        <w:tblW w:w="9072" w:type="dxa"/>
        <w:tblLook w:val="0400" w:firstRow="0" w:lastRow="0" w:firstColumn="0" w:lastColumn="0" w:noHBand="0" w:noVBand="1"/>
      </w:tblPr>
      <w:tblGrid>
        <w:gridCol w:w="850"/>
        <w:gridCol w:w="3969"/>
        <w:gridCol w:w="4253"/>
      </w:tblGrid>
      <w:tr w:rsidR="00581A4E" w:rsidRPr="002F3E5B" w14:paraId="13A00DE8" w14:textId="77777777" w:rsidTr="00763CEC">
        <w:tc>
          <w:tcPr>
            <w:tcW w:w="850" w:type="dxa"/>
          </w:tcPr>
          <w:p w14:paraId="4B8073C6" w14:textId="77777777" w:rsidR="00581A4E" w:rsidRPr="00753B9A" w:rsidRDefault="00581A4E" w:rsidP="00763CEC">
            <w:pPr>
              <w:rPr>
                <w:color w:val="00B050"/>
                <w:lang w:val="en-US"/>
              </w:rPr>
            </w:pPr>
            <w:r w:rsidRPr="00753B9A">
              <w:rPr>
                <w:color w:val="00B050"/>
                <w:lang w:val="en-US"/>
              </w:rPr>
              <w:t>0.05</w:t>
            </w:r>
          </w:p>
        </w:tc>
        <w:tc>
          <w:tcPr>
            <w:tcW w:w="3969" w:type="dxa"/>
          </w:tcPr>
          <w:p w14:paraId="19E63F82" w14:textId="77777777" w:rsidR="00581A4E" w:rsidRPr="00753B9A" w:rsidRDefault="00581A4E" w:rsidP="00763CEC">
            <w:pPr>
              <w:rPr>
                <w:color w:val="00B050"/>
                <w:lang w:val="en-US"/>
              </w:rPr>
            </w:pPr>
            <w:r w:rsidRPr="00753B9A">
              <w:rPr>
                <w:color w:val="00B050"/>
                <w:lang w:val="en-US"/>
              </w:rPr>
              <w:t>nahāṛ wāḥad ʕala zimān al-awwali ǧaʕad ǧaʕ-yimši ʕa-d-darib w… ǧāye m-gaṣṭal w yismaʕ ṣēḥe, ḥiss. wāḥad min ǧawwa yṣīḥ yaʕni “imdāt!” yrīd “ʕāwin-ni!” ʕōne.</w:t>
            </w:r>
          </w:p>
        </w:tc>
        <w:tc>
          <w:tcPr>
            <w:tcW w:w="4253" w:type="dxa"/>
          </w:tcPr>
          <w:p w14:paraId="311F2A21" w14:textId="77777777" w:rsidR="00581A4E" w:rsidRPr="002F3E5B" w:rsidRDefault="00581A4E" w:rsidP="00763CEC">
            <w:pPr>
              <w:rPr>
                <w:color w:val="215868" w:themeColor="accent5" w:themeShade="80"/>
                <w:lang w:val="en-US"/>
              </w:rPr>
            </w:pPr>
          </w:p>
        </w:tc>
      </w:tr>
      <w:tr w:rsidR="00581A4E" w:rsidRPr="002F3E5B" w14:paraId="16B67BE4" w14:textId="77777777" w:rsidTr="00763CEC">
        <w:tc>
          <w:tcPr>
            <w:tcW w:w="850" w:type="dxa"/>
          </w:tcPr>
          <w:p w14:paraId="7E422F8E" w14:textId="77777777" w:rsidR="00581A4E" w:rsidRPr="00753B9A" w:rsidRDefault="00581A4E" w:rsidP="00763CEC">
            <w:pPr>
              <w:rPr>
                <w:color w:val="00B050"/>
                <w:lang w:val="en-US"/>
              </w:rPr>
            </w:pPr>
            <w:r w:rsidRPr="00753B9A">
              <w:rPr>
                <w:color w:val="00B050"/>
                <w:lang w:val="en-US"/>
              </w:rPr>
              <w:t>0.21</w:t>
            </w:r>
          </w:p>
        </w:tc>
        <w:tc>
          <w:tcPr>
            <w:tcW w:w="3969" w:type="dxa"/>
          </w:tcPr>
          <w:p w14:paraId="4C275638" w14:textId="77777777" w:rsidR="00581A4E" w:rsidRPr="00753B9A" w:rsidRDefault="00581A4E" w:rsidP="00763CEC">
            <w:pPr>
              <w:rPr>
                <w:color w:val="00B050"/>
                <w:lang w:val="en-US"/>
              </w:rPr>
            </w:pPr>
            <w:r w:rsidRPr="00753B9A">
              <w:rPr>
                <w:color w:val="00B050"/>
                <w:lang w:val="en-US"/>
              </w:rPr>
              <w:t>al yirīd ʕōne yismaʕ ḥiss al-ḥayye in-he ǧaʕad ᵊssōlif. ḥayyt-in čibīre bgaḷb al-gaṣṭal wāǧʕe b-al-mayye w-al-ḥayye mā tigdar tuṭluʕ [tuṭluḥ], m-al-gaṣṭal.</w:t>
            </w:r>
          </w:p>
        </w:tc>
        <w:tc>
          <w:tcPr>
            <w:tcW w:w="4253" w:type="dxa"/>
          </w:tcPr>
          <w:p w14:paraId="1C237119" w14:textId="77777777" w:rsidR="00581A4E" w:rsidRPr="002F3E5B" w:rsidRDefault="00581A4E" w:rsidP="00763CEC">
            <w:pPr>
              <w:rPr>
                <w:color w:val="215868" w:themeColor="accent5" w:themeShade="80"/>
                <w:lang w:val="en-US"/>
              </w:rPr>
            </w:pPr>
          </w:p>
        </w:tc>
      </w:tr>
      <w:tr w:rsidR="00581A4E" w:rsidRPr="002F3E5B" w14:paraId="753BC25C" w14:textId="77777777" w:rsidTr="00763CEC">
        <w:tc>
          <w:tcPr>
            <w:tcW w:w="850" w:type="dxa"/>
          </w:tcPr>
          <w:p w14:paraId="71BB88F5" w14:textId="77777777" w:rsidR="00581A4E" w:rsidRPr="00753B9A" w:rsidRDefault="00581A4E" w:rsidP="00763CEC">
            <w:pPr>
              <w:rPr>
                <w:color w:val="00B050"/>
                <w:lang w:val="en-US"/>
              </w:rPr>
            </w:pPr>
            <w:r w:rsidRPr="00753B9A">
              <w:rPr>
                <w:color w:val="00B050"/>
                <w:lang w:val="en-US"/>
              </w:rPr>
              <w:t>0.33</w:t>
            </w:r>
          </w:p>
        </w:tc>
        <w:tc>
          <w:tcPr>
            <w:tcW w:w="3969" w:type="dxa"/>
          </w:tcPr>
          <w:p w14:paraId="42820282" w14:textId="77777777" w:rsidR="00581A4E" w:rsidRPr="00753B9A" w:rsidRDefault="00581A4E" w:rsidP="00763CEC">
            <w:pPr>
              <w:rPr>
                <w:color w:val="00B050"/>
                <w:lang w:val="en-US"/>
              </w:rPr>
            </w:pPr>
            <w:r w:rsidRPr="00753B9A">
              <w:rPr>
                <w:color w:val="00B050"/>
                <w:lang w:val="en-US"/>
              </w:rPr>
              <w:t>w hāḏa mḥawwil ʕalē-he mdaḥḥiǧ gāyme ᵊtkālm-u, ᵊssōlf-u yaʕni b-izn aḷḷā. gāyil “yā ši-trīdīn yā ḥayye minn-i?” gāyilt-l-u “yā wal yā bini ādam, mā txalliṣ-ni m-al-mayye! midd īd-ak ʕalay-ye tā da… īd-ak tā tuṭluʕ-ni mā_gdar aṭluʕ, d-arīd afṭis.”</w:t>
            </w:r>
          </w:p>
        </w:tc>
        <w:tc>
          <w:tcPr>
            <w:tcW w:w="4253" w:type="dxa"/>
          </w:tcPr>
          <w:p w14:paraId="10A71776" w14:textId="77777777" w:rsidR="00581A4E" w:rsidRPr="002F3E5B" w:rsidRDefault="00581A4E" w:rsidP="00763CEC">
            <w:pPr>
              <w:rPr>
                <w:color w:val="215868" w:themeColor="accent5" w:themeShade="80"/>
                <w:lang w:val="en-US"/>
              </w:rPr>
            </w:pPr>
            <w:r w:rsidRPr="002F3E5B">
              <w:rPr>
                <w:color w:val="215868" w:themeColor="accent5" w:themeShade="80"/>
                <w:lang w:val="en-US"/>
              </w:rPr>
              <w:t>Hey human, please rescue me from the water!</w:t>
            </w:r>
          </w:p>
        </w:tc>
      </w:tr>
      <w:tr w:rsidR="00581A4E" w:rsidRPr="002F3E5B" w14:paraId="20A71328" w14:textId="77777777" w:rsidTr="00763CEC">
        <w:tc>
          <w:tcPr>
            <w:tcW w:w="850" w:type="dxa"/>
          </w:tcPr>
          <w:p w14:paraId="109C41FB" w14:textId="77777777" w:rsidR="00581A4E" w:rsidRPr="00753B9A" w:rsidRDefault="00581A4E" w:rsidP="00763CEC">
            <w:pPr>
              <w:rPr>
                <w:color w:val="00B050"/>
                <w:lang w:val="en-US"/>
              </w:rPr>
            </w:pPr>
            <w:r w:rsidRPr="00753B9A">
              <w:rPr>
                <w:color w:val="00B050"/>
                <w:lang w:val="en-US"/>
              </w:rPr>
              <w:t>0.49</w:t>
            </w:r>
          </w:p>
        </w:tc>
        <w:tc>
          <w:tcPr>
            <w:tcW w:w="3969" w:type="dxa"/>
          </w:tcPr>
          <w:p w14:paraId="559BE5B7" w14:textId="77777777" w:rsidR="00581A4E" w:rsidRPr="00753B9A" w:rsidRDefault="00581A4E" w:rsidP="00763CEC">
            <w:pPr>
              <w:rPr>
                <w:color w:val="00B050"/>
                <w:lang w:val="en-US"/>
              </w:rPr>
            </w:pPr>
            <w:r w:rsidRPr="00753B9A">
              <w:rPr>
                <w:color w:val="00B050"/>
                <w:lang w:val="en-US"/>
              </w:rPr>
              <w:t xml:space="preserve">“ē” </w:t>
            </w:r>
            <w:r w:rsidRPr="00753B9A">
              <w:rPr>
                <w:color w:val="00B050"/>
              </w:rPr>
              <w:t>gāyl-il-ha</w:t>
            </w:r>
            <w:r w:rsidRPr="00753B9A">
              <w:rPr>
                <w:color w:val="00B050"/>
                <w:lang w:val="en-US"/>
              </w:rPr>
              <w:t xml:space="preserve"> “inti ḥayye, axāf in ṭaraḥt-ič amidd īd-i ʕalē-č, ᵊtrūḥīn </w:t>
            </w:r>
            <w:r w:rsidRPr="00753B9A">
              <w:rPr>
                <w:color w:val="00B050"/>
              </w:rPr>
              <w:t xml:space="preserve">tā </w:t>
            </w:r>
            <w:r w:rsidRPr="00753B9A">
              <w:rPr>
                <w:color w:val="00B050"/>
                <w:lang w:val="en-US"/>
              </w:rPr>
              <w:t>tāklīn-ni.” al-ḥayye gāyle “wakīl-ak aḷḷa, lā txāf! inte uṭluʕ-ni m-al-mayye, ǧaʕad ᵊssāwi bī-ye zēniyye w-āni šnōn ahnī-k, afaṭṭs-ak, ākul-ak, aldaġ-ak?”</w:t>
            </w:r>
          </w:p>
        </w:tc>
        <w:tc>
          <w:tcPr>
            <w:tcW w:w="4253" w:type="dxa"/>
          </w:tcPr>
          <w:p w14:paraId="58C88BC6" w14:textId="77777777" w:rsidR="00581A4E" w:rsidRPr="002F3E5B" w:rsidRDefault="00581A4E" w:rsidP="00763CEC">
            <w:pPr>
              <w:rPr>
                <w:color w:val="215868" w:themeColor="accent5" w:themeShade="80"/>
                <w:lang w:val="en-US"/>
              </w:rPr>
            </w:pPr>
          </w:p>
        </w:tc>
      </w:tr>
      <w:tr w:rsidR="00581A4E" w:rsidRPr="002F3E5B" w14:paraId="675BFD60" w14:textId="77777777" w:rsidTr="00763CEC">
        <w:tc>
          <w:tcPr>
            <w:tcW w:w="850" w:type="dxa"/>
          </w:tcPr>
          <w:p w14:paraId="4496B268" w14:textId="77777777" w:rsidR="00581A4E" w:rsidRPr="00753B9A" w:rsidRDefault="00581A4E" w:rsidP="00763CEC">
            <w:pPr>
              <w:rPr>
                <w:color w:val="00B050"/>
                <w:lang w:val="en-US"/>
              </w:rPr>
            </w:pPr>
            <w:r w:rsidRPr="00753B9A">
              <w:rPr>
                <w:color w:val="00B050"/>
                <w:lang w:val="en-US"/>
              </w:rPr>
              <w:t>1.05</w:t>
            </w:r>
          </w:p>
        </w:tc>
        <w:tc>
          <w:tcPr>
            <w:tcW w:w="3969" w:type="dxa"/>
          </w:tcPr>
          <w:p w14:paraId="6447278E" w14:textId="77777777" w:rsidR="00581A4E" w:rsidRPr="00753B9A" w:rsidRDefault="00581A4E" w:rsidP="00763CEC">
            <w:pPr>
              <w:rPr>
                <w:color w:val="00B050"/>
                <w:lang w:val="en-US"/>
              </w:rPr>
            </w:pPr>
            <w:r w:rsidRPr="00753B9A">
              <w:rPr>
                <w:color w:val="00B050"/>
                <w:lang w:val="en-US"/>
              </w:rPr>
              <w:t xml:space="preserve">“ē” gāyil “yā ṣabr aḷḷa” ugḏ̣ub-u midd īd-ak ʕalē-ha w ṭāliḥ-ḥe, ṭāliḥ-ḥe m-al-gaṣṭal, ṭāliʕ al-ḥayye. yōm-in ṭāliḥ-ḥe, al-ḥayye m-al-gaṣṭal gāyilt-ill-u “bass awaṣṣī-k wṣā ʕind-inn-ak sāwēt bī-ye zēniyye āni zad arīd akālm-ak, anṣaḥ-ak. arīd anṣaḥ-ak, </w:t>
            </w:r>
            <w:r w:rsidRPr="00753B9A">
              <w:rPr>
                <w:i/>
                <w:color w:val="00B050"/>
                <w:lang w:val="en-US"/>
              </w:rPr>
              <w:t>sana nasihat edeceğim</w:t>
            </w:r>
            <w:r w:rsidRPr="00753B9A">
              <w:rPr>
                <w:color w:val="00B050"/>
                <w:lang w:val="en-US"/>
              </w:rPr>
              <w:t>.”</w:t>
            </w:r>
          </w:p>
        </w:tc>
        <w:tc>
          <w:tcPr>
            <w:tcW w:w="4253" w:type="dxa"/>
          </w:tcPr>
          <w:p w14:paraId="18C56262" w14:textId="77777777" w:rsidR="00581A4E" w:rsidRPr="002F3E5B" w:rsidRDefault="00581A4E" w:rsidP="00763CEC">
            <w:pPr>
              <w:rPr>
                <w:color w:val="215868" w:themeColor="accent5" w:themeShade="80"/>
                <w:lang w:val="en-US"/>
              </w:rPr>
            </w:pPr>
          </w:p>
        </w:tc>
      </w:tr>
      <w:tr w:rsidR="00581A4E" w:rsidRPr="002F3E5B" w14:paraId="2C445581" w14:textId="77777777" w:rsidTr="00763CEC">
        <w:tc>
          <w:tcPr>
            <w:tcW w:w="850" w:type="dxa"/>
          </w:tcPr>
          <w:p w14:paraId="4F14396B" w14:textId="77777777" w:rsidR="00581A4E" w:rsidRPr="00753B9A" w:rsidRDefault="00581A4E" w:rsidP="00763CEC">
            <w:pPr>
              <w:rPr>
                <w:color w:val="00B050"/>
                <w:lang w:val="en-US"/>
              </w:rPr>
            </w:pPr>
            <w:r w:rsidRPr="00753B9A">
              <w:rPr>
                <w:color w:val="00B050"/>
                <w:lang w:val="en-US"/>
              </w:rPr>
              <w:t>1.24</w:t>
            </w:r>
          </w:p>
        </w:tc>
        <w:tc>
          <w:tcPr>
            <w:tcW w:w="3969" w:type="dxa"/>
          </w:tcPr>
          <w:p w14:paraId="55EBAD23" w14:textId="77777777" w:rsidR="00581A4E" w:rsidRPr="00753B9A" w:rsidRDefault="00581A4E" w:rsidP="00763CEC">
            <w:pPr>
              <w:rPr>
                <w:color w:val="00B050"/>
              </w:rPr>
            </w:pPr>
            <w:r w:rsidRPr="00753B9A">
              <w:rPr>
                <w:color w:val="00B050"/>
                <w:lang w:val="en-US"/>
              </w:rPr>
              <w:t>“bini</w:t>
            </w:r>
            <w:r w:rsidRPr="00753B9A">
              <w:rPr>
                <w:color w:val="00B050"/>
              </w:rPr>
              <w:t>y</w:t>
            </w:r>
            <w:r w:rsidRPr="00753B9A">
              <w:rPr>
                <w:color w:val="00B050"/>
                <w:lang w:val="en-US"/>
              </w:rPr>
              <w:t xml:space="preserve"> ādam aččāl ḥalīb-in niyy lā timmin bī-´! </w:t>
            </w:r>
            <w:r w:rsidRPr="00753B9A">
              <w:rPr>
                <w:color w:val="00B050"/>
              </w:rPr>
              <w:t>biniy</w:t>
            </w:r>
            <w:r w:rsidRPr="00753B9A">
              <w:rPr>
                <w:color w:val="00B050"/>
                <w:lang w:val="en-US"/>
              </w:rPr>
              <w:t xml:space="preserve"> ādam, bin</w:t>
            </w:r>
            <w:r w:rsidRPr="00753B9A">
              <w:rPr>
                <w:color w:val="00B050"/>
              </w:rPr>
              <w:t>iy</w:t>
            </w:r>
            <w:r w:rsidRPr="00753B9A">
              <w:rPr>
                <w:color w:val="00B050"/>
                <w:lang w:val="en-US"/>
              </w:rPr>
              <w:t xml:space="preserve"> ādam aččāl ḥalīb-in niyy. mā mū yirḏ̣aʕ ḥalīb-in niyy? iḥna bini ādam nirḏ̣aʕ ḥalīb-in niyy. yaʕni b-at-turuk ygūlūn </w:t>
            </w:r>
            <w:r w:rsidRPr="00753B9A">
              <w:rPr>
                <w:i/>
                <w:color w:val="00B050"/>
                <w:lang w:val="en-US"/>
              </w:rPr>
              <w:t>pişmemiş süt</w:t>
            </w:r>
            <w:r w:rsidRPr="00753B9A">
              <w:rPr>
                <w:color w:val="00B050"/>
                <w:lang w:val="en-US"/>
              </w:rPr>
              <w:t>, ḥalīb-in niyy</w:t>
            </w:r>
            <w:r w:rsidRPr="00753B9A">
              <w:rPr>
                <w:color w:val="00B050"/>
              </w:rPr>
              <w:t xml:space="preserve"> lā timmin bī</w:t>
            </w:r>
            <w:r w:rsidRPr="00753B9A">
              <w:rPr>
                <w:color w:val="00B050"/>
                <w:lang w:val="en-US"/>
              </w:rPr>
              <w:t>-´</w:t>
            </w:r>
            <w:r w:rsidRPr="00753B9A">
              <w:rPr>
                <w:color w:val="00B050"/>
              </w:rPr>
              <w:t>. lā timmin bī</w:t>
            </w:r>
            <w:r w:rsidRPr="00753B9A">
              <w:rPr>
                <w:color w:val="00B050"/>
                <w:lang w:val="en-US"/>
              </w:rPr>
              <w:t>-´</w:t>
            </w:r>
            <w:r w:rsidRPr="00753B9A">
              <w:rPr>
                <w:color w:val="00B050"/>
              </w:rPr>
              <w:t xml:space="preserve">! </w:t>
            </w:r>
            <w:r w:rsidRPr="00753B9A">
              <w:rPr>
                <w:i/>
                <w:color w:val="00B050"/>
              </w:rPr>
              <w:t>ona inanma</w:t>
            </w:r>
            <w:r w:rsidRPr="00753B9A">
              <w:rPr>
                <w:color w:val="00B050"/>
              </w:rPr>
              <w:t xml:space="preserve">!” </w:t>
            </w:r>
          </w:p>
        </w:tc>
        <w:tc>
          <w:tcPr>
            <w:tcW w:w="4253" w:type="dxa"/>
          </w:tcPr>
          <w:p w14:paraId="4D5E0DCD" w14:textId="77777777" w:rsidR="00581A4E" w:rsidRPr="002F3E5B" w:rsidRDefault="00581A4E" w:rsidP="00763CEC">
            <w:pPr>
              <w:rPr>
                <w:color w:val="215868" w:themeColor="accent5" w:themeShade="80"/>
                <w:lang w:val="en-US"/>
              </w:rPr>
            </w:pPr>
          </w:p>
        </w:tc>
      </w:tr>
      <w:tr w:rsidR="00581A4E" w:rsidRPr="002F3E5B" w14:paraId="55D56531" w14:textId="77777777" w:rsidTr="00763CEC">
        <w:tc>
          <w:tcPr>
            <w:tcW w:w="850" w:type="dxa"/>
          </w:tcPr>
          <w:p w14:paraId="5490FC25" w14:textId="77777777" w:rsidR="00581A4E" w:rsidRPr="00753B9A" w:rsidRDefault="00581A4E" w:rsidP="00763CEC">
            <w:pPr>
              <w:rPr>
                <w:color w:val="00B050"/>
                <w:lang w:val="en-US"/>
              </w:rPr>
            </w:pPr>
            <w:r w:rsidRPr="00753B9A">
              <w:rPr>
                <w:color w:val="00B050"/>
                <w:lang w:val="en-US"/>
              </w:rPr>
              <w:t>1.43</w:t>
            </w:r>
          </w:p>
        </w:tc>
        <w:tc>
          <w:tcPr>
            <w:tcW w:w="3969" w:type="dxa"/>
          </w:tcPr>
          <w:p w14:paraId="5925FFD1" w14:textId="77777777" w:rsidR="00581A4E" w:rsidRPr="00753B9A" w:rsidRDefault="00581A4E" w:rsidP="00763CEC">
            <w:pPr>
              <w:rPr>
                <w:color w:val="00B050"/>
                <w:lang w:val="en-US"/>
              </w:rPr>
            </w:pPr>
            <w:r w:rsidRPr="00753B9A">
              <w:rPr>
                <w:color w:val="00B050"/>
                <w:lang w:val="en-US"/>
              </w:rPr>
              <w:t xml:space="preserve">gāyil “hāḏi hiyye al-kilme” </w:t>
            </w:r>
            <w:r w:rsidRPr="00753B9A">
              <w:rPr>
                <w:color w:val="00B050"/>
              </w:rPr>
              <w:t>gāḷit</w:t>
            </w:r>
            <w:r w:rsidRPr="00753B9A">
              <w:rPr>
                <w:color w:val="00B050"/>
                <w:lang w:val="en-US"/>
              </w:rPr>
              <w:t xml:space="preserve"> “ah, bass awaṣṣī-k hāḏi. biniy ādam aččāl ḥalīb-in niyy lā timmin bī-´!” gāyil “tamām!” ṭāliʕ b-ač-čōl rāyiḥ ǧaʕad yimši al-mǝṭraḥ ᵊb-mǝṭraḥ winn-u ǧāy ʕa-d-darib winn-u mitxaṭṭm-u as-sabiʕ.</w:t>
            </w:r>
          </w:p>
        </w:tc>
        <w:tc>
          <w:tcPr>
            <w:tcW w:w="4253" w:type="dxa"/>
          </w:tcPr>
          <w:p w14:paraId="21D3CFBE" w14:textId="77777777" w:rsidR="00581A4E" w:rsidRPr="002F3E5B" w:rsidRDefault="00581A4E" w:rsidP="00763CEC">
            <w:pPr>
              <w:rPr>
                <w:color w:val="215868" w:themeColor="accent5" w:themeShade="80"/>
                <w:lang w:val="en-US"/>
              </w:rPr>
            </w:pPr>
          </w:p>
        </w:tc>
      </w:tr>
      <w:tr w:rsidR="00581A4E" w:rsidRPr="002F3E5B" w14:paraId="34B6961D" w14:textId="77777777" w:rsidTr="00763CEC">
        <w:tc>
          <w:tcPr>
            <w:tcW w:w="850" w:type="dxa"/>
          </w:tcPr>
          <w:p w14:paraId="7697F957" w14:textId="77777777" w:rsidR="00581A4E" w:rsidRPr="00753B9A" w:rsidRDefault="00581A4E" w:rsidP="00763CEC">
            <w:pPr>
              <w:rPr>
                <w:color w:val="00B050"/>
                <w:lang w:val="en-US"/>
              </w:rPr>
            </w:pPr>
            <w:r w:rsidRPr="00753B9A">
              <w:rPr>
                <w:color w:val="00B050"/>
                <w:lang w:val="en-US"/>
              </w:rPr>
              <w:lastRenderedPageBreak/>
              <w:t>1.59</w:t>
            </w:r>
          </w:p>
        </w:tc>
        <w:tc>
          <w:tcPr>
            <w:tcW w:w="3969" w:type="dxa"/>
          </w:tcPr>
          <w:p w14:paraId="3F457811" w14:textId="77777777" w:rsidR="00581A4E" w:rsidRPr="00753B9A" w:rsidRDefault="00581A4E" w:rsidP="00763CEC">
            <w:pPr>
              <w:rPr>
                <w:color w:val="00B050"/>
                <w:lang w:val="en-US"/>
              </w:rPr>
            </w:pPr>
            <w:r w:rsidRPr="00753B9A">
              <w:rPr>
                <w:color w:val="00B050"/>
                <w:lang w:val="en-US"/>
              </w:rPr>
              <w:t>as-sabiʕ mitxaṭṭm-u, as-sabiʕ inn-u mkaššim wāḥad, ādami, māčl-u yaʕni mkaššm-u winn-u ʕind-u ḏahab. ʕalīǧit ḏahab “ī yā wal”, gāyil “yā wal, āni az-zlime, šabʕān, halḥīn šabʕān” aaaa al-ᵊhniyye s-sabiʕ gāyil hāḏa.</w:t>
            </w:r>
          </w:p>
        </w:tc>
        <w:tc>
          <w:tcPr>
            <w:tcW w:w="4253" w:type="dxa"/>
          </w:tcPr>
          <w:p w14:paraId="671BE895" w14:textId="77777777" w:rsidR="00581A4E" w:rsidRPr="002F3E5B" w:rsidRDefault="00581A4E" w:rsidP="00763CEC">
            <w:pPr>
              <w:rPr>
                <w:color w:val="215868" w:themeColor="accent5" w:themeShade="80"/>
                <w:lang w:val="en-US"/>
              </w:rPr>
            </w:pPr>
          </w:p>
        </w:tc>
      </w:tr>
      <w:tr w:rsidR="00581A4E" w:rsidRPr="002F3E5B" w14:paraId="294A4F78" w14:textId="77777777" w:rsidTr="00763CEC">
        <w:tc>
          <w:tcPr>
            <w:tcW w:w="850" w:type="dxa"/>
          </w:tcPr>
          <w:p w14:paraId="5BA9A549" w14:textId="77777777" w:rsidR="00581A4E" w:rsidRPr="00753B9A" w:rsidRDefault="00581A4E" w:rsidP="00763CEC">
            <w:pPr>
              <w:rPr>
                <w:color w:val="00B050"/>
                <w:lang w:val="en-US"/>
              </w:rPr>
            </w:pPr>
            <w:r w:rsidRPr="00753B9A">
              <w:rPr>
                <w:color w:val="00B050"/>
                <w:lang w:val="en-US"/>
              </w:rPr>
              <w:t>2.17</w:t>
            </w:r>
          </w:p>
        </w:tc>
        <w:tc>
          <w:tcPr>
            <w:tcW w:w="3969" w:type="dxa"/>
          </w:tcPr>
          <w:p w14:paraId="1636B7B1" w14:textId="77777777" w:rsidR="00581A4E" w:rsidRPr="00753B9A" w:rsidRDefault="00581A4E" w:rsidP="00763CEC">
            <w:pPr>
              <w:rPr>
                <w:color w:val="00B050"/>
              </w:rPr>
            </w:pPr>
            <w:r w:rsidRPr="00753B9A">
              <w:rPr>
                <w:color w:val="00B050"/>
                <w:lang w:val="en-US"/>
              </w:rPr>
              <w:t xml:space="preserve">w </w:t>
            </w:r>
            <w:r w:rsidRPr="00753B9A">
              <w:rPr>
                <w:color w:val="00B050"/>
              </w:rPr>
              <w:t xml:space="preserve">āni </w:t>
            </w:r>
            <w:r w:rsidRPr="00753B9A">
              <w:rPr>
                <w:color w:val="00B050"/>
                <w:lang w:val="en-US"/>
              </w:rPr>
              <w:t xml:space="preserve">gāyil “yā wal, az-zlime čalēt ᵊlḥam-u bass ḏ̣all ʕind-i aḏ-ḏahab mā_ākl-u </w:t>
            </w:r>
            <w:r w:rsidRPr="00753B9A">
              <w:rPr>
                <w:color w:val="00B050"/>
              </w:rPr>
              <w:t>āni</w:t>
            </w:r>
            <w:r w:rsidRPr="00753B9A">
              <w:rPr>
                <w:color w:val="00B050"/>
                <w:lang w:val="en-US"/>
              </w:rPr>
              <w:t>, ḥadīd, tanak. hā-k (</w:t>
            </w:r>
            <w:r w:rsidRPr="00753B9A">
              <w:rPr>
                <w:color w:val="00B050"/>
              </w:rPr>
              <w:t>al-)ʕalīǧt aḏ</w:t>
            </w:r>
            <w:r w:rsidRPr="00753B9A">
              <w:rPr>
                <w:color w:val="00B050"/>
                <w:lang w:val="en-US"/>
              </w:rPr>
              <w:t xml:space="preserve">-ḏahab </w:t>
            </w:r>
            <w:r w:rsidRPr="00753B9A">
              <w:rPr>
                <w:color w:val="00B050"/>
              </w:rPr>
              <w:t>hāḏa</w:t>
            </w:r>
            <w:r w:rsidRPr="00753B9A">
              <w:rPr>
                <w:color w:val="00B050"/>
                <w:lang w:val="en-US"/>
              </w:rPr>
              <w:t xml:space="preserve"> inte bini ādam tilzam-l-ak, hā-k w xuḏ w rūḥ! xaḷḷ-ha likke!”</w:t>
            </w:r>
          </w:p>
        </w:tc>
        <w:tc>
          <w:tcPr>
            <w:tcW w:w="4253" w:type="dxa"/>
          </w:tcPr>
          <w:p w14:paraId="4C31B06E" w14:textId="77777777" w:rsidR="00581A4E" w:rsidRPr="002F3E5B" w:rsidRDefault="00581A4E" w:rsidP="00763CEC">
            <w:pPr>
              <w:rPr>
                <w:color w:val="215868" w:themeColor="accent5" w:themeShade="80"/>
                <w:lang w:val="en-US"/>
              </w:rPr>
            </w:pPr>
            <w:r w:rsidRPr="002F3E5B">
              <w:rPr>
                <w:color w:val="215868" w:themeColor="accent5" w:themeShade="80"/>
                <w:lang w:val="en-US"/>
              </w:rPr>
              <w:t>he says w gāni but the speaker confirmed that it is a slip of the tongue</w:t>
            </w:r>
          </w:p>
        </w:tc>
      </w:tr>
      <w:tr w:rsidR="00581A4E" w:rsidRPr="002F3E5B" w14:paraId="67394CA9" w14:textId="77777777" w:rsidTr="00763CEC">
        <w:tc>
          <w:tcPr>
            <w:tcW w:w="850" w:type="dxa"/>
          </w:tcPr>
          <w:p w14:paraId="22D76A77" w14:textId="77777777" w:rsidR="00581A4E" w:rsidRPr="00753B9A" w:rsidRDefault="00581A4E" w:rsidP="00763CEC">
            <w:pPr>
              <w:rPr>
                <w:color w:val="00B050"/>
                <w:lang w:val="en-US"/>
              </w:rPr>
            </w:pPr>
            <w:r w:rsidRPr="00753B9A">
              <w:rPr>
                <w:color w:val="00B050"/>
                <w:lang w:val="en-US"/>
              </w:rPr>
              <w:t>2.28</w:t>
            </w:r>
          </w:p>
        </w:tc>
        <w:tc>
          <w:tcPr>
            <w:tcW w:w="3969" w:type="dxa"/>
          </w:tcPr>
          <w:p w14:paraId="3D1C0FBA" w14:textId="77777777" w:rsidR="00581A4E" w:rsidRPr="00753B9A" w:rsidRDefault="00581A4E" w:rsidP="00763CEC">
            <w:pPr>
              <w:rPr>
                <w:color w:val="00B050"/>
                <w:lang w:val="en-US"/>
              </w:rPr>
            </w:pPr>
            <w:r w:rsidRPr="00753B9A">
              <w:rPr>
                <w:color w:val="00B050"/>
                <w:lang w:val="en-US"/>
              </w:rPr>
              <w:t>“waḷḷa yā wal” gāyil “mā tākul-ni.” gāyil “ʕalē-k wakīl-ak aḷḷa, lā txāf minn-i!” gāḏ̣ib w šāyil ʕalīǧt aḏ-ḏahab w māxiḏ-he m-as-sabiʕ w rāyiḥ. yōm-in māxiḏ-he m-as-sabiʕ ǧāy ʕa-l-balad, ǧāy ʕal Urfa ta-ngūl, ʕa-l-midīne.</w:t>
            </w:r>
          </w:p>
        </w:tc>
        <w:tc>
          <w:tcPr>
            <w:tcW w:w="4253" w:type="dxa"/>
          </w:tcPr>
          <w:p w14:paraId="78942AC2" w14:textId="77777777" w:rsidR="00581A4E" w:rsidRPr="002F3E5B" w:rsidRDefault="00581A4E" w:rsidP="00763CEC">
            <w:pPr>
              <w:rPr>
                <w:color w:val="215868" w:themeColor="accent5" w:themeShade="80"/>
                <w:lang w:val="en-US"/>
              </w:rPr>
            </w:pPr>
          </w:p>
        </w:tc>
      </w:tr>
      <w:tr w:rsidR="00581A4E" w:rsidRPr="002F3E5B" w14:paraId="6EBA6E44" w14:textId="77777777" w:rsidTr="00763CEC">
        <w:tc>
          <w:tcPr>
            <w:tcW w:w="850" w:type="dxa"/>
          </w:tcPr>
          <w:p w14:paraId="1C3ED6B9" w14:textId="77777777" w:rsidR="00581A4E" w:rsidRPr="00753B9A" w:rsidRDefault="00581A4E" w:rsidP="00763CEC">
            <w:pPr>
              <w:rPr>
                <w:color w:val="00B050"/>
                <w:lang w:val="en-US"/>
              </w:rPr>
            </w:pPr>
            <w:r w:rsidRPr="00753B9A">
              <w:rPr>
                <w:color w:val="00B050"/>
                <w:lang w:val="en-US"/>
              </w:rPr>
              <w:t>2.46</w:t>
            </w:r>
          </w:p>
        </w:tc>
        <w:tc>
          <w:tcPr>
            <w:tcW w:w="3969" w:type="dxa"/>
          </w:tcPr>
          <w:p w14:paraId="31C03D31" w14:textId="77777777" w:rsidR="00581A4E" w:rsidRPr="00753B9A" w:rsidRDefault="00581A4E" w:rsidP="00763CEC">
            <w:pPr>
              <w:rPr>
                <w:color w:val="00B050"/>
                <w:lang w:val="en-US"/>
              </w:rPr>
            </w:pPr>
            <w:r w:rsidRPr="00753B9A">
              <w:rPr>
                <w:color w:val="00B050"/>
                <w:lang w:val="en-US"/>
              </w:rPr>
              <w:t>ǧāy ʕa-l-midīne yōm-inn-u ǧāy ʕa-l-midīne, ǧā luwwa hniyye rabīʕ [rabīḥ] wāḥad b-al-balad, yōm-in ǧīy šāyif rabīʕ-u gāyl-l-u “imiš tā rrūḥ ʕa-loqanṭa nākul xubuz, ntaqadda.”</w:t>
            </w:r>
          </w:p>
        </w:tc>
        <w:tc>
          <w:tcPr>
            <w:tcW w:w="4253" w:type="dxa"/>
          </w:tcPr>
          <w:p w14:paraId="36F84D4E" w14:textId="77777777" w:rsidR="00581A4E" w:rsidRPr="002F3E5B" w:rsidRDefault="00581A4E" w:rsidP="00763CEC">
            <w:pPr>
              <w:rPr>
                <w:color w:val="215868" w:themeColor="accent5" w:themeShade="80"/>
                <w:lang w:val="en-US"/>
              </w:rPr>
            </w:pPr>
          </w:p>
        </w:tc>
      </w:tr>
      <w:tr w:rsidR="00581A4E" w:rsidRPr="002F3E5B" w14:paraId="7A7C3EE0" w14:textId="77777777" w:rsidTr="00763CEC">
        <w:tc>
          <w:tcPr>
            <w:tcW w:w="850" w:type="dxa"/>
          </w:tcPr>
          <w:p w14:paraId="01252B1B" w14:textId="77777777" w:rsidR="00581A4E" w:rsidRPr="00753B9A" w:rsidRDefault="00581A4E" w:rsidP="00763CEC">
            <w:pPr>
              <w:rPr>
                <w:color w:val="00B050"/>
                <w:lang w:val="en-US"/>
              </w:rPr>
            </w:pPr>
            <w:r w:rsidRPr="00753B9A">
              <w:rPr>
                <w:color w:val="00B050"/>
                <w:lang w:val="en-US"/>
              </w:rPr>
              <w:t>3.00</w:t>
            </w:r>
          </w:p>
        </w:tc>
        <w:tc>
          <w:tcPr>
            <w:tcW w:w="3969" w:type="dxa"/>
          </w:tcPr>
          <w:p w14:paraId="09F35CCA" w14:textId="77777777" w:rsidR="00581A4E" w:rsidRPr="00753B9A" w:rsidRDefault="00581A4E" w:rsidP="00763CEC">
            <w:pPr>
              <w:rPr>
                <w:color w:val="00B050"/>
                <w:lang w:val="en-US"/>
              </w:rPr>
            </w:pPr>
            <w:r w:rsidRPr="00753B9A">
              <w:rPr>
                <w:color w:val="00B050"/>
                <w:lang w:val="en-US"/>
              </w:rPr>
              <w:t xml:space="preserve">ǧāyīn ʕa-l-loqanṭa gāymīn yāklūn xubuz, gāyil tā yrīd yidfaʕ yǝnṭi al-flūs, al-mǝṣāri. mǝṣāri al-ačil, gāyil li-rabīʕ-u “igaf! </w:t>
            </w:r>
            <w:r w:rsidRPr="00753B9A">
              <w:rPr>
                <w:color w:val="00B050"/>
              </w:rPr>
              <w:t xml:space="preserve">yā wal āni </w:t>
            </w:r>
            <w:r w:rsidRPr="00753B9A">
              <w:rPr>
                <w:color w:val="00B050"/>
                <w:lang w:val="en-US"/>
              </w:rPr>
              <w:t>ʕind-i ḏahab āni ǝnṭī-hin, inte lā tǝnṭi mǝṣāri al-ačil!”</w:t>
            </w:r>
          </w:p>
        </w:tc>
        <w:tc>
          <w:tcPr>
            <w:tcW w:w="4253" w:type="dxa"/>
          </w:tcPr>
          <w:p w14:paraId="583B6AC7" w14:textId="77777777" w:rsidR="00581A4E" w:rsidRPr="002F3E5B" w:rsidRDefault="00581A4E" w:rsidP="00763CEC">
            <w:pPr>
              <w:rPr>
                <w:color w:val="215868" w:themeColor="accent5" w:themeShade="80"/>
                <w:lang w:val="en-US"/>
              </w:rPr>
            </w:pPr>
          </w:p>
        </w:tc>
      </w:tr>
      <w:tr w:rsidR="00581A4E" w:rsidRPr="002F3E5B" w14:paraId="2697D588" w14:textId="77777777" w:rsidTr="00763CEC">
        <w:tc>
          <w:tcPr>
            <w:tcW w:w="850" w:type="dxa"/>
          </w:tcPr>
          <w:p w14:paraId="0B851329" w14:textId="77777777" w:rsidR="00581A4E" w:rsidRPr="00753B9A" w:rsidRDefault="00581A4E" w:rsidP="00763CEC">
            <w:pPr>
              <w:rPr>
                <w:color w:val="00B050"/>
                <w:lang w:val="en-US"/>
              </w:rPr>
            </w:pPr>
            <w:r w:rsidRPr="00753B9A">
              <w:rPr>
                <w:color w:val="00B050"/>
                <w:lang w:val="en-US"/>
              </w:rPr>
              <w:t>3.12</w:t>
            </w:r>
          </w:p>
        </w:tc>
        <w:tc>
          <w:tcPr>
            <w:tcW w:w="3969" w:type="dxa"/>
          </w:tcPr>
          <w:p w14:paraId="0B3CC212" w14:textId="77777777" w:rsidR="00581A4E" w:rsidRPr="00753B9A" w:rsidRDefault="00581A4E" w:rsidP="00763CEC">
            <w:pPr>
              <w:rPr>
                <w:color w:val="00B050"/>
                <w:lang w:val="en-US"/>
              </w:rPr>
            </w:pPr>
            <w:r w:rsidRPr="00753B9A">
              <w:rPr>
                <w:color w:val="00B050"/>
                <w:lang w:val="en-US"/>
              </w:rPr>
              <w:t>“iš-ʕind-ak wal” gāyil “igaf” hāḏa yōm-in fākk al-ʕalīǧe, iṯum al-ʕalīǧe win-he l-ʕalīǧe malyāne ḏahab. yōm-inn-u šāyif aḏ-ḏahab haḏāk minhabil. ṭāliʕ mənṭi ʕala l-loqanṭa kimāli agar ᵊḏhabe.</w:t>
            </w:r>
          </w:p>
        </w:tc>
        <w:tc>
          <w:tcPr>
            <w:tcW w:w="4253" w:type="dxa"/>
          </w:tcPr>
          <w:p w14:paraId="34EDEC87" w14:textId="77777777" w:rsidR="00581A4E" w:rsidRPr="002F3E5B" w:rsidRDefault="00581A4E" w:rsidP="00763CEC">
            <w:pPr>
              <w:rPr>
                <w:color w:val="215868" w:themeColor="accent5" w:themeShade="80"/>
                <w:lang w:val="en-US"/>
              </w:rPr>
            </w:pPr>
          </w:p>
        </w:tc>
      </w:tr>
      <w:tr w:rsidR="00581A4E" w:rsidRPr="002F3E5B" w14:paraId="0F84EE16" w14:textId="77777777" w:rsidTr="00763CEC">
        <w:tc>
          <w:tcPr>
            <w:tcW w:w="850" w:type="dxa"/>
          </w:tcPr>
          <w:p w14:paraId="29E777C2" w14:textId="77777777" w:rsidR="00581A4E" w:rsidRPr="00753B9A" w:rsidRDefault="00581A4E" w:rsidP="00763CEC">
            <w:pPr>
              <w:rPr>
                <w:color w:val="00B050"/>
                <w:lang w:val="en-US"/>
              </w:rPr>
            </w:pPr>
            <w:r w:rsidRPr="00753B9A">
              <w:rPr>
                <w:color w:val="00B050"/>
                <w:lang w:val="en-US"/>
              </w:rPr>
              <w:t>3.24</w:t>
            </w:r>
          </w:p>
        </w:tc>
        <w:tc>
          <w:tcPr>
            <w:tcW w:w="3969" w:type="dxa"/>
          </w:tcPr>
          <w:p w14:paraId="2FEA0D8B" w14:textId="77777777" w:rsidR="00581A4E" w:rsidRPr="00753B9A" w:rsidRDefault="00581A4E" w:rsidP="00763CEC">
            <w:pPr>
              <w:rPr>
                <w:color w:val="00B050"/>
                <w:lang w:val="en-US"/>
              </w:rPr>
            </w:pPr>
            <w:r w:rsidRPr="00753B9A">
              <w:rPr>
                <w:color w:val="00B050"/>
                <w:lang w:val="en-US"/>
              </w:rPr>
              <w:t xml:space="preserve">w šidd al-ʕalīǧe w sitt-he ʕala čatf-ak, hāḏa rabīʕ-u, rabīʕ-u, ṣadīǧ-uw! “wal” gāyil “ʕind-ak hal-gadd ḏahab inṭ-ni guṭma!” gāyil ʕalēš anṭī-k āni? ənṭēt ḥagg qadā-k </w:t>
            </w:r>
            <w:r w:rsidRPr="00753B9A">
              <w:rPr>
                <w:color w:val="00B050"/>
              </w:rPr>
              <w:t>w-</w:t>
            </w:r>
            <w:r w:rsidRPr="00753B9A">
              <w:rPr>
                <w:color w:val="00B050"/>
                <w:lang w:val="en-US"/>
              </w:rPr>
              <w:t>inte rabīʕ-i.</w:t>
            </w:r>
          </w:p>
        </w:tc>
        <w:tc>
          <w:tcPr>
            <w:tcW w:w="4253" w:type="dxa"/>
          </w:tcPr>
          <w:p w14:paraId="41164C96" w14:textId="77777777" w:rsidR="00581A4E" w:rsidRPr="002F3E5B" w:rsidRDefault="00581A4E" w:rsidP="00763CEC">
            <w:pPr>
              <w:rPr>
                <w:color w:val="215868" w:themeColor="accent5" w:themeShade="80"/>
                <w:lang w:val="en-US"/>
              </w:rPr>
            </w:pPr>
          </w:p>
        </w:tc>
      </w:tr>
      <w:tr w:rsidR="00581A4E" w:rsidRPr="002F3E5B" w14:paraId="2ED859E5" w14:textId="77777777" w:rsidTr="00763CEC">
        <w:tc>
          <w:tcPr>
            <w:tcW w:w="850" w:type="dxa"/>
          </w:tcPr>
          <w:p w14:paraId="79AE826D" w14:textId="77777777" w:rsidR="00581A4E" w:rsidRPr="00753B9A" w:rsidRDefault="00581A4E" w:rsidP="00763CEC">
            <w:pPr>
              <w:rPr>
                <w:color w:val="00B050"/>
                <w:lang w:val="en-US"/>
              </w:rPr>
            </w:pPr>
            <w:r w:rsidRPr="00753B9A">
              <w:rPr>
                <w:color w:val="00B050"/>
                <w:lang w:val="en-US"/>
              </w:rPr>
              <w:t>3.34</w:t>
            </w:r>
          </w:p>
        </w:tc>
        <w:tc>
          <w:tcPr>
            <w:tcW w:w="3969" w:type="dxa"/>
          </w:tcPr>
          <w:p w14:paraId="36CE97E5" w14:textId="77777777" w:rsidR="00581A4E" w:rsidRPr="00753B9A" w:rsidRDefault="00581A4E" w:rsidP="00763CEC">
            <w:pPr>
              <w:rPr>
                <w:color w:val="00B050"/>
              </w:rPr>
            </w:pPr>
            <w:r w:rsidRPr="00753B9A">
              <w:rPr>
                <w:color w:val="00B050"/>
              </w:rPr>
              <w:t>“</w:t>
            </w:r>
            <w:r w:rsidRPr="00753B9A">
              <w:rPr>
                <w:color w:val="00B050"/>
                <w:lang w:val="en-US"/>
              </w:rPr>
              <w:t xml:space="preserve">ē“ gāyil </w:t>
            </w:r>
            <w:r w:rsidRPr="00753B9A">
              <w:rPr>
                <w:color w:val="00B050"/>
              </w:rPr>
              <w:t xml:space="preserve">“mā tinṭī-ni?” gāyil “lā!”, “ē” gāyil “tamām, lā tinṭī-ni!” hāḏa ugḏ̣ub w uxbir ʕalē-´ l-ᵊḥkūma, gāyil “ᵊflān ʕind-u ḏahab ʕalīǧit ḏahab w mā_dri mnēn ǧāyib-he, ᵊmsallib mǝṭraḥ w taʕāl w </w:t>
            </w:r>
            <w:r w:rsidRPr="00753B9A">
              <w:rPr>
                <w:color w:val="00B050"/>
                <w:lang w:val="en-US"/>
              </w:rPr>
              <w:t>ugḏ̣ub-u!”</w:t>
            </w:r>
          </w:p>
        </w:tc>
        <w:tc>
          <w:tcPr>
            <w:tcW w:w="4253" w:type="dxa"/>
          </w:tcPr>
          <w:p w14:paraId="2EA5EF41" w14:textId="77777777" w:rsidR="00581A4E" w:rsidRPr="002F3E5B" w:rsidRDefault="00581A4E" w:rsidP="00763CEC">
            <w:pPr>
              <w:rPr>
                <w:color w:val="215868" w:themeColor="accent5" w:themeShade="80"/>
                <w:lang w:val="en-US"/>
              </w:rPr>
            </w:pPr>
          </w:p>
        </w:tc>
      </w:tr>
      <w:tr w:rsidR="00581A4E" w:rsidRPr="002F3E5B" w14:paraId="217DF6DB" w14:textId="77777777" w:rsidTr="00763CEC">
        <w:tc>
          <w:tcPr>
            <w:tcW w:w="850" w:type="dxa"/>
          </w:tcPr>
          <w:p w14:paraId="3CFD7265" w14:textId="77777777" w:rsidR="00581A4E" w:rsidRPr="00753B9A" w:rsidRDefault="00581A4E" w:rsidP="00763CEC">
            <w:pPr>
              <w:rPr>
                <w:color w:val="00B050"/>
                <w:lang w:val="en-US"/>
              </w:rPr>
            </w:pPr>
            <w:r w:rsidRPr="00753B9A">
              <w:rPr>
                <w:color w:val="00B050"/>
                <w:lang w:val="en-US"/>
              </w:rPr>
              <w:t>3.47</w:t>
            </w:r>
          </w:p>
        </w:tc>
        <w:tc>
          <w:tcPr>
            <w:tcW w:w="3969" w:type="dxa"/>
          </w:tcPr>
          <w:p w14:paraId="621A5C1D" w14:textId="77777777" w:rsidR="00581A4E" w:rsidRPr="00753B9A" w:rsidRDefault="00581A4E" w:rsidP="00763CEC">
            <w:pPr>
              <w:rPr>
                <w:color w:val="00B050"/>
              </w:rPr>
            </w:pPr>
            <w:r w:rsidRPr="00753B9A">
              <w:rPr>
                <w:color w:val="00B050"/>
              </w:rPr>
              <w:t xml:space="preserve">yōm-in ǧāyīn gāḏ̣bīn-u, al-ᵊḥkūma </w:t>
            </w:r>
            <w:r w:rsidRPr="00753B9A">
              <w:rPr>
                <w:color w:val="00B050"/>
                <w:lang w:val="en-US"/>
              </w:rPr>
              <w:t>gāḏ̣bitt-u ḥāṭṭīn-u b-al-ḥabis, mǝḥbisīn-u, yōm-in mǝḥbisīn-u, ḥābsīn-u ǧawwa, al ḥābs-u al-</w:t>
            </w:r>
            <w:r w:rsidRPr="00753B9A">
              <w:rPr>
                <w:color w:val="00B050"/>
                <w:lang w:val="en-US"/>
              </w:rPr>
              <w:lastRenderedPageBreak/>
              <w:t>ḥākim, ḏīč as-sāʕa ta-ngūl al-wāli ḥābs-u ǧawwa.</w:t>
            </w:r>
          </w:p>
        </w:tc>
        <w:tc>
          <w:tcPr>
            <w:tcW w:w="4253" w:type="dxa"/>
          </w:tcPr>
          <w:p w14:paraId="284CB30E" w14:textId="77777777" w:rsidR="00581A4E" w:rsidRPr="002F3E5B" w:rsidRDefault="00581A4E" w:rsidP="00763CEC">
            <w:pPr>
              <w:rPr>
                <w:color w:val="215868" w:themeColor="accent5" w:themeShade="80"/>
                <w:lang w:val="en-US"/>
              </w:rPr>
            </w:pPr>
          </w:p>
        </w:tc>
      </w:tr>
      <w:tr w:rsidR="00581A4E" w:rsidRPr="002F3E5B" w14:paraId="04193610" w14:textId="77777777" w:rsidTr="00763CEC">
        <w:tc>
          <w:tcPr>
            <w:tcW w:w="850" w:type="dxa"/>
          </w:tcPr>
          <w:p w14:paraId="7873F012" w14:textId="77777777" w:rsidR="00581A4E" w:rsidRPr="00753B9A" w:rsidRDefault="00581A4E" w:rsidP="00763CEC">
            <w:pPr>
              <w:rPr>
                <w:color w:val="00B050"/>
                <w:lang w:val="en-US"/>
              </w:rPr>
            </w:pPr>
            <w:r w:rsidRPr="00753B9A">
              <w:rPr>
                <w:color w:val="00B050"/>
                <w:lang w:val="en-US"/>
              </w:rPr>
              <w:t>4.02</w:t>
            </w:r>
          </w:p>
        </w:tc>
        <w:tc>
          <w:tcPr>
            <w:tcW w:w="3969" w:type="dxa"/>
          </w:tcPr>
          <w:p w14:paraId="12CDCB71" w14:textId="77777777" w:rsidR="00581A4E" w:rsidRPr="00753B9A" w:rsidRDefault="00581A4E" w:rsidP="00763CEC">
            <w:pPr>
              <w:rPr>
                <w:color w:val="00B050"/>
              </w:rPr>
            </w:pPr>
            <w:r w:rsidRPr="00753B9A">
              <w:rPr>
                <w:color w:val="00B050"/>
              </w:rPr>
              <w:t xml:space="preserve">yōm-inn-u ḥābs-u, al-wāli ʕind-u wlēd ʕumr-u ṯimanṭaʕaš ʕišrīn sine b-al-bēt </w:t>
            </w:r>
            <w:r w:rsidRPr="00753B9A">
              <w:rPr>
                <w:color w:val="00B050"/>
                <w:lang w:val="en-US"/>
              </w:rPr>
              <w:t xml:space="preserve">ǧaʕad ᵊb-mǝṭraḥ, win-he al-ḥayye(t), rabīʕ hāḏa ḥayyt-u al-awwaliyye ǧāye ʕala wald al-wāli win-he miltaffe min riǧl-ūūū w hīčiḏ ʕala… ʕala… miltaffe w wāǧfe waǧh-u hīčiḏ. </w:t>
            </w:r>
          </w:p>
        </w:tc>
        <w:tc>
          <w:tcPr>
            <w:tcW w:w="4253" w:type="dxa"/>
          </w:tcPr>
          <w:p w14:paraId="7C026CEA" w14:textId="77777777" w:rsidR="00581A4E" w:rsidRPr="002F3E5B" w:rsidRDefault="00581A4E" w:rsidP="00763CEC">
            <w:pPr>
              <w:rPr>
                <w:color w:val="215868" w:themeColor="accent5" w:themeShade="80"/>
                <w:lang w:val="en-US"/>
              </w:rPr>
            </w:pPr>
          </w:p>
        </w:tc>
      </w:tr>
      <w:tr w:rsidR="00581A4E" w:rsidRPr="002F3E5B" w14:paraId="7F41BD2B" w14:textId="77777777" w:rsidTr="00763CEC">
        <w:tc>
          <w:tcPr>
            <w:tcW w:w="850" w:type="dxa"/>
          </w:tcPr>
          <w:p w14:paraId="563BAA66" w14:textId="77777777" w:rsidR="00581A4E" w:rsidRPr="00753B9A" w:rsidRDefault="00581A4E" w:rsidP="00763CEC">
            <w:pPr>
              <w:rPr>
                <w:color w:val="00B050"/>
                <w:lang w:val="en-US"/>
              </w:rPr>
            </w:pPr>
            <w:r w:rsidRPr="00753B9A">
              <w:rPr>
                <w:color w:val="00B050"/>
                <w:lang w:val="en-US"/>
              </w:rPr>
              <w:t>4.19</w:t>
            </w:r>
          </w:p>
        </w:tc>
        <w:tc>
          <w:tcPr>
            <w:tcW w:w="3969" w:type="dxa"/>
          </w:tcPr>
          <w:p w14:paraId="4A04F9CC" w14:textId="77777777" w:rsidR="00581A4E" w:rsidRPr="00753B9A" w:rsidRDefault="00581A4E" w:rsidP="00763CEC">
            <w:pPr>
              <w:rPr>
                <w:color w:val="00B050"/>
              </w:rPr>
            </w:pPr>
            <w:r w:rsidRPr="00753B9A">
              <w:rPr>
                <w:color w:val="00B050"/>
              </w:rPr>
              <w:t xml:space="preserve">miltaffe ʕalē-´, čibīre hiyye, w wāǧfe hīčiḏ w mā txalli </w:t>
            </w:r>
            <w:r w:rsidRPr="00753B9A">
              <w:rPr>
                <w:color w:val="00B050"/>
                <w:lang w:val="en-US"/>
              </w:rPr>
              <w:t>ḥade yitigallaṭ ʕalē-hum. miltaffe ʕala wlēd al-wāli. ytigallaṭūn ʕalē-he, ᵊtgu</w:t>
            </w:r>
            <w:r w:rsidRPr="00753B9A">
              <w:rPr>
                <w:color w:val="00B050"/>
              </w:rPr>
              <w:t>l-l-hum</w:t>
            </w:r>
            <w:r w:rsidRPr="00753B9A">
              <w:rPr>
                <w:color w:val="00B050"/>
                <w:lang w:val="en-US"/>
              </w:rPr>
              <w:t xml:space="preserve"> “lā tigallaṭūn, tara </w:t>
            </w:r>
            <w:r w:rsidRPr="00753B9A">
              <w:rPr>
                <w:color w:val="00B050"/>
              </w:rPr>
              <w:t>aḏbaḥ-u.”</w:t>
            </w:r>
          </w:p>
        </w:tc>
        <w:tc>
          <w:tcPr>
            <w:tcW w:w="4253" w:type="dxa"/>
          </w:tcPr>
          <w:p w14:paraId="3BEFF2C8" w14:textId="77777777" w:rsidR="00581A4E" w:rsidRPr="002F3E5B" w:rsidRDefault="00581A4E" w:rsidP="00763CEC">
            <w:pPr>
              <w:rPr>
                <w:color w:val="215868" w:themeColor="accent5" w:themeShade="80"/>
                <w:lang w:val="en-US"/>
              </w:rPr>
            </w:pPr>
          </w:p>
        </w:tc>
      </w:tr>
      <w:tr w:rsidR="00581A4E" w:rsidRPr="002F3E5B" w14:paraId="59244798" w14:textId="77777777" w:rsidTr="00763CEC">
        <w:tc>
          <w:tcPr>
            <w:tcW w:w="850" w:type="dxa"/>
          </w:tcPr>
          <w:p w14:paraId="180304A6" w14:textId="77777777" w:rsidR="00581A4E" w:rsidRPr="00753B9A" w:rsidRDefault="00581A4E" w:rsidP="00763CEC">
            <w:pPr>
              <w:rPr>
                <w:color w:val="00B050"/>
                <w:lang w:val="en-US"/>
              </w:rPr>
            </w:pPr>
            <w:r w:rsidRPr="00753B9A">
              <w:rPr>
                <w:color w:val="00B050"/>
                <w:lang w:val="en-US"/>
              </w:rPr>
              <w:t>4.30</w:t>
            </w:r>
          </w:p>
        </w:tc>
        <w:tc>
          <w:tcPr>
            <w:tcW w:w="3969" w:type="dxa"/>
          </w:tcPr>
          <w:p w14:paraId="46D608AE" w14:textId="77777777" w:rsidR="00581A4E" w:rsidRPr="00753B9A" w:rsidRDefault="00581A4E" w:rsidP="00763CEC">
            <w:pPr>
              <w:rPr>
                <w:color w:val="00B050"/>
              </w:rPr>
            </w:pPr>
            <w:r w:rsidRPr="00753B9A">
              <w:rPr>
                <w:color w:val="00B050"/>
              </w:rPr>
              <w:t xml:space="preserve">w maḥḥad </w:t>
            </w:r>
            <w:r w:rsidRPr="00753B9A">
              <w:rPr>
                <w:color w:val="00B050"/>
                <w:lang w:val="en-US"/>
              </w:rPr>
              <w:t xml:space="preserve">ytigallaṭ, maḥḥad yǧārib </w:t>
            </w:r>
            <w:r w:rsidRPr="00753B9A">
              <w:rPr>
                <w:color w:val="00B050"/>
              </w:rPr>
              <w:t>zād</w:t>
            </w:r>
            <w:r w:rsidRPr="00753B9A">
              <w:rPr>
                <w:color w:val="00B050"/>
                <w:lang w:val="en-US"/>
              </w:rPr>
              <w:t xml:space="preserve"> ytigallaṭ ʕalē-he. hāḏa b-al-ḥabis b-an-naḏ̣ḏ̣āṛa ǧāʕid w yitisōlafūn zilum al-wāli gāylīn al-wald al-wāli miltaffe ʕalē-´ ḥayye w trīd tukutl-u</w:t>
            </w:r>
            <w:r w:rsidRPr="00753B9A">
              <w:rPr>
                <w:color w:val="00B050"/>
              </w:rPr>
              <w:t>w</w:t>
            </w:r>
            <w:r w:rsidRPr="00753B9A">
              <w:rPr>
                <w:color w:val="00B050"/>
                <w:lang w:val="en-US"/>
              </w:rPr>
              <w:t>.</w:t>
            </w:r>
          </w:p>
        </w:tc>
        <w:tc>
          <w:tcPr>
            <w:tcW w:w="4253" w:type="dxa"/>
          </w:tcPr>
          <w:p w14:paraId="1C17D3C7" w14:textId="77777777" w:rsidR="00581A4E" w:rsidRPr="002F3E5B" w:rsidRDefault="00581A4E" w:rsidP="00763CEC">
            <w:pPr>
              <w:rPr>
                <w:color w:val="215868" w:themeColor="accent5" w:themeShade="80"/>
                <w:lang w:val="en-US"/>
              </w:rPr>
            </w:pPr>
            <w:r w:rsidRPr="002F3E5B">
              <w:rPr>
                <w:color w:val="215868" w:themeColor="accent5" w:themeShade="80"/>
                <w:lang w:val="en-US"/>
              </w:rPr>
              <w:t>naḏ̣ḏ̣āṛa nezaret ~ karakolun habsı</w:t>
            </w:r>
          </w:p>
        </w:tc>
      </w:tr>
      <w:tr w:rsidR="00581A4E" w:rsidRPr="002F3E5B" w14:paraId="2CED4CC8" w14:textId="77777777" w:rsidTr="00763CEC">
        <w:tc>
          <w:tcPr>
            <w:tcW w:w="850" w:type="dxa"/>
          </w:tcPr>
          <w:p w14:paraId="5FDB64F0" w14:textId="77777777" w:rsidR="00581A4E" w:rsidRPr="00753B9A" w:rsidRDefault="00581A4E" w:rsidP="00763CEC">
            <w:pPr>
              <w:rPr>
                <w:color w:val="00B050"/>
                <w:lang w:val="en-US"/>
              </w:rPr>
            </w:pPr>
            <w:r w:rsidRPr="00753B9A">
              <w:rPr>
                <w:color w:val="00B050"/>
                <w:lang w:val="en-US"/>
              </w:rPr>
              <w:t>4.41</w:t>
            </w:r>
          </w:p>
        </w:tc>
        <w:tc>
          <w:tcPr>
            <w:tcW w:w="3969" w:type="dxa"/>
          </w:tcPr>
          <w:p w14:paraId="7EBC3967" w14:textId="77777777" w:rsidR="00581A4E" w:rsidRPr="00753B9A" w:rsidRDefault="00581A4E" w:rsidP="00763CEC">
            <w:pPr>
              <w:rPr>
                <w:color w:val="00B050"/>
              </w:rPr>
            </w:pPr>
            <w:r w:rsidRPr="00753B9A">
              <w:rPr>
                <w:color w:val="00B050"/>
              </w:rPr>
              <w:t xml:space="preserve">w maḥḥad </w:t>
            </w:r>
            <w:r w:rsidRPr="00753B9A">
              <w:rPr>
                <w:color w:val="00B050"/>
                <w:lang w:val="en-US"/>
              </w:rPr>
              <w:t xml:space="preserve">yǧārib ytigallaṭ ʕalē-he ʕaǧab šinhe al-ḥayye afʕe. hāḏa b-al-ḥabis </w:t>
            </w:r>
            <w:r w:rsidRPr="00753B9A">
              <w:rPr>
                <w:color w:val="00B050"/>
              </w:rPr>
              <w:t>gāyil lilhum</w:t>
            </w:r>
            <w:r w:rsidRPr="00753B9A">
              <w:rPr>
                <w:color w:val="00B050"/>
                <w:lang w:val="en-US"/>
              </w:rPr>
              <w:t>, gāyil ygul-l-u “rūḥu gūlu l-al-wāli čād yinṭī-ni misāʕde yuṭluʕ-ni min ǧawwa āni rūḥ a… axallṣ-u wlid-u.</w:t>
            </w:r>
          </w:p>
        </w:tc>
        <w:tc>
          <w:tcPr>
            <w:tcW w:w="4253" w:type="dxa"/>
          </w:tcPr>
          <w:p w14:paraId="15F32C0B" w14:textId="77777777" w:rsidR="00581A4E" w:rsidRPr="002F3E5B" w:rsidRDefault="00581A4E" w:rsidP="00763CEC">
            <w:pPr>
              <w:rPr>
                <w:color w:val="215868" w:themeColor="accent5" w:themeShade="80"/>
              </w:rPr>
            </w:pPr>
          </w:p>
        </w:tc>
      </w:tr>
      <w:tr w:rsidR="00581A4E" w:rsidRPr="002F3E5B" w14:paraId="0E392EAF" w14:textId="77777777" w:rsidTr="00763CEC">
        <w:tc>
          <w:tcPr>
            <w:tcW w:w="850" w:type="dxa"/>
          </w:tcPr>
          <w:p w14:paraId="26A763A2" w14:textId="77777777" w:rsidR="00581A4E" w:rsidRPr="00753B9A" w:rsidRDefault="00581A4E" w:rsidP="00763CEC">
            <w:pPr>
              <w:rPr>
                <w:color w:val="00B050"/>
                <w:lang w:val="en-US"/>
              </w:rPr>
            </w:pPr>
            <w:r w:rsidRPr="00753B9A">
              <w:rPr>
                <w:color w:val="00B050"/>
                <w:lang w:val="en-US"/>
              </w:rPr>
              <w:t>4.56</w:t>
            </w:r>
          </w:p>
        </w:tc>
        <w:tc>
          <w:tcPr>
            <w:tcW w:w="3969" w:type="dxa"/>
          </w:tcPr>
          <w:p w14:paraId="7EA6028F" w14:textId="77777777" w:rsidR="00581A4E" w:rsidRPr="00753B9A" w:rsidRDefault="00581A4E" w:rsidP="00763CEC">
            <w:pPr>
              <w:rPr>
                <w:color w:val="00B050"/>
              </w:rPr>
            </w:pPr>
            <w:r w:rsidRPr="00753B9A">
              <w:rPr>
                <w:color w:val="00B050"/>
              </w:rPr>
              <w:t xml:space="preserve">hāḏa hemen al-xabar wāṣil al-wāli rāyḥī-l-u gāylī-l-u “al b-al-ḥabis al ḥibast-u al </w:t>
            </w:r>
            <w:r w:rsidRPr="00753B9A">
              <w:rPr>
                <w:color w:val="00B050"/>
                <w:lang w:val="en-US"/>
              </w:rPr>
              <w:t>xaḏēt ᵊḏhab-u abu ʕalīǧt aḏ-ḏahab, ygūl “čād yuṭluʕ-ni m-al-ḥabis yiǧīb-ni inčād yrīd wlid-u āni axallṣ-u.</w:t>
            </w:r>
          </w:p>
        </w:tc>
        <w:tc>
          <w:tcPr>
            <w:tcW w:w="4253" w:type="dxa"/>
          </w:tcPr>
          <w:p w14:paraId="41BD1771" w14:textId="77777777" w:rsidR="00581A4E" w:rsidRPr="002F3E5B" w:rsidRDefault="00581A4E" w:rsidP="00763CEC">
            <w:pPr>
              <w:rPr>
                <w:color w:val="215868" w:themeColor="accent5" w:themeShade="80"/>
              </w:rPr>
            </w:pPr>
          </w:p>
        </w:tc>
      </w:tr>
      <w:tr w:rsidR="00581A4E" w:rsidRPr="002F3E5B" w14:paraId="43647CF9" w14:textId="77777777" w:rsidTr="00763CEC">
        <w:tc>
          <w:tcPr>
            <w:tcW w:w="850" w:type="dxa"/>
          </w:tcPr>
          <w:p w14:paraId="42C0A0E1" w14:textId="77777777" w:rsidR="00581A4E" w:rsidRPr="00753B9A" w:rsidRDefault="00581A4E" w:rsidP="00763CEC">
            <w:pPr>
              <w:rPr>
                <w:color w:val="00B050"/>
                <w:lang w:val="en-US"/>
              </w:rPr>
            </w:pPr>
            <w:r w:rsidRPr="00753B9A">
              <w:rPr>
                <w:color w:val="00B050"/>
                <w:lang w:val="en-US"/>
              </w:rPr>
              <w:t>5.06</w:t>
            </w:r>
          </w:p>
        </w:tc>
        <w:tc>
          <w:tcPr>
            <w:tcW w:w="3969" w:type="dxa"/>
          </w:tcPr>
          <w:p w14:paraId="72E89F24" w14:textId="77777777" w:rsidR="00581A4E" w:rsidRPr="00753B9A" w:rsidRDefault="00581A4E" w:rsidP="00763CEC">
            <w:pPr>
              <w:rPr>
                <w:color w:val="00B050"/>
              </w:rPr>
            </w:pPr>
            <w:r w:rsidRPr="00753B9A">
              <w:rPr>
                <w:color w:val="00B050"/>
              </w:rPr>
              <w:t xml:space="preserve">gāyil “zaten </w:t>
            </w:r>
            <w:r w:rsidRPr="00753B9A">
              <w:rPr>
                <w:color w:val="00B050"/>
                <w:lang w:val="en-US"/>
              </w:rPr>
              <w:t>wlid-i yrīd yimūt maḥḥad ǧaʕad ytigallaṭ. xall-u yiǧi ta-nšūf!” yōm-inn-u ǧāy hāḏa, al-ḥayye mdaḥḥǧit-ill-u gāyilt-ill-u “yā wal āni yōm</w:t>
            </w:r>
            <w:r w:rsidRPr="00753B9A">
              <w:rPr>
                <w:color w:val="00B050"/>
              </w:rPr>
              <w:t>-inn-ak</w:t>
            </w:r>
            <w:r w:rsidRPr="00753B9A">
              <w:rPr>
                <w:color w:val="00B050"/>
                <w:lang w:val="en-US"/>
              </w:rPr>
              <w:t xml:space="preserve"> ṭilʕit-ni m-al-gaṣṭal, mā gilt-ill-ak bini ādam lā timmin bī-´ aččāl ḥayye [recte ḥalīb] an-niyy.</w:t>
            </w:r>
          </w:p>
        </w:tc>
        <w:tc>
          <w:tcPr>
            <w:tcW w:w="4253" w:type="dxa"/>
          </w:tcPr>
          <w:p w14:paraId="612E2C40" w14:textId="77777777" w:rsidR="00581A4E" w:rsidRPr="002F3E5B" w:rsidRDefault="00581A4E" w:rsidP="00763CEC">
            <w:pPr>
              <w:rPr>
                <w:color w:val="215868" w:themeColor="accent5" w:themeShade="80"/>
              </w:rPr>
            </w:pPr>
          </w:p>
        </w:tc>
      </w:tr>
      <w:tr w:rsidR="00581A4E" w:rsidRPr="002F3E5B" w14:paraId="60C80534" w14:textId="77777777" w:rsidTr="00763CEC">
        <w:tc>
          <w:tcPr>
            <w:tcW w:w="850" w:type="dxa"/>
          </w:tcPr>
          <w:p w14:paraId="011B419D" w14:textId="77777777" w:rsidR="00581A4E" w:rsidRPr="00753B9A" w:rsidRDefault="00581A4E" w:rsidP="00763CEC">
            <w:pPr>
              <w:rPr>
                <w:color w:val="00B050"/>
                <w:lang w:val="en-US"/>
              </w:rPr>
            </w:pPr>
            <w:r w:rsidRPr="00753B9A">
              <w:rPr>
                <w:color w:val="00B050"/>
                <w:lang w:val="en-US"/>
              </w:rPr>
              <w:t>5.21</w:t>
            </w:r>
          </w:p>
        </w:tc>
        <w:tc>
          <w:tcPr>
            <w:tcW w:w="3969" w:type="dxa"/>
          </w:tcPr>
          <w:p w14:paraId="0DB0DFC2" w14:textId="77777777" w:rsidR="00581A4E" w:rsidRPr="00753B9A" w:rsidRDefault="00581A4E" w:rsidP="00763CEC">
            <w:pPr>
              <w:rPr>
                <w:color w:val="00B050"/>
              </w:rPr>
            </w:pPr>
            <w:r w:rsidRPr="00753B9A">
              <w:rPr>
                <w:color w:val="00B050"/>
              </w:rPr>
              <w:t xml:space="preserve">gāyil “waḷḷa naʕam giltī-l-i.” “ē” gāyle “ʕād šūf hāḏa āni ǧīt tā d-axallṣ-ak” </w:t>
            </w:r>
            <w:r w:rsidRPr="00753B9A">
              <w:rPr>
                <w:color w:val="00B050"/>
                <w:lang w:val="en-US"/>
              </w:rPr>
              <w:t xml:space="preserve">gəḏ̣abt wlēd-u tā d-axallṣ-ak. al-wāli tiṣannaṭ ʕalē-he, gāyil l-al-wāli gāyil “in xallaṣt wlēd-ak tǝnṭī-ni ḏhab-i w tǝnṭī-ni zād wruga inn-ak mā tḥāčī-ni?, </w:t>
            </w:r>
            <w:r w:rsidRPr="00753B9A">
              <w:rPr>
                <w:color w:val="00B050"/>
              </w:rPr>
              <w:t>tǝnṭī-ni wruga inn-ak mā tḥāčī-ni.</w:t>
            </w:r>
            <w:r w:rsidRPr="00753B9A">
              <w:rPr>
                <w:color w:val="00B050"/>
                <w:lang w:val="en-US"/>
              </w:rPr>
              <w:t>”</w:t>
            </w:r>
          </w:p>
        </w:tc>
        <w:tc>
          <w:tcPr>
            <w:tcW w:w="4253" w:type="dxa"/>
          </w:tcPr>
          <w:p w14:paraId="5584C009" w14:textId="77777777" w:rsidR="00581A4E" w:rsidRPr="002F3E5B" w:rsidRDefault="00581A4E" w:rsidP="00763CEC">
            <w:pPr>
              <w:rPr>
                <w:color w:val="215868" w:themeColor="accent5" w:themeShade="80"/>
              </w:rPr>
            </w:pPr>
          </w:p>
        </w:tc>
      </w:tr>
      <w:tr w:rsidR="00581A4E" w:rsidRPr="002F3E5B" w14:paraId="2A464025" w14:textId="77777777" w:rsidTr="00763CEC">
        <w:tc>
          <w:tcPr>
            <w:tcW w:w="850" w:type="dxa"/>
          </w:tcPr>
          <w:p w14:paraId="747C7BA5" w14:textId="77777777" w:rsidR="00581A4E" w:rsidRPr="00753B9A" w:rsidRDefault="00581A4E" w:rsidP="00763CEC">
            <w:pPr>
              <w:rPr>
                <w:color w:val="00B050"/>
                <w:lang w:val="en-US"/>
              </w:rPr>
            </w:pPr>
            <w:r w:rsidRPr="00753B9A">
              <w:rPr>
                <w:color w:val="00B050"/>
                <w:lang w:val="en-US"/>
              </w:rPr>
              <w:t>5.34</w:t>
            </w:r>
          </w:p>
        </w:tc>
        <w:tc>
          <w:tcPr>
            <w:tcW w:w="3969" w:type="dxa"/>
          </w:tcPr>
          <w:p w14:paraId="66A06E63" w14:textId="77777777" w:rsidR="00581A4E" w:rsidRPr="00753B9A" w:rsidRDefault="00581A4E" w:rsidP="00763CEC">
            <w:pPr>
              <w:rPr>
                <w:color w:val="00B050"/>
              </w:rPr>
            </w:pPr>
            <w:r w:rsidRPr="00753B9A">
              <w:rPr>
                <w:color w:val="00B050"/>
              </w:rPr>
              <w:t xml:space="preserve">gāyil “ā, </w:t>
            </w:r>
            <w:r w:rsidRPr="00753B9A">
              <w:rPr>
                <w:color w:val="00B050"/>
                <w:lang w:val="en-US"/>
              </w:rPr>
              <w:t xml:space="preserve">hā muhur amhar ʕalē-he w-anṭī-k yā-ha w-anṭī-k ᵊḏhab-ak. yōm-inn-u mənṭi ḏhab-u gāyil l-al-ḥayye: ḥawwli! hāḏa </w:t>
            </w:r>
            <w:r w:rsidRPr="00753B9A">
              <w:rPr>
                <w:color w:val="00B050"/>
                <w:lang w:val="en-US"/>
              </w:rPr>
              <w:lastRenderedPageBreak/>
              <w:t>ǧāyb-ill-u ʕalīǧe mḥawwil-he yḥuṭṭ-ha b-al… b-ʕalīǧt-u āāā… w baʕdēn ǟǟǟ</w:t>
            </w:r>
          </w:p>
        </w:tc>
        <w:tc>
          <w:tcPr>
            <w:tcW w:w="4253" w:type="dxa"/>
          </w:tcPr>
          <w:p w14:paraId="33B7B923" w14:textId="77777777" w:rsidR="00581A4E" w:rsidRPr="002F3E5B" w:rsidRDefault="00581A4E" w:rsidP="00763CEC">
            <w:pPr>
              <w:rPr>
                <w:color w:val="215868" w:themeColor="accent5" w:themeShade="80"/>
              </w:rPr>
            </w:pPr>
          </w:p>
        </w:tc>
      </w:tr>
      <w:tr w:rsidR="00581A4E" w:rsidRPr="002F3E5B" w14:paraId="13372AA8" w14:textId="77777777" w:rsidTr="00763CEC">
        <w:tc>
          <w:tcPr>
            <w:tcW w:w="850" w:type="dxa"/>
          </w:tcPr>
          <w:p w14:paraId="64178968" w14:textId="77777777" w:rsidR="00581A4E" w:rsidRPr="00753B9A" w:rsidRDefault="00581A4E" w:rsidP="00763CEC">
            <w:pPr>
              <w:rPr>
                <w:color w:val="00B050"/>
                <w:lang w:val="en-US"/>
              </w:rPr>
            </w:pPr>
            <w:r w:rsidRPr="00753B9A">
              <w:rPr>
                <w:color w:val="00B050"/>
                <w:lang w:val="en-US"/>
              </w:rPr>
              <w:t>5.50</w:t>
            </w:r>
          </w:p>
        </w:tc>
        <w:tc>
          <w:tcPr>
            <w:tcW w:w="3969" w:type="dxa"/>
          </w:tcPr>
          <w:p w14:paraId="75FF3CEF" w14:textId="77777777" w:rsidR="00581A4E" w:rsidRPr="00753B9A" w:rsidRDefault="00581A4E" w:rsidP="00763CEC">
            <w:pPr>
              <w:rPr>
                <w:color w:val="00B050"/>
              </w:rPr>
            </w:pPr>
            <w:r w:rsidRPr="00753B9A">
              <w:rPr>
                <w:color w:val="00B050"/>
              </w:rPr>
              <w:t>ʕugub-ma xallaṣ-ha w ṭālʕa ʕād minn-u gāyil gilt-ill-ak bini ādam aččāl ḥalīb-in niyy lā timmin bī-´!” salāmt-ak w-al-ʕāfye!</w:t>
            </w:r>
          </w:p>
        </w:tc>
        <w:tc>
          <w:tcPr>
            <w:tcW w:w="4253" w:type="dxa"/>
          </w:tcPr>
          <w:p w14:paraId="5BD19B14" w14:textId="77777777" w:rsidR="00581A4E" w:rsidRPr="002F3E5B" w:rsidRDefault="00581A4E" w:rsidP="00763CEC">
            <w:pPr>
              <w:rPr>
                <w:color w:val="215868" w:themeColor="accent5" w:themeShade="80"/>
              </w:rPr>
            </w:pPr>
          </w:p>
        </w:tc>
      </w:tr>
    </w:tbl>
    <w:p w14:paraId="5F777785" w14:textId="77777777" w:rsidR="007140B6" w:rsidRDefault="007140B6">
      <w:pPr>
        <w:rPr>
          <w:lang w:val="en-US"/>
        </w:rPr>
      </w:pPr>
    </w:p>
    <w:p w14:paraId="05311764" w14:textId="77777777" w:rsidR="007140B6" w:rsidRDefault="00000000">
      <w:pPr>
        <w:pStyle w:val="Heading2"/>
        <w:rPr>
          <w:lang w:val="en-US"/>
        </w:rPr>
      </w:pPr>
      <w:bookmarkStart w:id="105" w:name="_Toc156305438"/>
      <w:r>
        <w:rPr>
          <w:lang w:val="en-US"/>
        </w:rPr>
        <w:t>Urfa-087_Smide-Harran-2010</w:t>
      </w:r>
      <w:bookmarkEnd w:id="105"/>
    </w:p>
    <w:p w14:paraId="0593CB3D" w14:textId="77777777" w:rsidR="00EC1201" w:rsidRPr="00D777C4" w:rsidRDefault="00EC1201" w:rsidP="00EC1201">
      <w:pPr>
        <w:pStyle w:val="List"/>
        <w:rPr>
          <w:lang w:val="es-ES_tradnl"/>
        </w:rPr>
      </w:pPr>
      <w:r w:rsidRPr="00D777C4">
        <w:rPr>
          <w:lang w:val="es-ES_tradnl"/>
        </w:rPr>
        <w:t>Ismail, 10 May 2010</w:t>
      </w:r>
    </w:p>
    <w:p w14:paraId="11E88B2D" w14:textId="77777777" w:rsidR="00EC1201" w:rsidRPr="00BC0614" w:rsidRDefault="00EC1201" w:rsidP="00EC1201">
      <w:pPr>
        <w:pStyle w:val="List"/>
        <w:rPr>
          <w:lang w:val="es-ES_tradnl"/>
        </w:rPr>
      </w:pPr>
      <w:r>
        <w:rPr>
          <w:lang w:val="es-ES_tradnl"/>
        </w:rPr>
        <w:t>1:04</w:t>
      </w:r>
    </w:p>
    <w:tbl>
      <w:tblPr>
        <w:tblStyle w:val="TableGrid"/>
        <w:tblW w:w="9072" w:type="dxa"/>
        <w:tblLook w:val="0400" w:firstRow="0" w:lastRow="0" w:firstColumn="0" w:lastColumn="0" w:noHBand="0" w:noVBand="1"/>
      </w:tblPr>
      <w:tblGrid>
        <w:gridCol w:w="850"/>
        <w:gridCol w:w="3969"/>
        <w:gridCol w:w="4253"/>
      </w:tblGrid>
      <w:tr w:rsidR="00EC1201" w:rsidRPr="003E6842" w14:paraId="4B922751" w14:textId="77777777" w:rsidTr="00763CEC">
        <w:tc>
          <w:tcPr>
            <w:tcW w:w="850" w:type="dxa"/>
          </w:tcPr>
          <w:p w14:paraId="212FF0AD" w14:textId="77777777" w:rsidR="00EC1201" w:rsidRPr="00D777C4" w:rsidRDefault="00EC1201" w:rsidP="00763CEC">
            <w:pPr>
              <w:rPr>
                <w:lang w:val="es-ES_tradnl"/>
              </w:rPr>
            </w:pPr>
            <w:r w:rsidRPr="00D777C4">
              <w:rPr>
                <w:lang w:val="es-ES_tradnl"/>
              </w:rPr>
              <w:t>0.02</w:t>
            </w:r>
          </w:p>
        </w:tc>
        <w:tc>
          <w:tcPr>
            <w:tcW w:w="3969" w:type="dxa"/>
          </w:tcPr>
          <w:p w14:paraId="4730E095" w14:textId="77777777" w:rsidR="00EC1201" w:rsidRPr="001D6CE9" w:rsidRDefault="00EC1201" w:rsidP="00763CEC">
            <w:pPr>
              <w:rPr>
                <w:color w:val="00B050"/>
                <w:lang w:val="es-ES_tradnl"/>
              </w:rPr>
            </w:pPr>
            <w:r w:rsidRPr="001D6CE9">
              <w:rPr>
                <w:color w:val="00B050"/>
                <w:lang w:val="es-ES_tradnl"/>
              </w:rPr>
              <w:t xml:space="preserve">yā Ismāʕīl, an-nahāṛ b-al-qade čalēna simīde. – ē čalēna simīde, hā! as-simīde hāḏiy, ǟǟǟ yōm-in b-al-maḥalle ta-ngūl ǧīrān-ne wəḥde aḷḷa yinṭī-he yṣīr-il-he ḏ̣ane ta-ngūl ᵊbnayye wala wlēd, iḥna ngūl aḷḷa yinṭī-he! </w:t>
            </w:r>
          </w:p>
        </w:tc>
        <w:tc>
          <w:tcPr>
            <w:tcW w:w="4253" w:type="dxa"/>
          </w:tcPr>
          <w:p w14:paraId="392495C3" w14:textId="77777777" w:rsidR="00EC1201" w:rsidRPr="00D777C4" w:rsidRDefault="00EC1201" w:rsidP="00763CEC">
            <w:pPr>
              <w:rPr>
                <w:lang w:val="es-ES_tradnl"/>
              </w:rPr>
            </w:pPr>
          </w:p>
        </w:tc>
      </w:tr>
      <w:tr w:rsidR="00EC1201" w:rsidRPr="003E6842" w14:paraId="7C90B1F1" w14:textId="77777777" w:rsidTr="00763CEC">
        <w:tc>
          <w:tcPr>
            <w:tcW w:w="850" w:type="dxa"/>
          </w:tcPr>
          <w:p w14:paraId="40FB2139" w14:textId="77777777" w:rsidR="00EC1201" w:rsidRPr="00D777C4" w:rsidRDefault="00EC1201" w:rsidP="00763CEC">
            <w:pPr>
              <w:rPr>
                <w:lang w:val="es-ES_tradnl"/>
              </w:rPr>
            </w:pPr>
            <w:r w:rsidRPr="00D777C4">
              <w:rPr>
                <w:lang w:val="es-ES_tradnl"/>
              </w:rPr>
              <w:t>0.21</w:t>
            </w:r>
          </w:p>
        </w:tc>
        <w:tc>
          <w:tcPr>
            <w:tcW w:w="3969" w:type="dxa"/>
          </w:tcPr>
          <w:p w14:paraId="7D365687" w14:textId="77777777" w:rsidR="00EC1201" w:rsidRPr="001D6CE9" w:rsidRDefault="00EC1201" w:rsidP="00763CEC">
            <w:pPr>
              <w:rPr>
                <w:color w:val="00B050"/>
                <w:lang w:val="es-ES_tradnl"/>
              </w:rPr>
            </w:pPr>
            <w:r w:rsidRPr="001D6CE9">
              <w:rPr>
                <w:color w:val="00B050"/>
                <w:lang w:val="es-ES_tradnl"/>
              </w:rPr>
              <w:t xml:space="preserve">aḷḷa ǝnṭā-ha, ǧārit-ne aḷḷa mǝnṭī-he, ṣārat-il-he bnayye, w iḥna, rāʕit bēt-i, Amīne, ᵊmsāwīt-il-he simīde. ᵊb-samin ʕarab, as-simīde šifit-he b-ʕēn-ak, ǧirīš-u, ǧirīš al-madgūg – </w:t>
            </w:r>
            <w:bookmarkStart w:id="106" w:name="_Hlk132716234"/>
            <w:r w:rsidRPr="001D6CE9">
              <w:rPr>
                <w:color w:val="00B050"/>
                <w:lang w:val="es-ES_tradnl"/>
              </w:rPr>
              <w:t>čalēt</w:t>
            </w:r>
            <w:bookmarkEnd w:id="106"/>
            <w:r w:rsidRPr="001D6CE9">
              <w:rPr>
                <w:color w:val="00B050"/>
                <w:lang w:val="es-ES_tradnl"/>
              </w:rPr>
              <w:t>-ha – ē, al-ǧirīš, hāḏi ysāwūn-he lilhe tā mā ḏ̣ḏ̣urr az-zaġīr.</w:t>
            </w:r>
          </w:p>
        </w:tc>
        <w:tc>
          <w:tcPr>
            <w:tcW w:w="4253" w:type="dxa"/>
          </w:tcPr>
          <w:p w14:paraId="28A27C8B" w14:textId="77777777" w:rsidR="00EC1201" w:rsidRPr="00D777C4" w:rsidRDefault="00EC1201" w:rsidP="00763CEC">
            <w:pPr>
              <w:rPr>
                <w:lang w:val="es-ES_tradnl"/>
              </w:rPr>
            </w:pPr>
          </w:p>
        </w:tc>
      </w:tr>
      <w:tr w:rsidR="00EC1201" w:rsidRPr="003E6842" w14:paraId="0963A384" w14:textId="77777777" w:rsidTr="00763CEC">
        <w:tc>
          <w:tcPr>
            <w:tcW w:w="850" w:type="dxa"/>
          </w:tcPr>
          <w:p w14:paraId="56075566" w14:textId="77777777" w:rsidR="00EC1201" w:rsidRPr="00D777C4" w:rsidRDefault="00EC1201" w:rsidP="00763CEC">
            <w:pPr>
              <w:rPr>
                <w:lang w:val="es-ES_tradnl"/>
              </w:rPr>
            </w:pPr>
            <w:r w:rsidRPr="00D777C4">
              <w:rPr>
                <w:lang w:val="es-ES_tradnl"/>
              </w:rPr>
              <w:t>0.40</w:t>
            </w:r>
          </w:p>
        </w:tc>
        <w:tc>
          <w:tcPr>
            <w:tcW w:w="3969" w:type="dxa"/>
          </w:tcPr>
          <w:p w14:paraId="726404CA" w14:textId="77777777" w:rsidR="00EC1201" w:rsidRPr="001D6CE9" w:rsidRDefault="00EC1201" w:rsidP="00763CEC">
            <w:pPr>
              <w:rPr>
                <w:color w:val="00B050"/>
                <w:lang w:val="es-ES_tradnl"/>
              </w:rPr>
            </w:pPr>
            <w:r w:rsidRPr="001D6CE9">
              <w:rPr>
                <w:color w:val="00B050"/>
                <w:lang w:val="es-ES_tradnl"/>
              </w:rPr>
              <w:t>tā mā ḏ̣ḏ̣urr hiyye ʕaman-he lissaḥ-ḥa aǧ-ǧirīḥ aǧ-ǧidīd wālde hā! al-wālde ysāwū-l-he simīde tā zēne w... w-iḥna ʕalē-ne iḥna ṯuwāb-ha šīy, xēyr yaʕni ṯuwāb-ha čiṯīr.</w:t>
            </w:r>
          </w:p>
        </w:tc>
        <w:tc>
          <w:tcPr>
            <w:tcW w:w="4253" w:type="dxa"/>
          </w:tcPr>
          <w:p w14:paraId="0218B851" w14:textId="77777777" w:rsidR="00EC1201" w:rsidRPr="00D777C4" w:rsidRDefault="00EC1201" w:rsidP="00763CEC">
            <w:pPr>
              <w:rPr>
                <w:lang w:val="es-ES_tradnl"/>
              </w:rPr>
            </w:pPr>
          </w:p>
        </w:tc>
      </w:tr>
      <w:tr w:rsidR="00EC1201" w:rsidRPr="003E6842" w14:paraId="1F9C4573" w14:textId="77777777" w:rsidTr="00763CEC">
        <w:tc>
          <w:tcPr>
            <w:tcW w:w="850" w:type="dxa"/>
          </w:tcPr>
          <w:p w14:paraId="4E84B940" w14:textId="77777777" w:rsidR="00EC1201" w:rsidRPr="00D777C4" w:rsidRDefault="00EC1201" w:rsidP="00763CEC">
            <w:pPr>
              <w:rPr>
                <w:lang w:val="es-ES_tradnl"/>
              </w:rPr>
            </w:pPr>
            <w:r w:rsidRPr="00D777C4">
              <w:rPr>
                <w:lang w:val="es-ES_tradnl"/>
              </w:rPr>
              <w:t>0.53</w:t>
            </w:r>
          </w:p>
        </w:tc>
        <w:tc>
          <w:tcPr>
            <w:tcW w:w="3969" w:type="dxa"/>
          </w:tcPr>
          <w:p w14:paraId="54C3A2DB" w14:textId="77777777" w:rsidR="00EC1201" w:rsidRPr="001D6CE9" w:rsidRDefault="00EC1201" w:rsidP="00763CEC">
            <w:pPr>
              <w:rPr>
                <w:color w:val="00B050"/>
                <w:lang w:val="es-ES_tradnl"/>
              </w:rPr>
            </w:pPr>
            <w:r w:rsidRPr="001D6CE9">
              <w:rPr>
                <w:color w:val="00B050"/>
                <w:lang w:val="es-ES_tradnl"/>
              </w:rPr>
              <w:t>yōm-in tāxḏ-il-he as-simīde ygūl al-wālde tiṭʕam-he as-simīde rabb al-ʕālamīn ygūl yinṭī-k ṯuwāb čiṯīr, ḥasanāt, xēr yaʕni b-al-xēr nsāwī-l-he s-simīde. as-simīde maʕnāt-ha hāḏi hiyye.</w:t>
            </w:r>
          </w:p>
        </w:tc>
        <w:tc>
          <w:tcPr>
            <w:tcW w:w="4253" w:type="dxa"/>
          </w:tcPr>
          <w:p w14:paraId="704B9B93" w14:textId="77777777" w:rsidR="00EC1201" w:rsidRPr="00D777C4" w:rsidRDefault="00EC1201" w:rsidP="00763CEC">
            <w:pPr>
              <w:rPr>
                <w:lang w:val="es-ES_tradnl"/>
              </w:rPr>
            </w:pPr>
          </w:p>
        </w:tc>
      </w:tr>
    </w:tbl>
    <w:p w14:paraId="249CB369" w14:textId="77777777" w:rsidR="007140B6" w:rsidRDefault="007140B6">
      <w:pPr>
        <w:rPr>
          <w:lang w:val="es-ES_tradnl"/>
        </w:rPr>
      </w:pPr>
    </w:p>
    <w:p w14:paraId="2A9B8528" w14:textId="77777777" w:rsidR="007140B6" w:rsidRDefault="007140B6">
      <w:pPr>
        <w:rPr>
          <w:i/>
          <w:lang w:val="es-ES_tradnl"/>
        </w:rPr>
      </w:pPr>
    </w:p>
    <w:p w14:paraId="2B502A59" w14:textId="77777777" w:rsidR="007140B6" w:rsidRDefault="00000000">
      <w:pPr>
        <w:pStyle w:val="Heading2"/>
        <w:rPr>
          <w:iCs w:val="0"/>
          <w:lang w:val="es-ES_tradnl"/>
        </w:rPr>
      </w:pPr>
      <w:bookmarkStart w:id="107" w:name="_Toc156305439"/>
      <w:r>
        <w:rPr>
          <w:lang w:val="es-ES_tradnl"/>
        </w:rPr>
        <w:t>Urfa-092_Sultan_Murad-Harran-2010</w:t>
      </w:r>
      <w:bookmarkEnd w:id="107"/>
    </w:p>
    <w:p w14:paraId="4333B6A4" w14:textId="77777777" w:rsidR="004766D2" w:rsidRPr="00BC0614" w:rsidRDefault="004766D2" w:rsidP="004766D2">
      <w:pPr>
        <w:pStyle w:val="List"/>
        <w:rPr>
          <w:lang w:val="es-ES_tradnl"/>
        </w:rPr>
      </w:pPr>
      <w:r w:rsidRPr="00BC0614">
        <w:rPr>
          <w:lang w:val="es-ES_tradnl"/>
        </w:rPr>
        <w:t>Ismail, 10.5.2010</w:t>
      </w:r>
    </w:p>
    <w:p w14:paraId="31F27C48" w14:textId="77777777" w:rsidR="004766D2" w:rsidRPr="00BC0614" w:rsidRDefault="004766D2" w:rsidP="004766D2">
      <w:pPr>
        <w:pStyle w:val="List"/>
        <w:rPr>
          <w:lang w:val="es-ES_tradnl"/>
        </w:rPr>
      </w:pPr>
      <w:r w:rsidRPr="00BC0614">
        <w:rPr>
          <w:lang w:val="es-ES_tradnl"/>
        </w:rPr>
        <w:t>9:00</w:t>
      </w:r>
    </w:p>
    <w:p w14:paraId="3E96B3AB" w14:textId="77777777" w:rsidR="004766D2" w:rsidRPr="00BC0614" w:rsidRDefault="004766D2" w:rsidP="004766D2">
      <w:pPr>
        <w:rPr>
          <w:noProof/>
          <w:lang w:val="es-ES_tradnl"/>
        </w:rPr>
      </w:pPr>
    </w:p>
    <w:tbl>
      <w:tblPr>
        <w:tblStyle w:val="TableGrid"/>
        <w:tblW w:w="0" w:type="auto"/>
        <w:tblLook w:val="04A0" w:firstRow="1" w:lastRow="0" w:firstColumn="1" w:lastColumn="0" w:noHBand="0" w:noVBand="1"/>
      </w:tblPr>
      <w:tblGrid>
        <w:gridCol w:w="675"/>
        <w:gridCol w:w="3969"/>
        <w:gridCol w:w="4395"/>
      </w:tblGrid>
      <w:tr w:rsidR="004766D2" w:rsidRPr="00594E8A" w14:paraId="0652CFF7" w14:textId="77777777" w:rsidTr="00763CEC">
        <w:tc>
          <w:tcPr>
            <w:tcW w:w="675" w:type="dxa"/>
          </w:tcPr>
          <w:p w14:paraId="367774F9" w14:textId="77777777" w:rsidR="004766D2" w:rsidRPr="00BC0614" w:rsidRDefault="004766D2" w:rsidP="00763CEC">
            <w:pPr>
              <w:rPr>
                <w:noProof/>
                <w:lang w:val="es-ES_tradnl"/>
              </w:rPr>
            </w:pPr>
            <w:r w:rsidRPr="00BC0614">
              <w:rPr>
                <w:noProof/>
                <w:lang w:val="es-ES_tradnl"/>
              </w:rPr>
              <w:t>0.</w:t>
            </w:r>
            <w:r>
              <w:rPr>
                <w:noProof/>
                <w:lang w:val="es-ES_tradnl"/>
              </w:rPr>
              <w:t>0</w:t>
            </w:r>
            <w:r w:rsidRPr="00BC0614">
              <w:rPr>
                <w:noProof/>
                <w:lang w:val="es-ES_tradnl"/>
              </w:rPr>
              <w:t>5</w:t>
            </w:r>
          </w:p>
        </w:tc>
        <w:tc>
          <w:tcPr>
            <w:tcW w:w="3969" w:type="dxa"/>
          </w:tcPr>
          <w:p w14:paraId="1FCF43BC" w14:textId="77777777" w:rsidR="004766D2" w:rsidRPr="008F0BFF" w:rsidRDefault="004766D2" w:rsidP="00763CEC">
            <w:pPr>
              <w:rPr>
                <w:color w:val="00B050"/>
                <w:lang w:val="es-ES_tradnl"/>
              </w:rPr>
            </w:pPr>
            <w:r w:rsidRPr="008F0BFF">
              <w:rPr>
                <w:color w:val="00B050"/>
                <w:lang w:val="es-ES_tradnl"/>
              </w:rPr>
              <w:t xml:space="preserve">as-sulṭān Murād, </w:t>
            </w:r>
            <w:r w:rsidRPr="008F0BFF">
              <w:rPr>
                <w:color w:val="00B050"/>
              </w:rPr>
              <w:t>ᵊ</w:t>
            </w:r>
            <w:r w:rsidRPr="008F0BFF">
              <w:rPr>
                <w:color w:val="00B050"/>
                <w:lang w:val="es-ES_tradnl"/>
              </w:rPr>
              <w:t xml:space="preserve">b-zimānāt ʕala dōr al- ʕuṯmāniyye. huwwa ḥākim zād belli bi… zimān </w:t>
            </w:r>
            <w:r w:rsidRPr="008F0BFF">
              <w:rPr>
                <w:color w:val="00B050"/>
              </w:rPr>
              <w:t>ᵊ</w:t>
            </w:r>
            <w:r w:rsidRPr="008F0BFF">
              <w:rPr>
                <w:color w:val="00B050"/>
                <w:lang w:val="es-ES_tradnl"/>
              </w:rPr>
              <w:t>msawwi qǝrāliyye bāše yaʕni ʕa-l- ʕuṯmāniyye. huwwa ḍurum, ḍurm-u ṣāyir guṭma ḏ̣aʕīf, ḏ̣aʕfān.</w:t>
            </w:r>
          </w:p>
        </w:tc>
        <w:tc>
          <w:tcPr>
            <w:tcW w:w="4395" w:type="dxa"/>
          </w:tcPr>
          <w:p w14:paraId="6D663D84" w14:textId="77777777" w:rsidR="004766D2" w:rsidRPr="008F0BFF" w:rsidRDefault="004766D2" w:rsidP="00763CEC">
            <w:pPr>
              <w:rPr>
                <w:color w:val="00B050"/>
                <w:lang w:val="en-US"/>
              </w:rPr>
            </w:pPr>
            <w:r w:rsidRPr="008F0BFF">
              <w:rPr>
                <w:color w:val="00B050"/>
                <w:lang w:val="en-US"/>
              </w:rPr>
              <w:t>Sultan Murad was, in his time, in the era of the Ottomans, a ruler. It’s known that he was a king, a pasha fo</w:t>
            </w:r>
            <w:r w:rsidRPr="008F0BFF">
              <w:rPr>
                <w:color w:val="00B050"/>
              </w:rPr>
              <w:t>r the Ottomans. But his situation was a little bit weak and fragile.</w:t>
            </w:r>
          </w:p>
        </w:tc>
      </w:tr>
      <w:tr w:rsidR="004766D2" w:rsidRPr="00594E8A" w14:paraId="29BD97E4" w14:textId="77777777" w:rsidTr="00763CEC">
        <w:tc>
          <w:tcPr>
            <w:tcW w:w="675" w:type="dxa"/>
          </w:tcPr>
          <w:p w14:paraId="3200F67F" w14:textId="77777777" w:rsidR="004766D2" w:rsidRPr="00E42EA6" w:rsidRDefault="004766D2" w:rsidP="00763CEC">
            <w:pPr>
              <w:rPr>
                <w:noProof/>
                <w:lang w:val="de-AT"/>
              </w:rPr>
            </w:pPr>
            <w:r>
              <w:rPr>
                <w:noProof/>
                <w:lang w:val="de-AT"/>
              </w:rPr>
              <w:lastRenderedPageBreak/>
              <w:t>0.22</w:t>
            </w:r>
          </w:p>
        </w:tc>
        <w:tc>
          <w:tcPr>
            <w:tcW w:w="3969" w:type="dxa"/>
          </w:tcPr>
          <w:p w14:paraId="69FD2FB7" w14:textId="77777777" w:rsidR="004766D2" w:rsidRPr="008F0BFF" w:rsidRDefault="004766D2" w:rsidP="00763CEC">
            <w:pPr>
              <w:rPr>
                <w:noProof/>
                <w:color w:val="00B050"/>
                <w:lang w:val="de-AT"/>
              </w:rPr>
            </w:pPr>
            <w:r w:rsidRPr="008F0BFF">
              <w:rPr>
                <w:noProof/>
                <w:color w:val="00B050"/>
                <w:lang w:val="de-AT"/>
              </w:rPr>
              <w:t>ḏ̣aʕfān ḍurm-u dawilt-u yaʕni min ṭaraf al-ʕaǧ… ʕaskarīt-u, min ṭaraf silāḥ-u w-min ṭaraf šakl-u ḏ̣aʕfān, yaʕni ʕind-u xāynīn ṣāyrīn wuzārat-u wazīrīt-u wzārt-u. ar-rūs, ač-</w:t>
            </w:r>
            <w:r w:rsidRPr="008F0BFF">
              <w:rPr>
                <w:color w:val="00B050"/>
                <w:lang w:val="de-AT"/>
              </w:rPr>
              <w:t>čār</w:t>
            </w:r>
            <w:r w:rsidRPr="008F0BFF">
              <w:rPr>
                <w:noProof/>
                <w:color w:val="00B050"/>
                <w:lang w:val="de-AT"/>
              </w:rPr>
              <w:t xml:space="preserve"> ar-rūs, ar-rūs čārǝ gāyil-l-u mdizz-ill-u xabar,</w:t>
            </w:r>
          </w:p>
        </w:tc>
        <w:tc>
          <w:tcPr>
            <w:tcW w:w="4395" w:type="dxa"/>
          </w:tcPr>
          <w:p w14:paraId="311C678F" w14:textId="77777777" w:rsidR="004766D2" w:rsidRPr="008F0BFF" w:rsidRDefault="004766D2" w:rsidP="00763CEC">
            <w:pPr>
              <w:rPr>
                <w:noProof/>
                <w:color w:val="00B050"/>
                <w:lang w:val="en-US"/>
              </w:rPr>
            </w:pPr>
            <w:r w:rsidRPr="008F0BFF">
              <w:rPr>
                <w:noProof/>
                <w:color w:val="00B050"/>
                <w:lang w:val="en-US"/>
              </w:rPr>
              <w:t>His situation and his country were weak. Weak with regard to his soldiers, with regard to his weapons, and with regard to his inner state. That means, his ministers have become treacherous. The Russians, the Tsar of the Russians, has sent him a message,</w:t>
            </w:r>
          </w:p>
        </w:tc>
      </w:tr>
      <w:tr w:rsidR="004766D2" w:rsidRPr="00594E8A" w14:paraId="69D48624" w14:textId="77777777" w:rsidTr="00763CEC">
        <w:tc>
          <w:tcPr>
            <w:tcW w:w="675" w:type="dxa"/>
          </w:tcPr>
          <w:p w14:paraId="6978CF7B" w14:textId="77777777" w:rsidR="004766D2" w:rsidRPr="00594E8A" w:rsidRDefault="004766D2" w:rsidP="00763CEC">
            <w:pPr>
              <w:rPr>
                <w:noProof/>
                <w:lang w:val="en-US"/>
              </w:rPr>
            </w:pPr>
            <w:r>
              <w:rPr>
                <w:noProof/>
                <w:lang w:val="en-US"/>
              </w:rPr>
              <w:t>0.41</w:t>
            </w:r>
          </w:p>
        </w:tc>
        <w:tc>
          <w:tcPr>
            <w:tcW w:w="3969" w:type="dxa"/>
          </w:tcPr>
          <w:p w14:paraId="5ABC90BA" w14:textId="77777777" w:rsidR="004766D2" w:rsidRPr="008F0BFF" w:rsidRDefault="004766D2" w:rsidP="00763CEC">
            <w:pPr>
              <w:rPr>
                <w:noProof/>
                <w:color w:val="00B050"/>
                <w:lang w:val="en-US"/>
              </w:rPr>
            </w:pPr>
            <w:r w:rsidRPr="008F0BFF">
              <w:rPr>
                <w:noProof/>
                <w:color w:val="00B050"/>
                <w:lang w:val="en-US"/>
              </w:rPr>
              <w:t xml:space="preserve">gāyil-l-u </w:t>
            </w:r>
            <w:r w:rsidRPr="008F0BFF">
              <w:rPr>
                <w:color w:val="00B050"/>
                <w:lang w:val="en-US"/>
              </w:rPr>
              <w:t xml:space="preserve">yā… </w:t>
            </w:r>
            <w:r w:rsidRPr="008F0BFF">
              <w:rPr>
                <w:color w:val="00B050"/>
              </w:rPr>
              <w:t>də-</w:t>
            </w:r>
            <w:r w:rsidRPr="008F0BFF">
              <w:rPr>
                <w:color w:val="00B050"/>
                <w:lang w:val="en-US"/>
              </w:rPr>
              <w:t>rūḥu gūlū-l-u, mdarrb-</w:t>
            </w:r>
            <w:r w:rsidRPr="008F0BFF">
              <w:rPr>
                <w:noProof/>
                <w:color w:val="00B050"/>
                <w:lang w:val="en-US"/>
              </w:rPr>
              <w:t>ill-u</w:t>
            </w:r>
            <w:r w:rsidRPr="008F0BFF">
              <w:rPr>
                <w:color w:val="00B050"/>
                <w:lang w:val="en-US"/>
              </w:rPr>
              <w:t xml:space="preserve"> </w:t>
            </w:r>
            <w:r w:rsidRPr="008F0BFF">
              <w:rPr>
                <w:color w:val="00B050"/>
              </w:rPr>
              <w:t>ēlčiyye</w:t>
            </w:r>
            <w:r w:rsidRPr="008F0BFF">
              <w:rPr>
                <w:color w:val="00B050"/>
                <w:lang w:val="en-US"/>
              </w:rPr>
              <w:t xml:space="preserve"> gāyil ǟǟǟ… </w:t>
            </w:r>
            <w:r w:rsidRPr="008F0BFF">
              <w:rPr>
                <w:color w:val="00B050"/>
              </w:rPr>
              <w:t>“</w:t>
            </w:r>
            <w:r w:rsidRPr="008F0BFF">
              <w:rPr>
                <w:color w:val="00B050"/>
                <w:lang w:val="en-US"/>
              </w:rPr>
              <w:t xml:space="preserve">arīd minn-u ḥarib, sawaš, ḥarib arīd minn-u ḥarib ta-ntaḥārab,” w-gāyil, “tamām!” Sulṭān Murād gāyil </w:t>
            </w:r>
            <w:r w:rsidRPr="008F0BFF">
              <w:rPr>
                <w:color w:val="00B050"/>
              </w:rPr>
              <w:t>masale</w:t>
            </w:r>
            <w:r w:rsidRPr="008F0BFF">
              <w:rPr>
                <w:color w:val="00B050"/>
                <w:lang w:val="en-US"/>
              </w:rPr>
              <w:t xml:space="preserve"> ʕugub hafte ta-yḥa</w:t>
            </w:r>
            <w:r w:rsidRPr="008F0BFF">
              <w:rPr>
                <w:noProof/>
                <w:color w:val="00B050"/>
                <w:lang w:val="en-US"/>
              </w:rPr>
              <w:t xml:space="preserve">ḏ̣ḏ̣ir ʕaskar-u ta-niǧi </w:t>
            </w:r>
            <w:r w:rsidRPr="008F0BFF">
              <w:rPr>
                <w:color w:val="00B050"/>
                <w:lang w:val="en-US"/>
              </w:rPr>
              <w:t>ntaḥ</w:t>
            </w:r>
            <w:r w:rsidRPr="008F0BFF">
              <w:rPr>
                <w:noProof/>
                <w:color w:val="00B050"/>
                <w:lang w:val="en-US"/>
              </w:rPr>
              <w:t>ārab ʕa-l-ᵊḥdūd.</w:t>
            </w:r>
          </w:p>
        </w:tc>
        <w:tc>
          <w:tcPr>
            <w:tcW w:w="4395" w:type="dxa"/>
          </w:tcPr>
          <w:p w14:paraId="0F0910C1" w14:textId="77777777" w:rsidR="004766D2" w:rsidRPr="008F0BFF" w:rsidRDefault="004766D2" w:rsidP="00763CEC">
            <w:pPr>
              <w:rPr>
                <w:noProof/>
                <w:color w:val="00B050"/>
                <w:lang w:val="en-US"/>
              </w:rPr>
            </w:pPr>
            <w:r w:rsidRPr="008F0BFF">
              <w:rPr>
                <w:noProof/>
                <w:color w:val="00B050"/>
                <w:lang w:val="en-US"/>
              </w:rPr>
              <w:t>telling him… “Go and tell him!”—He had sent to him messangers—“I want war with you, fighting, I want war with you, let’s fight!” Sultan Murad said, “Agreed! After one week—to prepare his soldiers—let’s fight at the border!”</w:t>
            </w:r>
          </w:p>
        </w:tc>
      </w:tr>
      <w:tr w:rsidR="004766D2" w:rsidRPr="00594E8A" w14:paraId="3126640B" w14:textId="77777777" w:rsidTr="00763CEC">
        <w:tc>
          <w:tcPr>
            <w:tcW w:w="675" w:type="dxa"/>
          </w:tcPr>
          <w:p w14:paraId="192AFE9A" w14:textId="77777777" w:rsidR="004766D2" w:rsidRPr="00594E8A" w:rsidRDefault="004766D2" w:rsidP="00763CEC">
            <w:pPr>
              <w:rPr>
                <w:noProof/>
                <w:lang w:val="en-US"/>
              </w:rPr>
            </w:pPr>
            <w:r>
              <w:rPr>
                <w:noProof/>
                <w:lang w:val="en-US"/>
              </w:rPr>
              <w:t>1.02</w:t>
            </w:r>
          </w:p>
        </w:tc>
        <w:tc>
          <w:tcPr>
            <w:tcW w:w="3969" w:type="dxa"/>
          </w:tcPr>
          <w:p w14:paraId="21762686" w14:textId="77777777" w:rsidR="004766D2" w:rsidRPr="008F0BFF" w:rsidRDefault="004766D2" w:rsidP="00763CEC">
            <w:pPr>
              <w:rPr>
                <w:noProof/>
                <w:color w:val="00B050"/>
                <w:lang w:val="en-US"/>
              </w:rPr>
            </w:pPr>
            <w:r w:rsidRPr="008F0BFF">
              <w:rPr>
                <w:noProof/>
                <w:color w:val="00B050"/>
                <w:lang w:val="en-US"/>
              </w:rPr>
              <w:t xml:space="preserve">Sulṭān Murād qāft-u </w:t>
            </w:r>
            <w:bookmarkStart w:id="108" w:name="_Hlk90992979"/>
            <w:r w:rsidRPr="008F0BFF">
              <w:rPr>
                <w:noProof/>
                <w:color w:val="00B050"/>
                <w:lang w:val="en-US"/>
              </w:rPr>
              <w:t>mašġūḷa</w:t>
            </w:r>
            <w:bookmarkEnd w:id="108"/>
            <w:r w:rsidRPr="008F0BFF">
              <w:rPr>
                <w:noProof/>
                <w:color w:val="00B050"/>
                <w:lang w:val="en-US"/>
              </w:rPr>
              <w:t>. ǧaʕ- ydawwir b-al-</w:t>
            </w:r>
            <w:r w:rsidRPr="008F0BFF">
              <w:rPr>
                <w:color w:val="00B050"/>
              </w:rPr>
              <w:t>ᵊhniyye</w:t>
            </w:r>
            <w:r w:rsidRPr="008F0BFF">
              <w:rPr>
                <w:noProof/>
                <w:color w:val="00B050"/>
                <w:lang w:val="en-US"/>
              </w:rPr>
              <w:t xml:space="preserve"> ǧāy ᵊmxalli as-sarāy ᵊmxalli kullši ṭāliʕ ʕa-ǧ-ǧbile w ǧaʕ-ydawwir hīčiḏ miṯl al-maǧnūn, miṯl al-ᵊmhabūl ydawwir b-aǧ-ǧbile. hināk mitxaṭṭm-u rāʕi.</w:t>
            </w:r>
          </w:p>
        </w:tc>
        <w:tc>
          <w:tcPr>
            <w:tcW w:w="4395" w:type="dxa"/>
          </w:tcPr>
          <w:p w14:paraId="4CB0AE95" w14:textId="77777777" w:rsidR="004766D2" w:rsidRPr="008F0BFF" w:rsidRDefault="004766D2" w:rsidP="00763CEC">
            <w:pPr>
              <w:rPr>
                <w:noProof/>
                <w:color w:val="00B050"/>
                <w:lang w:val="en-US"/>
              </w:rPr>
            </w:pPr>
            <w:r w:rsidRPr="008F0BFF">
              <w:rPr>
                <w:noProof/>
                <w:color w:val="00B050"/>
                <w:lang w:val="en-US"/>
              </w:rPr>
              <w:t>Sultan Murad’s mind was very busy. He was looking for something, he left his palace, he left everything and went up to a mountain seeking for something like crazy, like a madman. There, a shepherd met him.</w:t>
            </w:r>
          </w:p>
        </w:tc>
      </w:tr>
      <w:tr w:rsidR="004766D2" w:rsidRPr="00594E8A" w14:paraId="74858B88" w14:textId="77777777" w:rsidTr="00763CEC">
        <w:tc>
          <w:tcPr>
            <w:tcW w:w="675" w:type="dxa"/>
          </w:tcPr>
          <w:p w14:paraId="28D8D2A3" w14:textId="77777777" w:rsidR="004766D2" w:rsidRPr="00594E8A" w:rsidRDefault="004766D2" w:rsidP="00763CEC">
            <w:pPr>
              <w:rPr>
                <w:noProof/>
                <w:lang w:val="en-US"/>
              </w:rPr>
            </w:pPr>
            <w:r>
              <w:rPr>
                <w:noProof/>
                <w:lang w:val="en-US"/>
              </w:rPr>
              <w:t>1.22</w:t>
            </w:r>
          </w:p>
        </w:tc>
        <w:tc>
          <w:tcPr>
            <w:tcW w:w="3969" w:type="dxa"/>
          </w:tcPr>
          <w:p w14:paraId="21158C7C" w14:textId="77777777" w:rsidR="004766D2" w:rsidRPr="008F0BFF" w:rsidRDefault="004766D2" w:rsidP="00763CEC">
            <w:pPr>
              <w:rPr>
                <w:noProof/>
                <w:color w:val="00B050"/>
                <w:lang w:val="en-US"/>
              </w:rPr>
            </w:pPr>
            <w:r w:rsidRPr="008F0BFF">
              <w:rPr>
                <w:noProof/>
                <w:color w:val="00B050"/>
                <w:lang w:val="en-US"/>
              </w:rPr>
              <w:t>yōm-in šāyif ar-rāʕi, ar-rāʕi mā yʕarf-u inn-u Murād. mā yʕarif inn-u l-qǝrāl. gāyil-l-u “š-bī-k yāba? ǧūʕān? taʕāl āni ʕind-i xāṯir w ḥalīb w… w ǧubun, xubuz, taʕāl w-ukul yā šāyib yā ʕamm-i! ukul! āni daḥḥiǧ ʕind-i xāṯir w xubuz, taʕāl! tifaḏ̣ḏ̣al ukul!”</w:t>
            </w:r>
          </w:p>
        </w:tc>
        <w:tc>
          <w:tcPr>
            <w:tcW w:w="4395" w:type="dxa"/>
          </w:tcPr>
          <w:p w14:paraId="52BB3FA5" w14:textId="77777777" w:rsidR="004766D2" w:rsidRPr="008F0BFF" w:rsidRDefault="004766D2" w:rsidP="00763CEC">
            <w:pPr>
              <w:rPr>
                <w:noProof/>
                <w:color w:val="00B050"/>
                <w:lang w:val="en-US"/>
              </w:rPr>
            </w:pPr>
            <w:r w:rsidRPr="008F0BFF">
              <w:rPr>
                <w:noProof/>
                <w:color w:val="00B050"/>
                <w:lang w:val="en-US"/>
              </w:rPr>
              <w:t>When the shepherd saw him, he didn’t know that he was (Sultan) Murad. He did not know that he was the king. He said, “What’s wrong with you, daddy? Are you hungry? Come! I have yoghurt, milk, and cheese, and bread. Come and eat, old man, my uncle! Eat! Look, I have yoghurt and bread! Come, help yourself, eat!”</w:t>
            </w:r>
          </w:p>
        </w:tc>
      </w:tr>
      <w:tr w:rsidR="004766D2" w:rsidRPr="00310338" w14:paraId="0B643316" w14:textId="77777777" w:rsidTr="00763CEC">
        <w:tc>
          <w:tcPr>
            <w:tcW w:w="675" w:type="dxa"/>
          </w:tcPr>
          <w:p w14:paraId="4246E481" w14:textId="77777777" w:rsidR="004766D2" w:rsidRPr="003E313C" w:rsidRDefault="004766D2" w:rsidP="00763CEC">
            <w:r>
              <w:t>1.37</w:t>
            </w:r>
          </w:p>
        </w:tc>
        <w:tc>
          <w:tcPr>
            <w:tcW w:w="3969" w:type="dxa"/>
          </w:tcPr>
          <w:p w14:paraId="34B90BB2" w14:textId="77777777" w:rsidR="004766D2" w:rsidRPr="008F0BFF" w:rsidRDefault="004766D2" w:rsidP="00763CEC">
            <w:pPr>
              <w:rPr>
                <w:color w:val="00B050"/>
              </w:rPr>
            </w:pPr>
            <w:r w:rsidRPr="008F0BFF">
              <w:rPr>
                <w:color w:val="00B050"/>
              </w:rPr>
              <w:t>ar-rāʕi faqīr yaʕni dīwāne. mənṭī-´ gāyim yiṭʕam-u xāṯir w ǧubun w ḥalīb w mišbiʕ-u w gāyil-</w:t>
            </w:r>
            <w:r w:rsidRPr="008F0BFF">
              <w:rPr>
                <w:noProof/>
                <w:color w:val="00B050"/>
                <w:lang w:val="en-US"/>
              </w:rPr>
              <w:t>l-u</w:t>
            </w:r>
            <w:r w:rsidRPr="008F0BFF">
              <w:rPr>
                <w:color w:val="00B050"/>
              </w:rPr>
              <w:t xml:space="preserve">: “čalēt xāṯir w-ᵊhniyy </w:t>
            </w:r>
            <w:bookmarkStart w:id="109" w:name="_Hlk131069755"/>
            <w:r w:rsidRPr="008F0BFF">
              <w:rPr>
                <w:color w:val="00B050"/>
              </w:rPr>
              <w:t>inčād ᵊtrīd xāṯir zād anṭī-k saṭəl</w:t>
            </w:r>
            <w:bookmarkEnd w:id="109"/>
            <w:r w:rsidRPr="008F0BFF">
              <w:rPr>
                <w:color w:val="00B050"/>
              </w:rPr>
              <w:t>.” gāyil “yā axū-ye, iš-l-i bī-´?”</w:t>
            </w:r>
          </w:p>
        </w:tc>
        <w:tc>
          <w:tcPr>
            <w:tcW w:w="4395" w:type="dxa"/>
          </w:tcPr>
          <w:p w14:paraId="3A02758B" w14:textId="77777777" w:rsidR="004766D2" w:rsidRPr="008F0BFF" w:rsidRDefault="004766D2" w:rsidP="00763CEC">
            <w:pPr>
              <w:rPr>
                <w:noProof/>
                <w:color w:val="00B050"/>
                <w:lang w:val="en-US"/>
              </w:rPr>
            </w:pPr>
            <w:r w:rsidRPr="008F0BFF">
              <w:rPr>
                <w:noProof/>
                <w:color w:val="00B050"/>
                <w:lang w:val="en-US"/>
              </w:rPr>
              <w:t xml:space="preserve">The shepherd was naïve and indigent. He gave him yoghurt, cheese and milk to eat and thus filled him. Then he said, “ You have eaten yoghurt and </w:t>
            </w:r>
            <w:bookmarkStart w:id="110" w:name="_Hlk131069768"/>
            <w:r w:rsidRPr="008F0BFF">
              <w:rPr>
                <w:noProof/>
                <w:color w:val="00B050"/>
                <w:lang w:val="en-US"/>
              </w:rPr>
              <w:t>if you want more yoghurt I’ll give you a whole bucket</w:t>
            </w:r>
            <w:bookmarkEnd w:id="110"/>
            <w:r w:rsidRPr="008F0BFF">
              <w:rPr>
                <w:noProof/>
                <w:color w:val="00B050"/>
                <w:lang w:val="en-US"/>
              </w:rPr>
              <w:t>.” He said, “My brother, what I’m doing with all that?”</w:t>
            </w:r>
          </w:p>
        </w:tc>
      </w:tr>
      <w:tr w:rsidR="004766D2" w:rsidRPr="00310338" w14:paraId="2D549E5C" w14:textId="77777777" w:rsidTr="00763CEC">
        <w:tc>
          <w:tcPr>
            <w:tcW w:w="675" w:type="dxa"/>
          </w:tcPr>
          <w:p w14:paraId="1E088173" w14:textId="77777777" w:rsidR="004766D2" w:rsidRPr="00310338" w:rsidRDefault="004766D2" w:rsidP="00763CEC">
            <w:pPr>
              <w:rPr>
                <w:noProof/>
                <w:lang w:val="en-US"/>
              </w:rPr>
            </w:pPr>
            <w:r>
              <w:rPr>
                <w:noProof/>
                <w:lang w:val="en-US"/>
              </w:rPr>
              <w:t>1.50</w:t>
            </w:r>
          </w:p>
        </w:tc>
        <w:tc>
          <w:tcPr>
            <w:tcW w:w="3969" w:type="dxa"/>
          </w:tcPr>
          <w:p w14:paraId="475AE3EE" w14:textId="77777777" w:rsidR="004766D2" w:rsidRPr="008F0BFF" w:rsidRDefault="004766D2" w:rsidP="00763CEC">
            <w:pPr>
              <w:rPr>
                <w:noProof/>
                <w:color w:val="00B050"/>
                <w:lang w:val="en-US"/>
              </w:rPr>
            </w:pPr>
            <w:r w:rsidRPr="008F0BFF">
              <w:rPr>
                <w:color w:val="00B050"/>
              </w:rPr>
              <w:t>mənṭī-´</w:t>
            </w:r>
            <w:r w:rsidRPr="008F0BFF">
              <w:rPr>
                <w:noProof/>
                <w:color w:val="00B050"/>
                <w:lang w:val="en-US"/>
              </w:rPr>
              <w:t xml:space="preserve"> </w:t>
            </w:r>
            <w:r w:rsidRPr="008F0BFF">
              <w:rPr>
                <w:color w:val="00B050"/>
              </w:rPr>
              <w:t>zād</w:t>
            </w:r>
            <w:r w:rsidRPr="008F0BFF">
              <w:rPr>
                <w:noProof/>
                <w:color w:val="00B050"/>
                <w:lang w:val="en-US"/>
              </w:rPr>
              <w:t xml:space="preserve"> saṭǝl xāṯir </w:t>
            </w:r>
            <w:r w:rsidRPr="008F0BFF">
              <w:rPr>
                <w:color w:val="00B050"/>
              </w:rPr>
              <w:t>gāyil</w:t>
            </w:r>
            <w:r w:rsidRPr="008F0BFF">
              <w:rPr>
                <w:noProof/>
                <w:color w:val="00B050"/>
                <w:lang w:val="en-US"/>
              </w:rPr>
              <w:t xml:space="preserve"> hāḏa uxḏ-u li-bēt-ak </w:t>
            </w:r>
            <w:r w:rsidRPr="008F0BFF">
              <w:rPr>
                <w:color w:val="00B050"/>
              </w:rPr>
              <w:t>hadiyye</w:t>
            </w:r>
            <w:r w:rsidRPr="008F0BFF">
              <w:rPr>
                <w:noProof/>
                <w:color w:val="00B050"/>
                <w:lang w:val="en-US"/>
              </w:rPr>
              <w:t xml:space="preserve">. balči inte faqīr ašūf-ak </w:t>
            </w:r>
            <w:r w:rsidRPr="008F0BFF">
              <w:rPr>
                <w:color w:val="00B050"/>
              </w:rPr>
              <w:t>b-ᵊhniyye</w:t>
            </w:r>
            <w:r w:rsidRPr="008F0BFF">
              <w:rPr>
                <w:noProof/>
                <w:color w:val="00B050"/>
                <w:lang w:val="en-US"/>
              </w:rPr>
              <w:t xml:space="preserve"> b-qāft-ak čiṯīr mašġūḷa. as-sulṭān māxḏ-u w-gāyil as-sulṭān zād gāyil “bāčir āni uxra arīd, bēt-ak aṣṣōb-u?” gāyil “bēt-i b-al-balad hēne,” ta-ngūl.</w:t>
            </w:r>
          </w:p>
        </w:tc>
        <w:tc>
          <w:tcPr>
            <w:tcW w:w="4395" w:type="dxa"/>
          </w:tcPr>
          <w:p w14:paraId="04E7026C" w14:textId="77777777" w:rsidR="004766D2" w:rsidRPr="008F0BFF" w:rsidRDefault="004766D2" w:rsidP="00763CEC">
            <w:pPr>
              <w:rPr>
                <w:noProof/>
                <w:color w:val="00B050"/>
                <w:lang w:val="en-US"/>
              </w:rPr>
            </w:pPr>
            <w:r w:rsidRPr="008F0BFF">
              <w:rPr>
                <w:noProof/>
                <w:color w:val="00B050"/>
                <w:lang w:val="en-US"/>
              </w:rPr>
              <w:t>He gave him a bucket full of yoghurt and said, “Take this home as a present! Maybe you are poor and I see that your mind is very much occupied with something.” The sultan took it and then (the shepherd) said, “Tomorrow I will (bring you) more, where is your house?” He said, “My house is in the town.” Let’s say.</w:t>
            </w:r>
          </w:p>
        </w:tc>
      </w:tr>
      <w:tr w:rsidR="004766D2" w:rsidRPr="00310338" w14:paraId="4107FB67" w14:textId="77777777" w:rsidTr="00763CEC">
        <w:tc>
          <w:tcPr>
            <w:tcW w:w="675" w:type="dxa"/>
          </w:tcPr>
          <w:p w14:paraId="224C00F2" w14:textId="77777777" w:rsidR="004766D2" w:rsidRPr="00310338" w:rsidRDefault="004766D2" w:rsidP="00763CEC">
            <w:pPr>
              <w:rPr>
                <w:noProof/>
                <w:lang w:val="en-US"/>
              </w:rPr>
            </w:pPr>
            <w:r>
              <w:rPr>
                <w:noProof/>
                <w:lang w:val="en-US"/>
              </w:rPr>
              <w:t>2.06</w:t>
            </w:r>
          </w:p>
        </w:tc>
        <w:tc>
          <w:tcPr>
            <w:tcW w:w="3969" w:type="dxa"/>
          </w:tcPr>
          <w:p w14:paraId="58CD0F5E" w14:textId="77777777" w:rsidR="004766D2" w:rsidRPr="008F0BFF" w:rsidRDefault="004766D2" w:rsidP="00763CEC">
            <w:pPr>
              <w:rPr>
                <w:noProof/>
                <w:color w:val="00B050"/>
                <w:lang w:val="en-US"/>
              </w:rPr>
            </w:pPr>
            <w:r w:rsidRPr="008F0BFF">
              <w:rPr>
                <w:noProof/>
                <w:color w:val="00B050"/>
                <w:lang w:val="en-US"/>
              </w:rPr>
              <w:t>gāl “bēt-ak aṣṣōb-u?” gāyil “bēt-i b-al-midīne.” gāyil “ē,” gāyil “bāčir āni arīd aǧi ʕa-l-balad,” ar-rāʕi, “bāčir āni aǧi ʕa-l-balad, w inčād ᵊtgūl tā d-aǧīb-l-ak zād saṭəl xāṯir, aṣṣōb bēt-ak? bēt-ak aṣṣōb-u?</w:t>
            </w:r>
          </w:p>
        </w:tc>
        <w:tc>
          <w:tcPr>
            <w:tcW w:w="4395" w:type="dxa"/>
          </w:tcPr>
          <w:p w14:paraId="4DD35F9D" w14:textId="77777777" w:rsidR="004766D2" w:rsidRPr="008F0BFF" w:rsidRDefault="004766D2" w:rsidP="00763CEC">
            <w:pPr>
              <w:rPr>
                <w:noProof/>
                <w:color w:val="00B050"/>
                <w:lang w:val="en-US"/>
              </w:rPr>
            </w:pPr>
            <w:r w:rsidRPr="008F0BFF">
              <w:rPr>
                <w:noProof/>
                <w:color w:val="00B050"/>
                <w:lang w:val="en-US"/>
              </w:rPr>
              <w:t>He said, “Where is your house?” He said, “My house is in the town.” He said, “Okay, tomorrow I will come to town.” The shepherd said, “Tomorrow I will come to town and if you agree, I will bring you another bucket of yoghurt. Where’s your house?”</w:t>
            </w:r>
          </w:p>
        </w:tc>
      </w:tr>
      <w:tr w:rsidR="004766D2" w:rsidRPr="00D7630C" w14:paraId="71BCA26F" w14:textId="77777777" w:rsidTr="00763CEC">
        <w:tc>
          <w:tcPr>
            <w:tcW w:w="675" w:type="dxa"/>
          </w:tcPr>
          <w:p w14:paraId="6A447170" w14:textId="77777777" w:rsidR="004766D2" w:rsidRPr="00310338" w:rsidRDefault="004766D2" w:rsidP="00763CEC">
            <w:pPr>
              <w:rPr>
                <w:noProof/>
                <w:lang w:val="en-US"/>
              </w:rPr>
            </w:pPr>
            <w:r>
              <w:rPr>
                <w:noProof/>
                <w:lang w:val="en-US"/>
              </w:rPr>
              <w:lastRenderedPageBreak/>
              <w:t>2.23</w:t>
            </w:r>
          </w:p>
        </w:tc>
        <w:tc>
          <w:tcPr>
            <w:tcW w:w="3969" w:type="dxa"/>
          </w:tcPr>
          <w:p w14:paraId="5EC0B96A" w14:textId="77777777" w:rsidR="004766D2" w:rsidRPr="008F0BFF" w:rsidRDefault="004766D2" w:rsidP="00763CEC">
            <w:pPr>
              <w:rPr>
                <w:noProof/>
                <w:color w:val="00B050"/>
                <w:lang w:val="en-US"/>
              </w:rPr>
            </w:pPr>
            <w:bookmarkStart w:id="111" w:name="_Hlk90995031"/>
            <w:r w:rsidRPr="008F0BFF">
              <w:rPr>
                <w:noProof/>
                <w:color w:val="00B050"/>
                <w:lang w:val="en-US"/>
              </w:rPr>
              <w:t>waḷḷa</w:t>
            </w:r>
            <w:bookmarkEnd w:id="111"/>
            <w:r w:rsidRPr="008F0BFF">
              <w:rPr>
                <w:noProof/>
                <w:color w:val="00B050"/>
                <w:lang w:val="en-US"/>
              </w:rPr>
              <w:t xml:space="preserve"> gāyil “bēt-i āni, mā tindall bēt-i bass tiǧi </w:t>
            </w:r>
            <w:r w:rsidRPr="008F0BFF">
              <w:rPr>
                <w:color w:val="00B050"/>
              </w:rPr>
              <w:t>ʕa-l-ᵊhniyye</w:t>
            </w:r>
            <w:r w:rsidRPr="008F0BFF">
              <w:rPr>
                <w:noProof/>
                <w:color w:val="00B050"/>
                <w:lang w:val="en-US"/>
              </w:rPr>
              <w:t xml:space="preserve"> ʕal… – ta-ngūl – ʕa-s-sarāy, āni aštaġil b-as-sarāy qādi </w:t>
            </w:r>
            <w:r w:rsidRPr="008F0BFF">
              <w:rPr>
                <w:color w:val="00B050"/>
              </w:rPr>
              <w:t>šāġūl</w:t>
            </w:r>
            <w:r w:rsidRPr="008F0BFF">
              <w:rPr>
                <w:noProof/>
                <w:color w:val="00B050"/>
                <w:lang w:val="en-US"/>
              </w:rPr>
              <w:t>,” mū mʕallim ʕala ḥāl-u, “bass ᵊtgūl minu?” gāyil “ism-ak šinu?”</w:t>
            </w:r>
          </w:p>
        </w:tc>
        <w:tc>
          <w:tcPr>
            <w:tcW w:w="4395" w:type="dxa"/>
          </w:tcPr>
          <w:p w14:paraId="22960EA5" w14:textId="77777777" w:rsidR="004766D2" w:rsidRPr="008F0BFF" w:rsidRDefault="004766D2" w:rsidP="00763CEC">
            <w:pPr>
              <w:rPr>
                <w:noProof/>
                <w:color w:val="00B050"/>
                <w:lang w:val="en-US"/>
              </w:rPr>
            </w:pPr>
            <w:r w:rsidRPr="008F0BFF">
              <w:rPr>
                <w:noProof/>
                <w:color w:val="00B050"/>
                <w:lang w:val="en-US"/>
              </w:rPr>
              <w:t>“My house,” he said, “You don’t know my house, just come to the whatsit, to the palace. I work in the palace, I am a worker there.” He did not reveal himself. (The shepherd) said, “Just say who… what is your name?”</w:t>
            </w:r>
          </w:p>
        </w:tc>
      </w:tr>
      <w:tr w:rsidR="004766D2" w:rsidRPr="00D7630C" w14:paraId="371AD0B0" w14:textId="77777777" w:rsidTr="00763CEC">
        <w:tc>
          <w:tcPr>
            <w:tcW w:w="675" w:type="dxa"/>
          </w:tcPr>
          <w:p w14:paraId="6CB07C00" w14:textId="77777777" w:rsidR="004766D2" w:rsidRPr="00D7630C" w:rsidRDefault="004766D2" w:rsidP="00763CEC">
            <w:pPr>
              <w:rPr>
                <w:noProof/>
                <w:lang w:val="en-US"/>
              </w:rPr>
            </w:pPr>
            <w:r>
              <w:rPr>
                <w:noProof/>
                <w:lang w:val="en-US"/>
              </w:rPr>
              <w:t>2.37</w:t>
            </w:r>
          </w:p>
        </w:tc>
        <w:tc>
          <w:tcPr>
            <w:tcW w:w="3969" w:type="dxa"/>
          </w:tcPr>
          <w:p w14:paraId="4991F99F" w14:textId="77777777" w:rsidR="004766D2" w:rsidRPr="008F0BFF" w:rsidRDefault="004766D2" w:rsidP="00763CEC">
            <w:pPr>
              <w:rPr>
                <w:noProof/>
                <w:color w:val="00B050"/>
                <w:lang w:val="en-US"/>
              </w:rPr>
            </w:pPr>
            <w:r w:rsidRPr="008F0BFF">
              <w:rPr>
                <w:noProof/>
                <w:color w:val="00B050"/>
                <w:lang w:val="en-US"/>
              </w:rPr>
              <w:t xml:space="preserve">gāyil “in saʕalit ᵊtgūl Murād ač-čibīr humma kull ḥade yʕarif-ni qādi, </w:t>
            </w:r>
            <w:r w:rsidRPr="008F0BFF">
              <w:rPr>
                <w:color w:val="00B050"/>
                <w:lang w:val="en-US"/>
              </w:rPr>
              <w:t>ydallūn-ak</w:t>
            </w:r>
            <w:r w:rsidRPr="008F0BFF">
              <w:rPr>
                <w:noProof/>
                <w:color w:val="00B050"/>
                <w:lang w:val="en-US"/>
              </w:rPr>
              <w:t xml:space="preserve"> ʕalay-ye, bēt Murād ač-čibīr,” gāyil l-ar-rāʕi. “tamām,” gāḷ ar-rāʕi.” waḷḷa, ar-rāʕi rāyiḥ w ǧāy ʕala s-sulṭān Murād, ᵊmḥawwil ʕala bēt-u ǧāy,</w:t>
            </w:r>
          </w:p>
        </w:tc>
        <w:tc>
          <w:tcPr>
            <w:tcW w:w="4395" w:type="dxa"/>
          </w:tcPr>
          <w:p w14:paraId="002218B7" w14:textId="77777777" w:rsidR="004766D2" w:rsidRPr="008F0BFF" w:rsidRDefault="004766D2" w:rsidP="00763CEC">
            <w:pPr>
              <w:rPr>
                <w:noProof/>
                <w:color w:val="00B050"/>
                <w:lang w:val="en-US"/>
              </w:rPr>
            </w:pPr>
            <w:r w:rsidRPr="008F0BFF">
              <w:rPr>
                <w:noProof/>
                <w:color w:val="00B050"/>
                <w:lang w:val="en-US"/>
              </w:rPr>
              <w:t>He said to the shepherd, “When you ask, say Murad the elder, they all know me there and will show you the wey to me, to the house of Murad the elder.” The shepherd said, “Agreed!” and (the next day) he went to Sultan Murad, he went down to his house there.</w:t>
            </w:r>
          </w:p>
        </w:tc>
      </w:tr>
      <w:tr w:rsidR="004766D2" w:rsidRPr="00D7630C" w14:paraId="0D2000EF" w14:textId="77777777" w:rsidTr="00763CEC">
        <w:tc>
          <w:tcPr>
            <w:tcW w:w="675" w:type="dxa"/>
          </w:tcPr>
          <w:p w14:paraId="1AC4D039" w14:textId="77777777" w:rsidR="004766D2" w:rsidRPr="00D7630C" w:rsidRDefault="004766D2" w:rsidP="00763CEC">
            <w:pPr>
              <w:rPr>
                <w:noProof/>
                <w:lang w:val="en-US"/>
              </w:rPr>
            </w:pPr>
            <w:r>
              <w:rPr>
                <w:noProof/>
                <w:lang w:val="en-US"/>
              </w:rPr>
              <w:t>2.56</w:t>
            </w:r>
          </w:p>
        </w:tc>
        <w:tc>
          <w:tcPr>
            <w:tcW w:w="3969" w:type="dxa"/>
          </w:tcPr>
          <w:p w14:paraId="0B74EC3C" w14:textId="77777777" w:rsidR="004766D2" w:rsidRPr="008F0BFF" w:rsidRDefault="004766D2" w:rsidP="00763CEC">
            <w:pPr>
              <w:rPr>
                <w:noProof/>
                <w:color w:val="00B050"/>
                <w:lang w:val="en-US"/>
              </w:rPr>
            </w:pPr>
            <w:r w:rsidRPr="008F0BFF">
              <w:rPr>
                <w:noProof/>
                <w:color w:val="00B050"/>
                <w:lang w:val="en-US"/>
              </w:rPr>
              <w:t xml:space="preserve">ṯāni </w:t>
            </w:r>
            <w:r w:rsidRPr="008F0BFF">
              <w:rPr>
                <w:color w:val="00B050"/>
              </w:rPr>
              <w:t>nhāṛ</w:t>
            </w:r>
            <w:r w:rsidRPr="008F0BFF">
              <w:rPr>
                <w:noProof/>
                <w:color w:val="00B050"/>
                <w:lang w:val="en-US"/>
              </w:rPr>
              <w:t xml:space="preserve"> ar-rāʕi </w:t>
            </w:r>
            <w:r w:rsidRPr="008F0BFF">
              <w:rPr>
                <w:color w:val="00B050"/>
              </w:rPr>
              <w:t>msāwi</w:t>
            </w:r>
            <w:r w:rsidRPr="008F0BFF">
              <w:rPr>
                <w:noProof/>
                <w:color w:val="00B050"/>
                <w:lang w:val="en-US"/>
              </w:rPr>
              <w:t xml:space="preserve"> saṭǝl xāṯir w yḥuṭṭ-u b-īd-u</w:t>
            </w:r>
            <w:r w:rsidRPr="00BA18ED">
              <w:rPr>
                <w:rStyle w:val="FootnoteReference"/>
              </w:rPr>
              <w:footnoteReference w:id="43"/>
            </w:r>
            <w:r w:rsidRPr="008F0BFF">
              <w:rPr>
                <w:noProof/>
                <w:color w:val="00B050"/>
                <w:lang w:val="en-US"/>
              </w:rPr>
              <w:t xml:space="preserve"> w gāyil “arīd arūḥ </w:t>
            </w:r>
            <w:r w:rsidRPr="008F0BFF">
              <w:rPr>
                <w:color w:val="00B050"/>
              </w:rPr>
              <w:t>āxuḏ</w:t>
            </w:r>
            <w:r w:rsidRPr="008F0BFF">
              <w:rPr>
                <w:noProof/>
                <w:color w:val="00B050"/>
                <w:lang w:val="en-US"/>
              </w:rPr>
              <w:t xml:space="preserve"> l-aš-šāyib haḏāk al-faqīr. ᵊb-xēr-i tā_nṭī-´ saṭǝl xāṯir.” yōm-inn-u minkatt ʕa-s-sūg ǧāy ʕa-l-balad, yisʕal b-al-ʕaskar ǧāy ʕa-l-bāb ʕa… ta-ngūl awwali š-isim-he, as-sūr.</w:t>
            </w:r>
          </w:p>
        </w:tc>
        <w:tc>
          <w:tcPr>
            <w:tcW w:w="4395" w:type="dxa"/>
          </w:tcPr>
          <w:p w14:paraId="1F975EE4" w14:textId="77777777" w:rsidR="004766D2" w:rsidRPr="008F0BFF" w:rsidRDefault="004766D2" w:rsidP="00763CEC">
            <w:pPr>
              <w:rPr>
                <w:noProof/>
                <w:color w:val="00B050"/>
                <w:lang w:val="en-US"/>
              </w:rPr>
            </w:pPr>
            <w:r w:rsidRPr="008F0BFF">
              <w:rPr>
                <w:noProof/>
                <w:color w:val="00B050"/>
                <w:lang w:val="en-US"/>
              </w:rPr>
              <w:t xml:space="preserve">The next day he prepared a bucket of yoghurt, took it in his hand and said, “I want to go and bring it to this old, poor man. Do a good deed and let’s give him a bucket of yoghurt!” When he came down to the market, to the town, he asked the soldiers at the gate, at the… how did they call it formerly? The city wall. </w:t>
            </w:r>
          </w:p>
        </w:tc>
      </w:tr>
      <w:tr w:rsidR="004766D2" w:rsidRPr="00DF5D7A" w14:paraId="0FAD58C7" w14:textId="77777777" w:rsidTr="00763CEC">
        <w:tc>
          <w:tcPr>
            <w:tcW w:w="675" w:type="dxa"/>
          </w:tcPr>
          <w:p w14:paraId="1FD09BD4" w14:textId="77777777" w:rsidR="004766D2" w:rsidRPr="00D7630C" w:rsidRDefault="004766D2" w:rsidP="00763CEC">
            <w:pPr>
              <w:rPr>
                <w:noProof/>
                <w:lang w:val="en-US"/>
              </w:rPr>
            </w:pPr>
            <w:r>
              <w:rPr>
                <w:noProof/>
                <w:lang w:val="en-US"/>
              </w:rPr>
              <w:t>3.14</w:t>
            </w:r>
          </w:p>
        </w:tc>
        <w:tc>
          <w:tcPr>
            <w:tcW w:w="3969" w:type="dxa"/>
          </w:tcPr>
          <w:p w14:paraId="20F6E70A" w14:textId="77777777" w:rsidR="004766D2" w:rsidRPr="008F0BFF" w:rsidRDefault="004766D2" w:rsidP="00763CEC">
            <w:pPr>
              <w:rPr>
                <w:noProof/>
                <w:color w:val="00B050"/>
                <w:lang w:val="en-US"/>
              </w:rPr>
            </w:pPr>
            <w:r w:rsidRPr="008F0BFF">
              <w:rPr>
                <w:noProof/>
                <w:color w:val="00B050"/>
                <w:lang w:val="en-US"/>
              </w:rPr>
              <w:t>yrīd yxušš min as-sūr ǧawwa mā-yxallūn-u gāyil “walu! hāḏa hēne wāḥad yištaġil  ʕid-kum ism-u Murād ač-čibīr, w āni ǧibt-il-lu saṭəl xāṯir.” “wal” gāylīn “yā xayyo hēne māmiš Murād ač-čibīr, inte yaġnīš! iḥne mā ʕid-na Murād ač-čibīr, ʕid-na wāḥad sulṭān Murād.”</w:t>
            </w:r>
          </w:p>
        </w:tc>
        <w:tc>
          <w:tcPr>
            <w:tcW w:w="4395" w:type="dxa"/>
          </w:tcPr>
          <w:p w14:paraId="3B0A2800" w14:textId="77777777" w:rsidR="004766D2" w:rsidRPr="008F0BFF" w:rsidRDefault="004766D2" w:rsidP="00763CEC">
            <w:pPr>
              <w:rPr>
                <w:noProof/>
                <w:color w:val="00B050"/>
                <w:lang w:val="en-US"/>
              </w:rPr>
            </w:pPr>
            <w:r w:rsidRPr="008F0BFF">
              <w:rPr>
                <w:noProof/>
                <w:color w:val="00B050"/>
                <w:lang w:val="en-US"/>
              </w:rPr>
              <w:t>He wanted to go inside through the city wall, but they did not let him in. He said, “Hey dude, there is one here working with you whose name is Murad the elder and have brought a bucket of yoghurt for him.” They said, “Hey brother, here is no Murad the elder, you are wrong! There is only one Murad, the sultan.”</w:t>
            </w:r>
          </w:p>
        </w:tc>
      </w:tr>
      <w:tr w:rsidR="004766D2" w:rsidRPr="00DF5D7A" w14:paraId="5B98E493" w14:textId="77777777" w:rsidTr="00763CEC">
        <w:tc>
          <w:tcPr>
            <w:tcW w:w="675" w:type="dxa"/>
          </w:tcPr>
          <w:p w14:paraId="0833766E" w14:textId="77777777" w:rsidR="004766D2" w:rsidRPr="00DF5D7A" w:rsidRDefault="004766D2" w:rsidP="00763CEC">
            <w:pPr>
              <w:rPr>
                <w:noProof/>
                <w:lang w:val="en-US"/>
              </w:rPr>
            </w:pPr>
            <w:r>
              <w:rPr>
                <w:noProof/>
                <w:lang w:val="en-US"/>
              </w:rPr>
              <w:t>3.29</w:t>
            </w:r>
          </w:p>
        </w:tc>
        <w:tc>
          <w:tcPr>
            <w:tcW w:w="3969" w:type="dxa"/>
          </w:tcPr>
          <w:p w14:paraId="39530CEA" w14:textId="77777777" w:rsidR="004766D2" w:rsidRPr="008F0BFF" w:rsidRDefault="004766D2" w:rsidP="00763CEC">
            <w:pPr>
              <w:rPr>
                <w:noProof/>
                <w:color w:val="00B050"/>
                <w:lang w:val="en-US"/>
              </w:rPr>
            </w:pPr>
            <w:r w:rsidRPr="008F0BFF">
              <w:rPr>
                <w:noProof/>
                <w:color w:val="00B050"/>
                <w:lang w:val="en-US"/>
              </w:rPr>
              <w:t>“w-as-sulṭān šinu šuġ… inte ǧāyb-ill-u l-as-sulṭān saṭǝl xāṯir, ᵊtrūḥ ǧawwa yiḏbaḥ-ak.” “wal” gāyil “yā ǧimāʕa āni mā-li šuġul ʕid sulṭān Murād, ani arīd Murād ač-čibīr, asʕal ʕin Murād ač-čibīr, Murād. hāḏa min fōg hīčiḏ, mā_dri šnōn, lāyḥ-u, šāyf-u al-Murād,</w:t>
            </w:r>
          </w:p>
        </w:tc>
        <w:tc>
          <w:tcPr>
            <w:tcW w:w="4395" w:type="dxa"/>
          </w:tcPr>
          <w:p w14:paraId="42233444" w14:textId="77777777" w:rsidR="004766D2" w:rsidRPr="008F0BFF" w:rsidRDefault="004766D2" w:rsidP="00763CEC">
            <w:pPr>
              <w:rPr>
                <w:noProof/>
                <w:color w:val="00B050"/>
                <w:lang w:val="en-US"/>
              </w:rPr>
            </w:pPr>
            <w:r w:rsidRPr="008F0BFF">
              <w:rPr>
                <w:noProof/>
                <w:color w:val="00B050"/>
                <w:lang w:val="en-US"/>
              </w:rPr>
              <w:t>“The sultan has got nothing to do with you.” If you go inside and give him a bucket of yoghurt he will kill you.” He said, “ Guys, I have nothing to do with Sultan Murad, I want Murad the elder, I ask for Murad the elder, Murad!” That one, Murad—I don’t know how—saw him from above and recognized him.</w:t>
            </w:r>
          </w:p>
        </w:tc>
      </w:tr>
      <w:tr w:rsidR="004766D2" w:rsidRPr="00BA08C3" w14:paraId="1D79171B" w14:textId="77777777" w:rsidTr="00763CEC">
        <w:tc>
          <w:tcPr>
            <w:tcW w:w="675" w:type="dxa"/>
          </w:tcPr>
          <w:p w14:paraId="1385CD5F" w14:textId="77777777" w:rsidR="004766D2" w:rsidRPr="00DF5D7A" w:rsidRDefault="004766D2" w:rsidP="00763CEC">
            <w:pPr>
              <w:rPr>
                <w:noProof/>
                <w:lang w:val="en-US"/>
              </w:rPr>
            </w:pPr>
            <w:r>
              <w:rPr>
                <w:noProof/>
                <w:lang w:val="en-US"/>
              </w:rPr>
              <w:t>3.46</w:t>
            </w:r>
          </w:p>
        </w:tc>
        <w:tc>
          <w:tcPr>
            <w:tcW w:w="3969" w:type="dxa"/>
          </w:tcPr>
          <w:p w14:paraId="0F24738E" w14:textId="77777777" w:rsidR="004766D2" w:rsidRPr="008F0BFF" w:rsidRDefault="004766D2" w:rsidP="00763CEC">
            <w:pPr>
              <w:rPr>
                <w:noProof/>
                <w:color w:val="00B050"/>
                <w:lang w:val="en-US"/>
              </w:rPr>
            </w:pPr>
            <w:r w:rsidRPr="008F0BFF">
              <w:rPr>
                <w:noProof/>
                <w:color w:val="00B050"/>
                <w:lang w:val="en-US"/>
              </w:rPr>
              <w:t>as-sulṭān Murād šāyif ar-rāʕi w gāyil “xallū-´ hōbhōb ṣīḥū-l-u hāḏa xallū-´ yiǧi ǧawwa! iftaḥū-l-u, fukkū-l-u al-bāb! fukkū-l-u al-bāb xall yǧī-ni ǧawwa. fākkī-l-u al-bāb, “wal” gāyil “wal inte mā tʕallim-ni ya wal, ṯarīy-ak inte s-sulṭān. ᵊtgūl āni Murād ač-čibīr, demek tiḏ̣ḥak ʕalay-ye. ʕalē-ma ʕallamit-ni?” ar-rāʕi ygūl ʕal-Murād ʕa-l-pādišāh.</w:t>
            </w:r>
          </w:p>
        </w:tc>
        <w:tc>
          <w:tcPr>
            <w:tcW w:w="4395" w:type="dxa"/>
          </w:tcPr>
          <w:p w14:paraId="0471D15A" w14:textId="77777777" w:rsidR="004766D2" w:rsidRPr="008F0BFF" w:rsidRDefault="004766D2" w:rsidP="00763CEC">
            <w:pPr>
              <w:rPr>
                <w:noProof/>
                <w:color w:val="00B050"/>
                <w:lang w:val="en-US"/>
              </w:rPr>
            </w:pPr>
            <w:r w:rsidRPr="008F0BFF">
              <w:rPr>
                <w:noProof/>
                <w:color w:val="00B050"/>
                <w:lang w:val="en-US"/>
              </w:rPr>
              <w:t>Sultan Murad saw the shepherd and said, “Get a move on! Call him and let him come inside! Open the gate! Open the gate and let him come to me!” After they had opened the gate for him he said, “Hey guy, you haven’t told me that you are apparently the sultan. You said to me, ‘I am Murad the elder,’ which means you made fun of me. Why didn’t you tell me?” said the shepherd to Murad, to the Padishah.</w:t>
            </w:r>
          </w:p>
        </w:tc>
      </w:tr>
      <w:tr w:rsidR="004766D2" w:rsidRPr="00BA08C3" w14:paraId="2D8DAEBC" w14:textId="77777777" w:rsidTr="00763CEC">
        <w:tc>
          <w:tcPr>
            <w:tcW w:w="675" w:type="dxa"/>
          </w:tcPr>
          <w:p w14:paraId="49781D22" w14:textId="77777777" w:rsidR="004766D2" w:rsidRPr="00BA08C3" w:rsidRDefault="004766D2" w:rsidP="00763CEC">
            <w:pPr>
              <w:rPr>
                <w:noProof/>
                <w:lang w:val="en-US"/>
              </w:rPr>
            </w:pPr>
            <w:r>
              <w:rPr>
                <w:noProof/>
                <w:lang w:val="en-US"/>
              </w:rPr>
              <w:t>4-08</w:t>
            </w:r>
          </w:p>
        </w:tc>
        <w:tc>
          <w:tcPr>
            <w:tcW w:w="3969" w:type="dxa"/>
          </w:tcPr>
          <w:p w14:paraId="20026F47" w14:textId="77777777" w:rsidR="004766D2" w:rsidRPr="008F0BFF" w:rsidRDefault="004766D2" w:rsidP="00763CEC">
            <w:pPr>
              <w:rPr>
                <w:noProof/>
                <w:color w:val="00B050"/>
                <w:lang w:val="en-US"/>
              </w:rPr>
            </w:pPr>
            <w:r w:rsidRPr="008F0BFF">
              <w:rPr>
                <w:noProof/>
                <w:color w:val="00B050"/>
                <w:lang w:val="en-US"/>
              </w:rPr>
              <w:t xml:space="preserve">ǧāy xāšš ǧawwa “abū wal” gāyil “inte ḥarām ʕind-ak xadādīm w ʕind-ak zilum. </w:t>
            </w:r>
            <w:r w:rsidRPr="008F0BFF">
              <w:rPr>
                <w:noProof/>
                <w:color w:val="00B050"/>
                <w:lang w:val="en-US"/>
              </w:rPr>
              <w:lastRenderedPageBreak/>
              <w:t>mā tʕallim-ni wal albāriḥ āni agūl aš-šāyib al-</w:t>
            </w:r>
            <w:r w:rsidRPr="008F0BFF">
              <w:rPr>
                <w:color w:val="00B050"/>
              </w:rPr>
              <w:t>faġīr</w:t>
            </w:r>
            <w:r w:rsidRPr="008F0BFF">
              <w:rPr>
                <w:noProof/>
                <w:color w:val="00B050"/>
                <w:lang w:val="en-US"/>
              </w:rPr>
              <w:t xml:space="preserve"> hāḏa, ʕaǧal mn-aǧ-ǧbile ataltil ᵊb-saṭl al-xāṯir w-inte hēne kullši ʕind-ak. mā tgūl-l-i?”</w:t>
            </w:r>
          </w:p>
        </w:tc>
        <w:tc>
          <w:tcPr>
            <w:tcW w:w="4395" w:type="dxa"/>
          </w:tcPr>
          <w:p w14:paraId="1873CD0A" w14:textId="77777777" w:rsidR="004766D2" w:rsidRPr="008F0BFF" w:rsidRDefault="004766D2" w:rsidP="00763CEC">
            <w:pPr>
              <w:rPr>
                <w:noProof/>
                <w:color w:val="00B050"/>
                <w:lang w:val="en-US"/>
              </w:rPr>
            </w:pPr>
            <w:r w:rsidRPr="008F0BFF">
              <w:rPr>
                <w:noProof/>
                <w:color w:val="00B050"/>
                <w:lang w:val="en-US"/>
              </w:rPr>
              <w:lastRenderedPageBreak/>
              <w:t xml:space="preserve">When he came in he said, “Indeed! I see that you have servants and other men! You didn’t </w:t>
            </w:r>
            <w:r w:rsidRPr="008F0BFF">
              <w:rPr>
                <w:noProof/>
                <w:color w:val="00B050"/>
                <w:lang w:val="en-US"/>
              </w:rPr>
              <w:lastRenderedPageBreak/>
              <w:t xml:space="preserve">tell me about this. Yesterday I thought you are a poor, old man and therefore I carried this bucket of yoghurt down from the mountain. And you have everything here. </w:t>
            </w:r>
            <w:r w:rsidRPr="008F0BFF">
              <w:rPr>
                <w:color w:val="00B050"/>
              </w:rPr>
              <w:t>Why don’t you tell me?”</w:t>
            </w:r>
          </w:p>
        </w:tc>
      </w:tr>
      <w:tr w:rsidR="004766D2" w:rsidRPr="00093C23" w14:paraId="6ABA8778" w14:textId="77777777" w:rsidTr="00763CEC">
        <w:tc>
          <w:tcPr>
            <w:tcW w:w="675" w:type="dxa"/>
          </w:tcPr>
          <w:p w14:paraId="2F751B52" w14:textId="77777777" w:rsidR="004766D2" w:rsidRPr="00BA08C3" w:rsidRDefault="004766D2" w:rsidP="00763CEC">
            <w:pPr>
              <w:rPr>
                <w:noProof/>
                <w:lang w:val="en-US"/>
              </w:rPr>
            </w:pPr>
            <w:r>
              <w:rPr>
                <w:noProof/>
                <w:lang w:val="en-US"/>
              </w:rPr>
              <w:lastRenderedPageBreak/>
              <w:t>4.20</w:t>
            </w:r>
          </w:p>
        </w:tc>
        <w:tc>
          <w:tcPr>
            <w:tcW w:w="3969" w:type="dxa"/>
          </w:tcPr>
          <w:p w14:paraId="3AA5D508" w14:textId="77777777" w:rsidR="004766D2" w:rsidRPr="008F0BFF" w:rsidRDefault="004766D2" w:rsidP="00763CEC">
            <w:pPr>
              <w:rPr>
                <w:noProof/>
                <w:color w:val="00B050"/>
                <w:lang w:val="en-US"/>
              </w:rPr>
            </w:pPr>
            <w:r w:rsidRPr="008F0BFF">
              <w:rPr>
                <w:noProof/>
                <w:color w:val="00B050"/>
                <w:lang w:val="en-US"/>
              </w:rPr>
              <w:t xml:space="preserve">gāyil “waḷḷa, yā xayyo, hīčiḏ āni gilt ašūf al-mille yōm-in-ha agūl-l-he kull-he tgūm ᵊtgallǧ-ill-i, ssāwī-l-i yaʕni, ē,  yiḥibbūn-ni ʕamann-i qrāl. inte ḥabbēt-ni ʕamann-i faqīr ǧibt-ill-i saṭǝl xāṯir.” gāyil “ugʕud ugʕud ta-nšūf </w:t>
            </w:r>
            <w:r w:rsidRPr="008F0BFF">
              <w:rPr>
                <w:color w:val="00B050"/>
              </w:rPr>
              <w:t>ta-ntiharraǧ</w:t>
            </w:r>
            <w:r w:rsidRPr="008F0BFF">
              <w:rPr>
                <w:noProof/>
                <w:color w:val="00B050"/>
                <w:lang w:val="en-US"/>
              </w:rPr>
              <w:t xml:space="preserve"> āni w-inte,” as-sulṭān ygūl l-ar-rāʕi.</w:t>
            </w:r>
          </w:p>
        </w:tc>
        <w:tc>
          <w:tcPr>
            <w:tcW w:w="4395" w:type="dxa"/>
          </w:tcPr>
          <w:p w14:paraId="06EA6F3F" w14:textId="77777777" w:rsidR="004766D2" w:rsidRPr="008F0BFF" w:rsidRDefault="004766D2" w:rsidP="00763CEC">
            <w:pPr>
              <w:rPr>
                <w:noProof/>
                <w:color w:val="00B050"/>
                <w:lang w:val="en-US"/>
              </w:rPr>
            </w:pPr>
            <w:r w:rsidRPr="008F0BFF">
              <w:rPr>
                <w:noProof/>
                <w:color w:val="00B050"/>
                <w:lang w:val="en-US"/>
              </w:rPr>
              <w:t>He said, “By God, my brother! I see that the people just adulate me, they do me… let’s say they only like me, because I am a king. But you liked me because of my poverty and you gave me a bucket of yoghurt. Sit down and let us have a chat.” The sultan said this to the shepherd.</w:t>
            </w:r>
          </w:p>
        </w:tc>
      </w:tr>
      <w:tr w:rsidR="004766D2" w:rsidRPr="00093C23" w14:paraId="2BCB0CF6" w14:textId="77777777" w:rsidTr="00763CEC">
        <w:tc>
          <w:tcPr>
            <w:tcW w:w="675" w:type="dxa"/>
          </w:tcPr>
          <w:p w14:paraId="10EC00A8" w14:textId="77777777" w:rsidR="004766D2" w:rsidRPr="00093C23" w:rsidRDefault="004766D2" w:rsidP="00763CEC">
            <w:pPr>
              <w:rPr>
                <w:noProof/>
                <w:lang w:val="en-US"/>
              </w:rPr>
            </w:pPr>
            <w:r>
              <w:rPr>
                <w:noProof/>
                <w:lang w:val="en-US"/>
              </w:rPr>
              <w:t>4.41</w:t>
            </w:r>
          </w:p>
        </w:tc>
        <w:tc>
          <w:tcPr>
            <w:tcW w:w="3969" w:type="dxa"/>
          </w:tcPr>
          <w:p w14:paraId="48E1DC63" w14:textId="77777777" w:rsidR="004766D2" w:rsidRPr="008F0BFF" w:rsidRDefault="004766D2" w:rsidP="00763CEC">
            <w:pPr>
              <w:rPr>
                <w:noProof/>
                <w:color w:val="00B050"/>
                <w:lang w:val="en-US"/>
              </w:rPr>
            </w:pPr>
            <w:r w:rsidRPr="008F0BFF">
              <w:rPr>
                <w:noProof/>
                <w:color w:val="00B050"/>
                <w:lang w:val="en-US"/>
              </w:rPr>
              <w:t xml:space="preserve">“gūl! yā xayyo iš-bī-k?” gāl “yā, yā xū-ye huṃṃa ǧimīʕ ǧāʕdīn waḥad-hum” gāyil “āni xulg-i ḏ̣ayyiǧ w ṭǝlaʕit ǧīt ʕa-ǧ-ǧbile, ar-rūs, dawlit ar-rūs w fakkat ʕalay-ye ᵊtrīd minn-i ḥarəb. w-āni mā ǧaʕad </w:t>
            </w:r>
            <w:r w:rsidRPr="008F0BFF">
              <w:rPr>
                <w:color w:val="00B050"/>
              </w:rPr>
              <w:t>atigēwan</w:t>
            </w:r>
            <w:r w:rsidRPr="008F0BFF">
              <w:rPr>
                <w:noProof/>
                <w:color w:val="00B050"/>
                <w:lang w:val="en-US"/>
              </w:rPr>
              <w:t xml:space="preserve"> ᵊb-ʕaskar-i wālīt-i qāymaqāmīt-i, ta-ngūl ḏīč as-sāʕa ši-agūl-il-hum?</w:t>
            </w:r>
          </w:p>
        </w:tc>
        <w:tc>
          <w:tcPr>
            <w:tcW w:w="4395" w:type="dxa"/>
          </w:tcPr>
          <w:p w14:paraId="1BD09404" w14:textId="77777777" w:rsidR="004766D2" w:rsidRPr="008F0BFF" w:rsidRDefault="004766D2" w:rsidP="00763CEC">
            <w:pPr>
              <w:rPr>
                <w:noProof/>
                <w:color w:val="00B050"/>
                <w:lang w:val="en-US"/>
              </w:rPr>
            </w:pPr>
            <w:r w:rsidRPr="008F0BFF">
              <w:rPr>
                <w:noProof/>
                <w:color w:val="00B050"/>
                <w:lang w:val="en-US"/>
              </w:rPr>
              <w:t>“My brother, what’s wrong with you?” He said, “My brother, they all are sitting around alone (i.e. they do not co-operate). I am in despair and so I went up to the mountain. The Russians, the State of the Russians declared war to me, but I can not trust my soldiers, deputies, and governors. What should I do now?</w:t>
            </w:r>
          </w:p>
        </w:tc>
      </w:tr>
      <w:tr w:rsidR="004766D2" w:rsidRPr="00523054" w14:paraId="1A604C73" w14:textId="77777777" w:rsidTr="00763CEC">
        <w:tc>
          <w:tcPr>
            <w:tcW w:w="675" w:type="dxa"/>
          </w:tcPr>
          <w:p w14:paraId="27BCF2FD" w14:textId="77777777" w:rsidR="004766D2" w:rsidRPr="00093C23" w:rsidRDefault="004766D2" w:rsidP="00763CEC">
            <w:pPr>
              <w:rPr>
                <w:noProof/>
                <w:lang w:val="en-US"/>
              </w:rPr>
            </w:pPr>
            <w:r>
              <w:rPr>
                <w:noProof/>
                <w:lang w:val="en-US"/>
              </w:rPr>
              <w:t>5.01</w:t>
            </w:r>
          </w:p>
        </w:tc>
        <w:tc>
          <w:tcPr>
            <w:tcW w:w="3969" w:type="dxa"/>
          </w:tcPr>
          <w:p w14:paraId="16C2A18A" w14:textId="77777777" w:rsidR="004766D2" w:rsidRPr="008F0BFF" w:rsidRDefault="004766D2" w:rsidP="00763CEC">
            <w:pPr>
              <w:rPr>
                <w:noProof/>
                <w:color w:val="00B050"/>
                <w:lang w:val="en-US"/>
              </w:rPr>
            </w:pPr>
            <w:r w:rsidRPr="008F0BFF">
              <w:rPr>
                <w:noProof/>
                <w:color w:val="00B050"/>
                <w:lang w:val="en-US"/>
              </w:rPr>
              <w:t>mā ǧaʕad atigēwan bī-hum tā_ḥārb ar-rūs axāf ar-rūs yqallib-ne. yuqlub-ni, mā ǧaʕad atigēwan ᵊb-millt-i.” gāyl-lu: “ʕalēh mā ttigēwan?” gāyil “waḷḷa yā ḥa… mā_ndall mā ǧaʕad atigēwan.”</w:t>
            </w:r>
          </w:p>
        </w:tc>
        <w:tc>
          <w:tcPr>
            <w:tcW w:w="4395" w:type="dxa"/>
          </w:tcPr>
          <w:p w14:paraId="43BBE581" w14:textId="77777777" w:rsidR="004766D2" w:rsidRPr="008F0BFF" w:rsidRDefault="004766D2" w:rsidP="00763CEC">
            <w:pPr>
              <w:rPr>
                <w:noProof/>
                <w:color w:val="00B050"/>
                <w:lang w:val="en-US"/>
              </w:rPr>
            </w:pPr>
            <w:r w:rsidRPr="008F0BFF">
              <w:rPr>
                <w:noProof/>
                <w:color w:val="00B050"/>
                <w:lang w:val="en-US"/>
              </w:rPr>
              <w:t>I do not trust them to fight the Russians and I am afraid that the Russian will defeat us. They will defeat me and I do not trust my people.” He said, “Why don’t you trust them?” He said, “By God, I don’t know it, but I don’t trust them.”</w:t>
            </w:r>
          </w:p>
        </w:tc>
      </w:tr>
      <w:tr w:rsidR="004766D2" w:rsidRPr="00523054" w14:paraId="788BA6D1" w14:textId="77777777" w:rsidTr="00763CEC">
        <w:tc>
          <w:tcPr>
            <w:tcW w:w="675" w:type="dxa"/>
          </w:tcPr>
          <w:p w14:paraId="7B618F4C" w14:textId="77777777" w:rsidR="004766D2" w:rsidRPr="00523054" w:rsidRDefault="004766D2" w:rsidP="00763CEC">
            <w:pPr>
              <w:rPr>
                <w:noProof/>
                <w:lang w:val="en-US"/>
              </w:rPr>
            </w:pPr>
            <w:r>
              <w:rPr>
                <w:noProof/>
                <w:lang w:val="en-US"/>
              </w:rPr>
              <w:t>5.13</w:t>
            </w:r>
          </w:p>
        </w:tc>
        <w:tc>
          <w:tcPr>
            <w:tcW w:w="3969" w:type="dxa"/>
          </w:tcPr>
          <w:p w14:paraId="68C3474D" w14:textId="77777777" w:rsidR="004766D2" w:rsidRPr="008F0BFF" w:rsidRDefault="004766D2" w:rsidP="00763CEC">
            <w:pPr>
              <w:rPr>
                <w:noProof/>
                <w:color w:val="00B050"/>
                <w:lang w:val="en-US"/>
              </w:rPr>
            </w:pPr>
            <w:r w:rsidRPr="008F0BFF">
              <w:rPr>
                <w:color w:val="00B050"/>
              </w:rPr>
              <w:t>gāyil “inte ʕaǧal ᵊmhabūl ʕaǧal?</w:t>
            </w:r>
            <w:r w:rsidRPr="008F0BFF">
              <w:rPr>
                <w:noProof/>
                <w:color w:val="00B050"/>
                <w:lang w:val="en-US"/>
              </w:rPr>
              <w:t xml:space="preserve"> mǝnte qrāl ʕalē-hum? mā </w:t>
            </w:r>
            <w:r w:rsidRPr="008F0BFF">
              <w:rPr>
                <w:color w:val="00B050"/>
              </w:rPr>
              <w:t>ssāwī-hum</w:t>
            </w:r>
            <w:r w:rsidRPr="008F0BFF">
              <w:rPr>
                <w:noProof/>
                <w:color w:val="00B050"/>
                <w:lang w:val="en-US"/>
              </w:rPr>
              <w:t xml:space="preserve"> mā </w:t>
            </w:r>
            <w:bookmarkStart w:id="112" w:name="_Hlk145685616"/>
            <w:r w:rsidRPr="008F0BFF">
              <w:rPr>
                <w:color w:val="00B050"/>
                <w:lang w:val="en-US"/>
              </w:rPr>
              <w:t>tṭawwaʕ-hum</w:t>
            </w:r>
            <w:r w:rsidRPr="008F0BFF">
              <w:rPr>
                <w:noProof/>
                <w:color w:val="00B050"/>
                <w:lang w:val="en-US"/>
              </w:rPr>
              <w:t xml:space="preserve"> [tṭawwaḥ-ḥum]</w:t>
            </w:r>
            <w:bookmarkEnd w:id="112"/>
            <w:r w:rsidRPr="008F0BFF">
              <w:rPr>
                <w:noProof/>
                <w:color w:val="00B050"/>
                <w:lang w:val="en-US"/>
              </w:rPr>
              <w:t xml:space="preserve"> mā tdazgin-hum.” “šnōn </w:t>
            </w:r>
            <w:r w:rsidRPr="008F0BFF">
              <w:rPr>
                <w:color w:val="00B050"/>
              </w:rPr>
              <w:t>asāwī-hum</w:t>
            </w:r>
            <w:r w:rsidRPr="008F0BFF">
              <w:rPr>
                <w:noProof/>
                <w:color w:val="00B050"/>
                <w:lang w:val="en-US"/>
              </w:rPr>
              <w:t xml:space="preserve">” gāyil, inte šnōn </w:t>
            </w:r>
            <w:r w:rsidRPr="008F0BFF">
              <w:rPr>
                <w:color w:val="00B050"/>
              </w:rPr>
              <w:t>ᵊssāwī-hum</w:t>
            </w:r>
            <w:r w:rsidRPr="008F0BFF">
              <w:rPr>
                <w:noProof/>
                <w:color w:val="00B050"/>
                <w:lang w:val="en-US"/>
              </w:rPr>
              <w:t xml:space="preserve">?” </w:t>
            </w:r>
            <w:r w:rsidRPr="008F0BFF">
              <w:rPr>
                <w:color w:val="00B050"/>
              </w:rPr>
              <w:t>hāḏa,</w:t>
            </w:r>
            <w:r w:rsidRPr="008F0BFF">
              <w:rPr>
                <w:noProof/>
                <w:color w:val="00B050"/>
                <w:lang w:val="en-US"/>
              </w:rPr>
              <w:t xml:space="preserve"> “ʕǝṭ-ni msāʕde hafte zimān, āni adazgin-he. adazgin ʕaskar-ak.”</w:t>
            </w:r>
          </w:p>
        </w:tc>
        <w:tc>
          <w:tcPr>
            <w:tcW w:w="4395" w:type="dxa"/>
          </w:tcPr>
          <w:p w14:paraId="26933602" w14:textId="77777777" w:rsidR="004766D2" w:rsidRPr="008F0BFF" w:rsidRDefault="004766D2" w:rsidP="00763CEC">
            <w:pPr>
              <w:rPr>
                <w:noProof/>
                <w:color w:val="00B050"/>
                <w:lang w:val="en-US"/>
              </w:rPr>
            </w:pPr>
            <w:r w:rsidRPr="008F0BFF">
              <w:rPr>
                <w:color w:val="00B050"/>
              </w:rPr>
              <w:t>He said, “Are you crazy?</w:t>
            </w:r>
            <w:r w:rsidRPr="008F0BFF">
              <w:rPr>
                <w:noProof/>
                <w:color w:val="00B050"/>
                <w:lang w:val="en-US"/>
              </w:rPr>
              <w:t xml:space="preserve"> Arent’t you king over them? And you don’t put them right, you don’t </w:t>
            </w:r>
            <w:bookmarkStart w:id="113" w:name="_Hlk145685644"/>
            <w:r w:rsidRPr="008F0BFF">
              <w:rPr>
                <w:noProof/>
                <w:color w:val="00B050"/>
                <w:lang w:val="en-US"/>
              </w:rPr>
              <w:t>make them to be obedient</w:t>
            </w:r>
            <w:bookmarkEnd w:id="113"/>
            <w:r w:rsidRPr="008F0BFF">
              <w:rPr>
                <w:noProof/>
                <w:color w:val="00B050"/>
                <w:lang w:val="en-US"/>
              </w:rPr>
              <w:t xml:space="preserve"> and don’t sort them out.” He said, “How can I put them right?” He said, “Give me permission to do it,  just a for a week, and I will sort them out. I will make your soldiers obedient.”</w:t>
            </w:r>
          </w:p>
        </w:tc>
      </w:tr>
      <w:tr w:rsidR="004766D2" w:rsidRPr="00523054" w14:paraId="5FFE8C79" w14:textId="77777777" w:rsidTr="00763CEC">
        <w:tc>
          <w:tcPr>
            <w:tcW w:w="675" w:type="dxa"/>
          </w:tcPr>
          <w:p w14:paraId="208B93B1" w14:textId="77777777" w:rsidR="004766D2" w:rsidRPr="00523054" w:rsidRDefault="004766D2" w:rsidP="00763CEC">
            <w:pPr>
              <w:rPr>
                <w:noProof/>
                <w:lang w:val="en-US"/>
              </w:rPr>
            </w:pPr>
            <w:r>
              <w:rPr>
                <w:noProof/>
                <w:lang w:val="en-US"/>
              </w:rPr>
              <w:t>5.26</w:t>
            </w:r>
          </w:p>
        </w:tc>
        <w:tc>
          <w:tcPr>
            <w:tcW w:w="3969" w:type="dxa"/>
          </w:tcPr>
          <w:p w14:paraId="25ADB934" w14:textId="77777777" w:rsidR="004766D2" w:rsidRPr="008F0BFF" w:rsidRDefault="004766D2" w:rsidP="00763CEC">
            <w:pPr>
              <w:rPr>
                <w:noProof/>
                <w:color w:val="00B050"/>
                <w:lang w:val="en-US"/>
              </w:rPr>
            </w:pPr>
            <w:r w:rsidRPr="008F0BFF">
              <w:rPr>
                <w:noProof/>
                <w:color w:val="00B050"/>
                <w:lang w:val="en-US"/>
              </w:rPr>
              <w:t>“tsss” gāyil “xayyo dazgin! ʕind-inn-ak inte tdazgin-he tā</w:t>
            </w:r>
            <w:r w:rsidRPr="008F0BFF">
              <w:rPr>
                <w:noProof/>
                <w:color w:val="00B050"/>
                <w:lang w:val="en-US"/>
              </w:rPr>
              <w:softHyphen/>
              <w:t xml:space="preserve">_rīd ašūf ᵊšnōn ᵊtdazgin-he.” gāyil “awwal bādye inte ʕaskar-ak, tinṭī-ni hafte š-mā </w:t>
            </w:r>
            <w:r w:rsidRPr="008F0BFF">
              <w:rPr>
                <w:color w:val="00B050"/>
              </w:rPr>
              <w:t>asāwi</w:t>
            </w:r>
            <w:r w:rsidRPr="008F0BFF">
              <w:rPr>
                <w:noProof/>
                <w:color w:val="00B050"/>
                <w:lang w:val="en-US"/>
              </w:rPr>
              <w:t xml:space="preserve"> mā ḥad, mā ttiqāraš ᵊb-šuġl-i!” gāyil “iš-mā </w:t>
            </w:r>
            <w:r w:rsidRPr="008F0BFF">
              <w:rPr>
                <w:color w:val="00B050"/>
              </w:rPr>
              <w:t>tsāwi</w:t>
            </w:r>
            <w:r w:rsidRPr="008F0BFF">
              <w:rPr>
                <w:noProof/>
                <w:color w:val="00B050"/>
                <w:lang w:val="en-US"/>
              </w:rPr>
              <w:t xml:space="preserve"> inte serbest!” gāyil l-ar-rāʕi.</w:t>
            </w:r>
          </w:p>
        </w:tc>
        <w:tc>
          <w:tcPr>
            <w:tcW w:w="4395" w:type="dxa"/>
          </w:tcPr>
          <w:p w14:paraId="14A6D9CF" w14:textId="77777777" w:rsidR="004766D2" w:rsidRPr="008F0BFF" w:rsidRDefault="004766D2" w:rsidP="00763CEC">
            <w:pPr>
              <w:rPr>
                <w:noProof/>
                <w:color w:val="00B050"/>
                <w:lang w:val="en-US"/>
              </w:rPr>
            </w:pPr>
            <w:r w:rsidRPr="008F0BFF">
              <w:rPr>
                <w:noProof/>
                <w:color w:val="00B050"/>
                <w:lang w:val="en-US"/>
              </w:rPr>
              <w:t>“Tsss,” He said, “My brother, sort them out! Whereas you will sort them out, I will look how you do this.” He said, “First of all, (regarding) your soldiers, give me one week and whatever I do, do not intervene!” He said to the shepherd, “Whatever you do, you are free.”</w:t>
            </w:r>
          </w:p>
        </w:tc>
      </w:tr>
      <w:tr w:rsidR="004766D2" w:rsidRPr="00E42EA6" w14:paraId="44391E08" w14:textId="77777777" w:rsidTr="00763CEC">
        <w:tc>
          <w:tcPr>
            <w:tcW w:w="675" w:type="dxa"/>
          </w:tcPr>
          <w:p w14:paraId="435FF997" w14:textId="77777777" w:rsidR="004766D2" w:rsidRPr="00523054" w:rsidRDefault="004766D2" w:rsidP="00763CEC">
            <w:pPr>
              <w:rPr>
                <w:noProof/>
                <w:lang w:val="en-US"/>
              </w:rPr>
            </w:pPr>
            <w:r>
              <w:rPr>
                <w:noProof/>
                <w:lang w:val="en-US"/>
              </w:rPr>
              <w:t>5.42</w:t>
            </w:r>
          </w:p>
        </w:tc>
        <w:tc>
          <w:tcPr>
            <w:tcW w:w="3969" w:type="dxa"/>
          </w:tcPr>
          <w:p w14:paraId="53F6E474" w14:textId="77777777" w:rsidR="004766D2" w:rsidRPr="008F0BFF" w:rsidRDefault="004766D2" w:rsidP="00763CEC">
            <w:pPr>
              <w:rPr>
                <w:noProof/>
                <w:color w:val="00B050"/>
                <w:lang w:val="en-US"/>
              </w:rPr>
            </w:pPr>
            <w:r w:rsidRPr="008F0BFF">
              <w:rPr>
                <w:noProof/>
                <w:color w:val="00B050"/>
                <w:lang w:val="en-US"/>
              </w:rPr>
              <w:t xml:space="preserve">ar-rāʕi gāḏ̣ib awwal mu… lāmm gāyil “čam wulāye šī ʕa-l-ʕuṯmāniyye?” ta-ngūl imyit wulāye imyit wulāye, al-wulāyāt hāḏi mdarrib ʕalē-hum xabar </w:t>
            </w:r>
            <w:r w:rsidRPr="008F0BFF">
              <w:rPr>
                <w:color w:val="00B050"/>
              </w:rPr>
              <w:t>lissa hafte šī ʕād ʕa-r-rūs</w:t>
            </w:r>
            <w:r w:rsidRPr="008F0BFF">
              <w:rPr>
                <w:noProof/>
                <w:color w:val="00B050"/>
                <w:lang w:val="en-US"/>
              </w:rPr>
              <w:t xml:space="preserve"> mdarrib ʕalē-hum xabar gāyil kull-kum bāčir baʕad bāčir ti-tiltammūn </w:t>
            </w:r>
            <w:r w:rsidRPr="008F0BFF">
              <w:rPr>
                <w:noProof/>
                <w:color w:val="00B050"/>
                <w:lang w:val="en-US"/>
              </w:rPr>
              <w:lastRenderedPageBreak/>
              <w:t xml:space="preserve">tiǧūn hēne b-as-sarāy, aḏ̣-ḏ̣uhur hēne arīd-kum. ʕugub </w:t>
            </w:r>
            <w:r w:rsidRPr="008F0BFF">
              <w:rPr>
                <w:color w:val="00B050"/>
              </w:rPr>
              <w:t>ṯalaṯ</w:t>
            </w:r>
            <w:r w:rsidRPr="008F0BFF">
              <w:rPr>
                <w:noProof/>
                <w:color w:val="00B050"/>
                <w:lang w:val="en-US"/>
              </w:rPr>
              <w:t xml:space="preserve"> tiyyām.</w:t>
            </w:r>
          </w:p>
        </w:tc>
        <w:tc>
          <w:tcPr>
            <w:tcW w:w="4395" w:type="dxa"/>
          </w:tcPr>
          <w:p w14:paraId="41A724BC" w14:textId="77777777" w:rsidR="004766D2" w:rsidRPr="008F0BFF" w:rsidRDefault="004766D2" w:rsidP="00763CEC">
            <w:pPr>
              <w:rPr>
                <w:noProof/>
                <w:color w:val="00B050"/>
                <w:lang w:val="en-US"/>
              </w:rPr>
            </w:pPr>
            <w:r w:rsidRPr="008F0BFF">
              <w:rPr>
                <w:noProof/>
                <w:color w:val="00B050"/>
                <w:lang w:val="en-US"/>
              </w:rPr>
              <w:lastRenderedPageBreak/>
              <w:t xml:space="preserve">First the shepherd (wanted) to bring and gather them. He said, “How many provinces are there in the Ottoman Empire?” Let’s say there are hundred, hundred provinces. So he sent a message to these provinces that there is one week left until (the fight) with the Russians. </w:t>
            </w:r>
            <w:r w:rsidRPr="008F0BFF">
              <w:rPr>
                <w:noProof/>
                <w:color w:val="00B050"/>
                <w:lang w:val="en-US"/>
              </w:rPr>
              <w:lastRenderedPageBreak/>
              <w:t>He sent a message saying, “All of you have to come tomorrow (or) after tomorrow and gather in the palace at noon. I want to have you here after three days.”</w:t>
            </w:r>
          </w:p>
        </w:tc>
      </w:tr>
      <w:tr w:rsidR="004766D2" w:rsidRPr="00E42EA6" w14:paraId="43027976" w14:textId="77777777" w:rsidTr="00763CEC">
        <w:tc>
          <w:tcPr>
            <w:tcW w:w="675" w:type="dxa"/>
          </w:tcPr>
          <w:p w14:paraId="5E41FBA9" w14:textId="77777777" w:rsidR="004766D2" w:rsidRPr="00B06FAC" w:rsidRDefault="004766D2" w:rsidP="00763CEC">
            <w:pPr>
              <w:rPr>
                <w:noProof/>
              </w:rPr>
            </w:pPr>
            <w:r>
              <w:rPr>
                <w:noProof/>
              </w:rPr>
              <w:lastRenderedPageBreak/>
              <w:t>6.00</w:t>
            </w:r>
          </w:p>
        </w:tc>
        <w:tc>
          <w:tcPr>
            <w:tcW w:w="3969" w:type="dxa"/>
          </w:tcPr>
          <w:p w14:paraId="24606BAC" w14:textId="77777777" w:rsidR="004766D2" w:rsidRPr="008F0BFF" w:rsidRDefault="004766D2" w:rsidP="00763CEC">
            <w:pPr>
              <w:rPr>
                <w:noProof/>
                <w:color w:val="00B050"/>
                <w:lang w:val="en-US"/>
              </w:rPr>
            </w:pPr>
            <w:r w:rsidRPr="008F0BFF">
              <w:rPr>
                <w:noProof/>
                <w:color w:val="00B050"/>
                <w:lang w:val="en-US"/>
              </w:rPr>
              <w:t>mdarrib ʕalē-hum ṭurrāše yaʕni ṭurrāše xabarǧi kull-hum ṣāyiḥ-il-hum b-al… lāmm-hum b-al-ḥōš yōm-in lāmm-hum gāyil kull awwali yilbasūn zibnāt ʕabāt ta-ngūl kallīge dišdāše</w:t>
            </w:r>
            <w:r w:rsidRPr="00BA18ED">
              <w:rPr>
                <w:rStyle w:val="FootnoteReference"/>
              </w:rPr>
              <w:footnoteReference w:id="44"/>
            </w:r>
            <w:r w:rsidRPr="008F0BFF">
              <w:rPr>
                <w:noProof/>
                <w:color w:val="00B050"/>
                <w:lang w:val="en-US"/>
              </w:rPr>
              <w:t>.</w:t>
            </w:r>
          </w:p>
        </w:tc>
        <w:tc>
          <w:tcPr>
            <w:tcW w:w="4395" w:type="dxa"/>
          </w:tcPr>
          <w:p w14:paraId="220F60D4" w14:textId="77777777" w:rsidR="004766D2" w:rsidRPr="008F0BFF" w:rsidRDefault="004766D2" w:rsidP="00763CEC">
            <w:pPr>
              <w:rPr>
                <w:noProof/>
                <w:color w:val="00B050"/>
                <w:lang w:val="en-US"/>
              </w:rPr>
            </w:pPr>
            <w:r w:rsidRPr="008F0BFF">
              <w:rPr>
                <w:noProof/>
                <w:color w:val="00B050"/>
                <w:lang w:val="en-US"/>
              </w:rPr>
              <w:t>He sent messangers to them, heralds, to call all of them and to gather them in the courtyard. When they had gathered in the courtyard… at that time everybody wear cloak-like wraps.</w:t>
            </w:r>
          </w:p>
        </w:tc>
      </w:tr>
      <w:tr w:rsidR="004766D2" w:rsidRPr="00E42EA6" w14:paraId="4A0B69EC" w14:textId="77777777" w:rsidTr="00763CEC">
        <w:tc>
          <w:tcPr>
            <w:tcW w:w="675" w:type="dxa"/>
          </w:tcPr>
          <w:p w14:paraId="50FA728B" w14:textId="77777777" w:rsidR="004766D2" w:rsidRPr="00B06FAC" w:rsidRDefault="004766D2" w:rsidP="00763CEC">
            <w:pPr>
              <w:rPr>
                <w:noProof/>
                <w:lang w:val="en-US"/>
              </w:rPr>
            </w:pPr>
            <w:r>
              <w:rPr>
                <w:noProof/>
                <w:lang w:val="en-US"/>
              </w:rPr>
              <w:t>6.17</w:t>
            </w:r>
          </w:p>
        </w:tc>
        <w:tc>
          <w:tcPr>
            <w:tcW w:w="3969" w:type="dxa"/>
          </w:tcPr>
          <w:p w14:paraId="33090DB2" w14:textId="77777777" w:rsidR="004766D2" w:rsidRPr="008F0BFF" w:rsidRDefault="004766D2" w:rsidP="00763CEC">
            <w:pPr>
              <w:rPr>
                <w:noProof/>
                <w:color w:val="00B050"/>
                <w:lang w:val="en-US"/>
              </w:rPr>
            </w:pPr>
            <w:r w:rsidRPr="008F0BFF">
              <w:rPr>
                <w:noProof/>
                <w:color w:val="00B050"/>
                <w:lang w:val="en-US"/>
              </w:rPr>
              <w:t xml:space="preserve">gāyil aḏ̣-ḏ̣uhur “daḥḥǧu!” lāmm al-ʕaskar </w:t>
            </w:r>
            <w:r w:rsidRPr="008F0BFF">
              <w:rPr>
                <w:color w:val="00B050"/>
              </w:rPr>
              <w:t xml:space="preserve">ḥōl-ma ḥawālē-hum </w:t>
            </w:r>
            <w:r w:rsidRPr="008F0BFF">
              <w:rPr>
                <w:noProof/>
                <w:color w:val="00B050"/>
                <w:lang w:val="en-US"/>
              </w:rPr>
              <w:t xml:space="preserve">gāyil “daḥḥǧu! š-mā_gūl āni </w:t>
            </w:r>
            <w:r w:rsidRPr="008F0BFF">
              <w:rPr>
                <w:color w:val="00B050"/>
              </w:rPr>
              <w:t>ti-ssāwūn</w:t>
            </w:r>
            <w:r w:rsidRPr="008F0BFF">
              <w:rPr>
                <w:noProof/>
                <w:color w:val="00B050"/>
                <w:lang w:val="en-US"/>
              </w:rPr>
              <w:t xml:space="preserve">?” gāylīn </w:t>
            </w:r>
            <w:r w:rsidRPr="008F0BFF">
              <w:rPr>
                <w:color w:val="00B050"/>
              </w:rPr>
              <w:t xml:space="preserve">“ī!” </w:t>
            </w:r>
            <w:r w:rsidRPr="008F0BFF">
              <w:rPr>
                <w:noProof/>
                <w:color w:val="00B050"/>
                <w:lang w:val="en-US"/>
              </w:rPr>
              <w:t xml:space="preserve">ygūl “tek tek” gāyl-lil-hum “šīlu ʕabāt-kum lē fōg!” sarāwīl mū lābsīn “šīlu ʕabāt-kum tā_rīd adaḥḥič aslām alle </w:t>
            </w:r>
            <w:r w:rsidRPr="008F0BFF">
              <w:rPr>
                <w:color w:val="00B050"/>
              </w:rPr>
              <w:t>min nuṣāra</w:t>
            </w:r>
            <w:r w:rsidRPr="008F0BFF">
              <w:rPr>
                <w:noProof/>
                <w:color w:val="00B050"/>
                <w:lang w:val="en-US"/>
              </w:rPr>
              <w:t>.”</w:t>
            </w:r>
          </w:p>
        </w:tc>
        <w:tc>
          <w:tcPr>
            <w:tcW w:w="4395" w:type="dxa"/>
          </w:tcPr>
          <w:p w14:paraId="7D5F3F46" w14:textId="77777777" w:rsidR="004766D2" w:rsidRPr="008F0BFF" w:rsidRDefault="004766D2" w:rsidP="00763CEC">
            <w:pPr>
              <w:rPr>
                <w:noProof/>
                <w:color w:val="00B050"/>
                <w:lang w:val="en-US"/>
              </w:rPr>
            </w:pPr>
            <w:r w:rsidRPr="008F0BFF">
              <w:rPr>
                <w:noProof/>
                <w:color w:val="00B050"/>
                <w:lang w:val="en-US"/>
              </w:rPr>
              <w:t>At noon he said, “Look!” The soldiers have had gathered around them. Then he said, “Look! You will do what I say?” They said, “Yes!” He said, “One after the other!” Then they said to them, “Lift your robes  up!” They did not wear trousers. “Lift your robes up! I want to see if you are Muslim or Christian.”</w:t>
            </w:r>
          </w:p>
        </w:tc>
      </w:tr>
      <w:tr w:rsidR="004766D2" w:rsidRPr="00E42EA6" w14:paraId="75F402E9" w14:textId="77777777" w:rsidTr="00763CEC">
        <w:tc>
          <w:tcPr>
            <w:tcW w:w="675" w:type="dxa"/>
          </w:tcPr>
          <w:p w14:paraId="32EB6890" w14:textId="77777777" w:rsidR="004766D2" w:rsidRPr="00B06FAC" w:rsidRDefault="004766D2" w:rsidP="00763CEC">
            <w:pPr>
              <w:rPr>
                <w:noProof/>
                <w:lang w:val="en-US"/>
              </w:rPr>
            </w:pPr>
            <w:r>
              <w:rPr>
                <w:noProof/>
                <w:lang w:val="en-US"/>
              </w:rPr>
              <w:t>6.38</w:t>
            </w:r>
          </w:p>
        </w:tc>
        <w:tc>
          <w:tcPr>
            <w:tcW w:w="3969" w:type="dxa"/>
          </w:tcPr>
          <w:p w14:paraId="0C173063" w14:textId="77777777" w:rsidR="004766D2" w:rsidRPr="008F0BFF" w:rsidRDefault="004766D2" w:rsidP="00763CEC">
            <w:pPr>
              <w:rPr>
                <w:noProof/>
                <w:color w:val="00B050"/>
                <w:lang w:val="en-US"/>
              </w:rPr>
            </w:pPr>
            <w:r w:rsidRPr="008F0BFF">
              <w:rPr>
                <w:noProof/>
                <w:color w:val="00B050"/>
                <w:lang w:val="en-US"/>
              </w:rPr>
              <w:t xml:space="preserve">yaʕni bī-hum xāynīn, huwwe yrīd huwwe… dawle </w:t>
            </w:r>
            <w:r w:rsidRPr="008F0BFF">
              <w:rPr>
                <w:color w:val="00B050"/>
              </w:rPr>
              <w:t>islāmiyye</w:t>
            </w:r>
            <w:r w:rsidRPr="008F0BFF">
              <w:rPr>
                <w:noProof/>
                <w:color w:val="00B050"/>
                <w:lang w:val="en-US"/>
              </w:rPr>
              <w:t xml:space="preserve"> al-ʕuṯmāniyye ʕalēš wgaʕat? gāyil “šīlu!” ydaḥḥič “hāḏa ᵊmṭahhar hāḏa ygūl ṣaġlam, uṭluʕ min hēne! hāḏa mū ᵊmṭahhar, hāḏa” ygūl “guṭṭu kallt-u!” awwal bādye ᵊmṣaffi </w:t>
            </w:r>
            <w:r w:rsidRPr="008F0BFF">
              <w:rPr>
                <w:color w:val="00B050"/>
              </w:rPr>
              <w:t>al-wāliyye</w:t>
            </w:r>
            <w:r w:rsidRPr="008F0BFF">
              <w:rPr>
                <w:noProof/>
                <w:color w:val="00B050"/>
                <w:lang w:val="en-US"/>
              </w:rPr>
              <w:t xml:space="preserve"> al-qāymaqāmiyye ḥəkkām-u</w:t>
            </w:r>
          </w:p>
        </w:tc>
        <w:tc>
          <w:tcPr>
            <w:tcW w:w="4395" w:type="dxa"/>
          </w:tcPr>
          <w:p w14:paraId="70A7F1CC" w14:textId="77777777" w:rsidR="004766D2" w:rsidRPr="008F0BFF" w:rsidRDefault="004766D2" w:rsidP="00763CEC">
            <w:pPr>
              <w:rPr>
                <w:noProof/>
                <w:color w:val="00B050"/>
                <w:lang w:val="en-US"/>
              </w:rPr>
            </w:pPr>
            <w:r w:rsidRPr="008F0BFF">
              <w:rPr>
                <w:noProof/>
                <w:color w:val="00B050"/>
                <w:lang w:val="en-US"/>
              </w:rPr>
              <w:t>There were traitors among them and he wanted (to find out) why the Ottoman had become weak although they are a Muslim country. He said, “Lift up!” then he looked and said, “He is circumcised, he is allright, go away from here! He is not circumcised, cut his head off!” First of all he sorted out the governors, the rulers.</w:t>
            </w:r>
          </w:p>
        </w:tc>
      </w:tr>
      <w:tr w:rsidR="004766D2" w:rsidRPr="00E42EA6" w14:paraId="5562A00D" w14:textId="77777777" w:rsidTr="00763CEC">
        <w:tc>
          <w:tcPr>
            <w:tcW w:w="675" w:type="dxa"/>
          </w:tcPr>
          <w:p w14:paraId="2D20A2C0" w14:textId="77777777" w:rsidR="004766D2" w:rsidRPr="00B06FAC" w:rsidRDefault="004766D2" w:rsidP="00763CEC">
            <w:pPr>
              <w:rPr>
                <w:noProof/>
                <w:lang w:val="en-US"/>
              </w:rPr>
            </w:pPr>
            <w:r>
              <w:rPr>
                <w:noProof/>
                <w:lang w:val="en-US"/>
              </w:rPr>
              <w:t>6.50</w:t>
            </w:r>
          </w:p>
        </w:tc>
        <w:tc>
          <w:tcPr>
            <w:tcW w:w="3969" w:type="dxa"/>
          </w:tcPr>
          <w:p w14:paraId="58106E33" w14:textId="77777777" w:rsidR="004766D2" w:rsidRPr="008F0BFF" w:rsidRDefault="004766D2" w:rsidP="00763CEC">
            <w:pPr>
              <w:rPr>
                <w:noProof/>
                <w:color w:val="00B050"/>
                <w:lang w:val="en-US"/>
              </w:rPr>
            </w:pPr>
            <w:r w:rsidRPr="008F0BFF">
              <w:rPr>
                <w:noProof/>
                <w:color w:val="00B050"/>
                <w:lang w:val="en-US"/>
              </w:rPr>
              <w:t xml:space="preserve">ᵊmṣaffi al-miṭṭahhrīn w-al mū miṭṭahhrīn gāyil ta-ngūl ḏ̣āllīn ʕašra xamǝsṭaʕš miṭṭahhrīn ʕišrīn. w-ṯimānīn mū miṭṭahhrīn </w:t>
            </w:r>
            <w:r w:rsidRPr="008F0BFF">
              <w:rPr>
                <w:color w:val="00B050"/>
              </w:rPr>
              <w:t>demek</w:t>
            </w:r>
            <w:r w:rsidRPr="008F0BFF">
              <w:rPr>
                <w:noProof/>
                <w:color w:val="00B050"/>
                <w:lang w:val="en-US"/>
              </w:rPr>
              <w:t xml:space="preserve"> ki kull-ha xāyne b-dawəlt-u </w:t>
            </w:r>
            <w:r w:rsidRPr="008F0BFF">
              <w:rPr>
                <w:color w:val="00B050"/>
              </w:rPr>
              <w:t>mū m-islām,</w:t>
            </w:r>
            <w:r w:rsidRPr="008F0BFF">
              <w:rPr>
                <w:noProof/>
                <w:color w:val="00B050"/>
                <w:lang w:val="en-US"/>
              </w:rPr>
              <w:t xml:space="preserve"> </w:t>
            </w:r>
            <w:r w:rsidRPr="008F0BFF">
              <w:rPr>
                <w:color w:val="00B050"/>
              </w:rPr>
              <w:t>ᵊmsāwī-hum wāli qaymaqām ḥākim.</w:t>
            </w:r>
          </w:p>
        </w:tc>
        <w:tc>
          <w:tcPr>
            <w:tcW w:w="4395" w:type="dxa"/>
          </w:tcPr>
          <w:p w14:paraId="09607B30" w14:textId="77777777" w:rsidR="004766D2" w:rsidRPr="008F0BFF" w:rsidRDefault="004766D2" w:rsidP="00763CEC">
            <w:pPr>
              <w:rPr>
                <w:noProof/>
                <w:color w:val="00B050"/>
                <w:lang w:val="en-US"/>
              </w:rPr>
            </w:pPr>
            <w:r w:rsidRPr="008F0BFF">
              <w:rPr>
                <w:noProof/>
                <w:color w:val="00B050"/>
                <w:lang w:val="en-US"/>
              </w:rPr>
              <w:t>He sorted out those who were circumcised and those who were not circumcised. There left ten, fifteen or twenty circumcised men. Eighty were not circumcises which means they were all traitors in his country, they were not Muslim, but he had made them governors and rulers.</w:t>
            </w:r>
          </w:p>
        </w:tc>
      </w:tr>
      <w:tr w:rsidR="004766D2" w:rsidRPr="00E42EA6" w14:paraId="135A8084" w14:textId="77777777" w:rsidTr="00763CEC">
        <w:tc>
          <w:tcPr>
            <w:tcW w:w="675" w:type="dxa"/>
          </w:tcPr>
          <w:p w14:paraId="43A2F4BB" w14:textId="77777777" w:rsidR="004766D2" w:rsidRPr="00B06FAC" w:rsidRDefault="004766D2" w:rsidP="00763CEC">
            <w:pPr>
              <w:rPr>
                <w:noProof/>
                <w:lang w:val="en-US"/>
              </w:rPr>
            </w:pPr>
            <w:r>
              <w:rPr>
                <w:noProof/>
                <w:lang w:val="en-US"/>
              </w:rPr>
              <w:t>7.03</w:t>
            </w:r>
          </w:p>
        </w:tc>
        <w:tc>
          <w:tcPr>
            <w:tcW w:w="3969" w:type="dxa"/>
          </w:tcPr>
          <w:p w14:paraId="5D9373E3" w14:textId="77777777" w:rsidR="004766D2" w:rsidRPr="008F0BFF" w:rsidRDefault="004766D2" w:rsidP="00763CEC">
            <w:pPr>
              <w:rPr>
                <w:noProof/>
                <w:color w:val="00B050"/>
                <w:lang w:val="en-US"/>
              </w:rPr>
            </w:pPr>
            <w:r w:rsidRPr="008F0BFF">
              <w:rPr>
                <w:noProof/>
                <w:color w:val="00B050"/>
                <w:lang w:val="en-US"/>
              </w:rPr>
              <w:t xml:space="preserve">as-sulṭān Murād ydaḥḥiǧ ʕalē-´ min </w:t>
            </w:r>
            <w:r w:rsidRPr="008F0BFF">
              <w:rPr>
                <w:color w:val="00B050"/>
              </w:rPr>
              <w:t>q</w:t>
            </w:r>
            <w:r w:rsidRPr="008F0BFF">
              <w:rPr>
                <w:noProof/>
                <w:color w:val="00B050"/>
                <w:lang w:val="en-US"/>
              </w:rPr>
              <w:t xml:space="preserve">ādi, yā wal gāyil šūf ar-rāʕi l-ᵊmhabūl qāft-u tištaġil axēr minn-i. qāft ar-rāʕi tištaġil axēr minn-i āni yaʕni zād </w:t>
            </w:r>
            <w:r w:rsidRPr="008F0BFF">
              <w:rPr>
                <w:color w:val="00B050"/>
              </w:rPr>
              <w:t>demek</w:t>
            </w:r>
            <w:r w:rsidRPr="008F0BFF">
              <w:rPr>
                <w:noProof/>
                <w:color w:val="00B050"/>
                <w:lang w:val="en-US"/>
              </w:rPr>
              <w:t xml:space="preserve"> bōš ṣāyir </w:t>
            </w:r>
            <w:r w:rsidRPr="008F0BFF">
              <w:rPr>
                <w:color w:val="00B050"/>
              </w:rPr>
              <w:t>pāše</w:t>
            </w:r>
            <w:r w:rsidRPr="008F0BFF">
              <w:rPr>
                <w:noProof/>
                <w:color w:val="00B050"/>
                <w:lang w:val="en-US"/>
              </w:rPr>
              <w:t xml:space="preserve"> ṣāyir padišāh</w:t>
            </w:r>
            <w:r w:rsidRPr="008F0BFF">
              <w:rPr>
                <w:color w:val="00B050"/>
              </w:rPr>
              <w:t>. ʕugub-mu ᵊmṣaffī-</w:t>
            </w:r>
            <w:r w:rsidRPr="008F0BFF">
              <w:rPr>
                <w:noProof/>
                <w:color w:val="00B050"/>
                <w:lang w:val="en-US"/>
              </w:rPr>
              <w:t>hum gāyil arīd-kum kull min ʕaskar-kum ᵊtḥaḏ̣ḏ̣rūn ʕaskar-kum kāmil w tiǧūn ʕugub hafte ar-rūs ᵊnrīd ᵊnḥārb-u.</w:t>
            </w:r>
          </w:p>
        </w:tc>
        <w:tc>
          <w:tcPr>
            <w:tcW w:w="4395" w:type="dxa"/>
          </w:tcPr>
          <w:p w14:paraId="7CD1B004" w14:textId="77777777" w:rsidR="004766D2" w:rsidRPr="008F0BFF" w:rsidRDefault="004766D2" w:rsidP="00763CEC">
            <w:pPr>
              <w:rPr>
                <w:noProof/>
                <w:color w:val="00B050"/>
                <w:lang w:val="en-US"/>
              </w:rPr>
            </w:pPr>
            <w:r w:rsidRPr="008F0BFF">
              <w:rPr>
                <w:noProof/>
                <w:color w:val="00B050"/>
                <w:lang w:val="en-US"/>
              </w:rPr>
              <w:t xml:space="preserve">Sultan Murad looked at him from far and said, “Hey, look at this crude shepherd, his brain works better than mine. The brain of this shepherd is better than mine. I have become a Padishah </w:t>
            </w:r>
            <w:r w:rsidRPr="008F0BFF">
              <w:rPr>
                <w:color w:val="00B050"/>
              </w:rPr>
              <w:t>and a Pasha for nothing!” After he had sorted them out he said (to his generals), “I want from you that all your soldiers are completely ready after a week; then we will fight the Russians.”</w:t>
            </w:r>
          </w:p>
        </w:tc>
      </w:tr>
      <w:tr w:rsidR="004766D2" w:rsidRPr="00E42EA6" w14:paraId="7E46F609" w14:textId="77777777" w:rsidTr="00763CEC">
        <w:tc>
          <w:tcPr>
            <w:tcW w:w="675" w:type="dxa"/>
          </w:tcPr>
          <w:p w14:paraId="1201138F" w14:textId="77777777" w:rsidR="004766D2" w:rsidRPr="00432633" w:rsidRDefault="004766D2" w:rsidP="00763CEC">
            <w:pPr>
              <w:rPr>
                <w:noProof/>
              </w:rPr>
            </w:pPr>
            <w:r>
              <w:rPr>
                <w:noProof/>
              </w:rPr>
              <w:t>7.24</w:t>
            </w:r>
          </w:p>
        </w:tc>
        <w:tc>
          <w:tcPr>
            <w:tcW w:w="3969" w:type="dxa"/>
          </w:tcPr>
          <w:p w14:paraId="4E5812FD" w14:textId="77777777" w:rsidR="004766D2" w:rsidRPr="008F0BFF" w:rsidRDefault="004766D2" w:rsidP="00763CEC">
            <w:pPr>
              <w:rPr>
                <w:noProof/>
                <w:color w:val="00B050"/>
                <w:lang w:val="en-US"/>
              </w:rPr>
            </w:pPr>
            <w:r w:rsidRPr="008F0BFF">
              <w:rPr>
                <w:noProof/>
                <w:color w:val="00B050"/>
                <w:lang w:val="en-US"/>
              </w:rPr>
              <w:t xml:space="preserve">yōm-in lāmm ʕaskar-u w ʕaskar-u kull-hum ǧāyīn ṣaġlam. ʕaskar-hum haḏōle, intu </w:t>
            </w:r>
            <w:r w:rsidRPr="008F0BFF">
              <w:rPr>
                <w:color w:val="00B050"/>
              </w:rPr>
              <w:t>haḏōle ḏabbaḥ-hum</w:t>
            </w:r>
            <w:r w:rsidRPr="008F0BFF">
              <w:rPr>
                <w:noProof/>
                <w:color w:val="00B050"/>
                <w:lang w:val="en-US"/>
              </w:rPr>
              <w:t xml:space="preserve">. yōm-in ǧāyib-hum yirīd </w:t>
            </w:r>
            <w:r w:rsidRPr="008F0BFF">
              <w:rPr>
                <w:color w:val="00B050"/>
              </w:rPr>
              <w:t>yḥārb ar-</w:t>
            </w:r>
            <w:r w:rsidRPr="008F0BFF">
              <w:rPr>
                <w:noProof/>
                <w:color w:val="00B050"/>
                <w:lang w:val="en-US"/>
              </w:rPr>
              <w:t xml:space="preserve">rūs, al-xabar rāyiḥ ʕala </w:t>
            </w:r>
            <w:r w:rsidRPr="008F0BFF">
              <w:rPr>
                <w:noProof/>
                <w:color w:val="00B050"/>
                <w:lang w:val="en-US"/>
              </w:rPr>
              <w:lastRenderedPageBreak/>
              <w:t>rūsye.</w:t>
            </w:r>
          </w:p>
        </w:tc>
        <w:tc>
          <w:tcPr>
            <w:tcW w:w="4395" w:type="dxa"/>
          </w:tcPr>
          <w:p w14:paraId="23DD5D09" w14:textId="77777777" w:rsidR="004766D2" w:rsidRPr="008F0BFF" w:rsidRDefault="004766D2" w:rsidP="00763CEC">
            <w:pPr>
              <w:rPr>
                <w:noProof/>
                <w:color w:val="00B050"/>
                <w:lang w:val="en-US"/>
              </w:rPr>
            </w:pPr>
            <w:r w:rsidRPr="008F0BFF">
              <w:rPr>
                <w:noProof/>
                <w:color w:val="00B050"/>
                <w:lang w:val="en-US"/>
              </w:rPr>
              <w:lastRenderedPageBreak/>
              <w:t>When he had gatherd his soldiers they were all allright. As for the other soldiers, he had killed them. When he brought them to fight the Russian the news had reached the Russians.</w:t>
            </w:r>
          </w:p>
        </w:tc>
      </w:tr>
      <w:tr w:rsidR="004766D2" w:rsidRPr="00E42EA6" w14:paraId="4E99AA8F" w14:textId="77777777" w:rsidTr="00763CEC">
        <w:tc>
          <w:tcPr>
            <w:tcW w:w="675" w:type="dxa"/>
          </w:tcPr>
          <w:p w14:paraId="0359BA53" w14:textId="77777777" w:rsidR="004766D2" w:rsidRPr="00B06FAC" w:rsidRDefault="004766D2" w:rsidP="00763CEC">
            <w:pPr>
              <w:rPr>
                <w:noProof/>
                <w:lang w:val="en-US"/>
              </w:rPr>
            </w:pPr>
            <w:r>
              <w:rPr>
                <w:noProof/>
                <w:lang w:val="en-US"/>
              </w:rPr>
              <w:t>7.33</w:t>
            </w:r>
          </w:p>
        </w:tc>
        <w:tc>
          <w:tcPr>
            <w:tcW w:w="3969" w:type="dxa"/>
          </w:tcPr>
          <w:p w14:paraId="244DA9CB" w14:textId="77777777" w:rsidR="004766D2" w:rsidRPr="008F0BFF" w:rsidRDefault="004766D2" w:rsidP="00763CEC">
            <w:pPr>
              <w:rPr>
                <w:noProof/>
                <w:color w:val="00B050"/>
                <w:lang w:val="en-US"/>
              </w:rPr>
            </w:pPr>
            <w:r w:rsidRPr="008F0BFF">
              <w:rPr>
                <w:noProof/>
                <w:color w:val="00B050"/>
                <w:lang w:val="en-US"/>
              </w:rPr>
              <w:t xml:space="preserve">wāḥad ǧāsūs min-hum minhazim, rāyiḥ ʕa-r-rūs gāyil “yā xayyo, as-sulṭān Murād lāgī-l-u wazīr-in ʕāǧil čiṯīr ʕāǧil w </w:t>
            </w:r>
            <w:bookmarkStart w:id="114" w:name="_Hlk145688643"/>
            <w:r w:rsidRPr="008F0BFF">
              <w:rPr>
                <w:noProof/>
                <w:color w:val="00B050"/>
                <w:lang w:val="en-US"/>
              </w:rPr>
              <w:t>ǧuwāsīs-ne kull-ha ḏabaḥ-ḥa</w:t>
            </w:r>
            <w:bookmarkEnd w:id="114"/>
            <w:r w:rsidRPr="008F0BFF">
              <w:rPr>
                <w:noProof/>
                <w:color w:val="00B050"/>
                <w:lang w:val="en-US"/>
              </w:rPr>
              <w:t xml:space="preserve">, w lā </w:t>
            </w:r>
            <w:r w:rsidRPr="008F0BFF">
              <w:rPr>
                <w:color w:val="00B050"/>
              </w:rPr>
              <w:t>tgārbūn luwwa</w:t>
            </w:r>
            <w:r w:rsidRPr="008F0BFF">
              <w:rPr>
                <w:noProof/>
                <w:color w:val="00B050"/>
                <w:lang w:val="en-US"/>
              </w:rPr>
              <w:t xml:space="preserve"> tarā-hu yqallib-kum tarā yqallb-ak” ar-rūs “šnōn” gāylīn, gāḷ “kull ǧuwāsīs-ne guṭaʕ klāl-hum.</w:t>
            </w:r>
          </w:p>
        </w:tc>
        <w:tc>
          <w:tcPr>
            <w:tcW w:w="4395" w:type="dxa"/>
          </w:tcPr>
          <w:p w14:paraId="52778798" w14:textId="77777777" w:rsidR="004766D2" w:rsidRPr="008F0BFF" w:rsidRDefault="004766D2" w:rsidP="00763CEC">
            <w:pPr>
              <w:rPr>
                <w:noProof/>
                <w:color w:val="00B050"/>
                <w:lang w:val="en-US"/>
              </w:rPr>
            </w:pPr>
            <w:r w:rsidRPr="008F0BFF">
              <w:rPr>
                <w:noProof/>
                <w:color w:val="00B050"/>
                <w:lang w:val="en-US"/>
              </w:rPr>
              <w:t>One of their spies had escaped, went to the Russians and said, “My brother, they have found a very intelligent vizier for Sultan Murad and they killed all our spies. Do not come near him as he will certainly defeat you.” The Russians said, “How come?” He said, “They cut the heads of all our spies.</w:t>
            </w:r>
          </w:p>
        </w:tc>
      </w:tr>
      <w:tr w:rsidR="004766D2" w:rsidRPr="00E42EA6" w14:paraId="0CD5DC70" w14:textId="77777777" w:rsidTr="00763CEC">
        <w:tc>
          <w:tcPr>
            <w:tcW w:w="675" w:type="dxa"/>
          </w:tcPr>
          <w:p w14:paraId="78310FB4" w14:textId="77777777" w:rsidR="004766D2" w:rsidRPr="00B06FAC" w:rsidRDefault="004766D2" w:rsidP="00763CEC">
            <w:pPr>
              <w:rPr>
                <w:noProof/>
                <w:lang w:val="en-US"/>
              </w:rPr>
            </w:pPr>
            <w:r>
              <w:rPr>
                <w:noProof/>
                <w:lang w:val="en-US"/>
              </w:rPr>
              <w:t>7.51</w:t>
            </w:r>
          </w:p>
        </w:tc>
        <w:tc>
          <w:tcPr>
            <w:tcW w:w="3969" w:type="dxa"/>
          </w:tcPr>
          <w:p w14:paraId="0D3471D7" w14:textId="77777777" w:rsidR="004766D2" w:rsidRPr="008F0BFF" w:rsidRDefault="004766D2" w:rsidP="00763CEC">
            <w:pPr>
              <w:rPr>
                <w:noProof/>
                <w:color w:val="00B050"/>
                <w:lang w:val="en-US"/>
              </w:rPr>
            </w:pPr>
            <w:r w:rsidRPr="008F0BFF">
              <w:rPr>
                <w:noProof/>
                <w:color w:val="00B050"/>
                <w:lang w:val="en-US"/>
              </w:rPr>
              <w:t>al-wazīr aǧ-ǧidīd w al ʕind-u saġlam ʕaskar-in ṣaġlam, han-nōba tara yqallbūn-ak lā tḥārb-u! āni agul-l-ak lā tḥārb-u!” ar-</w:t>
            </w:r>
            <w:r w:rsidRPr="008F0BFF">
              <w:rPr>
                <w:color w:val="00B050"/>
              </w:rPr>
              <w:t>rūs ʕād gāḏ̣ib</w:t>
            </w:r>
            <w:r w:rsidRPr="008F0BFF">
              <w:rPr>
                <w:noProof/>
                <w:color w:val="00B050"/>
                <w:lang w:val="en-US"/>
              </w:rPr>
              <w:t xml:space="preserve"> ta-ydarrib xabar uxṛa ʕala sulṭān Murāḍ gāyil “xayyo āni mā ʕād aḥārb-ak as-sawaš mā ʕād arīd-u. sawa... </w:t>
            </w:r>
            <w:r w:rsidRPr="008F0BFF">
              <w:rPr>
                <w:color w:val="00B050"/>
              </w:rPr>
              <w:t>al-ḥarib</w:t>
            </w:r>
            <w:r w:rsidRPr="008F0BFF">
              <w:rPr>
                <w:noProof/>
                <w:color w:val="00B050"/>
                <w:lang w:val="en-US"/>
              </w:rPr>
              <w:t xml:space="preserve"> mā arīd minn-ak, baṭṭalit ʕin al-ḥarib.”</w:t>
            </w:r>
          </w:p>
        </w:tc>
        <w:tc>
          <w:tcPr>
            <w:tcW w:w="4395" w:type="dxa"/>
          </w:tcPr>
          <w:p w14:paraId="30000BEA" w14:textId="77777777" w:rsidR="004766D2" w:rsidRPr="008F0BFF" w:rsidRDefault="004766D2" w:rsidP="00763CEC">
            <w:pPr>
              <w:rPr>
                <w:noProof/>
                <w:color w:val="00B050"/>
                <w:lang w:val="en-US"/>
              </w:rPr>
            </w:pPr>
            <w:r w:rsidRPr="008F0BFF">
              <w:rPr>
                <w:noProof/>
                <w:color w:val="00B050"/>
                <w:lang w:val="en-US"/>
              </w:rPr>
              <w:t>The new vizier has reliable soldiers, this time they will certainly defeat you, don’t fight them! I tell you, don’t fight them!” And then the Russians sent another message to Sultan Murad saying, “My brother, I do no longer fight you, I don’t want war, I don’t want fighting, I have dismissed fighting.”</w:t>
            </w:r>
          </w:p>
        </w:tc>
      </w:tr>
      <w:tr w:rsidR="004766D2" w:rsidRPr="00863306" w14:paraId="0937F0E3" w14:textId="77777777" w:rsidTr="00763CEC">
        <w:tc>
          <w:tcPr>
            <w:tcW w:w="675" w:type="dxa"/>
          </w:tcPr>
          <w:p w14:paraId="037672A8" w14:textId="77777777" w:rsidR="004766D2" w:rsidRPr="00863306" w:rsidRDefault="004766D2" w:rsidP="00763CEC">
            <w:pPr>
              <w:rPr>
                <w:noProof/>
                <w:lang w:val="en-US"/>
              </w:rPr>
            </w:pPr>
            <w:r>
              <w:rPr>
                <w:noProof/>
                <w:lang w:val="en-US"/>
              </w:rPr>
              <w:t>8.08</w:t>
            </w:r>
          </w:p>
        </w:tc>
        <w:tc>
          <w:tcPr>
            <w:tcW w:w="3969" w:type="dxa"/>
          </w:tcPr>
          <w:p w14:paraId="721952D2" w14:textId="77777777" w:rsidR="004766D2" w:rsidRPr="008F0BFF" w:rsidRDefault="004766D2" w:rsidP="00763CEC">
            <w:pPr>
              <w:rPr>
                <w:noProof/>
                <w:color w:val="00B050"/>
                <w:lang w:val="en-US"/>
              </w:rPr>
            </w:pPr>
            <w:r w:rsidRPr="008F0BFF">
              <w:rPr>
                <w:noProof/>
                <w:color w:val="00B050"/>
                <w:lang w:val="en-US"/>
              </w:rPr>
              <w:t>w wāǧif yōm-in ǧāy aṭ-ṭāriš al-mar… as-sulṭān Murād gāyil “ᵊšnōn mā ǧā-k al-xabar?” ar-rāʕi ygūl l-as-sulṭān Murād “mā ǧā-k al-xabar?” gāyil “šinu min xabar?” gāyil “</w:t>
            </w:r>
            <w:r w:rsidRPr="008F0BFF">
              <w:rPr>
                <w:color w:val="00B050"/>
              </w:rPr>
              <w:t>mā ǧā-k al-xabar mā yḥārbūn-ak</w:t>
            </w:r>
            <w:r w:rsidRPr="008F0BFF">
              <w:rPr>
                <w:noProof/>
                <w:color w:val="00B050"/>
                <w:lang w:val="en-US"/>
              </w:rPr>
              <w:t xml:space="preserve"> </w:t>
            </w:r>
            <w:r w:rsidRPr="008F0BFF">
              <w:rPr>
                <w:color w:val="00B050"/>
              </w:rPr>
              <w:t>da-axabar l-ak.”</w:t>
            </w:r>
            <w:r w:rsidRPr="008F0BFF">
              <w:rPr>
                <w:noProof/>
                <w:color w:val="00B050"/>
                <w:lang w:val="en-US"/>
              </w:rPr>
              <w:t xml:space="preserve"> gāyil “ᵊšnōn?”</w:t>
            </w:r>
          </w:p>
        </w:tc>
        <w:tc>
          <w:tcPr>
            <w:tcW w:w="4395" w:type="dxa"/>
          </w:tcPr>
          <w:p w14:paraId="508B408B" w14:textId="77777777" w:rsidR="004766D2" w:rsidRPr="008F0BFF" w:rsidRDefault="004766D2" w:rsidP="00763CEC">
            <w:pPr>
              <w:rPr>
                <w:noProof/>
                <w:color w:val="00B050"/>
                <w:lang w:val="en-US"/>
              </w:rPr>
            </w:pPr>
            <w:r w:rsidRPr="008F0BFF">
              <w:rPr>
                <w:noProof/>
                <w:color w:val="00B050"/>
                <w:lang w:val="en-US"/>
              </w:rPr>
              <w:t>When the messanger came to Sultan Murad the shepherd said to him, “Haven’t you got the news?” Haven’t you got it?” He said, “What kind of news?”</w:t>
            </w:r>
            <w:r w:rsidRPr="008F0BFF">
              <w:rPr>
                <w:color w:val="00B050"/>
              </w:rPr>
              <w:t xml:space="preserve"> He said, “Haven’t you got the message that they will not fight you? I want to inform you.” </w:t>
            </w:r>
            <w:r w:rsidRPr="008F0BFF">
              <w:rPr>
                <w:noProof/>
                <w:color w:val="00B050"/>
                <w:lang w:val="en-US"/>
              </w:rPr>
              <w:t>He said, “How come?”</w:t>
            </w:r>
          </w:p>
        </w:tc>
      </w:tr>
      <w:tr w:rsidR="004766D2" w:rsidRPr="00863306" w14:paraId="0EFF1776" w14:textId="77777777" w:rsidTr="00763CEC">
        <w:tc>
          <w:tcPr>
            <w:tcW w:w="675" w:type="dxa"/>
          </w:tcPr>
          <w:p w14:paraId="4220E684" w14:textId="77777777" w:rsidR="004766D2" w:rsidRPr="00863306" w:rsidRDefault="004766D2" w:rsidP="00763CEC">
            <w:pPr>
              <w:rPr>
                <w:noProof/>
                <w:lang w:val="en-US"/>
              </w:rPr>
            </w:pPr>
            <w:r>
              <w:rPr>
                <w:noProof/>
                <w:lang w:val="en-US"/>
              </w:rPr>
              <w:t>8.22</w:t>
            </w:r>
          </w:p>
        </w:tc>
        <w:tc>
          <w:tcPr>
            <w:tcW w:w="3969" w:type="dxa"/>
          </w:tcPr>
          <w:p w14:paraId="03383CAF" w14:textId="77777777" w:rsidR="004766D2" w:rsidRPr="008F0BFF" w:rsidRDefault="004766D2" w:rsidP="00763CEC">
            <w:pPr>
              <w:rPr>
                <w:noProof/>
                <w:color w:val="00B050"/>
                <w:lang w:val="en-US"/>
              </w:rPr>
            </w:pPr>
            <w:r w:rsidRPr="008F0BFF">
              <w:rPr>
                <w:noProof/>
                <w:color w:val="00B050"/>
                <w:lang w:val="en-US"/>
              </w:rPr>
              <w:t xml:space="preserve">gāḷ āni aʕarif iḥna al-ʕaskariyye al-ordi hāḏi maḥḥad </w:t>
            </w:r>
            <w:r w:rsidRPr="008F0BFF">
              <w:rPr>
                <w:color w:val="00B050"/>
              </w:rPr>
              <w:t>yiqlab-ha</w:t>
            </w:r>
            <w:r w:rsidRPr="008F0BFF">
              <w:rPr>
                <w:noProof/>
                <w:color w:val="00B050"/>
                <w:lang w:val="en-US"/>
              </w:rPr>
              <w:t xml:space="preserve"> b-ad-dinye. alḥaz yiǧī-k ṭāriš” w ṣaḥīḥ ǧāy-u gāyil “mā yḥārbūn-ak gǝḏ̣at, w-salāmt-ak w-al-ʕāfiye.”</w:t>
            </w:r>
          </w:p>
        </w:tc>
        <w:tc>
          <w:tcPr>
            <w:tcW w:w="4395" w:type="dxa"/>
          </w:tcPr>
          <w:p w14:paraId="1F7CBA2D" w14:textId="77777777" w:rsidR="004766D2" w:rsidRPr="008F0BFF" w:rsidRDefault="004766D2" w:rsidP="00763CEC">
            <w:pPr>
              <w:rPr>
                <w:noProof/>
                <w:color w:val="00B050"/>
                <w:lang w:val="en-US"/>
              </w:rPr>
            </w:pPr>
            <w:r w:rsidRPr="008F0BFF">
              <w:rPr>
                <w:noProof/>
                <w:color w:val="00B050"/>
                <w:lang w:val="en-US"/>
              </w:rPr>
              <w:t>He said, “I know that these soldiers, this army cannot be defeated by anyone in the world. Now, a messenger is going to come to you.” And right, he came to him and said, “They will not fight you, (war) is over, may you be safe and sound!”</w:t>
            </w:r>
          </w:p>
        </w:tc>
      </w:tr>
      <w:tr w:rsidR="004766D2" w:rsidRPr="00863306" w14:paraId="1AC306E6" w14:textId="77777777" w:rsidTr="00763CEC">
        <w:tc>
          <w:tcPr>
            <w:tcW w:w="675" w:type="dxa"/>
          </w:tcPr>
          <w:p w14:paraId="6B33BC71" w14:textId="77777777" w:rsidR="004766D2" w:rsidRPr="00863306" w:rsidRDefault="004766D2" w:rsidP="00763CEC">
            <w:pPr>
              <w:rPr>
                <w:noProof/>
                <w:lang w:val="en-US"/>
              </w:rPr>
            </w:pPr>
            <w:r>
              <w:rPr>
                <w:noProof/>
                <w:lang w:val="en-US"/>
              </w:rPr>
              <w:t>8.32</w:t>
            </w:r>
          </w:p>
        </w:tc>
        <w:tc>
          <w:tcPr>
            <w:tcW w:w="3969" w:type="dxa"/>
          </w:tcPr>
          <w:p w14:paraId="3AD12C31" w14:textId="77777777" w:rsidR="004766D2" w:rsidRPr="008F0BFF" w:rsidRDefault="004766D2" w:rsidP="00763CEC">
            <w:pPr>
              <w:rPr>
                <w:noProof/>
                <w:color w:val="00B050"/>
                <w:lang w:val="en-US"/>
              </w:rPr>
            </w:pPr>
            <w:r w:rsidRPr="008F0BFF">
              <w:rPr>
                <w:noProof/>
                <w:color w:val="00B050"/>
                <w:lang w:val="en-US"/>
              </w:rPr>
              <w:t xml:space="preserve">ʕugub-min qādi ʕād han-nōb sulṭān Murād gāyl-ill-u gāyil l-ar-rāʕi gāyil “xayyo mā ḏ̣all ʕind-i yaʕni wuzart-in mhabale </w:t>
            </w:r>
            <w:r w:rsidRPr="008F0BFF">
              <w:rPr>
                <w:color w:val="00B050"/>
              </w:rPr>
              <w:t>[</w:t>
            </w:r>
            <w:r w:rsidRPr="008F0BFF">
              <w:rPr>
                <w:i/>
                <w:color w:val="00B050"/>
              </w:rPr>
              <w:t>wazīrt-i mhabbil</w:t>
            </w:r>
            <w:r w:rsidRPr="008F0BFF">
              <w:rPr>
                <w:color w:val="00B050"/>
              </w:rPr>
              <w:t>]</w:t>
            </w:r>
            <w:r w:rsidRPr="008F0BFF">
              <w:rPr>
                <w:noProof/>
                <w:color w:val="00B050"/>
                <w:lang w:val="en-US"/>
              </w:rPr>
              <w:t xml:space="preserve"> mahbūl, inte ḏ̣all ʕind-i ṣṣīr wazīr!” gāyil </w:t>
            </w:r>
            <w:r w:rsidRPr="008F0BFF">
              <w:rPr>
                <w:color w:val="00B050"/>
              </w:rPr>
              <w:t>“</w:t>
            </w:r>
            <w:r w:rsidRPr="008F0BFF">
              <w:rPr>
                <w:color w:val="00B050"/>
                <w:lang w:val="en-US"/>
              </w:rPr>
              <w:t>abū-ye</w:t>
            </w:r>
            <w:r w:rsidRPr="008F0BFF">
              <w:rPr>
                <w:noProof/>
                <w:color w:val="00B050"/>
                <w:lang w:val="en-US"/>
              </w:rPr>
              <w:t xml:space="preserve"> </w:t>
            </w:r>
            <w:r w:rsidRPr="008F0BFF">
              <w:rPr>
                <w:color w:val="00B050"/>
                <w:lang w:val="en-US"/>
              </w:rPr>
              <w:t xml:space="preserve">āni, </w:t>
            </w:r>
            <w:r w:rsidRPr="008F0BFF">
              <w:rPr>
                <w:noProof/>
                <w:color w:val="00B050"/>
                <w:lang w:val="en-US"/>
              </w:rPr>
              <w:t xml:space="preserve">āni šuġl-i āni rāʕi kull-min </w:t>
            </w:r>
            <w:r w:rsidRPr="008F0BFF">
              <w:rPr>
                <w:color w:val="00B050"/>
              </w:rPr>
              <w:t>ysāwi</w:t>
            </w:r>
            <w:r w:rsidRPr="008F0BFF">
              <w:rPr>
                <w:noProof/>
                <w:color w:val="00B050"/>
                <w:lang w:val="en-US"/>
              </w:rPr>
              <w:t xml:space="preserve"> šuġl-u maḥ… āni šuġl-i rāʕi arūḥ ʕala qnim-i w-inte zād šuġl-ak sulṭān ilg-ill-ak wazīr-in zēn han-nōba wāḥad-in ʕāǧil </w:t>
            </w:r>
            <w:r w:rsidRPr="008F0BFF">
              <w:rPr>
                <w:color w:val="00B050"/>
              </w:rPr>
              <w:t>w sāw</w:t>
            </w:r>
            <w:r w:rsidRPr="008F0BFF">
              <w:rPr>
                <w:noProof/>
                <w:color w:val="00B050"/>
                <w:lang w:val="en-US"/>
              </w:rPr>
              <w:t xml:space="preserve"> dawilt-ak idāra! ᵊmsallim ʕalē-k w-ad-arūḥ.” w-salāmt-ak w-al-ʕāfiye!</w:t>
            </w:r>
          </w:p>
        </w:tc>
        <w:tc>
          <w:tcPr>
            <w:tcW w:w="4395" w:type="dxa"/>
          </w:tcPr>
          <w:p w14:paraId="0599386F" w14:textId="77777777" w:rsidR="004766D2" w:rsidRPr="008F0BFF" w:rsidRDefault="004766D2" w:rsidP="00763CEC">
            <w:pPr>
              <w:rPr>
                <w:noProof/>
                <w:color w:val="00B050"/>
                <w:lang w:val="en-US"/>
              </w:rPr>
            </w:pPr>
            <w:r w:rsidRPr="008F0BFF">
              <w:rPr>
                <w:noProof/>
                <w:color w:val="00B050"/>
                <w:lang w:val="en-US"/>
              </w:rPr>
              <w:t xml:space="preserve">After that Sultan Murad said to the shepherd, “My brother, no stupid viziers have remained with me, so you become my vizier!” He said, “My father, my job is to be a shepherd and everybody should do his job. My job is to be a shepherd, and so I go with my sheep. Your job is to be sultan, so find yourself a good vizier, a clever one, and set your country in order! So I say good bye and go away.” </w:t>
            </w:r>
          </w:p>
          <w:p w14:paraId="6216ABA0" w14:textId="77777777" w:rsidR="004766D2" w:rsidRPr="008F0BFF" w:rsidRDefault="004766D2" w:rsidP="00763CEC">
            <w:pPr>
              <w:rPr>
                <w:noProof/>
                <w:color w:val="00B050"/>
                <w:lang w:val="en-US"/>
              </w:rPr>
            </w:pPr>
            <w:r w:rsidRPr="008F0BFF">
              <w:rPr>
                <w:noProof/>
                <w:color w:val="00B050"/>
                <w:lang w:val="en-US"/>
              </w:rPr>
              <w:t>Enjoy it!</w:t>
            </w:r>
          </w:p>
        </w:tc>
      </w:tr>
    </w:tbl>
    <w:p w14:paraId="20F1F08C" w14:textId="77777777" w:rsidR="007140B6" w:rsidRDefault="007140B6">
      <w:pPr>
        <w:jc w:val="both"/>
        <w:rPr>
          <w:lang w:val="en-US"/>
        </w:rPr>
      </w:pPr>
    </w:p>
    <w:p w14:paraId="7CA5E72C" w14:textId="77777777" w:rsidR="007140B6" w:rsidRDefault="00000000">
      <w:pPr>
        <w:pStyle w:val="List"/>
        <w:rPr>
          <w:lang w:val="en-US"/>
        </w:rPr>
        <w:sectPr w:rsidR="007140B6" w:rsidSect="00412437">
          <w:headerReference w:type="first" r:id="rId11"/>
          <w:pgSz w:w="11906" w:h="16838"/>
          <w:pgMar w:top="1417" w:right="1417" w:bottom="1134" w:left="1417" w:header="708" w:footer="0" w:gutter="0"/>
          <w:cols w:space="720"/>
          <w:formProt w:val="0"/>
          <w:titlePg/>
          <w:docGrid w:linePitch="360"/>
        </w:sectPr>
      </w:pPr>
      <w:r>
        <w:rPr>
          <w:lang w:val="en-US"/>
        </w:rPr>
        <w:t>min faraḥ aṣ-ṣǝbi faraḥ an-nibi</w:t>
      </w:r>
    </w:p>
    <w:p w14:paraId="03A28BA8" w14:textId="77777777" w:rsidR="007140B6" w:rsidRDefault="00000000">
      <w:pPr>
        <w:pStyle w:val="Heading2"/>
        <w:rPr>
          <w:color w:val="FF0000"/>
          <w:lang w:val="en-US"/>
        </w:rPr>
      </w:pPr>
      <w:bookmarkStart w:id="115" w:name="_Toc156305440"/>
      <w:r>
        <w:rPr>
          <w:lang w:val="en-US"/>
        </w:rPr>
        <w:lastRenderedPageBreak/>
        <w:t>Urfa-094_Three_Advices-Harran-2010</w:t>
      </w:r>
      <w:bookmarkEnd w:id="115"/>
    </w:p>
    <w:p w14:paraId="3F8B4DE8" w14:textId="77777777" w:rsidR="004766D2" w:rsidRPr="00BC0614" w:rsidRDefault="004766D2" w:rsidP="004766D2">
      <w:pPr>
        <w:pStyle w:val="List"/>
        <w:rPr>
          <w:lang w:val="en-US"/>
        </w:rPr>
      </w:pPr>
      <w:r>
        <w:rPr>
          <w:noProof/>
          <w:lang w:val="en-US"/>
        </w:rPr>
        <w:t>Ismail</w:t>
      </w:r>
    </w:p>
    <w:p w14:paraId="5E3887AF" w14:textId="77777777" w:rsidR="004766D2" w:rsidRPr="00763855" w:rsidRDefault="004766D2" w:rsidP="004766D2">
      <w:pPr>
        <w:pStyle w:val="List"/>
        <w:rPr>
          <w:lang w:val="en-US"/>
        </w:rPr>
      </w:pPr>
      <w:r w:rsidRPr="00763855">
        <w:rPr>
          <w:lang w:val="en-US"/>
        </w:rPr>
        <w:t>10 May 2010</w:t>
      </w:r>
    </w:p>
    <w:p w14:paraId="39BA2C93" w14:textId="77777777" w:rsidR="004766D2" w:rsidRPr="00763855" w:rsidRDefault="004766D2" w:rsidP="004766D2">
      <w:pPr>
        <w:rPr>
          <w:noProof/>
          <w:lang w:val="en-US"/>
        </w:rPr>
      </w:pPr>
    </w:p>
    <w:tbl>
      <w:tblPr>
        <w:tblStyle w:val="TableGrid"/>
        <w:tblW w:w="0" w:type="auto"/>
        <w:tblLook w:val="04A0" w:firstRow="1" w:lastRow="0" w:firstColumn="1" w:lastColumn="0" w:noHBand="0" w:noVBand="1"/>
      </w:tblPr>
      <w:tblGrid>
        <w:gridCol w:w="850"/>
        <w:gridCol w:w="3969"/>
        <w:gridCol w:w="4252"/>
      </w:tblGrid>
      <w:tr w:rsidR="004766D2" w:rsidRPr="00181331" w14:paraId="7A82C9F9" w14:textId="77777777" w:rsidTr="00763CEC">
        <w:tc>
          <w:tcPr>
            <w:tcW w:w="850" w:type="dxa"/>
          </w:tcPr>
          <w:p w14:paraId="364CE1BD" w14:textId="77777777" w:rsidR="004766D2" w:rsidRPr="00BC0614" w:rsidRDefault="004766D2" w:rsidP="00763CEC">
            <w:pPr>
              <w:rPr>
                <w:iCs/>
                <w:noProof/>
                <w:lang w:val="en-US"/>
              </w:rPr>
            </w:pPr>
            <w:r>
              <w:rPr>
                <w:iCs/>
                <w:noProof/>
                <w:lang w:val="en-US"/>
              </w:rPr>
              <w:t>0:22</w:t>
            </w:r>
          </w:p>
        </w:tc>
        <w:tc>
          <w:tcPr>
            <w:tcW w:w="3969" w:type="dxa"/>
          </w:tcPr>
          <w:p w14:paraId="3E7CDD70" w14:textId="77777777" w:rsidR="004766D2" w:rsidRPr="003E5405" w:rsidRDefault="004766D2" w:rsidP="00763CEC">
            <w:pPr>
              <w:rPr>
                <w:color w:val="00B050"/>
              </w:rPr>
            </w:pPr>
            <w:r w:rsidRPr="003E5405">
              <w:rPr>
                <w:iCs/>
                <w:noProof/>
                <w:color w:val="00B050"/>
                <w:lang w:val="en-US"/>
              </w:rPr>
              <w:t xml:space="preserve">wāḥad ᵊb-zimānāt yrūḥ ʕa-l-qurba, miǧǧawwiz </w:t>
            </w:r>
            <w:r w:rsidRPr="003E5405">
              <w:rPr>
                <w:color w:val="00B050"/>
              </w:rPr>
              <w:t>ǧidīd</w:t>
            </w:r>
            <w:r w:rsidRPr="003E5405">
              <w:rPr>
                <w:iCs/>
                <w:noProof/>
                <w:color w:val="00B050"/>
                <w:lang w:val="en-US"/>
              </w:rPr>
              <w:t xml:space="preserve">, miǧǧawwiz </w:t>
            </w:r>
            <w:r w:rsidRPr="003E5405">
              <w:rPr>
                <w:color w:val="00B050"/>
              </w:rPr>
              <w:t>ǧidīd w rāyiḥ ʕa-l-qurba mištaġil,</w:t>
            </w:r>
          </w:p>
        </w:tc>
        <w:tc>
          <w:tcPr>
            <w:tcW w:w="4252" w:type="dxa"/>
          </w:tcPr>
          <w:p w14:paraId="5747D9FE" w14:textId="77777777" w:rsidR="004766D2" w:rsidRPr="003E5405" w:rsidRDefault="004766D2" w:rsidP="00763CEC">
            <w:pPr>
              <w:rPr>
                <w:color w:val="00B050"/>
              </w:rPr>
            </w:pPr>
            <w:r w:rsidRPr="003E5405">
              <w:rPr>
                <w:color w:val="00B050"/>
              </w:rPr>
              <w:t>One day a man emigrated. He was married, recently married. He emigrated and worked abroad.</w:t>
            </w:r>
          </w:p>
        </w:tc>
      </w:tr>
      <w:tr w:rsidR="004766D2" w:rsidRPr="00181331" w14:paraId="197766C5" w14:textId="77777777" w:rsidTr="00763CEC">
        <w:tc>
          <w:tcPr>
            <w:tcW w:w="850" w:type="dxa"/>
          </w:tcPr>
          <w:p w14:paraId="068B5A75" w14:textId="77777777" w:rsidR="004766D2" w:rsidRDefault="004766D2" w:rsidP="00763CEC">
            <w:pPr>
              <w:rPr>
                <w:iCs/>
                <w:noProof/>
                <w:lang w:val="en-US"/>
              </w:rPr>
            </w:pPr>
            <w:r>
              <w:rPr>
                <w:iCs/>
                <w:noProof/>
                <w:lang w:val="en-US"/>
              </w:rPr>
              <w:t>0:32</w:t>
            </w:r>
          </w:p>
        </w:tc>
        <w:tc>
          <w:tcPr>
            <w:tcW w:w="3969" w:type="dxa"/>
          </w:tcPr>
          <w:p w14:paraId="2B19FDDE" w14:textId="77777777" w:rsidR="004766D2" w:rsidRPr="003E5405" w:rsidRDefault="004766D2" w:rsidP="00763CEC">
            <w:pPr>
              <w:rPr>
                <w:iCs/>
                <w:noProof/>
                <w:color w:val="00B050"/>
                <w:lang w:val="en-US"/>
              </w:rPr>
            </w:pPr>
            <w:r w:rsidRPr="003E5405">
              <w:rPr>
                <w:iCs/>
                <w:noProof/>
                <w:color w:val="00B050"/>
                <w:lang w:val="en-US"/>
              </w:rPr>
              <w:t xml:space="preserve">yaʕni mištaġil xamsṭaʕaš ʕišrīn sine b-al-qurba b-al-qurba ta-ngūl min hēne rāyiḥ mištaġil b-Ādane w b-ʕĒntāb aw </w:t>
            </w:r>
            <w:r w:rsidRPr="003E5405">
              <w:rPr>
                <w:color w:val="00B050"/>
              </w:rPr>
              <w:t>ᵊb-</w:t>
            </w:r>
            <w:r w:rsidRPr="003E5405">
              <w:rPr>
                <w:iCs/>
                <w:noProof/>
                <w:color w:val="00B050"/>
                <w:lang w:val="en-US"/>
              </w:rPr>
              <w:t>Mersīn. yaʕni məṭraḥ b-al-qurba mn-Urfa</w:t>
            </w:r>
          </w:p>
        </w:tc>
        <w:tc>
          <w:tcPr>
            <w:tcW w:w="4252" w:type="dxa"/>
          </w:tcPr>
          <w:p w14:paraId="1F2CEC71" w14:textId="77777777" w:rsidR="004766D2" w:rsidRPr="003E5405" w:rsidRDefault="004766D2" w:rsidP="00763CEC">
            <w:pPr>
              <w:rPr>
                <w:color w:val="00B050"/>
              </w:rPr>
            </w:pPr>
            <w:r w:rsidRPr="003E5405">
              <w:rPr>
                <w:color w:val="00B050"/>
              </w:rPr>
              <w:t>I mean, he was working abroad for 15 to 20 years. Let’s say, he left from here and worked in Adana, Antep or Mersin. I mean, somewhere far away from Urfa.</w:t>
            </w:r>
          </w:p>
        </w:tc>
      </w:tr>
      <w:tr w:rsidR="004766D2" w:rsidRPr="00181331" w14:paraId="074D5682" w14:textId="77777777" w:rsidTr="00763CEC">
        <w:tc>
          <w:tcPr>
            <w:tcW w:w="850" w:type="dxa"/>
          </w:tcPr>
          <w:p w14:paraId="14AE647E" w14:textId="77777777" w:rsidR="004766D2" w:rsidRDefault="004766D2" w:rsidP="00763CEC">
            <w:pPr>
              <w:rPr>
                <w:iCs/>
                <w:noProof/>
                <w:lang w:val="en-US"/>
              </w:rPr>
            </w:pPr>
            <w:r>
              <w:rPr>
                <w:iCs/>
                <w:noProof/>
                <w:lang w:val="en-US"/>
              </w:rPr>
              <w:t>0:42</w:t>
            </w:r>
          </w:p>
        </w:tc>
        <w:tc>
          <w:tcPr>
            <w:tcW w:w="3969" w:type="dxa"/>
          </w:tcPr>
          <w:p w14:paraId="0151EFD9" w14:textId="77777777" w:rsidR="004766D2" w:rsidRPr="00FE7E5C" w:rsidRDefault="004766D2" w:rsidP="00763CEC">
            <w:pPr>
              <w:rPr>
                <w:iCs/>
                <w:noProof/>
                <w:color w:val="00B050"/>
                <w:lang w:val="en-US" w:bidi="ar-OM"/>
              </w:rPr>
            </w:pPr>
            <w:r w:rsidRPr="00FE7E5C">
              <w:rPr>
                <w:iCs/>
                <w:noProof/>
                <w:color w:val="00B050"/>
                <w:lang w:val="en-US"/>
              </w:rPr>
              <w:t xml:space="preserve">mn-Urfa rāyiḥ, </w:t>
            </w:r>
            <w:r w:rsidRPr="00FE7E5C">
              <w:rPr>
                <w:iCs/>
                <w:noProof/>
                <w:color w:val="00B050"/>
                <w:lang w:val="en-US" w:bidi="ar-OM"/>
              </w:rPr>
              <w:t xml:space="preserve">ar rāyiḥ hāḏa </w:t>
            </w:r>
            <w:r w:rsidRPr="00FE7E5C">
              <w:rPr>
                <w:color w:val="00B050"/>
              </w:rPr>
              <w:t>mištaġil</w:t>
            </w:r>
            <w:r w:rsidRPr="00FE7E5C">
              <w:rPr>
                <w:iCs/>
                <w:noProof/>
                <w:color w:val="00B050"/>
                <w:lang w:val="en-US" w:bidi="ar-OM"/>
              </w:rPr>
              <w:t xml:space="preserve"> awwali yrūḥūn maši yaʕni mā waṣṭāt māmiš yrūḥūn maši,</w:t>
            </w:r>
          </w:p>
        </w:tc>
        <w:tc>
          <w:tcPr>
            <w:tcW w:w="4252" w:type="dxa"/>
          </w:tcPr>
          <w:p w14:paraId="3F6B028B" w14:textId="77777777" w:rsidR="004766D2" w:rsidRPr="00FE7E5C" w:rsidRDefault="004766D2" w:rsidP="00763CEC">
            <w:pPr>
              <w:rPr>
                <w:color w:val="00B050"/>
              </w:rPr>
            </w:pPr>
            <w:r w:rsidRPr="00FE7E5C">
              <w:rPr>
                <w:color w:val="00B050"/>
              </w:rPr>
              <w:t>He went away from Urfa for work. In former times people went on foot as there was no transportation, they went on foot.</w:t>
            </w:r>
          </w:p>
        </w:tc>
      </w:tr>
      <w:tr w:rsidR="004766D2" w:rsidRPr="00181331" w14:paraId="5054CC1C" w14:textId="77777777" w:rsidTr="00763CEC">
        <w:tc>
          <w:tcPr>
            <w:tcW w:w="850" w:type="dxa"/>
          </w:tcPr>
          <w:p w14:paraId="3CFC6728" w14:textId="77777777" w:rsidR="004766D2" w:rsidRDefault="004766D2" w:rsidP="00763CEC">
            <w:pPr>
              <w:rPr>
                <w:iCs/>
                <w:noProof/>
                <w:lang w:val="en-US"/>
              </w:rPr>
            </w:pPr>
            <w:r>
              <w:rPr>
                <w:iCs/>
                <w:noProof/>
                <w:lang w:val="en-US"/>
              </w:rPr>
              <w:t>0:54</w:t>
            </w:r>
          </w:p>
        </w:tc>
        <w:tc>
          <w:tcPr>
            <w:tcW w:w="3969" w:type="dxa"/>
          </w:tcPr>
          <w:p w14:paraId="3A0E50A2" w14:textId="77777777" w:rsidR="004766D2" w:rsidRPr="00FE7E5C" w:rsidRDefault="004766D2" w:rsidP="00763CEC">
            <w:pPr>
              <w:rPr>
                <w:iCs/>
                <w:noProof/>
                <w:color w:val="00B050"/>
                <w:lang w:val="en-US"/>
              </w:rPr>
            </w:pPr>
            <w:r w:rsidRPr="00FE7E5C">
              <w:rPr>
                <w:iCs/>
                <w:noProof/>
                <w:color w:val="00B050"/>
                <w:lang w:val="en-US"/>
              </w:rPr>
              <w:t xml:space="preserve">yōm-in miše </w:t>
            </w:r>
            <w:r w:rsidRPr="00FE7E5C">
              <w:rPr>
                <w:color w:val="00B050"/>
              </w:rPr>
              <w:t>mištaġil</w:t>
            </w:r>
            <w:r w:rsidRPr="00FE7E5C">
              <w:rPr>
                <w:iCs/>
                <w:noProof/>
                <w:color w:val="00B050"/>
                <w:lang w:val="en-US"/>
              </w:rPr>
              <w:t xml:space="preserve"> b-al-qurba xamsṭaʕaš ʕišrīn sine mxalli ḥurumt-u hēne, miǧǧawwiz w rāyiḥ</w:t>
            </w:r>
          </w:p>
        </w:tc>
        <w:tc>
          <w:tcPr>
            <w:tcW w:w="4252" w:type="dxa"/>
          </w:tcPr>
          <w:p w14:paraId="52382E4B" w14:textId="77777777" w:rsidR="004766D2" w:rsidRPr="00FE7E5C" w:rsidRDefault="004766D2" w:rsidP="00763CEC">
            <w:pPr>
              <w:rPr>
                <w:color w:val="00B050"/>
                <w:highlight w:val="green"/>
              </w:rPr>
            </w:pPr>
            <w:r w:rsidRPr="00FE7E5C">
              <w:rPr>
                <w:color w:val="00B050"/>
              </w:rPr>
              <w:t>After he had left, he was working for 20 years abroad leaving his wife here. He had married and then he left.</w:t>
            </w:r>
          </w:p>
        </w:tc>
      </w:tr>
      <w:tr w:rsidR="004766D2" w:rsidRPr="00181331" w14:paraId="3BA8A7DD" w14:textId="77777777" w:rsidTr="00763CEC">
        <w:tc>
          <w:tcPr>
            <w:tcW w:w="850" w:type="dxa"/>
          </w:tcPr>
          <w:p w14:paraId="60273858" w14:textId="77777777" w:rsidR="004766D2" w:rsidRPr="00517D07" w:rsidRDefault="004766D2" w:rsidP="00763CEC">
            <w:pPr>
              <w:rPr>
                <w:iCs/>
                <w:noProof/>
              </w:rPr>
            </w:pPr>
            <w:r>
              <w:rPr>
                <w:iCs/>
                <w:noProof/>
              </w:rPr>
              <w:t>0:59</w:t>
            </w:r>
          </w:p>
        </w:tc>
        <w:tc>
          <w:tcPr>
            <w:tcW w:w="3969" w:type="dxa"/>
          </w:tcPr>
          <w:p w14:paraId="5BA97091" w14:textId="77777777" w:rsidR="004766D2" w:rsidRPr="00FE7E5C" w:rsidRDefault="004766D2" w:rsidP="00763CEC">
            <w:pPr>
              <w:rPr>
                <w:iCs/>
                <w:noProof/>
                <w:color w:val="00B050"/>
                <w:lang w:val="en-US"/>
              </w:rPr>
            </w:pPr>
            <w:r w:rsidRPr="00FE7E5C">
              <w:rPr>
                <w:iCs/>
                <w:noProof/>
                <w:color w:val="00B050"/>
                <w:lang w:val="en-US"/>
              </w:rPr>
              <w:t>ṣāyrāt-ill-u ṯalaṯ tālāf aqča məṣāri, al-aqča awwali məṣāri l-awwali al-aqče wəḥde, miṯil ta-ngūl</w:t>
            </w:r>
          </w:p>
        </w:tc>
        <w:tc>
          <w:tcPr>
            <w:tcW w:w="4252" w:type="dxa"/>
          </w:tcPr>
          <w:p w14:paraId="0E505A66" w14:textId="77777777" w:rsidR="004766D2" w:rsidRPr="00FE7E5C" w:rsidRDefault="004766D2" w:rsidP="00763CEC">
            <w:pPr>
              <w:rPr>
                <w:color w:val="00B050"/>
              </w:rPr>
            </w:pPr>
            <w:r w:rsidRPr="00FE7E5C">
              <w:rPr>
                <w:color w:val="00B050"/>
              </w:rPr>
              <w:t>He earned 3,000 aqče of money, the aqče, the currency of the former times, one aqče would equal, let’s say</w:t>
            </w:r>
          </w:p>
        </w:tc>
      </w:tr>
      <w:tr w:rsidR="004766D2" w:rsidRPr="00181331" w14:paraId="3A58A3E4" w14:textId="77777777" w:rsidTr="00763CEC">
        <w:tc>
          <w:tcPr>
            <w:tcW w:w="850" w:type="dxa"/>
          </w:tcPr>
          <w:p w14:paraId="503C9496" w14:textId="77777777" w:rsidR="004766D2" w:rsidRDefault="004766D2" w:rsidP="00763CEC">
            <w:pPr>
              <w:rPr>
                <w:iCs/>
                <w:noProof/>
                <w:lang w:val="en-US"/>
              </w:rPr>
            </w:pPr>
            <w:r>
              <w:rPr>
                <w:iCs/>
                <w:noProof/>
                <w:lang w:val="en-US"/>
              </w:rPr>
              <w:t xml:space="preserve">1:10 </w:t>
            </w:r>
          </w:p>
        </w:tc>
        <w:tc>
          <w:tcPr>
            <w:tcW w:w="3969" w:type="dxa"/>
          </w:tcPr>
          <w:p w14:paraId="3F1D2D63" w14:textId="77777777" w:rsidR="004766D2" w:rsidRPr="00FE7E5C" w:rsidRDefault="004766D2" w:rsidP="00763CEC">
            <w:pPr>
              <w:rPr>
                <w:iCs/>
                <w:noProof/>
                <w:color w:val="00B050"/>
                <w:lang w:val="en-US"/>
              </w:rPr>
            </w:pPr>
            <w:r w:rsidRPr="00FE7E5C">
              <w:rPr>
                <w:iCs/>
                <w:noProof/>
                <w:color w:val="00B050"/>
                <w:lang w:val="en-US"/>
              </w:rPr>
              <w:t>malyūn alḥaz wēya alif ṯalāṯ məṣāri-n ʕatīǧe ta-ngūl miṯil məṣārī-kum, ᵊmsāwi ṯalaṯ tālāf yūro</w:t>
            </w:r>
          </w:p>
        </w:tc>
        <w:tc>
          <w:tcPr>
            <w:tcW w:w="4252" w:type="dxa"/>
          </w:tcPr>
          <w:p w14:paraId="5D630235" w14:textId="77777777" w:rsidR="004766D2" w:rsidRPr="00FE7E5C" w:rsidRDefault="004766D2" w:rsidP="00763CEC">
            <w:pPr>
              <w:rPr>
                <w:color w:val="00B050"/>
              </w:rPr>
            </w:pPr>
            <w:r w:rsidRPr="00FE7E5C">
              <w:rPr>
                <w:color w:val="00B050"/>
              </w:rPr>
              <w:t>one million nowadays, or one thousand, three… ancient money. Let’s say in your currency it would equal 3,000 euro;</w:t>
            </w:r>
          </w:p>
        </w:tc>
      </w:tr>
      <w:tr w:rsidR="004766D2" w:rsidRPr="00181331" w14:paraId="735F63F2" w14:textId="77777777" w:rsidTr="00763CEC">
        <w:tc>
          <w:tcPr>
            <w:tcW w:w="850" w:type="dxa"/>
          </w:tcPr>
          <w:p w14:paraId="7594263C" w14:textId="77777777" w:rsidR="004766D2" w:rsidRDefault="004766D2" w:rsidP="00763CEC">
            <w:pPr>
              <w:rPr>
                <w:iCs/>
                <w:noProof/>
                <w:lang w:val="en-US"/>
              </w:rPr>
            </w:pPr>
            <w:r>
              <w:rPr>
                <w:iCs/>
                <w:noProof/>
                <w:lang w:val="en-US"/>
              </w:rPr>
              <w:t>1:20</w:t>
            </w:r>
          </w:p>
        </w:tc>
        <w:tc>
          <w:tcPr>
            <w:tcW w:w="3969" w:type="dxa"/>
          </w:tcPr>
          <w:p w14:paraId="4F8BC5C8" w14:textId="77777777" w:rsidR="004766D2" w:rsidRPr="00FE7E5C" w:rsidRDefault="004766D2" w:rsidP="00763CEC">
            <w:pPr>
              <w:rPr>
                <w:iCs/>
                <w:noProof/>
                <w:color w:val="00B050"/>
                <w:lang w:val="en-US"/>
              </w:rPr>
            </w:pPr>
            <w:r w:rsidRPr="00FE7E5C">
              <w:rPr>
                <w:iCs/>
                <w:noProof/>
                <w:color w:val="00B050"/>
                <w:lang w:val="en-US"/>
              </w:rPr>
              <w:t>yaʕni mqaznič b-al-ʕišrīn sine ṯalaṯ tālāf yūro.</w:t>
            </w:r>
          </w:p>
        </w:tc>
        <w:tc>
          <w:tcPr>
            <w:tcW w:w="4252" w:type="dxa"/>
          </w:tcPr>
          <w:p w14:paraId="402F5868" w14:textId="77777777" w:rsidR="004766D2" w:rsidRPr="00FE7E5C" w:rsidRDefault="004766D2" w:rsidP="00763CEC">
            <w:pPr>
              <w:rPr>
                <w:color w:val="00B050"/>
              </w:rPr>
            </w:pPr>
            <w:r w:rsidRPr="00FE7E5C">
              <w:rPr>
                <w:color w:val="00B050"/>
              </w:rPr>
              <w:t>I mean he had earned 3,000 euro in these twenty years.</w:t>
            </w:r>
          </w:p>
        </w:tc>
      </w:tr>
      <w:tr w:rsidR="004766D2" w:rsidRPr="00181331" w14:paraId="08C61152" w14:textId="77777777" w:rsidTr="00763CEC">
        <w:tc>
          <w:tcPr>
            <w:tcW w:w="850" w:type="dxa"/>
          </w:tcPr>
          <w:p w14:paraId="2D8A36C6" w14:textId="77777777" w:rsidR="004766D2" w:rsidRDefault="004766D2" w:rsidP="00763CEC">
            <w:pPr>
              <w:rPr>
                <w:iCs/>
                <w:noProof/>
                <w:lang w:val="en-US"/>
              </w:rPr>
            </w:pPr>
            <w:r>
              <w:rPr>
                <w:iCs/>
                <w:noProof/>
                <w:lang w:val="en-US"/>
              </w:rPr>
              <w:t>1:24</w:t>
            </w:r>
          </w:p>
        </w:tc>
        <w:tc>
          <w:tcPr>
            <w:tcW w:w="3969" w:type="dxa"/>
          </w:tcPr>
          <w:p w14:paraId="2A640726" w14:textId="77777777" w:rsidR="004766D2" w:rsidRPr="00FE7E5C" w:rsidRDefault="004766D2" w:rsidP="00763CEC">
            <w:pPr>
              <w:rPr>
                <w:iCs/>
                <w:noProof/>
                <w:color w:val="00B050"/>
                <w:lang w:val="en-US"/>
              </w:rPr>
            </w:pPr>
            <w:r w:rsidRPr="00FE7E5C">
              <w:rPr>
                <w:iCs/>
                <w:noProof/>
                <w:color w:val="00B050"/>
                <w:lang w:val="en-US"/>
              </w:rPr>
              <w:t xml:space="preserve">ʕugub-mu mqaznič </w:t>
            </w:r>
            <w:r w:rsidRPr="00FE7E5C">
              <w:rPr>
                <w:color w:val="00B050"/>
              </w:rPr>
              <w:t>gāyl</w:t>
            </w:r>
            <w:r w:rsidRPr="00FE7E5C">
              <w:rPr>
                <w:iCs/>
                <w:noProof/>
                <w:color w:val="00B050"/>
                <w:lang w:val="en-US"/>
              </w:rPr>
              <w:t xml:space="preserve"> “yāzi āni štagēt ʕala ḥurumt-i, āni arīd ašūf ḥurumt-i w štagēt yaʕni štagēt […]</w:t>
            </w:r>
          </w:p>
        </w:tc>
        <w:tc>
          <w:tcPr>
            <w:tcW w:w="4252" w:type="dxa"/>
          </w:tcPr>
          <w:p w14:paraId="5A72FFA4" w14:textId="77777777" w:rsidR="004766D2" w:rsidRPr="00FE7E5C" w:rsidRDefault="004766D2" w:rsidP="00763CEC">
            <w:pPr>
              <w:rPr>
                <w:color w:val="00B050"/>
              </w:rPr>
            </w:pPr>
            <w:r w:rsidRPr="00FE7E5C">
              <w:rPr>
                <w:color w:val="00B050"/>
              </w:rPr>
              <w:t>After he had earned that he said, “It is enough, I miss my wife, I want to see my wife, I miss her, really I miss her.”</w:t>
            </w:r>
          </w:p>
        </w:tc>
      </w:tr>
      <w:tr w:rsidR="004766D2" w:rsidRPr="00181331" w14:paraId="150CDB7C" w14:textId="77777777" w:rsidTr="00763CEC">
        <w:tc>
          <w:tcPr>
            <w:tcW w:w="850" w:type="dxa"/>
          </w:tcPr>
          <w:p w14:paraId="319328FE" w14:textId="77777777" w:rsidR="004766D2" w:rsidRDefault="004766D2" w:rsidP="00763CEC">
            <w:pPr>
              <w:rPr>
                <w:iCs/>
                <w:noProof/>
                <w:lang w:val="en-US"/>
              </w:rPr>
            </w:pPr>
            <w:r>
              <w:rPr>
                <w:iCs/>
                <w:noProof/>
                <w:lang w:val="en-US"/>
              </w:rPr>
              <w:t>1:37</w:t>
            </w:r>
          </w:p>
        </w:tc>
        <w:tc>
          <w:tcPr>
            <w:tcW w:w="3969" w:type="dxa"/>
          </w:tcPr>
          <w:p w14:paraId="75986692" w14:textId="77777777" w:rsidR="004766D2" w:rsidRPr="00FE7E5C" w:rsidRDefault="004766D2" w:rsidP="00763CEC">
            <w:pPr>
              <w:rPr>
                <w:iCs/>
                <w:noProof/>
                <w:color w:val="00B050"/>
                <w:lang w:val="en-US"/>
              </w:rPr>
            </w:pPr>
            <w:bookmarkStart w:id="116" w:name="_Hlk132906922"/>
            <w:r w:rsidRPr="00FE7E5C">
              <w:rPr>
                <w:iCs/>
                <w:noProof/>
                <w:color w:val="00B050"/>
                <w:lang w:val="en-US"/>
              </w:rPr>
              <w:t xml:space="preserve">ugḏ̣ub-u w ǧāy ʕala … gām rād ʕala blād-u </w:t>
            </w:r>
            <w:bookmarkEnd w:id="116"/>
            <w:r w:rsidRPr="00FE7E5C">
              <w:rPr>
                <w:iCs/>
                <w:noProof/>
                <w:color w:val="00B050"/>
                <w:lang w:val="en-US"/>
              </w:rPr>
              <w:t>māxiḏ məṣārīy-u flūs-u aqčāt-u ǧāy ʕala blād-u.</w:t>
            </w:r>
          </w:p>
        </w:tc>
        <w:tc>
          <w:tcPr>
            <w:tcW w:w="4252" w:type="dxa"/>
          </w:tcPr>
          <w:p w14:paraId="72A3E81F" w14:textId="77777777" w:rsidR="004766D2" w:rsidRPr="00FE7E5C" w:rsidRDefault="004766D2" w:rsidP="00763CEC">
            <w:pPr>
              <w:rPr>
                <w:color w:val="00B050"/>
              </w:rPr>
            </w:pPr>
            <w:bookmarkStart w:id="117" w:name="_Hlk132906969"/>
            <w:r w:rsidRPr="00FE7E5C">
              <w:rPr>
                <w:color w:val="00B050"/>
              </w:rPr>
              <w:t>He got himself ready and wanted to return to his homeland</w:t>
            </w:r>
            <w:bookmarkEnd w:id="117"/>
            <w:r w:rsidRPr="00FE7E5C">
              <w:rPr>
                <w:color w:val="00B050"/>
              </w:rPr>
              <w:t>. He took his money, his aqčes, and set off towards his homeland.</w:t>
            </w:r>
          </w:p>
        </w:tc>
      </w:tr>
      <w:tr w:rsidR="004766D2" w:rsidRPr="00181331" w14:paraId="624F757E" w14:textId="77777777" w:rsidTr="00763CEC">
        <w:tc>
          <w:tcPr>
            <w:tcW w:w="850" w:type="dxa"/>
          </w:tcPr>
          <w:p w14:paraId="294CDF04" w14:textId="77777777" w:rsidR="004766D2" w:rsidRPr="00B12267" w:rsidRDefault="004766D2" w:rsidP="00763CEC">
            <w:pPr>
              <w:rPr>
                <w:iCs/>
                <w:noProof/>
              </w:rPr>
            </w:pPr>
            <w:r>
              <w:rPr>
                <w:iCs/>
                <w:noProof/>
              </w:rPr>
              <w:t>1:45</w:t>
            </w:r>
          </w:p>
        </w:tc>
        <w:tc>
          <w:tcPr>
            <w:tcW w:w="3969" w:type="dxa"/>
          </w:tcPr>
          <w:p w14:paraId="0514746C" w14:textId="77777777" w:rsidR="004766D2" w:rsidRPr="00FE7E5C" w:rsidRDefault="004766D2" w:rsidP="00763CEC">
            <w:pPr>
              <w:rPr>
                <w:iCs/>
                <w:noProof/>
                <w:color w:val="00B050"/>
                <w:lang w:val="en-US"/>
              </w:rPr>
            </w:pPr>
            <w:r w:rsidRPr="00FE7E5C">
              <w:rPr>
                <w:iCs/>
                <w:noProof/>
                <w:color w:val="00B050"/>
                <w:lang w:val="en-US"/>
              </w:rPr>
              <w:t xml:space="preserve">yōm-in ǧāy ʕala blād-u w-ǧāy ta-ngūl min Āḏane ǧāy, yā m-Adana min </w:t>
            </w:r>
            <w:r w:rsidRPr="00FE7E5C">
              <w:rPr>
                <w:color w:val="00B050"/>
              </w:rPr>
              <w:t>Tarsūs,</w:t>
            </w:r>
            <w:r w:rsidRPr="00FE7E5C">
              <w:rPr>
                <w:iCs/>
                <w:noProof/>
                <w:color w:val="00B050"/>
                <w:lang w:val="en-US"/>
              </w:rPr>
              <w:t xml:space="preserve"> Ǧayhān wunn-u šāyif wāḥad wāǧfīn ʕa-d-darib, ta-ngūl</w:t>
            </w:r>
          </w:p>
        </w:tc>
        <w:tc>
          <w:tcPr>
            <w:tcW w:w="4252" w:type="dxa"/>
          </w:tcPr>
          <w:p w14:paraId="7CC31026" w14:textId="77777777" w:rsidR="004766D2" w:rsidRPr="00FE7E5C" w:rsidRDefault="004766D2" w:rsidP="00763CEC">
            <w:pPr>
              <w:rPr>
                <w:color w:val="00B050"/>
              </w:rPr>
            </w:pPr>
            <w:r w:rsidRPr="00FE7E5C">
              <w:rPr>
                <w:color w:val="00B050"/>
              </w:rPr>
              <w:t>While he was on his way back, let’s say, he was returning from Adana, Tarsus, Ceyhan, he suddenly saw some people standing on the road, let’s say.</w:t>
            </w:r>
          </w:p>
        </w:tc>
      </w:tr>
      <w:tr w:rsidR="004766D2" w:rsidRPr="00181331" w14:paraId="7EDFC1B4" w14:textId="77777777" w:rsidTr="00763CEC">
        <w:tc>
          <w:tcPr>
            <w:tcW w:w="850" w:type="dxa"/>
          </w:tcPr>
          <w:p w14:paraId="1D5B4E00" w14:textId="77777777" w:rsidR="004766D2" w:rsidRPr="00E764AB" w:rsidRDefault="004766D2" w:rsidP="00763CEC">
            <w:pPr>
              <w:rPr>
                <w:iCs/>
                <w:noProof/>
              </w:rPr>
            </w:pPr>
            <w:r>
              <w:rPr>
                <w:iCs/>
                <w:noProof/>
              </w:rPr>
              <w:t>1:59</w:t>
            </w:r>
          </w:p>
        </w:tc>
        <w:tc>
          <w:tcPr>
            <w:tcW w:w="3969" w:type="dxa"/>
          </w:tcPr>
          <w:p w14:paraId="52CC06B4" w14:textId="77777777" w:rsidR="004766D2" w:rsidRPr="00FE7E5C" w:rsidRDefault="004766D2" w:rsidP="00763CEC">
            <w:pPr>
              <w:rPr>
                <w:iCs/>
                <w:noProof/>
                <w:color w:val="00B050"/>
                <w:lang w:val="en-US"/>
              </w:rPr>
            </w:pPr>
            <w:r w:rsidRPr="00FE7E5C">
              <w:rPr>
                <w:color w:val="00B050"/>
              </w:rPr>
              <w:t>huṃṃa</w:t>
            </w:r>
            <w:r w:rsidRPr="00FE7E5C">
              <w:rPr>
                <w:iCs/>
                <w:noProof/>
                <w:color w:val="00B050"/>
                <w:lang w:val="en-US"/>
              </w:rPr>
              <w:t xml:space="preserve"> yiǧūn awwali b-ʕarabanāt aw wāṣṭa aw maši inn-u wāḥad al limīme miltamme aǧ-ǧimāʕa, </w:t>
            </w:r>
          </w:p>
        </w:tc>
        <w:tc>
          <w:tcPr>
            <w:tcW w:w="4252" w:type="dxa"/>
          </w:tcPr>
          <w:p w14:paraId="782A03C6" w14:textId="77777777" w:rsidR="004766D2" w:rsidRPr="00FE7E5C" w:rsidRDefault="004766D2" w:rsidP="00763CEC">
            <w:pPr>
              <w:rPr>
                <w:color w:val="00B050"/>
              </w:rPr>
            </w:pPr>
            <w:r w:rsidRPr="00FE7E5C">
              <w:rPr>
                <w:color w:val="00B050"/>
              </w:rPr>
              <w:t xml:space="preserve">In former times, people used to travel by carriage or another vehicle or on foot. Then he saw somebody and people gathering around him. </w:t>
            </w:r>
          </w:p>
        </w:tc>
      </w:tr>
      <w:tr w:rsidR="004766D2" w:rsidRPr="00181331" w14:paraId="521BB956" w14:textId="77777777" w:rsidTr="00763CEC">
        <w:tc>
          <w:tcPr>
            <w:tcW w:w="850" w:type="dxa"/>
          </w:tcPr>
          <w:p w14:paraId="6917237A" w14:textId="77777777" w:rsidR="004766D2" w:rsidRDefault="004766D2" w:rsidP="00763CEC">
            <w:pPr>
              <w:rPr>
                <w:iCs/>
                <w:noProof/>
                <w:lang w:val="en-US"/>
              </w:rPr>
            </w:pPr>
            <w:r>
              <w:rPr>
                <w:iCs/>
                <w:noProof/>
                <w:lang w:val="en-US"/>
              </w:rPr>
              <w:t>2:06</w:t>
            </w:r>
          </w:p>
        </w:tc>
        <w:tc>
          <w:tcPr>
            <w:tcW w:w="3969" w:type="dxa"/>
          </w:tcPr>
          <w:p w14:paraId="37B900B9" w14:textId="77777777" w:rsidR="004766D2" w:rsidRPr="00FE7E5C" w:rsidRDefault="004766D2" w:rsidP="00763CEC">
            <w:pPr>
              <w:rPr>
                <w:iCs/>
                <w:noProof/>
                <w:color w:val="00B050"/>
                <w:lang w:val="en-US"/>
              </w:rPr>
            </w:pPr>
            <w:r w:rsidRPr="00FE7E5C">
              <w:rPr>
                <w:iCs/>
                <w:noProof/>
                <w:color w:val="00B050"/>
                <w:lang w:val="en-US"/>
              </w:rPr>
              <w:t xml:space="preserve">winn-u wāḥad ygūl “āni abīʕ an-naṣīḥa b-al-məṣāri, abīʕ an-naṣīḥa b-al-məṣāri, abīʕ </w:t>
            </w:r>
            <w:r w:rsidRPr="00FE7E5C">
              <w:rPr>
                <w:color w:val="00B050"/>
              </w:rPr>
              <w:t>nasīḥāt</w:t>
            </w:r>
            <w:r w:rsidRPr="00FE7E5C">
              <w:rPr>
                <w:iCs/>
                <w:noProof/>
                <w:color w:val="00B050"/>
                <w:lang w:val="en-US"/>
              </w:rPr>
              <w:t>.”</w:t>
            </w:r>
          </w:p>
        </w:tc>
        <w:tc>
          <w:tcPr>
            <w:tcW w:w="4252" w:type="dxa"/>
          </w:tcPr>
          <w:p w14:paraId="4F5D8748" w14:textId="77777777" w:rsidR="004766D2" w:rsidRPr="00FE7E5C" w:rsidRDefault="004766D2" w:rsidP="00763CEC">
            <w:pPr>
              <w:rPr>
                <w:color w:val="00B050"/>
              </w:rPr>
            </w:pPr>
            <w:r w:rsidRPr="00FE7E5C">
              <w:rPr>
                <w:color w:val="00B050"/>
              </w:rPr>
              <w:t>One said, “I sell advice for money, I sell advice for money, I sell advice.”</w:t>
            </w:r>
          </w:p>
        </w:tc>
      </w:tr>
      <w:tr w:rsidR="004766D2" w:rsidRPr="00181331" w14:paraId="266ADECE" w14:textId="77777777" w:rsidTr="00763CEC">
        <w:tc>
          <w:tcPr>
            <w:tcW w:w="850" w:type="dxa"/>
          </w:tcPr>
          <w:p w14:paraId="0CA1EC77" w14:textId="77777777" w:rsidR="004766D2" w:rsidRDefault="004766D2" w:rsidP="00763CEC">
            <w:pPr>
              <w:rPr>
                <w:iCs/>
                <w:noProof/>
                <w:lang w:val="en-US"/>
              </w:rPr>
            </w:pPr>
            <w:r>
              <w:rPr>
                <w:iCs/>
                <w:noProof/>
                <w:lang w:val="en-US"/>
              </w:rPr>
              <w:t>2:18</w:t>
            </w:r>
          </w:p>
        </w:tc>
        <w:tc>
          <w:tcPr>
            <w:tcW w:w="3969" w:type="dxa"/>
          </w:tcPr>
          <w:p w14:paraId="3AF94B00" w14:textId="77777777" w:rsidR="004766D2" w:rsidRPr="00FE7E5C" w:rsidRDefault="004766D2" w:rsidP="00763CEC">
            <w:pPr>
              <w:rPr>
                <w:iCs/>
                <w:noProof/>
                <w:color w:val="00B050"/>
                <w:lang w:val="en-US"/>
              </w:rPr>
            </w:pPr>
            <w:r w:rsidRPr="00FE7E5C">
              <w:rPr>
                <w:iCs/>
                <w:noProof/>
                <w:color w:val="00B050"/>
                <w:lang w:val="en-US"/>
              </w:rPr>
              <w:t>hāḏa ǧāy w-gāyil “</w:t>
            </w:r>
            <w:r w:rsidRPr="00FE7E5C">
              <w:rPr>
                <w:color w:val="00B050"/>
              </w:rPr>
              <w:t>šinu ši-tbīʕ</w:t>
            </w:r>
            <w:r w:rsidRPr="00FE7E5C">
              <w:rPr>
                <w:iCs/>
                <w:noProof/>
                <w:color w:val="00B050"/>
                <w:lang w:val="en-US"/>
              </w:rPr>
              <w:t xml:space="preserve"> naṣīḥāt šin-hiyye an-naṣīḥa?” gāyil “abīʕ an-naṣīḥa b-</w:t>
            </w:r>
            <w:r w:rsidRPr="00FE7E5C">
              <w:rPr>
                <w:iCs/>
                <w:noProof/>
                <w:color w:val="00B050"/>
                <w:lang w:val="en-US"/>
              </w:rPr>
              <w:lastRenderedPageBreak/>
              <w:t>alif, b-alif aqče.”</w:t>
            </w:r>
          </w:p>
        </w:tc>
        <w:tc>
          <w:tcPr>
            <w:tcW w:w="4252" w:type="dxa"/>
          </w:tcPr>
          <w:p w14:paraId="08BF1A91" w14:textId="77777777" w:rsidR="004766D2" w:rsidRPr="00FE7E5C" w:rsidRDefault="004766D2" w:rsidP="00763CEC">
            <w:pPr>
              <w:rPr>
                <w:color w:val="00B050"/>
              </w:rPr>
            </w:pPr>
            <w:r w:rsidRPr="00FE7E5C">
              <w:rPr>
                <w:color w:val="00B050"/>
              </w:rPr>
              <w:lastRenderedPageBreak/>
              <w:t xml:space="preserve">He came and said, “What kind of advice do you sell? What advice?” He said, “I sell one </w:t>
            </w:r>
            <w:r w:rsidRPr="00FE7E5C">
              <w:rPr>
                <w:color w:val="00B050"/>
              </w:rPr>
              <w:lastRenderedPageBreak/>
              <w:t>advice for 1,000 aqče”</w:t>
            </w:r>
          </w:p>
        </w:tc>
      </w:tr>
      <w:tr w:rsidR="004766D2" w:rsidRPr="00181331" w14:paraId="46D8BAC4" w14:textId="77777777" w:rsidTr="00763CEC">
        <w:tc>
          <w:tcPr>
            <w:tcW w:w="850" w:type="dxa"/>
          </w:tcPr>
          <w:p w14:paraId="6CF24C2A" w14:textId="77777777" w:rsidR="004766D2" w:rsidRDefault="004766D2" w:rsidP="00763CEC">
            <w:pPr>
              <w:rPr>
                <w:iCs/>
                <w:noProof/>
                <w:lang w:val="en-US"/>
              </w:rPr>
            </w:pPr>
            <w:r>
              <w:rPr>
                <w:iCs/>
                <w:noProof/>
                <w:lang w:val="en-US"/>
              </w:rPr>
              <w:lastRenderedPageBreak/>
              <w:t>2:26</w:t>
            </w:r>
          </w:p>
        </w:tc>
        <w:tc>
          <w:tcPr>
            <w:tcW w:w="3969" w:type="dxa"/>
          </w:tcPr>
          <w:p w14:paraId="2660E477" w14:textId="77777777" w:rsidR="004766D2" w:rsidRPr="00FE7E5C" w:rsidRDefault="004766D2" w:rsidP="00763CEC">
            <w:pPr>
              <w:rPr>
                <w:iCs/>
                <w:noProof/>
                <w:color w:val="00B050"/>
                <w:lang w:val="en-US"/>
              </w:rPr>
            </w:pPr>
            <w:r w:rsidRPr="00FE7E5C">
              <w:rPr>
                <w:iCs/>
                <w:noProof/>
                <w:color w:val="00B050"/>
                <w:lang w:val="en-US"/>
              </w:rPr>
              <w:t xml:space="preserve">hāḏa gāyil “ʕind-i ṯalaṯ tālāf aqče, yā wal an-naṣīḥa ʕaǧab šinhi hāḏi?” arīd anṭi </w:t>
            </w:r>
            <w:r w:rsidRPr="00FE7E5C">
              <w:rPr>
                <w:color w:val="00B050"/>
              </w:rPr>
              <w:t>alif lēra</w:t>
            </w:r>
            <w:r w:rsidRPr="00FE7E5C">
              <w:rPr>
                <w:iCs/>
                <w:noProof/>
                <w:color w:val="00B050"/>
                <w:lang w:val="en-US"/>
              </w:rPr>
              <w:t xml:space="preserve"> w-aštari minn-u naṣīḥa b-alif wruga b-alif aqče. yōm-inn-u wāǧif ʕind-u “xayyo šinhu?” gāyil, </w:t>
            </w:r>
            <w:r w:rsidRPr="00FE7E5C">
              <w:rPr>
                <w:color w:val="00B050"/>
              </w:rPr>
              <w:t>wal gāyil hāk</w:t>
            </w:r>
            <w:r w:rsidRPr="00FE7E5C">
              <w:rPr>
                <w:iCs/>
                <w:noProof/>
                <w:color w:val="00B050"/>
                <w:lang w:val="en-US"/>
              </w:rPr>
              <w:t xml:space="preserve"> “inṭī-ni alif wruga tā_bīʕ-ak naṣīḥa!”</w:t>
            </w:r>
          </w:p>
        </w:tc>
        <w:tc>
          <w:tcPr>
            <w:tcW w:w="4252" w:type="dxa"/>
          </w:tcPr>
          <w:p w14:paraId="6E2970C9" w14:textId="77777777" w:rsidR="004766D2" w:rsidRPr="00FE7E5C" w:rsidRDefault="004766D2" w:rsidP="00763CEC">
            <w:pPr>
              <w:rPr>
                <w:color w:val="00B050"/>
              </w:rPr>
            </w:pPr>
            <w:r w:rsidRPr="00FE7E5C">
              <w:rPr>
                <w:color w:val="00B050"/>
              </w:rPr>
              <w:t>He said (to himself), “I have 3,000 aqče, I wonder what kind of advice this is!” I will give him 1,000 lira; I will buy from him an advice for 1,000 aqče. He stopped by him and said, “What is it, brother?” He said, “Here you are, give me 1,000 and I’ll sell you one advice.”</w:t>
            </w:r>
          </w:p>
        </w:tc>
      </w:tr>
      <w:tr w:rsidR="004766D2" w:rsidRPr="00181331" w14:paraId="03685FE8" w14:textId="77777777" w:rsidTr="00763CEC">
        <w:tc>
          <w:tcPr>
            <w:tcW w:w="850" w:type="dxa"/>
          </w:tcPr>
          <w:p w14:paraId="0381D2D7" w14:textId="77777777" w:rsidR="004766D2" w:rsidRPr="00B260DB" w:rsidRDefault="004766D2" w:rsidP="00763CEC">
            <w:pPr>
              <w:rPr>
                <w:iCs/>
                <w:noProof/>
              </w:rPr>
            </w:pPr>
            <w:r>
              <w:rPr>
                <w:iCs/>
                <w:noProof/>
              </w:rPr>
              <w:t>2:49</w:t>
            </w:r>
          </w:p>
        </w:tc>
        <w:tc>
          <w:tcPr>
            <w:tcW w:w="3969" w:type="dxa"/>
          </w:tcPr>
          <w:p w14:paraId="26822938" w14:textId="77777777" w:rsidR="004766D2" w:rsidRPr="00721F0B" w:rsidRDefault="004766D2" w:rsidP="00763CEC">
            <w:pPr>
              <w:rPr>
                <w:iCs/>
                <w:noProof/>
                <w:color w:val="00B050"/>
                <w:lang w:val="en-US"/>
              </w:rPr>
            </w:pPr>
            <w:r w:rsidRPr="00721F0B">
              <w:rPr>
                <w:iCs/>
                <w:noProof/>
                <w:color w:val="00B050"/>
                <w:lang w:val="en-US"/>
              </w:rPr>
              <w:t xml:space="preserve">minṭī-´ alif wruga maʕnāt-he gāyil b-al-ʕarabiyye “iš-šu b-al-ġadar haḏāk yiṣīr iš-šu b-al-ġadar yaʕni </w:t>
            </w:r>
            <w:bookmarkStart w:id="118" w:name="_Hlk146620824"/>
            <w:r w:rsidRPr="00721F0B">
              <w:rPr>
                <w:iCs/>
                <w:noProof/>
                <w:color w:val="00B050"/>
                <w:lang w:val="en-US"/>
              </w:rPr>
              <w:t>iš-maktūb b-al-ġadar haḏāk yṣīr.”</w:t>
            </w:r>
            <w:bookmarkEnd w:id="118"/>
          </w:p>
        </w:tc>
        <w:tc>
          <w:tcPr>
            <w:tcW w:w="4252" w:type="dxa"/>
          </w:tcPr>
          <w:p w14:paraId="6A741C23" w14:textId="77777777" w:rsidR="004766D2" w:rsidRPr="00721F0B" w:rsidRDefault="004766D2" w:rsidP="00763CEC">
            <w:pPr>
              <w:rPr>
                <w:color w:val="00B050"/>
              </w:rPr>
            </w:pPr>
            <w:r w:rsidRPr="00721F0B">
              <w:rPr>
                <w:color w:val="00B050"/>
              </w:rPr>
              <w:t xml:space="preserve">He gave him 1,000. What he said, its meaning in Arabic is, “Whatever fate wills will happen; whatever fate wills will happen. I mean, </w:t>
            </w:r>
            <w:bookmarkStart w:id="119" w:name="_Hlk146620838"/>
            <w:r w:rsidRPr="00721F0B">
              <w:rPr>
                <w:color w:val="00B050"/>
              </w:rPr>
              <w:t>what is written in destiny that will happen.”</w:t>
            </w:r>
            <w:bookmarkEnd w:id="119"/>
          </w:p>
        </w:tc>
      </w:tr>
      <w:tr w:rsidR="004766D2" w:rsidRPr="00181331" w14:paraId="781C7A4F" w14:textId="77777777" w:rsidTr="00763CEC">
        <w:tc>
          <w:tcPr>
            <w:tcW w:w="850" w:type="dxa"/>
          </w:tcPr>
          <w:p w14:paraId="5633FE0E" w14:textId="77777777" w:rsidR="004766D2" w:rsidRPr="00721F0B" w:rsidRDefault="004766D2" w:rsidP="00763CEC">
            <w:pPr>
              <w:rPr>
                <w:iCs/>
                <w:noProof/>
                <w:color w:val="00B050"/>
                <w:lang w:val="en-US"/>
              </w:rPr>
            </w:pPr>
            <w:r w:rsidRPr="00721F0B">
              <w:rPr>
                <w:iCs/>
                <w:noProof/>
                <w:color w:val="00B050"/>
                <w:lang w:val="en-US"/>
              </w:rPr>
              <w:t>3:02</w:t>
            </w:r>
          </w:p>
        </w:tc>
        <w:tc>
          <w:tcPr>
            <w:tcW w:w="3969" w:type="dxa"/>
          </w:tcPr>
          <w:p w14:paraId="23A63076" w14:textId="77777777" w:rsidR="004766D2" w:rsidRPr="00721F0B" w:rsidRDefault="004766D2" w:rsidP="00763CEC">
            <w:pPr>
              <w:rPr>
                <w:iCs/>
                <w:noProof/>
                <w:color w:val="00B050"/>
                <w:lang w:val="en-US"/>
              </w:rPr>
            </w:pPr>
            <w:r w:rsidRPr="00721F0B">
              <w:rPr>
                <w:iCs/>
                <w:noProof/>
                <w:color w:val="00B050"/>
                <w:lang w:val="en-US"/>
              </w:rPr>
              <w:t>gāyil “hāḏi al biʕit ʕalay-ye?” gāyil “hāḏi āni zād aʕarif-he. ī gāyil “āni abīḥ-ḥe b-al-məṣāri.”</w:t>
            </w:r>
          </w:p>
        </w:tc>
        <w:tc>
          <w:tcPr>
            <w:tcW w:w="4252" w:type="dxa"/>
          </w:tcPr>
          <w:p w14:paraId="399DDC62" w14:textId="77777777" w:rsidR="004766D2" w:rsidRPr="003568CF" w:rsidRDefault="004766D2" w:rsidP="00763CEC">
            <w:pPr>
              <w:rPr>
                <w:highlight w:val="green"/>
              </w:rPr>
            </w:pPr>
            <w:r w:rsidRPr="00721F0B">
              <w:rPr>
                <w:color w:val="00B050"/>
              </w:rPr>
              <w:t>He said, “Is it that what you sold to me? I already know that!” He said, “(But) I sell it for money.”</w:t>
            </w:r>
          </w:p>
        </w:tc>
      </w:tr>
      <w:tr w:rsidR="004766D2" w:rsidRPr="00181331" w14:paraId="3E909FC6" w14:textId="77777777" w:rsidTr="00763CEC">
        <w:tc>
          <w:tcPr>
            <w:tcW w:w="850" w:type="dxa"/>
          </w:tcPr>
          <w:p w14:paraId="778D1950" w14:textId="77777777" w:rsidR="004766D2" w:rsidRPr="00EA0C07" w:rsidRDefault="004766D2" w:rsidP="00763CEC">
            <w:pPr>
              <w:rPr>
                <w:iCs/>
                <w:noProof/>
              </w:rPr>
            </w:pPr>
            <w:r>
              <w:rPr>
                <w:iCs/>
                <w:noProof/>
              </w:rPr>
              <w:t>3:07</w:t>
            </w:r>
          </w:p>
        </w:tc>
        <w:tc>
          <w:tcPr>
            <w:tcW w:w="3969" w:type="dxa"/>
          </w:tcPr>
          <w:p w14:paraId="7B111290" w14:textId="77777777" w:rsidR="004766D2" w:rsidRPr="00721F0B" w:rsidRDefault="004766D2" w:rsidP="00763CEC">
            <w:pPr>
              <w:rPr>
                <w:iCs/>
                <w:noProof/>
                <w:color w:val="00B050"/>
                <w:lang w:val="en-US"/>
              </w:rPr>
            </w:pPr>
            <w:r w:rsidRPr="00721F0B">
              <w:rPr>
                <w:iCs/>
                <w:noProof/>
                <w:color w:val="00B050"/>
                <w:lang w:val="en-US"/>
              </w:rPr>
              <w:t xml:space="preserve">māxiḏ minn-u alif wruga. māši ǧāy, </w:t>
            </w:r>
            <w:r w:rsidRPr="00721F0B">
              <w:rPr>
                <w:color w:val="00B050"/>
              </w:rPr>
              <w:t>gāyil “alif wruga rāḥat”</w:t>
            </w:r>
            <w:r w:rsidRPr="00721F0B">
              <w:rPr>
                <w:iCs/>
                <w:noProof/>
                <w:color w:val="00B050"/>
                <w:lang w:val="en-US"/>
              </w:rPr>
              <w:t xml:space="preserve"> māši ʕa-d-darib uxṛa ǧāyīn </w:t>
            </w:r>
            <w:r w:rsidRPr="00721F0B">
              <w:rPr>
                <w:color w:val="00B050"/>
              </w:rPr>
              <w:t>ta-ngūl</w:t>
            </w:r>
            <w:r w:rsidRPr="00721F0B">
              <w:rPr>
                <w:iCs/>
                <w:noProof/>
                <w:color w:val="00B050"/>
                <w:lang w:val="en-US"/>
              </w:rPr>
              <w:t xml:space="preserve"> l-ʕĒntāb uxṛa wāǧfīn ᵊb-məṭraḥ wunn-u uxṛa qādi wāǧif wāḥad, </w:t>
            </w:r>
            <w:r w:rsidRPr="00721F0B">
              <w:rPr>
                <w:color w:val="00B050"/>
              </w:rPr>
              <w:t>wunn-u</w:t>
            </w:r>
            <w:r w:rsidRPr="00721F0B">
              <w:rPr>
                <w:iCs/>
                <w:noProof/>
                <w:color w:val="00B050"/>
                <w:lang w:val="en-US"/>
              </w:rPr>
              <w:t xml:space="preserve"> ygūl “āni abīʕ an-naṣīḥa b-al-məṣāri.”</w:t>
            </w:r>
          </w:p>
        </w:tc>
        <w:tc>
          <w:tcPr>
            <w:tcW w:w="4252" w:type="dxa"/>
          </w:tcPr>
          <w:p w14:paraId="59020BEE" w14:textId="77777777" w:rsidR="004766D2" w:rsidRPr="00721F0B" w:rsidRDefault="004766D2" w:rsidP="00763CEC">
            <w:pPr>
              <w:rPr>
                <w:color w:val="00B050"/>
              </w:rPr>
            </w:pPr>
            <w:r w:rsidRPr="00721F0B">
              <w:rPr>
                <w:color w:val="00B050"/>
              </w:rPr>
              <w:t>And he took the 1,000 from him. The other went away and said: “One thousand is gone.” While he was walking along his way, he saw again some people, let’s say, when he reached Antep again some people gathered around someone who said, “I sell advice for money.”</w:t>
            </w:r>
          </w:p>
        </w:tc>
      </w:tr>
      <w:tr w:rsidR="004766D2" w:rsidRPr="00181331" w14:paraId="78032BC7" w14:textId="77777777" w:rsidTr="00763CEC">
        <w:tc>
          <w:tcPr>
            <w:tcW w:w="850" w:type="dxa"/>
          </w:tcPr>
          <w:p w14:paraId="4D4E4180" w14:textId="77777777" w:rsidR="004766D2" w:rsidRDefault="004766D2" w:rsidP="00763CEC">
            <w:pPr>
              <w:rPr>
                <w:iCs/>
                <w:noProof/>
                <w:lang w:val="en-US"/>
              </w:rPr>
            </w:pPr>
            <w:r>
              <w:rPr>
                <w:iCs/>
                <w:noProof/>
                <w:lang w:val="en-US"/>
              </w:rPr>
              <w:t>3:23</w:t>
            </w:r>
          </w:p>
        </w:tc>
        <w:tc>
          <w:tcPr>
            <w:tcW w:w="3969" w:type="dxa"/>
          </w:tcPr>
          <w:p w14:paraId="4E33ABC8" w14:textId="77777777" w:rsidR="004766D2" w:rsidRPr="00721F0B" w:rsidRDefault="004766D2" w:rsidP="00763CEC">
            <w:pPr>
              <w:rPr>
                <w:iCs/>
                <w:noProof/>
                <w:color w:val="00B050"/>
                <w:lang w:val="en-US"/>
              </w:rPr>
            </w:pPr>
            <w:r w:rsidRPr="00721F0B">
              <w:rPr>
                <w:color w:val="00B050"/>
              </w:rPr>
              <w:t>wunn-u uxṛa ǧāy gāyil “wal hāḏa</w:t>
            </w:r>
            <w:r w:rsidRPr="00721F0B">
              <w:rPr>
                <w:iCs/>
                <w:noProof/>
                <w:color w:val="00B050"/>
                <w:lang w:val="en-US"/>
              </w:rPr>
              <w:t xml:space="preserve"> ʕaǧab hāḏa balči naṣīḥt-u axēr min ḏāk.”</w:t>
            </w:r>
          </w:p>
        </w:tc>
        <w:tc>
          <w:tcPr>
            <w:tcW w:w="4252" w:type="dxa"/>
          </w:tcPr>
          <w:p w14:paraId="2F520128" w14:textId="77777777" w:rsidR="004766D2" w:rsidRPr="00721F0B" w:rsidRDefault="004766D2" w:rsidP="00763CEC">
            <w:pPr>
              <w:rPr>
                <w:color w:val="00B050"/>
              </w:rPr>
            </w:pPr>
            <w:r w:rsidRPr="00721F0B">
              <w:rPr>
                <w:color w:val="00B050"/>
              </w:rPr>
              <w:t>He came nearer again and said, “Maybe this one’s advice is better than that of the other one.”</w:t>
            </w:r>
          </w:p>
        </w:tc>
      </w:tr>
      <w:tr w:rsidR="004766D2" w:rsidRPr="00181331" w14:paraId="34ED3EF5" w14:textId="77777777" w:rsidTr="00763CEC">
        <w:tc>
          <w:tcPr>
            <w:tcW w:w="850" w:type="dxa"/>
          </w:tcPr>
          <w:p w14:paraId="2CB35FBD" w14:textId="77777777" w:rsidR="004766D2" w:rsidRPr="002C0703" w:rsidRDefault="004766D2" w:rsidP="00763CEC">
            <w:pPr>
              <w:rPr>
                <w:iCs/>
                <w:noProof/>
              </w:rPr>
            </w:pPr>
            <w:r>
              <w:rPr>
                <w:iCs/>
                <w:noProof/>
              </w:rPr>
              <w:t>3:29</w:t>
            </w:r>
          </w:p>
        </w:tc>
        <w:tc>
          <w:tcPr>
            <w:tcW w:w="3969" w:type="dxa"/>
          </w:tcPr>
          <w:p w14:paraId="786CA59B" w14:textId="77777777" w:rsidR="004766D2" w:rsidRPr="00721F0B" w:rsidRDefault="004766D2" w:rsidP="00763CEC">
            <w:pPr>
              <w:rPr>
                <w:color w:val="00B050"/>
              </w:rPr>
            </w:pPr>
            <w:r w:rsidRPr="00721F0B">
              <w:rPr>
                <w:color w:val="00B050"/>
              </w:rPr>
              <w:t>“wal xayyo bēš ᵊtbīʕ an-naṣīḥa?” gāyil “waḷḷa āni abīʕ an-naṣīḥa b-alf aqče, b-alf aqčit-hum al-awwali</w:t>
            </w:r>
          </w:p>
        </w:tc>
        <w:tc>
          <w:tcPr>
            <w:tcW w:w="4252" w:type="dxa"/>
          </w:tcPr>
          <w:p w14:paraId="7B1A243D" w14:textId="77777777" w:rsidR="004766D2" w:rsidRPr="00721F0B" w:rsidRDefault="004766D2" w:rsidP="00763CEC">
            <w:pPr>
              <w:rPr>
                <w:color w:val="00B050"/>
              </w:rPr>
            </w:pPr>
            <w:r w:rsidRPr="00721F0B">
              <w:rPr>
                <w:color w:val="00B050"/>
              </w:rPr>
              <w:t>“Brother, for how much do you sell the advice?” He said, “Well, I sell advice for 1,000 aqče.” For the 1,000 aqče of the former times.</w:t>
            </w:r>
          </w:p>
        </w:tc>
      </w:tr>
      <w:tr w:rsidR="004766D2" w:rsidRPr="00181331" w14:paraId="0463164D" w14:textId="77777777" w:rsidTr="00763CEC">
        <w:tc>
          <w:tcPr>
            <w:tcW w:w="850" w:type="dxa"/>
          </w:tcPr>
          <w:p w14:paraId="0C950E28" w14:textId="77777777" w:rsidR="004766D2" w:rsidRPr="00F77196" w:rsidRDefault="004766D2" w:rsidP="00763CEC">
            <w:pPr>
              <w:rPr>
                <w:iCs/>
                <w:noProof/>
              </w:rPr>
            </w:pPr>
            <w:r>
              <w:rPr>
                <w:iCs/>
                <w:noProof/>
              </w:rPr>
              <w:t>3:36</w:t>
            </w:r>
          </w:p>
        </w:tc>
        <w:tc>
          <w:tcPr>
            <w:tcW w:w="3969" w:type="dxa"/>
          </w:tcPr>
          <w:p w14:paraId="4D4CBD24" w14:textId="77777777" w:rsidR="004766D2" w:rsidRPr="00721F0B" w:rsidRDefault="004766D2" w:rsidP="00763CEC">
            <w:pPr>
              <w:rPr>
                <w:color w:val="00B050"/>
                <w:rtl/>
                <w:lang w:val="de-AT" w:bidi="ar-OM"/>
              </w:rPr>
            </w:pPr>
            <w:r w:rsidRPr="00721F0B">
              <w:rPr>
                <w:color w:val="00B050"/>
              </w:rPr>
              <w:t xml:space="preserve">šinhi gāyil “lā, inṭī-ni al-məṣāri, al-flūs tā_ʕallm-ak yaʕni, iṭ-ni </w:t>
            </w:r>
            <w:r w:rsidRPr="00721F0B">
              <w:rPr>
                <w:color w:val="00B050"/>
                <w:lang w:val="en-US"/>
              </w:rPr>
              <w:t>al-aqčāt!</w:t>
            </w:r>
            <w:r w:rsidRPr="00721F0B">
              <w:rPr>
                <w:color w:val="00B050"/>
              </w:rPr>
              <w:t>”</w:t>
            </w:r>
          </w:p>
        </w:tc>
        <w:tc>
          <w:tcPr>
            <w:tcW w:w="4252" w:type="dxa"/>
          </w:tcPr>
          <w:p w14:paraId="1400F927" w14:textId="77777777" w:rsidR="004766D2" w:rsidRPr="00721F0B" w:rsidRDefault="004766D2" w:rsidP="00763CEC">
            <w:pPr>
              <w:rPr>
                <w:color w:val="00B050"/>
              </w:rPr>
            </w:pPr>
            <w:r w:rsidRPr="00721F0B">
              <w:rPr>
                <w:color w:val="00B050"/>
              </w:rPr>
              <w:t>He said, “What is it?” He said, “No, give me the money first, then I’ll tell you. Give me the aqčes first!”</w:t>
            </w:r>
          </w:p>
        </w:tc>
      </w:tr>
      <w:tr w:rsidR="004766D2" w:rsidRPr="00181331" w14:paraId="651D5A0B" w14:textId="77777777" w:rsidTr="00763CEC">
        <w:tc>
          <w:tcPr>
            <w:tcW w:w="850" w:type="dxa"/>
          </w:tcPr>
          <w:p w14:paraId="685B463C" w14:textId="77777777" w:rsidR="004766D2" w:rsidRPr="000C1FE7" w:rsidRDefault="004766D2" w:rsidP="00763CEC">
            <w:pPr>
              <w:rPr>
                <w:iCs/>
                <w:noProof/>
              </w:rPr>
            </w:pPr>
            <w:r>
              <w:rPr>
                <w:iCs/>
                <w:noProof/>
              </w:rPr>
              <w:t>3:40</w:t>
            </w:r>
          </w:p>
        </w:tc>
        <w:tc>
          <w:tcPr>
            <w:tcW w:w="3969" w:type="dxa"/>
          </w:tcPr>
          <w:p w14:paraId="10A269D4" w14:textId="77777777" w:rsidR="004766D2" w:rsidRPr="00721F0B" w:rsidRDefault="004766D2" w:rsidP="00763CEC">
            <w:pPr>
              <w:rPr>
                <w:color w:val="00B050"/>
              </w:rPr>
            </w:pPr>
            <w:r w:rsidRPr="00721F0B">
              <w:rPr>
                <w:color w:val="00B050"/>
              </w:rPr>
              <w:t>mənṭī-´ zād alif aqče gāyil “šinhu?” gāyil “al-gaḷəb al iš-ma yḥibb az-zēne haḏīč hiyye al-gaḷəb al yḥibb-he al-gaḷəb hiyye az-zēne haḏīč yaʕni al-gaḷəb ᵊš-bī-´ yḥibb az-zēne haḏīč.” yaʕni turǧumit-he</w:t>
            </w:r>
          </w:p>
        </w:tc>
        <w:tc>
          <w:tcPr>
            <w:tcW w:w="4252" w:type="dxa"/>
          </w:tcPr>
          <w:p w14:paraId="41C2B16C" w14:textId="77777777" w:rsidR="004766D2" w:rsidRPr="00721F0B" w:rsidRDefault="004766D2" w:rsidP="00763CEC">
            <w:pPr>
              <w:rPr>
                <w:color w:val="00B050"/>
              </w:rPr>
            </w:pPr>
            <w:r w:rsidRPr="00721F0B">
              <w:rPr>
                <w:color w:val="00B050"/>
              </w:rPr>
              <w:t>He gave him 1,000 aqče and said, “What is it?” He said, “The good thing is what the heart desires; the heart, what the heart desires is the good thing. That means, whatever the heart desires this is the good thing.” Its meaning (lit. translation):</w:t>
            </w:r>
          </w:p>
        </w:tc>
      </w:tr>
      <w:tr w:rsidR="004766D2" w:rsidRPr="00181331" w14:paraId="6E15CFC4" w14:textId="77777777" w:rsidTr="00763CEC">
        <w:tc>
          <w:tcPr>
            <w:tcW w:w="850" w:type="dxa"/>
          </w:tcPr>
          <w:p w14:paraId="321441B9" w14:textId="77777777" w:rsidR="004766D2" w:rsidRPr="00BB2756" w:rsidRDefault="004766D2" w:rsidP="00763CEC">
            <w:pPr>
              <w:rPr>
                <w:iCs/>
                <w:noProof/>
              </w:rPr>
            </w:pPr>
            <w:r>
              <w:rPr>
                <w:iCs/>
                <w:noProof/>
              </w:rPr>
              <w:t>3:58</w:t>
            </w:r>
          </w:p>
        </w:tc>
        <w:tc>
          <w:tcPr>
            <w:tcW w:w="3969" w:type="dxa"/>
          </w:tcPr>
          <w:p w14:paraId="4E2A14FF" w14:textId="77777777" w:rsidR="004766D2" w:rsidRPr="00721F0B" w:rsidRDefault="004766D2" w:rsidP="00763CEC">
            <w:pPr>
              <w:rPr>
                <w:color w:val="00B050"/>
              </w:rPr>
            </w:pPr>
            <w:r w:rsidRPr="00721F0B">
              <w:rPr>
                <w:color w:val="00B050"/>
              </w:rPr>
              <w:t>al-gaḷəb šī yḥibb az-zēne haḏīč.” gāyil “hāḏi hiyye tgūl ʕin-he āni zād aʕarif-he.” ī gāyil “āni abīʕ-he b-al-məṣāri yā xū-ye.”</w:t>
            </w:r>
          </w:p>
        </w:tc>
        <w:tc>
          <w:tcPr>
            <w:tcW w:w="4252" w:type="dxa"/>
          </w:tcPr>
          <w:p w14:paraId="3F745CB8" w14:textId="77777777" w:rsidR="004766D2" w:rsidRPr="00721F0B" w:rsidRDefault="004766D2" w:rsidP="00763CEC">
            <w:pPr>
              <w:rPr>
                <w:color w:val="00B050"/>
              </w:rPr>
            </w:pPr>
            <w:r w:rsidRPr="00721F0B">
              <w:rPr>
                <w:color w:val="00B050"/>
              </w:rPr>
              <w:t>What the heart desires is the good thing” He said, “Is it that what you are talking about? I already know it!” He said, “(But) I sell it for money, my brother.”</w:t>
            </w:r>
          </w:p>
        </w:tc>
      </w:tr>
      <w:tr w:rsidR="004766D2" w:rsidRPr="00181331" w14:paraId="793AEB8C" w14:textId="77777777" w:rsidTr="00763CEC">
        <w:tc>
          <w:tcPr>
            <w:tcW w:w="850" w:type="dxa"/>
          </w:tcPr>
          <w:p w14:paraId="55D072A3" w14:textId="77777777" w:rsidR="004766D2" w:rsidRPr="00471B29" w:rsidRDefault="004766D2" w:rsidP="00763CEC">
            <w:pPr>
              <w:rPr>
                <w:iCs/>
                <w:noProof/>
              </w:rPr>
            </w:pPr>
            <w:r>
              <w:rPr>
                <w:iCs/>
                <w:noProof/>
              </w:rPr>
              <w:t>4:04</w:t>
            </w:r>
          </w:p>
        </w:tc>
        <w:tc>
          <w:tcPr>
            <w:tcW w:w="3969" w:type="dxa"/>
          </w:tcPr>
          <w:p w14:paraId="38CAA85D" w14:textId="77777777" w:rsidR="004766D2" w:rsidRPr="00721F0B" w:rsidRDefault="004766D2" w:rsidP="00763CEC">
            <w:pPr>
              <w:rPr>
                <w:color w:val="00B050"/>
              </w:rPr>
            </w:pPr>
            <w:r w:rsidRPr="00721F0B">
              <w:rPr>
                <w:color w:val="00B050"/>
              </w:rPr>
              <w:t>gāyil “rāḥat al-alif wruga al-uxṛa zād rāḥat.” māši</w:t>
            </w:r>
          </w:p>
        </w:tc>
        <w:tc>
          <w:tcPr>
            <w:tcW w:w="4252" w:type="dxa"/>
          </w:tcPr>
          <w:p w14:paraId="51A9C6C2" w14:textId="77777777" w:rsidR="004766D2" w:rsidRPr="00721F0B" w:rsidRDefault="004766D2" w:rsidP="00763CEC">
            <w:pPr>
              <w:rPr>
                <w:color w:val="00B050"/>
              </w:rPr>
            </w:pPr>
            <w:r w:rsidRPr="00721F0B">
              <w:rPr>
                <w:color w:val="00B050"/>
              </w:rPr>
              <w:t>He said: “These 1,000 are also gone, they are away.”</w:t>
            </w:r>
          </w:p>
        </w:tc>
      </w:tr>
      <w:tr w:rsidR="004766D2" w:rsidRPr="00181331" w14:paraId="4658A0B3" w14:textId="77777777" w:rsidTr="00763CEC">
        <w:tc>
          <w:tcPr>
            <w:tcW w:w="850" w:type="dxa"/>
          </w:tcPr>
          <w:p w14:paraId="646B495A" w14:textId="77777777" w:rsidR="004766D2" w:rsidRPr="00643CEB" w:rsidRDefault="004766D2" w:rsidP="00763CEC">
            <w:pPr>
              <w:rPr>
                <w:iCs/>
                <w:noProof/>
              </w:rPr>
            </w:pPr>
            <w:r>
              <w:rPr>
                <w:iCs/>
                <w:noProof/>
              </w:rPr>
              <w:lastRenderedPageBreak/>
              <w:t>4:08</w:t>
            </w:r>
          </w:p>
        </w:tc>
        <w:tc>
          <w:tcPr>
            <w:tcW w:w="3969" w:type="dxa"/>
          </w:tcPr>
          <w:p w14:paraId="02E9E654" w14:textId="77777777" w:rsidR="004766D2" w:rsidRPr="00721F0B" w:rsidRDefault="004766D2" w:rsidP="00763CEC">
            <w:pPr>
              <w:rPr>
                <w:color w:val="00B050"/>
              </w:rPr>
            </w:pPr>
            <w:r w:rsidRPr="00721F0B">
              <w:rPr>
                <w:color w:val="00B050"/>
              </w:rPr>
              <w:t xml:space="preserve">māši māši māši māši waḷḷa uxṛa ǧāy ʕala wāḥad šāyif-u b-Suruč ta-ngūl ᵊb-qaze Urfa, garrab l-Urfa, </w:t>
            </w:r>
          </w:p>
        </w:tc>
        <w:tc>
          <w:tcPr>
            <w:tcW w:w="4252" w:type="dxa"/>
          </w:tcPr>
          <w:p w14:paraId="6235D5D1" w14:textId="77777777" w:rsidR="004766D2" w:rsidRPr="00721F0B" w:rsidRDefault="004766D2" w:rsidP="00763CEC">
            <w:pPr>
              <w:rPr>
                <w:color w:val="00B050"/>
              </w:rPr>
            </w:pPr>
            <w:r w:rsidRPr="00721F0B">
              <w:rPr>
                <w:color w:val="00B050"/>
              </w:rPr>
              <w:t>He kept on walking and again came across someone; he saw him in Suruç, let’s say, in the province of Urfa; he got close to Urfa.</w:t>
            </w:r>
          </w:p>
        </w:tc>
      </w:tr>
      <w:tr w:rsidR="004766D2" w:rsidRPr="00181331" w14:paraId="61660D1D" w14:textId="77777777" w:rsidTr="00763CEC">
        <w:tc>
          <w:tcPr>
            <w:tcW w:w="850" w:type="dxa"/>
          </w:tcPr>
          <w:p w14:paraId="5119C17A" w14:textId="77777777" w:rsidR="004766D2" w:rsidRDefault="004766D2" w:rsidP="00763CEC">
            <w:pPr>
              <w:rPr>
                <w:iCs/>
                <w:noProof/>
                <w:lang w:val="en-US"/>
              </w:rPr>
            </w:pPr>
            <w:r>
              <w:rPr>
                <w:iCs/>
                <w:noProof/>
                <w:lang w:val="en-US"/>
              </w:rPr>
              <w:t>4:17</w:t>
            </w:r>
          </w:p>
        </w:tc>
        <w:tc>
          <w:tcPr>
            <w:tcW w:w="3969" w:type="dxa"/>
          </w:tcPr>
          <w:p w14:paraId="642045FA" w14:textId="77777777" w:rsidR="004766D2" w:rsidRPr="00CA00DF" w:rsidRDefault="004766D2" w:rsidP="00763CEC">
            <w:pPr>
              <w:rPr>
                <w:color w:val="00B050"/>
              </w:rPr>
            </w:pPr>
            <w:r w:rsidRPr="00CA00DF">
              <w:rPr>
                <w:color w:val="00B050"/>
              </w:rPr>
              <w:t>“abīʕ naṣīḥa, abīʕ naṣīḥa, abīʕ naṣīḥa!” wal gāyil “hāḏa ʕa-d-darib qēr an-naṣīḥa māmin šī?” kull-u ybīʕūn naṣīḥāt māmiš,</w:t>
            </w:r>
          </w:p>
        </w:tc>
        <w:tc>
          <w:tcPr>
            <w:tcW w:w="4252" w:type="dxa"/>
          </w:tcPr>
          <w:p w14:paraId="45296DCC" w14:textId="77777777" w:rsidR="004766D2" w:rsidRPr="00CA00DF" w:rsidRDefault="004766D2" w:rsidP="00763CEC">
            <w:pPr>
              <w:rPr>
                <w:color w:val="00B050"/>
              </w:rPr>
            </w:pPr>
            <w:r w:rsidRPr="00CA00DF">
              <w:rPr>
                <w:color w:val="00B050"/>
              </w:rPr>
              <w:t>“I sell advice, I sell advice, I sell advice!” He said, “Isn’t there anything else on this road but advice? Everyone is selling advice,</w:t>
            </w:r>
          </w:p>
        </w:tc>
      </w:tr>
      <w:tr w:rsidR="004766D2" w:rsidRPr="00181331" w14:paraId="62F7D14E" w14:textId="77777777" w:rsidTr="00763CEC">
        <w:tc>
          <w:tcPr>
            <w:tcW w:w="850" w:type="dxa"/>
          </w:tcPr>
          <w:p w14:paraId="231201DB" w14:textId="77777777" w:rsidR="004766D2" w:rsidRPr="00CA00DF" w:rsidRDefault="004766D2" w:rsidP="00763CEC">
            <w:pPr>
              <w:rPr>
                <w:iCs/>
                <w:noProof/>
              </w:rPr>
            </w:pPr>
            <w:r w:rsidRPr="00CA00DF">
              <w:rPr>
                <w:iCs/>
                <w:noProof/>
              </w:rPr>
              <w:t>4:24</w:t>
            </w:r>
          </w:p>
        </w:tc>
        <w:tc>
          <w:tcPr>
            <w:tcW w:w="3969" w:type="dxa"/>
          </w:tcPr>
          <w:p w14:paraId="04DDECC1" w14:textId="77777777" w:rsidR="004766D2" w:rsidRPr="00CA00DF" w:rsidRDefault="004766D2" w:rsidP="00763CEC">
            <w:pPr>
              <w:rPr>
                <w:color w:val="00B050"/>
              </w:rPr>
            </w:pPr>
            <w:r w:rsidRPr="00CA00DF">
              <w:rPr>
                <w:color w:val="00B050"/>
              </w:rPr>
              <w:t>lā frənǧi lā bordogān lā ṣōṭ lā sukkar kull-u ybīʕūn naṣīḥāt, hāḏa mā ʕid-hum šī qēr an-naṣīḥa”</w:t>
            </w:r>
          </w:p>
        </w:tc>
        <w:tc>
          <w:tcPr>
            <w:tcW w:w="4252" w:type="dxa"/>
          </w:tcPr>
          <w:p w14:paraId="50D05272" w14:textId="77777777" w:rsidR="004766D2" w:rsidRPr="00CA00DF" w:rsidRDefault="004766D2" w:rsidP="00763CEC">
            <w:pPr>
              <w:jc w:val="both"/>
              <w:rPr>
                <w:color w:val="00B050"/>
              </w:rPr>
            </w:pPr>
            <w:r w:rsidRPr="00CA00DF">
              <w:rPr>
                <w:color w:val="00B050"/>
              </w:rPr>
              <w:t>there is no (one who sells) tomato, orange, pepper, or sugar. Everyone is selling advice; they have nothing but advice.”</w:t>
            </w:r>
          </w:p>
        </w:tc>
      </w:tr>
      <w:tr w:rsidR="004766D2" w:rsidRPr="00181331" w14:paraId="4869C136" w14:textId="77777777" w:rsidTr="00763CEC">
        <w:tc>
          <w:tcPr>
            <w:tcW w:w="850" w:type="dxa"/>
          </w:tcPr>
          <w:p w14:paraId="58257AC5" w14:textId="77777777" w:rsidR="004766D2" w:rsidRPr="006520C0" w:rsidRDefault="004766D2" w:rsidP="00763CEC">
            <w:pPr>
              <w:rPr>
                <w:iCs/>
                <w:noProof/>
              </w:rPr>
            </w:pPr>
            <w:r>
              <w:rPr>
                <w:iCs/>
                <w:noProof/>
              </w:rPr>
              <w:t>4:31</w:t>
            </w:r>
          </w:p>
        </w:tc>
        <w:tc>
          <w:tcPr>
            <w:tcW w:w="3969" w:type="dxa"/>
          </w:tcPr>
          <w:p w14:paraId="30E3C4D0" w14:textId="77777777" w:rsidR="004766D2" w:rsidRPr="00CA00DF" w:rsidRDefault="004766D2" w:rsidP="00763CEC">
            <w:pPr>
              <w:rPr>
                <w:color w:val="00B050"/>
              </w:rPr>
            </w:pPr>
            <w:r w:rsidRPr="00CA00DF">
              <w:rPr>
                <w:color w:val="00B050"/>
              </w:rPr>
              <w:t>“wal xayyo gūl inte ši-tbīʕ?” “waḷḷa” gāyil “zād āni zād abīʕ an-naṣīḥa b-alif aqče.”</w:t>
            </w:r>
          </w:p>
        </w:tc>
        <w:tc>
          <w:tcPr>
            <w:tcW w:w="4252" w:type="dxa"/>
          </w:tcPr>
          <w:p w14:paraId="2D0232F6" w14:textId="77777777" w:rsidR="004766D2" w:rsidRPr="00CA00DF" w:rsidRDefault="004766D2" w:rsidP="00763CEC">
            <w:pPr>
              <w:rPr>
                <w:color w:val="00B050"/>
              </w:rPr>
            </w:pPr>
            <w:r w:rsidRPr="00CA00DF">
              <w:rPr>
                <w:color w:val="00B050"/>
              </w:rPr>
              <w:t>“Brother, what do you sell?” He said, “Well, I sell advice for 1,000 aqče as well”</w:t>
            </w:r>
          </w:p>
        </w:tc>
      </w:tr>
      <w:tr w:rsidR="004766D2" w:rsidRPr="00181331" w14:paraId="033A437C" w14:textId="77777777" w:rsidTr="00763CEC">
        <w:tc>
          <w:tcPr>
            <w:tcW w:w="850" w:type="dxa"/>
          </w:tcPr>
          <w:p w14:paraId="1C261727" w14:textId="77777777" w:rsidR="004766D2" w:rsidRPr="003C1CAF" w:rsidRDefault="004766D2" w:rsidP="00763CEC">
            <w:pPr>
              <w:rPr>
                <w:iCs/>
                <w:noProof/>
              </w:rPr>
            </w:pPr>
            <w:r>
              <w:rPr>
                <w:iCs/>
                <w:noProof/>
              </w:rPr>
              <w:t>4:37</w:t>
            </w:r>
          </w:p>
        </w:tc>
        <w:tc>
          <w:tcPr>
            <w:tcW w:w="3969" w:type="dxa"/>
          </w:tcPr>
          <w:p w14:paraId="7C52E12C" w14:textId="77777777" w:rsidR="004766D2" w:rsidRPr="00CA00DF" w:rsidRDefault="004766D2" w:rsidP="00763CEC">
            <w:pPr>
              <w:rPr>
                <w:color w:val="00B050"/>
              </w:rPr>
            </w:pPr>
            <w:r w:rsidRPr="00CA00DF">
              <w:rPr>
                <w:color w:val="00B050"/>
              </w:rPr>
              <w:t xml:space="preserve">gāyil “yā rabb-i awwali alfēn ṛāḥin w ḏ̣allat hal-alif, ʕaǧab hāḏa balči yxāf naṣīḥt-u zēne </w:t>
            </w:r>
          </w:p>
        </w:tc>
        <w:tc>
          <w:tcPr>
            <w:tcW w:w="4252" w:type="dxa"/>
          </w:tcPr>
          <w:p w14:paraId="1295430F" w14:textId="77777777" w:rsidR="004766D2" w:rsidRPr="00CA00DF" w:rsidRDefault="004766D2" w:rsidP="00763CEC">
            <w:pPr>
              <w:rPr>
                <w:color w:val="00B050"/>
              </w:rPr>
            </w:pPr>
            <w:r w:rsidRPr="00CA00DF">
              <w:rPr>
                <w:color w:val="00B050"/>
              </w:rPr>
              <w:t>He said, “My Lord, the first 2,000s are gone and now only this 1,000 is left. Maybe this guy fears (God) and his advice is useful.</w:t>
            </w:r>
          </w:p>
        </w:tc>
      </w:tr>
      <w:tr w:rsidR="004766D2" w:rsidRPr="00181331" w14:paraId="6C3322BF" w14:textId="77777777" w:rsidTr="00763CEC">
        <w:tc>
          <w:tcPr>
            <w:tcW w:w="850" w:type="dxa"/>
          </w:tcPr>
          <w:p w14:paraId="6D3BA5E4" w14:textId="77777777" w:rsidR="004766D2" w:rsidRPr="00BC1E04" w:rsidRDefault="004766D2" w:rsidP="00763CEC">
            <w:pPr>
              <w:rPr>
                <w:iCs/>
                <w:noProof/>
              </w:rPr>
            </w:pPr>
            <w:r>
              <w:rPr>
                <w:iCs/>
                <w:noProof/>
              </w:rPr>
              <w:t>4:43</w:t>
            </w:r>
          </w:p>
        </w:tc>
        <w:tc>
          <w:tcPr>
            <w:tcW w:w="3969" w:type="dxa"/>
          </w:tcPr>
          <w:p w14:paraId="2457FE5D" w14:textId="77777777" w:rsidR="004766D2" w:rsidRPr="00CA00DF" w:rsidRDefault="004766D2" w:rsidP="00763CEC">
            <w:pPr>
              <w:rPr>
                <w:color w:val="00B050"/>
              </w:rPr>
            </w:pPr>
            <w:r w:rsidRPr="00CA00DF">
              <w:rPr>
                <w:color w:val="00B050"/>
              </w:rPr>
              <w:t>arīd aštari zād minn-u.” “hāk xayyo alif wruga ʕallim-ni xayyo ʕala naṣīḥt-ak!”</w:t>
            </w:r>
          </w:p>
        </w:tc>
        <w:tc>
          <w:tcPr>
            <w:tcW w:w="4252" w:type="dxa"/>
          </w:tcPr>
          <w:p w14:paraId="5EC5FACB" w14:textId="77777777" w:rsidR="004766D2" w:rsidRPr="00CA00DF" w:rsidRDefault="004766D2" w:rsidP="00763CEC">
            <w:pPr>
              <w:rPr>
                <w:color w:val="00B050"/>
              </w:rPr>
            </w:pPr>
            <w:r w:rsidRPr="00CA00DF">
              <w:rPr>
                <w:color w:val="00B050"/>
              </w:rPr>
              <w:t>I want to buy it from him. My brother, take this 1,000 and tell me your advice!”</w:t>
            </w:r>
          </w:p>
        </w:tc>
      </w:tr>
      <w:tr w:rsidR="004766D2" w:rsidRPr="00181331" w14:paraId="1C2BB97F" w14:textId="77777777" w:rsidTr="00763CEC">
        <w:tc>
          <w:tcPr>
            <w:tcW w:w="850" w:type="dxa"/>
          </w:tcPr>
          <w:p w14:paraId="00C8F3E6" w14:textId="77777777" w:rsidR="004766D2" w:rsidRPr="00CE6FF0" w:rsidRDefault="004766D2" w:rsidP="00763CEC">
            <w:pPr>
              <w:rPr>
                <w:iCs/>
                <w:noProof/>
              </w:rPr>
            </w:pPr>
            <w:r>
              <w:rPr>
                <w:iCs/>
                <w:noProof/>
              </w:rPr>
              <w:t>4:48</w:t>
            </w:r>
          </w:p>
        </w:tc>
        <w:tc>
          <w:tcPr>
            <w:tcW w:w="3969" w:type="dxa"/>
          </w:tcPr>
          <w:p w14:paraId="3841716F" w14:textId="77777777" w:rsidR="004766D2" w:rsidRPr="00CA00DF" w:rsidRDefault="004766D2" w:rsidP="00763CEC">
            <w:pPr>
              <w:rPr>
                <w:color w:val="00B050"/>
                <w:lang w:val="en-US" w:bidi="ar-OM"/>
              </w:rPr>
            </w:pPr>
            <w:r w:rsidRPr="00CA00DF">
              <w:rPr>
                <w:color w:val="00B050"/>
              </w:rPr>
              <w:t xml:space="preserve">gāyil “kullši lilhe zimān yaʕni kullši in lu zimān w mā šakle tiǧi ʕa-l-ʕaǧale, yaʕni </w:t>
            </w:r>
            <w:r w:rsidRPr="00CA00DF">
              <w:rPr>
                <w:color w:val="00B050"/>
                <w:lang w:val="en-US" w:bidi="ar-OM"/>
              </w:rPr>
              <w:t>aṣ-ṣabir kullši lu zamān w mā šakle tiǧi ʕa-l-ʕaǧale.</w:t>
            </w:r>
            <w:r w:rsidRPr="00CA00DF">
              <w:rPr>
                <w:color w:val="00B050"/>
              </w:rPr>
              <w:t>”</w:t>
            </w:r>
          </w:p>
        </w:tc>
        <w:tc>
          <w:tcPr>
            <w:tcW w:w="4252" w:type="dxa"/>
          </w:tcPr>
          <w:p w14:paraId="41A96F9D" w14:textId="77777777" w:rsidR="004766D2" w:rsidRPr="00CA00DF" w:rsidRDefault="004766D2" w:rsidP="00763CEC">
            <w:pPr>
              <w:rPr>
                <w:color w:val="00B050"/>
              </w:rPr>
            </w:pPr>
            <w:r w:rsidRPr="00CA00DF">
              <w:rPr>
                <w:color w:val="00B050"/>
              </w:rPr>
              <w:t>He said, “Everything has its time, that means, everything has its time and nothing should come in a hurry. That means patience is all and everything has its time and nothing should come in a hurry.”</w:t>
            </w:r>
          </w:p>
        </w:tc>
      </w:tr>
      <w:tr w:rsidR="004766D2" w:rsidRPr="00181331" w14:paraId="12806140" w14:textId="77777777" w:rsidTr="00763CEC">
        <w:tc>
          <w:tcPr>
            <w:tcW w:w="850" w:type="dxa"/>
          </w:tcPr>
          <w:p w14:paraId="54780059" w14:textId="77777777" w:rsidR="004766D2" w:rsidRPr="00C34293" w:rsidRDefault="004766D2" w:rsidP="00763CEC">
            <w:pPr>
              <w:rPr>
                <w:iCs/>
                <w:noProof/>
              </w:rPr>
            </w:pPr>
            <w:r>
              <w:rPr>
                <w:iCs/>
                <w:noProof/>
              </w:rPr>
              <w:t>5:01</w:t>
            </w:r>
          </w:p>
        </w:tc>
        <w:tc>
          <w:tcPr>
            <w:tcW w:w="3969" w:type="dxa"/>
          </w:tcPr>
          <w:p w14:paraId="1AB22D8D" w14:textId="77777777" w:rsidR="004766D2" w:rsidRPr="00CA00DF" w:rsidRDefault="004766D2" w:rsidP="00763CEC">
            <w:pPr>
              <w:rPr>
                <w:color w:val="00B050"/>
              </w:rPr>
            </w:pPr>
            <w:r w:rsidRPr="00CA00DF">
              <w:rPr>
                <w:color w:val="00B050"/>
              </w:rPr>
              <w:t>wal gāyil “hāḏi naṣīḥt-ak?” gāyil “ī!” wal gāyil “āni zad aʕarif-he.” ī gāyil “yā xū-ye āni abīḥ-ḥe b-al-məṣāri.”</w:t>
            </w:r>
          </w:p>
        </w:tc>
        <w:tc>
          <w:tcPr>
            <w:tcW w:w="4252" w:type="dxa"/>
          </w:tcPr>
          <w:p w14:paraId="408A3E2F" w14:textId="77777777" w:rsidR="004766D2" w:rsidRPr="00CA00DF" w:rsidRDefault="004766D2" w:rsidP="00763CEC">
            <w:pPr>
              <w:rPr>
                <w:color w:val="00B050"/>
              </w:rPr>
            </w:pPr>
            <w:r w:rsidRPr="00CA00DF">
              <w:rPr>
                <w:color w:val="00B050"/>
              </w:rPr>
              <w:t>He said, “Is this your advice?” He said, “Yes!” He said, “I already know it!” He said, “Well, brother, but I sell it for money.”</w:t>
            </w:r>
          </w:p>
        </w:tc>
      </w:tr>
      <w:tr w:rsidR="004766D2" w:rsidRPr="00181331" w14:paraId="51633736" w14:textId="77777777" w:rsidTr="00763CEC">
        <w:tc>
          <w:tcPr>
            <w:tcW w:w="850" w:type="dxa"/>
          </w:tcPr>
          <w:p w14:paraId="621F955C" w14:textId="77777777" w:rsidR="004766D2" w:rsidRPr="00DC11A7" w:rsidRDefault="004766D2" w:rsidP="00763CEC">
            <w:pPr>
              <w:rPr>
                <w:iCs/>
                <w:noProof/>
              </w:rPr>
            </w:pPr>
            <w:r>
              <w:rPr>
                <w:iCs/>
                <w:noProof/>
              </w:rPr>
              <w:t>5:08</w:t>
            </w:r>
          </w:p>
        </w:tc>
        <w:tc>
          <w:tcPr>
            <w:tcW w:w="3969" w:type="dxa"/>
          </w:tcPr>
          <w:p w14:paraId="70B1E4B4" w14:textId="77777777" w:rsidR="004766D2" w:rsidRPr="00CA00DF" w:rsidRDefault="004766D2" w:rsidP="00763CEC">
            <w:pPr>
              <w:rPr>
                <w:color w:val="00B050"/>
              </w:rPr>
            </w:pPr>
            <w:r w:rsidRPr="00CA00DF">
              <w:rPr>
                <w:color w:val="00B050"/>
              </w:rPr>
              <w:t>māxuḏ al-məṣāri minn-u hāḏa ḏ̣all ᵊb-qēr məṣārīīīīy.</w:t>
            </w:r>
          </w:p>
        </w:tc>
        <w:tc>
          <w:tcPr>
            <w:tcW w:w="4252" w:type="dxa"/>
          </w:tcPr>
          <w:p w14:paraId="739FB803" w14:textId="77777777" w:rsidR="004766D2" w:rsidRPr="00CA00DF" w:rsidRDefault="004766D2" w:rsidP="00763CEC">
            <w:pPr>
              <w:rPr>
                <w:color w:val="00B050"/>
              </w:rPr>
            </w:pPr>
            <w:r w:rsidRPr="00CA00DF">
              <w:rPr>
                <w:color w:val="00B050"/>
              </w:rPr>
              <w:t>He took the money from him, and the guy was left without anyyyyy money.</w:t>
            </w:r>
          </w:p>
        </w:tc>
      </w:tr>
      <w:tr w:rsidR="004766D2" w:rsidRPr="00181331" w14:paraId="2F7ACD3E" w14:textId="77777777" w:rsidTr="00763CEC">
        <w:tc>
          <w:tcPr>
            <w:tcW w:w="850" w:type="dxa"/>
          </w:tcPr>
          <w:p w14:paraId="6649F0A6" w14:textId="77777777" w:rsidR="004766D2" w:rsidRDefault="004766D2" w:rsidP="00763CEC">
            <w:pPr>
              <w:rPr>
                <w:iCs/>
                <w:noProof/>
              </w:rPr>
            </w:pPr>
            <w:r>
              <w:rPr>
                <w:iCs/>
                <w:noProof/>
              </w:rPr>
              <w:t>5:12</w:t>
            </w:r>
          </w:p>
        </w:tc>
        <w:tc>
          <w:tcPr>
            <w:tcW w:w="3969" w:type="dxa"/>
          </w:tcPr>
          <w:p w14:paraId="3DA20EEF" w14:textId="77777777" w:rsidR="004766D2" w:rsidRPr="00CA00DF" w:rsidRDefault="004766D2" w:rsidP="00763CEC">
            <w:pPr>
              <w:rPr>
                <w:color w:val="00B050"/>
              </w:rPr>
            </w:pPr>
            <w:r w:rsidRPr="00CA00DF">
              <w:rPr>
                <w:color w:val="00B050"/>
              </w:rPr>
              <w:t>yā ṣabūr yā aḷḷa, ǧāy, ǧāy ʕala blād-u, ʕa-d-darib ǧaʕa-yimši, ǟǟǟ, yōm-inn-u māši ʕa-d-darib šāyif ᵊhniyye, ǟǟǟ.</w:t>
            </w:r>
          </w:p>
        </w:tc>
        <w:tc>
          <w:tcPr>
            <w:tcW w:w="4252" w:type="dxa"/>
          </w:tcPr>
          <w:p w14:paraId="0D23BF9E" w14:textId="77777777" w:rsidR="004766D2" w:rsidRPr="00CA00DF" w:rsidRDefault="004766D2" w:rsidP="00763CEC">
            <w:pPr>
              <w:rPr>
                <w:color w:val="00B050"/>
                <w:lang w:val="en-US"/>
              </w:rPr>
            </w:pPr>
            <w:r w:rsidRPr="00CA00DF">
              <w:rPr>
                <w:color w:val="00B050"/>
                <w:lang w:val="en-US" w:bidi="ar-SY"/>
              </w:rPr>
              <w:t>“O my patient God!“ He has come back to his homeland but was still walking on the road. While he was walking on the road, he saw something.</w:t>
            </w:r>
          </w:p>
        </w:tc>
      </w:tr>
      <w:tr w:rsidR="004766D2" w:rsidRPr="00181331" w14:paraId="70E681B2" w14:textId="77777777" w:rsidTr="00763CEC">
        <w:tc>
          <w:tcPr>
            <w:tcW w:w="850" w:type="dxa"/>
          </w:tcPr>
          <w:p w14:paraId="152089E2" w14:textId="77777777" w:rsidR="004766D2" w:rsidRDefault="004766D2" w:rsidP="00763CEC">
            <w:pPr>
              <w:rPr>
                <w:iCs/>
                <w:noProof/>
              </w:rPr>
            </w:pPr>
            <w:r>
              <w:rPr>
                <w:iCs/>
                <w:noProof/>
              </w:rPr>
              <w:t>5:31</w:t>
            </w:r>
          </w:p>
        </w:tc>
        <w:tc>
          <w:tcPr>
            <w:tcW w:w="3969" w:type="dxa"/>
          </w:tcPr>
          <w:p w14:paraId="1C566C16" w14:textId="77777777" w:rsidR="004766D2" w:rsidRPr="00CA00DF" w:rsidRDefault="004766D2" w:rsidP="00763CEC">
            <w:pPr>
              <w:rPr>
                <w:color w:val="00B050"/>
              </w:rPr>
            </w:pPr>
            <w:r w:rsidRPr="00CA00DF">
              <w:rPr>
                <w:color w:val="00B050"/>
              </w:rPr>
              <w:t>ǧāy ʕala ʕa-d-darib šāyif bīr, mətraḥ gāyil, šāyif lamme mayye, ǧāy mille miltamme ʕa-l-bīr hīčiḏ miṯl al-gasṭal, w bgaḷb al-gasṭal šī demek ki, awwali iḥna ᵊnsammī-´, yigūlūn at-turuk dīnazōr, ʕāfe šīt-in čibīre, ḥaywān, aǧdarhā, aǧdarhāt-in čibīre in-he wāǧfe</w:t>
            </w:r>
          </w:p>
        </w:tc>
        <w:tc>
          <w:tcPr>
            <w:tcW w:w="4252" w:type="dxa"/>
          </w:tcPr>
          <w:p w14:paraId="3A7D3852" w14:textId="77777777" w:rsidR="004766D2" w:rsidRPr="00CA00DF" w:rsidRDefault="004766D2" w:rsidP="00763CEC">
            <w:pPr>
              <w:rPr>
                <w:color w:val="00B050"/>
                <w:lang w:val="en-US"/>
              </w:rPr>
            </w:pPr>
            <w:r w:rsidRPr="00CA00DF">
              <w:rPr>
                <w:color w:val="00B050"/>
                <w:lang w:val="en-US"/>
              </w:rPr>
              <w:t xml:space="preserve">While he was on his way, he saw a </w:t>
            </w:r>
            <w:r w:rsidRPr="00CA00DF">
              <w:rPr>
                <w:color w:val="00B050"/>
                <w:lang w:val="en-US" w:bidi="ar-SY"/>
              </w:rPr>
              <w:t>well, a place, he saw a gathering of people (at) some water; people who had gathered around the well like that, like a cistern; something was inside of it, we use to call it, the Turks say dragon, a lindworm, something big, a beast, a dragon, a big dragon</w:t>
            </w:r>
            <w:r w:rsidRPr="00CA00DF">
              <w:rPr>
                <w:color w:val="00B050"/>
                <w:lang w:val="en-US"/>
              </w:rPr>
              <w:t xml:space="preserve"> and people were standing around.</w:t>
            </w:r>
          </w:p>
        </w:tc>
      </w:tr>
      <w:tr w:rsidR="004766D2" w:rsidRPr="00181331" w14:paraId="6C0792EB" w14:textId="77777777" w:rsidTr="00763CEC">
        <w:tc>
          <w:tcPr>
            <w:tcW w:w="850" w:type="dxa"/>
          </w:tcPr>
          <w:p w14:paraId="560A76AF" w14:textId="77777777" w:rsidR="004766D2" w:rsidRDefault="004766D2" w:rsidP="00763CEC">
            <w:pPr>
              <w:rPr>
                <w:iCs/>
                <w:noProof/>
              </w:rPr>
            </w:pPr>
            <w:r>
              <w:rPr>
                <w:iCs/>
                <w:noProof/>
              </w:rPr>
              <w:t>5:52</w:t>
            </w:r>
          </w:p>
        </w:tc>
        <w:tc>
          <w:tcPr>
            <w:tcW w:w="3969" w:type="dxa"/>
          </w:tcPr>
          <w:p w14:paraId="6A77FC80" w14:textId="77777777" w:rsidR="004766D2" w:rsidRPr="00CA00DF" w:rsidRDefault="004766D2" w:rsidP="00763CEC">
            <w:pPr>
              <w:rPr>
                <w:color w:val="00B050"/>
              </w:rPr>
            </w:pPr>
            <w:r w:rsidRPr="00CA00DF">
              <w:rPr>
                <w:color w:val="00B050"/>
              </w:rPr>
              <w:t>winn-u al-mille miltamme w-maḥḥad yǧārib yḥawwil ʕal</w:t>
            </w:r>
            <w:r w:rsidRPr="00CA00DF">
              <w:rPr>
                <w:color w:val="00B050"/>
              </w:rPr>
              <w:softHyphen/>
              <w:t>ē-he, winn-u ḏīč as-sāʕa al-bāše ygūl “xayyo” al-bāše ǧaʕad ysōlif yigūl “wāḥad-an yxušš ʕal… ʕa-l-bīr hāḏa w yuṭluʕ min qādi ᵊhniyye šī?” ǟǟǟ ta-ngūl “ǧawwa yuṭluʕ al-aǧdarha hāḏa min ǧawwa aw yiḏbaḥ-u aw yuṭluʕ-</w:t>
            </w:r>
            <w:r w:rsidRPr="00CA00DF">
              <w:rPr>
                <w:color w:val="00B050"/>
              </w:rPr>
              <w:lastRenderedPageBreak/>
              <w:t>l-i qādi hniyy wāǧiʕ ᵊbnayye al yuṭluʕ al-ᵊbnayye min qādi, iš-gadd-ma yrīd ᵊhniyye anṭī-´</w:t>
            </w:r>
          </w:p>
        </w:tc>
        <w:tc>
          <w:tcPr>
            <w:tcW w:w="4252" w:type="dxa"/>
          </w:tcPr>
          <w:p w14:paraId="181EAE0B" w14:textId="77777777" w:rsidR="004766D2" w:rsidRPr="00CA00DF" w:rsidRDefault="004766D2" w:rsidP="00763CEC">
            <w:pPr>
              <w:rPr>
                <w:color w:val="00B050"/>
                <w:lang w:val="en-US"/>
              </w:rPr>
            </w:pPr>
            <w:r w:rsidRPr="00CA00DF">
              <w:rPr>
                <w:color w:val="00B050"/>
                <w:lang w:val="en-US"/>
              </w:rPr>
              <w:lastRenderedPageBreak/>
              <w:t xml:space="preserve">They had gathered around it and no one was dared to get down. Then the pasha said, “Is there someone here who can get in the well and bring the thing out?” Let’s say, “Can, someone get the dragon out from inside or kill it or take out a girl who fell down there.  Whoever gets the girl out from there I will </w:t>
            </w:r>
            <w:r w:rsidRPr="00CA00DF">
              <w:rPr>
                <w:color w:val="00B050"/>
                <w:lang w:val="en-US"/>
              </w:rPr>
              <w:lastRenderedPageBreak/>
              <w:t>give him as much as he wants.</w:t>
            </w:r>
          </w:p>
        </w:tc>
      </w:tr>
      <w:tr w:rsidR="004766D2" w:rsidRPr="00181331" w14:paraId="11C3B268" w14:textId="77777777" w:rsidTr="00763CEC">
        <w:tc>
          <w:tcPr>
            <w:tcW w:w="850" w:type="dxa"/>
          </w:tcPr>
          <w:p w14:paraId="799C20AD" w14:textId="77777777" w:rsidR="004766D2" w:rsidRDefault="004766D2" w:rsidP="00763CEC">
            <w:pPr>
              <w:rPr>
                <w:iCs/>
                <w:noProof/>
              </w:rPr>
            </w:pPr>
            <w:r>
              <w:rPr>
                <w:iCs/>
                <w:noProof/>
              </w:rPr>
              <w:lastRenderedPageBreak/>
              <w:t>6:18</w:t>
            </w:r>
          </w:p>
        </w:tc>
        <w:tc>
          <w:tcPr>
            <w:tcW w:w="3969" w:type="dxa"/>
          </w:tcPr>
          <w:p w14:paraId="759E8ED8" w14:textId="77777777" w:rsidR="004766D2" w:rsidRPr="00CA00DF" w:rsidRDefault="004766D2" w:rsidP="00763CEC">
            <w:pPr>
              <w:rPr>
                <w:color w:val="00B050"/>
              </w:rPr>
            </w:pPr>
            <w:r w:rsidRPr="00CA00DF">
              <w:rPr>
                <w:color w:val="00B050"/>
              </w:rPr>
              <w:t>al yuṭluʕ al… al-ᵊhniyye ǧawwa al-aǧdarhā min ǧawwa, iš-ma yrīd ḏahab anṭī-´” maḥḥad yǧārib yḥawwil, al yxušš yākl-u yiḏbaḥ-u. tss!</w:t>
            </w:r>
          </w:p>
        </w:tc>
        <w:tc>
          <w:tcPr>
            <w:tcW w:w="4252" w:type="dxa"/>
          </w:tcPr>
          <w:p w14:paraId="5EDAFA5D" w14:textId="77777777" w:rsidR="004766D2" w:rsidRPr="00CA00DF" w:rsidRDefault="004766D2" w:rsidP="00763CEC">
            <w:pPr>
              <w:rPr>
                <w:color w:val="00B050"/>
                <w:lang w:val="en-US"/>
              </w:rPr>
            </w:pPr>
            <w:r w:rsidRPr="00CA00DF">
              <w:rPr>
                <w:color w:val="00B050"/>
                <w:lang w:val="en-US"/>
              </w:rPr>
              <w:t>Whoever brings the dragon out from inside I will give him as much as gold he wants!” No one dared to get down. Whoever gets in, gets eaten and killed by the dragon.</w:t>
            </w:r>
          </w:p>
        </w:tc>
      </w:tr>
      <w:tr w:rsidR="004766D2" w:rsidRPr="00181331" w14:paraId="77A37C7F" w14:textId="77777777" w:rsidTr="00763CEC">
        <w:tc>
          <w:tcPr>
            <w:tcW w:w="850" w:type="dxa"/>
          </w:tcPr>
          <w:p w14:paraId="1B9FF37C" w14:textId="77777777" w:rsidR="004766D2" w:rsidRDefault="004766D2" w:rsidP="00763CEC">
            <w:pPr>
              <w:rPr>
                <w:iCs/>
                <w:noProof/>
              </w:rPr>
            </w:pPr>
            <w:r>
              <w:rPr>
                <w:iCs/>
                <w:noProof/>
              </w:rPr>
              <w:t>6:28</w:t>
            </w:r>
          </w:p>
        </w:tc>
        <w:tc>
          <w:tcPr>
            <w:tcW w:w="3969" w:type="dxa"/>
          </w:tcPr>
          <w:p w14:paraId="624C9C42" w14:textId="77777777" w:rsidR="004766D2" w:rsidRPr="00CA00DF" w:rsidRDefault="004766D2" w:rsidP="00763CEC">
            <w:pPr>
              <w:rPr>
                <w:color w:val="00B050"/>
              </w:rPr>
            </w:pPr>
            <w:r w:rsidRPr="00CA00DF">
              <w:rPr>
                <w:color w:val="00B050"/>
              </w:rPr>
              <w:t>waḷḷa hāḏa ǧāy wāǧif wāǧif saʕlān aš-šāyib gāyil “šinu al-lamme hāḏi?” gāyil “al-pādīšāh, al-bāše ygūl “al yḥawwil b-al-ᵊhniyye hāḏi, iš-ma yrīd anṭī-´”</w:t>
            </w:r>
          </w:p>
        </w:tc>
        <w:tc>
          <w:tcPr>
            <w:tcW w:w="4252" w:type="dxa"/>
          </w:tcPr>
          <w:p w14:paraId="3013835E" w14:textId="77777777" w:rsidR="004766D2" w:rsidRPr="00CA00DF" w:rsidRDefault="004766D2" w:rsidP="00763CEC">
            <w:pPr>
              <w:rPr>
                <w:color w:val="00B050"/>
                <w:lang w:val="en-US"/>
              </w:rPr>
            </w:pPr>
            <w:r w:rsidRPr="00CA00DF">
              <w:rPr>
                <w:color w:val="00B050"/>
                <w:lang w:val="en-US"/>
              </w:rPr>
              <w:t>Well, this guy came, stopped, and asked an old man, “What is the gathering here?” He said, “The padishah, the pasha says,  “Whoever goes down, I will give him whatever he wants.”</w:t>
            </w:r>
          </w:p>
        </w:tc>
      </w:tr>
      <w:tr w:rsidR="004766D2" w:rsidRPr="00181331" w14:paraId="6ADC5A5E" w14:textId="77777777" w:rsidTr="00763CEC">
        <w:tc>
          <w:tcPr>
            <w:tcW w:w="850" w:type="dxa"/>
          </w:tcPr>
          <w:p w14:paraId="55EBFBB0" w14:textId="77777777" w:rsidR="004766D2" w:rsidRDefault="004766D2" w:rsidP="00763CEC">
            <w:pPr>
              <w:rPr>
                <w:iCs/>
                <w:noProof/>
              </w:rPr>
            </w:pPr>
            <w:r>
              <w:rPr>
                <w:iCs/>
                <w:noProof/>
              </w:rPr>
              <w:t>6:38</w:t>
            </w:r>
          </w:p>
        </w:tc>
        <w:tc>
          <w:tcPr>
            <w:tcW w:w="3969" w:type="dxa"/>
          </w:tcPr>
          <w:p w14:paraId="592369F9" w14:textId="77777777" w:rsidR="004766D2" w:rsidRPr="00CA00DF" w:rsidRDefault="004766D2" w:rsidP="00763CEC">
            <w:pPr>
              <w:rPr>
                <w:color w:val="00B050"/>
              </w:rPr>
            </w:pPr>
            <w:r w:rsidRPr="00CA00DF">
              <w:rPr>
                <w:color w:val="00B050"/>
              </w:rPr>
              <w:t xml:space="preserve">hāḏa mā </w:t>
            </w:r>
            <w:r w:rsidRPr="00CA00DF">
              <w:rPr>
                <w:color w:val="00B050"/>
                <w:lang w:val="en-US"/>
              </w:rPr>
              <w:t>ḏ̣aḷḷ ʕind-u yaʕni min gōlāt at-turuk ygūl “</w:t>
            </w:r>
            <w:r w:rsidRPr="00CA00DF">
              <w:rPr>
                <w:i/>
                <w:color w:val="00B050"/>
              </w:rPr>
              <w:t>kaybedeceği bir šey kalmadi</w:t>
            </w:r>
            <w:r w:rsidRPr="00CA00DF">
              <w:rPr>
                <w:color w:val="00B050"/>
                <w:lang w:val="en-US"/>
              </w:rPr>
              <w:t>” yaʕni al-aqčāt rāḥan, ǧī ǧūʕān, rāḥ ᵊmṣaḷḷax w-ǧī</w:t>
            </w:r>
            <w:r w:rsidRPr="00CA00DF">
              <w:rPr>
                <w:color w:val="00B050"/>
              </w:rPr>
              <w:t>y</w:t>
            </w:r>
            <w:r w:rsidRPr="00CA00DF">
              <w:rPr>
                <w:color w:val="00B050"/>
                <w:lang w:val="en-US"/>
              </w:rPr>
              <w:t xml:space="preserve"> ᵊmṣaḷḷax </w:t>
            </w:r>
          </w:p>
        </w:tc>
        <w:tc>
          <w:tcPr>
            <w:tcW w:w="4252" w:type="dxa"/>
          </w:tcPr>
          <w:p w14:paraId="3EA569E5" w14:textId="77777777" w:rsidR="004766D2" w:rsidRPr="00CA00DF" w:rsidRDefault="004766D2" w:rsidP="00763CEC">
            <w:pPr>
              <w:rPr>
                <w:color w:val="00B050"/>
                <w:lang w:val="en-US"/>
              </w:rPr>
            </w:pPr>
            <w:r w:rsidRPr="00CA00DF">
              <w:rPr>
                <w:color w:val="00B050"/>
                <w:lang w:val="en-US"/>
              </w:rPr>
              <w:t xml:space="preserve">The guy had nothing left, I mean, as the Turks say: “He has nothing to lose”, I mean the </w:t>
            </w:r>
            <w:r w:rsidRPr="00CA00DF">
              <w:rPr>
                <w:i/>
                <w:iCs/>
                <w:color w:val="00B050"/>
                <w:lang w:val="en-US"/>
              </w:rPr>
              <w:t>aqča</w:t>
            </w:r>
            <w:r w:rsidRPr="00CA00DF">
              <w:rPr>
                <w:color w:val="00B050"/>
                <w:lang w:val="en-US"/>
              </w:rPr>
              <w:t>s were gone. He had come hungry. He had left with nothing and he came back with nothing.</w:t>
            </w:r>
          </w:p>
        </w:tc>
      </w:tr>
      <w:tr w:rsidR="004766D2" w:rsidRPr="00181331" w14:paraId="5A18F626" w14:textId="77777777" w:rsidTr="00763CEC">
        <w:tc>
          <w:tcPr>
            <w:tcW w:w="850" w:type="dxa"/>
          </w:tcPr>
          <w:p w14:paraId="2283C2BC" w14:textId="77777777" w:rsidR="004766D2" w:rsidRDefault="004766D2" w:rsidP="00763CEC">
            <w:pPr>
              <w:rPr>
                <w:iCs/>
                <w:noProof/>
              </w:rPr>
            </w:pPr>
            <w:r>
              <w:rPr>
                <w:iCs/>
                <w:noProof/>
              </w:rPr>
              <w:t>6:48</w:t>
            </w:r>
          </w:p>
        </w:tc>
        <w:tc>
          <w:tcPr>
            <w:tcW w:w="3969" w:type="dxa"/>
          </w:tcPr>
          <w:p w14:paraId="33D26011" w14:textId="77777777" w:rsidR="004766D2" w:rsidRPr="00CA00DF" w:rsidRDefault="004766D2" w:rsidP="00763CEC">
            <w:pPr>
              <w:rPr>
                <w:color w:val="00B050"/>
              </w:rPr>
            </w:pPr>
            <w:r w:rsidRPr="00CA00DF">
              <w:rPr>
                <w:color w:val="00B050"/>
                <w:lang w:val="en-US"/>
              </w:rPr>
              <w:t xml:space="preserve">rāḥ ᵊmṣaḷḷax w-ǧī ᵊmṣaḷḷax, waḷḷa sāʕil gāyil “šinu </w:t>
            </w:r>
            <w:r w:rsidRPr="00CA00DF">
              <w:rPr>
                <w:color w:val="00B050"/>
              </w:rPr>
              <w:t>hal</w:t>
            </w:r>
            <w:r w:rsidRPr="00CA00DF">
              <w:rPr>
                <w:color w:val="00B050"/>
                <w:lang w:val="en-US"/>
              </w:rPr>
              <w:t>-masʕala?” gāylīn “ǧawwa šī aǧdarhā w-</w:t>
            </w:r>
            <w:r w:rsidRPr="00CA00DF">
              <w:rPr>
                <w:color w:val="00B050"/>
              </w:rPr>
              <w:t>maḥḥad</w:t>
            </w:r>
            <w:r w:rsidRPr="00CA00DF">
              <w:rPr>
                <w:color w:val="00B050"/>
                <w:lang w:val="en-US"/>
              </w:rPr>
              <w:t xml:space="preserve"> yǧārib, ʕind-u ᵊbnayye, w-</w:t>
            </w:r>
            <w:r w:rsidRPr="00CA00DF">
              <w:rPr>
                <w:color w:val="00B050"/>
              </w:rPr>
              <w:t>maḥḥad</w:t>
            </w:r>
            <w:r w:rsidRPr="00CA00DF">
              <w:rPr>
                <w:color w:val="00B050"/>
                <w:lang w:val="en-US"/>
              </w:rPr>
              <w:t xml:space="preserve"> yǧārib yḥawwil ʕal</w:t>
            </w:r>
            <w:r w:rsidRPr="00CA00DF">
              <w:rPr>
                <w:color w:val="00B050"/>
              </w:rPr>
              <w:softHyphen/>
              <w:t>ē-´</w:t>
            </w:r>
            <w:r w:rsidRPr="00CA00DF">
              <w:rPr>
                <w:color w:val="00B050"/>
                <w:lang w:val="en-US"/>
              </w:rPr>
              <w:t xml:space="preserve">tā yiṭulʕ-u yiḏbaḥ-u aw yiṭulʕ-u </w:t>
            </w:r>
          </w:p>
        </w:tc>
        <w:tc>
          <w:tcPr>
            <w:tcW w:w="4252" w:type="dxa"/>
          </w:tcPr>
          <w:p w14:paraId="28BC47BD" w14:textId="77777777" w:rsidR="004766D2" w:rsidRPr="00CA00DF" w:rsidRDefault="004766D2" w:rsidP="00763CEC">
            <w:pPr>
              <w:rPr>
                <w:color w:val="00B050"/>
                <w:lang w:val="en-US"/>
              </w:rPr>
            </w:pPr>
            <w:r w:rsidRPr="00CA00DF">
              <w:rPr>
                <w:color w:val="00B050"/>
                <w:lang w:val="en-US"/>
              </w:rPr>
              <w:t>He had left naked and came naked. Well, he asked, “What is the matter?” They said, “There is a dragon inside and no one dares (to go down). It has a girl and no one dares to go down to to get it out or kill it</w:t>
            </w:r>
          </w:p>
        </w:tc>
      </w:tr>
      <w:tr w:rsidR="004766D2" w:rsidRPr="00181331" w14:paraId="72FBB98E" w14:textId="77777777" w:rsidTr="00763CEC">
        <w:tc>
          <w:tcPr>
            <w:tcW w:w="850" w:type="dxa"/>
          </w:tcPr>
          <w:p w14:paraId="0AA7FD81" w14:textId="77777777" w:rsidR="004766D2" w:rsidRDefault="004766D2" w:rsidP="00763CEC">
            <w:pPr>
              <w:rPr>
                <w:iCs/>
                <w:noProof/>
              </w:rPr>
            </w:pPr>
            <w:r>
              <w:rPr>
                <w:iCs/>
                <w:noProof/>
              </w:rPr>
              <w:t>7:00</w:t>
            </w:r>
          </w:p>
        </w:tc>
        <w:tc>
          <w:tcPr>
            <w:tcW w:w="3969" w:type="dxa"/>
          </w:tcPr>
          <w:p w14:paraId="69B4EE57" w14:textId="77777777" w:rsidR="004766D2" w:rsidRPr="006F2BB8" w:rsidRDefault="004766D2" w:rsidP="00763CEC">
            <w:pPr>
              <w:rPr>
                <w:color w:val="00B050"/>
                <w:lang w:val="en-US"/>
              </w:rPr>
            </w:pPr>
            <w:r w:rsidRPr="006F2BB8">
              <w:rPr>
                <w:color w:val="00B050"/>
                <w:lang w:val="en-US"/>
              </w:rPr>
              <w:t>tā yāxuḏ al-ᵊbnayye minn-u” waḷḷa gā</w:t>
            </w:r>
            <w:r w:rsidRPr="006F2BB8">
              <w:rPr>
                <w:color w:val="00B050"/>
              </w:rPr>
              <w:t>ḷ</w:t>
            </w:r>
            <w:r w:rsidRPr="006F2BB8">
              <w:rPr>
                <w:color w:val="00B050"/>
                <w:lang w:val="en-US"/>
              </w:rPr>
              <w:t xml:space="preserve"> “waḷḷa āni</w:t>
            </w:r>
            <w:r w:rsidRPr="006F2BB8">
              <w:rPr>
                <w:color w:val="00B050"/>
              </w:rPr>
              <w:t>” gāyil “</w:t>
            </w:r>
            <w:r w:rsidRPr="006F2BB8">
              <w:rPr>
                <w:color w:val="00B050"/>
                <w:lang w:val="en-US"/>
              </w:rPr>
              <w:t xml:space="preserve">āniy, šīt-in </w:t>
            </w:r>
            <w:r w:rsidRPr="006F2BB8">
              <w:rPr>
                <w:color w:val="00B050"/>
              </w:rPr>
              <w:t>aḏ̣ayyiḥ-ḥa mā ḏ̣aḷḷ, arīd axušš āni ʕal</w:t>
            </w:r>
            <w:r w:rsidRPr="006F2BB8">
              <w:rPr>
                <w:color w:val="00B050"/>
              </w:rPr>
              <w:softHyphen/>
              <w:t>ē-´” yōm-inn-u xušš ʕal</w:t>
            </w:r>
            <w:r w:rsidRPr="006F2BB8">
              <w:rPr>
                <w:color w:val="00B050"/>
              </w:rPr>
              <w:softHyphen/>
            </w:r>
            <w:r w:rsidRPr="006F2BB8">
              <w:rPr>
                <w:color w:val="00B050"/>
              </w:rPr>
              <w:softHyphen/>
            </w:r>
            <w:r w:rsidRPr="006F2BB8">
              <w:rPr>
                <w:color w:val="00B050"/>
              </w:rPr>
              <w:softHyphen/>
              <w:t>ē-´ awwal ᵊmḥawwil minḥadir ʕalē-´, yōm-in minḥadir ʕal</w:t>
            </w:r>
            <w:r w:rsidRPr="006F2BB8">
              <w:rPr>
                <w:color w:val="00B050"/>
              </w:rPr>
              <w:softHyphen/>
              <w:t xml:space="preserve">ē-´, al-ᵊhniyye al-aǧdarha ysōlif yitikallam, yikallm-u  </w:t>
            </w:r>
          </w:p>
        </w:tc>
        <w:tc>
          <w:tcPr>
            <w:tcW w:w="4252" w:type="dxa"/>
          </w:tcPr>
          <w:p w14:paraId="5D286D73" w14:textId="77777777" w:rsidR="004766D2" w:rsidRPr="006F2BB8" w:rsidRDefault="004766D2" w:rsidP="00763CEC">
            <w:pPr>
              <w:rPr>
                <w:color w:val="00B050"/>
                <w:lang w:val="en-US"/>
              </w:rPr>
            </w:pPr>
            <w:r w:rsidRPr="006F2BB8">
              <w:rPr>
                <w:color w:val="00B050"/>
                <w:lang w:val="en-US"/>
              </w:rPr>
              <w:t xml:space="preserve">in order to rescue the girl”. Then he said, “Well, I have nothing left to lose. I want to </w:t>
            </w:r>
            <w:r>
              <w:rPr>
                <w:color w:val="00B050"/>
                <w:lang w:val="en-US"/>
              </w:rPr>
              <w:t xml:space="preserve">go </w:t>
            </w:r>
            <w:r w:rsidRPr="006F2BB8">
              <w:rPr>
                <w:color w:val="00B050"/>
                <w:lang w:val="en-US"/>
              </w:rPr>
              <w:t>inside.” When he stepped in, he went down to it. When he went down, the d</w:t>
            </w:r>
            <w:r w:rsidRPr="006F2BB8">
              <w:rPr>
                <w:color w:val="00B050"/>
                <w:lang w:val="de-AT"/>
              </w:rPr>
              <w:t>ragon talked to him.</w:t>
            </w:r>
          </w:p>
        </w:tc>
      </w:tr>
      <w:tr w:rsidR="004766D2" w:rsidRPr="00181331" w14:paraId="7D8A438F" w14:textId="77777777" w:rsidTr="00763CEC">
        <w:tc>
          <w:tcPr>
            <w:tcW w:w="850" w:type="dxa"/>
          </w:tcPr>
          <w:p w14:paraId="3E0A6230" w14:textId="77777777" w:rsidR="004766D2" w:rsidRDefault="004766D2" w:rsidP="00763CEC">
            <w:pPr>
              <w:rPr>
                <w:iCs/>
                <w:noProof/>
              </w:rPr>
            </w:pPr>
            <w:r>
              <w:rPr>
                <w:iCs/>
                <w:noProof/>
              </w:rPr>
              <w:t>7:20</w:t>
            </w:r>
          </w:p>
        </w:tc>
        <w:tc>
          <w:tcPr>
            <w:tcW w:w="3969" w:type="dxa"/>
          </w:tcPr>
          <w:p w14:paraId="2F65B0F7" w14:textId="77777777" w:rsidR="004766D2" w:rsidRPr="006F2BB8" w:rsidRDefault="004766D2" w:rsidP="00763CEC">
            <w:pPr>
              <w:rPr>
                <w:color w:val="00B050"/>
                <w:lang w:val="en-US"/>
              </w:rPr>
            </w:pPr>
            <w:r w:rsidRPr="006F2BB8">
              <w:rPr>
                <w:color w:val="00B050"/>
                <w:lang w:val="en-US"/>
              </w:rPr>
              <w:t>wāǧif ʕind-u “wal” gā</w:t>
            </w:r>
            <w:r w:rsidRPr="006F2BB8">
              <w:rPr>
                <w:color w:val="00B050"/>
              </w:rPr>
              <w:t>ḷ</w:t>
            </w:r>
            <w:r w:rsidRPr="006F2BB8">
              <w:rPr>
                <w:color w:val="00B050"/>
                <w:lang w:val="en-US"/>
              </w:rPr>
              <w:t>, al-aǧdarhā gāyl-l-u “inte ʕal</w:t>
            </w:r>
            <w:r w:rsidRPr="006F2BB8">
              <w:rPr>
                <w:color w:val="00B050"/>
                <w:lang w:val="en-US"/>
              </w:rPr>
              <w:softHyphen/>
            </w:r>
            <w:r w:rsidRPr="006F2BB8">
              <w:rPr>
                <w:color w:val="00B050"/>
                <w:lang w:val="en-US"/>
              </w:rPr>
              <w:softHyphen/>
              <w:t>ēš ǧīt? ši-trīd?” gāyil-l</w:t>
            </w:r>
            <w:r w:rsidRPr="006F2BB8">
              <w:rPr>
                <w:color w:val="00B050"/>
              </w:rPr>
              <w:t>-</w:t>
            </w:r>
            <w:r w:rsidRPr="006F2BB8">
              <w:rPr>
                <w:color w:val="00B050"/>
                <w:lang w:val="en-US"/>
              </w:rPr>
              <w:t>u “āni mā</w:t>
            </w:r>
            <w:r w:rsidRPr="006F2BB8">
              <w:rPr>
                <w:color w:val="00B050"/>
              </w:rPr>
              <w:t>_</w:t>
            </w:r>
            <w:r w:rsidRPr="006F2BB8">
              <w:rPr>
                <w:color w:val="00B050"/>
                <w:lang w:val="en-US"/>
              </w:rPr>
              <w:t>rīd kul</w:t>
            </w:r>
            <w:r w:rsidRPr="006F2BB8">
              <w:rPr>
                <w:color w:val="00B050"/>
              </w:rPr>
              <w:t>lši</w:t>
            </w:r>
            <w:r w:rsidRPr="006F2BB8">
              <w:rPr>
                <w:color w:val="00B050"/>
                <w:lang w:val="en-US"/>
              </w:rPr>
              <w:t>” gāyl l-al-aǧdarhā “asʕal-ak suʕāle, asʕal-ak suʕāle...” (break 7:36-7:47)</w:t>
            </w:r>
          </w:p>
        </w:tc>
        <w:tc>
          <w:tcPr>
            <w:tcW w:w="4252" w:type="dxa"/>
          </w:tcPr>
          <w:p w14:paraId="6B42D24A" w14:textId="77777777" w:rsidR="004766D2" w:rsidRPr="006F2BB8" w:rsidRDefault="004766D2" w:rsidP="00763CEC">
            <w:pPr>
              <w:rPr>
                <w:color w:val="00B050"/>
                <w:lang w:val="en-US"/>
              </w:rPr>
            </w:pPr>
            <w:r w:rsidRPr="006F2BB8">
              <w:rPr>
                <w:color w:val="00B050"/>
                <w:lang w:val="en-US"/>
              </w:rPr>
              <w:t>He stood next ot it</w:t>
            </w:r>
            <w:r w:rsidRPr="006F2BB8">
              <w:rPr>
                <w:color w:val="00B050"/>
                <w:lang w:val="en-US" w:bidi="ar-SY"/>
              </w:rPr>
              <w:t xml:space="preserve"> and the dragon said to him, “Why did you come? What do you want?” He said, “I want nothing at all.” The dragon said: “I want to ask you something.”</w:t>
            </w:r>
          </w:p>
        </w:tc>
      </w:tr>
      <w:tr w:rsidR="004766D2" w:rsidRPr="00181331" w14:paraId="4724AE5E" w14:textId="77777777" w:rsidTr="00763CEC">
        <w:tc>
          <w:tcPr>
            <w:tcW w:w="850" w:type="dxa"/>
          </w:tcPr>
          <w:p w14:paraId="3C4ECDB2" w14:textId="77777777" w:rsidR="004766D2" w:rsidRDefault="004766D2" w:rsidP="00763CEC">
            <w:pPr>
              <w:rPr>
                <w:iCs/>
                <w:noProof/>
              </w:rPr>
            </w:pPr>
            <w:r>
              <w:rPr>
                <w:iCs/>
                <w:noProof/>
              </w:rPr>
              <w:t>7:47</w:t>
            </w:r>
          </w:p>
        </w:tc>
        <w:tc>
          <w:tcPr>
            <w:tcW w:w="3969" w:type="dxa"/>
          </w:tcPr>
          <w:p w14:paraId="3635EC2C" w14:textId="77777777" w:rsidR="004766D2" w:rsidRPr="006F2BB8" w:rsidRDefault="004766D2" w:rsidP="00763CEC">
            <w:pPr>
              <w:rPr>
                <w:color w:val="00B050"/>
                <w:lang w:val="en-US"/>
              </w:rPr>
            </w:pPr>
            <w:r w:rsidRPr="006F2BB8">
              <w:rPr>
                <w:color w:val="00B050"/>
                <w:lang w:val="en-US"/>
              </w:rPr>
              <w:t>gāyi</w:t>
            </w:r>
            <w:r w:rsidRPr="006F2BB8">
              <w:rPr>
                <w:color w:val="00B050"/>
              </w:rPr>
              <w:t xml:space="preserve">l </w:t>
            </w:r>
            <w:r w:rsidRPr="006F2BB8">
              <w:rPr>
                <w:color w:val="00B050"/>
                <w:lang w:val="en-US"/>
              </w:rPr>
              <w:t xml:space="preserve">al-aǧdarhā “waḷḷa, inte šnōn ǧīt? al-mille hāḏi </w:t>
            </w:r>
            <w:r w:rsidRPr="006F2BB8">
              <w:rPr>
                <w:color w:val="00B050"/>
              </w:rPr>
              <w:t>maḥḥad</w:t>
            </w:r>
            <w:r w:rsidRPr="006F2BB8">
              <w:rPr>
                <w:color w:val="00B050"/>
                <w:lang w:val="en-US"/>
              </w:rPr>
              <w:t xml:space="preserve"> yǧārib yxušš demek inte yaʕni </w:t>
            </w:r>
            <w:r w:rsidRPr="006F2BB8">
              <w:rPr>
                <w:color w:val="00B050"/>
              </w:rPr>
              <w:t>hal-gadd</w:t>
            </w:r>
            <w:r w:rsidRPr="006F2BB8">
              <w:rPr>
                <w:color w:val="00B050"/>
                <w:lang w:val="en-US"/>
              </w:rPr>
              <w:t xml:space="preserve"> </w:t>
            </w:r>
            <w:r w:rsidRPr="006F2BB8">
              <w:rPr>
                <w:color w:val="00B050"/>
              </w:rPr>
              <w:t>mitg</w:t>
            </w:r>
            <w:r w:rsidRPr="006F2BB8">
              <w:rPr>
                <w:color w:val="00B050"/>
              </w:rPr>
              <w:softHyphen/>
            </w:r>
            <w:r w:rsidRPr="006F2BB8">
              <w:rPr>
                <w:color w:val="00B050"/>
              </w:rPr>
              <w:softHyphen/>
              <w:t>ēwin</w:t>
            </w:r>
            <w:r w:rsidRPr="006F2BB8">
              <w:rPr>
                <w:color w:val="00B050"/>
                <w:lang w:val="en-US"/>
              </w:rPr>
              <w:t xml:space="preserve"> ᵊb-ḥāl-ak qawi yaʕni inte ᵊzlima šiǧīʕ, šiǧīʕ yaʕni ǧangawer, mā txāf?” gāyil “waḷḷa xašš</w:t>
            </w:r>
            <w:r w:rsidRPr="006F2BB8">
              <w:rPr>
                <w:color w:val="00B050"/>
                <w:lang w:val="en-US"/>
              </w:rPr>
              <w:softHyphen/>
              <w:t>ēt āni” w gāyil “peki” al-aǧdarhā sāʕl-u, gāyil “</w:t>
            </w:r>
            <w:r w:rsidRPr="006F2BB8">
              <w:rPr>
                <w:color w:val="00B050"/>
              </w:rPr>
              <w:t>w-ad-</w:t>
            </w:r>
            <w:r w:rsidRPr="006F2BB8">
              <w:rPr>
                <w:color w:val="00B050"/>
                <w:lang w:val="en-US"/>
              </w:rPr>
              <w:t>asʕal-ak ʕin šakle w</w:t>
            </w:r>
            <w:r w:rsidRPr="006F2BB8">
              <w:rPr>
                <w:color w:val="00B050"/>
              </w:rPr>
              <w:t>ə</w:t>
            </w:r>
            <w:r w:rsidRPr="006F2BB8">
              <w:rPr>
                <w:color w:val="00B050"/>
                <w:lang w:val="en-US"/>
              </w:rPr>
              <w:t>ḥde, in ʕrifit-he, āni aṭluʕ min h</w:t>
            </w:r>
            <w:r w:rsidRPr="006F2BB8">
              <w:rPr>
                <w:color w:val="00B050"/>
                <w:lang w:val="en-US"/>
              </w:rPr>
              <w:softHyphen/>
              <w:t>ēne, anṭī-k iš</w:t>
            </w:r>
            <w:r w:rsidRPr="006F2BB8">
              <w:rPr>
                <w:color w:val="00B050"/>
              </w:rPr>
              <w:t>-m</w:t>
            </w:r>
            <w:r w:rsidRPr="006F2BB8">
              <w:rPr>
                <w:color w:val="00B050"/>
                <w:lang w:val="en-US"/>
              </w:rPr>
              <w:t>a trīd anṭī-k, aṭluʕ min h</w:t>
            </w:r>
            <w:r w:rsidRPr="006F2BB8">
              <w:rPr>
                <w:color w:val="00B050"/>
                <w:lang w:val="en-US"/>
              </w:rPr>
              <w:softHyphen/>
              <w:t xml:space="preserve">ēne, m-al-bīr hāḏa.” </w:t>
            </w:r>
          </w:p>
        </w:tc>
        <w:tc>
          <w:tcPr>
            <w:tcW w:w="4252" w:type="dxa"/>
          </w:tcPr>
          <w:p w14:paraId="4DB22AE7" w14:textId="77777777" w:rsidR="004766D2" w:rsidRPr="006F2BB8" w:rsidRDefault="004766D2" w:rsidP="00763CEC">
            <w:pPr>
              <w:rPr>
                <w:color w:val="00B050"/>
                <w:lang w:val="en-US"/>
              </w:rPr>
            </w:pPr>
            <w:r w:rsidRPr="006F2BB8">
              <w:rPr>
                <w:color w:val="00B050"/>
                <w:lang w:val="en-US"/>
              </w:rPr>
              <w:t xml:space="preserve">The dragon said, “How come that you came here? None of these people dared to enter, that means, you are really self-confident, strong, I mean, you are a brave man, </w:t>
            </w:r>
            <w:r w:rsidRPr="006F2BB8">
              <w:rPr>
                <w:i/>
                <w:color w:val="00B050"/>
                <w:lang w:val="en-US"/>
              </w:rPr>
              <w:t>šiǧīʕ</w:t>
            </w:r>
            <w:r w:rsidRPr="006F2BB8">
              <w:rPr>
                <w:color w:val="00B050"/>
                <w:lang w:val="en-US"/>
              </w:rPr>
              <w:t xml:space="preserve"> means brave like a warrior. Aren’t you scared?” He said, “Well, I just stepped in.” It said, “Fine!” Then the dragon said, “I want to ask you about something. If you know it, I will get out of here, I will give you whatever you want, I will get out of here, out from this well.”</w:t>
            </w:r>
          </w:p>
        </w:tc>
      </w:tr>
      <w:tr w:rsidR="004766D2" w:rsidRPr="00181331" w14:paraId="55CD23FE" w14:textId="77777777" w:rsidTr="00763CEC">
        <w:tc>
          <w:tcPr>
            <w:tcW w:w="850" w:type="dxa"/>
          </w:tcPr>
          <w:p w14:paraId="65422CCE" w14:textId="77777777" w:rsidR="004766D2" w:rsidRDefault="004766D2" w:rsidP="00763CEC">
            <w:pPr>
              <w:rPr>
                <w:iCs/>
                <w:noProof/>
              </w:rPr>
            </w:pPr>
            <w:r>
              <w:rPr>
                <w:iCs/>
                <w:noProof/>
              </w:rPr>
              <w:t>8:12</w:t>
            </w:r>
          </w:p>
        </w:tc>
        <w:tc>
          <w:tcPr>
            <w:tcW w:w="3969" w:type="dxa"/>
          </w:tcPr>
          <w:p w14:paraId="36BDC0D0" w14:textId="77777777" w:rsidR="004766D2" w:rsidRPr="006F2BB8" w:rsidRDefault="004766D2" w:rsidP="00763CEC">
            <w:pPr>
              <w:rPr>
                <w:color w:val="00B050"/>
                <w:lang w:val="en-US"/>
              </w:rPr>
            </w:pPr>
            <w:r w:rsidRPr="006F2BB8">
              <w:rPr>
                <w:color w:val="00B050"/>
                <w:lang w:val="en-US"/>
              </w:rPr>
              <w:t>gā</w:t>
            </w:r>
            <w:r w:rsidRPr="006F2BB8">
              <w:rPr>
                <w:color w:val="00B050"/>
              </w:rPr>
              <w:t>ḏ̣b al-ᵊbnayye</w:t>
            </w:r>
            <w:r w:rsidRPr="006F2BB8">
              <w:rPr>
                <w:color w:val="00B050"/>
                <w:lang w:val="en-US"/>
              </w:rPr>
              <w:t xml:space="preserve"> gāyil “isʕal-ni” gāyil “al-ᵊbnayya hāḏi </w:t>
            </w:r>
            <w:r w:rsidRPr="006F2BB8">
              <w:rPr>
                <w:color w:val="00B050"/>
              </w:rPr>
              <w:t>axēr</w:t>
            </w:r>
            <w:r w:rsidRPr="006F2BB8">
              <w:rPr>
                <w:color w:val="00B050"/>
                <w:lang w:val="en-US"/>
              </w:rPr>
              <w:t xml:space="preserve"> alle</w:t>
            </w:r>
            <w:r w:rsidRPr="006F2BB8">
              <w:rPr>
                <w:color w:val="00B050"/>
              </w:rPr>
              <w:t xml:space="preserve"> </w:t>
            </w:r>
            <w:r w:rsidRPr="006F2BB8">
              <w:rPr>
                <w:color w:val="00B050"/>
                <w:lang w:val="en-US"/>
              </w:rPr>
              <w:t xml:space="preserve">l-ʕugurruga hāḏi?” </w:t>
            </w:r>
            <w:r w:rsidRPr="006F2BB8">
              <w:rPr>
                <w:color w:val="00B050"/>
                <w:lang w:val="en-US"/>
              </w:rPr>
              <w:lastRenderedPageBreak/>
              <w:t>ʕind-u ʕugurruga w-ʕind-u al-ᵊbnayye qazāl čiṯīr ᵊ</w:t>
            </w:r>
            <w:r w:rsidRPr="006F2BB8">
              <w:rPr>
                <w:color w:val="00B050"/>
              </w:rPr>
              <w:t>bnayyt</w:t>
            </w:r>
            <w:r w:rsidRPr="006F2BB8">
              <w:rPr>
                <w:color w:val="00B050"/>
                <w:lang w:val="en-US"/>
              </w:rPr>
              <w:t xml:space="preserve"> al-qa... al-pādīšāh </w:t>
            </w:r>
            <w:r w:rsidRPr="006F2BB8">
              <w:rPr>
                <w:color w:val="00B050"/>
              </w:rPr>
              <w:t>mā_dri</w:t>
            </w:r>
            <w:r w:rsidRPr="006F2BB8">
              <w:rPr>
                <w:color w:val="00B050"/>
                <w:lang w:val="en-US"/>
              </w:rPr>
              <w:t xml:space="preserve"> wāǧiʕa qādi, bna</w:t>
            </w:r>
            <w:r w:rsidRPr="006F2BB8">
              <w:rPr>
                <w:color w:val="00B050"/>
              </w:rPr>
              <w:t>yy</w:t>
            </w:r>
            <w:r w:rsidRPr="006F2BB8">
              <w:rPr>
                <w:color w:val="00B050"/>
                <w:lang w:val="en-US"/>
              </w:rPr>
              <w:t>t al-qrāl “al yuṭluʕ bna</w:t>
            </w:r>
            <w:r w:rsidRPr="006F2BB8">
              <w:rPr>
                <w:color w:val="00B050"/>
              </w:rPr>
              <w:t>yy</w:t>
            </w:r>
            <w:r w:rsidRPr="006F2BB8">
              <w:rPr>
                <w:color w:val="00B050"/>
                <w:lang w:val="en-US"/>
              </w:rPr>
              <w:t>t-i” gāyil. gāyil “al-ʕugurruga hāḏi ax</w:t>
            </w:r>
            <w:r w:rsidRPr="006F2BB8">
              <w:rPr>
                <w:color w:val="00B050"/>
                <w:lang w:val="en-US"/>
              </w:rPr>
              <w:softHyphen/>
              <w:t>ēr alle l-ᵊbnayya hāḏi ax</w:t>
            </w:r>
            <w:r w:rsidRPr="006F2BB8">
              <w:rPr>
                <w:color w:val="00B050"/>
                <w:lang w:val="en-US"/>
              </w:rPr>
              <w:softHyphen/>
              <w:t>ēr?”</w:t>
            </w:r>
          </w:p>
        </w:tc>
        <w:tc>
          <w:tcPr>
            <w:tcW w:w="4252" w:type="dxa"/>
          </w:tcPr>
          <w:p w14:paraId="289ACD92" w14:textId="77777777" w:rsidR="004766D2" w:rsidRPr="006F2BB8" w:rsidRDefault="004766D2" w:rsidP="00763CEC">
            <w:pPr>
              <w:rPr>
                <w:color w:val="00B050"/>
                <w:lang w:val="en-US"/>
              </w:rPr>
            </w:pPr>
            <w:r w:rsidRPr="006F2BB8">
              <w:rPr>
                <w:color w:val="00B050"/>
                <w:lang w:val="en-US"/>
              </w:rPr>
              <w:lastRenderedPageBreak/>
              <w:t xml:space="preserve">He took the girl and said, “Go ahead, ask me!” It said: “Is this girl better or this toad?” </w:t>
            </w:r>
            <w:r w:rsidRPr="006F2BB8">
              <w:rPr>
                <w:color w:val="00B050"/>
                <w:lang w:val="en-US"/>
              </w:rPr>
              <w:lastRenderedPageBreak/>
              <w:t>He had a toad and the daughter of the padishah or I don’t know who had fallen down there. The one who had said, “Who can get my daughter out …” It said, “Is this toad better or is this girl better?”</w:t>
            </w:r>
          </w:p>
        </w:tc>
      </w:tr>
      <w:tr w:rsidR="004766D2" w:rsidRPr="00181331" w14:paraId="4428D62A" w14:textId="77777777" w:rsidTr="00763CEC">
        <w:tc>
          <w:tcPr>
            <w:tcW w:w="850" w:type="dxa"/>
          </w:tcPr>
          <w:p w14:paraId="39EAABD4" w14:textId="77777777" w:rsidR="004766D2" w:rsidRDefault="004766D2" w:rsidP="00763CEC">
            <w:pPr>
              <w:rPr>
                <w:iCs/>
                <w:noProof/>
              </w:rPr>
            </w:pPr>
            <w:r>
              <w:rPr>
                <w:iCs/>
                <w:noProof/>
              </w:rPr>
              <w:lastRenderedPageBreak/>
              <w:t>8:28</w:t>
            </w:r>
          </w:p>
        </w:tc>
        <w:tc>
          <w:tcPr>
            <w:tcW w:w="3969" w:type="dxa"/>
          </w:tcPr>
          <w:p w14:paraId="7ACEB4B6" w14:textId="77777777" w:rsidR="004766D2" w:rsidRPr="006F2BB8" w:rsidRDefault="004766D2" w:rsidP="00763CEC">
            <w:pPr>
              <w:rPr>
                <w:color w:val="00B050"/>
                <w:lang w:val="en-US"/>
              </w:rPr>
            </w:pPr>
            <w:r w:rsidRPr="006F2BB8">
              <w:rPr>
                <w:color w:val="00B050"/>
                <w:lang w:val="en-US"/>
              </w:rPr>
              <w:t xml:space="preserve">waḷḷa hāḏa </w:t>
            </w:r>
            <w:r w:rsidRPr="006F2BB8">
              <w:rPr>
                <w:color w:val="00B050"/>
              </w:rPr>
              <w:t>mdōšin</w:t>
            </w:r>
            <w:r w:rsidRPr="006F2BB8">
              <w:rPr>
                <w:color w:val="00B050"/>
                <w:lang w:val="en-US"/>
              </w:rPr>
              <w:t xml:space="preserve"> ᵊ</w:t>
            </w:r>
            <w:r w:rsidRPr="006F2BB8">
              <w:rPr>
                <w:color w:val="00B050"/>
              </w:rPr>
              <w:t>mdōšin</w:t>
            </w:r>
            <w:r w:rsidRPr="006F2BB8">
              <w:rPr>
                <w:color w:val="00B050"/>
                <w:lang w:val="en-US"/>
              </w:rPr>
              <w:t xml:space="preserve">, gāyil yom-inn-u xāšš bass b-al-bīr gāyil </w:t>
            </w:r>
            <w:bookmarkStart w:id="120" w:name="_Hlk144293070"/>
            <w:r w:rsidRPr="006F2BB8">
              <w:rPr>
                <w:color w:val="00B050"/>
                <w:lang w:val="en-US"/>
              </w:rPr>
              <w:t>“yaʕni b-al-qadar, šinu ṣāyir yṣīr haḏāk yṣīr</w:t>
            </w:r>
            <w:bookmarkEnd w:id="120"/>
            <w:r w:rsidRPr="006F2BB8">
              <w:rPr>
                <w:color w:val="00B050"/>
                <w:lang w:val="en-US"/>
              </w:rPr>
              <w:t>, yaʕni min al-qa... awwal naṣīḥt-u aw… awwal maṛṛa</w:t>
            </w:r>
          </w:p>
        </w:tc>
        <w:tc>
          <w:tcPr>
            <w:tcW w:w="4252" w:type="dxa"/>
          </w:tcPr>
          <w:p w14:paraId="66F79C02" w14:textId="77777777" w:rsidR="004766D2" w:rsidRPr="006F2BB8" w:rsidRDefault="004766D2" w:rsidP="00763CEC">
            <w:pPr>
              <w:rPr>
                <w:color w:val="00B050"/>
                <w:lang w:val="en-US"/>
              </w:rPr>
            </w:pPr>
            <w:r w:rsidRPr="006F2BB8">
              <w:rPr>
                <w:color w:val="00B050"/>
                <w:lang w:val="en-US"/>
              </w:rPr>
              <w:t xml:space="preserve">The guy started to think and think. When he had entered the well, he had said, </w:t>
            </w:r>
            <w:bookmarkStart w:id="121" w:name="_Hlk144293079"/>
            <w:r w:rsidRPr="006F2BB8">
              <w:rPr>
                <w:color w:val="00B050"/>
                <w:lang w:val="en-US"/>
              </w:rPr>
              <w:t>“</w:t>
            </w:r>
            <w:r w:rsidRPr="006F2BB8">
              <w:rPr>
                <w:color w:val="00B050"/>
              </w:rPr>
              <w:t>Whatever fate wills will happen.</w:t>
            </w:r>
            <w:r w:rsidRPr="006F2BB8">
              <w:rPr>
                <w:color w:val="00B050"/>
                <w:lang w:val="en-US"/>
              </w:rPr>
              <w:t xml:space="preserve">” </w:t>
            </w:r>
            <w:bookmarkEnd w:id="121"/>
            <w:r w:rsidRPr="006F2BB8">
              <w:rPr>
                <w:color w:val="00B050"/>
                <w:lang w:val="en-US"/>
              </w:rPr>
              <w:t>This was the first advice. The one from the first time.</w:t>
            </w:r>
          </w:p>
        </w:tc>
      </w:tr>
      <w:tr w:rsidR="004766D2" w:rsidRPr="00181331" w14:paraId="232BCFA9" w14:textId="77777777" w:rsidTr="00763CEC">
        <w:tc>
          <w:tcPr>
            <w:tcW w:w="850" w:type="dxa"/>
          </w:tcPr>
          <w:p w14:paraId="6DACD023" w14:textId="77777777" w:rsidR="004766D2" w:rsidRDefault="004766D2" w:rsidP="00763CEC">
            <w:pPr>
              <w:rPr>
                <w:iCs/>
                <w:noProof/>
              </w:rPr>
            </w:pPr>
            <w:r>
              <w:rPr>
                <w:iCs/>
                <w:noProof/>
              </w:rPr>
              <w:t>8:43</w:t>
            </w:r>
          </w:p>
        </w:tc>
        <w:tc>
          <w:tcPr>
            <w:tcW w:w="3969" w:type="dxa"/>
          </w:tcPr>
          <w:p w14:paraId="19B9C87A" w14:textId="77777777" w:rsidR="004766D2" w:rsidRPr="006F2BB8" w:rsidRDefault="004766D2" w:rsidP="00763CEC">
            <w:pPr>
              <w:rPr>
                <w:color w:val="00B050"/>
                <w:lang w:val="en-US"/>
              </w:rPr>
            </w:pPr>
            <w:r w:rsidRPr="006F2BB8">
              <w:rPr>
                <w:color w:val="00B050"/>
                <w:lang w:val="en-US"/>
              </w:rPr>
              <w:t>ᵊmdaḥḥiǧ “wal” gāyil “hāḏa zatan al-ᵊ</w:t>
            </w:r>
            <w:r w:rsidRPr="006F2BB8">
              <w:rPr>
                <w:color w:val="00B050"/>
              </w:rPr>
              <w:t>mhabūl</w:t>
            </w:r>
            <w:r w:rsidRPr="006F2BB8">
              <w:rPr>
                <w:color w:val="00B050"/>
                <w:lang w:val="en-US"/>
              </w:rPr>
              <w:t xml:space="preserve"> zād yʕarif al-ᵊbnayye ḏī ax</w:t>
            </w:r>
            <w:r w:rsidRPr="006F2BB8">
              <w:rPr>
                <w:color w:val="00B050"/>
                <w:lang w:val="en-US"/>
              </w:rPr>
              <w:softHyphen/>
              <w:t xml:space="preserve">ēr </w:t>
            </w:r>
            <w:r w:rsidRPr="006F2BB8">
              <w:rPr>
                <w:color w:val="00B050"/>
              </w:rPr>
              <w:t>min…</w:t>
            </w:r>
            <w:r w:rsidRPr="006F2BB8">
              <w:rPr>
                <w:color w:val="00B050"/>
                <w:lang w:val="en-US"/>
              </w:rPr>
              <w:t>” ʕugbēn ᵊb-ʕagl-u. hāḏa gilt hīčiḏ mā yihnī-ni gāyil “xayyo, al-ga</w:t>
            </w:r>
            <w:r w:rsidRPr="006F2BB8">
              <w:rPr>
                <w:color w:val="00B050"/>
              </w:rPr>
              <w:t>ḷ</w:t>
            </w:r>
            <w:r w:rsidRPr="006F2BB8">
              <w:rPr>
                <w:color w:val="00B050"/>
                <w:lang w:val="en-US"/>
              </w:rPr>
              <w:t>əb, ǟǟǟ, yaʕni al-ga</w:t>
            </w:r>
            <w:r w:rsidRPr="006F2BB8">
              <w:rPr>
                <w:color w:val="00B050"/>
              </w:rPr>
              <w:t>ḷ</w:t>
            </w:r>
            <w:r w:rsidRPr="006F2BB8">
              <w:rPr>
                <w:color w:val="00B050"/>
                <w:lang w:val="en-US"/>
              </w:rPr>
              <w:t>əb, al yḥibb-ha l-ga</w:t>
            </w:r>
            <w:r w:rsidRPr="006F2BB8">
              <w:rPr>
                <w:color w:val="00B050"/>
              </w:rPr>
              <w:t>ḷ</w:t>
            </w:r>
            <w:r w:rsidRPr="006F2BB8">
              <w:rPr>
                <w:color w:val="00B050"/>
                <w:lang w:val="en-US"/>
              </w:rPr>
              <w:t>əb az-</w:t>
            </w:r>
            <w:r w:rsidRPr="006F2BB8">
              <w:rPr>
                <w:color w:val="00B050"/>
              </w:rPr>
              <w:t>zēne</w:t>
            </w:r>
            <w:r w:rsidRPr="006F2BB8">
              <w:rPr>
                <w:color w:val="00B050"/>
                <w:lang w:val="en-US"/>
              </w:rPr>
              <w:t xml:space="preserve"> haḏīč” “ᵊšnōn?” gāyil, gāyil “al-ga</w:t>
            </w:r>
            <w:r w:rsidRPr="006F2BB8">
              <w:rPr>
                <w:color w:val="00B050"/>
              </w:rPr>
              <w:t>ḷə</w:t>
            </w:r>
            <w:r w:rsidRPr="006F2BB8">
              <w:rPr>
                <w:color w:val="00B050"/>
                <w:lang w:val="en-US"/>
              </w:rPr>
              <w:t>b al yḥibb-he, āni ga</w:t>
            </w:r>
            <w:r w:rsidRPr="006F2BB8">
              <w:rPr>
                <w:color w:val="00B050"/>
              </w:rPr>
              <w:t>ḷ</w:t>
            </w:r>
            <w:r w:rsidRPr="006F2BB8">
              <w:rPr>
                <w:color w:val="00B050"/>
                <w:lang w:val="en-US"/>
              </w:rPr>
              <w:t>b-i ḥabb al-ʕugurruga al-yḥibb-ha al-ga</w:t>
            </w:r>
            <w:r w:rsidRPr="006F2BB8">
              <w:rPr>
                <w:color w:val="00B050"/>
              </w:rPr>
              <w:t>ḷ</w:t>
            </w:r>
            <w:r w:rsidRPr="006F2BB8">
              <w:rPr>
                <w:color w:val="00B050"/>
                <w:lang w:val="en-US"/>
              </w:rPr>
              <w:t xml:space="preserve">əb al-ᵊhniyye, </w:t>
            </w:r>
            <w:r w:rsidRPr="006F2BB8">
              <w:rPr>
                <w:color w:val="00B050"/>
              </w:rPr>
              <w:t>az-z</w:t>
            </w:r>
            <w:r w:rsidRPr="006F2BB8">
              <w:rPr>
                <w:color w:val="00B050"/>
              </w:rPr>
              <w:softHyphen/>
              <w:t>ēne haḏič”</w:t>
            </w:r>
          </w:p>
        </w:tc>
        <w:tc>
          <w:tcPr>
            <w:tcW w:w="4252" w:type="dxa"/>
          </w:tcPr>
          <w:p w14:paraId="074CAA3E" w14:textId="77777777" w:rsidR="004766D2" w:rsidRPr="006F2BB8" w:rsidRDefault="004766D2" w:rsidP="00763CEC">
            <w:pPr>
              <w:rPr>
                <w:color w:val="00B050"/>
                <w:lang w:val="en-US"/>
              </w:rPr>
            </w:pPr>
            <w:r w:rsidRPr="006F2BB8">
              <w:rPr>
                <w:color w:val="00B050"/>
                <w:lang w:val="en-US"/>
              </w:rPr>
              <w:t>He looked and said: “Well, even the fool knows that this girl is better.” Then it came to his mind that, “If I say it like this, he won’t harm me.” So, he said: “Brother, the heart, I mean, t</w:t>
            </w:r>
            <w:r w:rsidRPr="006F2BB8">
              <w:rPr>
                <w:color w:val="00B050"/>
              </w:rPr>
              <w:t>he good thing is what the heart desires.</w:t>
            </w:r>
            <w:r w:rsidRPr="006F2BB8">
              <w:rPr>
                <w:color w:val="00B050"/>
                <w:lang w:val="en-US"/>
              </w:rPr>
              <w:t xml:space="preserve">” It said, “How? What the heart desires, what my heart desires is the </w:t>
            </w:r>
            <w:r w:rsidRPr="006F2BB8">
              <w:rPr>
                <w:color w:val="00B050"/>
              </w:rPr>
              <w:t>toad</w:t>
            </w:r>
            <w:r w:rsidRPr="006F2BB8">
              <w:rPr>
                <w:i/>
                <w:iCs/>
                <w:color w:val="00B050"/>
                <w:lang w:val="en-US"/>
              </w:rPr>
              <w:t>.</w:t>
            </w:r>
            <w:r w:rsidRPr="006F2BB8">
              <w:rPr>
                <w:color w:val="00B050"/>
                <w:lang w:val="en-US"/>
              </w:rPr>
              <w:t xml:space="preserve"> And the one that the heart desires is the good one.”</w:t>
            </w:r>
          </w:p>
        </w:tc>
      </w:tr>
      <w:tr w:rsidR="004766D2" w:rsidRPr="00181331" w14:paraId="5A9BE2D1" w14:textId="77777777" w:rsidTr="00763CEC">
        <w:tc>
          <w:tcPr>
            <w:tcW w:w="850" w:type="dxa"/>
          </w:tcPr>
          <w:p w14:paraId="62CA56A4" w14:textId="77777777" w:rsidR="004766D2" w:rsidRDefault="004766D2" w:rsidP="00763CEC">
            <w:pPr>
              <w:rPr>
                <w:iCs/>
                <w:noProof/>
              </w:rPr>
            </w:pPr>
            <w:r>
              <w:rPr>
                <w:iCs/>
                <w:noProof/>
              </w:rPr>
              <w:t>9:01</w:t>
            </w:r>
          </w:p>
        </w:tc>
        <w:tc>
          <w:tcPr>
            <w:tcW w:w="3969" w:type="dxa"/>
          </w:tcPr>
          <w:p w14:paraId="076AC007" w14:textId="77777777" w:rsidR="004766D2" w:rsidRPr="006F2BB8" w:rsidRDefault="004766D2" w:rsidP="00763CEC">
            <w:pPr>
              <w:rPr>
                <w:color w:val="00B050"/>
                <w:lang w:val="en-US"/>
              </w:rPr>
            </w:pPr>
            <w:r w:rsidRPr="006F2BB8">
              <w:rPr>
                <w:color w:val="00B050"/>
                <w:lang w:val="en-US"/>
              </w:rPr>
              <w:t>waḷḷa al-aǧdarhā gāyl-l</w:t>
            </w:r>
            <w:r w:rsidRPr="006F2BB8">
              <w:rPr>
                <w:color w:val="00B050"/>
              </w:rPr>
              <w:t>-</w:t>
            </w:r>
            <w:r w:rsidRPr="006F2BB8">
              <w:rPr>
                <w:color w:val="00B050"/>
                <w:lang w:val="en-US"/>
              </w:rPr>
              <w:t>u “waḷḷa naʕam ṣadagit, tamām xayyo āni, hā-kum al-ᵊbnayye w-āni t</w:t>
            </w:r>
            <w:r w:rsidRPr="006F2BB8">
              <w:rPr>
                <w:color w:val="00B050"/>
              </w:rPr>
              <w:t>ā</w:t>
            </w:r>
            <w:r w:rsidRPr="006F2BB8">
              <w:rPr>
                <w:color w:val="00B050"/>
              </w:rPr>
              <w:softHyphen/>
            </w:r>
            <w:r w:rsidRPr="006F2BB8">
              <w:rPr>
                <w:color w:val="00B050"/>
              </w:rPr>
              <w:softHyphen/>
              <w:t>_</w:t>
            </w:r>
            <w:r w:rsidRPr="006F2BB8">
              <w:rPr>
                <w:color w:val="00B050"/>
                <w:lang w:val="en-US"/>
              </w:rPr>
              <w:t>ṭluʕ min h</w:t>
            </w:r>
            <w:r w:rsidRPr="006F2BB8">
              <w:rPr>
                <w:color w:val="00B050"/>
                <w:lang w:val="en-US"/>
              </w:rPr>
              <w:softHyphen/>
            </w:r>
            <w:r w:rsidRPr="006F2BB8">
              <w:rPr>
                <w:color w:val="00B050"/>
                <w:lang w:val="en-US"/>
              </w:rPr>
              <w:softHyphen/>
              <w:t>ēne.”</w:t>
            </w:r>
          </w:p>
        </w:tc>
        <w:tc>
          <w:tcPr>
            <w:tcW w:w="4252" w:type="dxa"/>
          </w:tcPr>
          <w:p w14:paraId="255575FB" w14:textId="77777777" w:rsidR="004766D2" w:rsidRPr="006F2BB8" w:rsidRDefault="004766D2" w:rsidP="00763CEC">
            <w:pPr>
              <w:rPr>
                <w:color w:val="00B050"/>
                <w:lang w:val="en-US"/>
              </w:rPr>
            </w:pPr>
            <w:r w:rsidRPr="006F2BB8">
              <w:rPr>
                <w:color w:val="00B050"/>
                <w:lang w:val="en-US"/>
              </w:rPr>
              <w:t>The dragon continued, “Well, you are right. Fine, brother, here you are, I will give you the girl and get out from here.”</w:t>
            </w:r>
          </w:p>
        </w:tc>
      </w:tr>
      <w:tr w:rsidR="004766D2" w:rsidRPr="00181331" w14:paraId="1A66202C" w14:textId="77777777" w:rsidTr="00763CEC">
        <w:tc>
          <w:tcPr>
            <w:tcW w:w="850" w:type="dxa"/>
          </w:tcPr>
          <w:p w14:paraId="29595474" w14:textId="77777777" w:rsidR="004766D2" w:rsidRDefault="004766D2" w:rsidP="00763CEC">
            <w:pPr>
              <w:rPr>
                <w:iCs/>
                <w:noProof/>
              </w:rPr>
            </w:pPr>
            <w:r>
              <w:rPr>
                <w:iCs/>
                <w:noProof/>
              </w:rPr>
              <w:t>9:11</w:t>
            </w:r>
          </w:p>
        </w:tc>
        <w:tc>
          <w:tcPr>
            <w:tcW w:w="3969" w:type="dxa"/>
          </w:tcPr>
          <w:p w14:paraId="6309A886" w14:textId="77777777" w:rsidR="004766D2" w:rsidRPr="006F2BB8" w:rsidRDefault="004766D2" w:rsidP="00763CEC">
            <w:pPr>
              <w:rPr>
                <w:color w:val="00B050"/>
                <w:lang w:val="en-US"/>
              </w:rPr>
            </w:pPr>
            <w:r w:rsidRPr="006F2BB8">
              <w:rPr>
                <w:color w:val="00B050"/>
              </w:rPr>
              <w:t>w</w:t>
            </w:r>
            <w:r w:rsidRPr="006F2BB8">
              <w:rPr>
                <w:color w:val="00B050"/>
                <w:lang w:val="en-US"/>
              </w:rPr>
              <w:t xml:space="preserve"> ṭāliʕ </w:t>
            </w:r>
            <w:r w:rsidRPr="006F2BB8">
              <w:rPr>
                <w:color w:val="00B050"/>
              </w:rPr>
              <w:t>b-a… b-a...</w:t>
            </w:r>
            <w:r w:rsidRPr="006F2BB8">
              <w:rPr>
                <w:color w:val="00B050"/>
                <w:lang w:val="en-US"/>
              </w:rPr>
              <w:t xml:space="preserve"> fōg, waḷḷa l-qiral gā</w:t>
            </w:r>
            <w:r w:rsidRPr="006F2BB8">
              <w:rPr>
                <w:color w:val="00B050"/>
              </w:rPr>
              <w:t>ḏ̣ib gāyil “xayyo šgadd ᵊtrīd ḏahab hāk uxuḏ” ʕal yiǧi ʕal yištihi, minṭī-´ ḏahab, w-šāyil ᵊḏhab-u akṯar min aṯ-ṯalaṯ talāf aqcāt ᵊhnīt-u al-ikinǧiyye</w:t>
            </w:r>
          </w:p>
        </w:tc>
        <w:tc>
          <w:tcPr>
            <w:tcW w:w="4252" w:type="dxa"/>
          </w:tcPr>
          <w:p w14:paraId="04931A57" w14:textId="77777777" w:rsidR="004766D2" w:rsidRPr="006F2BB8" w:rsidRDefault="004766D2" w:rsidP="00763CEC">
            <w:pPr>
              <w:rPr>
                <w:color w:val="00B050"/>
                <w:lang w:val="en-US"/>
              </w:rPr>
            </w:pPr>
            <w:r w:rsidRPr="006F2BB8">
              <w:rPr>
                <w:color w:val="00B050"/>
                <w:lang w:val="en-US"/>
              </w:rPr>
              <w:t xml:space="preserve">He went up and the king said: “Brother, you can take as much gold as you want, just take it!” He came and gave him as much gold as he desired. He took gold more than 3,000 </w:t>
            </w:r>
            <w:r w:rsidRPr="006F2BB8">
              <w:rPr>
                <w:i/>
                <w:iCs/>
                <w:color w:val="00B050"/>
                <w:lang w:val="en-US" w:bidi="ar-SY"/>
              </w:rPr>
              <w:t>aqče</w:t>
            </w:r>
            <w:r w:rsidRPr="006F2BB8">
              <w:rPr>
                <w:color w:val="00B050"/>
                <w:lang w:val="en-US" w:bidi="ar-SY"/>
              </w:rPr>
              <w:t>s (he had before). This was the second advice.</w:t>
            </w:r>
          </w:p>
        </w:tc>
      </w:tr>
      <w:tr w:rsidR="004766D2" w:rsidRPr="00181331" w14:paraId="08CAC76A" w14:textId="77777777" w:rsidTr="00763CEC">
        <w:tc>
          <w:tcPr>
            <w:tcW w:w="850" w:type="dxa"/>
          </w:tcPr>
          <w:p w14:paraId="5AED0409" w14:textId="77777777" w:rsidR="004766D2" w:rsidRDefault="004766D2" w:rsidP="00763CEC">
            <w:pPr>
              <w:rPr>
                <w:iCs/>
                <w:noProof/>
              </w:rPr>
            </w:pPr>
            <w:r>
              <w:rPr>
                <w:iCs/>
                <w:noProof/>
              </w:rPr>
              <w:t>9:22</w:t>
            </w:r>
          </w:p>
        </w:tc>
        <w:tc>
          <w:tcPr>
            <w:tcW w:w="3969" w:type="dxa"/>
          </w:tcPr>
          <w:p w14:paraId="51C0B51F" w14:textId="77777777" w:rsidR="004766D2" w:rsidRPr="00C32791" w:rsidRDefault="004766D2" w:rsidP="00763CEC">
            <w:pPr>
              <w:rPr>
                <w:color w:val="00B050"/>
                <w:lang w:val="en-US"/>
              </w:rPr>
            </w:pPr>
            <w:r w:rsidRPr="00C32791">
              <w:rPr>
                <w:color w:val="00B050"/>
                <w:lang w:val="en-US"/>
              </w:rPr>
              <w:t xml:space="preserve">šāyil ᵊḏhab-u </w:t>
            </w:r>
            <w:r w:rsidRPr="00C32791">
              <w:rPr>
                <w:color w:val="00B050"/>
              </w:rPr>
              <w:t>w</w:t>
            </w:r>
            <w:r w:rsidRPr="00C32791">
              <w:rPr>
                <w:color w:val="00B050"/>
                <w:lang w:val="en-US"/>
              </w:rPr>
              <w:t xml:space="preserve"> māši, gāyim yimši ʕala </w:t>
            </w:r>
            <w:r w:rsidRPr="00C32791">
              <w:rPr>
                <w:color w:val="00B050"/>
              </w:rPr>
              <w:t>bēt</w:t>
            </w:r>
            <w:r w:rsidRPr="00C32791">
              <w:rPr>
                <w:color w:val="00B050"/>
                <w:lang w:val="en-US"/>
              </w:rPr>
              <w:t>-u, yōm-in ǧāy ʕala b</w:t>
            </w:r>
            <w:r w:rsidRPr="00C32791">
              <w:rPr>
                <w:color w:val="00B050"/>
                <w:lang w:val="en-US"/>
              </w:rPr>
              <w:softHyphen/>
              <w:t>ēt-u b-al-l</w:t>
            </w:r>
            <w:r w:rsidRPr="00C32791">
              <w:rPr>
                <w:color w:val="00B050"/>
                <w:lang w:val="en-US"/>
              </w:rPr>
              <w:softHyphen/>
            </w:r>
            <w:r w:rsidRPr="00C32791">
              <w:rPr>
                <w:color w:val="00B050"/>
                <w:lang w:val="en-US"/>
              </w:rPr>
              <w:softHyphen/>
              <w:t>ēl ǧāy, yōm-in ǧāy b-al-l</w:t>
            </w:r>
            <w:r w:rsidRPr="00C32791">
              <w:rPr>
                <w:color w:val="00B050"/>
                <w:lang w:val="en-US"/>
              </w:rPr>
              <w:softHyphen/>
              <w:t xml:space="preserve">ēl </w:t>
            </w:r>
            <w:r w:rsidRPr="00C32791">
              <w:rPr>
                <w:color w:val="00B050"/>
              </w:rPr>
              <w:t>mdaḥḥiǧ l-</w:t>
            </w:r>
            <w:r w:rsidRPr="00C32791">
              <w:rPr>
                <w:color w:val="00B050"/>
                <w:lang w:val="en-US"/>
              </w:rPr>
              <w:t xml:space="preserve">al-ḥurma, </w:t>
            </w:r>
            <w:r w:rsidRPr="00C32791">
              <w:rPr>
                <w:color w:val="00B050"/>
              </w:rPr>
              <w:t>xāšš</w:t>
            </w:r>
            <w:r w:rsidRPr="00C32791">
              <w:rPr>
                <w:color w:val="00B050"/>
                <w:lang w:val="en-US"/>
              </w:rPr>
              <w:t xml:space="preserve"> b-al-b</w:t>
            </w:r>
            <w:r w:rsidRPr="00C32791">
              <w:rPr>
                <w:color w:val="00B050"/>
                <w:lang w:val="en-US"/>
              </w:rPr>
              <w:softHyphen/>
              <w:t>ēt ᵊb-b</w:t>
            </w:r>
            <w:r w:rsidRPr="00C32791">
              <w:rPr>
                <w:color w:val="00B050"/>
                <w:lang w:val="en-US"/>
              </w:rPr>
              <w:softHyphen/>
              <w:t xml:space="preserve">ēt-u </w:t>
            </w:r>
            <w:r w:rsidRPr="00C32791">
              <w:rPr>
                <w:color w:val="00B050"/>
              </w:rPr>
              <w:t>mdaḥḥiǧ</w:t>
            </w:r>
            <w:r w:rsidRPr="00C32791">
              <w:rPr>
                <w:color w:val="00B050"/>
                <w:lang w:val="en-US"/>
              </w:rPr>
              <w:t xml:space="preserve"> al-ḥurma, ᵊb-ḥu</w:t>
            </w:r>
            <w:r w:rsidRPr="00C32791">
              <w:rPr>
                <w:color w:val="00B050"/>
              </w:rPr>
              <w:t>ḏ̣un-ha wāḥad geniǧ ʕaǧiyy-in ǧāhil, mart-u</w:t>
            </w:r>
          </w:p>
        </w:tc>
        <w:tc>
          <w:tcPr>
            <w:tcW w:w="4252" w:type="dxa"/>
          </w:tcPr>
          <w:p w14:paraId="68F136A8" w14:textId="77777777" w:rsidR="004766D2" w:rsidRPr="00C32791" w:rsidRDefault="004766D2" w:rsidP="00763CEC">
            <w:pPr>
              <w:rPr>
                <w:color w:val="00B050"/>
                <w:lang w:val="en-US"/>
              </w:rPr>
            </w:pPr>
            <w:r w:rsidRPr="00C32791">
              <w:rPr>
                <w:color w:val="00B050"/>
                <w:lang w:val="en-US"/>
              </w:rPr>
              <w:t>He took the gold and went on. He continued his way home. When he arrived home at night, he looked at his wife, he entered the house and looked at his wife, who had someone young sleeping in her arms, a young man.</w:t>
            </w:r>
          </w:p>
        </w:tc>
      </w:tr>
      <w:tr w:rsidR="004766D2" w:rsidRPr="005371A1" w14:paraId="391E76DD" w14:textId="77777777" w:rsidTr="00763CEC">
        <w:tc>
          <w:tcPr>
            <w:tcW w:w="850" w:type="dxa"/>
          </w:tcPr>
          <w:p w14:paraId="6650F510" w14:textId="77777777" w:rsidR="004766D2" w:rsidRDefault="004766D2" w:rsidP="00763CEC">
            <w:pPr>
              <w:rPr>
                <w:iCs/>
                <w:noProof/>
              </w:rPr>
            </w:pPr>
            <w:r>
              <w:rPr>
                <w:iCs/>
                <w:noProof/>
              </w:rPr>
              <w:t>9:38</w:t>
            </w:r>
          </w:p>
        </w:tc>
        <w:tc>
          <w:tcPr>
            <w:tcW w:w="3969" w:type="dxa"/>
          </w:tcPr>
          <w:p w14:paraId="4AD6528F" w14:textId="77777777" w:rsidR="004766D2" w:rsidRPr="00C32791" w:rsidRDefault="004766D2" w:rsidP="00763CEC">
            <w:pPr>
              <w:rPr>
                <w:color w:val="00B050"/>
              </w:rPr>
            </w:pPr>
            <w:r w:rsidRPr="00C32791">
              <w:rPr>
                <w:color w:val="00B050"/>
              </w:rPr>
              <w:t>al-ʕaǧī ʕumr-u hemen hemen ʕišrīn sine, “wal“</w:t>
            </w:r>
            <w:r>
              <w:rPr>
                <w:color w:val="00B050"/>
              </w:rPr>
              <w:t xml:space="preserve"> </w:t>
            </w:r>
            <w:r w:rsidRPr="00C32791">
              <w:rPr>
                <w:color w:val="00B050"/>
              </w:rPr>
              <w:t>gāyil “āni xaḷḷ</w:t>
            </w:r>
            <w:r w:rsidRPr="00C32791">
              <w:rPr>
                <w:color w:val="00B050"/>
              </w:rPr>
              <w:softHyphen/>
            </w:r>
            <w:r w:rsidRPr="00C32791">
              <w:rPr>
                <w:color w:val="00B050"/>
              </w:rPr>
              <w:softHyphen/>
              <w:t>ēt ḥurumt-i geniǧ w tiǧawwazit l</w:t>
            </w:r>
            <w:r w:rsidRPr="00C32791">
              <w:rPr>
                <w:color w:val="00B050"/>
              </w:rPr>
              <w:softHyphen/>
            </w:r>
            <w:r w:rsidRPr="00C32791">
              <w:rPr>
                <w:color w:val="00B050"/>
              </w:rPr>
              <w:softHyphen/>
              <w:t>ēle l</w:t>
            </w:r>
            <w:r w:rsidRPr="00C32791">
              <w:rPr>
                <w:color w:val="00B050"/>
              </w:rPr>
              <w:softHyphen/>
              <w:t>ēlt</w:t>
            </w:r>
            <w:r w:rsidRPr="00C32791">
              <w:rPr>
                <w:color w:val="00B050"/>
              </w:rPr>
              <w:softHyphen/>
              <w:t>ēn hafta w riḥit, hāḏa ḥurumt-i ḥarām mihni wāḥad yaʕni, mwālfe wāḥad” ǧaʕ… ḥāṭṭitt-u ᵊb-ḥuḏ̣n-u yaʕni ᵊb-ḥuḏ̣un-he”</w:t>
            </w:r>
          </w:p>
        </w:tc>
        <w:tc>
          <w:tcPr>
            <w:tcW w:w="4252" w:type="dxa"/>
          </w:tcPr>
          <w:p w14:paraId="1B2A196F" w14:textId="77777777" w:rsidR="004766D2" w:rsidRPr="00C32791" w:rsidRDefault="004766D2" w:rsidP="00763CEC">
            <w:pPr>
              <w:rPr>
                <w:color w:val="00B050"/>
              </w:rPr>
            </w:pPr>
            <w:r w:rsidRPr="00C32791">
              <w:rPr>
                <w:color w:val="00B050"/>
              </w:rPr>
              <w:t xml:space="preserve">The young man was about 20 years old. He said, “I left my wife young and I was only married for a night or two or a week. Then I left. My wife, </w:t>
            </w:r>
            <w:r w:rsidRPr="00C32791">
              <w:rPr>
                <w:i/>
                <w:color w:val="00B050"/>
              </w:rPr>
              <w:t>ḥarām</w:t>
            </w:r>
            <w:r w:rsidRPr="00C32791">
              <w:rPr>
                <w:color w:val="00B050"/>
              </w:rPr>
              <w:t>, she has fallen in love with someone. She has taken him in his, I mean in her arms.”</w:t>
            </w:r>
          </w:p>
        </w:tc>
      </w:tr>
      <w:tr w:rsidR="004766D2" w:rsidRPr="005371A1" w14:paraId="22696D79" w14:textId="77777777" w:rsidTr="00763CEC">
        <w:tc>
          <w:tcPr>
            <w:tcW w:w="850" w:type="dxa"/>
          </w:tcPr>
          <w:p w14:paraId="60C2D752" w14:textId="77777777" w:rsidR="004766D2" w:rsidRDefault="004766D2" w:rsidP="00763CEC">
            <w:pPr>
              <w:rPr>
                <w:iCs/>
                <w:noProof/>
              </w:rPr>
            </w:pPr>
            <w:r>
              <w:rPr>
                <w:iCs/>
                <w:noProof/>
              </w:rPr>
              <w:t>9:52</w:t>
            </w:r>
          </w:p>
        </w:tc>
        <w:tc>
          <w:tcPr>
            <w:tcW w:w="3969" w:type="dxa"/>
          </w:tcPr>
          <w:p w14:paraId="2DCB593B" w14:textId="77777777" w:rsidR="004766D2" w:rsidRPr="00C32791" w:rsidRDefault="004766D2" w:rsidP="00763CEC">
            <w:pPr>
              <w:rPr>
                <w:color w:val="00B050"/>
              </w:rPr>
            </w:pPr>
            <w:r w:rsidRPr="00C32791">
              <w:rPr>
                <w:color w:val="00B050"/>
              </w:rPr>
              <w:t>yisḥab saččīnt-u mūs-u ta-yrīd yiǧi yigṭaʕ kallt al-wl</w:t>
            </w:r>
            <w:r w:rsidRPr="00C32791">
              <w:rPr>
                <w:color w:val="00B050"/>
              </w:rPr>
              <w:softHyphen/>
              <w:t>ēd, faṭnān ʕala kalām-u gāyil “kullši lilhe zamān, hīč, hīč šaġla mā… mā tiǧi ʕa-l-ʕaǧale, yaʕni kullši xall-ha ʕala zimān-he, aš-šaġla mā tiǧi ʕa-l-</w:t>
            </w:r>
            <w:r w:rsidRPr="00C32791">
              <w:rPr>
                <w:color w:val="00B050"/>
              </w:rPr>
              <w:lastRenderedPageBreak/>
              <w:t xml:space="preserve">ʕaǧale. </w:t>
            </w:r>
          </w:p>
        </w:tc>
        <w:tc>
          <w:tcPr>
            <w:tcW w:w="4252" w:type="dxa"/>
          </w:tcPr>
          <w:p w14:paraId="6D2AEA3F" w14:textId="77777777" w:rsidR="004766D2" w:rsidRPr="00C32791" w:rsidRDefault="004766D2" w:rsidP="00763CEC">
            <w:pPr>
              <w:rPr>
                <w:color w:val="00B050"/>
              </w:rPr>
            </w:pPr>
            <w:r w:rsidRPr="00C32791">
              <w:rPr>
                <w:color w:val="00B050"/>
              </w:rPr>
              <w:lastRenderedPageBreak/>
              <w:t xml:space="preserve">He pulled out his knife, his blade to cut off the young man’s head. But then he thought of what he had been told and said, “Everything has its time. A matter like this does not get done in a hurry, I mean, leave everything to </w:t>
            </w:r>
            <w:r w:rsidRPr="00C32791">
              <w:rPr>
                <w:color w:val="00B050"/>
              </w:rPr>
              <w:lastRenderedPageBreak/>
              <w:t xml:space="preserve">its time. Things do not come in a hurry. </w:t>
            </w:r>
          </w:p>
        </w:tc>
      </w:tr>
      <w:tr w:rsidR="004766D2" w:rsidRPr="005371A1" w14:paraId="4AFA6CCD" w14:textId="77777777" w:rsidTr="00763CEC">
        <w:tc>
          <w:tcPr>
            <w:tcW w:w="850" w:type="dxa"/>
          </w:tcPr>
          <w:p w14:paraId="419974BA" w14:textId="77777777" w:rsidR="004766D2" w:rsidRDefault="004766D2" w:rsidP="00763CEC">
            <w:pPr>
              <w:rPr>
                <w:iCs/>
                <w:noProof/>
              </w:rPr>
            </w:pPr>
            <w:r>
              <w:rPr>
                <w:iCs/>
                <w:noProof/>
              </w:rPr>
              <w:lastRenderedPageBreak/>
              <w:t>10:08</w:t>
            </w:r>
          </w:p>
        </w:tc>
        <w:tc>
          <w:tcPr>
            <w:tcW w:w="3969" w:type="dxa"/>
          </w:tcPr>
          <w:p w14:paraId="371FDF22" w14:textId="77777777" w:rsidR="004766D2" w:rsidRPr="00C32791" w:rsidRDefault="004766D2" w:rsidP="00763CEC">
            <w:pPr>
              <w:rPr>
                <w:color w:val="00B050"/>
              </w:rPr>
            </w:pPr>
            <w:r w:rsidRPr="00C32791">
              <w:rPr>
                <w:color w:val="00B050"/>
              </w:rPr>
              <w:t>halla ifham uxuḏ ifādt al-ḥurma uxuḏ ifādt al-ʕaǧiyy, ʕaǧab minhu ḏ</w:t>
            </w:r>
            <w:r w:rsidRPr="00C32791">
              <w:rPr>
                <w:color w:val="00B050"/>
              </w:rPr>
              <w:softHyphen/>
              <w:t>ē?” gāyil “arīd arūḥ b-ad-dār ḏīč anām w-aṣ-ṣubḥ afham min-hin, čād-u xaṭīb-he aḏbaḥ-ha w čād mū xaṭīb-he demek mā_ḥāčī-he" rāyiḥ b-ad-dār ḏīč nāyim</w:t>
            </w:r>
          </w:p>
        </w:tc>
        <w:tc>
          <w:tcPr>
            <w:tcW w:w="4252" w:type="dxa"/>
          </w:tcPr>
          <w:p w14:paraId="5CBFF3D7" w14:textId="77777777" w:rsidR="004766D2" w:rsidRPr="00C32791" w:rsidRDefault="004766D2" w:rsidP="00763CEC">
            <w:pPr>
              <w:rPr>
                <w:color w:val="00B050"/>
              </w:rPr>
            </w:pPr>
            <w:r w:rsidRPr="00C32791">
              <w:rPr>
                <w:color w:val="00B050"/>
              </w:rPr>
              <w:t>First learn what the woman reports and was the young man reports. Who this could be?” He said, “I am going to sleep in that room and I will learn everything from them in the morning. If he is engaged to her, I will kill her, and if he is not engaged to her, I will not touch her.” He went to that room and slept.</w:t>
            </w:r>
          </w:p>
        </w:tc>
      </w:tr>
      <w:tr w:rsidR="004766D2" w:rsidRPr="005371A1" w14:paraId="343F3B0E" w14:textId="77777777" w:rsidTr="00763CEC">
        <w:tc>
          <w:tcPr>
            <w:tcW w:w="850" w:type="dxa"/>
          </w:tcPr>
          <w:p w14:paraId="042CCB52" w14:textId="77777777" w:rsidR="004766D2" w:rsidRDefault="004766D2" w:rsidP="00763CEC">
            <w:pPr>
              <w:rPr>
                <w:iCs/>
                <w:noProof/>
              </w:rPr>
            </w:pPr>
            <w:r>
              <w:rPr>
                <w:iCs/>
                <w:noProof/>
              </w:rPr>
              <w:t>10:17</w:t>
            </w:r>
          </w:p>
        </w:tc>
        <w:tc>
          <w:tcPr>
            <w:tcW w:w="3969" w:type="dxa"/>
          </w:tcPr>
          <w:p w14:paraId="4580A9E8" w14:textId="77777777" w:rsidR="004766D2" w:rsidRPr="00C32791" w:rsidRDefault="004766D2" w:rsidP="00763CEC">
            <w:pPr>
              <w:rPr>
                <w:color w:val="00B050"/>
              </w:rPr>
            </w:pPr>
            <w:r w:rsidRPr="00C32791">
              <w:rPr>
                <w:color w:val="00B050"/>
              </w:rPr>
              <w:t>aṣ-ṣubuḥ inn-u ḥurumt-u thalli bī-´ “ahl</w:t>
            </w:r>
            <w:r w:rsidRPr="00C32791">
              <w:rPr>
                <w:color w:val="00B050"/>
              </w:rPr>
              <w:softHyphen/>
              <w:t>ēn yā_bu flān, ahl</w:t>
            </w:r>
            <w:r w:rsidRPr="00C32791">
              <w:rPr>
                <w:color w:val="00B050"/>
              </w:rPr>
              <w:softHyphen/>
              <w:t>ēn yā_bu flān” hāḏa māḥin yaʕni minhu abu flān? al-ʕaǧi al ᵊb-ḥuḏ̣un-he ta-ngūl ism-u ʕAli “ahl</w:t>
            </w:r>
            <w:r w:rsidRPr="00C32791">
              <w:rPr>
                <w:color w:val="00B050"/>
              </w:rPr>
              <w:softHyphen/>
              <w:t>ēn yā_bu ʕAli, ahl</w:t>
            </w:r>
            <w:r w:rsidRPr="00C32791">
              <w:rPr>
                <w:color w:val="00B050"/>
              </w:rPr>
              <w:softHyphen/>
              <w:t>ēn yā_bu ʕAli” gāyil “šinu hāḏi tgul-ill-i “abu ʕAli” yā wal, minhu ʕAli?”</w:t>
            </w:r>
          </w:p>
        </w:tc>
        <w:tc>
          <w:tcPr>
            <w:tcW w:w="4252" w:type="dxa"/>
          </w:tcPr>
          <w:p w14:paraId="74030E0F" w14:textId="77777777" w:rsidR="004766D2" w:rsidRPr="00C32791" w:rsidRDefault="004766D2" w:rsidP="00763CEC">
            <w:pPr>
              <w:rPr>
                <w:color w:val="00B050"/>
              </w:rPr>
            </w:pPr>
            <w:r w:rsidRPr="00C32791">
              <w:rPr>
                <w:color w:val="00B050"/>
              </w:rPr>
              <w:t>In the morning his wife was welcoming him, “Welcome, father of so-and-so.” He was astonished. Who is the father of so-and-so? Let’s say, the boy, who was in her arms, was named ʕAli. “Welcome, father of ʕAli, welcome, Abu ʕAli!” He said, “What is this, she is saying Abu ʕAli to me? Who the hell is ʕAli?”</w:t>
            </w:r>
          </w:p>
        </w:tc>
      </w:tr>
      <w:tr w:rsidR="004766D2" w:rsidRPr="005371A1" w14:paraId="42DA84C9" w14:textId="77777777" w:rsidTr="00763CEC">
        <w:tc>
          <w:tcPr>
            <w:tcW w:w="850" w:type="dxa"/>
          </w:tcPr>
          <w:p w14:paraId="78C9473F" w14:textId="77777777" w:rsidR="004766D2" w:rsidRDefault="004766D2" w:rsidP="00763CEC">
            <w:pPr>
              <w:rPr>
                <w:iCs/>
                <w:noProof/>
              </w:rPr>
            </w:pPr>
            <w:r>
              <w:rPr>
                <w:iCs/>
                <w:noProof/>
              </w:rPr>
              <w:t>10:30</w:t>
            </w:r>
          </w:p>
        </w:tc>
        <w:tc>
          <w:tcPr>
            <w:tcW w:w="3969" w:type="dxa"/>
          </w:tcPr>
          <w:p w14:paraId="5CBF40CF" w14:textId="77777777" w:rsidR="004766D2" w:rsidRPr="00C32791" w:rsidRDefault="004766D2" w:rsidP="00763CEC">
            <w:pPr>
              <w:rPr>
                <w:color w:val="00B050"/>
              </w:rPr>
            </w:pPr>
            <w:r w:rsidRPr="00C32791">
              <w:rPr>
                <w:color w:val="00B050"/>
              </w:rPr>
              <w:t>“wal” gāyil “ʕAli wl</w:t>
            </w:r>
            <w:r w:rsidRPr="00C32791">
              <w:rPr>
                <w:color w:val="00B050"/>
              </w:rPr>
              <w:softHyphen/>
            </w:r>
            <w:r w:rsidRPr="00C32791">
              <w:rPr>
                <w:color w:val="00B050"/>
              </w:rPr>
              <w:softHyphen/>
              <w:t>ēd-i, mū āni mā šifit b-al-l</w:t>
            </w:r>
            <w:r w:rsidRPr="00C32791">
              <w:rPr>
                <w:color w:val="00B050"/>
              </w:rPr>
              <w:softHyphen/>
            </w:r>
            <w:r w:rsidRPr="00C32791">
              <w:rPr>
                <w:color w:val="00B050"/>
              </w:rPr>
              <w:softHyphen/>
              <w:t xml:space="preserve">ēl, inte </w:t>
            </w:r>
            <w:r w:rsidRPr="00C32791">
              <w:rPr>
                <w:color w:val="00B050"/>
              </w:rPr>
              <w:softHyphen/>
            </w:r>
            <w:r w:rsidRPr="00C32791">
              <w:rPr>
                <w:color w:val="00B050"/>
              </w:rPr>
              <w:softHyphen/>
              <w:t>ēmat ǧīt? gid… ǧīt b-al-l</w:t>
            </w:r>
            <w:r w:rsidRPr="00C32791">
              <w:rPr>
                <w:color w:val="00B050"/>
              </w:rPr>
              <w:softHyphen/>
            </w:r>
            <w:r w:rsidRPr="00C32791">
              <w:rPr>
                <w:color w:val="00B050"/>
              </w:rPr>
              <w:softHyphen/>
              <w:t>ēl ʕād mū čān ᵊb-ḥuḏ̣n-i nāyim, ʕaǧab mā šifit-ne” gāyil “ʕAli wl</w:t>
            </w:r>
            <w:r w:rsidRPr="00C32791">
              <w:rPr>
                <w:color w:val="00B050"/>
              </w:rPr>
              <w:softHyphen/>
              <w:t>ēd-ič?” gāyle “</w:t>
            </w:r>
            <w:r w:rsidRPr="00C32791">
              <w:rPr>
                <w:color w:val="00B050"/>
              </w:rPr>
              <w:softHyphen/>
              <w:t xml:space="preserve">ē” gāyil “waḷḷa yā ḥurma āni ṭilaʕt as-saččīne tā_rīd akurr kallt-u, agṭaʕ kallt-u, w ʕugub ᵊfṭinit ʕala kalām-i “kullši lilwe zimān w mā yǧi ʕa-l-ʕaǧale”  </w:t>
            </w:r>
          </w:p>
        </w:tc>
        <w:tc>
          <w:tcPr>
            <w:tcW w:w="4252" w:type="dxa"/>
          </w:tcPr>
          <w:p w14:paraId="30262808" w14:textId="77777777" w:rsidR="004766D2" w:rsidRPr="00C32791" w:rsidRDefault="004766D2" w:rsidP="00763CEC">
            <w:pPr>
              <w:rPr>
                <w:color w:val="00B050"/>
              </w:rPr>
            </w:pPr>
            <w:r w:rsidRPr="00C32791">
              <w:rPr>
                <w:color w:val="00B050"/>
              </w:rPr>
              <w:t>She said “ʕAli is my son. I did not see you at night. When did you arrive? Since you came at night, he was sleeping in my arms, didn’t you see us?” He said, “ʕAli is your son?” She said, “Yes.” He said, “Well, I had already pulled out the knife to cut off his head, but then I thought of my words that everything has a time and should not come in a hurry.”</w:t>
            </w:r>
          </w:p>
        </w:tc>
      </w:tr>
      <w:tr w:rsidR="004766D2" w:rsidRPr="005371A1" w14:paraId="022D660A" w14:textId="77777777" w:rsidTr="00763CEC">
        <w:tc>
          <w:tcPr>
            <w:tcW w:w="850" w:type="dxa"/>
          </w:tcPr>
          <w:p w14:paraId="5424F09B" w14:textId="77777777" w:rsidR="004766D2" w:rsidRDefault="004766D2" w:rsidP="00763CEC">
            <w:pPr>
              <w:rPr>
                <w:iCs/>
                <w:noProof/>
              </w:rPr>
            </w:pPr>
            <w:r>
              <w:rPr>
                <w:iCs/>
                <w:noProof/>
              </w:rPr>
              <w:t>10:51</w:t>
            </w:r>
          </w:p>
        </w:tc>
        <w:tc>
          <w:tcPr>
            <w:tcW w:w="3969" w:type="dxa"/>
          </w:tcPr>
          <w:p w14:paraId="282F3F21" w14:textId="77777777" w:rsidR="004766D2" w:rsidRPr="00C32791" w:rsidRDefault="004766D2" w:rsidP="00763CEC">
            <w:pPr>
              <w:rPr>
                <w:color w:val="00B050"/>
              </w:rPr>
            </w:pPr>
            <w:r w:rsidRPr="00C32791">
              <w:rPr>
                <w:color w:val="00B050"/>
              </w:rPr>
              <w:t>“āh”, gāyil “hāḏa naṣīḥt aṯ-ṯala... aṯ-ṯalāṯe ᵊṭlaʕat, naṣīḥāt-u kull-hin nfaʕann-u, naṣīḥāt ištarā-hin ʕa-d-darib b-al-ᵊflūs, qaznaǧ akṯar min-hin məṣāri w ḏahab w ʕaman ištara an-naṣīḥāt, salāmt-ak w-al-ʕāfye.</w:t>
            </w:r>
          </w:p>
        </w:tc>
        <w:tc>
          <w:tcPr>
            <w:tcW w:w="4252" w:type="dxa"/>
          </w:tcPr>
          <w:p w14:paraId="3795A024" w14:textId="77777777" w:rsidR="004766D2" w:rsidRPr="00C32791" w:rsidRDefault="004766D2" w:rsidP="00763CEC">
            <w:pPr>
              <w:rPr>
                <w:color w:val="00B050"/>
              </w:rPr>
            </w:pPr>
            <w:r w:rsidRPr="00C32791">
              <w:rPr>
                <w:color w:val="00B050"/>
              </w:rPr>
              <w:t>He said, “This was the third advice.” All the advices were useful for him, the advices he had bought on the way with money; he made more money from them than they had cost.</w:t>
            </w:r>
          </w:p>
        </w:tc>
      </w:tr>
    </w:tbl>
    <w:p w14:paraId="46F3D172" w14:textId="77777777" w:rsidR="007140B6" w:rsidRDefault="007140B6">
      <w:pPr>
        <w:pStyle w:val="BodyText2"/>
        <w:spacing w:line="240" w:lineRule="auto"/>
        <w:rPr>
          <w:u w:val="none"/>
        </w:rPr>
      </w:pPr>
    </w:p>
    <w:p w14:paraId="12B6E360" w14:textId="77777777" w:rsidR="007140B6" w:rsidRDefault="00000000">
      <w:pPr>
        <w:pStyle w:val="Heading2"/>
      </w:pPr>
      <w:bookmarkStart w:id="122" w:name="_Toc156305441"/>
      <w:r>
        <w:t>Urfa-097_Three_Daughters-Harran-2010</w:t>
      </w:r>
      <w:bookmarkEnd w:id="122"/>
    </w:p>
    <w:p w14:paraId="2ED57685" w14:textId="77777777" w:rsidR="00AD69AF" w:rsidRDefault="00AD69AF" w:rsidP="00AD69AF">
      <w:pPr>
        <w:pStyle w:val="BodyText2"/>
        <w:spacing w:line="240" w:lineRule="auto"/>
        <w:rPr>
          <w:u w:val="none"/>
        </w:rPr>
      </w:pPr>
      <w:r>
        <w:rPr>
          <w:u w:val="none"/>
        </w:rPr>
        <w:t>10 May 2010</w:t>
      </w:r>
    </w:p>
    <w:p w14:paraId="4E30A9AD" w14:textId="77777777" w:rsidR="00AD69AF" w:rsidRDefault="00AD69AF" w:rsidP="00AD69AF">
      <w:pPr>
        <w:pStyle w:val="BodyText2"/>
        <w:spacing w:line="240" w:lineRule="auto"/>
        <w:rPr>
          <w:u w:val="none"/>
        </w:rPr>
      </w:pPr>
      <w:r>
        <w:rPr>
          <w:u w:val="none"/>
        </w:rPr>
        <w:t>Ismāʕīl</w:t>
      </w:r>
    </w:p>
    <w:tbl>
      <w:tblPr>
        <w:tblStyle w:val="TableGrid"/>
        <w:tblW w:w="9072" w:type="dxa"/>
        <w:tblLook w:val="0400" w:firstRow="0" w:lastRow="0" w:firstColumn="0" w:lastColumn="0" w:noHBand="0" w:noVBand="1"/>
      </w:tblPr>
      <w:tblGrid>
        <w:gridCol w:w="850"/>
        <w:gridCol w:w="3969"/>
        <w:gridCol w:w="4253"/>
      </w:tblGrid>
      <w:tr w:rsidR="00AD69AF" w:rsidRPr="00031C3F" w14:paraId="596D97B2" w14:textId="77777777" w:rsidTr="00763CEC">
        <w:tc>
          <w:tcPr>
            <w:tcW w:w="850" w:type="dxa"/>
          </w:tcPr>
          <w:p w14:paraId="3BEA3820" w14:textId="77777777" w:rsidR="00AD69AF" w:rsidRDefault="00AD69AF" w:rsidP="00763CEC">
            <w:pPr>
              <w:rPr>
                <w:lang w:val="en-US"/>
              </w:rPr>
            </w:pPr>
            <w:r>
              <w:rPr>
                <w:lang w:val="en-US"/>
              </w:rPr>
              <w:t>0:04</w:t>
            </w:r>
          </w:p>
        </w:tc>
        <w:tc>
          <w:tcPr>
            <w:tcW w:w="3969" w:type="dxa"/>
          </w:tcPr>
          <w:p w14:paraId="2377FB25" w14:textId="77777777" w:rsidR="00AD69AF" w:rsidRPr="006D2FD8" w:rsidRDefault="00AD69AF" w:rsidP="00763CEC">
            <w:pPr>
              <w:rPr>
                <w:color w:val="00B050"/>
                <w:lang w:val="en-US" w:bidi="ar-OM"/>
              </w:rPr>
            </w:pPr>
            <w:r w:rsidRPr="006D2FD8">
              <w:rPr>
                <w:color w:val="00B050"/>
                <w:lang w:val="en-US" w:bidi="ar-OM"/>
              </w:rPr>
              <w:t>wāḥad ᵊb-zimānāt zangīl b-al-balad, rāʕi məṣāri w zangīl w masmūʕ yaʕni duyulmuş tanınmış masmūʕ, zlimt-in masmūʕ.</w:t>
            </w:r>
          </w:p>
        </w:tc>
        <w:tc>
          <w:tcPr>
            <w:tcW w:w="4253" w:type="dxa"/>
          </w:tcPr>
          <w:p w14:paraId="4CEA73E9" w14:textId="77777777" w:rsidR="00AD69AF" w:rsidRPr="006D2FD8" w:rsidRDefault="00AD69AF" w:rsidP="00763CEC">
            <w:pPr>
              <w:rPr>
                <w:color w:val="00B050"/>
              </w:rPr>
            </w:pPr>
            <w:r w:rsidRPr="006D2FD8">
              <w:rPr>
                <w:color w:val="00B050"/>
              </w:rPr>
              <w:t>Once there was a rich man in town, owner of money, one who is rich and has prestige; a well-known man, a man (whose words are) heard.</w:t>
            </w:r>
          </w:p>
        </w:tc>
      </w:tr>
      <w:tr w:rsidR="00AD69AF" w:rsidRPr="007479E9" w14:paraId="3BCB3414" w14:textId="77777777" w:rsidTr="00763CEC">
        <w:tc>
          <w:tcPr>
            <w:tcW w:w="850" w:type="dxa"/>
          </w:tcPr>
          <w:p w14:paraId="5C6170A3" w14:textId="77777777" w:rsidR="00AD69AF" w:rsidRDefault="00AD69AF" w:rsidP="00763CEC">
            <w:pPr>
              <w:rPr>
                <w:lang w:val="en-US"/>
              </w:rPr>
            </w:pPr>
            <w:r>
              <w:rPr>
                <w:lang w:val="en-US"/>
              </w:rPr>
              <w:t>0:13</w:t>
            </w:r>
          </w:p>
        </w:tc>
        <w:tc>
          <w:tcPr>
            <w:tcW w:w="3969" w:type="dxa"/>
          </w:tcPr>
          <w:p w14:paraId="212B096A" w14:textId="77777777" w:rsidR="00AD69AF" w:rsidRPr="006D2FD8" w:rsidRDefault="00AD69AF" w:rsidP="00763CEC">
            <w:pPr>
              <w:rPr>
                <w:color w:val="00B050"/>
                <w:lang w:val="en-US" w:bidi="ar-OM"/>
              </w:rPr>
            </w:pPr>
            <w:r w:rsidRPr="006D2FD8">
              <w:rPr>
                <w:color w:val="00B050"/>
                <w:lang w:val="en-US" w:bidi="ar-OM"/>
              </w:rPr>
              <w:t>ʕind-u ṯalaṯ banāt gāyil “ta-rīd ašūf banāt-i hāy hī al-ʕāǧle, al-ʕaqaliyye, yaʕni zeki.”</w:t>
            </w:r>
          </w:p>
        </w:tc>
        <w:tc>
          <w:tcPr>
            <w:tcW w:w="4253" w:type="dxa"/>
          </w:tcPr>
          <w:p w14:paraId="0B14E614" w14:textId="77777777" w:rsidR="00AD69AF" w:rsidRPr="006D2FD8" w:rsidRDefault="00AD69AF" w:rsidP="00763CEC">
            <w:pPr>
              <w:rPr>
                <w:color w:val="00B050"/>
              </w:rPr>
            </w:pPr>
            <w:r w:rsidRPr="006D2FD8">
              <w:rPr>
                <w:color w:val="00B050"/>
              </w:rPr>
              <w:t>He had three daughters and said to himself, “I want to see how wise my daughters are, I mean how smart they are.”</w:t>
            </w:r>
          </w:p>
        </w:tc>
      </w:tr>
      <w:tr w:rsidR="00AD69AF" w:rsidRPr="007479E9" w14:paraId="1EE26E75" w14:textId="77777777" w:rsidTr="00763CEC">
        <w:tc>
          <w:tcPr>
            <w:tcW w:w="850" w:type="dxa"/>
          </w:tcPr>
          <w:p w14:paraId="7D99C08C" w14:textId="77777777" w:rsidR="00AD69AF" w:rsidRDefault="00AD69AF" w:rsidP="00763CEC">
            <w:pPr>
              <w:rPr>
                <w:lang w:val="en-US"/>
              </w:rPr>
            </w:pPr>
            <w:r>
              <w:rPr>
                <w:lang w:val="en-US"/>
              </w:rPr>
              <w:t>0:19</w:t>
            </w:r>
          </w:p>
        </w:tc>
        <w:tc>
          <w:tcPr>
            <w:tcW w:w="3969" w:type="dxa"/>
          </w:tcPr>
          <w:p w14:paraId="0E7CC089" w14:textId="77777777" w:rsidR="00AD69AF" w:rsidRPr="006D2FD8" w:rsidRDefault="00AD69AF" w:rsidP="00763CEC">
            <w:pPr>
              <w:rPr>
                <w:color w:val="00B050"/>
                <w:lang w:val="en-US" w:bidi="ar-OM"/>
              </w:rPr>
            </w:pPr>
            <w:r w:rsidRPr="006D2FD8">
              <w:rPr>
                <w:color w:val="00B050"/>
                <w:lang w:val="en-US" w:bidi="ar-OM"/>
              </w:rPr>
              <w:t>yčīl yčīl ʕagəl-hin gāḷ “banāt-i taʕālin tā_rīd ašūf!” ṣāyiḥ-il-hin aṯ-ṯalāṯe, ǧāʕdāt ʕind-u.</w:t>
            </w:r>
          </w:p>
        </w:tc>
        <w:tc>
          <w:tcPr>
            <w:tcW w:w="4253" w:type="dxa"/>
          </w:tcPr>
          <w:p w14:paraId="62F2FD0B" w14:textId="77777777" w:rsidR="00AD69AF" w:rsidRPr="006D2FD8" w:rsidRDefault="00AD69AF" w:rsidP="00763CEC">
            <w:pPr>
              <w:rPr>
                <w:color w:val="00B050"/>
              </w:rPr>
            </w:pPr>
            <w:r w:rsidRPr="006D2FD8">
              <w:rPr>
                <w:color w:val="00B050"/>
              </w:rPr>
              <w:t>He wanted to measure their wisdom and said, “My daughters, come here!” He called the three of them and they sat down next to him.</w:t>
            </w:r>
          </w:p>
        </w:tc>
      </w:tr>
      <w:tr w:rsidR="00AD69AF" w:rsidRPr="007479E9" w14:paraId="76391828" w14:textId="77777777" w:rsidTr="00763CEC">
        <w:tc>
          <w:tcPr>
            <w:tcW w:w="850" w:type="dxa"/>
          </w:tcPr>
          <w:p w14:paraId="6FB441B6" w14:textId="77777777" w:rsidR="00AD69AF" w:rsidRDefault="00AD69AF" w:rsidP="00763CEC">
            <w:pPr>
              <w:rPr>
                <w:lang w:val="en-US"/>
              </w:rPr>
            </w:pPr>
            <w:r>
              <w:rPr>
                <w:lang w:val="en-US"/>
              </w:rPr>
              <w:t>0:26</w:t>
            </w:r>
          </w:p>
        </w:tc>
        <w:tc>
          <w:tcPr>
            <w:tcW w:w="3969" w:type="dxa"/>
          </w:tcPr>
          <w:p w14:paraId="7149E0B2" w14:textId="77777777" w:rsidR="00AD69AF" w:rsidRPr="006D2FD8" w:rsidRDefault="00AD69AF" w:rsidP="00763CEC">
            <w:pPr>
              <w:rPr>
                <w:color w:val="00B050"/>
                <w:lang w:val="en-US" w:bidi="ar-OM"/>
              </w:rPr>
            </w:pPr>
            <w:bookmarkStart w:id="123" w:name="_Hlk132928446"/>
            <w:r w:rsidRPr="006D2FD8">
              <w:rPr>
                <w:color w:val="00B050"/>
                <w:lang w:val="en-US" w:bidi="ar-OM"/>
              </w:rPr>
              <w:t xml:space="preserve">gāyil “banāt-i šgadd ᵊtḥibbin-ni?” yaʕni </w:t>
            </w:r>
            <w:r w:rsidRPr="006D2FD8">
              <w:rPr>
                <w:color w:val="00B050"/>
                <w:lang w:val="en-US" w:bidi="ar-OM"/>
              </w:rPr>
              <w:lastRenderedPageBreak/>
              <w:t>yisʕal banāt-u “šgadd tištahin-ni?”</w:t>
            </w:r>
            <w:bookmarkEnd w:id="123"/>
            <w:r w:rsidRPr="006D2FD8">
              <w:rPr>
                <w:color w:val="00B050"/>
                <w:lang w:val="en-US" w:bidi="ar-OM"/>
              </w:rPr>
              <w:t>, abū-</w:t>
            </w:r>
            <w:r w:rsidRPr="006D2FD8">
              <w:rPr>
                <w:color w:val="00B050"/>
              </w:rPr>
              <w:t>hin yigūl-lil-hin</w:t>
            </w:r>
          </w:p>
        </w:tc>
        <w:tc>
          <w:tcPr>
            <w:tcW w:w="4253" w:type="dxa"/>
          </w:tcPr>
          <w:p w14:paraId="3A3DF6FD" w14:textId="77777777" w:rsidR="00AD69AF" w:rsidRPr="006D2FD8" w:rsidRDefault="00AD69AF" w:rsidP="00763CEC">
            <w:pPr>
              <w:rPr>
                <w:color w:val="00B050"/>
              </w:rPr>
            </w:pPr>
            <w:bookmarkStart w:id="124" w:name="_Hlk132928465"/>
            <w:r w:rsidRPr="006D2FD8">
              <w:rPr>
                <w:color w:val="00B050"/>
              </w:rPr>
              <w:lastRenderedPageBreak/>
              <w:t xml:space="preserve">He said, “My daughters, how much do you </w:t>
            </w:r>
            <w:r w:rsidRPr="006D2FD8">
              <w:rPr>
                <w:color w:val="00B050"/>
              </w:rPr>
              <w:lastRenderedPageBreak/>
              <w:t xml:space="preserve">love me?” So he asked his daughters, “How much do you like me?” </w:t>
            </w:r>
            <w:bookmarkEnd w:id="124"/>
            <w:r w:rsidRPr="006D2FD8">
              <w:rPr>
                <w:color w:val="00B050"/>
              </w:rPr>
              <w:t>In this way their father was talking to them.</w:t>
            </w:r>
          </w:p>
        </w:tc>
      </w:tr>
      <w:tr w:rsidR="00AD69AF" w:rsidRPr="007479E9" w14:paraId="45AE40FF" w14:textId="77777777" w:rsidTr="00763CEC">
        <w:tc>
          <w:tcPr>
            <w:tcW w:w="850" w:type="dxa"/>
          </w:tcPr>
          <w:p w14:paraId="0760A4FB" w14:textId="77777777" w:rsidR="00AD69AF" w:rsidRDefault="00AD69AF" w:rsidP="00763CEC">
            <w:pPr>
              <w:rPr>
                <w:lang w:val="en-US"/>
              </w:rPr>
            </w:pPr>
            <w:r>
              <w:rPr>
                <w:lang w:val="en-US"/>
              </w:rPr>
              <w:lastRenderedPageBreak/>
              <w:t>0:34</w:t>
            </w:r>
          </w:p>
        </w:tc>
        <w:tc>
          <w:tcPr>
            <w:tcW w:w="3969" w:type="dxa"/>
          </w:tcPr>
          <w:p w14:paraId="21A5DAC5" w14:textId="77777777" w:rsidR="00AD69AF" w:rsidRPr="006D2FD8" w:rsidRDefault="00AD69AF" w:rsidP="00763CEC">
            <w:pPr>
              <w:rPr>
                <w:color w:val="00B050"/>
                <w:rtl/>
                <w:lang w:val="en-US" w:bidi="ar-OM"/>
              </w:rPr>
            </w:pPr>
            <w:r w:rsidRPr="006D2FD8">
              <w:rPr>
                <w:color w:val="00B050"/>
                <w:lang w:val="en-US" w:bidi="ar-OM"/>
              </w:rPr>
              <w:t xml:space="preserve">ač-čibīre </w:t>
            </w:r>
            <w:r w:rsidRPr="006D2FD8">
              <w:rPr>
                <w:color w:val="00B050"/>
              </w:rPr>
              <w:t>gāyle</w:t>
            </w:r>
            <w:r w:rsidRPr="006D2FD8">
              <w:rPr>
                <w:color w:val="00B050"/>
                <w:lang w:val="en-US" w:bidi="ar-OM"/>
              </w:rPr>
              <w:t xml:space="preserve"> “yāba, waḷḷa āni aštahī-k ᵊb-gadd ad-dinye, ᵊb-gadd ad-dinye aḥibb-ak!” </w:t>
            </w:r>
            <w:r w:rsidRPr="006D2FD8">
              <w:rPr>
                <w:color w:val="00B050"/>
              </w:rPr>
              <w:t>tgūl l-abū-ha</w:t>
            </w:r>
          </w:p>
        </w:tc>
        <w:tc>
          <w:tcPr>
            <w:tcW w:w="4253" w:type="dxa"/>
          </w:tcPr>
          <w:p w14:paraId="72C68A22" w14:textId="77777777" w:rsidR="00AD69AF" w:rsidRPr="006D2FD8" w:rsidRDefault="00AD69AF" w:rsidP="00763CEC">
            <w:pPr>
              <w:rPr>
                <w:color w:val="00B050"/>
              </w:rPr>
            </w:pPr>
            <w:r w:rsidRPr="006D2FD8">
              <w:rPr>
                <w:color w:val="00B050"/>
              </w:rPr>
              <w:t>The oldest one said, “My father, I love you as big as the world; as big as the world I love you,” she said to her father.</w:t>
            </w:r>
          </w:p>
        </w:tc>
      </w:tr>
      <w:tr w:rsidR="00AD69AF" w:rsidRPr="007479E9" w14:paraId="4335E890" w14:textId="77777777" w:rsidTr="00763CEC">
        <w:tc>
          <w:tcPr>
            <w:tcW w:w="850" w:type="dxa"/>
          </w:tcPr>
          <w:p w14:paraId="49006036" w14:textId="77777777" w:rsidR="00AD69AF" w:rsidRPr="00364A3A" w:rsidRDefault="00AD69AF" w:rsidP="00763CEC">
            <w:r>
              <w:t>0:41</w:t>
            </w:r>
          </w:p>
        </w:tc>
        <w:tc>
          <w:tcPr>
            <w:tcW w:w="3969" w:type="dxa"/>
          </w:tcPr>
          <w:p w14:paraId="2E77CED6" w14:textId="77777777" w:rsidR="00AD69AF" w:rsidRPr="006D2FD8" w:rsidRDefault="00AD69AF" w:rsidP="00763CEC">
            <w:pPr>
              <w:rPr>
                <w:color w:val="00B050"/>
                <w:lang w:val="en-US" w:bidi="ar-OM"/>
              </w:rPr>
            </w:pPr>
            <w:r w:rsidRPr="006D2FD8">
              <w:rPr>
                <w:color w:val="00B050"/>
                <w:lang w:val="en-US" w:bidi="ar-OM"/>
              </w:rPr>
              <w:t>al-waṣṭāniyye tgūl l-abū-ha “yāba, āni aštahī-k ᵊb-gadd ad-dinye, w-ᵊb-gadd ḏahab ad-dinye w-ᵊb-gadd māl ad-dinye, ᵊb-gadd kullši, akṯar min kullši aštahī-k!”</w:t>
            </w:r>
          </w:p>
        </w:tc>
        <w:tc>
          <w:tcPr>
            <w:tcW w:w="4253" w:type="dxa"/>
          </w:tcPr>
          <w:p w14:paraId="4546ABB4" w14:textId="77777777" w:rsidR="00AD69AF" w:rsidRPr="006D2FD8" w:rsidRDefault="00AD69AF" w:rsidP="00763CEC">
            <w:pPr>
              <w:rPr>
                <w:color w:val="00B050"/>
              </w:rPr>
            </w:pPr>
            <w:r w:rsidRPr="006D2FD8">
              <w:rPr>
                <w:color w:val="00B050"/>
              </w:rPr>
              <w:t>The middle one said to her father, “My father, I love you as big as the world, as much as gold and money this world has, as much as everything. I love you more than anything!”</w:t>
            </w:r>
          </w:p>
        </w:tc>
      </w:tr>
      <w:tr w:rsidR="00AD69AF" w:rsidRPr="007479E9" w14:paraId="49A84744" w14:textId="77777777" w:rsidTr="00763CEC">
        <w:tc>
          <w:tcPr>
            <w:tcW w:w="850" w:type="dxa"/>
          </w:tcPr>
          <w:p w14:paraId="0627C3CB" w14:textId="77777777" w:rsidR="00AD69AF" w:rsidRDefault="00AD69AF" w:rsidP="00763CEC">
            <w:pPr>
              <w:rPr>
                <w:lang w:val="en-US"/>
              </w:rPr>
            </w:pPr>
            <w:r>
              <w:rPr>
                <w:lang w:val="en-US"/>
              </w:rPr>
              <w:t>0:51</w:t>
            </w:r>
          </w:p>
        </w:tc>
        <w:tc>
          <w:tcPr>
            <w:tcW w:w="3969" w:type="dxa"/>
          </w:tcPr>
          <w:p w14:paraId="3E8EF04E" w14:textId="77777777" w:rsidR="00AD69AF" w:rsidRPr="006D2FD8" w:rsidRDefault="00AD69AF" w:rsidP="00763CEC">
            <w:pPr>
              <w:rPr>
                <w:color w:val="00B050"/>
                <w:lang w:val="en-US" w:bidi="ar-OM"/>
              </w:rPr>
            </w:pPr>
            <w:r w:rsidRPr="006D2FD8">
              <w:rPr>
                <w:color w:val="00B050"/>
                <w:lang w:val="en-US" w:bidi="ar-OM"/>
              </w:rPr>
              <w:t>gāyil “zēn!” saʕal az-zaġīre gāyil “yā bnayyt-i, inti šgadd tištahīn-ni?”</w:t>
            </w:r>
          </w:p>
        </w:tc>
        <w:tc>
          <w:tcPr>
            <w:tcW w:w="4253" w:type="dxa"/>
          </w:tcPr>
          <w:p w14:paraId="0CA5A499" w14:textId="77777777" w:rsidR="00AD69AF" w:rsidRPr="006D2FD8" w:rsidRDefault="00AD69AF" w:rsidP="00763CEC">
            <w:pPr>
              <w:rPr>
                <w:color w:val="00B050"/>
              </w:rPr>
            </w:pPr>
            <w:r w:rsidRPr="006D2FD8">
              <w:rPr>
                <w:color w:val="00B050"/>
              </w:rPr>
              <w:t>He said, “Well!” Then he asked the youngest one saying, “My daughter, how much do you love me?”</w:t>
            </w:r>
          </w:p>
        </w:tc>
      </w:tr>
      <w:tr w:rsidR="00AD69AF" w:rsidRPr="007479E9" w14:paraId="4C0D179C" w14:textId="77777777" w:rsidTr="00763CEC">
        <w:tc>
          <w:tcPr>
            <w:tcW w:w="850" w:type="dxa"/>
          </w:tcPr>
          <w:p w14:paraId="57C2D2B2" w14:textId="77777777" w:rsidR="00AD69AF" w:rsidRDefault="00AD69AF" w:rsidP="00763CEC">
            <w:pPr>
              <w:rPr>
                <w:lang w:val="en-US"/>
              </w:rPr>
            </w:pPr>
            <w:r>
              <w:rPr>
                <w:lang w:val="en-US"/>
              </w:rPr>
              <w:t>0:56</w:t>
            </w:r>
          </w:p>
        </w:tc>
        <w:tc>
          <w:tcPr>
            <w:tcW w:w="3969" w:type="dxa"/>
          </w:tcPr>
          <w:p w14:paraId="6819CC15" w14:textId="77777777" w:rsidR="00AD69AF" w:rsidRPr="006D2FD8" w:rsidRDefault="00AD69AF" w:rsidP="00763CEC">
            <w:pPr>
              <w:rPr>
                <w:color w:val="00B050"/>
                <w:lang w:val="en-US" w:bidi="ar-OM"/>
              </w:rPr>
            </w:pPr>
            <w:r w:rsidRPr="006D2FD8">
              <w:rPr>
                <w:color w:val="00B050"/>
                <w:lang w:val="en-US" w:bidi="ar-OM"/>
              </w:rPr>
              <w:t>gāyle “yāba, āni aštahī-k ᵊb-gadd al-miliḥ, ᵊb-gadd al-miliḥ.”</w:t>
            </w:r>
          </w:p>
        </w:tc>
        <w:tc>
          <w:tcPr>
            <w:tcW w:w="4253" w:type="dxa"/>
          </w:tcPr>
          <w:p w14:paraId="40B71E2A" w14:textId="77777777" w:rsidR="00AD69AF" w:rsidRPr="006D2FD8" w:rsidRDefault="00AD69AF" w:rsidP="00763CEC">
            <w:pPr>
              <w:rPr>
                <w:color w:val="00B050"/>
              </w:rPr>
            </w:pPr>
            <w:r w:rsidRPr="006D2FD8">
              <w:rPr>
                <w:color w:val="00B050"/>
              </w:rPr>
              <w:t>She said, “My father, I love you as much as salt!”</w:t>
            </w:r>
          </w:p>
        </w:tc>
      </w:tr>
      <w:tr w:rsidR="00AD69AF" w:rsidRPr="007479E9" w14:paraId="10FDEBBC" w14:textId="77777777" w:rsidTr="00763CEC">
        <w:tc>
          <w:tcPr>
            <w:tcW w:w="850" w:type="dxa"/>
          </w:tcPr>
          <w:p w14:paraId="2D4F9A28" w14:textId="77777777" w:rsidR="00AD69AF" w:rsidRDefault="00AD69AF" w:rsidP="00763CEC">
            <w:pPr>
              <w:rPr>
                <w:lang w:val="en-US"/>
              </w:rPr>
            </w:pPr>
            <w:r>
              <w:rPr>
                <w:lang w:val="en-US"/>
              </w:rPr>
              <w:t>1:01</w:t>
            </w:r>
          </w:p>
        </w:tc>
        <w:tc>
          <w:tcPr>
            <w:tcW w:w="3969" w:type="dxa"/>
          </w:tcPr>
          <w:p w14:paraId="61D9CC3E" w14:textId="77777777" w:rsidR="00AD69AF" w:rsidRPr="006D2FD8" w:rsidRDefault="00AD69AF" w:rsidP="00763CEC">
            <w:pPr>
              <w:rPr>
                <w:color w:val="00B050"/>
                <w:lang w:val="en-US" w:bidi="ar-OM"/>
              </w:rPr>
            </w:pPr>
            <w:r w:rsidRPr="006D2FD8">
              <w:rPr>
                <w:color w:val="00B050"/>
                <w:lang w:val="en-US" w:bidi="ar-OM"/>
              </w:rPr>
              <w:t xml:space="preserve">“aḷḷa, aḷḷa!” gāyil “wal hāḏi mhabūle? hāḏi maǧnūne? haḏanne yištahin-ni ᵊb-gadd ad-dinye, ᵊb-gadd aḏ-ḏahab, </w:t>
            </w:r>
          </w:p>
        </w:tc>
        <w:tc>
          <w:tcPr>
            <w:tcW w:w="4253" w:type="dxa"/>
          </w:tcPr>
          <w:p w14:paraId="7B7D4CF2" w14:textId="77777777" w:rsidR="00AD69AF" w:rsidRPr="006D2FD8" w:rsidRDefault="00AD69AF" w:rsidP="00763CEC">
            <w:pPr>
              <w:rPr>
                <w:color w:val="00B050"/>
              </w:rPr>
            </w:pPr>
            <w:r w:rsidRPr="006D2FD8">
              <w:rPr>
                <w:color w:val="00B050"/>
              </w:rPr>
              <w:t>“O dear God,” he said, “Is she a fool? Is she insane? The other two love me as big as the world, as much as gold;</w:t>
            </w:r>
          </w:p>
        </w:tc>
      </w:tr>
      <w:tr w:rsidR="00AD69AF" w:rsidRPr="007479E9" w14:paraId="11851F89" w14:textId="77777777" w:rsidTr="00763CEC">
        <w:tc>
          <w:tcPr>
            <w:tcW w:w="850" w:type="dxa"/>
          </w:tcPr>
          <w:p w14:paraId="78493CAC" w14:textId="77777777" w:rsidR="00AD69AF" w:rsidRDefault="00AD69AF" w:rsidP="00763CEC">
            <w:pPr>
              <w:rPr>
                <w:lang w:val="en-US"/>
              </w:rPr>
            </w:pPr>
            <w:r>
              <w:rPr>
                <w:lang w:val="en-US"/>
              </w:rPr>
              <w:t>1:08</w:t>
            </w:r>
          </w:p>
        </w:tc>
        <w:tc>
          <w:tcPr>
            <w:tcW w:w="3969" w:type="dxa"/>
          </w:tcPr>
          <w:p w14:paraId="2CA98739" w14:textId="77777777" w:rsidR="00AD69AF" w:rsidRPr="006D2FD8" w:rsidRDefault="00AD69AF" w:rsidP="00763CEC">
            <w:pPr>
              <w:rPr>
                <w:color w:val="00B050"/>
                <w:lang w:val="en-US" w:bidi="ar-OM"/>
              </w:rPr>
            </w:pPr>
            <w:r w:rsidRPr="006D2FD8">
              <w:rPr>
                <w:color w:val="00B050"/>
                <w:lang w:val="en-US" w:bidi="ar-OM"/>
              </w:rPr>
              <w:t>w-hāḏi, az-zaġīre āni aḥasib-he ṣāḥyit-</w:t>
            </w:r>
            <w:r w:rsidRPr="006D2FD8">
              <w:rPr>
                <w:color w:val="00B050"/>
              </w:rPr>
              <w:t>iy</w:t>
            </w:r>
            <w:r w:rsidRPr="006D2FD8">
              <w:rPr>
                <w:color w:val="00B050"/>
                <w:lang w:val="en-US" w:bidi="ar-OM"/>
              </w:rPr>
              <w:t>, w tištahī-ni b-gadd al-miliḥ!”</w:t>
            </w:r>
          </w:p>
        </w:tc>
        <w:tc>
          <w:tcPr>
            <w:tcW w:w="4253" w:type="dxa"/>
          </w:tcPr>
          <w:p w14:paraId="7EB56F8B" w14:textId="77777777" w:rsidR="00AD69AF" w:rsidRPr="006D2FD8" w:rsidRDefault="00AD69AF" w:rsidP="00763CEC">
            <w:pPr>
              <w:rPr>
                <w:color w:val="00B050"/>
              </w:rPr>
            </w:pPr>
            <w:r w:rsidRPr="006D2FD8">
              <w:rPr>
                <w:color w:val="00B050"/>
              </w:rPr>
              <w:t>and this little one, whom I thought would be the smartest, loves me as much as salt?!”</w:t>
            </w:r>
          </w:p>
        </w:tc>
      </w:tr>
      <w:tr w:rsidR="00AD69AF" w:rsidRPr="00003AD9" w14:paraId="4CFFAA05" w14:textId="77777777" w:rsidTr="00763CEC">
        <w:tc>
          <w:tcPr>
            <w:tcW w:w="850" w:type="dxa"/>
          </w:tcPr>
          <w:p w14:paraId="3B177DF2" w14:textId="77777777" w:rsidR="00AD69AF" w:rsidRDefault="00AD69AF" w:rsidP="00763CEC">
            <w:pPr>
              <w:rPr>
                <w:lang w:val="en-US"/>
              </w:rPr>
            </w:pPr>
            <w:r>
              <w:rPr>
                <w:lang w:val="en-US"/>
              </w:rPr>
              <w:t>1:13</w:t>
            </w:r>
          </w:p>
        </w:tc>
        <w:tc>
          <w:tcPr>
            <w:tcW w:w="3969" w:type="dxa"/>
          </w:tcPr>
          <w:p w14:paraId="0F478914" w14:textId="77777777" w:rsidR="00AD69AF" w:rsidRPr="006D2FD8" w:rsidRDefault="00AD69AF" w:rsidP="00763CEC">
            <w:pPr>
              <w:rPr>
                <w:color w:val="00B050"/>
                <w:lang w:val="en-US" w:bidi="ar-OM"/>
              </w:rPr>
            </w:pPr>
            <w:r w:rsidRPr="006D2FD8">
              <w:rPr>
                <w:color w:val="00B050"/>
                <w:lang w:val="en-US" w:bidi="ar-OM"/>
              </w:rPr>
              <w:t>gāyil “yā bnayyt-i taʕāli tā_šūf hala šinhi maʕnāt al-miliḥ tištahīn-ni b-gadd al-miliḥ?”</w:t>
            </w:r>
          </w:p>
        </w:tc>
        <w:tc>
          <w:tcPr>
            <w:tcW w:w="4253" w:type="dxa"/>
          </w:tcPr>
          <w:p w14:paraId="466287C7" w14:textId="77777777" w:rsidR="00AD69AF" w:rsidRPr="006D2FD8" w:rsidRDefault="00AD69AF" w:rsidP="00763CEC">
            <w:pPr>
              <w:rPr>
                <w:color w:val="00B050"/>
              </w:rPr>
            </w:pPr>
            <w:r w:rsidRPr="006D2FD8">
              <w:rPr>
                <w:color w:val="00B050"/>
              </w:rPr>
              <w:t>He said, “My daughter, come here, let me see what you mean by saying that you love me as much as salt.”</w:t>
            </w:r>
          </w:p>
        </w:tc>
      </w:tr>
      <w:tr w:rsidR="00AD69AF" w:rsidRPr="00003AD9" w14:paraId="7D1445F4" w14:textId="77777777" w:rsidTr="00763CEC">
        <w:tc>
          <w:tcPr>
            <w:tcW w:w="850" w:type="dxa"/>
          </w:tcPr>
          <w:p w14:paraId="072A5BA9" w14:textId="77777777" w:rsidR="00AD69AF" w:rsidRDefault="00AD69AF" w:rsidP="00763CEC">
            <w:pPr>
              <w:rPr>
                <w:lang w:val="en-US"/>
              </w:rPr>
            </w:pPr>
            <w:r>
              <w:rPr>
                <w:lang w:val="en-US"/>
              </w:rPr>
              <w:t>1:16</w:t>
            </w:r>
          </w:p>
        </w:tc>
        <w:tc>
          <w:tcPr>
            <w:tcW w:w="3969" w:type="dxa"/>
          </w:tcPr>
          <w:p w14:paraId="7F0B0DB3" w14:textId="77777777" w:rsidR="00AD69AF" w:rsidRPr="006D2FD8" w:rsidRDefault="00AD69AF" w:rsidP="00763CEC">
            <w:pPr>
              <w:rPr>
                <w:color w:val="00B050"/>
                <w:lang w:val="en-US" w:bidi="ar-OM"/>
              </w:rPr>
            </w:pPr>
            <w:r w:rsidRPr="006D2FD8">
              <w:rPr>
                <w:color w:val="00B050"/>
                <w:lang w:val="en-US" w:bidi="ar-OM"/>
              </w:rPr>
              <w:t>gāyle “yāba āni kull-ma aluff al-lugma, al-ačil, aluff az-zād al-ačil, w-aḥuṭṭ ʕalē-´ miliḥ.</w:t>
            </w:r>
          </w:p>
        </w:tc>
        <w:tc>
          <w:tcPr>
            <w:tcW w:w="4253" w:type="dxa"/>
          </w:tcPr>
          <w:p w14:paraId="66198BC7" w14:textId="77777777" w:rsidR="00AD69AF" w:rsidRPr="006D2FD8" w:rsidRDefault="00AD69AF" w:rsidP="00763CEC">
            <w:pPr>
              <w:rPr>
                <w:color w:val="00B050"/>
              </w:rPr>
            </w:pPr>
            <w:r w:rsidRPr="006D2FD8">
              <w:rPr>
                <w:color w:val="00B050"/>
              </w:rPr>
              <w:t>She said, “My father, everytime when I roll a kebab, when I make food, I put salt on it;</w:t>
            </w:r>
          </w:p>
        </w:tc>
      </w:tr>
      <w:tr w:rsidR="00AD69AF" w:rsidRPr="0046677A" w14:paraId="455361B5" w14:textId="77777777" w:rsidTr="00763CEC">
        <w:tc>
          <w:tcPr>
            <w:tcW w:w="850" w:type="dxa"/>
          </w:tcPr>
          <w:p w14:paraId="0DCC9ABA" w14:textId="77777777" w:rsidR="00AD69AF" w:rsidRDefault="00AD69AF" w:rsidP="00763CEC">
            <w:pPr>
              <w:rPr>
                <w:lang w:val="en-US"/>
              </w:rPr>
            </w:pPr>
            <w:r>
              <w:rPr>
                <w:lang w:val="en-US"/>
              </w:rPr>
              <w:t>1:22</w:t>
            </w:r>
          </w:p>
        </w:tc>
        <w:tc>
          <w:tcPr>
            <w:tcW w:w="3969" w:type="dxa"/>
          </w:tcPr>
          <w:p w14:paraId="7D58996C" w14:textId="77777777" w:rsidR="00AD69AF" w:rsidRPr="006D2FD8" w:rsidRDefault="00AD69AF" w:rsidP="00763CEC">
            <w:pPr>
              <w:rPr>
                <w:color w:val="00B050"/>
                <w:lang w:val="it-IT" w:bidi="ar-OM"/>
              </w:rPr>
            </w:pPr>
            <w:r w:rsidRPr="006D2FD8">
              <w:rPr>
                <w:color w:val="00B050"/>
                <w:lang w:val="en-US" w:bidi="ar-OM"/>
              </w:rPr>
              <w:t xml:space="preserve">kull-mā aḥuṭṭ ʕalē-´ miliḥ ākl-u </w:t>
            </w:r>
            <w:bookmarkStart w:id="125" w:name="_Hlk132926833"/>
            <w:r w:rsidRPr="006D2FD8">
              <w:rPr>
                <w:color w:val="00B050"/>
                <w:lang w:val="en-US" w:bidi="ar-OM"/>
              </w:rPr>
              <w:t xml:space="preserve">afṭan ʕalē-k </w:t>
            </w:r>
            <w:bookmarkEnd w:id="125"/>
            <w:r w:rsidRPr="006D2FD8">
              <w:rPr>
                <w:color w:val="00B050"/>
                <w:lang w:val="en-US" w:bidi="ar-OM"/>
              </w:rPr>
              <w:t>aḥibb-ak. ᵊ</w:t>
            </w:r>
            <w:r w:rsidRPr="006D2FD8">
              <w:rPr>
                <w:color w:val="00B050"/>
                <w:lang w:val="it-IT" w:bidi="ar-OM"/>
              </w:rPr>
              <w:t>b-gadd al-miliḥ aštahī-k.</w:t>
            </w:r>
          </w:p>
        </w:tc>
        <w:tc>
          <w:tcPr>
            <w:tcW w:w="4253" w:type="dxa"/>
          </w:tcPr>
          <w:p w14:paraId="4B02CBDB" w14:textId="77777777" w:rsidR="00AD69AF" w:rsidRPr="006D2FD8" w:rsidRDefault="00AD69AF" w:rsidP="00763CEC">
            <w:pPr>
              <w:rPr>
                <w:color w:val="00B050"/>
              </w:rPr>
            </w:pPr>
            <w:r w:rsidRPr="006D2FD8">
              <w:rPr>
                <w:color w:val="00B050"/>
              </w:rPr>
              <w:t>everytime when I put salt on it and when I eat it, I remember you. So much I love you. I love you as much as salt.</w:t>
            </w:r>
          </w:p>
        </w:tc>
      </w:tr>
      <w:tr w:rsidR="00AD69AF" w:rsidRPr="000C35A2" w14:paraId="581B9F2B" w14:textId="77777777" w:rsidTr="00763CEC">
        <w:tc>
          <w:tcPr>
            <w:tcW w:w="850" w:type="dxa"/>
          </w:tcPr>
          <w:p w14:paraId="2AD82BBB" w14:textId="77777777" w:rsidR="00AD69AF" w:rsidRPr="00621AC2" w:rsidRDefault="00AD69AF" w:rsidP="00763CEC">
            <w:r>
              <w:t>1:27</w:t>
            </w:r>
          </w:p>
        </w:tc>
        <w:tc>
          <w:tcPr>
            <w:tcW w:w="3969" w:type="dxa"/>
          </w:tcPr>
          <w:p w14:paraId="421269A5" w14:textId="77777777" w:rsidR="00AD69AF" w:rsidRPr="006D2FD8" w:rsidRDefault="00AD69AF" w:rsidP="00763CEC">
            <w:pPr>
              <w:rPr>
                <w:color w:val="00B050"/>
                <w:lang w:bidi="ar-OM"/>
              </w:rPr>
            </w:pPr>
            <w:r w:rsidRPr="006D2FD8">
              <w:rPr>
                <w:color w:val="00B050"/>
                <w:lang w:bidi="ar-OM"/>
              </w:rPr>
              <w:t xml:space="preserve">yaʕni dōm </w:t>
            </w:r>
            <w:r w:rsidRPr="006D2FD8">
              <w:rPr>
                <w:color w:val="00B050"/>
                <w:lang w:val="en-US" w:bidi="ar-OM"/>
              </w:rPr>
              <w:t>ᵊ</w:t>
            </w:r>
            <w:r w:rsidRPr="006D2FD8">
              <w:rPr>
                <w:color w:val="00B050"/>
                <w:lang w:bidi="ar-OM"/>
              </w:rPr>
              <w:t>b-fikr-i inte mā tuṭluʕ min ʕagl-i dōm aštahī-k miṯil al-miliḥ, al-miliḥ ʕa-z-zād.</w:t>
            </w:r>
          </w:p>
        </w:tc>
        <w:tc>
          <w:tcPr>
            <w:tcW w:w="4253" w:type="dxa"/>
          </w:tcPr>
          <w:p w14:paraId="576BA812" w14:textId="77777777" w:rsidR="00AD69AF" w:rsidRPr="006D2FD8" w:rsidRDefault="00AD69AF" w:rsidP="00763CEC">
            <w:pPr>
              <w:rPr>
                <w:color w:val="00B050"/>
              </w:rPr>
            </w:pPr>
            <w:r w:rsidRPr="006D2FD8">
              <w:rPr>
                <w:color w:val="00B050"/>
              </w:rPr>
              <w:t>That means you are always in my mind. You never go out of my mind. I always love you like the salt on food.”</w:t>
            </w:r>
          </w:p>
        </w:tc>
      </w:tr>
    </w:tbl>
    <w:p w14:paraId="082AEC27" w14:textId="77777777" w:rsidR="007140B6" w:rsidRDefault="007140B6">
      <w:pPr>
        <w:pStyle w:val="BodyText2"/>
        <w:spacing w:line="240" w:lineRule="auto"/>
        <w:rPr>
          <w:u w:val="none"/>
        </w:rPr>
      </w:pPr>
    </w:p>
    <w:p w14:paraId="71B245EB" w14:textId="77777777" w:rsidR="007140B6" w:rsidRDefault="00000000">
      <w:pPr>
        <w:pStyle w:val="Heading2"/>
        <w:rPr>
          <w:lang w:val="en-US"/>
        </w:rPr>
      </w:pPr>
      <w:bookmarkStart w:id="126" w:name="_Toc156305442"/>
      <w:r>
        <w:rPr>
          <w:lang w:val="en-US"/>
        </w:rPr>
        <w:t>Urfa-098_Young_Woman-Harran-2010</w:t>
      </w:r>
      <w:bookmarkEnd w:id="126"/>
    </w:p>
    <w:p w14:paraId="2359EBEF" w14:textId="77777777" w:rsidR="00AD69AF" w:rsidRPr="00316C48" w:rsidRDefault="00AD69AF" w:rsidP="00AD69AF">
      <w:pPr>
        <w:pStyle w:val="List"/>
        <w:rPr>
          <w:noProof/>
          <w:lang w:val="en-US"/>
        </w:rPr>
      </w:pPr>
      <w:r w:rsidRPr="00316C48">
        <w:rPr>
          <w:noProof/>
          <w:lang w:val="en-US"/>
        </w:rPr>
        <w:t>Xalīl (</w:t>
      </w:r>
      <w:r>
        <w:rPr>
          <w:lang w:val="en-US"/>
        </w:rPr>
        <w:t>Siyāle</w:t>
      </w:r>
      <w:r w:rsidRPr="00316C48">
        <w:rPr>
          <w:lang w:val="en-US" w:bidi="ar-SY"/>
        </w:rPr>
        <w:t>)</w:t>
      </w:r>
      <w:r w:rsidRPr="00316C48">
        <w:rPr>
          <w:noProof/>
          <w:lang w:val="en-US"/>
        </w:rPr>
        <w:t xml:space="preserve">, </w:t>
      </w:r>
      <w:r w:rsidRPr="00316C48">
        <w:rPr>
          <w:lang w:val="en-US"/>
        </w:rPr>
        <w:t>11.5.2010 in Urfa</w:t>
      </w:r>
    </w:p>
    <w:p w14:paraId="4BBD07CA" w14:textId="77777777" w:rsidR="00AD69AF" w:rsidRPr="00B1476E" w:rsidRDefault="00AD69AF" w:rsidP="00AD69AF">
      <w:pPr>
        <w:pStyle w:val="List"/>
        <w:rPr>
          <w:noProof/>
          <w:lang w:val="it-IT"/>
        </w:rPr>
      </w:pPr>
      <w:r w:rsidRPr="00B1476E">
        <w:rPr>
          <w:noProof/>
          <w:lang w:val="it-IT"/>
        </w:rPr>
        <w:t>Tabak: 3:00</w:t>
      </w:r>
    </w:p>
    <w:p w14:paraId="2DE0B3AA" w14:textId="77777777" w:rsidR="00AD69AF" w:rsidRPr="00B1476E" w:rsidRDefault="00AD69AF" w:rsidP="00AD69AF">
      <w:pPr>
        <w:rPr>
          <w:noProof/>
          <w:lang w:val="it-IT"/>
        </w:rPr>
      </w:pPr>
    </w:p>
    <w:tbl>
      <w:tblPr>
        <w:tblStyle w:val="TableGrid"/>
        <w:tblW w:w="0" w:type="auto"/>
        <w:tblLook w:val="04A0" w:firstRow="1" w:lastRow="0" w:firstColumn="1" w:lastColumn="0" w:noHBand="0" w:noVBand="1"/>
      </w:tblPr>
      <w:tblGrid>
        <w:gridCol w:w="850"/>
        <w:gridCol w:w="3969"/>
        <w:gridCol w:w="4252"/>
      </w:tblGrid>
      <w:tr w:rsidR="00AD69AF" w:rsidRPr="00B32ADD" w14:paraId="780636B9" w14:textId="77777777" w:rsidTr="00763CEC">
        <w:tc>
          <w:tcPr>
            <w:tcW w:w="850" w:type="dxa"/>
          </w:tcPr>
          <w:p w14:paraId="20594E16" w14:textId="77777777" w:rsidR="00AD69AF" w:rsidRPr="00CF1172" w:rsidRDefault="00AD69AF" w:rsidP="00763CEC">
            <w:pPr>
              <w:ind w:right="-108"/>
              <w:rPr>
                <w:noProof/>
                <w:lang w:val="it-IT"/>
              </w:rPr>
            </w:pPr>
            <w:r>
              <w:rPr>
                <w:noProof/>
                <w:lang w:val="it-IT"/>
              </w:rPr>
              <w:t>0.45</w:t>
            </w:r>
          </w:p>
        </w:tc>
        <w:tc>
          <w:tcPr>
            <w:tcW w:w="3969" w:type="dxa"/>
          </w:tcPr>
          <w:p w14:paraId="1D1566DB" w14:textId="77777777" w:rsidR="00AD69AF" w:rsidRPr="00633F0C" w:rsidRDefault="00AD69AF" w:rsidP="00763CEC">
            <w:pPr>
              <w:rPr>
                <w:noProof/>
                <w:color w:val="00B050"/>
                <w:lang w:val="it-IT"/>
              </w:rPr>
            </w:pPr>
            <w:r w:rsidRPr="00633F0C">
              <w:rPr>
                <w:noProof/>
                <w:color w:val="00B050"/>
                <w:lang w:val="it-IT"/>
              </w:rPr>
              <w:t xml:space="preserve">gāḷ hiyye šaṛṛābit titin yā xū-ye w nahāṛ ᵊmxallṣa titin mā ʕid-he čigāṛa w ǧāʕde b-al-lēl, w mǝštamma rīḥt ad-duxxān, rīḥt ad-duxxān. ʕa-l-buʕud mǝštammit-he. w ʕa-r-rīḥa rāyḥe, al-maṛa, yōm-in-he rāyḥe ʕa-r-rīḥe w lāǧīt-hum ᵊzlimtēn ǧāʕdīn: </w:t>
            </w:r>
            <w:r w:rsidRPr="00633F0C">
              <w:rPr>
                <w:noProof/>
                <w:color w:val="00B050"/>
                <w:lang w:val="it-IT"/>
              </w:rPr>
              <w:lastRenderedPageBreak/>
              <w:t xml:space="preserve">salām!  ʕalē-kum as-salām! </w:t>
            </w:r>
          </w:p>
        </w:tc>
        <w:tc>
          <w:tcPr>
            <w:tcW w:w="4252" w:type="dxa"/>
          </w:tcPr>
          <w:p w14:paraId="59179043" w14:textId="77777777" w:rsidR="00AD69AF" w:rsidRPr="00633F0C" w:rsidRDefault="00AD69AF" w:rsidP="00763CEC">
            <w:pPr>
              <w:rPr>
                <w:noProof/>
                <w:color w:val="00B050"/>
                <w:lang w:val="en-US"/>
              </w:rPr>
            </w:pPr>
            <w:r w:rsidRPr="00633F0C">
              <w:rPr>
                <w:noProof/>
                <w:color w:val="00B050"/>
                <w:lang w:val="en-US"/>
              </w:rPr>
              <w:lastRenderedPageBreak/>
              <w:t xml:space="preserve">It is said that (there was a young woman) who was a heavy smoker. One day she stopped smoking and did not have cigarettes. At night she was sitting when she smelled the smell of smoke, the smell of smoke. From far away she smelled it. She went to the </w:t>
            </w:r>
            <w:r w:rsidRPr="00633F0C">
              <w:rPr>
                <w:noProof/>
                <w:color w:val="00B050"/>
                <w:lang w:val="en-US"/>
              </w:rPr>
              <w:lastRenderedPageBreak/>
              <w:t>direction of the smell and found two men sitting. “Hello!” – “Hello to you!”</w:t>
            </w:r>
          </w:p>
        </w:tc>
      </w:tr>
      <w:tr w:rsidR="00AD69AF" w:rsidRPr="00BC0614" w14:paraId="6A8004CC" w14:textId="77777777" w:rsidTr="00763CEC">
        <w:tc>
          <w:tcPr>
            <w:tcW w:w="850" w:type="dxa"/>
          </w:tcPr>
          <w:p w14:paraId="216E55FD" w14:textId="77777777" w:rsidR="00AD69AF" w:rsidRPr="00BC0614" w:rsidRDefault="00AD69AF" w:rsidP="00763CEC">
            <w:pPr>
              <w:rPr>
                <w:noProof/>
                <w:lang w:val="en-US"/>
              </w:rPr>
            </w:pPr>
            <w:r w:rsidRPr="00BC0614">
              <w:rPr>
                <w:noProof/>
                <w:lang w:val="en-US"/>
              </w:rPr>
              <w:lastRenderedPageBreak/>
              <w:t>1.17</w:t>
            </w:r>
          </w:p>
        </w:tc>
        <w:tc>
          <w:tcPr>
            <w:tcW w:w="3969" w:type="dxa"/>
          </w:tcPr>
          <w:p w14:paraId="20E58B47" w14:textId="77777777" w:rsidR="00AD69AF" w:rsidRPr="00633F0C" w:rsidRDefault="00AD69AF" w:rsidP="00763CEC">
            <w:pPr>
              <w:rPr>
                <w:noProof/>
                <w:color w:val="00B050"/>
                <w:lang w:val="en-US"/>
              </w:rPr>
            </w:pPr>
            <w:r w:rsidRPr="00633F0C">
              <w:rPr>
                <w:noProof/>
                <w:color w:val="00B050"/>
                <w:lang w:val="en-US"/>
              </w:rPr>
              <w:t>gāyle “</w:t>
            </w:r>
            <w:r w:rsidRPr="00633F0C">
              <w:rPr>
                <w:color w:val="00B050"/>
              </w:rPr>
              <w:t>axū-y</w:t>
            </w:r>
            <w:r w:rsidRPr="00633F0C">
              <w:rPr>
                <w:noProof/>
                <w:color w:val="00B050"/>
                <w:lang w:val="en-US"/>
              </w:rPr>
              <w:t xml:space="preserve">! āni ǧīt arīd lī siqāṛa.” (gāḏ̣be) gāḏ̣ib w mǝnṭī-ha </w:t>
            </w:r>
            <w:r w:rsidRPr="00633F0C">
              <w:rPr>
                <w:color w:val="00B050"/>
              </w:rPr>
              <w:t>siqāṛa</w:t>
            </w:r>
            <w:r w:rsidRPr="00633F0C">
              <w:rPr>
                <w:noProof/>
                <w:color w:val="00B050"/>
                <w:lang w:val="en-US"/>
              </w:rPr>
              <w:t xml:space="preserve">. w huwwa ʕadu abū-ha, ʕadu ʕamm-he. – düšmān ʕamm-he – ē, ʕadu ʕamm-he b-al-ʕarab. ʕašgān-he ḥābbitt-u w ḥābb </w:t>
            </w:r>
            <w:r w:rsidRPr="00633F0C">
              <w:rPr>
                <w:color w:val="00B050"/>
              </w:rPr>
              <w:t>hal</w:t>
            </w:r>
            <w:r w:rsidRPr="00633F0C">
              <w:rPr>
                <w:noProof/>
                <w:color w:val="00B050"/>
                <w:lang w:val="en-US"/>
              </w:rPr>
              <w:t xml:space="preserve">-bint. gāḏ̣be ǧāye ʕa-l-bēt, </w:t>
            </w:r>
            <w:bookmarkStart w:id="127" w:name="_Hlk132907283"/>
            <w:r w:rsidRPr="00633F0C">
              <w:rPr>
                <w:noProof/>
                <w:color w:val="00B050"/>
                <w:lang w:val="en-US"/>
              </w:rPr>
              <w:t>yōm-in-he ǧāye ʕa-l-bēt, ugḏ̣ubi w qabbi l-</w:t>
            </w:r>
            <w:r w:rsidRPr="00633F0C">
              <w:rPr>
                <w:noProof/>
                <w:color w:val="00B050"/>
                <w:lang w:val="it-IT"/>
              </w:rPr>
              <w:t>ᵊ</w:t>
            </w:r>
            <w:r w:rsidRPr="00633F0C">
              <w:rPr>
                <w:noProof/>
                <w:color w:val="00B050"/>
                <w:lang w:val="en-US"/>
              </w:rPr>
              <w:t>ghawa</w:t>
            </w:r>
            <w:bookmarkEnd w:id="127"/>
            <w:r w:rsidRPr="00633F0C">
              <w:rPr>
                <w:noProof/>
                <w:color w:val="00B050"/>
                <w:lang w:val="en-US"/>
              </w:rPr>
              <w:t xml:space="preserve">! </w:t>
            </w:r>
          </w:p>
        </w:tc>
        <w:tc>
          <w:tcPr>
            <w:tcW w:w="4252" w:type="dxa"/>
          </w:tcPr>
          <w:p w14:paraId="211CD765" w14:textId="77777777" w:rsidR="00AD69AF" w:rsidRPr="00633F0C" w:rsidRDefault="00AD69AF" w:rsidP="00763CEC">
            <w:pPr>
              <w:rPr>
                <w:noProof/>
                <w:color w:val="00B050"/>
                <w:lang w:val="en-US"/>
              </w:rPr>
            </w:pPr>
            <w:r w:rsidRPr="00633F0C">
              <w:rPr>
                <w:noProof/>
                <w:color w:val="00B050"/>
                <w:lang w:val="en-US"/>
              </w:rPr>
              <w:t xml:space="preserve">She said, “My brother! I came because I want a cigarette.” He took a cigarette and gave it to her. But he was the enemy of her father, the enemy of her uncle. – The foe of her uncle. – Yes, her uncle’s enemy as we say in Arabic. He fell in love with her. She loved him and he loved the girl. </w:t>
            </w:r>
            <w:bookmarkStart w:id="128" w:name="_Hlk132907369"/>
            <w:r w:rsidRPr="00633F0C">
              <w:rPr>
                <w:noProof/>
                <w:color w:val="00B050"/>
                <w:lang w:val="en-US"/>
              </w:rPr>
              <w:t>When she came back home</w:t>
            </w:r>
            <w:bookmarkEnd w:id="128"/>
            <w:r w:rsidRPr="00633F0C">
              <w:rPr>
                <w:noProof/>
                <w:color w:val="00B050"/>
                <w:lang w:val="en-US"/>
              </w:rPr>
              <w:t xml:space="preserve">, </w:t>
            </w:r>
            <w:r w:rsidRPr="00633F0C">
              <w:rPr>
                <w:color w:val="00B050"/>
              </w:rPr>
              <w:t>she took</w:t>
            </w:r>
            <w:r w:rsidRPr="00633F0C">
              <w:rPr>
                <w:noProof/>
                <w:color w:val="00B050"/>
                <w:lang w:val="en-US"/>
              </w:rPr>
              <w:t xml:space="preserve"> the coffee and hid it!</w:t>
            </w:r>
            <w:r w:rsidRPr="00BA18ED">
              <w:rPr>
                <w:rStyle w:val="FootnoteReference"/>
              </w:rPr>
              <w:footnoteReference w:id="45"/>
            </w:r>
          </w:p>
        </w:tc>
      </w:tr>
      <w:tr w:rsidR="00AD69AF" w:rsidRPr="00BC0614" w14:paraId="184CEA7C" w14:textId="77777777" w:rsidTr="00763CEC">
        <w:tc>
          <w:tcPr>
            <w:tcW w:w="850" w:type="dxa"/>
          </w:tcPr>
          <w:p w14:paraId="4C44EE69" w14:textId="77777777" w:rsidR="00AD69AF" w:rsidRPr="00BC0614" w:rsidRDefault="00AD69AF" w:rsidP="00763CEC">
            <w:pPr>
              <w:rPr>
                <w:noProof/>
                <w:lang w:val="en-US"/>
              </w:rPr>
            </w:pPr>
            <w:r w:rsidRPr="00BC0614">
              <w:rPr>
                <w:noProof/>
                <w:lang w:val="en-US"/>
              </w:rPr>
              <w:t>1.56</w:t>
            </w:r>
          </w:p>
        </w:tc>
        <w:tc>
          <w:tcPr>
            <w:tcW w:w="3969" w:type="dxa"/>
          </w:tcPr>
          <w:p w14:paraId="0B7B05FE" w14:textId="77777777" w:rsidR="00AD69AF" w:rsidRPr="00633F0C" w:rsidRDefault="00AD69AF" w:rsidP="00763CEC">
            <w:pPr>
              <w:rPr>
                <w:noProof/>
                <w:color w:val="00B050"/>
                <w:lang w:val="en-US"/>
              </w:rPr>
            </w:pPr>
            <w:r w:rsidRPr="00633F0C">
              <w:rPr>
                <w:color w:val="00B050"/>
              </w:rPr>
              <w:t xml:space="preserve">w qabbi at-titin w qabbi ač-čāy. qabbat-hin māmiš. ǧāyīn xuṭṭār ʕala ʕamm-he. ē, </w:t>
            </w:r>
            <w:r w:rsidRPr="00633F0C">
              <w:rPr>
                <w:noProof/>
                <w:color w:val="00B050"/>
                <w:lang w:val="en-US"/>
              </w:rPr>
              <w:t>al-xuṭṭār yirīdūn l-</w:t>
            </w:r>
            <w:r w:rsidRPr="00633F0C">
              <w:rPr>
                <w:color w:val="00B050"/>
              </w:rPr>
              <w:t>ᵊghawa</w:t>
            </w:r>
            <w:r w:rsidRPr="00633F0C">
              <w:rPr>
                <w:noProof/>
                <w:color w:val="00B050"/>
                <w:lang w:val="en-US"/>
              </w:rPr>
              <w:t xml:space="preserve">. w-al-ʕarab awwali bilāy </w:t>
            </w:r>
            <w:r w:rsidRPr="00633F0C">
              <w:rPr>
                <w:color w:val="00B050"/>
              </w:rPr>
              <w:t>al-ᵊghawt al-muṛṛa mā ṣṣīr</w:t>
            </w:r>
            <w:r w:rsidRPr="00633F0C">
              <w:rPr>
                <w:noProof/>
                <w:color w:val="00B050"/>
                <w:lang w:val="en-US"/>
              </w:rPr>
              <w:t xml:space="preserve">, alle ghawt-in </w:t>
            </w:r>
            <w:r w:rsidRPr="00633F0C">
              <w:rPr>
                <w:color w:val="00B050"/>
              </w:rPr>
              <w:t>muṛṛa</w:t>
            </w:r>
            <w:r w:rsidRPr="00633F0C">
              <w:rPr>
                <w:noProof/>
                <w:color w:val="00B050"/>
                <w:lang w:val="en-US"/>
              </w:rPr>
              <w:t xml:space="preserve">, alle ghawt-in </w:t>
            </w:r>
            <w:r w:rsidRPr="00633F0C">
              <w:rPr>
                <w:color w:val="00B050"/>
              </w:rPr>
              <w:t>muṛṛa</w:t>
            </w:r>
            <w:r w:rsidRPr="00633F0C">
              <w:rPr>
                <w:noProof/>
                <w:color w:val="00B050"/>
                <w:lang w:val="en-US"/>
              </w:rPr>
              <w:t xml:space="preserve">. </w:t>
            </w:r>
          </w:p>
        </w:tc>
        <w:tc>
          <w:tcPr>
            <w:tcW w:w="4252" w:type="dxa"/>
          </w:tcPr>
          <w:p w14:paraId="09A19E92" w14:textId="77777777" w:rsidR="00AD69AF" w:rsidRPr="00633F0C" w:rsidRDefault="00AD69AF" w:rsidP="00763CEC">
            <w:pPr>
              <w:rPr>
                <w:noProof/>
                <w:color w:val="00B050"/>
                <w:lang w:val="en-US"/>
              </w:rPr>
            </w:pPr>
            <w:r w:rsidRPr="00633F0C">
              <w:rPr>
                <w:noProof/>
                <w:color w:val="00B050"/>
                <w:lang w:val="en-US"/>
              </w:rPr>
              <w:t>And she hid the tobacco and hid the tea. She hid all this and so it was not available. Then guests came to her uncle. Yes, and the guests wanted to have coffee. In former times, among the Arabs, nothing happened without bitter coffee, bitter coffee was absolutely necessary</w:t>
            </w:r>
          </w:p>
        </w:tc>
      </w:tr>
      <w:tr w:rsidR="00AD69AF" w:rsidRPr="00BC0614" w14:paraId="5803E77F" w14:textId="77777777" w:rsidTr="00763CEC">
        <w:tc>
          <w:tcPr>
            <w:tcW w:w="850" w:type="dxa"/>
          </w:tcPr>
          <w:p w14:paraId="59CC474D" w14:textId="77777777" w:rsidR="00AD69AF" w:rsidRPr="00BC0614" w:rsidRDefault="00AD69AF" w:rsidP="00763CEC">
            <w:pPr>
              <w:rPr>
                <w:noProof/>
                <w:lang w:val="en-US"/>
              </w:rPr>
            </w:pPr>
            <w:r w:rsidRPr="00BC0614">
              <w:rPr>
                <w:noProof/>
                <w:lang w:val="en-US"/>
              </w:rPr>
              <w:t>2.19</w:t>
            </w:r>
          </w:p>
        </w:tc>
        <w:tc>
          <w:tcPr>
            <w:tcW w:w="3969" w:type="dxa"/>
          </w:tcPr>
          <w:p w14:paraId="0CD82DEA" w14:textId="77777777" w:rsidR="00AD69AF" w:rsidRPr="00633F0C" w:rsidRDefault="00AD69AF" w:rsidP="00763CEC">
            <w:pPr>
              <w:rPr>
                <w:noProof/>
                <w:color w:val="00B050"/>
                <w:lang w:val="en-US"/>
              </w:rPr>
            </w:pPr>
            <w:r w:rsidRPr="00633F0C">
              <w:rPr>
                <w:noProof/>
                <w:color w:val="00B050"/>
                <w:lang w:val="en-US"/>
              </w:rPr>
              <w:t>“wali yā bint-i” gāyil “</w:t>
            </w:r>
            <w:r w:rsidRPr="00633F0C">
              <w:rPr>
                <w:noProof/>
                <w:color w:val="00B050"/>
                <w:lang w:val="it-IT"/>
              </w:rPr>
              <w:t>ᵊ</w:t>
            </w:r>
            <w:r w:rsidRPr="00633F0C">
              <w:rPr>
                <w:noProof/>
                <w:color w:val="00B050"/>
                <w:lang w:val="en-US"/>
              </w:rPr>
              <w:t xml:space="preserve">ghawa māmin?” gāyilt-ill-u “māmin, titin māmin” gāyle, “alle </w:t>
            </w:r>
            <w:r w:rsidRPr="00633F0C">
              <w:rPr>
                <w:color w:val="00B050"/>
              </w:rPr>
              <w:t>b-šarṭ,</w:t>
            </w:r>
            <w:r w:rsidRPr="00633F0C">
              <w:rPr>
                <w:noProof/>
                <w:color w:val="00B050"/>
                <w:lang w:val="en-US"/>
              </w:rPr>
              <w:t xml:space="preserve"> tinṭī-ni lil az-zlimt al aṭǝlb-u āni!” gāyil: </w:t>
            </w:r>
            <w:r w:rsidRPr="00633F0C">
              <w:rPr>
                <w:color w:val="00B050"/>
              </w:rPr>
              <w:t>“gūli! ṭalabt-ak ǝnṭēt-ič, ṭalabt-ak marra ṯānye ǝnṭēt-ič</w:t>
            </w:r>
            <w:r w:rsidRPr="00633F0C">
              <w:rPr>
                <w:noProof/>
                <w:color w:val="00B050"/>
                <w:lang w:val="en-US"/>
              </w:rPr>
              <w:t xml:space="preserve"> ṭalabt-ak ṯālṯe inṭēt-ič. w-iḥna l-ʕarab gōlit ǝnṭētič xalāṣ! </w:t>
            </w:r>
            <w:r w:rsidRPr="00633F0C">
              <w:rPr>
                <w:color w:val="00B050"/>
              </w:rPr>
              <w:t>mingāḷ</w:t>
            </w:r>
            <w:r w:rsidRPr="00633F0C">
              <w:rPr>
                <w:noProof/>
                <w:color w:val="00B050"/>
                <w:lang w:val="en-US"/>
              </w:rPr>
              <w:t xml:space="preserve"> “ǝnṭēt, tamām!” </w:t>
            </w:r>
          </w:p>
        </w:tc>
        <w:tc>
          <w:tcPr>
            <w:tcW w:w="4252" w:type="dxa"/>
          </w:tcPr>
          <w:p w14:paraId="5C6634C9" w14:textId="77777777" w:rsidR="00AD69AF" w:rsidRPr="00633F0C" w:rsidRDefault="00AD69AF" w:rsidP="00763CEC">
            <w:pPr>
              <w:rPr>
                <w:noProof/>
                <w:color w:val="00B050"/>
                <w:lang w:val="en-US"/>
              </w:rPr>
            </w:pPr>
            <w:r w:rsidRPr="00633F0C">
              <w:rPr>
                <w:noProof/>
                <w:color w:val="00B050"/>
                <w:lang w:val="en-US"/>
              </w:rPr>
              <w:t xml:space="preserve">He said, “My daughter, </w:t>
            </w:r>
            <w:r w:rsidRPr="00633F0C">
              <w:rPr>
                <w:color w:val="00B050"/>
              </w:rPr>
              <w:t xml:space="preserve">is there no coffee?” </w:t>
            </w:r>
            <w:r w:rsidRPr="00633F0C">
              <w:rPr>
                <w:noProof/>
                <w:color w:val="00B050"/>
                <w:lang w:val="en-US"/>
              </w:rPr>
              <w:t>She said to him, “There is none, and there is no tobacco too.” Then she said, “Except on condition of giving me to the man whom I want (to marry)!” He said, “</w:t>
            </w:r>
            <w:r w:rsidRPr="00633F0C">
              <w:rPr>
                <w:color w:val="00B050"/>
              </w:rPr>
              <w:t>Listen, they asked for your hand and I gave you to them, they asked</w:t>
            </w:r>
            <w:r w:rsidRPr="00633F0C">
              <w:rPr>
                <w:noProof/>
                <w:color w:val="00B050"/>
                <w:lang w:val="en-US"/>
              </w:rPr>
              <w:t xml:space="preserve"> a second time and I gave you to them, and they asked a third time and I gave you to them. And when we Arabs say, ‘I have given you to them’, then it’s finished. After it has been said ‘I have given’ it’s over.</w:t>
            </w:r>
          </w:p>
        </w:tc>
      </w:tr>
      <w:tr w:rsidR="00AD69AF" w:rsidRPr="00BC0614" w14:paraId="51621964" w14:textId="77777777" w:rsidTr="00763CEC">
        <w:tc>
          <w:tcPr>
            <w:tcW w:w="850" w:type="dxa"/>
          </w:tcPr>
          <w:p w14:paraId="28D4E33B" w14:textId="77777777" w:rsidR="00AD69AF" w:rsidRPr="00CF1172" w:rsidRDefault="00AD69AF" w:rsidP="00763CEC">
            <w:pPr>
              <w:rPr>
                <w:noProof/>
                <w:lang w:val="it-IT"/>
              </w:rPr>
            </w:pPr>
            <w:r>
              <w:rPr>
                <w:noProof/>
                <w:lang w:val="it-IT"/>
              </w:rPr>
              <w:t>3.00</w:t>
            </w:r>
          </w:p>
        </w:tc>
        <w:tc>
          <w:tcPr>
            <w:tcW w:w="3969" w:type="dxa"/>
          </w:tcPr>
          <w:p w14:paraId="0A1E1E16" w14:textId="77777777" w:rsidR="00AD69AF" w:rsidRPr="00633F0C" w:rsidRDefault="00AD69AF" w:rsidP="00763CEC">
            <w:pPr>
              <w:rPr>
                <w:noProof/>
                <w:lang w:val="it-IT"/>
              </w:rPr>
            </w:pPr>
            <w:r w:rsidRPr="00633F0C">
              <w:rPr>
                <w:noProof/>
                <w:color w:val="00B050"/>
                <w:lang w:val="it-IT"/>
              </w:rPr>
              <w:t xml:space="preserve">“mā yḏ̣all warā-ha suwālif, </w:t>
            </w:r>
            <w:r w:rsidRPr="00633F0C">
              <w:rPr>
                <w:color w:val="00B050"/>
                <w:lang w:val="it-IT"/>
              </w:rPr>
              <w:t>yā lōn al-qamīṣ</w:t>
            </w:r>
            <w:r w:rsidRPr="00633F0C">
              <w:rPr>
                <w:noProof/>
                <w:color w:val="00B050"/>
                <w:lang w:val="it-IT"/>
              </w:rPr>
              <w:t xml:space="preserve">.” gāyle “yā ʕamm yā Waṭbān”, hū ism-u Waṭbān ʕamm-he. “šaffi ᵊxlāfi, šaffi </w:t>
            </w:r>
            <w:r w:rsidRPr="00633F0C">
              <w:rPr>
                <w:color w:val="00B050"/>
                <w:lang w:val="it-IT"/>
              </w:rPr>
              <w:t>xalaf minwit al-gōm al-miǧāfi,</w:t>
            </w:r>
            <w:r w:rsidRPr="00633F0C">
              <w:rPr>
                <w:noProof/>
                <w:color w:val="00B050"/>
                <w:lang w:val="it-IT"/>
              </w:rPr>
              <w:t xml:space="preserve"> Xalaf Xalaf b-al-gēḏ̣ nafnūf w b-aš-šite dāfi. </w:t>
            </w:r>
          </w:p>
        </w:tc>
        <w:tc>
          <w:tcPr>
            <w:tcW w:w="4252" w:type="dxa"/>
          </w:tcPr>
          <w:p w14:paraId="4074E8B1" w14:textId="77777777" w:rsidR="00AD69AF" w:rsidRPr="00DD2B9B" w:rsidRDefault="00AD69AF" w:rsidP="00763CEC">
            <w:pPr>
              <w:rPr>
                <w:noProof/>
                <w:color w:val="C00000"/>
                <w:highlight w:val="yellow"/>
                <w:lang w:val="en-US"/>
              </w:rPr>
            </w:pPr>
            <w:r>
              <w:rPr>
                <w:noProof/>
                <w:color w:val="C00000"/>
                <w:highlight w:val="yellow"/>
                <w:lang w:val="en-US"/>
              </w:rPr>
              <w:t>This translation must be rechecked. Donʔt add it.</w:t>
            </w:r>
          </w:p>
          <w:p w14:paraId="600F98B4" w14:textId="77777777" w:rsidR="00AD69AF" w:rsidRPr="00BC0614" w:rsidRDefault="00AD69AF" w:rsidP="00763CEC">
            <w:pPr>
              <w:rPr>
                <w:lang w:val="en-US"/>
              </w:rPr>
            </w:pPr>
            <w:r w:rsidRPr="00DD2B9B">
              <w:rPr>
                <w:noProof/>
                <w:color w:val="BFBFBF" w:themeColor="background1" w:themeShade="BF"/>
                <w:highlight w:val="yellow"/>
                <w:lang w:val="en-US"/>
              </w:rPr>
              <w:t xml:space="preserve">After that no talking around remains, as clear as the color of the shirt?” </w:t>
            </w:r>
            <w:r w:rsidRPr="00DD2B9B">
              <w:rPr>
                <w:color w:val="BFBFBF" w:themeColor="background1" w:themeShade="BF"/>
                <w:highlight w:val="yellow"/>
              </w:rPr>
              <w:t xml:space="preserve">She said, “O my uncle, o Waṭbān!” The name of her uncle was Waṭbān. “My lips do not lie /solve my matter or make my matter easier; my lips aim is Xalaf </w:t>
            </w:r>
            <w:r w:rsidRPr="00DD2B9B">
              <w:rPr>
                <w:noProof/>
                <w:color w:val="BFBFBF" w:themeColor="background1" w:themeShade="BF"/>
                <w:highlight w:val="yellow"/>
                <w:lang w:val="en-US"/>
              </w:rPr>
              <w:t xml:space="preserve">_consider Xalaf from the tribe al-Miǧāfī? </w:t>
            </w:r>
            <w:r w:rsidRPr="00DD2B9B">
              <w:rPr>
                <w:color w:val="BFBFBF" w:themeColor="background1" w:themeShade="BF"/>
                <w:highlight w:val="yellow"/>
              </w:rPr>
              <w:t>Xalaf, Xalaf who smells good in summer and who is warm in winter.”</w:t>
            </w:r>
          </w:p>
        </w:tc>
      </w:tr>
    </w:tbl>
    <w:p w14:paraId="19C4E550" w14:textId="77777777" w:rsidR="007140B6" w:rsidRDefault="007140B6">
      <w:pPr>
        <w:rPr>
          <w:i/>
          <w:lang w:val="en-US"/>
        </w:rPr>
        <w:sectPr w:rsidR="007140B6" w:rsidSect="00412437">
          <w:headerReference w:type="first" r:id="rId12"/>
          <w:pgSz w:w="11906" w:h="16838"/>
          <w:pgMar w:top="1417" w:right="1417" w:bottom="1134" w:left="1417" w:header="708" w:footer="0" w:gutter="0"/>
          <w:cols w:space="720"/>
          <w:formProt w:val="0"/>
          <w:titlePg/>
          <w:docGrid w:linePitch="360"/>
        </w:sectPr>
      </w:pPr>
    </w:p>
    <w:p w14:paraId="319DF8C4" w14:textId="77777777" w:rsidR="007140B6" w:rsidRDefault="00000000">
      <w:pPr>
        <w:pStyle w:val="Heading2"/>
        <w:rPr>
          <w:lang w:val="en-US"/>
        </w:rPr>
      </w:pPr>
      <w:bookmarkStart w:id="129" w:name="_Toc156305443"/>
      <w:r>
        <w:rPr>
          <w:lang w:val="en-US"/>
        </w:rPr>
        <w:lastRenderedPageBreak/>
        <w:t>Urfa-105_Life_in_Former_Times-Harran-2010</w:t>
      </w:r>
      <w:bookmarkEnd w:id="129"/>
    </w:p>
    <w:p w14:paraId="00662122" w14:textId="77777777" w:rsidR="00AD69AF" w:rsidRPr="00BC0614" w:rsidRDefault="00AD69AF" w:rsidP="00AD69AF">
      <w:pPr>
        <w:pStyle w:val="List"/>
        <w:rPr>
          <w:lang w:val="en-US"/>
        </w:rPr>
      </w:pPr>
      <w:r w:rsidRPr="00BC0614">
        <w:rPr>
          <w:noProof/>
          <w:lang w:val="en-US"/>
        </w:rPr>
        <w:t xml:space="preserve">Ḥaǧǧ Mamdūḥ Badir [geb. ca. 1930]: </w:t>
      </w:r>
      <w:r w:rsidRPr="00BC0614">
        <w:rPr>
          <w:lang w:val="en-US"/>
        </w:rPr>
        <w:t>12.5.2010</w:t>
      </w:r>
    </w:p>
    <w:p w14:paraId="6911D69D" w14:textId="77777777" w:rsidR="00AD69AF" w:rsidRPr="00C93879" w:rsidRDefault="00AD69AF" w:rsidP="00AD69AF">
      <w:pPr>
        <w:pStyle w:val="List"/>
        <w:rPr>
          <w:lang w:val="de-AT"/>
        </w:rPr>
      </w:pPr>
      <w:r w:rsidRPr="00C93879">
        <w:rPr>
          <w:lang w:val="de-AT"/>
        </w:rPr>
        <w:t>Im Ort Tall Xarma/Sorallı</w:t>
      </w:r>
    </w:p>
    <w:p w14:paraId="6C6326E4" w14:textId="77777777" w:rsidR="00AD69AF" w:rsidRDefault="00AD69AF" w:rsidP="00AD69AF">
      <w:pPr>
        <w:pStyle w:val="List"/>
        <w:rPr>
          <w:lang w:val="de-AT"/>
        </w:rPr>
      </w:pPr>
      <w:r w:rsidRPr="00C93879">
        <w:rPr>
          <w:lang w:val="de-AT"/>
        </w:rPr>
        <w:t>9:40</w:t>
      </w:r>
    </w:p>
    <w:p w14:paraId="32D7E999" w14:textId="77777777" w:rsidR="00AD69AF" w:rsidRPr="00C93879" w:rsidRDefault="00AD69AF" w:rsidP="00AD69AF">
      <w:pPr>
        <w:pStyle w:val="List"/>
        <w:rPr>
          <w:lang w:val="de-AT"/>
        </w:rPr>
      </w:pPr>
      <w:r>
        <w:rPr>
          <w:lang w:val="de-AT"/>
        </w:rPr>
        <w:t>Heft I</w:t>
      </w:r>
    </w:p>
    <w:p w14:paraId="2029544C" w14:textId="77777777" w:rsidR="00AD69AF" w:rsidRPr="00C93879" w:rsidRDefault="00AD69AF" w:rsidP="00AD69AF">
      <w:pPr>
        <w:rPr>
          <w:noProof/>
          <w:lang w:val="de-AT"/>
        </w:rPr>
      </w:pPr>
    </w:p>
    <w:tbl>
      <w:tblPr>
        <w:tblStyle w:val="TableGrid"/>
        <w:tblW w:w="0" w:type="auto"/>
        <w:tblLook w:val="04A0" w:firstRow="1" w:lastRow="0" w:firstColumn="1" w:lastColumn="0" w:noHBand="0" w:noVBand="1"/>
      </w:tblPr>
      <w:tblGrid>
        <w:gridCol w:w="850"/>
        <w:gridCol w:w="3969"/>
        <w:gridCol w:w="4252"/>
      </w:tblGrid>
      <w:tr w:rsidR="00AD69AF" w:rsidRPr="00181331" w14:paraId="19F94200" w14:textId="77777777" w:rsidTr="00763CEC">
        <w:tc>
          <w:tcPr>
            <w:tcW w:w="850" w:type="dxa"/>
          </w:tcPr>
          <w:p w14:paraId="6C93A68C" w14:textId="77777777" w:rsidR="00AD69AF" w:rsidRPr="00BC0614" w:rsidRDefault="00AD69AF" w:rsidP="00763CEC">
            <w:pPr>
              <w:rPr>
                <w:iCs/>
                <w:noProof/>
                <w:lang w:val="en-US"/>
              </w:rPr>
            </w:pPr>
            <w:r>
              <w:rPr>
                <w:iCs/>
                <w:noProof/>
                <w:lang w:val="en-US"/>
              </w:rPr>
              <w:t>0.01</w:t>
            </w:r>
          </w:p>
        </w:tc>
        <w:tc>
          <w:tcPr>
            <w:tcW w:w="3969" w:type="dxa"/>
          </w:tcPr>
          <w:p w14:paraId="776938E0" w14:textId="77777777" w:rsidR="00AD69AF" w:rsidRPr="00605461" w:rsidRDefault="00AD69AF" w:rsidP="00763CEC">
            <w:pPr>
              <w:rPr>
                <w:iCs/>
                <w:noProof/>
                <w:color w:val="00B050"/>
                <w:lang w:val="en-US"/>
              </w:rPr>
            </w:pPr>
            <w:r w:rsidRPr="00605461">
              <w:rPr>
                <w:iCs/>
                <w:noProof/>
                <w:color w:val="00B050"/>
                <w:lang w:val="en-US"/>
              </w:rPr>
              <w:t xml:space="preserve">gabǝḷ-ma tiǧi al-mayye, činna nizraʕ ʕala l-fiddān ʕa-l-bǝgaṛ, ʕa-l-bǝgaṛ, ᵊnšidd ᵊbgaṛtēn b-an-nīr al-xašab w-al-ʕidde xašab, ᵊnḥuṭṭ bī-ha ḥadīde hīčiḏ </w:t>
            </w:r>
            <w:r w:rsidRPr="00605461">
              <w:rPr>
                <w:color w:val="00B050"/>
              </w:rPr>
              <w:t>tišxaṭ</w:t>
            </w:r>
            <w:r w:rsidRPr="00605461">
              <w:rPr>
                <w:iCs/>
                <w:noProof/>
                <w:color w:val="00B050"/>
                <w:lang w:val="en-US"/>
              </w:rPr>
              <w:t xml:space="preserve"> al-gāʕ, al-maʕāš zifit, ᵊnšidd ᵊmn-aš-šufāg al-awwali nāxuḏ ṯumnītēn ḥunṭa, nizraʕ ᵊṯnēne fiddānēn ᵊnsūg wāḥad yizraʕ mn-aš-šufāg l-al-maġrib, aṯ-ṯumnītēn, ᵊ</w:t>
            </w:r>
            <w:r w:rsidRPr="00605461">
              <w:rPr>
                <w:color w:val="00B050"/>
              </w:rPr>
              <w:t>nšidd</w:t>
            </w:r>
            <w:r w:rsidRPr="00605461">
              <w:rPr>
                <w:iCs/>
                <w:noProof/>
                <w:color w:val="00B050"/>
                <w:lang w:val="en-US"/>
              </w:rPr>
              <w:t xml:space="preserve"> </w:t>
            </w:r>
            <w:r w:rsidRPr="00605461">
              <w:rPr>
                <w:color w:val="00B050"/>
              </w:rPr>
              <w:t>aṭ-ṭabbān</w:t>
            </w:r>
            <w:r w:rsidRPr="00605461">
              <w:rPr>
                <w:iCs/>
                <w:noProof/>
                <w:color w:val="00B050"/>
                <w:lang w:val="en-US"/>
              </w:rPr>
              <w:t xml:space="preserve"> zād, ᵊnsawwi ṭabbān. </w:t>
            </w:r>
          </w:p>
        </w:tc>
        <w:tc>
          <w:tcPr>
            <w:tcW w:w="4252" w:type="dxa"/>
          </w:tcPr>
          <w:p w14:paraId="1AB7D87F" w14:textId="77777777" w:rsidR="00AD69AF" w:rsidRPr="00605461" w:rsidRDefault="00AD69AF" w:rsidP="00763CEC">
            <w:pPr>
              <w:rPr>
                <w:color w:val="00B050"/>
              </w:rPr>
            </w:pPr>
            <w:r w:rsidRPr="00605461">
              <w:rPr>
                <w:iCs/>
                <w:noProof/>
                <w:color w:val="00B050"/>
                <w:lang w:val="en-US"/>
              </w:rPr>
              <w:t xml:space="preserve">Before the water came we used to cultivate the fields with animals, with cows, with cows. We used to tie two cows to the wooden yoke; the plough was also made of wood and we put a ploughshare of iron onto it. Like this it ploughed the soil. The earnings were misarable.  Formerly we used to work from dusk and took only two </w:t>
            </w:r>
            <w:r w:rsidRPr="00605461">
              <w:rPr>
                <w:i/>
                <w:iCs/>
                <w:noProof/>
                <w:color w:val="00B050"/>
                <w:lang w:val="en-US"/>
              </w:rPr>
              <w:t xml:space="preserve">ṯumniyye </w:t>
            </w:r>
            <w:r w:rsidRPr="00605461">
              <w:rPr>
                <w:color w:val="00B050"/>
                <w:lang w:val="en-US"/>
              </w:rPr>
              <w:t xml:space="preserve">of wheat. </w:t>
            </w:r>
            <w:r w:rsidRPr="00605461">
              <w:rPr>
                <w:color w:val="00B050"/>
              </w:rPr>
              <w:t>We cultivated two acres (</w:t>
            </w:r>
            <w:r w:rsidRPr="00605461">
              <w:rPr>
                <w:i/>
                <w:color w:val="00B050"/>
              </w:rPr>
              <w:t xml:space="preserve">fiddān </w:t>
            </w:r>
            <w:r w:rsidRPr="00605461">
              <w:rPr>
                <w:color w:val="00B050"/>
              </w:rPr>
              <w:t xml:space="preserve">= 4,200 sqm). One would had to work on the soil from dusk to dawn for two </w:t>
            </w:r>
            <w:r w:rsidRPr="00605461">
              <w:rPr>
                <w:i/>
                <w:iCs/>
                <w:noProof/>
                <w:color w:val="00B050"/>
                <w:lang w:val="en-US"/>
              </w:rPr>
              <w:t xml:space="preserve">ṯumniyye </w:t>
            </w:r>
            <w:r w:rsidRPr="00605461">
              <w:rPr>
                <w:iCs/>
                <w:noProof/>
                <w:color w:val="00B050"/>
                <w:lang w:val="en-US"/>
              </w:rPr>
              <w:t>of wheat.</w:t>
            </w:r>
            <w:r w:rsidRPr="00BA18ED">
              <w:rPr>
                <w:rStyle w:val="FootnoteReference"/>
              </w:rPr>
              <w:footnoteReference w:id="46"/>
            </w:r>
            <w:r w:rsidRPr="00605461">
              <w:rPr>
                <w:color w:val="00B050"/>
                <w:vertAlign w:val="superscript"/>
              </w:rPr>
              <w:t xml:space="preserve"> </w:t>
            </w:r>
            <w:r w:rsidRPr="00605461">
              <w:rPr>
                <w:color w:val="00B050"/>
              </w:rPr>
              <w:t xml:space="preserve">We also pulled the </w:t>
            </w:r>
            <w:r w:rsidRPr="00605461">
              <w:rPr>
                <w:i/>
                <w:color w:val="00B050"/>
              </w:rPr>
              <w:t>ṭabbān</w:t>
            </w:r>
            <w:r w:rsidRPr="00605461">
              <w:rPr>
                <w:color w:val="00B050"/>
              </w:rPr>
              <w:t xml:space="preserve">, we did the work with the </w:t>
            </w:r>
            <w:r w:rsidRPr="00605461">
              <w:rPr>
                <w:i/>
                <w:color w:val="00B050"/>
              </w:rPr>
              <w:t xml:space="preserve">ṭabbān </w:t>
            </w:r>
            <w:r w:rsidRPr="00605461">
              <w:rPr>
                <w:color w:val="00B050"/>
              </w:rPr>
              <w:t>(which is used to cover the seeds).</w:t>
            </w:r>
          </w:p>
        </w:tc>
      </w:tr>
      <w:tr w:rsidR="00AD69AF" w:rsidRPr="00181331" w14:paraId="0B4D23B9" w14:textId="77777777" w:rsidTr="00763CEC">
        <w:tc>
          <w:tcPr>
            <w:tcW w:w="850" w:type="dxa"/>
          </w:tcPr>
          <w:p w14:paraId="0A65C6E1" w14:textId="77777777" w:rsidR="00AD69AF" w:rsidRPr="007E1ADC" w:rsidRDefault="00AD69AF" w:rsidP="00763CEC">
            <w:pPr>
              <w:rPr>
                <w:iCs/>
                <w:noProof/>
              </w:rPr>
            </w:pPr>
            <w:r>
              <w:rPr>
                <w:iCs/>
                <w:noProof/>
              </w:rPr>
              <w:t>1.10</w:t>
            </w:r>
          </w:p>
        </w:tc>
        <w:tc>
          <w:tcPr>
            <w:tcW w:w="3969" w:type="dxa"/>
          </w:tcPr>
          <w:p w14:paraId="7D8B6726" w14:textId="77777777" w:rsidR="00AD69AF" w:rsidRPr="00605461" w:rsidRDefault="00AD69AF" w:rsidP="00763CEC">
            <w:pPr>
              <w:rPr>
                <w:iCs/>
                <w:noProof/>
                <w:color w:val="00B050"/>
                <w:lang w:val="en-US"/>
              </w:rPr>
            </w:pPr>
            <w:r w:rsidRPr="00605461">
              <w:rPr>
                <w:iCs/>
                <w:noProof/>
                <w:color w:val="00B050"/>
                <w:lang w:val="en-US"/>
              </w:rPr>
              <w:t xml:space="preserve">ā, niǧi tibin čān tibin. ᵊnḥuṭṭ at-tibin miššān al-bǝgaṛ yākl-u al-bǝgaṛ yišbaʕ, ᵊnnām, nnām sāʕtēn gūm saḥḥǝr al-bǝgaṛ </w:t>
            </w:r>
            <w:r w:rsidRPr="00605461">
              <w:rPr>
                <w:color w:val="00B050"/>
              </w:rPr>
              <w:t>nsaḥḥǝr</w:t>
            </w:r>
            <w:r w:rsidRPr="00605461">
              <w:rPr>
                <w:iCs/>
                <w:noProof/>
                <w:color w:val="00B050"/>
                <w:lang w:val="en-US"/>
              </w:rPr>
              <w:t xml:space="preserve"> al-bǝgaṛ w mn-aš-šufāg uxṛa nšidd. šuqul-ne maʕāš-ne hāḏa hū čān. awwali aṭ-ṭāḥūn aṭ-ṭaḥīn fōg b-aǧ-</w:t>
            </w:r>
            <w:r w:rsidRPr="00605461">
              <w:rPr>
                <w:color w:val="00B050"/>
              </w:rPr>
              <w:t>Ǧillāb</w:t>
            </w:r>
            <w:r w:rsidRPr="00605461">
              <w:rPr>
                <w:iCs/>
                <w:noProof/>
                <w:color w:val="00B050"/>
                <w:lang w:val="en-US"/>
              </w:rPr>
              <w:t xml:space="preserve"> hīčiḏ </w:t>
            </w:r>
            <w:r w:rsidRPr="00605461">
              <w:rPr>
                <w:iCs/>
                <w:noProof/>
                <w:color w:val="00B050"/>
                <w:lang w:val="de-AT"/>
              </w:rPr>
              <w:t>ᵊ</w:t>
            </w:r>
            <w:r w:rsidRPr="00605461">
              <w:rPr>
                <w:iCs/>
                <w:noProof/>
                <w:color w:val="00B050"/>
                <w:lang w:val="en-US"/>
              </w:rPr>
              <w:t>b-Āḏane Dōdāš filān. ašidd al-biʕīr min hēn,</w:t>
            </w:r>
          </w:p>
        </w:tc>
        <w:tc>
          <w:tcPr>
            <w:tcW w:w="4252" w:type="dxa"/>
          </w:tcPr>
          <w:p w14:paraId="68010C98" w14:textId="77777777" w:rsidR="00AD69AF" w:rsidRPr="00605461" w:rsidRDefault="00AD69AF" w:rsidP="00763CEC">
            <w:pPr>
              <w:rPr>
                <w:iCs/>
                <w:noProof/>
                <w:color w:val="00B050"/>
                <w:lang w:val="en-US"/>
              </w:rPr>
            </w:pPr>
            <w:r w:rsidRPr="00605461">
              <w:rPr>
                <w:iCs/>
                <w:noProof/>
                <w:color w:val="00B050"/>
                <w:lang w:val="en-US"/>
              </w:rPr>
              <w:t xml:space="preserve">Yes, we also came for the straw, there was the straw. We took the straw for the cows to eat, in order that the cows get full. </w:t>
            </w:r>
            <w:bookmarkStart w:id="130" w:name="_Hlk132910577"/>
            <w:r w:rsidRPr="00605461">
              <w:rPr>
                <w:iCs/>
                <w:noProof/>
                <w:color w:val="00B050"/>
                <w:lang w:val="en-US"/>
              </w:rPr>
              <w:t>We slept two hours, and then got up and fed the cows</w:t>
            </w:r>
            <w:bookmarkEnd w:id="130"/>
            <w:r w:rsidRPr="00605461">
              <w:rPr>
                <w:iCs/>
                <w:noProof/>
                <w:color w:val="00B050"/>
                <w:lang w:val="en-US"/>
              </w:rPr>
              <w:t>. We fed the cows and worked on the soil again from dusk onwards. This was our work and our income. And the mill for the flour was up there in aǧ-Ǧillāb, in Āḏane, in Dōdaš, and so on. I went from here</w:t>
            </w:r>
          </w:p>
        </w:tc>
      </w:tr>
      <w:tr w:rsidR="00AD69AF" w:rsidRPr="00181331" w14:paraId="41920B59" w14:textId="77777777" w:rsidTr="00763CEC">
        <w:tc>
          <w:tcPr>
            <w:tcW w:w="850" w:type="dxa"/>
          </w:tcPr>
          <w:p w14:paraId="29603764" w14:textId="77777777" w:rsidR="00AD69AF" w:rsidRPr="007F5DBD" w:rsidRDefault="00AD69AF" w:rsidP="00763CEC">
            <w:pPr>
              <w:rPr>
                <w:iCs/>
                <w:noProof/>
                <w:lang w:val="en-US"/>
              </w:rPr>
            </w:pPr>
            <w:r>
              <w:rPr>
                <w:iCs/>
                <w:noProof/>
                <w:lang w:val="en-US"/>
              </w:rPr>
              <w:t>1.54</w:t>
            </w:r>
          </w:p>
        </w:tc>
        <w:tc>
          <w:tcPr>
            <w:tcW w:w="3969" w:type="dxa"/>
          </w:tcPr>
          <w:p w14:paraId="6B39C03B" w14:textId="77777777" w:rsidR="00AD69AF" w:rsidRPr="00605461" w:rsidRDefault="00AD69AF" w:rsidP="00763CEC">
            <w:pPr>
              <w:rPr>
                <w:iCs/>
                <w:noProof/>
                <w:color w:val="00B050"/>
                <w:lang w:val="en-US"/>
              </w:rPr>
            </w:pPr>
            <w:r w:rsidRPr="00605461">
              <w:rPr>
                <w:iCs/>
                <w:noProof/>
                <w:color w:val="00B050"/>
                <w:lang w:val="en-US"/>
              </w:rPr>
              <w:t xml:space="preserve">ʕa-l-biʕīr ʕa-ǧ-ǧamal ʕa-č-čaḥaš, “rūḥ ʕa-ṭ-ṭāḥūna ʕa-l-mayye tiṭḥan.” </w:t>
            </w:r>
            <w:r w:rsidRPr="00605461">
              <w:rPr>
                <w:color w:val="00B050"/>
              </w:rPr>
              <w:t>sǝra</w:t>
            </w:r>
            <w:r w:rsidRPr="00605461">
              <w:rPr>
                <w:iCs/>
                <w:noProof/>
                <w:color w:val="00B050"/>
                <w:lang w:val="en-US"/>
              </w:rPr>
              <w:t xml:space="preserve"> yox</w:t>
            </w:r>
            <w:r w:rsidRPr="00BA18ED">
              <w:rPr>
                <w:rStyle w:val="FootnoteReference"/>
              </w:rPr>
              <w:footnoteReference w:id="47"/>
            </w:r>
            <w:r w:rsidRPr="00605461">
              <w:rPr>
                <w:iCs/>
                <w:noProof/>
                <w:color w:val="00B050"/>
                <w:lang w:val="en-US"/>
              </w:rPr>
              <w:t xml:space="preserve"> arbaʕ tiyyām xamǝs tiyyām </w:t>
            </w:r>
            <w:r w:rsidRPr="00605461">
              <w:rPr>
                <w:i/>
                <w:iCs/>
                <w:noProof/>
                <w:color w:val="00B050"/>
                <w:lang w:val="en-US"/>
              </w:rPr>
              <w:t>dört gün beş gün, ekmek yox, aç, kimse yox, sıra yox,</w:t>
            </w:r>
            <w:r w:rsidRPr="00605461">
              <w:rPr>
                <w:iCs/>
                <w:noProof/>
                <w:color w:val="00B050"/>
                <w:lang w:val="en-US"/>
              </w:rPr>
              <w:t xml:space="preserve"> arbaʕ tiyyām xamǝs tiyyām nitna tā tiṭḥan aṭ-ṭaḥīn al-bēt hēn mayyit mn-aǧ-ǧūʕ, māmin xubuz. </w:t>
            </w:r>
          </w:p>
        </w:tc>
        <w:tc>
          <w:tcPr>
            <w:tcW w:w="4252" w:type="dxa"/>
          </w:tcPr>
          <w:p w14:paraId="21908D86" w14:textId="77777777" w:rsidR="00AD69AF" w:rsidRPr="00605461" w:rsidRDefault="00AD69AF" w:rsidP="00763CEC">
            <w:pPr>
              <w:rPr>
                <w:color w:val="00B050"/>
              </w:rPr>
            </w:pPr>
            <w:r w:rsidRPr="00605461">
              <w:rPr>
                <w:iCs/>
                <w:noProof/>
                <w:color w:val="00B050"/>
                <w:lang w:val="en-US"/>
              </w:rPr>
              <w:t xml:space="preserve">with the camels. On the back of the camels and the donkeys. “Go to the water mill to grind the crop!” There was a long queue; </w:t>
            </w:r>
            <w:r w:rsidRPr="00605461">
              <w:rPr>
                <w:color w:val="00B050"/>
              </w:rPr>
              <w:t>four, five days, four five days no bread, hunger, nobody; and a long queue. We waited for four or five days in order to mill the flour while the family here was dying of hunger, because there was no bread.</w:t>
            </w:r>
          </w:p>
        </w:tc>
      </w:tr>
      <w:tr w:rsidR="00AD69AF" w:rsidRPr="00181331" w14:paraId="6570C289" w14:textId="77777777" w:rsidTr="00763CEC">
        <w:tc>
          <w:tcPr>
            <w:tcW w:w="850" w:type="dxa"/>
          </w:tcPr>
          <w:p w14:paraId="1ACA1B9E" w14:textId="77777777" w:rsidR="00AD69AF" w:rsidRPr="007E1ADC" w:rsidRDefault="00AD69AF" w:rsidP="00763CEC">
            <w:pPr>
              <w:rPr>
                <w:iCs/>
                <w:noProof/>
              </w:rPr>
            </w:pPr>
            <w:r>
              <w:rPr>
                <w:iCs/>
                <w:noProof/>
              </w:rPr>
              <w:t>2.47</w:t>
            </w:r>
          </w:p>
        </w:tc>
        <w:tc>
          <w:tcPr>
            <w:tcW w:w="3969" w:type="dxa"/>
          </w:tcPr>
          <w:p w14:paraId="56923E69" w14:textId="77777777" w:rsidR="00AD69AF" w:rsidRPr="00605461" w:rsidRDefault="00AD69AF" w:rsidP="00763CEC">
            <w:pPr>
              <w:rPr>
                <w:iCs/>
                <w:noProof/>
                <w:color w:val="00B050"/>
                <w:lang w:val="en-US"/>
              </w:rPr>
            </w:pPr>
            <w:r w:rsidRPr="00605461">
              <w:rPr>
                <w:color w:val="00B050"/>
              </w:rPr>
              <w:t>ʕala-ma niǧi</w:t>
            </w:r>
            <w:r w:rsidRPr="00605461">
              <w:rPr>
                <w:iCs/>
                <w:noProof/>
                <w:color w:val="00B050"/>
                <w:lang w:val="en-US"/>
              </w:rPr>
              <w:t xml:space="preserve"> ʕa-l-bēt inn-u mn-aǧ-ǧīrān nāxuḏ ṭaḥīn aǧ-ǧīrān kull-u ta-nxabiz. niǧi wǝḥde mn-al-ᵊfrād ᵊtrūḥ l-al-</w:t>
            </w:r>
            <w:r w:rsidRPr="00605461">
              <w:rPr>
                <w:color w:val="00B050"/>
              </w:rPr>
              <w:t>gurḏ̣a</w:t>
            </w:r>
            <w:r w:rsidRPr="00605461">
              <w:rPr>
                <w:iCs/>
                <w:noProof/>
                <w:color w:val="00B050"/>
                <w:lang w:val="en-US"/>
              </w:rPr>
              <w:t xml:space="preserve"> (gap Turkish 2.57-3.11) wāḥad ᵊmn-al-ᵊfrād </w:t>
            </w:r>
            <w:r w:rsidRPr="00605461">
              <w:rPr>
                <w:iCs/>
                <w:noProof/>
                <w:color w:val="00B050"/>
                <w:lang w:val="en-US"/>
              </w:rPr>
              <w:lastRenderedPageBreak/>
              <w:t>yḏ̣all, farde, hā ʕašǝr tiyyām ᵊtxalaṣ, uxṛa nšidd rrūḥ ʕala… hāḏa maʕāš-ne ṃayy māmin.</w:t>
            </w:r>
          </w:p>
        </w:tc>
        <w:tc>
          <w:tcPr>
            <w:tcW w:w="4252" w:type="dxa"/>
          </w:tcPr>
          <w:p w14:paraId="43711CF5" w14:textId="77777777" w:rsidR="00AD69AF" w:rsidRPr="00605461" w:rsidRDefault="00AD69AF" w:rsidP="00763CEC">
            <w:pPr>
              <w:rPr>
                <w:iCs/>
                <w:noProof/>
                <w:color w:val="00B050"/>
                <w:lang w:val="en-US"/>
              </w:rPr>
            </w:pPr>
            <w:r w:rsidRPr="00605461">
              <w:rPr>
                <w:iCs/>
                <w:noProof/>
                <w:color w:val="00B050"/>
                <w:lang w:val="en-US"/>
              </w:rPr>
              <w:lastRenderedPageBreak/>
              <w:t xml:space="preserve">Until we came home they (lit. we) took the neighbours’ flour to bake bread. One female member of the family went to borrow something. One of the the family members </w:t>
            </w:r>
            <w:r w:rsidRPr="00605461">
              <w:rPr>
                <w:iCs/>
                <w:noProof/>
                <w:color w:val="00B050"/>
                <w:lang w:val="en-US"/>
              </w:rPr>
              <w:lastRenderedPageBreak/>
              <w:t xml:space="preserve">used to do this, one female member. Well, and after ten days it (the flour) was finished and we went again. This was our life, there was no water. </w:t>
            </w:r>
          </w:p>
        </w:tc>
      </w:tr>
      <w:tr w:rsidR="00AD69AF" w:rsidRPr="00181331" w14:paraId="0C195317" w14:textId="77777777" w:rsidTr="00763CEC">
        <w:tc>
          <w:tcPr>
            <w:tcW w:w="850" w:type="dxa"/>
          </w:tcPr>
          <w:p w14:paraId="31E3F250" w14:textId="77777777" w:rsidR="00AD69AF" w:rsidRPr="007F5DBD" w:rsidRDefault="00AD69AF" w:rsidP="00763CEC">
            <w:pPr>
              <w:rPr>
                <w:iCs/>
                <w:noProof/>
                <w:lang w:val="en-US"/>
              </w:rPr>
            </w:pPr>
            <w:r>
              <w:rPr>
                <w:iCs/>
                <w:noProof/>
                <w:lang w:val="en-US"/>
              </w:rPr>
              <w:lastRenderedPageBreak/>
              <w:t>3.27</w:t>
            </w:r>
          </w:p>
        </w:tc>
        <w:tc>
          <w:tcPr>
            <w:tcW w:w="3969" w:type="dxa"/>
          </w:tcPr>
          <w:p w14:paraId="10D3BA29" w14:textId="77777777" w:rsidR="00AD69AF" w:rsidRPr="00605461" w:rsidRDefault="00AD69AF" w:rsidP="00763CEC">
            <w:pPr>
              <w:rPr>
                <w:iCs/>
                <w:noProof/>
                <w:color w:val="00B050"/>
                <w:lang w:val="en-US"/>
              </w:rPr>
            </w:pPr>
            <w:r w:rsidRPr="00605461">
              <w:rPr>
                <w:iCs/>
                <w:noProof/>
                <w:color w:val="00B050"/>
                <w:lang w:val="en-US"/>
              </w:rPr>
              <w:t xml:space="preserve">b-al-fiddān </w:t>
            </w:r>
            <w:r w:rsidRPr="00605461">
              <w:rPr>
                <w:color w:val="00B050"/>
              </w:rPr>
              <w:t>taʕabna</w:t>
            </w:r>
            <w:r w:rsidRPr="00605461">
              <w:rPr>
                <w:iCs/>
                <w:noProof/>
                <w:color w:val="00B050"/>
                <w:lang w:val="en-US"/>
              </w:rPr>
              <w:t xml:space="preserve"> ᵊmn-aṣ-ṣubuḥ ʕa-l-maġrib ssūg w timši, ᵊmn-aṣ-ṣubuḥ ᵊnšidd l-al-maġrib yēlōn arīd amši ʕala riǧlay-ye aṭubb Āḏane, Āḏane aṭubb-ha hā! mn-aš-šufāg </w:t>
            </w:r>
            <w:r w:rsidRPr="00605461">
              <w:rPr>
                <w:color w:val="00B050"/>
              </w:rPr>
              <w:t>al-xalāṭ</w:t>
            </w:r>
            <w:r w:rsidRPr="00605461">
              <w:rPr>
                <w:iCs/>
                <w:noProof/>
                <w:color w:val="00B050"/>
                <w:lang w:val="en-US"/>
              </w:rPr>
              <w:t xml:space="preserve"> aḏ̣-ḏ̣alām māši ʕala riǧlay-ye, yēlōn-i amši hīčiḏ aṭubb Āḏane, min Ḥarrān aṭubb Āḏane, hā hīčiḏ maʕāš-ne čān.</w:t>
            </w:r>
          </w:p>
        </w:tc>
        <w:tc>
          <w:tcPr>
            <w:tcW w:w="4252" w:type="dxa"/>
          </w:tcPr>
          <w:p w14:paraId="25997B3B" w14:textId="77777777" w:rsidR="00AD69AF" w:rsidRPr="00605461" w:rsidRDefault="00AD69AF" w:rsidP="00763CEC">
            <w:pPr>
              <w:rPr>
                <w:iCs/>
                <w:noProof/>
                <w:color w:val="00B050"/>
                <w:lang w:val="en-US"/>
              </w:rPr>
            </w:pPr>
            <w:r w:rsidRPr="00605461">
              <w:rPr>
                <w:iCs/>
                <w:noProof/>
                <w:color w:val="00B050"/>
                <w:lang w:val="en-US"/>
              </w:rPr>
              <w:t xml:space="preserve">With draught </w:t>
            </w:r>
            <w:r w:rsidRPr="00605461">
              <w:rPr>
                <w:color w:val="00B050"/>
              </w:rPr>
              <w:t>animals; it is tiring to work from the morning to evening on the field!</w:t>
            </w:r>
            <w:r w:rsidRPr="00605461">
              <w:rPr>
                <w:iCs/>
                <w:noProof/>
                <w:color w:val="00B050"/>
                <w:lang w:val="en-US"/>
              </w:rPr>
              <w:t xml:space="preserve"> We ploughed from morning to evening and if I had walked (the same distance in one direction) I would have reached Adana, yes I had reached Adana! From dusk to nightfall I was walking and if I had walked (straight) I had reached Adana; from Harran I had reached Adana. Like this was our life.</w:t>
            </w:r>
          </w:p>
        </w:tc>
      </w:tr>
      <w:tr w:rsidR="00AD69AF" w:rsidRPr="00BB236A" w14:paraId="63F400E7" w14:textId="77777777" w:rsidTr="00763CEC">
        <w:tc>
          <w:tcPr>
            <w:tcW w:w="850" w:type="dxa"/>
          </w:tcPr>
          <w:p w14:paraId="429545DD" w14:textId="77777777" w:rsidR="00AD69AF" w:rsidRPr="00BB236A" w:rsidRDefault="00AD69AF" w:rsidP="00763CEC">
            <w:pPr>
              <w:rPr>
                <w:iCs/>
                <w:noProof/>
                <w:lang w:val="en-US"/>
              </w:rPr>
            </w:pPr>
            <w:r>
              <w:rPr>
                <w:iCs/>
                <w:noProof/>
                <w:lang w:val="en-US"/>
              </w:rPr>
              <w:t>4.14</w:t>
            </w:r>
          </w:p>
        </w:tc>
        <w:tc>
          <w:tcPr>
            <w:tcW w:w="3969" w:type="dxa"/>
          </w:tcPr>
          <w:p w14:paraId="73A60513" w14:textId="77777777" w:rsidR="00AD69AF" w:rsidRPr="00605461" w:rsidRDefault="00AD69AF" w:rsidP="00763CEC">
            <w:pPr>
              <w:rPr>
                <w:iCs/>
                <w:color w:val="00B050"/>
                <w:lang w:val="en-US"/>
              </w:rPr>
            </w:pPr>
            <w:r w:rsidRPr="00605461">
              <w:rPr>
                <w:iCs/>
                <w:noProof/>
                <w:color w:val="00B050"/>
                <w:lang w:val="en-US"/>
              </w:rPr>
              <w:t>al-ḥurma tilbas ṯōb wāḥad, awwali az-zlime lū ṯōb wāḥad. alḥaz az-zlime lū ʕišrīn ṯōb, al-ḥurma laha ʕišrīn ṯōb kull-ha nāylōn. gāmin yšiddin rūs-hin min waṛa miṯl ad-deve ysawwin miṯl al-biʕīr. salām al-biʕīr yā! ṣār xarāb čān awwali n</w:t>
            </w:r>
            <w:r w:rsidRPr="00605461">
              <w:rPr>
                <w:iCs/>
                <w:color w:val="00B050"/>
                <w:lang w:val="en-US"/>
              </w:rPr>
              <w:t xml:space="preserve">āmūs ḥayā šī. </w:t>
            </w:r>
            <w:r w:rsidRPr="00605461">
              <w:rPr>
                <w:color w:val="00B050"/>
              </w:rPr>
              <w:t>az-zilime</w:t>
            </w:r>
            <w:r w:rsidRPr="00605461">
              <w:rPr>
                <w:iCs/>
                <w:color w:val="00B050"/>
                <w:lang w:val="en-US"/>
              </w:rPr>
              <w:t xml:space="preserve"> </w:t>
            </w:r>
            <w:r w:rsidRPr="00605461">
              <w:rPr>
                <w:color w:val="00B050"/>
              </w:rPr>
              <w:t xml:space="preserve">lē </w:t>
            </w:r>
            <w:r w:rsidRPr="00605461">
              <w:rPr>
                <w:iCs/>
                <w:color w:val="00B050"/>
                <w:lang w:val="en-US"/>
              </w:rPr>
              <w:t xml:space="preserve">rād yufūt al-ḥurma tigaf xamsīn mītraw. </w:t>
            </w:r>
          </w:p>
        </w:tc>
        <w:tc>
          <w:tcPr>
            <w:tcW w:w="4252" w:type="dxa"/>
          </w:tcPr>
          <w:p w14:paraId="431DA948" w14:textId="77777777" w:rsidR="00AD69AF" w:rsidRPr="00605461" w:rsidRDefault="00AD69AF" w:rsidP="00763CEC">
            <w:pPr>
              <w:rPr>
                <w:iCs/>
                <w:noProof/>
                <w:color w:val="00B050"/>
                <w:lang w:val="en-US"/>
              </w:rPr>
            </w:pPr>
            <w:r w:rsidRPr="00605461">
              <w:rPr>
                <w:iCs/>
                <w:noProof/>
                <w:color w:val="00B050"/>
                <w:lang w:val="en-US"/>
              </w:rPr>
              <w:t xml:space="preserve">The woman </w:t>
            </w:r>
            <w:r w:rsidRPr="00605461">
              <w:rPr>
                <w:color w:val="00B050"/>
              </w:rPr>
              <w:t>used to</w:t>
            </w:r>
            <w:r w:rsidRPr="00605461">
              <w:rPr>
                <w:iCs/>
                <w:noProof/>
                <w:color w:val="00B050"/>
                <w:lang w:val="en-US"/>
              </w:rPr>
              <w:t xml:space="preserve"> wear one single garment and the man had one single garment in former times. Now the man has twenty garments and the woman has also twenty garments, which are all made of nylon. They have begun to bind their hair in ponytail style (lit. camel) like a camel’s tail. Like a camel! Everything has become spoiled; in former times their was honour and shame. When a man liked to pass by the woman stood behind fifty metres.</w:t>
            </w:r>
          </w:p>
        </w:tc>
      </w:tr>
      <w:tr w:rsidR="00AD69AF" w:rsidRPr="00BB236A" w14:paraId="25B36408" w14:textId="77777777" w:rsidTr="00763CEC">
        <w:tc>
          <w:tcPr>
            <w:tcW w:w="850" w:type="dxa"/>
          </w:tcPr>
          <w:p w14:paraId="22D37E47" w14:textId="77777777" w:rsidR="00AD69AF" w:rsidRPr="00BB236A" w:rsidRDefault="00AD69AF" w:rsidP="00763CEC">
            <w:pPr>
              <w:rPr>
                <w:iCs/>
                <w:lang w:val="en-US"/>
              </w:rPr>
            </w:pPr>
            <w:r>
              <w:rPr>
                <w:iCs/>
                <w:lang w:val="en-US"/>
              </w:rPr>
              <w:t>5.01</w:t>
            </w:r>
          </w:p>
        </w:tc>
        <w:tc>
          <w:tcPr>
            <w:tcW w:w="3969" w:type="dxa"/>
          </w:tcPr>
          <w:p w14:paraId="26A033E6" w14:textId="77777777" w:rsidR="00AD69AF" w:rsidRPr="00605461" w:rsidRDefault="00AD69AF" w:rsidP="00763CEC">
            <w:pPr>
              <w:rPr>
                <w:iCs/>
                <w:color w:val="00B050"/>
                <w:lang w:val="en-US"/>
              </w:rPr>
            </w:pPr>
            <w:r w:rsidRPr="00605461">
              <w:rPr>
                <w:iCs/>
                <w:color w:val="00B050"/>
                <w:lang w:val="en-US"/>
              </w:rPr>
              <w:t xml:space="preserve">tigaf w tilimm ṯōb-ha hīčiḏ. miṯil </w:t>
            </w:r>
            <w:r w:rsidRPr="00605461">
              <w:rPr>
                <w:color w:val="00B050"/>
              </w:rPr>
              <w:t>al-yasīr</w:t>
            </w:r>
            <w:r w:rsidRPr="00605461">
              <w:rPr>
                <w:iCs/>
                <w:noProof/>
                <w:color w:val="00B050"/>
                <w:lang w:val="en-US"/>
              </w:rPr>
              <w:t xml:space="preserve"> </w:t>
            </w:r>
            <w:r w:rsidRPr="00605461">
              <w:rPr>
                <w:iCs/>
                <w:color w:val="00B050"/>
                <w:lang w:val="en-US"/>
              </w:rPr>
              <w:t xml:space="preserve">miṯil al-ēr ʕind al-yüzbāši. lummin-ma az-zlime yfūt tā hī tfūt. čān ṣudug, awwali čān nāmūs. wāḥad lē </w:t>
            </w:r>
            <w:r w:rsidRPr="00605461">
              <w:rPr>
                <w:iCs/>
                <w:noProof/>
                <w:color w:val="00B050"/>
                <w:lang w:val="en-US"/>
              </w:rPr>
              <w:t xml:space="preserve">tiḏ̣āyag </w:t>
            </w:r>
            <w:r w:rsidRPr="00605461">
              <w:rPr>
                <w:iCs/>
                <w:color w:val="00B050"/>
                <w:lang w:val="en-US"/>
              </w:rPr>
              <w:t>al-ʕašīre kull-he tgūm ᵊbsāgt-u. nāmūs ḥayā qayriyye, ē has-sāʕa hāḏ</w:t>
            </w:r>
            <w:r w:rsidRPr="00605461">
              <w:rPr>
                <w:color w:val="00B050"/>
              </w:rPr>
              <w:t>iy</w:t>
            </w:r>
            <w:r w:rsidRPr="00605461">
              <w:rPr>
                <w:iCs/>
                <w:color w:val="00B050"/>
                <w:lang w:val="en-US"/>
              </w:rPr>
              <w:t xml:space="preserve"> al-axx umud-u b-axū-´ ʕalag ᵊb-an-nāṛ, nāmūs mā ḏ̣all, ḥayā mā ḏ̣all. </w:t>
            </w:r>
            <w:r w:rsidRPr="00605461">
              <w:rPr>
                <w:color w:val="00B050"/>
              </w:rPr>
              <w:t xml:space="preserve">al-ḥurma gāmat ᵊtdūs fōg gaḷb az-zilime </w:t>
            </w:r>
            <w:r w:rsidRPr="00605461">
              <w:rPr>
                <w:iCs/>
                <w:color w:val="00B050"/>
                <w:lang w:val="en-US"/>
              </w:rPr>
              <w:t xml:space="preserve">hīčiḏ ᵊtfūt. </w:t>
            </w:r>
          </w:p>
        </w:tc>
        <w:tc>
          <w:tcPr>
            <w:tcW w:w="4252" w:type="dxa"/>
          </w:tcPr>
          <w:p w14:paraId="6AF3CAAE" w14:textId="77777777" w:rsidR="00AD69AF" w:rsidRPr="00605461" w:rsidRDefault="00AD69AF" w:rsidP="00763CEC">
            <w:pPr>
              <w:rPr>
                <w:iCs/>
                <w:color w:val="00B050"/>
                <w:lang w:val="en-US"/>
              </w:rPr>
            </w:pPr>
            <w:r w:rsidRPr="00605461">
              <w:rPr>
                <w:iCs/>
                <w:color w:val="00B050"/>
                <w:lang w:val="en-US"/>
              </w:rPr>
              <w:t xml:space="preserve">She stopped and tightened her garment like this. Like a prisoner, like a private in front of a lieutenant. When the man had passed </w:t>
            </w:r>
            <w:r w:rsidRPr="00605461">
              <w:rPr>
                <w:color w:val="00B050"/>
              </w:rPr>
              <w:t>then she was allowed to pass.</w:t>
            </w:r>
            <w:r w:rsidRPr="00605461">
              <w:rPr>
                <w:iCs/>
                <w:color w:val="00B050"/>
                <w:lang w:val="en-US"/>
              </w:rPr>
              <w:t xml:space="preserve"> There was honesty; there was honour in former times. When one had problems, the whole tribe was on his side. There was honour, shame, and helpfulness. </w:t>
            </w:r>
            <w:r w:rsidRPr="00605461">
              <w:rPr>
                <w:color w:val="00B050"/>
              </w:rPr>
              <w:t>But nowadays a brother’s hope is that his brother burns in the fire.</w:t>
            </w:r>
            <w:r w:rsidRPr="00605461">
              <w:rPr>
                <w:iCs/>
                <w:color w:val="00B050"/>
                <w:lang w:val="en-US"/>
              </w:rPr>
              <w:t xml:space="preserve"> Neither honour nor shame has remained. The woman has begun to step on the man’s heart; like this she goes on.</w:t>
            </w:r>
          </w:p>
        </w:tc>
      </w:tr>
      <w:tr w:rsidR="00AD69AF" w:rsidRPr="00BB236A" w14:paraId="6FE3B292" w14:textId="77777777" w:rsidTr="00763CEC">
        <w:tc>
          <w:tcPr>
            <w:tcW w:w="850" w:type="dxa"/>
          </w:tcPr>
          <w:p w14:paraId="6E115341" w14:textId="77777777" w:rsidR="00AD69AF" w:rsidRPr="00BB236A" w:rsidRDefault="00AD69AF" w:rsidP="00763CEC">
            <w:pPr>
              <w:rPr>
                <w:iCs/>
                <w:lang w:val="en-US"/>
              </w:rPr>
            </w:pPr>
            <w:r>
              <w:rPr>
                <w:iCs/>
                <w:lang w:val="en-US"/>
              </w:rPr>
              <w:t>6.06</w:t>
            </w:r>
          </w:p>
        </w:tc>
        <w:tc>
          <w:tcPr>
            <w:tcW w:w="3969" w:type="dxa"/>
          </w:tcPr>
          <w:p w14:paraId="29B3E857" w14:textId="77777777" w:rsidR="00AD69AF" w:rsidRPr="00605461" w:rsidRDefault="00AD69AF" w:rsidP="00763CEC">
            <w:pPr>
              <w:rPr>
                <w:iCs/>
                <w:color w:val="00B050"/>
                <w:lang w:val="en-US"/>
              </w:rPr>
            </w:pPr>
            <w:r w:rsidRPr="00605461">
              <w:rPr>
                <w:iCs/>
                <w:color w:val="00B050"/>
                <w:lang w:val="en-US"/>
              </w:rPr>
              <w:t xml:space="preserve">al-ᵊkbāṛ ġābat </w:t>
            </w:r>
            <w:r w:rsidRPr="00605461">
              <w:rPr>
                <w:i/>
                <w:color w:val="00B050"/>
              </w:rPr>
              <w:t>yeni moda çıktı</w:t>
            </w:r>
            <w:r w:rsidRPr="00605461">
              <w:rPr>
                <w:iCs/>
                <w:color w:val="00B050"/>
                <w:lang w:val="en-US"/>
              </w:rPr>
              <w:t xml:space="preserve"> naylōn naylōn. awwali čān ǧūx, yirmi sine aǧ-ǧūx tilbas hū yḏ̣all ǧidīd. alḥaz naylōn šahar yʕallig yrūḥ. awwali činna ʕala l-xēl nirkab al-xēl nifzaʕ b-at-tfungāt ᵊnḥāmi waṭan-ne.</w:t>
            </w:r>
          </w:p>
        </w:tc>
        <w:tc>
          <w:tcPr>
            <w:tcW w:w="4252" w:type="dxa"/>
          </w:tcPr>
          <w:p w14:paraId="75E511AB" w14:textId="77777777" w:rsidR="00AD69AF" w:rsidRPr="00605461" w:rsidRDefault="00AD69AF" w:rsidP="00763CEC">
            <w:pPr>
              <w:rPr>
                <w:iCs/>
                <w:color w:val="00B050"/>
                <w:lang w:val="en-US"/>
              </w:rPr>
            </w:pPr>
            <w:r w:rsidRPr="00605461">
              <w:rPr>
                <w:iCs/>
                <w:color w:val="00B050"/>
                <w:lang w:val="en-US"/>
              </w:rPr>
              <w:t xml:space="preserve"> The old are gone. There is a new fashion out, namely, the nylon. It was the felt in the former times. Even if you wear felt for twenty years, it would stay new, but nowadays the nylon clothes are worn out within a month. Formerly, we used to ride on </w:t>
            </w:r>
            <w:r w:rsidRPr="00605461">
              <w:rPr>
                <w:color w:val="00B050"/>
              </w:rPr>
              <w:t>horses; we went to</w:t>
            </w:r>
            <w:r w:rsidRPr="00605461">
              <w:rPr>
                <w:iCs/>
                <w:color w:val="00B050"/>
                <w:lang w:val="en-US"/>
              </w:rPr>
              <w:t xml:space="preserve"> the rescue with rifles and protected our homeland.</w:t>
            </w:r>
          </w:p>
        </w:tc>
      </w:tr>
      <w:tr w:rsidR="00AD69AF" w:rsidRPr="00BB236A" w14:paraId="735E0805" w14:textId="77777777" w:rsidTr="00763CEC">
        <w:tc>
          <w:tcPr>
            <w:tcW w:w="850" w:type="dxa"/>
          </w:tcPr>
          <w:p w14:paraId="0D468926" w14:textId="77777777" w:rsidR="00AD69AF" w:rsidRDefault="00AD69AF" w:rsidP="00763CEC">
            <w:pPr>
              <w:rPr>
                <w:iCs/>
                <w:lang w:val="en-US"/>
              </w:rPr>
            </w:pPr>
            <w:r>
              <w:rPr>
                <w:iCs/>
                <w:lang w:val="en-US"/>
              </w:rPr>
              <w:t>6.43</w:t>
            </w:r>
          </w:p>
        </w:tc>
        <w:tc>
          <w:tcPr>
            <w:tcW w:w="3969" w:type="dxa"/>
          </w:tcPr>
          <w:p w14:paraId="66081EE4" w14:textId="77777777" w:rsidR="00AD69AF" w:rsidRPr="00605461" w:rsidRDefault="00AD69AF" w:rsidP="00763CEC">
            <w:pPr>
              <w:rPr>
                <w:iCs/>
                <w:color w:val="00B050"/>
                <w:lang w:val="en-US"/>
              </w:rPr>
            </w:pPr>
            <w:r w:rsidRPr="00605461">
              <w:rPr>
                <w:iCs/>
                <w:color w:val="00B050"/>
                <w:lang w:val="en-US"/>
              </w:rPr>
              <w:t>al-lēl w-an-nahāṛ ᵊnḥāmi l-waṭan, lā yiǧī-na dišmān min Sūrīye. yiǧi yāxuḏ qanam-</w:t>
            </w:r>
            <w:r w:rsidRPr="00605461">
              <w:rPr>
                <w:iCs/>
                <w:color w:val="00B050"/>
                <w:lang w:val="en-US"/>
              </w:rPr>
              <w:lastRenderedPageBreak/>
              <w:t>ne yāxuḏ baʕar-ne yāxuḏ ḥalāl-ne</w:t>
            </w:r>
          </w:p>
        </w:tc>
        <w:tc>
          <w:tcPr>
            <w:tcW w:w="4252" w:type="dxa"/>
          </w:tcPr>
          <w:p w14:paraId="6095F17C" w14:textId="77777777" w:rsidR="00AD69AF" w:rsidRPr="00605461" w:rsidRDefault="00AD69AF" w:rsidP="00763CEC">
            <w:pPr>
              <w:rPr>
                <w:iCs/>
                <w:color w:val="00B050"/>
                <w:lang w:val="en-US"/>
              </w:rPr>
            </w:pPr>
            <w:r w:rsidRPr="00605461">
              <w:rPr>
                <w:iCs/>
                <w:color w:val="00B050"/>
                <w:lang w:val="en-US"/>
              </w:rPr>
              <w:lastRenderedPageBreak/>
              <w:t xml:space="preserve">We were protecting the country day and night that no enemy would come from Syria; </w:t>
            </w:r>
            <w:r w:rsidRPr="00605461">
              <w:rPr>
                <w:iCs/>
                <w:color w:val="00B050"/>
                <w:lang w:val="en-US"/>
              </w:rPr>
              <w:lastRenderedPageBreak/>
              <w:t>somebody who would come and take our sheep, he would take our camels, he would take our cattle.</w:t>
            </w:r>
          </w:p>
        </w:tc>
      </w:tr>
      <w:tr w:rsidR="00AD69AF" w:rsidRPr="00BB236A" w14:paraId="081271C0" w14:textId="77777777" w:rsidTr="00763CEC">
        <w:tc>
          <w:tcPr>
            <w:tcW w:w="850" w:type="dxa"/>
          </w:tcPr>
          <w:p w14:paraId="7966B02F" w14:textId="77777777" w:rsidR="00AD69AF" w:rsidRPr="00BB236A" w:rsidRDefault="00AD69AF" w:rsidP="00763CEC">
            <w:pPr>
              <w:rPr>
                <w:iCs/>
                <w:lang w:val="en-US"/>
              </w:rPr>
            </w:pPr>
            <w:r>
              <w:rPr>
                <w:iCs/>
                <w:lang w:val="en-US"/>
              </w:rPr>
              <w:lastRenderedPageBreak/>
              <w:t>7.00</w:t>
            </w:r>
          </w:p>
        </w:tc>
        <w:tc>
          <w:tcPr>
            <w:tcW w:w="3969" w:type="dxa"/>
          </w:tcPr>
          <w:p w14:paraId="7381EB64" w14:textId="77777777" w:rsidR="00AD69AF" w:rsidRPr="00605461" w:rsidRDefault="00AD69AF" w:rsidP="00763CEC">
            <w:pPr>
              <w:rPr>
                <w:iCs/>
                <w:color w:val="00B050"/>
                <w:lang w:val="en-US"/>
              </w:rPr>
            </w:pPr>
            <w:r w:rsidRPr="00605461">
              <w:rPr>
                <w:iCs/>
                <w:color w:val="00B050"/>
                <w:lang w:val="en-US"/>
              </w:rPr>
              <w:t xml:space="preserve">at-tfunge b-īd-ak b-al-lēl b-an-nahāṛ miṯl al-ʕaskariyye. min ᵊtnām haḏāk yiǧi yāxuḏ ḥalāl-ak yiḏbaḥ-ak. hā hīčiḏ čān. alḥaz ṣār as-sayyārāt nāmūs mā ḏ̣all ṣār guṭun ṣār mǝṣāri ṣār mǝṣāri xērsīz. </w:t>
            </w:r>
          </w:p>
        </w:tc>
        <w:tc>
          <w:tcPr>
            <w:tcW w:w="4252" w:type="dxa"/>
          </w:tcPr>
          <w:p w14:paraId="5A303FF5" w14:textId="77777777" w:rsidR="00AD69AF" w:rsidRPr="00605461" w:rsidRDefault="00AD69AF" w:rsidP="00763CEC">
            <w:pPr>
              <w:rPr>
                <w:iCs/>
                <w:color w:val="00B050"/>
                <w:lang w:val="en-US"/>
              </w:rPr>
            </w:pPr>
            <w:r w:rsidRPr="00605461">
              <w:rPr>
                <w:iCs/>
                <w:color w:val="00B050"/>
                <w:lang w:val="en-US"/>
              </w:rPr>
              <w:t>The rifle must remain in your hand day and night like in the military. If you fall asleep, he (the enemy) will come and take your cattle and kill you. It was like that. Nowadays there are cars (instead of horses). There is no honour anymore. There is cotton and therefore more money, bad money.</w:t>
            </w:r>
          </w:p>
        </w:tc>
      </w:tr>
      <w:tr w:rsidR="00AD69AF" w:rsidRPr="00BB236A" w14:paraId="11693BB6" w14:textId="77777777" w:rsidTr="00763CEC">
        <w:tc>
          <w:tcPr>
            <w:tcW w:w="850" w:type="dxa"/>
          </w:tcPr>
          <w:p w14:paraId="46A27AC3" w14:textId="77777777" w:rsidR="00AD69AF" w:rsidRPr="00BB236A" w:rsidRDefault="00AD69AF" w:rsidP="00763CEC">
            <w:pPr>
              <w:rPr>
                <w:iCs/>
                <w:lang w:val="en-US"/>
              </w:rPr>
            </w:pPr>
            <w:r>
              <w:rPr>
                <w:iCs/>
                <w:lang w:val="en-US"/>
              </w:rPr>
              <w:t>7.43</w:t>
            </w:r>
          </w:p>
        </w:tc>
        <w:tc>
          <w:tcPr>
            <w:tcW w:w="3969" w:type="dxa"/>
          </w:tcPr>
          <w:p w14:paraId="624C6487" w14:textId="77777777" w:rsidR="00AD69AF" w:rsidRPr="00605461" w:rsidRDefault="00AD69AF" w:rsidP="00763CEC">
            <w:pPr>
              <w:rPr>
                <w:iCs/>
                <w:color w:val="00B050"/>
                <w:lang w:val="en-US"/>
              </w:rPr>
            </w:pPr>
            <w:r w:rsidRPr="00605461">
              <w:rPr>
                <w:iCs/>
                <w:color w:val="00B050"/>
                <w:lang w:val="en-US"/>
              </w:rPr>
              <w:t>awwali činna b-wrugət pangalōt tā rrūḥ ʕa-l-midīne tā rrūḥ aw niǧi. alḥaz b-al-malyār ᵊtrūḥ l-al-madīne tiǧi bōš. xērsiz bereketsiz, ē alḥamdilla ʕala d-dawle alḥamdilla ʕala ḥukūmit-ne, alḥamdilla ʕala Turkīt-ne. aḷḷa ygawwi al-bērag al-ḥamar</w:t>
            </w:r>
          </w:p>
        </w:tc>
        <w:tc>
          <w:tcPr>
            <w:tcW w:w="4252" w:type="dxa"/>
          </w:tcPr>
          <w:p w14:paraId="27B97925" w14:textId="77777777" w:rsidR="00AD69AF" w:rsidRPr="00605461" w:rsidRDefault="00AD69AF" w:rsidP="00763CEC">
            <w:pPr>
              <w:rPr>
                <w:iCs/>
                <w:color w:val="00B050"/>
                <w:lang w:val="en-US"/>
              </w:rPr>
            </w:pPr>
            <w:r w:rsidRPr="00605461">
              <w:rPr>
                <w:iCs/>
                <w:color w:val="00B050"/>
                <w:lang w:val="en-US"/>
              </w:rPr>
              <w:t>In the former times we used to go to the city and come back with one banknote, but nowadays you go to Urfa with 1 billion Turkish pounds and come back empty-handed. It is bad money nowadays, with no blessing. Thank God for the state, our government and our Turkey. May God strengthen the red banner!</w:t>
            </w:r>
          </w:p>
        </w:tc>
      </w:tr>
      <w:tr w:rsidR="00AD69AF" w:rsidRPr="00FF3AD4" w14:paraId="5752BCEE" w14:textId="77777777" w:rsidTr="00763CEC">
        <w:tc>
          <w:tcPr>
            <w:tcW w:w="850" w:type="dxa"/>
          </w:tcPr>
          <w:p w14:paraId="0D248299" w14:textId="77777777" w:rsidR="00AD69AF" w:rsidRPr="00BB236A" w:rsidRDefault="00AD69AF" w:rsidP="00763CEC">
            <w:pPr>
              <w:rPr>
                <w:iCs/>
                <w:lang w:val="en-US"/>
              </w:rPr>
            </w:pPr>
            <w:r>
              <w:rPr>
                <w:iCs/>
                <w:lang w:val="en-US"/>
              </w:rPr>
              <w:t>8.06</w:t>
            </w:r>
          </w:p>
        </w:tc>
        <w:tc>
          <w:tcPr>
            <w:tcW w:w="3969" w:type="dxa"/>
          </w:tcPr>
          <w:p w14:paraId="4CB2D404" w14:textId="77777777" w:rsidR="00AD69AF" w:rsidRPr="000F53B4" w:rsidRDefault="00AD69AF" w:rsidP="00763CEC">
            <w:pPr>
              <w:rPr>
                <w:iCs/>
                <w:color w:val="00B050"/>
                <w:lang w:val="en-US"/>
              </w:rPr>
            </w:pPr>
            <w:r w:rsidRPr="000F53B4">
              <w:rPr>
                <w:iCs/>
                <w:color w:val="00B050"/>
                <w:lang w:val="en-US"/>
              </w:rPr>
              <w:t>wa-ḥne ǧawwā-´. aḷḷa</w:t>
            </w:r>
            <w:r w:rsidRPr="000F53B4">
              <w:rPr>
                <w:color w:val="00B050"/>
              </w:rPr>
              <w:t xml:space="preserve"> lā yqarrb-in-na w yrazzil-na miṯl al-qēr.</w:t>
            </w:r>
            <w:r w:rsidRPr="000F53B4">
              <w:rPr>
                <w:iCs/>
                <w:color w:val="00B050"/>
                <w:lang w:val="en-US"/>
              </w:rPr>
              <w:t xml:space="preserve"> inšaḷḷa l-bērag al-ḥamar hāḏe </w:t>
            </w:r>
            <w:r w:rsidRPr="000F53B4">
              <w:rPr>
                <w:color w:val="00B050"/>
              </w:rPr>
              <w:t>yiḏ̣aḷḷ</w:t>
            </w:r>
            <w:r w:rsidRPr="000F53B4">
              <w:rPr>
                <w:iCs/>
                <w:color w:val="00B050"/>
                <w:lang w:val="en-US"/>
              </w:rPr>
              <w:t xml:space="preserve"> ʕalēne hīčiḏ. ayyıldız. iḥna ʕāyšīn </w:t>
            </w:r>
            <w:r w:rsidRPr="000F53B4">
              <w:rPr>
                <w:color w:val="00B050"/>
              </w:rPr>
              <w:t>kēf alḥaz ǧawwā-´</w:t>
            </w:r>
            <w:r w:rsidRPr="000F53B4">
              <w:rPr>
                <w:iCs/>
                <w:color w:val="00B050"/>
                <w:lang w:val="en-US"/>
              </w:rPr>
              <w:t xml:space="preserve">. inšaḷḷa dāyme yḏ̣all hīčiḏ fōg-ne. </w:t>
            </w:r>
          </w:p>
        </w:tc>
        <w:tc>
          <w:tcPr>
            <w:tcW w:w="4252" w:type="dxa"/>
          </w:tcPr>
          <w:p w14:paraId="037C6C48" w14:textId="77777777" w:rsidR="00AD69AF" w:rsidRPr="000F53B4" w:rsidRDefault="00AD69AF" w:rsidP="00763CEC">
            <w:pPr>
              <w:rPr>
                <w:iCs/>
                <w:color w:val="00B050"/>
                <w:lang w:val="en-US"/>
              </w:rPr>
            </w:pPr>
            <w:r w:rsidRPr="000F53B4">
              <w:rPr>
                <w:iCs/>
                <w:color w:val="00B050"/>
                <w:lang w:val="en-US"/>
              </w:rPr>
              <w:t>We are inside the country (under its shadow). May God not make us flee and suffer like the others. God willing this red banner will stay upon us like this. The crescent and the star. We live happily here. May it always remain like this!</w:t>
            </w:r>
          </w:p>
        </w:tc>
      </w:tr>
      <w:tr w:rsidR="00AD69AF" w:rsidRPr="006D38FE" w14:paraId="0C730E32" w14:textId="77777777" w:rsidTr="00763CEC">
        <w:tc>
          <w:tcPr>
            <w:tcW w:w="850" w:type="dxa"/>
          </w:tcPr>
          <w:p w14:paraId="1C26C7D6" w14:textId="77777777" w:rsidR="00AD69AF" w:rsidRPr="00FF3AD4" w:rsidRDefault="00AD69AF" w:rsidP="00763CEC">
            <w:pPr>
              <w:rPr>
                <w:iCs/>
                <w:lang w:val="en-US"/>
              </w:rPr>
            </w:pPr>
            <w:r>
              <w:rPr>
                <w:iCs/>
                <w:lang w:val="en-US"/>
              </w:rPr>
              <w:t>8.36</w:t>
            </w:r>
          </w:p>
        </w:tc>
        <w:tc>
          <w:tcPr>
            <w:tcW w:w="3969" w:type="dxa"/>
          </w:tcPr>
          <w:p w14:paraId="16CD1A43" w14:textId="77777777" w:rsidR="00AD69AF" w:rsidRPr="000F53B4" w:rsidRDefault="00AD69AF" w:rsidP="00763CEC">
            <w:pPr>
              <w:rPr>
                <w:iCs/>
                <w:color w:val="00B050"/>
                <w:lang w:val="en-US"/>
              </w:rPr>
            </w:pPr>
            <w:r w:rsidRPr="000F53B4">
              <w:rPr>
                <w:iCs/>
                <w:color w:val="00B050"/>
                <w:lang w:val="en-US"/>
              </w:rPr>
              <w:t xml:space="preserve">aḷḷa yʕammir at-Turkiyye. awwali čānu ʕArab Ḥarrān yrūḥūn ʕala Sūriyye miššān kīlow čāy yōma kīlow ghawa. </w:t>
            </w:r>
            <w:r w:rsidRPr="000F53B4">
              <w:rPr>
                <w:color w:val="00B050"/>
              </w:rPr>
              <w:t>al-ʕaskar yuḏ̣urbūn</w:t>
            </w:r>
            <w:r w:rsidRPr="000F53B4">
              <w:rPr>
                <w:iCs/>
                <w:color w:val="00B050"/>
                <w:lang w:val="en-US"/>
              </w:rPr>
              <w:t xml:space="preserve">-u ʕa-l-ᵊḥdūd zād ymūt. alḥaz kullši b-Turkiyye šīy, aḷḷa berekettir aḷḷa yhannī-ne </w:t>
            </w:r>
            <w:r w:rsidRPr="000F53B4">
              <w:rPr>
                <w:color w:val="00B050"/>
              </w:rPr>
              <w:t>ᵊm-maʕāš-ne!</w:t>
            </w:r>
            <w:r w:rsidRPr="000F53B4">
              <w:rPr>
                <w:iCs/>
                <w:color w:val="00B050"/>
                <w:lang w:val="en-US"/>
              </w:rPr>
              <w:t xml:space="preserve"> – āmīn.</w:t>
            </w:r>
          </w:p>
        </w:tc>
        <w:tc>
          <w:tcPr>
            <w:tcW w:w="4252" w:type="dxa"/>
          </w:tcPr>
          <w:p w14:paraId="557534AF" w14:textId="77777777" w:rsidR="00AD69AF" w:rsidRPr="000F53B4" w:rsidRDefault="00AD69AF" w:rsidP="00763CEC">
            <w:pPr>
              <w:rPr>
                <w:iCs/>
                <w:color w:val="00B050"/>
                <w:lang w:val="en-US"/>
              </w:rPr>
            </w:pPr>
            <w:r w:rsidRPr="000F53B4">
              <w:rPr>
                <w:iCs/>
                <w:color w:val="00B050"/>
                <w:lang w:val="en-US"/>
              </w:rPr>
              <w:t>May God let Turkey prosper. In the former times, the Arabs of Harran used to go to Syria for a kilo of tee or coffee and the soldiers shot at them when one approached the border. Nowadays there is everything in Turkey. God has blessed it. May God make us satisfied with our income. – Amen.</w:t>
            </w:r>
          </w:p>
        </w:tc>
      </w:tr>
      <w:tr w:rsidR="00AD69AF" w:rsidRPr="006D38FE" w14:paraId="7CFBB268" w14:textId="77777777" w:rsidTr="00763CEC">
        <w:tc>
          <w:tcPr>
            <w:tcW w:w="850" w:type="dxa"/>
          </w:tcPr>
          <w:p w14:paraId="34F447DE" w14:textId="77777777" w:rsidR="00AD69AF" w:rsidRPr="006D38FE" w:rsidRDefault="00AD69AF" w:rsidP="00763CEC">
            <w:pPr>
              <w:rPr>
                <w:iCs/>
                <w:lang w:val="en-US"/>
              </w:rPr>
            </w:pPr>
            <w:r>
              <w:rPr>
                <w:iCs/>
                <w:lang w:val="en-US"/>
              </w:rPr>
              <w:t>9.02</w:t>
            </w:r>
          </w:p>
        </w:tc>
        <w:tc>
          <w:tcPr>
            <w:tcW w:w="3969" w:type="dxa"/>
          </w:tcPr>
          <w:p w14:paraId="1A75CFDD" w14:textId="77777777" w:rsidR="00AD69AF" w:rsidRPr="000F53B4" w:rsidRDefault="00AD69AF" w:rsidP="00763CEC">
            <w:pPr>
              <w:rPr>
                <w:iCs/>
                <w:noProof/>
                <w:color w:val="00B050"/>
                <w:lang w:val="en-US"/>
              </w:rPr>
            </w:pPr>
            <w:r w:rsidRPr="000F53B4">
              <w:rPr>
                <w:color w:val="00B050"/>
              </w:rPr>
              <w:t>iš-šū ᵊb-</w:t>
            </w:r>
            <w:r w:rsidRPr="000F53B4">
              <w:rPr>
                <w:iCs/>
                <w:color w:val="00B050"/>
                <w:lang w:val="en-US"/>
              </w:rPr>
              <w:t>duwal al-aǧnabiyye kull-u ʕind-ina b-Turkiyye, hā hīčiḏ w-inšaḷḷa dāyme hīčiḏ, aḷḷa yistir-ne, min gaḏ̣ab aḏ̣-ḏ̣ulum w-ač-čiḏib. ē mū hīčiḏ yā wald axū-y? – naʕam naʕam!</w:t>
            </w:r>
          </w:p>
        </w:tc>
        <w:tc>
          <w:tcPr>
            <w:tcW w:w="4252" w:type="dxa"/>
          </w:tcPr>
          <w:p w14:paraId="34B41E50" w14:textId="77777777" w:rsidR="00AD69AF" w:rsidRPr="000F53B4" w:rsidRDefault="00AD69AF" w:rsidP="00763CEC">
            <w:pPr>
              <w:rPr>
                <w:iCs/>
                <w:color w:val="00B050"/>
                <w:lang w:val="en-US"/>
              </w:rPr>
            </w:pPr>
            <w:r w:rsidRPr="000F53B4">
              <w:rPr>
                <w:iCs/>
                <w:color w:val="00B050"/>
                <w:lang w:val="en-US"/>
              </w:rPr>
              <w:t xml:space="preserve">Whatever there is in the foreign countries, we have it all here in Turkey too. Yes, it is like that, and God willing it will always be like that. May God save us from the wrath of injustice and lies. Isn’t like that, my cousin? Yes, definitely. </w:t>
            </w:r>
          </w:p>
        </w:tc>
      </w:tr>
    </w:tbl>
    <w:p w14:paraId="7235BB36" w14:textId="77777777" w:rsidR="007140B6" w:rsidRDefault="007140B6">
      <w:pPr>
        <w:sectPr w:rsidR="007140B6" w:rsidSect="00412437">
          <w:headerReference w:type="first" r:id="rId13"/>
          <w:pgSz w:w="11906" w:h="16838"/>
          <w:pgMar w:top="1417" w:right="1417" w:bottom="1134" w:left="1417" w:header="708" w:footer="0" w:gutter="0"/>
          <w:cols w:space="720"/>
          <w:formProt w:val="0"/>
          <w:titlePg/>
          <w:docGrid w:linePitch="360"/>
        </w:sectPr>
      </w:pPr>
    </w:p>
    <w:p w14:paraId="125BE9FA" w14:textId="77777777" w:rsidR="007140B6" w:rsidRDefault="00000000">
      <w:pPr>
        <w:pStyle w:val="Heading2"/>
        <w:rPr>
          <w:lang w:val="en-US"/>
        </w:rPr>
      </w:pPr>
      <w:bookmarkStart w:id="131" w:name="_Toc156305444"/>
      <w:r>
        <w:rPr>
          <w:lang w:val="en-US"/>
        </w:rPr>
        <w:lastRenderedPageBreak/>
        <w:t>Urfa-106_Visa_in_Ankara-Harran-2010</w:t>
      </w:r>
      <w:bookmarkEnd w:id="131"/>
    </w:p>
    <w:p w14:paraId="0B329A4E" w14:textId="77777777" w:rsidR="00AD69AF" w:rsidRPr="00BC0614" w:rsidRDefault="00AD69AF" w:rsidP="00AD69AF">
      <w:pPr>
        <w:pStyle w:val="List"/>
        <w:rPr>
          <w:lang w:val="en-US"/>
        </w:rPr>
      </w:pPr>
      <w:r w:rsidRPr="00BC0614">
        <w:rPr>
          <w:noProof/>
          <w:lang w:val="en-US"/>
        </w:rPr>
        <w:t xml:space="preserve">Ḥaǧǧ Mamdūḥ Badir [geb. ca. 1930]: </w:t>
      </w:r>
      <w:r w:rsidRPr="00BC0614">
        <w:rPr>
          <w:lang w:val="en-US"/>
        </w:rPr>
        <w:t>12.5.2010</w:t>
      </w:r>
    </w:p>
    <w:p w14:paraId="2F565D28" w14:textId="77777777" w:rsidR="00AD69AF" w:rsidRDefault="00AD69AF" w:rsidP="00AD69AF">
      <w:pPr>
        <w:pStyle w:val="List"/>
        <w:rPr>
          <w:lang w:val="de-AT"/>
        </w:rPr>
      </w:pPr>
      <w:r w:rsidRPr="00C93879">
        <w:rPr>
          <w:lang w:val="de-AT"/>
        </w:rPr>
        <w:t>Im Ort Tall Xarma/Sorallı</w:t>
      </w:r>
    </w:p>
    <w:p w14:paraId="1F409190" w14:textId="77777777" w:rsidR="00AD69AF" w:rsidRPr="001D734E" w:rsidRDefault="00AD69AF" w:rsidP="00AD69AF">
      <w:pPr>
        <w:pStyle w:val="BodyText2"/>
        <w:spacing w:line="240" w:lineRule="auto"/>
        <w:rPr>
          <w:u w:val="none"/>
          <w:lang w:val="de-AT"/>
        </w:rPr>
      </w:pPr>
      <w:r w:rsidRPr="001D734E">
        <w:rPr>
          <w:u w:val="none"/>
          <w:lang w:val="de-AT"/>
        </w:rPr>
        <w:t>Heft III</w:t>
      </w:r>
    </w:p>
    <w:p w14:paraId="0B1D067A" w14:textId="77777777" w:rsidR="00AD69AF" w:rsidRPr="00C93879" w:rsidRDefault="00AD69AF" w:rsidP="00AD69AF">
      <w:pPr>
        <w:pStyle w:val="List"/>
        <w:rPr>
          <w:lang w:val="de-AT"/>
        </w:rPr>
      </w:pPr>
    </w:p>
    <w:p w14:paraId="738E1C88" w14:textId="77777777" w:rsidR="00AD69AF" w:rsidRPr="00C93879" w:rsidRDefault="00AD69AF" w:rsidP="00AD69AF">
      <w:pPr>
        <w:rPr>
          <w:noProof/>
          <w:lang w:val="de-AT"/>
        </w:rPr>
      </w:pPr>
    </w:p>
    <w:tbl>
      <w:tblPr>
        <w:tblStyle w:val="TableGrid"/>
        <w:tblW w:w="0" w:type="auto"/>
        <w:tblLook w:val="04A0" w:firstRow="1" w:lastRow="0" w:firstColumn="1" w:lastColumn="0" w:noHBand="0" w:noVBand="1"/>
      </w:tblPr>
      <w:tblGrid>
        <w:gridCol w:w="850"/>
        <w:gridCol w:w="3969"/>
        <w:gridCol w:w="4252"/>
      </w:tblGrid>
      <w:tr w:rsidR="00AD69AF" w:rsidRPr="00181331" w14:paraId="42C703D3" w14:textId="77777777" w:rsidTr="00763CEC">
        <w:trPr>
          <w:trHeight w:val="518"/>
        </w:trPr>
        <w:tc>
          <w:tcPr>
            <w:tcW w:w="850" w:type="dxa"/>
          </w:tcPr>
          <w:p w14:paraId="2DE97FAC" w14:textId="77777777" w:rsidR="00AD69AF" w:rsidRPr="00BC0614" w:rsidRDefault="00AD69AF" w:rsidP="00763CEC">
            <w:pPr>
              <w:rPr>
                <w:iCs/>
                <w:noProof/>
                <w:lang w:val="en-US"/>
              </w:rPr>
            </w:pPr>
            <w:r>
              <w:rPr>
                <w:iCs/>
                <w:noProof/>
                <w:lang w:val="en-US"/>
              </w:rPr>
              <w:t>0:10</w:t>
            </w:r>
          </w:p>
        </w:tc>
        <w:tc>
          <w:tcPr>
            <w:tcW w:w="3969" w:type="dxa"/>
          </w:tcPr>
          <w:p w14:paraId="71D3C378" w14:textId="77777777" w:rsidR="00AD69AF" w:rsidRPr="00380351" w:rsidRDefault="00AD69AF" w:rsidP="00763CEC">
            <w:pPr>
              <w:rPr>
                <w:iCs/>
                <w:noProof/>
                <w:color w:val="00B050"/>
                <w:lang w:val="en-US"/>
              </w:rPr>
            </w:pPr>
            <w:r w:rsidRPr="00380351">
              <w:rPr>
                <w:iCs/>
                <w:noProof/>
                <w:color w:val="00B050"/>
                <w:lang w:val="en-US"/>
              </w:rPr>
              <w:t xml:space="preserve">āni ruḥit b-al-basabōrt Anqaṛa sāwi vīze. – vīze ʕala Sūrya? – ʕala Sūriyye yōm-in čān b-Anqaṛa. </w:t>
            </w:r>
          </w:p>
        </w:tc>
        <w:tc>
          <w:tcPr>
            <w:tcW w:w="4252" w:type="dxa"/>
          </w:tcPr>
          <w:p w14:paraId="63FED890" w14:textId="77777777" w:rsidR="00AD69AF" w:rsidRPr="00380351" w:rsidRDefault="00AD69AF" w:rsidP="00763CEC">
            <w:pPr>
              <w:rPr>
                <w:color w:val="00B050"/>
              </w:rPr>
            </w:pPr>
            <w:r w:rsidRPr="00380351">
              <w:rPr>
                <w:color w:val="00B050"/>
              </w:rPr>
              <w:t>I went to Ankara with the passport to get a visa – a visa to Syria? – to Syria, when it still was in Ankara.</w:t>
            </w:r>
          </w:p>
        </w:tc>
      </w:tr>
      <w:tr w:rsidR="00AD69AF" w:rsidRPr="00181331" w14:paraId="6C7D0BA8" w14:textId="77777777" w:rsidTr="00763CEC">
        <w:tc>
          <w:tcPr>
            <w:tcW w:w="850" w:type="dxa"/>
          </w:tcPr>
          <w:p w14:paraId="67EA84A0" w14:textId="77777777" w:rsidR="00AD69AF" w:rsidRPr="00D648DE" w:rsidRDefault="00AD69AF" w:rsidP="00763CEC">
            <w:pPr>
              <w:rPr>
                <w:iCs/>
                <w:noProof/>
              </w:rPr>
            </w:pPr>
            <w:r>
              <w:rPr>
                <w:iCs/>
                <w:noProof/>
              </w:rPr>
              <w:t>0:30</w:t>
            </w:r>
          </w:p>
        </w:tc>
        <w:tc>
          <w:tcPr>
            <w:tcW w:w="3969" w:type="dxa"/>
          </w:tcPr>
          <w:p w14:paraId="2AEED933" w14:textId="77777777" w:rsidR="00AD69AF" w:rsidRPr="00380351" w:rsidRDefault="00AD69AF" w:rsidP="00763CEC">
            <w:pPr>
              <w:rPr>
                <w:iCs/>
                <w:noProof/>
                <w:color w:val="00B050"/>
                <w:lang w:val="en-US"/>
              </w:rPr>
            </w:pPr>
            <w:r w:rsidRPr="00380351">
              <w:rPr>
                <w:iCs/>
                <w:noProof/>
                <w:color w:val="00B050"/>
                <w:lang w:val="en-US"/>
              </w:rPr>
              <w:t xml:space="preserve">ibin Ḥāfiḏ̣ al-Asad ism-u – Baššār – Bassām māt. – Bāṣil, Bāṣil – ē, Bāṣim, yōm-inn-u māt min xawāl-i zād </w:t>
            </w:r>
            <w:r w:rsidRPr="00380351">
              <w:rPr>
                <w:color w:val="00B050"/>
              </w:rPr>
              <w:t>haḏōl</w:t>
            </w:r>
            <w:r w:rsidRPr="00380351">
              <w:rPr>
                <w:iCs/>
                <w:noProof/>
                <w:color w:val="00B050"/>
                <w:lang w:val="en-US"/>
              </w:rPr>
              <w:t xml:space="preserve"> </w:t>
            </w:r>
            <w:r w:rsidRPr="00380351">
              <w:rPr>
                <w:color w:val="00B050"/>
              </w:rPr>
              <w:t>zād</w:t>
            </w:r>
            <w:r w:rsidRPr="00380351">
              <w:rPr>
                <w:iCs/>
                <w:noProof/>
                <w:color w:val="00B050"/>
                <w:lang w:val="en-US"/>
              </w:rPr>
              <w:t xml:space="preserve"> mātaw nās hināk, an-nōb ahal-i yrīdūn ar-rōḥa ʕa-t-taʕziyye.</w:t>
            </w:r>
          </w:p>
        </w:tc>
        <w:tc>
          <w:tcPr>
            <w:tcW w:w="4252" w:type="dxa"/>
          </w:tcPr>
          <w:p w14:paraId="280F42A9" w14:textId="77777777" w:rsidR="00AD69AF" w:rsidRPr="00380351" w:rsidRDefault="00AD69AF" w:rsidP="00763CEC">
            <w:pPr>
              <w:rPr>
                <w:color w:val="00B050"/>
              </w:rPr>
            </w:pPr>
            <w:r w:rsidRPr="00380351">
              <w:rPr>
                <w:color w:val="00B050"/>
              </w:rPr>
              <w:t>Ḥāfiḏ̣ al-Asad’s son called Bassām – Baššār – had died. – Bāṣil, Bāṣil – Yes, Bāṣim. When he died, one of my uncles died as well, some people died there, and now my family wanted to go there to show condolence.</w:t>
            </w:r>
          </w:p>
        </w:tc>
      </w:tr>
      <w:tr w:rsidR="00AD69AF" w:rsidRPr="00181331" w14:paraId="0821B6AD" w14:textId="77777777" w:rsidTr="00763CEC">
        <w:tc>
          <w:tcPr>
            <w:tcW w:w="850" w:type="dxa"/>
          </w:tcPr>
          <w:p w14:paraId="14352A10" w14:textId="77777777" w:rsidR="00AD69AF" w:rsidRDefault="00AD69AF" w:rsidP="00763CEC">
            <w:pPr>
              <w:rPr>
                <w:iCs/>
                <w:noProof/>
                <w:lang w:val="en-US"/>
              </w:rPr>
            </w:pPr>
            <w:r>
              <w:rPr>
                <w:iCs/>
                <w:noProof/>
                <w:lang w:val="en-US"/>
              </w:rPr>
              <w:t>0:51</w:t>
            </w:r>
          </w:p>
        </w:tc>
        <w:tc>
          <w:tcPr>
            <w:tcW w:w="3969" w:type="dxa"/>
          </w:tcPr>
          <w:p w14:paraId="569B6F5E" w14:textId="77777777" w:rsidR="00AD69AF" w:rsidRPr="00380351" w:rsidRDefault="00AD69AF" w:rsidP="00763CEC">
            <w:pPr>
              <w:rPr>
                <w:iCs/>
                <w:noProof/>
                <w:color w:val="00B050"/>
                <w:lang w:val="en-US"/>
              </w:rPr>
            </w:pPr>
            <w:r w:rsidRPr="00380351">
              <w:rPr>
                <w:iCs/>
                <w:noProof/>
                <w:color w:val="00B050"/>
                <w:lang w:val="en-US"/>
              </w:rPr>
              <w:t>ad-dinye šte, məṭar, barid, məṣāri māfi, w hāḏi tibči tgūl alle arūḥ ahal-i mayytīn, amān dumān gāḷat: lā!</w:t>
            </w:r>
          </w:p>
        </w:tc>
        <w:tc>
          <w:tcPr>
            <w:tcW w:w="4252" w:type="dxa"/>
          </w:tcPr>
          <w:p w14:paraId="240C54E6" w14:textId="77777777" w:rsidR="00AD69AF" w:rsidRPr="00380351" w:rsidRDefault="00AD69AF" w:rsidP="00763CEC">
            <w:pPr>
              <w:rPr>
                <w:color w:val="00B050"/>
              </w:rPr>
            </w:pPr>
            <w:r w:rsidRPr="00380351">
              <w:rPr>
                <w:color w:val="00B050"/>
              </w:rPr>
              <w:t>It was winter, raining, and cold. There was no money; but she was crying and said, “I want to go no matter what! Some of my relatives are dead” I was trying to convince her to change her mind, but she said, “No!”</w:t>
            </w:r>
          </w:p>
        </w:tc>
      </w:tr>
      <w:tr w:rsidR="00AD69AF" w:rsidRPr="00181331" w14:paraId="1A563BDF" w14:textId="77777777" w:rsidTr="00763CEC">
        <w:tc>
          <w:tcPr>
            <w:tcW w:w="850" w:type="dxa"/>
          </w:tcPr>
          <w:p w14:paraId="1069CA64" w14:textId="77777777" w:rsidR="00AD69AF" w:rsidRDefault="00AD69AF" w:rsidP="00763CEC">
            <w:pPr>
              <w:rPr>
                <w:iCs/>
                <w:noProof/>
                <w:lang w:val="en-US"/>
              </w:rPr>
            </w:pPr>
            <w:r>
              <w:rPr>
                <w:iCs/>
                <w:noProof/>
                <w:lang w:val="en-US"/>
              </w:rPr>
              <w:t>1:10</w:t>
            </w:r>
          </w:p>
        </w:tc>
        <w:tc>
          <w:tcPr>
            <w:tcW w:w="3969" w:type="dxa"/>
          </w:tcPr>
          <w:p w14:paraId="45861301" w14:textId="77777777" w:rsidR="00AD69AF" w:rsidRPr="00380351" w:rsidRDefault="00AD69AF" w:rsidP="00763CEC">
            <w:pPr>
              <w:rPr>
                <w:iCs/>
                <w:noProof/>
                <w:color w:val="00B050"/>
                <w:lang w:val="en-US"/>
              </w:rPr>
            </w:pPr>
            <w:r w:rsidRPr="00380351">
              <w:rPr>
                <w:iCs/>
                <w:noProof/>
                <w:color w:val="00B050"/>
                <w:lang w:val="en-US"/>
              </w:rPr>
              <w:t>āni ʕaǧal aṭfiš yā ṣabbūr</w:t>
            </w:r>
            <w:r w:rsidRPr="00380351">
              <w:rPr>
                <w:color w:val="00B050"/>
              </w:rPr>
              <w:t xml:space="preserve"> yā</w:t>
            </w:r>
            <w:r w:rsidRPr="00380351">
              <w:rPr>
                <w:iCs/>
                <w:noProof/>
                <w:color w:val="00B050"/>
                <w:lang w:val="en-US"/>
              </w:rPr>
              <w:t xml:space="preserve"> aḷḷa sāwēt basabōrt ḥagg ᵊrkūb mā b-ī. </w:t>
            </w:r>
          </w:p>
        </w:tc>
        <w:tc>
          <w:tcPr>
            <w:tcW w:w="4252" w:type="dxa"/>
          </w:tcPr>
          <w:p w14:paraId="4393DB70" w14:textId="77777777" w:rsidR="00AD69AF" w:rsidRPr="00380351" w:rsidRDefault="00AD69AF" w:rsidP="00763CEC">
            <w:pPr>
              <w:rPr>
                <w:color w:val="00B050"/>
              </w:rPr>
            </w:pPr>
            <w:r w:rsidRPr="00380351">
              <w:rPr>
                <w:color w:val="00B050"/>
              </w:rPr>
              <w:t>I was looking for a way out (to settle this). “Oh, patient God!” I had to get a passport issued, but I did not have money for the transportation.</w:t>
            </w:r>
          </w:p>
        </w:tc>
      </w:tr>
      <w:tr w:rsidR="00AD69AF" w:rsidRPr="00181331" w14:paraId="7DB707B4" w14:textId="77777777" w:rsidTr="00763CEC">
        <w:tc>
          <w:tcPr>
            <w:tcW w:w="850" w:type="dxa"/>
          </w:tcPr>
          <w:p w14:paraId="794387DD" w14:textId="77777777" w:rsidR="00AD69AF" w:rsidRDefault="00AD69AF" w:rsidP="00763CEC">
            <w:pPr>
              <w:rPr>
                <w:iCs/>
                <w:noProof/>
                <w:lang w:val="en-US"/>
              </w:rPr>
            </w:pPr>
            <w:r>
              <w:rPr>
                <w:iCs/>
                <w:noProof/>
                <w:lang w:val="en-US"/>
              </w:rPr>
              <w:t>1:23</w:t>
            </w:r>
          </w:p>
        </w:tc>
        <w:tc>
          <w:tcPr>
            <w:tcW w:w="3969" w:type="dxa"/>
          </w:tcPr>
          <w:p w14:paraId="2EC02FC8" w14:textId="77777777" w:rsidR="00AD69AF" w:rsidRPr="00380351" w:rsidRDefault="00AD69AF" w:rsidP="00763CEC">
            <w:pPr>
              <w:rPr>
                <w:iCs/>
                <w:noProof/>
                <w:color w:val="00B050"/>
                <w:lang w:val="en-US"/>
              </w:rPr>
            </w:pPr>
            <w:r w:rsidRPr="00380351">
              <w:rPr>
                <w:iCs/>
                <w:noProof/>
                <w:color w:val="00B050"/>
                <w:lang w:val="en-US"/>
              </w:rPr>
              <w:t xml:space="preserve">al-ʕarab čiṯīr ṛāḥat l-Istanbūl šī. </w:t>
            </w:r>
            <w:bookmarkStart w:id="132" w:name="_Hlk132640038"/>
            <w:r w:rsidRPr="00380351">
              <w:rPr>
                <w:iCs/>
                <w:noProof/>
                <w:color w:val="00B050"/>
                <w:lang w:val="en-US"/>
              </w:rPr>
              <w:t xml:space="preserve">rčibit </w:t>
            </w:r>
            <w:bookmarkEnd w:id="132"/>
            <w:r w:rsidRPr="00380351">
              <w:rPr>
                <w:iCs/>
                <w:noProof/>
                <w:color w:val="00B050"/>
                <w:lang w:val="en-US"/>
              </w:rPr>
              <w:t>min midīnt ar-Raha ḥawwalt b-al-ʕOsmalliyye, bī-´ ʕarab.</w:t>
            </w:r>
          </w:p>
        </w:tc>
        <w:tc>
          <w:tcPr>
            <w:tcW w:w="4252" w:type="dxa"/>
          </w:tcPr>
          <w:p w14:paraId="1DF5E74C" w14:textId="77777777" w:rsidR="00AD69AF" w:rsidRPr="00380351" w:rsidRDefault="00AD69AF" w:rsidP="00763CEC">
            <w:pPr>
              <w:rPr>
                <w:color w:val="00B050"/>
              </w:rPr>
            </w:pPr>
            <w:r w:rsidRPr="00380351">
              <w:rPr>
                <w:color w:val="00B050"/>
              </w:rPr>
              <w:t>Many Arabs used to go to Istanbul. I took off from the city of Urfa then I changed in Osmaniye, where there were Arabs.</w:t>
            </w:r>
          </w:p>
        </w:tc>
      </w:tr>
      <w:tr w:rsidR="00AD69AF" w:rsidRPr="00181331" w14:paraId="21BC3F2C" w14:textId="77777777" w:rsidTr="00763CEC">
        <w:tc>
          <w:tcPr>
            <w:tcW w:w="850" w:type="dxa"/>
          </w:tcPr>
          <w:p w14:paraId="71AF6DF6" w14:textId="77777777" w:rsidR="00AD69AF" w:rsidRPr="004A0050" w:rsidRDefault="00AD69AF" w:rsidP="00763CEC">
            <w:pPr>
              <w:rPr>
                <w:iCs/>
                <w:noProof/>
              </w:rPr>
            </w:pPr>
            <w:r>
              <w:rPr>
                <w:iCs/>
                <w:noProof/>
              </w:rPr>
              <w:t>1:36</w:t>
            </w:r>
          </w:p>
        </w:tc>
        <w:tc>
          <w:tcPr>
            <w:tcW w:w="3969" w:type="dxa"/>
          </w:tcPr>
          <w:p w14:paraId="721A7405" w14:textId="77777777" w:rsidR="00AD69AF" w:rsidRPr="00380351" w:rsidRDefault="00AD69AF" w:rsidP="00763CEC">
            <w:pPr>
              <w:rPr>
                <w:iCs/>
                <w:noProof/>
                <w:color w:val="00B050"/>
                <w:lang w:val="en-US"/>
              </w:rPr>
            </w:pPr>
            <w:r w:rsidRPr="00380351">
              <w:rPr>
                <w:iCs/>
                <w:noProof/>
                <w:color w:val="00B050"/>
                <w:lang w:val="en-US"/>
              </w:rPr>
              <w:t>bitit ʕid-hum aṣ-ṣubuḥ huṃṃa irkabō-ni, inṭaw ḥagg al-bāṣ l-Āḏane.</w:t>
            </w:r>
          </w:p>
        </w:tc>
        <w:tc>
          <w:tcPr>
            <w:tcW w:w="4252" w:type="dxa"/>
          </w:tcPr>
          <w:p w14:paraId="7BE1D52E" w14:textId="77777777" w:rsidR="00AD69AF" w:rsidRPr="00380351" w:rsidRDefault="00AD69AF" w:rsidP="00763CEC">
            <w:pPr>
              <w:rPr>
                <w:color w:val="00B050"/>
              </w:rPr>
            </w:pPr>
            <w:r w:rsidRPr="00380351">
              <w:rPr>
                <w:color w:val="00B050"/>
              </w:rPr>
              <w:t>I spent the night there. They got me on board in the morning, they paid for the bus ticket to Adana.</w:t>
            </w:r>
          </w:p>
        </w:tc>
      </w:tr>
      <w:tr w:rsidR="00AD69AF" w:rsidRPr="008748E9" w14:paraId="3C2B21BB" w14:textId="77777777" w:rsidTr="00763CEC">
        <w:tc>
          <w:tcPr>
            <w:tcW w:w="850" w:type="dxa"/>
          </w:tcPr>
          <w:p w14:paraId="4DD03F65" w14:textId="77777777" w:rsidR="00AD69AF" w:rsidRDefault="00AD69AF" w:rsidP="00763CEC">
            <w:pPr>
              <w:rPr>
                <w:iCs/>
                <w:noProof/>
                <w:lang w:val="en-US"/>
              </w:rPr>
            </w:pPr>
            <w:r>
              <w:rPr>
                <w:iCs/>
                <w:noProof/>
                <w:lang w:val="en-US"/>
              </w:rPr>
              <w:t>1:46</w:t>
            </w:r>
          </w:p>
        </w:tc>
        <w:tc>
          <w:tcPr>
            <w:tcW w:w="3969" w:type="dxa"/>
          </w:tcPr>
          <w:p w14:paraId="491CD950" w14:textId="77777777" w:rsidR="00AD69AF" w:rsidRPr="00380351" w:rsidRDefault="00AD69AF" w:rsidP="00763CEC">
            <w:pPr>
              <w:rPr>
                <w:color w:val="00B050"/>
                <w:lang w:val="en-US"/>
              </w:rPr>
            </w:pPr>
            <w:r w:rsidRPr="00380351">
              <w:rPr>
                <w:iCs/>
                <w:noProof/>
                <w:color w:val="00B050"/>
                <w:lang w:val="en-US"/>
              </w:rPr>
              <w:t xml:space="preserve">ḥawwalt b-Āḏane, bitit b-Āḏane ʕid Bini Nmēr, ʕinid Ḥāǧǧ Ḥamze, </w:t>
            </w:r>
            <w:r w:rsidRPr="00380351">
              <w:rPr>
                <w:color w:val="00B050"/>
                <w:lang w:val="en-US"/>
              </w:rPr>
              <w:t>aḷḷa yirḥam-u.</w:t>
            </w:r>
          </w:p>
        </w:tc>
        <w:tc>
          <w:tcPr>
            <w:tcW w:w="4252" w:type="dxa"/>
          </w:tcPr>
          <w:p w14:paraId="72C9A0CF" w14:textId="77777777" w:rsidR="00AD69AF" w:rsidRPr="00380351" w:rsidRDefault="00AD69AF" w:rsidP="00763CEC">
            <w:pPr>
              <w:rPr>
                <w:color w:val="00B050"/>
              </w:rPr>
            </w:pPr>
            <w:r w:rsidRPr="00380351">
              <w:rPr>
                <w:color w:val="00B050"/>
              </w:rPr>
              <w:t>I got off in Adana and spent the night there at the place of the Bani Nm</w:t>
            </w:r>
            <w:r w:rsidRPr="00380351">
              <w:rPr>
                <w:color w:val="00B050"/>
              </w:rPr>
              <w:softHyphen/>
              <w:t>ēr, at Ḥāǧǧ Ḥamze, may God rest his soul.</w:t>
            </w:r>
          </w:p>
        </w:tc>
      </w:tr>
      <w:tr w:rsidR="00AD69AF" w:rsidRPr="008748E9" w14:paraId="057619B0" w14:textId="77777777" w:rsidTr="00763CEC">
        <w:tc>
          <w:tcPr>
            <w:tcW w:w="850" w:type="dxa"/>
          </w:tcPr>
          <w:p w14:paraId="5DB9D893" w14:textId="77777777" w:rsidR="00AD69AF" w:rsidRPr="001718CD" w:rsidRDefault="00AD69AF" w:rsidP="00763CEC">
            <w:pPr>
              <w:rPr>
                <w:iCs/>
                <w:noProof/>
              </w:rPr>
            </w:pPr>
            <w:r>
              <w:rPr>
                <w:iCs/>
                <w:noProof/>
              </w:rPr>
              <w:t>2:02</w:t>
            </w:r>
          </w:p>
        </w:tc>
        <w:tc>
          <w:tcPr>
            <w:tcW w:w="3969" w:type="dxa"/>
          </w:tcPr>
          <w:p w14:paraId="3DB670D8" w14:textId="77777777" w:rsidR="00AD69AF" w:rsidRPr="00380351" w:rsidRDefault="00AD69AF" w:rsidP="00763CEC">
            <w:pPr>
              <w:rPr>
                <w:iCs/>
                <w:noProof/>
                <w:color w:val="00B050"/>
                <w:lang w:val="en-US"/>
              </w:rPr>
            </w:pPr>
            <w:r w:rsidRPr="00380351">
              <w:rPr>
                <w:iCs/>
                <w:noProof/>
                <w:color w:val="00B050"/>
                <w:lang w:val="en-US"/>
              </w:rPr>
              <w:t>aṣ-ṣubuḥ irkab-ni b-al-bāṣ huwwa la-</w:t>
            </w:r>
          </w:p>
          <w:p w14:paraId="1B13E876" w14:textId="77777777" w:rsidR="00AD69AF" w:rsidRPr="00380351" w:rsidRDefault="00AD69AF" w:rsidP="00763CEC">
            <w:pPr>
              <w:rPr>
                <w:iCs/>
                <w:noProof/>
                <w:color w:val="00B050"/>
                <w:lang w:val="en-US"/>
              </w:rPr>
            </w:pPr>
            <w:r w:rsidRPr="00380351">
              <w:rPr>
                <w:iCs/>
                <w:noProof/>
                <w:color w:val="00B050"/>
                <w:lang w:val="en-US"/>
              </w:rPr>
              <w:t>Angaṛa, giṭaʕ fīš gāḷ maʕ as-salāma, ruḥit la-Angaṛa.</w:t>
            </w:r>
          </w:p>
        </w:tc>
        <w:tc>
          <w:tcPr>
            <w:tcW w:w="4252" w:type="dxa"/>
          </w:tcPr>
          <w:p w14:paraId="65C9B01C" w14:textId="77777777" w:rsidR="00AD69AF" w:rsidRPr="00380351" w:rsidRDefault="00AD69AF" w:rsidP="00763CEC">
            <w:pPr>
              <w:rPr>
                <w:color w:val="00B050"/>
              </w:rPr>
            </w:pPr>
            <w:r w:rsidRPr="00380351">
              <w:rPr>
                <w:color w:val="00B050"/>
              </w:rPr>
              <w:t>In the morning he got me on the bus to Ankara. He bought me a ticket and said goodbye, so I went to Ankara</w:t>
            </w:r>
          </w:p>
        </w:tc>
      </w:tr>
      <w:tr w:rsidR="00AD69AF" w:rsidRPr="008748E9" w14:paraId="18B96846" w14:textId="77777777" w:rsidTr="00763CEC">
        <w:tc>
          <w:tcPr>
            <w:tcW w:w="850" w:type="dxa"/>
          </w:tcPr>
          <w:p w14:paraId="1EC41D8D" w14:textId="77777777" w:rsidR="00AD69AF" w:rsidRDefault="00AD69AF" w:rsidP="00763CEC">
            <w:pPr>
              <w:rPr>
                <w:iCs/>
                <w:noProof/>
                <w:lang w:val="en-US"/>
              </w:rPr>
            </w:pPr>
            <w:r>
              <w:rPr>
                <w:iCs/>
                <w:noProof/>
                <w:lang w:val="en-US"/>
              </w:rPr>
              <w:t>2:20</w:t>
            </w:r>
          </w:p>
        </w:tc>
        <w:tc>
          <w:tcPr>
            <w:tcW w:w="3969" w:type="dxa"/>
          </w:tcPr>
          <w:p w14:paraId="64AE6EEE" w14:textId="77777777" w:rsidR="00AD69AF" w:rsidRPr="00380351" w:rsidRDefault="00AD69AF" w:rsidP="00763CEC">
            <w:pPr>
              <w:rPr>
                <w:iCs/>
                <w:noProof/>
                <w:color w:val="00B050"/>
                <w:lang w:val="en-US"/>
              </w:rPr>
            </w:pPr>
            <w:r w:rsidRPr="00380351">
              <w:rPr>
                <w:iCs/>
                <w:noProof/>
                <w:color w:val="00B050"/>
                <w:lang w:val="en-US"/>
              </w:rPr>
              <w:t>ḥawwalt ad-dinye ṭālʕit aš-šamis, barid, ruḥit ʕa-l-gunṣur š-isim-ha al bī-he l-qunṣul?</w:t>
            </w:r>
          </w:p>
        </w:tc>
        <w:tc>
          <w:tcPr>
            <w:tcW w:w="4252" w:type="dxa"/>
          </w:tcPr>
          <w:p w14:paraId="12E28FF5" w14:textId="77777777" w:rsidR="00AD69AF" w:rsidRPr="00380351" w:rsidRDefault="00AD69AF" w:rsidP="00763CEC">
            <w:pPr>
              <w:rPr>
                <w:color w:val="00B050"/>
              </w:rPr>
            </w:pPr>
            <w:r w:rsidRPr="00380351">
              <w:rPr>
                <w:color w:val="00B050"/>
              </w:rPr>
              <w:t>When I got off it was the sunrise and cold. I went to the consul, what is it called, where the consul is?</w:t>
            </w:r>
          </w:p>
        </w:tc>
      </w:tr>
      <w:tr w:rsidR="00AD69AF" w:rsidRPr="008748E9" w14:paraId="139F4241" w14:textId="77777777" w:rsidTr="00763CEC">
        <w:tc>
          <w:tcPr>
            <w:tcW w:w="850" w:type="dxa"/>
          </w:tcPr>
          <w:p w14:paraId="1BE1F6BC" w14:textId="77777777" w:rsidR="00AD69AF" w:rsidRDefault="00AD69AF" w:rsidP="00763CEC">
            <w:pPr>
              <w:rPr>
                <w:iCs/>
                <w:noProof/>
                <w:lang w:val="en-US"/>
              </w:rPr>
            </w:pPr>
            <w:r>
              <w:rPr>
                <w:iCs/>
                <w:noProof/>
                <w:lang w:val="en-US"/>
              </w:rPr>
              <w:t>2:43</w:t>
            </w:r>
          </w:p>
        </w:tc>
        <w:tc>
          <w:tcPr>
            <w:tcW w:w="3969" w:type="dxa"/>
          </w:tcPr>
          <w:p w14:paraId="46C351B4" w14:textId="77777777" w:rsidR="00AD69AF" w:rsidRPr="00380351" w:rsidRDefault="00AD69AF" w:rsidP="00763CEC">
            <w:pPr>
              <w:rPr>
                <w:iCs/>
                <w:noProof/>
                <w:color w:val="00B050"/>
                <w:lang w:val="en-US"/>
              </w:rPr>
            </w:pPr>
            <w:r w:rsidRPr="00380351">
              <w:rPr>
                <w:iCs/>
                <w:noProof/>
                <w:color w:val="00B050"/>
                <w:lang w:val="en-US"/>
              </w:rPr>
              <w:t xml:space="preserve">Čankaya, Čankaya, hināk ruḥit lissaʕ maḥḥad fākk māfi ḥade. </w:t>
            </w:r>
          </w:p>
        </w:tc>
        <w:tc>
          <w:tcPr>
            <w:tcW w:w="4252" w:type="dxa"/>
          </w:tcPr>
          <w:p w14:paraId="4E224433" w14:textId="77777777" w:rsidR="00AD69AF" w:rsidRPr="00380351" w:rsidRDefault="00AD69AF" w:rsidP="00763CEC">
            <w:pPr>
              <w:rPr>
                <w:color w:val="00B050"/>
              </w:rPr>
            </w:pPr>
            <w:r w:rsidRPr="00380351">
              <w:rPr>
                <w:color w:val="00B050"/>
              </w:rPr>
              <w:t xml:space="preserve">Çankaya – Çankaya, I went there, but it was not opened yet. No one was there. </w:t>
            </w:r>
          </w:p>
        </w:tc>
      </w:tr>
      <w:tr w:rsidR="00AD69AF" w:rsidRPr="008748E9" w14:paraId="7A8299AB" w14:textId="77777777" w:rsidTr="00763CEC">
        <w:tc>
          <w:tcPr>
            <w:tcW w:w="850" w:type="dxa"/>
          </w:tcPr>
          <w:p w14:paraId="5FBD7667" w14:textId="77777777" w:rsidR="00AD69AF" w:rsidRDefault="00AD69AF" w:rsidP="00763CEC">
            <w:pPr>
              <w:rPr>
                <w:iCs/>
                <w:noProof/>
                <w:lang w:val="en-US"/>
              </w:rPr>
            </w:pPr>
            <w:r>
              <w:rPr>
                <w:iCs/>
                <w:noProof/>
                <w:lang w:val="en-US"/>
              </w:rPr>
              <w:t>2:54</w:t>
            </w:r>
          </w:p>
        </w:tc>
        <w:tc>
          <w:tcPr>
            <w:tcW w:w="3969" w:type="dxa"/>
          </w:tcPr>
          <w:p w14:paraId="02742F81" w14:textId="77777777" w:rsidR="00AD69AF" w:rsidRPr="00380351" w:rsidRDefault="00AD69AF" w:rsidP="00763CEC">
            <w:pPr>
              <w:rPr>
                <w:iCs/>
                <w:noProof/>
                <w:color w:val="00B050"/>
                <w:lang w:val="en-US"/>
              </w:rPr>
            </w:pPr>
            <w:r w:rsidRPr="00380351">
              <w:rPr>
                <w:iCs/>
                <w:noProof/>
                <w:color w:val="00B050"/>
                <w:lang w:val="en-US"/>
              </w:rPr>
              <w:t>nōbetči ṣāḥ ʕalay-ye “hā, iš-bī-´? gel gel!” ruḥit ʕalē-´ b-kulbe nōbatči ʕind al-gunṣul, gilt-ill-u “basabōrt, basabōrt hāā.”</w:t>
            </w:r>
          </w:p>
        </w:tc>
        <w:tc>
          <w:tcPr>
            <w:tcW w:w="4252" w:type="dxa"/>
          </w:tcPr>
          <w:p w14:paraId="3E4F126C" w14:textId="77777777" w:rsidR="00AD69AF" w:rsidRPr="00380351" w:rsidRDefault="00AD69AF" w:rsidP="00763CEC">
            <w:pPr>
              <w:rPr>
                <w:color w:val="00B050"/>
              </w:rPr>
            </w:pPr>
            <w:r w:rsidRPr="00380351">
              <w:rPr>
                <w:color w:val="00B050"/>
              </w:rPr>
              <w:t>The guard called me. “Hey what’s the matter? Come here!” I went to him, he was in a cottage, a guard at the consul. I said to him, “Passport, passport.”</w:t>
            </w:r>
          </w:p>
        </w:tc>
      </w:tr>
      <w:tr w:rsidR="00AD69AF" w:rsidRPr="008748E9" w14:paraId="0C1286C5" w14:textId="77777777" w:rsidTr="00763CEC">
        <w:tc>
          <w:tcPr>
            <w:tcW w:w="850" w:type="dxa"/>
          </w:tcPr>
          <w:p w14:paraId="7F4E1D31" w14:textId="77777777" w:rsidR="00AD69AF" w:rsidRPr="00CA03BB" w:rsidRDefault="00AD69AF" w:rsidP="00763CEC">
            <w:pPr>
              <w:rPr>
                <w:iCs/>
                <w:noProof/>
              </w:rPr>
            </w:pPr>
            <w:r>
              <w:rPr>
                <w:iCs/>
                <w:noProof/>
              </w:rPr>
              <w:t>3:19</w:t>
            </w:r>
          </w:p>
        </w:tc>
        <w:tc>
          <w:tcPr>
            <w:tcW w:w="3969" w:type="dxa"/>
          </w:tcPr>
          <w:p w14:paraId="72C2EC8A" w14:textId="77777777" w:rsidR="00AD69AF" w:rsidRPr="00380351" w:rsidRDefault="00AD69AF" w:rsidP="00763CEC">
            <w:pPr>
              <w:rPr>
                <w:iCs/>
                <w:noProof/>
                <w:color w:val="00B050"/>
                <w:lang w:val="en-US"/>
              </w:rPr>
            </w:pPr>
            <w:r w:rsidRPr="00380351">
              <w:rPr>
                <w:iCs/>
                <w:noProof/>
                <w:color w:val="00B050"/>
                <w:lang w:val="en-US"/>
              </w:rPr>
              <w:t xml:space="preserve">mā-fi ḥade has-sāʕa. sāʕat dokuz konsur </w:t>
            </w:r>
            <w:r w:rsidRPr="00380351">
              <w:rPr>
                <w:iCs/>
                <w:noProof/>
                <w:color w:val="00B050"/>
                <w:lang w:val="en-US"/>
              </w:rPr>
              <w:lastRenderedPageBreak/>
              <w:t>geli sāʕa li-l-ʕašra, tisʕa.</w:t>
            </w:r>
          </w:p>
        </w:tc>
        <w:tc>
          <w:tcPr>
            <w:tcW w:w="4252" w:type="dxa"/>
          </w:tcPr>
          <w:p w14:paraId="3AF96132" w14:textId="77777777" w:rsidR="00AD69AF" w:rsidRPr="00380351" w:rsidRDefault="00AD69AF" w:rsidP="00763CEC">
            <w:pPr>
              <w:rPr>
                <w:color w:val="00B050"/>
              </w:rPr>
            </w:pPr>
            <w:r w:rsidRPr="00380351">
              <w:rPr>
                <w:color w:val="00B050"/>
              </w:rPr>
              <w:lastRenderedPageBreak/>
              <w:t xml:space="preserve">No one is here now. The consul comes at 9 </w:t>
            </w:r>
            <w:r w:rsidRPr="00380351">
              <w:rPr>
                <w:color w:val="00B050"/>
              </w:rPr>
              <w:lastRenderedPageBreak/>
              <w:t>o’clock. Till 9, 10 o’clock</w:t>
            </w:r>
          </w:p>
        </w:tc>
      </w:tr>
      <w:tr w:rsidR="00AD69AF" w:rsidRPr="008748E9" w14:paraId="42B38368" w14:textId="77777777" w:rsidTr="00763CEC">
        <w:tc>
          <w:tcPr>
            <w:tcW w:w="850" w:type="dxa"/>
          </w:tcPr>
          <w:p w14:paraId="3DC8F19C" w14:textId="77777777" w:rsidR="00AD69AF" w:rsidRDefault="00AD69AF" w:rsidP="00763CEC">
            <w:pPr>
              <w:rPr>
                <w:iCs/>
                <w:noProof/>
                <w:lang w:val="en-US"/>
              </w:rPr>
            </w:pPr>
            <w:r>
              <w:rPr>
                <w:iCs/>
                <w:noProof/>
                <w:lang w:val="en-US"/>
              </w:rPr>
              <w:lastRenderedPageBreak/>
              <w:t>3:35</w:t>
            </w:r>
          </w:p>
        </w:tc>
        <w:tc>
          <w:tcPr>
            <w:tcW w:w="3969" w:type="dxa"/>
          </w:tcPr>
          <w:p w14:paraId="60E9B06E" w14:textId="77777777" w:rsidR="00AD69AF" w:rsidRPr="00380351" w:rsidRDefault="00AD69AF" w:rsidP="00763CEC">
            <w:pPr>
              <w:rPr>
                <w:iCs/>
                <w:noProof/>
                <w:color w:val="00B050"/>
                <w:lang w:val="en-US"/>
              </w:rPr>
            </w:pPr>
            <w:r w:rsidRPr="00380351">
              <w:rPr>
                <w:iCs/>
                <w:noProof/>
                <w:color w:val="00B050"/>
                <w:lang w:val="en-US"/>
              </w:rPr>
              <w:t>w daḥḥag ʕalay-ye. bardān məṭar. gāḷ soğuk bardān eywalla, fakk al-ᵊhniyye, bī ṣōba flān kursi, gaʕadit.</w:t>
            </w:r>
          </w:p>
        </w:tc>
        <w:tc>
          <w:tcPr>
            <w:tcW w:w="4252" w:type="dxa"/>
          </w:tcPr>
          <w:p w14:paraId="00226619" w14:textId="77777777" w:rsidR="00AD69AF" w:rsidRPr="00380351" w:rsidRDefault="00AD69AF" w:rsidP="00763CEC">
            <w:pPr>
              <w:rPr>
                <w:color w:val="00B050"/>
              </w:rPr>
            </w:pPr>
            <w:r w:rsidRPr="00380351">
              <w:rPr>
                <w:color w:val="00B050"/>
              </w:rPr>
              <w:t>He looked at me. I felt cold, it was raining. He said, “Are you cold?” I said, “Yes.” He opened the thing, there was a stove and a chair. I sat down.</w:t>
            </w:r>
          </w:p>
        </w:tc>
      </w:tr>
      <w:tr w:rsidR="00AD69AF" w:rsidRPr="008748E9" w14:paraId="3FAC0F58" w14:textId="77777777" w:rsidTr="00763CEC">
        <w:tc>
          <w:tcPr>
            <w:tcW w:w="850" w:type="dxa"/>
          </w:tcPr>
          <w:p w14:paraId="7BC4FAB4" w14:textId="77777777" w:rsidR="00AD69AF" w:rsidRPr="008A310D" w:rsidRDefault="00AD69AF" w:rsidP="00763CEC">
            <w:pPr>
              <w:rPr>
                <w:iCs/>
                <w:noProof/>
              </w:rPr>
            </w:pPr>
            <w:r>
              <w:rPr>
                <w:iCs/>
                <w:noProof/>
              </w:rPr>
              <w:t>3:51</w:t>
            </w:r>
          </w:p>
        </w:tc>
        <w:tc>
          <w:tcPr>
            <w:tcW w:w="3969" w:type="dxa"/>
          </w:tcPr>
          <w:p w14:paraId="4ED2D662" w14:textId="77777777" w:rsidR="00AD69AF" w:rsidRPr="00380351" w:rsidRDefault="00AD69AF" w:rsidP="00763CEC">
            <w:pPr>
              <w:rPr>
                <w:iCs/>
                <w:noProof/>
                <w:color w:val="00B050"/>
                <w:lang w:val="en-US"/>
              </w:rPr>
            </w:pPr>
            <w:r w:rsidRPr="00380351">
              <w:rPr>
                <w:iCs/>
                <w:noProof/>
                <w:color w:val="00B050"/>
                <w:lang w:val="en-US"/>
              </w:rPr>
              <w:t>bī gahwači ṣāḥ ʕalē-´ čāy inṭā-ni səqāṛa ē. ē āni bardān, taʕbān ǧīt baʕīd. ṯari ʕugub āni nāyim.</w:t>
            </w:r>
          </w:p>
        </w:tc>
        <w:tc>
          <w:tcPr>
            <w:tcW w:w="4252" w:type="dxa"/>
          </w:tcPr>
          <w:p w14:paraId="09774559" w14:textId="77777777" w:rsidR="00AD69AF" w:rsidRPr="00380351" w:rsidRDefault="00AD69AF" w:rsidP="00763CEC">
            <w:pPr>
              <w:rPr>
                <w:color w:val="00B050"/>
              </w:rPr>
            </w:pPr>
            <w:r w:rsidRPr="00380351">
              <w:rPr>
                <w:color w:val="00B050"/>
              </w:rPr>
              <w:t>There was a coffee maker, he called him. He gave me a cigarette. I felt cold and tired. I had come from afar. I fell asleep.</w:t>
            </w:r>
          </w:p>
        </w:tc>
      </w:tr>
      <w:tr w:rsidR="00AD69AF" w:rsidRPr="008748E9" w14:paraId="0DDEC33E" w14:textId="77777777" w:rsidTr="00763CEC">
        <w:tc>
          <w:tcPr>
            <w:tcW w:w="850" w:type="dxa"/>
          </w:tcPr>
          <w:p w14:paraId="46D57CA8" w14:textId="77777777" w:rsidR="00AD69AF" w:rsidRPr="00E720F3" w:rsidRDefault="00AD69AF" w:rsidP="00763CEC">
            <w:pPr>
              <w:rPr>
                <w:iCs/>
                <w:noProof/>
              </w:rPr>
            </w:pPr>
            <w:r>
              <w:rPr>
                <w:iCs/>
                <w:noProof/>
              </w:rPr>
              <w:t>4:10</w:t>
            </w:r>
          </w:p>
        </w:tc>
        <w:tc>
          <w:tcPr>
            <w:tcW w:w="3969" w:type="dxa"/>
          </w:tcPr>
          <w:p w14:paraId="071C2322" w14:textId="77777777" w:rsidR="00AD69AF" w:rsidRPr="00380351" w:rsidRDefault="00AD69AF" w:rsidP="00763CEC">
            <w:pPr>
              <w:rPr>
                <w:iCs/>
                <w:noProof/>
                <w:color w:val="00B050"/>
                <w:lang w:val="en-US"/>
              </w:rPr>
            </w:pPr>
            <w:r w:rsidRPr="00380351">
              <w:rPr>
                <w:iCs/>
                <w:noProof/>
                <w:color w:val="00B050"/>
                <w:lang w:val="en-US"/>
              </w:rPr>
              <w:t>as-sāʕa</w:t>
            </w:r>
            <w:r w:rsidRPr="00380351">
              <w:rPr>
                <w:color w:val="00B050"/>
              </w:rPr>
              <w:t xml:space="preserve"> ṣārat</w:t>
            </w:r>
            <w:r w:rsidRPr="00380351">
              <w:rPr>
                <w:iCs/>
                <w:noProof/>
                <w:color w:val="00B050"/>
                <w:lang w:val="en-US"/>
              </w:rPr>
              <w:t xml:space="preserve"> tisʕa āni nāyim huwwa igʕad-ni. “hamšeri, hamšeri, hahaha gunṣul geldi kalabalık kıyamāt.”</w:t>
            </w:r>
          </w:p>
        </w:tc>
        <w:tc>
          <w:tcPr>
            <w:tcW w:w="4252" w:type="dxa"/>
          </w:tcPr>
          <w:p w14:paraId="5D7C8A9E" w14:textId="77777777" w:rsidR="00AD69AF" w:rsidRPr="00380351" w:rsidRDefault="00AD69AF" w:rsidP="00763CEC">
            <w:pPr>
              <w:rPr>
                <w:color w:val="00B050"/>
              </w:rPr>
            </w:pPr>
            <w:r w:rsidRPr="00380351">
              <w:rPr>
                <w:color w:val="00B050"/>
              </w:rPr>
              <w:t>It was 9 o’clock and I was still sleeping. He woke me up. “Fellow countryman, the consul has arrived. There is a hustle and bustle.”</w:t>
            </w:r>
          </w:p>
        </w:tc>
      </w:tr>
      <w:tr w:rsidR="00AD69AF" w:rsidRPr="008748E9" w14:paraId="0357F18B" w14:textId="77777777" w:rsidTr="00763CEC">
        <w:tc>
          <w:tcPr>
            <w:tcW w:w="850" w:type="dxa"/>
          </w:tcPr>
          <w:p w14:paraId="35F4CDF5" w14:textId="77777777" w:rsidR="00AD69AF" w:rsidRDefault="00AD69AF" w:rsidP="00763CEC">
            <w:pPr>
              <w:rPr>
                <w:iCs/>
                <w:noProof/>
                <w:lang w:val="en-US"/>
              </w:rPr>
            </w:pPr>
            <w:r>
              <w:rPr>
                <w:iCs/>
                <w:noProof/>
                <w:lang w:val="en-US"/>
              </w:rPr>
              <w:t>4:25</w:t>
            </w:r>
          </w:p>
        </w:tc>
        <w:tc>
          <w:tcPr>
            <w:tcW w:w="3969" w:type="dxa"/>
          </w:tcPr>
          <w:p w14:paraId="0B8DFED5" w14:textId="77777777" w:rsidR="00AD69AF" w:rsidRPr="00380351" w:rsidRDefault="00AD69AF" w:rsidP="00763CEC">
            <w:pPr>
              <w:rPr>
                <w:iCs/>
                <w:noProof/>
                <w:color w:val="00B050"/>
                <w:lang w:val="en-US"/>
              </w:rPr>
            </w:pPr>
            <w:r w:rsidRPr="00380351">
              <w:rPr>
                <w:iCs/>
                <w:noProof/>
                <w:color w:val="00B050"/>
                <w:lang w:val="en-US"/>
              </w:rPr>
              <w:t xml:space="preserve">ruḥit hināk gām yinṭī-ne wrāg. neyse milēne al-ᵊwrāg </w:t>
            </w:r>
            <w:r w:rsidRPr="00380351">
              <w:rPr>
                <w:color w:val="00B050"/>
              </w:rPr>
              <w:t>gumna</w:t>
            </w:r>
            <w:r w:rsidRPr="00380351">
              <w:rPr>
                <w:iCs/>
                <w:noProof/>
                <w:color w:val="00B050"/>
                <w:lang w:val="en-US"/>
              </w:rPr>
              <w:t xml:space="preserve"> nsallm-u.</w:t>
            </w:r>
          </w:p>
        </w:tc>
        <w:tc>
          <w:tcPr>
            <w:tcW w:w="4252" w:type="dxa"/>
          </w:tcPr>
          <w:p w14:paraId="6175E826" w14:textId="77777777" w:rsidR="00AD69AF" w:rsidRPr="00380351" w:rsidRDefault="00AD69AF" w:rsidP="00763CEC">
            <w:pPr>
              <w:rPr>
                <w:color w:val="00B050"/>
              </w:rPr>
            </w:pPr>
            <w:r w:rsidRPr="00380351">
              <w:rPr>
                <w:color w:val="00B050"/>
              </w:rPr>
              <w:t>I went there and he started to give me some papers. Anyway, I filled the papers and handed them over.</w:t>
            </w:r>
          </w:p>
        </w:tc>
      </w:tr>
      <w:tr w:rsidR="00AD69AF" w:rsidRPr="008748E9" w14:paraId="44FF27A2" w14:textId="77777777" w:rsidTr="00763CEC">
        <w:tc>
          <w:tcPr>
            <w:tcW w:w="850" w:type="dxa"/>
          </w:tcPr>
          <w:p w14:paraId="5FDA1F03" w14:textId="77777777" w:rsidR="00AD69AF" w:rsidRDefault="00AD69AF" w:rsidP="00763CEC">
            <w:pPr>
              <w:rPr>
                <w:iCs/>
                <w:noProof/>
                <w:lang w:val="en-US"/>
              </w:rPr>
            </w:pPr>
            <w:r>
              <w:rPr>
                <w:iCs/>
                <w:noProof/>
                <w:lang w:val="en-US"/>
              </w:rPr>
              <w:t>4:40</w:t>
            </w:r>
          </w:p>
        </w:tc>
        <w:tc>
          <w:tcPr>
            <w:tcW w:w="3969" w:type="dxa"/>
          </w:tcPr>
          <w:p w14:paraId="4DE494CC" w14:textId="77777777" w:rsidR="00AD69AF" w:rsidRPr="00380351" w:rsidRDefault="00AD69AF" w:rsidP="00763CEC">
            <w:pPr>
              <w:rPr>
                <w:iCs/>
                <w:noProof/>
                <w:color w:val="00B050"/>
                <w:lang w:val="en-US"/>
              </w:rPr>
            </w:pPr>
            <w:r w:rsidRPr="00380351">
              <w:rPr>
                <w:iCs/>
                <w:noProof/>
                <w:color w:val="00B050"/>
                <w:lang w:val="en-US"/>
              </w:rPr>
              <w:t>“wēn rāʕit al-pāṣ? ṣāḥbit al-pās wēn?” gilit “hāḏi ahliyye āni zawiǧt-i b-al-ᵊblād.”</w:t>
            </w:r>
          </w:p>
        </w:tc>
        <w:tc>
          <w:tcPr>
            <w:tcW w:w="4252" w:type="dxa"/>
          </w:tcPr>
          <w:p w14:paraId="552D46BA" w14:textId="77777777" w:rsidR="00AD69AF" w:rsidRPr="00380351" w:rsidRDefault="00AD69AF" w:rsidP="00763CEC">
            <w:pPr>
              <w:rPr>
                <w:color w:val="00B050"/>
              </w:rPr>
            </w:pPr>
            <w:r w:rsidRPr="00380351">
              <w:rPr>
                <w:color w:val="00B050"/>
              </w:rPr>
              <w:t>“Where is the applicant for the passport? The owner of the passport, where is she?” I said, “She is from the family. She is my wife, and she is at home.”</w:t>
            </w:r>
          </w:p>
        </w:tc>
      </w:tr>
      <w:tr w:rsidR="00AD69AF" w:rsidRPr="00EB347E" w14:paraId="2B014087" w14:textId="77777777" w:rsidTr="00763CEC">
        <w:tc>
          <w:tcPr>
            <w:tcW w:w="850" w:type="dxa"/>
          </w:tcPr>
          <w:p w14:paraId="0BA0586F" w14:textId="77777777" w:rsidR="00AD69AF" w:rsidRPr="009D7F35" w:rsidRDefault="00AD69AF" w:rsidP="00763CEC">
            <w:pPr>
              <w:rPr>
                <w:iCs/>
                <w:noProof/>
              </w:rPr>
            </w:pPr>
            <w:r>
              <w:rPr>
                <w:iCs/>
                <w:noProof/>
              </w:rPr>
              <w:t>4:52</w:t>
            </w:r>
          </w:p>
        </w:tc>
        <w:tc>
          <w:tcPr>
            <w:tcW w:w="3969" w:type="dxa"/>
          </w:tcPr>
          <w:p w14:paraId="216D40FD" w14:textId="77777777" w:rsidR="00AD69AF" w:rsidRPr="00AF5EFD" w:rsidRDefault="00AD69AF" w:rsidP="00763CEC">
            <w:pPr>
              <w:rPr>
                <w:iCs/>
                <w:noProof/>
                <w:color w:val="00B050"/>
              </w:rPr>
            </w:pPr>
            <w:r w:rsidRPr="00AF5EFD">
              <w:rPr>
                <w:iCs/>
                <w:noProof/>
                <w:color w:val="00B050"/>
                <w:lang w:val="en-US"/>
              </w:rPr>
              <w:t xml:space="preserve">gāḷ “mā bidd-i asāwī-´. mā bidd-i asāwī-´. bidd-he tiǧi.” </w:t>
            </w:r>
            <w:r w:rsidRPr="00AF5EFD">
              <w:rPr>
                <w:iCs/>
                <w:noProof/>
                <w:color w:val="00B050"/>
              </w:rPr>
              <w:t>aman duman Urfa wēn Angaṛa wēn? āni faqīr məṣāri māfi.</w:t>
            </w:r>
          </w:p>
        </w:tc>
        <w:tc>
          <w:tcPr>
            <w:tcW w:w="4252" w:type="dxa"/>
          </w:tcPr>
          <w:p w14:paraId="7762F942" w14:textId="77777777" w:rsidR="00AD69AF" w:rsidRPr="00AF5EFD" w:rsidRDefault="00AD69AF" w:rsidP="00763CEC">
            <w:pPr>
              <w:rPr>
                <w:color w:val="00B050"/>
              </w:rPr>
            </w:pPr>
            <w:r w:rsidRPr="00AF5EFD">
              <w:rPr>
                <w:color w:val="00B050"/>
              </w:rPr>
              <w:t>He said, “I do not want to do it. She has to come,” I begged him: Urfa is far away from Ankara. I am poor, I have no money.</w:t>
            </w:r>
          </w:p>
        </w:tc>
      </w:tr>
      <w:tr w:rsidR="00AD69AF" w:rsidRPr="00EB347E" w14:paraId="55F37742" w14:textId="77777777" w:rsidTr="00763CEC">
        <w:tc>
          <w:tcPr>
            <w:tcW w:w="850" w:type="dxa"/>
          </w:tcPr>
          <w:p w14:paraId="6A155614" w14:textId="77777777" w:rsidR="00AD69AF" w:rsidRDefault="00AD69AF" w:rsidP="00763CEC">
            <w:pPr>
              <w:rPr>
                <w:iCs/>
                <w:noProof/>
                <w:lang w:val="en-US"/>
              </w:rPr>
            </w:pPr>
            <w:r>
              <w:rPr>
                <w:iCs/>
                <w:noProof/>
                <w:lang w:val="en-US"/>
              </w:rPr>
              <w:t>5:10</w:t>
            </w:r>
          </w:p>
        </w:tc>
        <w:tc>
          <w:tcPr>
            <w:tcW w:w="3969" w:type="dxa"/>
          </w:tcPr>
          <w:p w14:paraId="4F9431B4" w14:textId="77777777" w:rsidR="00AD69AF" w:rsidRPr="00AF5EFD" w:rsidRDefault="00AD69AF" w:rsidP="00763CEC">
            <w:pPr>
              <w:rPr>
                <w:color w:val="00B050"/>
                <w:rtl/>
              </w:rPr>
            </w:pPr>
            <w:r w:rsidRPr="00AF5EFD">
              <w:rPr>
                <w:iCs/>
                <w:noProof/>
                <w:color w:val="00B050"/>
                <w:lang w:val="en-US"/>
              </w:rPr>
              <w:t>“</w:t>
            </w:r>
            <w:r w:rsidRPr="00AF5EFD">
              <w:rPr>
                <w:i/>
                <w:iCs/>
                <w:noProof/>
                <w:color w:val="00B050"/>
                <w:lang w:val="en-US"/>
              </w:rPr>
              <w:t>kim seni göndermiş buraya o imza etsin</w:t>
            </w:r>
            <w:r w:rsidRPr="00AF5EFD">
              <w:rPr>
                <w:iCs/>
                <w:noProof/>
                <w:color w:val="00B050"/>
                <w:lang w:val="en-US"/>
              </w:rPr>
              <w:t>!” aman duman, mā bidd-i asāwī-´. minhu darrab-ak hēn huwwa ysāwī-´.”</w:t>
            </w:r>
          </w:p>
        </w:tc>
        <w:tc>
          <w:tcPr>
            <w:tcW w:w="4252" w:type="dxa"/>
          </w:tcPr>
          <w:p w14:paraId="0343AA93" w14:textId="77777777" w:rsidR="00AD69AF" w:rsidRPr="00AF5EFD" w:rsidRDefault="00AD69AF" w:rsidP="00763CEC">
            <w:pPr>
              <w:rPr>
                <w:color w:val="00B050"/>
              </w:rPr>
            </w:pPr>
            <w:r w:rsidRPr="00AF5EFD">
              <w:rPr>
                <w:color w:val="00B050"/>
              </w:rPr>
              <w:t>“Who sent you here must sign it herself.” I begged him. (He said,) “I do not want to do it, who sent you here, must do it.”</w:t>
            </w:r>
          </w:p>
        </w:tc>
      </w:tr>
      <w:tr w:rsidR="00AD69AF" w:rsidRPr="00EB347E" w14:paraId="35508D05" w14:textId="77777777" w:rsidTr="00763CEC">
        <w:tc>
          <w:tcPr>
            <w:tcW w:w="850" w:type="dxa"/>
          </w:tcPr>
          <w:p w14:paraId="7832FF1C" w14:textId="77777777" w:rsidR="00AD69AF" w:rsidRDefault="00AD69AF" w:rsidP="00763CEC">
            <w:pPr>
              <w:rPr>
                <w:iCs/>
                <w:noProof/>
                <w:lang w:val="en-US"/>
              </w:rPr>
            </w:pPr>
            <w:r>
              <w:rPr>
                <w:iCs/>
                <w:noProof/>
                <w:lang w:val="en-US"/>
              </w:rPr>
              <w:t>5:24</w:t>
            </w:r>
          </w:p>
        </w:tc>
        <w:tc>
          <w:tcPr>
            <w:tcW w:w="3969" w:type="dxa"/>
          </w:tcPr>
          <w:p w14:paraId="5771C7BC" w14:textId="77777777" w:rsidR="00AD69AF" w:rsidRPr="00AF5EFD" w:rsidRDefault="00AD69AF" w:rsidP="00763CEC">
            <w:pPr>
              <w:rPr>
                <w:iCs/>
                <w:noProof/>
                <w:color w:val="00B050"/>
                <w:lang w:val="en-US"/>
              </w:rPr>
            </w:pPr>
            <w:r w:rsidRPr="00AF5EFD">
              <w:rPr>
                <w:iCs/>
                <w:noProof/>
                <w:color w:val="00B050"/>
                <w:lang w:val="en-US"/>
              </w:rPr>
              <w:t xml:space="preserve">yā wal darrab-ni ad-dawle, huwwa ysāwī-´, inte ssāwī-´, </w:t>
            </w:r>
            <w:r w:rsidRPr="00AF5EFD">
              <w:rPr>
                <w:color w:val="00B050"/>
              </w:rPr>
              <w:t>hā alle tiǧi</w:t>
            </w:r>
            <w:r w:rsidRPr="00AF5EFD">
              <w:rPr>
                <w:iCs/>
                <w:noProof/>
                <w:color w:val="00B050"/>
                <w:lang w:val="en-US"/>
              </w:rPr>
              <w:t xml:space="preserve"> haḏāk az-zimān Tansi Čiller Bašbakan kadın, Tansi Čiller.</w:t>
            </w:r>
          </w:p>
        </w:tc>
        <w:tc>
          <w:tcPr>
            <w:tcW w:w="4252" w:type="dxa"/>
          </w:tcPr>
          <w:p w14:paraId="43086D29" w14:textId="77777777" w:rsidR="00AD69AF" w:rsidRPr="00AF5EFD" w:rsidRDefault="00AD69AF" w:rsidP="00763CEC">
            <w:pPr>
              <w:rPr>
                <w:color w:val="00B050"/>
              </w:rPr>
            </w:pPr>
            <w:r w:rsidRPr="00AF5EFD">
              <w:rPr>
                <w:color w:val="00B050"/>
              </w:rPr>
              <w:t>“Well, who sent me is the government. It should do it, you should do it!” – “No, she must come here.” At that time Tansu Çiller was the prime minister, a woman.</w:t>
            </w:r>
          </w:p>
        </w:tc>
      </w:tr>
      <w:tr w:rsidR="00AD69AF" w:rsidRPr="00EB347E" w14:paraId="55DA453B" w14:textId="77777777" w:rsidTr="00763CEC">
        <w:tc>
          <w:tcPr>
            <w:tcW w:w="850" w:type="dxa"/>
          </w:tcPr>
          <w:p w14:paraId="6E3ECB76" w14:textId="77777777" w:rsidR="00AD69AF" w:rsidRDefault="00AD69AF" w:rsidP="00763CEC">
            <w:pPr>
              <w:rPr>
                <w:iCs/>
                <w:noProof/>
                <w:lang w:val="en-US"/>
              </w:rPr>
            </w:pPr>
            <w:r>
              <w:rPr>
                <w:iCs/>
                <w:noProof/>
                <w:lang w:val="en-US"/>
              </w:rPr>
              <w:t>5:48</w:t>
            </w:r>
          </w:p>
        </w:tc>
        <w:tc>
          <w:tcPr>
            <w:tcW w:w="3969" w:type="dxa"/>
          </w:tcPr>
          <w:p w14:paraId="7A10551D" w14:textId="77777777" w:rsidR="00AD69AF" w:rsidRPr="00AF5EFD" w:rsidRDefault="00AD69AF" w:rsidP="00763CEC">
            <w:pPr>
              <w:rPr>
                <w:iCs/>
                <w:noProof/>
                <w:color w:val="00B050"/>
                <w:lang w:val="en-US"/>
              </w:rPr>
            </w:pPr>
            <w:r w:rsidRPr="00AF5EFD">
              <w:rPr>
                <w:iCs/>
                <w:noProof/>
                <w:color w:val="00B050"/>
                <w:lang w:val="en-US"/>
              </w:rPr>
              <w:t xml:space="preserve">yā wal gurbān ḥayrān gāḷ minhu hēne </w:t>
            </w:r>
            <w:r w:rsidRPr="00AF5EFD">
              <w:rPr>
                <w:color w:val="00B050"/>
              </w:rPr>
              <w:t>dazz-ak huwwe</w:t>
            </w:r>
            <w:r w:rsidRPr="00AF5EFD">
              <w:rPr>
                <w:iCs/>
                <w:noProof/>
                <w:color w:val="00B050"/>
                <w:lang w:val="en-US"/>
              </w:rPr>
              <w:t xml:space="preserve"> ysāwi. yā wal, gulit, Tamsōn anṭat amir, </w:t>
            </w:r>
            <w:r w:rsidRPr="00AF5EFD">
              <w:rPr>
                <w:color w:val="00B050"/>
              </w:rPr>
              <w:t>Tamsu Čiller, Tamsōn anṭat amir la-l-miša w-ar-rāḥi.</w:t>
            </w:r>
          </w:p>
        </w:tc>
        <w:tc>
          <w:tcPr>
            <w:tcW w:w="4252" w:type="dxa"/>
          </w:tcPr>
          <w:p w14:paraId="5F9E456D" w14:textId="77777777" w:rsidR="00AD69AF" w:rsidRPr="00AF5EFD" w:rsidRDefault="00AD69AF" w:rsidP="00763CEC">
            <w:pPr>
              <w:rPr>
                <w:color w:val="00B050"/>
              </w:rPr>
            </w:pPr>
            <w:r w:rsidRPr="00AF5EFD">
              <w:rPr>
                <w:color w:val="00B050"/>
              </w:rPr>
              <w:t>“Please, I beg you!” He said, “Who sent you here, must do it!” I said, “Tansu Čiller, Tamsōn has given the order to go.</w:t>
            </w:r>
          </w:p>
        </w:tc>
      </w:tr>
    </w:tbl>
    <w:p w14:paraId="63A5B141" w14:textId="77777777" w:rsidR="007140B6" w:rsidRDefault="007140B6">
      <w:pPr>
        <w:pStyle w:val="BodyText2"/>
        <w:spacing w:line="240" w:lineRule="auto"/>
        <w:rPr>
          <w:u w:val="none"/>
        </w:rPr>
      </w:pPr>
    </w:p>
    <w:p w14:paraId="668DFF80" w14:textId="77777777" w:rsidR="007140B6" w:rsidRDefault="00000000">
      <w:pPr>
        <w:pStyle w:val="Heading2"/>
        <w:rPr>
          <w:lang w:val="en-US"/>
        </w:rPr>
      </w:pPr>
      <w:bookmarkStart w:id="133" w:name="_Toc156305445"/>
      <w:r>
        <w:rPr>
          <w:lang w:val="en-US"/>
        </w:rPr>
        <w:t>Urfa-107_Cotton_Business-Harran-2010</w:t>
      </w:r>
      <w:bookmarkEnd w:id="133"/>
    </w:p>
    <w:p w14:paraId="77449109" w14:textId="77777777" w:rsidR="00AD69AF" w:rsidRPr="00BC0614" w:rsidRDefault="00AD69AF" w:rsidP="00AD69AF">
      <w:pPr>
        <w:pStyle w:val="List"/>
        <w:rPr>
          <w:lang w:val="en-US"/>
        </w:rPr>
      </w:pPr>
      <w:r w:rsidRPr="00BC0614">
        <w:rPr>
          <w:noProof/>
          <w:lang w:val="en-US"/>
        </w:rPr>
        <w:t>Ḥaǧǧ Mamdūḥ Badir [geb. ca. 1930]</w:t>
      </w:r>
      <w:r>
        <w:rPr>
          <w:noProof/>
          <w:lang w:val="en-US"/>
        </w:rPr>
        <w:t>, Ahmad and Ismail</w:t>
      </w:r>
      <w:r w:rsidRPr="00BC0614">
        <w:rPr>
          <w:noProof/>
          <w:lang w:val="en-US"/>
        </w:rPr>
        <w:t xml:space="preserve">: </w:t>
      </w:r>
      <w:r w:rsidRPr="00BC0614">
        <w:rPr>
          <w:lang w:val="en-US"/>
        </w:rPr>
        <w:t>12.5.2010</w:t>
      </w:r>
    </w:p>
    <w:p w14:paraId="1C7D02A7" w14:textId="77777777" w:rsidR="00AD69AF" w:rsidRPr="00C93879" w:rsidRDefault="00AD69AF" w:rsidP="00AD69AF">
      <w:pPr>
        <w:pStyle w:val="List"/>
        <w:rPr>
          <w:lang w:val="de-AT"/>
        </w:rPr>
      </w:pPr>
      <w:r w:rsidRPr="00C93879">
        <w:rPr>
          <w:lang w:val="de-AT"/>
        </w:rPr>
        <w:t>Im Ort Tall Xarma/Sorallı</w:t>
      </w:r>
    </w:p>
    <w:p w14:paraId="02DB883B" w14:textId="77777777" w:rsidR="00AD69AF" w:rsidRPr="001D734E" w:rsidRDefault="00AD69AF" w:rsidP="00AD69AF">
      <w:pPr>
        <w:pStyle w:val="BodyText2"/>
        <w:spacing w:line="240" w:lineRule="auto"/>
        <w:rPr>
          <w:u w:val="none"/>
          <w:lang w:val="de-AT"/>
        </w:rPr>
      </w:pPr>
      <w:r w:rsidRPr="001D734E">
        <w:rPr>
          <w:u w:val="none"/>
          <w:lang w:val="de-AT"/>
        </w:rPr>
        <w:t>Heft III</w:t>
      </w:r>
    </w:p>
    <w:p w14:paraId="3B05DE74" w14:textId="77777777" w:rsidR="00AD69AF" w:rsidRPr="00C93879" w:rsidRDefault="00AD69AF" w:rsidP="00AD69AF">
      <w:pPr>
        <w:rPr>
          <w:noProof/>
          <w:lang w:val="de-AT"/>
        </w:rPr>
      </w:pPr>
    </w:p>
    <w:tbl>
      <w:tblPr>
        <w:tblStyle w:val="TableGrid"/>
        <w:tblW w:w="0" w:type="auto"/>
        <w:tblLook w:val="04A0" w:firstRow="1" w:lastRow="0" w:firstColumn="1" w:lastColumn="0" w:noHBand="0" w:noVBand="1"/>
      </w:tblPr>
      <w:tblGrid>
        <w:gridCol w:w="850"/>
        <w:gridCol w:w="3969"/>
        <w:gridCol w:w="4252"/>
      </w:tblGrid>
      <w:tr w:rsidR="00AD69AF" w:rsidRPr="00B2259D" w14:paraId="515C3164" w14:textId="77777777" w:rsidTr="00763CEC">
        <w:tc>
          <w:tcPr>
            <w:tcW w:w="850" w:type="dxa"/>
          </w:tcPr>
          <w:p w14:paraId="6B33E99F" w14:textId="77777777" w:rsidR="00AD69AF" w:rsidRPr="00B2259D" w:rsidRDefault="00AD69AF" w:rsidP="00763CEC">
            <w:pPr>
              <w:rPr>
                <w:iCs/>
                <w:noProof/>
                <w:lang w:val="en-US"/>
              </w:rPr>
            </w:pPr>
            <w:r w:rsidRPr="00B2259D">
              <w:rPr>
                <w:iCs/>
                <w:noProof/>
                <w:lang w:val="en-US"/>
              </w:rPr>
              <w:t>0:05</w:t>
            </w:r>
          </w:p>
        </w:tc>
        <w:tc>
          <w:tcPr>
            <w:tcW w:w="3969" w:type="dxa"/>
          </w:tcPr>
          <w:p w14:paraId="419675AB" w14:textId="77777777" w:rsidR="00AD69AF" w:rsidRPr="0009695F" w:rsidRDefault="00AD69AF" w:rsidP="00763CEC">
            <w:pPr>
              <w:rPr>
                <w:iCs/>
                <w:noProof/>
                <w:color w:val="00B050"/>
                <w:lang w:val="en-US"/>
              </w:rPr>
            </w:pPr>
            <w:r w:rsidRPr="0009695F">
              <w:rPr>
                <w:iCs/>
                <w:noProof/>
                <w:color w:val="00B050"/>
                <w:lang w:val="en-US"/>
              </w:rPr>
              <w:t xml:space="preserve">I: ugbal yā Aḥmad b-al-ālūfāt xaḏēt guṭun, waḷḷāhi </w:t>
            </w:r>
            <w:r w:rsidRPr="0009695F">
              <w:rPr>
                <w:color w:val="00B050"/>
              </w:rPr>
              <w:t>mā_qazniǧ</w:t>
            </w:r>
            <w:r w:rsidRPr="0009695F">
              <w:rPr>
                <w:iCs/>
                <w:noProof/>
                <w:color w:val="00B050"/>
                <w:lang w:val="en-US"/>
              </w:rPr>
              <w:t xml:space="preserve"> məṣāri ʕalēh mā_qazniǧ? ʕamann-i ʕind-i ṣudug. – A: ṣaḥīḥ.</w:t>
            </w:r>
          </w:p>
        </w:tc>
        <w:tc>
          <w:tcPr>
            <w:tcW w:w="4252" w:type="dxa"/>
          </w:tcPr>
          <w:p w14:paraId="442CF32B" w14:textId="77777777" w:rsidR="00AD69AF" w:rsidRPr="0009695F" w:rsidRDefault="00AD69AF" w:rsidP="00763CEC">
            <w:pPr>
              <w:rPr>
                <w:color w:val="00B050"/>
              </w:rPr>
            </w:pPr>
            <w:r w:rsidRPr="0009695F">
              <w:rPr>
                <w:color w:val="00B050"/>
              </w:rPr>
              <w:t>I: Believe me,</w:t>
            </w:r>
            <w:r w:rsidRPr="0009695F">
              <w:rPr>
                <w:rStyle w:val="FootnoteReference"/>
                <w:color w:val="00B050"/>
              </w:rPr>
              <w:footnoteReference w:id="48"/>
            </w:r>
            <w:r w:rsidRPr="0009695F">
              <w:rPr>
                <w:color w:val="00B050"/>
              </w:rPr>
              <w:t xml:space="preserve"> Aḥmad, I bought cotton for several thousand Lira. I swear to God, I did not make profit. Why didn’t I? Because I am honest. </w:t>
            </w:r>
          </w:p>
          <w:p w14:paraId="0B798E7E" w14:textId="77777777" w:rsidR="00AD69AF" w:rsidRPr="0009695F" w:rsidRDefault="00AD69AF" w:rsidP="00763CEC">
            <w:pPr>
              <w:rPr>
                <w:color w:val="00B050"/>
              </w:rPr>
            </w:pPr>
            <w:r w:rsidRPr="0009695F">
              <w:rPr>
                <w:color w:val="00B050"/>
                <w:lang w:bidi="ar-SY"/>
              </w:rPr>
              <w:t>A: True</w:t>
            </w:r>
          </w:p>
        </w:tc>
      </w:tr>
      <w:tr w:rsidR="00AD69AF" w:rsidRPr="00B2259D" w14:paraId="497F5A35" w14:textId="77777777" w:rsidTr="00763CEC">
        <w:tc>
          <w:tcPr>
            <w:tcW w:w="850" w:type="dxa"/>
          </w:tcPr>
          <w:p w14:paraId="58DFBD51" w14:textId="77777777" w:rsidR="00AD69AF" w:rsidRPr="00B2259D" w:rsidRDefault="00AD69AF" w:rsidP="00763CEC">
            <w:pPr>
              <w:rPr>
                <w:iCs/>
                <w:noProof/>
                <w:lang w:val="en-US"/>
              </w:rPr>
            </w:pPr>
            <w:r w:rsidRPr="00B2259D">
              <w:rPr>
                <w:iCs/>
                <w:noProof/>
                <w:lang w:val="en-US"/>
              </w:rPr>
              <w:lastRenderedPageBreak/>
              <w:t>0:14</w:t>
            </w:r>
          </w:p>
        </w:tc>
        <w:tc>
          <w:tcPr>
            <w:tcW w:w="3969" w:type="dxa"/>
          </w:tcPr>
          <w:p w14:paraId="1A6EAD29" w14:textId="77777777" w:rsidR="00AD69AF" w:rsidRPr="0009695F" w:rsidRDefault="00AD69AF" w:rsidP="00763CEC">
            <w:pPr>
              <w:rPr>
                <w:iCs/>
                <w:noProof/>
                <w:color w:val="00B050"/>
                <w:lang w:val="en-US" w:bidi="ar-OM"/>
              </w:rPr>
            </w:pPr>
            <w:r w:rsidRPr="0009695F">
              <w:rPr>
                <w:iCs/>
                <w:noProof/>
                <w:color w:val="00B050"/>
                <w:lang w:val="en-US"/>
              </w:rPr>
              <w:t xml:space="preserve">I: aǧi agul-l-ak ʕammo! məṣārīy-ak bāčir, yēlon al-guṭun </w:t>
            </w:r>
            <w:r w:rsidRPr="0009695F">
              <w:rPr>
                <w:color w:val="00B050"/>
              </w:rPr>
              <w:t>ḏe</w:t>
            </w:r>
            <w:r w:rsidRPr="0009695F">
              <w:rPr>
                <w:iCs/>
                <w:noProof/>
                <w:color w:val="00B050"/>
                <w:lang w:val="en-US"/>
              </w:rPr>
              <w:t xml:space="preserve"> arūḥ abīʕ-u b-ʕašra nāqəṣ alle </w:t>
            </w:r>
            <w:r w:rsidRPr="0009695F">
              <w:rPr>
                <w:iCs/>
                <w:noProof/>
                <w:color w:val="00B050"/>
                <w:lang w:val="en-US" w:bidi="ar-OM"/>
              </w:rPr>
              <w:t>aǧīb məṣārīy-ak</w:t>
            </w:r>
          </w:p>
        </w:tc>
        <w:tc>
          <w:tcPr>
            <w:tcW w:w="4252" w:type="dxa"/>
          </w:tcPr>
          <w:p w14:paraId="22F5C47B" w14:textId="77777777" w:rsidR="00AD69AF" w:rsidRPr="0009695F" w:rsidRDefault="00AD69AF" w:rsidP="00763CEC">
            <w:pPr>
              <w:rPr>
                <w:color w:val="00B050"/>
                <w:lang w:val="en-US"/>
              </w:rPr>
            </w:pPr>
            <w:r w:rsidRPr="0009695F">
              <w:rPr>
                <w:color w:val="00B050"/>
                <w:lang w:val="en-US"/>
              </w:rPr>
              <w:t>I: For instance, I say to you, “Uncle, you will have your money tomorrow. Even if I go and sell this cotton with 10% loss, I will bring your money (in time).”</w:t>
            </w:r>
          </w:p>
        </w:tc>
      </w:tr>
      <w:tr w:rsidR="00AD69AF" w:rsidRPr="00B2259D" w14:paraId="74819318" w14:textId="77777777" w:rsidTr="00763CEC">
        <w:tc>
          <w:tcPr>
            <w:tcW w:w="850" w:type="dxa"/>
          </w:tcPr>
          <w:p w14:paraId="35B46D95" w14:textId="77777777" w:rsidR="00AD69AF" w:rsidRPr="00B2259D" w:rsidRDefault="00AD69AF" w:rsidP="00763CEC">
            <w:pPr>
              <w:rPr>
                <w:iCs/>
                <w:noProof/>
                <w:lang w:val="en-US"/>
              </w:rPr>
            </w:pPr>
            <w:r w:rsidRPr="00B2259D">
              <w:rPr>
                <w:iCs/>
                <w:noProof/>
                <w:lang w:val="en-US"/>
              </w:rPr>
              <w:t>0:21</w:t>
            </w:r>
          </w:p>
        </w:tc>
        <w:tc>
          <w:tcPr>
            <w:tcW w:w="3969" w:type="dxa"/>
          </w:tcPr>
          <w:p w14:paraId="65DCCE29" w14:textId="77777777" w:rsidR="00AD69AF" w:rsidRPr="0009695F" w:rsidRDefault="00AD69AF" w:rsidP="00763CEC">
            <w:pPr>
              <w:rPr>
                <w:iCs/>
                <w:noProof/>
                <w:color w:val="00B050"/>
                <w:lang w:val="en-US"/>
              </w:rPr>
            </w:pPr>
            <w:r w:rsidRPr="0009695F">
              <w:rPr>
                <w:iCs/>
                <w:noProof/>
                <w:color w:val="00B050"/>
                <w:lang w:val="en-US"/>
              </w:rPr>
              <w:t xml:space="preserve">M: aṣ-ṣudug yinfaʕ. – I: bass ʕād yōm-inn-i aṣdug, </w:t>
            </w:r>
            <w:r w:rsidRPr="0009695F">
              <w:rPr>
                <w:color w:val="00B050"/>
              </w:rPr>
              <w:t xml:space="preserve">mā </w:t>
            </w:r>
            <w:r w:rsidRPr="0009695F">
              <w:rPr>
                <w:iCs/>
                <w:noProof/>
                <w:color w:val="00B050"/>
                <w:lang w:val="en-US"/>
              </w:rPr>
              <w:t>aqazniǧ.</w:t>
            </w:r>
          </w:p>
        </w:tc>
        <w:tc>
          <w:tcPr>
            <w:tcW w:w="4252" w:type="dxa"/>
          </w:tcPr>
          <w:p w14:paraId="62DDDD59" w14:textId="77777777" w:rsidR="00AD69AF" w:rsidRPr="0009695F" w:rsidRDefault="00AD69AF" w:rsidP="00763CEC">
            <w:pPr>
              <w:rPr>
                <w:color w:val="00B050"/>
                <w:lang w:val="en-US"/>
              </w:rPr>
            </w:pPr>
            <w:r w:rsidRPr="0009695F">
              <w:rPr>
                <w:color w:val="00B050"/>
                <w:lang w:val="en-US"/>
              </w:rPr>
              <w:t xml:space="preserve">M: </w:t>
            </w:r>
            <w:r w:rsidRPr="0009695F">
              <w:rPr>
                <w:color w:val="00B050"/>
                <w:lang w:val="en-US" w:bidi="ar-SY"/>
              </w:rPr>
              <w:t>Honesty pays off. – I: But if I remain honest, I will not make profit.</w:t>
            </w:r>
          </w:p>
        </w:tc>
      </w:tr>
      <w:tr w:rsidR="00AD69AF" w:rsidRPr="00B2259D" w14:paraId="26AC054B" w14:textId="77777777" w:rsidTr="00763CEC">
        <w:tc>
          <w:tcPr>
            <w:tcW w:w="850" w:type="dxa"/>
          </w:tcPr>
          <w:p w14:paraId="29F4F1E9" w14:textId="77777777" w:rsidR="00AD69AF" w:rsidRPr="00B2259D" w:rsidRDefault="00AD69AF" w:rsidP="00763CEC">
            <w:pPr>
              <w:rPr>
                <w:iCs/>
                <w:noProof/>
              </w:rPr>
            </w:pPr>
            <w:r w:rsidRPr="00B2259D">
              <w:rPr>
                <w:iCs/>
                <w:noProof/>
              </w:rPr>
              <w:t>0:26</w:t>
            </w:r>
          </w:p>
        </w:tc>
        <w:tc>
          <w:tcPr>
            <w:tcW w:w="3969" w:type="dxa"/>
          </w:tcPr>
          <w:p w14:paraId="34F14A97" w14:textId="77777777" w:rsidR="00AD69AF" w:rsidRPr="0009695F" w:rsidRDefault="00AD69AF" w:rsidP="00763CEC">
            <w:pPr>
              <w:rPr>
                <w:iCs/>
                <w:noProof/>
                <w:color w:val="00B050"/>
                <w:lang w:val="en-US"/>
              </w:rPr>
            </w:pPr>
            <w:r w:rsidRPr="0009695F">
              <w:rPr>
                <w:iCs/>
                <w:noProof/>
                <w:color w:val="00B050"/>
                <w:lang w:val="en-US"/>
              </w:rPr>
              <w:t xml:space="preserve">M: ṣaḥīḥ </w:t>
            </w:r>
            <w:r w:rsidRPr="0009695F">
              <w:rPr>
                <w:color w:val="00B050"/>
              </w:rPr>
              <w:t>ǧuwāb-u.</w:t>
            </w:r>
            <w:r w:rsidRPr="0009695F">
              <w:rPr>
                <w:iCs/>
                <w:noProof/>
                <w:color w:val="00B050"/>
                <w:lang w:val="en-US"/>
              </w:rPr>
              <w:t xml:space="preserve"> – I: mā qaznaǧit ʕammo! M: az-zimān hāḏa zimān ač-</w:t>
            </w:r>
            <w:bookmarkStart w:id="134" w:name="_Hlk132716269"/>
            <w:r w:rsidRPr="0009695F">
              <w:rPr>
                <w:iCs/>
                <w:noProof/>
                <w:color w:val="00B050"/>
                <w:lang w:val="en-US"/>
              </w:rPr>
              <w:t>čaḏḏāb</w:t>
            </w:r>
            <w:bookmarkEnd w:id="134"/>
            <w:r w:rsidRPr="0009695F">
              <w:rPr>
                <w:iCs/>
                <w:noProof/>
                <w:color w:val="00B050"/>
                <w:lang w:val="en-US"/>
              </w:rPr>
              <w:t>.</w:t>
            </w:r>
          </w:p>
        </w:tc>
        <w:tc>
          <w:tcPr>
            <w:tcW w:w="4252" w:type="dxa"/>
          </w:tcPr>
          <w:p w14:paraId="27C75F9E" w14:textId="77777777" w:rsidR="00AD69AF" w:rsidRPr="0009695F" w:rsidRDefault="00AD69AF" w:rsidP="00763CEC">
            <w:pPr>
              <w:rPr>
                <w:color w:val="00B050"/>
                <w:lang w:val="en-US"/>
              </w:rPr>
            </w:pPr>
            <w:r w:rsidRPr="0009695F">
              <w:rPr>
                <w:color w:val="00B050"/>
                <w:lang w:val="en-US"/>
              </w:rPr>
              <w:t xml:space="preserve">M: It is true, what he is saying. – I: I did not make profit, uncle! M: </w:t>
            </w:r>
            <w:r w:rsidRPr="0009695F">
              <w:rPr>
                <w:color w:val="00B050"/>
                <w:lang w:val="en-US" w:bidi="ar-SY"/>
              </w:rPr>
              <w:t>We live in the time of the liar.</w:t>
            </w:r>
          </w:p>
        </w:tc>
      </w:tr>
      <w:tr w:rsidR="00AD69AF" w:rsidRPr="00B2259D" w14:paraId="538FAF25" w14:textId="77777777" w:rsidTr="00763CEC">
        <w:tc>
          <w:tcPr>
            <w:tcW w:w="850" w:type="dxa"/>
          </w:tcPr>
          <w:p w14:paraId="3053E05E" w14:textId="77777777" w:rsidR="00AD69AF" w:rsidRPr="00B2259D" w:rsidRDefault="00AD69AF" w:rsidP="00763CEC">
            <w:pPr>
              <w:rPr>
                <w:iCs/>
                <w:noProof/>
                <w:lang w:val="en-US"/>
              </w:rPr>
            </w:pPr>
            <w:r w:rsidRPr="00B2259D">
              <w:rPr>
                <w:iCs/>
                <w:noProof/>
                <w:lang w:val="en-US"/>
              </w:rPr>
              <w:t>0:29</w:t>
            </w:r>
          </w:p>
        </w:tc>
        <w:tc>
          <w:tcPr>
            <w:tcW w:w="3969" w:type="dxa"/>
          </w:tcPr>
          <w:p w14:paraId="1CD352FD" w14:textId="77777777" w:rsidR="00AD69AF" w:rsidRPr="0009695F" w:rsidRDefault="00AD69AF" w:rsidP="00763CEC">
            <w:pPr>
              <w:rPr>
                <w:iCs/>
                <w:noProof/>
                <w:color w:val="00B050"/>
                <w:lang w:val="en-US"/>
              </w:rPr>
            </w:pPr>
            <w:r w:rsidRPr="0009695F">
              <w:rPr>
                <w:iCs/>
                <w:noProof/>
                <w:color w:val="00B050"/>
                <w:lang w:val="en-US"/>
              </w:rPr>
              <w:t>I: ī, ugbal Aḥmad! – A: qaznaǧit šaraf. I:</w:t>
            </w:r>
            <w:r>
              <w:rPr>
                <w:iCs/>
                <w:noProof/>
                <w:color w:val="00B050"/>
                <w:lang w:val="en-US"/>
              </w:rPr>
              <w:t xml:space="preserve"> </w:t>
            </w:r>
            <w:r w:rsidRPr="0009695F">
              <w:rPr>
                <w:iCs/>
                <w:noProof/>
                <w:color w:val="00B050"/>
                <w:lang w:val="en-US"/>
              </w:rPr>
              <w:t xml:space="preserve">alḥamdilla čok šükür sintēn ṯalāṯ </w:t>
            </w:r>
            <w:r w:rsidRPr="0009695F">
              <w:rPr>
                <w:color w:val="00B050"/>
              </w:rPr>
              <w:t>sāw</w:t>
            </w:r>
            <w:r w:rsidRPr="0009695F">
              <w:rPr>
                <w:color w:val="00B050"/>
              </w:rPr>
              <w:softHyphen/>
            </w:r>
            <w:r w:rsidRPr="0009695F">
              <w:rPr>
                <w:color w:val="00B050"/>
              </w:rPr>
              <w:softHyphen/>
              <w:t>ēt-hin.</w:t>
            </w:r>
          </w:p>
        </w:tc>
        <w:tc>
          <w:tcPr>
            <w:tcW w:w="4252" w:type="dxa"/>
          </w:tcPr>
          <w:p w14:paraId="72236968" w14:textId="77777777" w:rsidR="00AD69AF" w:rsidRPr="0009695F" w:rsidRDefault="00AD69AF" w:rsidP="00763CEC">
            <w:pPr>
              <w:rPr>
                <w:color w:val="00B050"/>
                <w:lang w:val="en-US"/>
              </w:rPr>
            </w:pPr>
            <w:r w:rsidRPr="0009695F">
              <w:rPr>
                <w:color w:val="00B050"/>
                <w:lang w:val="en-US"/>
              </w:rPr>
              <w:t>I: Yes, believe me, Aḥmad! – A: You have earned honour. I: Thank God. I worked for two or three years.</w:t>
            </w:r>
          </w:p>
        </w:tc>
      </w:tr>
      <w:tr w:rsidR="00AD69AF" w:rsidRPr="00B2259D" w14:paraId="166EBE69" w14:textId="77777777" w:rsidTr="00763CEC">
        <w:tc>
          <w:tcPr>
            <w:tcW w:w="850" w:type="dxa"/>
          </w:tcPr>
          <w:p w14:paraId="4A3EFBBA" w14:textId="77777777" w:rsidR="00AD69AF" w:rsidRPr="00B2259D" w:rsidRDefault="00AD69AF" w:rsidP="00763CEC">
            <w:pPr>
              <w:rPr>
                <w:iCs/>
                <w:noProof/>
                <w:lang w:val="en-US"/>
              </w:rPr>
            </w:pPr>
            <w:r w:rsidRPr="00B2259D">
              <w:rPr>
                <w:iCs/>
                <w:noProof/>
                <w:lang w:val="en-US"/>
              </w:rPr>
              <w:t>0:35</w:t>
            </w:r>
          </w:p>
        </w:tc>
        <w:tc>
          <w:tcPr>
            <w:tcW w:w="3969" w:type="dxa"/>
          </w:tcPr>
          <w:p w14:paraId="6D4BEDE0" w14:textId="77777777" w:rsidR="00AD69AF" w:rsidRPr="0009695F" w:rsidRDefault="00AD69AF" w:rsidP="00763CEC">
            <w:pPr>
              <w:rPr>
                <w:iCs/>
                <w:noProof/>
                <w:color w:val="00B050"/>
                <w:lang w:val="en-US"/>
              </w:rPr>
            </w:pPr>
            <w:r w:rsidRPr="0009695F">
              <w:rPr>
                <w:iCs/>
                <w:noProof/>
                <w:color w:val="00B050"/>
                <w:lang w:val="en-US"/>
              </w:rPr>
              <w:t xml:space="preserve">nahāṛ abū-y w čān yṣīḥ-l-i win ygūl “wlēd-i, ad-agul-l-ak </w:t>
            </w:r>
            <w:r w:rsidRPr="0009695F">
              <w:rPr>
                <w:color w:val="00B050"/>
              </w:rPr>
              <w:t>šakle</w:t>
            </w:r>
            <w:r w:rsidRPr="0009695F">
              <w:rPr>
                <w:iCs/>
                <w:noProof/>
                <w:color w:val="00B050"/>
                <w:lang w:val="en-US"/>
              </w:rPr>
              <w:t>.” gilt-ill-u “yāba gūl!”</w:t>
            </w:r>
          </w:p>
        </w:tc>
        <w:tc>
          <w:tcPr>
            <w:tcW w:w="4252" w:type="dxa"/>
          </w:tcPr>
          <w:p w14:paraId="14F1AC61" w14:textId="77777777" w:rsidR="00AD69AF" w:rsidRPr="0009695F" w:rsidRDefault="00AD69AF" w:rsidP="00763CEC">
            <w:pPr>
              <w:rPr>
                <w:color w:val="00B050"/>
                <w:lang w:val="en-US"/>
              </w:rPr>
            </w:pPr>
            <w:r w:rsidRPr="0009695F">
              <w:rPr>
                <w:color w:val="00B050"/>
                <w:lang w:val="en-US"/>
              </w:rPr>
              <w:t>One day my father called me saying, “My son, I want to tell you something.” I said to him, “Father, go ahead!”</w:t>
            </w:r>
          </w:p>
        </w:tc>
      </w:tr>
      <w:tr w:rsidR="00AD69AF" w:rsidRPr="00B2259D" w14:paraId="0F2AAD26" w14:textId="77777777" w:rsidTr="00763CEC">
        <w:tc>
          <w:tcPr>
            <w:tcW w:w="850" w:type="dxa"/>
          </w:tcPr>
          <w:p w14:paraId="318B8C53" w14:textId="77777777" w:rsidR="00AD69AF" w:rsidRPr="00B2259D" w:rsidRDefault="00AD69AF" w:rsidP="00763CEC">
            <w:pPr>
              <w:rPr>
                <w:iCs/>
                <w:noProof/>
                <w:lang w:val="en-US"/>
              </w:rPr>
            </w:pPr>
            <w:r w:rsidRPr="00B2259D">
              <w:rPr>
                <w:iCs/>
                <w:noProof/>
                <w:lang w:val="en-US"/>
              </w:rPr>
              <w:t>0:40</w:t>
            </w:r>
          </w:p>
        </w:tc>
        <w:tc>
          <w:tcPr>
            <w:tcW w:w="3969" w:type="dxa"/>
          </w:tcPr>
          <w:p w14:paraId="51931F3F" w14:textId="77777777" w:rsidR="00AD69AF" w:rsidRPr="0009695F" w:rsidRDefault="00AD69AF" w:rsidP="00763CEC">
            <w:pPr>
              <w:rPr>
                <w:iCs/>
                <w:noProof/>
                <w:color w:val="00B050"/>
                <w:lang w:val="en-US"/>
              </w:rPr>
            </w:pPr>
            <w:r w:rsidRPr="0009695F">
              <w:rPr>
                <w:iCs/>
                <w:noProof/>
                <w:color w:val="00B050"/>
                <w:lang w:val="en-US"/>
              </w:rPr>
              <w:t xml:space="preserve">ygūl “wlēdi, aš-šuġul hāḏa mū šuġul-ne. ᵊtrūḥ, axāf inn-ak ᵊtrūḥ </w:t>
            </w:r>
            <w:r w:rsidRPr="0009695F">
              <w:rPr>
                <w:color w:val="00B050"/>
              </w:rPr>
              <w:t xml:space="preserve">təṭmaʕ </w:t>
            </w:r>
            <w:r w:rsidRPr="0009695F">
              <w:rPr>
                <w:iCs/>
                <w:noProof/>
                <w:color w:val="00B050"/>
                <w:lang w:val="en-US"/>
              </w:rPr>
              <w:t>ᵊtrūḥ-ill-ak ᵊb-ḥade al-fabrīqāt.</w:t>
            </w:r>
          </w:p>
        </w:tc>
        <w:tc>
          <w:tcPr>
            <w:tcW w:w="4252" w:type="dxa"/>
          </w:tcPr>
          <w:p w14:paraId="14229E96" w14:textId="77777777" w:rsidR="00AD69AF" w:rsidRPr="0009695F" w:rsidRDefault="00AD69AF" w:rsidP="00763CEC">
            <w:pPr>
              <w:rPr>
                <w:color w:val="00B050"/>
                <w:lang w:val="en-US"/>
              </w:rPr>
            </w:pPr>
            <w:r w:rsidRPr="0009695F">
              <w:rPr>
                <w:color w:val="00B050"/>
                <w:lang w:val="en-US"/>
              </w:rPr>
              <w:t>He said: “My son, this business is not for us. I am afraid you might get greedy (and take more risks.) and that you will go to one of the factories,</w:t>
            </w:r>
          </w:p>
        </w:tc>
      </w:tr>
      <w:tr w:rsidR="00AD69AF" w:rsidRPr="00B2259D" w14:paraId="11BD7006" w14:textId="77777777" w:rsidTr="00763CEC">
        <w:tc>
          <w:tcPr>
            <w:tcW w:w="850" w:type="dxa"/>
          </w:tcPr>
          <w:p w14:paraId="7341374F" w14:textId="77777777" w:rsidR="00AD69AF" w:rsidRPr="00B2259D" w:rsidRDefault="00AD69AF" w:rsidP="00763CEC">
            <w:pPr>
              <w:rPr>
                <w:iCs/>
                <w:noProof/>
                <w:lang w:val="en-US"/>
              </w:rPr>
            </w:pPr>
            <w:r w:rsidRPr="00B2259D">
              <w:rPr>
                <w:iCs/>
                <w:noProof/>
                <w:lang w:val="en-US"/>
              </w:rPr>
              <w:t>0:46</w:t>
            </w:r>
          </w:p>
        </w:tc>
        <w:tc>
          <w:tcPr>
            <w:tcW w:w="3969" w:type="dxa"/>
          </w:tcPr>
          <w:p w14:paraId="27F3CDDB" w14:textId="77777777" w:rsidR="00AD69AF" w:rsidRPr="0009695F" w:rsidRDefault="00AD69AF" w:rsidP="00763CEC">
            <w:pPr>
              <w:rPr>
                <w:iCs/>
                <w:noProof/>
                <w:color w:val="00B050"/>
                <w:lang w:val="en-US"/>
              </w:rPr>
            </w:pPr>
            <w:r w:rsidRPr="0009695F">
              <w:rPr>
                <w:iCs/>
                <w:noProof/>
                <w:color w:val="00B050"/>
                <w:lang w:val="en-US"/>
              </w:rPr>
              <w:t>tinṭi māl, māl al-ʕālam, ʕibād aḷḷa, tinṭi māl gaṛāyb-ne, əṣdigā-ne at tinṭī-hin əṣdigā-ne, əṣdigā-ne yinṭūn-ne.”</w:t>
            </w:r>
          </w:p>
        </w:tc>
        <w:tc>
          <w:tcPr>
            <w:tcW w:w="4252" w:type="dxa"/>
          </w:tcPr>
          <w:p w14:paraId="4F2D23A6" w14:textId="77777777" w:rsidR="00AD69AF" w:rsidRPr="0009695F" w:rsidRDefault="00AD69AF" w:rsidP="00763CEC">
            <w:pPr>
              <w:rPr>
                <w:color w:val="00B050"/>
                <w:lang w:val="en-US"/>
              </w:rPr>
            </w:pPr>
            <w:r w:rsidRPr="0009695F">
              <w:rPr>
                <w:color w:val="00B050"/>
                <w:lang w:val="en-US"/>
              </w:rPr>
              <w:t>give them money, people’s money, (money) from the servants of God; you will give our relative’s money, our friends’… (the money) which our friends gave us.”</w:t>
            </w:r>
          </w:p>
        </w:tc>
      </w:tr>
      <w:tr w:rsidR="00AD69AF" w:rsidRPr="00B2259D" w14:paraId="2036F25F" w14:textId="77777777" w:rsidTr="00763CEC">
        <w:tc>
          <w:tcPr>
            <w:tcW w:w="850" w:type="dxa"/>
          </w:tcPr>
          <w:p w14:paraId="2B7F4C0E" w14:textId="77777777" w:rsidR="00AD69AF" w:rsidRPr="00B2259D" w:rsidRDefault="00AD69AF" w:rsidP="00763CEC">
            <w:pPr>
              <w:rPr>
                <w:iCs/>
                <w:noProof/>
                <w:lang w:val="en-US"/>
              </w:rPr>
            </w:pPr>
            <w:r w:rsidRPr="00B2259D">
              <w:rPr>
                <w:iCs/>
                <w:noProof/>
                <w:lang w:val="en-US"/>
              </w:rPr>
              <w:t>0:53</w:t>
            </w:r>
          </w:p>
        </w:tc>
        <w:tc>
          <w:tcPr>
            <w:tcW w:w="3969" w:type="dxa"/>
          </w:tcPr>
          <w:p w14:paraId="4D957F90" w14:textId="77777777" w:rsidR="00AD69AF" w:rsidRPr="0009695F" w:rsidRDefault="00AD69AF" w:rsidP="00763CEC">
            <w:pPr>
              <w:rPr>
                <w:iCs/>
                <w:noProof/>
                <w:color w:val="00B050"/>
                <w:lang w:val="en-US"/>
              </w:rPr>
            </w:pPr>
            <w:r w:rsidRPr="0009695F">
              <w:rPr>
                <w:iCs/>
                <w:noProof/>
                <w:color w:val="00B050"/>
                <w:lang w:val="it-IT"/>
              </w:rPr>
              <w:t xml:space="preserve">M: ṣaḥīḥ. – I: al mā yḥibb-ne mā-yinṭī-ne guṭn-u. </w:t>
            </w:r>
            <w:r w:rsidRPr="0009695F">
              <w:rPr>
                <w:iCs/>
                <w:noProof/>
                <w:color w:val="00B050"/>
                <w:lang w:val="en-US"/>
              </w:rPr>
              <w:t>M: ṣaḥīḥ</w:t>
            </w:r>
          </w:p>
        </w:tc>
        <w:tc>
          <w:tcPr>
            <w:tcW w:w="4252" w:type="dxa"/>
          </w:tcPr>
          <w:p w14:paraId="7B4BA647" w14:textId="77777777" w:rsidR="00AD69AF" w:rsidRPr="0009695F" w:rsidRDefault="00AD69AF" w:rsidP="00763CEC">
            <w:pPr>
              <w:rPr>
                <w:color w:val="00B050"/>
                <w:lang w:val="en-US"/>
              </w:rPr>
            </w:pPr>
            <w:r w:rsidRPr="0009695F">
              <w:rPr>
                <w:color w:val="00B050"/>
                <w:lang w:val="en-US"/>
              </w:rPr>
              <w:t>M: True. – I: The one, who does not like us, will not sell us his cotton. M: True!</w:t>
            </w:r>
          </w:p>
        </w:tc>
      </w:tr>
      <w:tr w:rsidR="00AD69AF" w:rsidRPr="00B2259D" w14:paraId="51176D78" w14:textId="77777777" w:rsidTr="00763CEC">
        <w:tc>
          <w:tcPr>
            <w:tcW w:w="850" w:type="dxa"/>
          </w:tcPr>
          <w:p w14:paraId="76FCF4A9" w14:textId="77777777" w:rsidR="00AD69AF" w:rsidRPr="00B2259D" w:rsidRDefault="00AD69AF" w:rsidP="00763CEC">
            <w:pPr>
              <w:rPr>
                <w:iCs/>
                <w:noProof/>
                <w:lang w:val="en-US"/>
              </w:rPr>
            </w:pPr>
            <w:r w:rsidRPr="00B2259D">
              <w:rPr>
                <w:iCs/>
                <w:noProof/>
                <w:lang w:val="en-US"/>
              </w:rPr>
              <w:t>0:56</w:t>
            </w:r>
          </w:p>
        </w:tc>
        <w:tc>
          <w:tcPr>
            <w:tcW w:w="3969" w:type="dxa"/>
          </w:tcPr>
          <w:p w14:paraId="6142E28A" w14:textId="77777777" w:rsidR="00AD69AF" w:rsidRPr="0009695F" w:rsidRDefault="00AD69AF" w:rsidP="00763CEC">
            <w:pPr>
              <w:rPr>
                <w:iCs/>
                <w:noProof/>
                <w:color w:val="00B050"/>
                <w:lang w:val="en-US"/>
              </w:rPr>
            </w:pPr>
            <w:r w:rsidRPr="0009695F">
              <w:rPr>
                <w:iCs/>
                <w:noProof/>
                <w:color w:val="00B050"/>
                <w:lang w:val="en-US"/>
              </w:rPr>
              <w:t>w-axāf inn-ak ᵊtrūḥ nahāṛ ssāwī-l-ak ṭāxəlma b-məṭraḥ.</w:t>
            </w:r>
          </w:p>
        </w:tc>
        <w:tc>
          <w:tcPr>
            <w:tcW w:w="4252" w:type="dxa"/>
          </w:tcPr>
          <w:p w14:paraId="5DF9BEBE" w14:textId="77777777" w:rsidR="00AD69AF" w:rsidRPr="0009695F" w:rsidRDefault="00AD69AF" w:rsidP="00763CEC">
            <w:pPr>
              <w:rPr>
                <w:color w:val="00B050"/>
                <w:lang w:val="en-US"/>
              </w:rPr>
            </w:pPr>
            <w:r w:rsidRPr="0009695F">
              <w:rPr>
                <w:color w:val="00B050"/>
                <w:lang w:val="en-US"/>
              </w:rPr>
              <w:t>I: And I am afraid one day you will have a trouble somewhere.</w:t>
            </w:r>
          </w:p>
        </w:tc>
      </w:tr>
      <w:tr w:rsidR="00AD69AF" w:rsidRPr="00B2259D" w14:paraId="1A0C209A" w14:textId="77777777" w:rsidTr="00763CEC">
        <w:tc>
          <w:tcPr>
            <w:tcW w:w="850" w:type="dxa"/>
          </w:tcPr>
          <w:p w14:paraId="0ACF6465" w14:textId="77777777" w:rsidR="00AD69AF" w:rsidRPr="00B2259D" w:rsidRDefault="00AD69AF" w:rsidP="00763CEC">
            <w:pPr>
              <w:rPr>
                <w:iCs/>
                <w:noProof/>
              </w:rPr>
            </w:pPr>
            <w:r w:rsidRPr="00B2259D">
              <w:rPr>
                <w:iCs/>
                <w:noProof/>
              </w:rPr>
              <w:t>0:59</w:t>
            </w:r>
          </w:p>
        </w:tc>
        <w:tc>
          <w:tcPr>
            <w:tcW w:w="3969" w:type="dxa"/>
          </w:tcPr>
          <w:p w14:paraId="514B3B53" w14:textId="77777777" w:rsidR="00AD69AF" w:rsidRPr="0009695F" w:rsidRDefault="00AD69AF" w:rsidP="00763CEC">
            <w:pPr>
              <w:rPr>
                <w:iCs/>
                <w:noProof/>
                <w:color w:val="00B050"/>
                <w:lang w:val="en-US"/>
              </w:rPr>
            </w:pPr>
            <w:r w:rsidRPr="0009695F">
              <w:rPr>
                <w:iCs/>
                <w:noProof/>
                <w:color w:val="00B050"/>
                <w:lang w:val="en-US"/>
              </w:rPr>
              <w:t xml:space="preserve">M: ᵊtqarag ᵊb-məṭraḥ. – I: ᵊtqarag ᵊb-məṭraḥ w tuṭmaḥ (&lt; tuṭmaʕ), w ḏīč as-sāʕa āni mā-gdar agūm min ǧawwa al-ḥimil. abīʕ bēt-i, abīʕ ᵊguwāʕ-i uxṛa axāf </w:t>
            </w:r>
            <w:r w:rsidRPr="0009695F">
              <w:rPr>
                <w:color w:val="00B050"/>
                <w:sz w:val="20"/>
                <w:szCs w:val="22"/>
              </w:rPr>
              <w:t>mā_waffī-´.”</w:t>
            </w:r>
          </w:p>
        </w:tc>
        <w:tc>
          <w:tcPr>
            <w:tcW w:w="4252" w:type="dxa"/>
          </w:tcPr>
          <w:p w14:paraId="4E2FC7AD" w14:textId="77777777" w:rsidR="00AD69AF" w:rsidRPr="0009695F" w:rsidRDefault="00AD69AF" w:rsidP="00763CEC">
            <w:pPr>
              <w:rPr>
                <w:color w:val="00B050"/>
                <w:lang w:val="en-US"/>
              </w:rPr>
            </w:pPr>
            <w:r w:rsidRPr="0009695F">
              <w:rPr>
                <w:color w:val="00B050"/>
                <w:lang w:val="en-US"/>
              </w:rPr>
              <w:t>M: You might drown somewhere. – I: You might drown somewhere and get greedy; at that time, I will not be able to hold it. I might have to sell my house and my lands and I am afraid that I will still not be able to pay it off.</w:t>
            </w:r>
          </w:p>
        </w:tc>
      </w:tr>
      <w:tr w:rsidR="00AD69AF" w:rsidRPr="00B2259D" w14:paraId="7453F9D0" w14:textId="77777777" w:rsidTr="00763CEC">
        <w:tc>
          <w:tcPr>
            <w:tcW w:w="850" w:type="dxa"/>
          </w:tcPr>
          <w:p w14:paraId="5E4B64DF" w14:textId="77777777" w:rsidR="00AD69AF" w:rsidRPr="00B2259D" w:rsidRDefault="00AD69AF" w:rsidP="00763CEC">
            <w:pPr>
              <w:rPr>
                <w:iCs/>
                <w:noProof/>
                <w:lang w:val="en-US"/>
              </w:rPr>
            </w:pPr>
            <w:r w:rsidRPr="00B2259D">
              <w:rPr>
                <w:iCs/>
                <w:noProof/>
                <w:lang w:val="en-US"/>
              </w:rPr>
              <w:t>1:06</w:t>
            </w:r>
          </w:p>
        </w:tc>
        <w:tc>
          <w:tcPr>
            <w:tcW w:w="3969" w:type="dxa"/>
          </w:tcPr>
          <w:p w14:paraId="0D69B04F" w14:textId="77777777" w:rsidR="00AD69AF" w:rsidRPr="0009695F" w:rsidRDefault="00AD69AF" w:rsidP="00763CEC">
            <w:pPr>
              <w:rPr>
                <w:iCs/>
                <w:noProof/>
                <w:color w:val="00B050"/>
                <w:lang w:val="en-US"/>
              </w:rPr>
            </w:pPr>
            <w:r w:rsidRPr="0009695F">
              <w:rPr>
                <w:iCs/>
                <w:noProof/>
                <w:color w:val="00B050"/>
                <w:lang w:val="en-US"/>
              </w:rPr>
              <w:t>M: ṣaḥīḥ ǧuwāb-u. – I: yēlōn ywaffin mā ʕala bāl-i mā_xāf. – M: sāw ʕala l-uṣūl.</w:t>
            </w:r>
          </w:p>
        </w:tc>
        <w:tc>
          <w:tcPr>
            <w:tcW w:w="4252" w:type="dxa"/>
          </w:tcPr>
          <w:p w14:paraId="2A9D6C64" w14:textId="77777777" w:rsidR="00AD69AF" w:rsidRPr="0009695F" w:rsidRDefault="00AD69AF" w:rsidP="00763CEC">
            <w:pPr>
              <w:rPr>
                <w:color w:val="00B050"/>
                <w:lang w:val="en-US"/>
              </w:rPr>
            </w:pPr>
            <w:r w:rsidRPr="0009695F">
              <w:rPr>
                <w:color w:val="00B050"/>
                <w:lang w:val="en-US"/>
              </w:rPr>
              <w:t>M: It is true, what he said. – I: If it can pay off, I would not even get bothered, I would not be afraid. – M: Do it right!</w:t>
            </w:r>
          </w:p>
        </w:tc>
      </w:tr>
      <w:tr w:rsidR="00AD69AF" w:rsidRPr="00B2259D" w14:paraId="533B6FC5" w14:textId="77777777" w:rsidTr="00763CEC">
        <w:tc>
          <w:tcPr>
            <w:tcW w:w="850" w:type="dxa"/>
          </w:tcPr>
          <w:p w14:paraId="54A39753" w14:textId="77777777" w:rsidR="00AD69AF" w:rsidRPr="00B2259D" w:rsidRDefault="00AD69AF" w:rsidP="00763CEC">
            <w:pPr>
              <w:rPr>
                <w:iCs/>
                <w:noProof/>
              </w:rPr>
            </w:pPr>
            <w:r w:rsidRPr="00B2259D">
              <w:rPr>
                <w:iCs/>
                <w:noProof/>
              </w:rPr>
              <w:t>1:11</w:t>
            </w:r>
          </w:p>
        </w:tc>
        <w:tc>
          <w:tcPr>
            <w:tcW w:w="3969" w:type="dxa"/>
          </w:tcPr>
          <w:p w14:paraId="22F1213F" w14:textId="77777777" w:rsidR="00AD69AF" w:rsidRPr="0009695F" w:rsidRDefault="00AD69AF" w:rsidP="00763CEC">
            <w:pPr>
              <w:rPr>
                <w:iCs/>
                <w:noProof/>
                <w:color w:val="00B050"/>
                <w:lang w:val="en-US"/>
              </w:rPr>
            </w:pPr>
            <w:r w:rsidRPr="0009695F">
              <w:rPr>
                <w:iCs/>
                <w:noProof/>
                <w:color w:val="00B050"/>
                <w:lang w:val="en-US"/>
              </w:rPr>
              <w:t xml:space="preserve">I: </w:t>
            </w:r>
            <w:r w:rsidRPr="0009695F">
              <w:rPr>
                <w:iCs/>
                <w:noProof/>
                <w:color w:val="00B050"/>
                <w:lang w:val="en-US"/>
              </w:rPr>
              <w:softHyphen/>
              <w:t xml:space="preserve">ē amma </w:t>
            </w:r>
            <w:r w:rsidRPr="0009695F">
              <w:rPr>
                <w:color w:val="00B050"/>
              </w:rPr>
              <w:t>azēn-ak</w:t>
            </w:r>
            <w:r w:rsidRPr="0009695F">
              <w:rPr>
                <w:iCs/>
                <w:noProof/>
                <w:color w:val="00B050"/>
                <w:lang w:val="en-US"/>
              </w:rPr>
              <w:t xml:space="preserve"> inn-ak tutruk aš-šuġul hāḏa w taʕālu hēne bīʕu gbāḷ-i bəṣal, bīʕu bəṣal!</w:t>
            </w:r>
          </w:p>
        </w:tc>
        <w:tc>
          <w:tcPr>
            <w:tcW w:w="4252" w:type="dxa"/>
          </w:tcPr>
          <w:p w14:paraId="17953C6A" w14:textId="77777777" w:rsidR="00AD69AF" w:rsidRPr="0009695F" w:rsidRDefault="00AD69AF" w:rsidP="00763CEC">
            <w:pPr>
              <w:rPr>
                <w:color w:val="00B050"/>
                <w:lang w:val="en-US"/>
              </w:rPr>
            </w:pPr>
            <w:r w:rsidRPr="0009695F">
              <w:rPr>
                <w:color w:val="00B050"/>
                <w:lang w:val="en-US"/>
              </w:rPr>
              <w:t>I: It would be best when you leave this business and come</w:t>
            </w:r>
            <w:r w:rsidRPr="0009695F">
              <w:rPr>
                <w:rStyle w:val="FootnoteReference"/>
                <w:color w:val="00B050"/>
              </w:rPr>
              <w:footnoteReference w:id="49"/>
            </w:r>
            <w:r w:rsidRPr="0009695F">
              <w:rPr>
                <w:color w:val="00B050"/>
                <w:lang w:val="en-US"/>
              </w:rPr>
              <w:t xml:space="preserve"> here and sell onions across the street from me. Sell onions!</w:t>
            </w:r>
          </w:p>
        </w:tc>
      </w:tr>
      <w:tr w:rsidR="00AD69AF" w:rsidRPr="00B2259D" w14:paraId="19567D55" w14:textId="77777777" w:rsidTr="00763CEC">
        <w:tc>
          <w:tcPr>
            <w:tcW w:w="850" w:type="dxa"/>
          </w:tcPr>
          <w:p w14:paraId="2A3BBA6D" w14:textId="77777777" w:rsidR="00AD69AF" w:rsidRPr="00B2259D" w:rsidRDefault="00AD69AF" w:rsidP="00763CEC">
            <w:pPr>
              <w:rPr>
                <w:iCs/>
                <w:noProof/>
                <w:lang w:val="en-US"/>
              </w:rPr>
            </w:pPr>
            <w:r w:rsidRPr="00B2259D">
              <w:rPr>
                <w:iCs/>
                <w:noProof/>
                <w:lang w:val="en-US"/>
              </w:rPr>
              <w:t>1:16</w:t>
            </w:r>
          </w:p>
        </w:tc>
        <w:tc>
          <w:tcPr>
            <w:tcW w:w="3969" w:type="dxa"/>
          </w:tcPr>
          <w:p w14:paraId="506BA39D" w14:textId="77777777" w:rsidR="00AD69AF" w:rsidRPr="0009695F" w:rsidRDefault="00AD69AF" w:rsidP="00763CEC">
            <w:pPr>
              <w:rPr>
                <w:iCs/>
                <w:noProof/>
                <w:color w:val="00B050"/>
                <w:lang w:val="en-US"/>
              </w:rPr>
            </w:pPr>
            <w:r w:rsidRPr="0009695F">
              <w:rPr>
                <w:iCs/>
                <w:noProof/>
                <w:color w:val="00B050"/>
                <w:lang w:val="en-US"/>
              </w:rPr>
              <w:t xml:space="preserve">M: tā_šūf-ak ᵊb-ʕēn-i. – I: ī, gāḷ bīʕu bəṣal w šuġl al-guṭun hāḏa uturkū-´, wlēd-i! </w:t>
            </w:r>
          </w:p>
        </w:tc>
        <w:tc>
          <w:tcPr>
            <w:tcW w:w="4252" w:type="dxa"/>
          </w:tcPr>
          <w:p w14:paraId="4C70AAD5" w14:textId="77777777" w:rsidR="00AD69AF" w:rsidRPr="0009695F" w:rsidRDefault="00AD69AF" w:rsidP="00763CEC">
            <w:pPr>
              <w:rPr>
                <w:color w:val="00B050"/>
                <w:lang w:val="en-US"/>
              </w:rPr>
            </w:pPr>
            <w:r w:rsidRPr="0009695F">
              <w:rPr>
                <w:color w:val="00B050"/>
                <w:lang w:val="en-US"/>
              </w:rPr>
              <w:t>M: So, I can see you. – I: Yes, he said sell onions and leave this cotton business, my son!</w:t>
            </w:r>
          </w:p>
        </w:tc>
      </w:tr>
      <w:tr w:rsidR="00AD69AF" w:rsidRPr="00B2259D" w14:paraId="78712EB5" w14:textId="77777777" w:rsidTr="00763CEC">
        <w:tc>
          <w:tcPr>
            <w:tcW w:w="850" w:type="dxa"/>
          </w:tcPr>
          <w:p w14:paraId="2612D217" w14:textId="77777777" w:rsidR="00AD69AF" w:rsidRPr="00B2259D" w:rsidRDefault="00AD69AF" w:rsidP="00763CEC">
            <w:pPr>
              <w:rPr>
                <w:iCs/>
                <w:noProof/>
              </w:rPr>
            </w:pPr>
            <w:r w:rsidRPr="00B2259D">
              <w:rPr>
                <w:iCs/>
                <w:noProof/>
              </w:rPr>
              <w:t>1:21</w:t>
            </w:r>
          </w:p>
        </w:tc>
        <w:tc>
          <w:tcPr>
            <w:tcW w:w="3969" w:type="dxa"/>
          </w:tcPr>
          <w:p w14:paraId="3B127647" w14:textId="77777777" w:rsidR="00AD69AF" w:rsidRPr="0009695F" w:rsidRDefault="00AD69AF" w:rsidP="00763CEC">
            <w:pPr>
              <w:rPr>
                <w:iCs/>
                <w:noProof/>
                <w:color w:val="00B050"/>
                <w:lang w:val="en-US"/>
              </w:rPr>
            </w:pPr>
            <w:r w:rsidRPr="0009695F">
              <w:rPr>
                <w:iCs/>
                <w:noProof/>
                <w:color w:val="00B050"/>
                <w:lang w:val="en-US"/>
              </w:rPr>
              <w:t>w čān nugḏ̣ub ʕād w nuturk-u ʕammo ḥaǧǧi b-nōba.</w:t>
            </w:r>
          </w:p>
        </w:tc>
        <w:tc>
          <w:tcPr>
            <w:tcW w:w="4252" w:type="dxa"/>
          </w:tcPr>
          <w:p w14:paraId="4E5044EE" w14:textId="77777777" w:rsidR="00AD69AF" w:rsidRPr="0009695F" w:rsidRDefault="00AD69AF" w:rsidP="00763CEC">
            <w:pPr>
              <w:rPr>
                <w:color w:val="00B050"/>
                <w:lang w:val="en-US"/>
              </w:rPr>
            </w:pPr>
            <w:r w:rsidRPr="0009695F">
              <w:rPr>
                <w:color w:val="00B050"/>
                <w:lang w:val="en-US"/>
              </w:rPr>
              <w:t xml:space="preserve">And indeed, we left it for ever, uncle hajji. </w:t>
            </w:r>
          </w:p>
        </w:tc>
      </w:tr>
      <w:tr w:rsidR="00AD69AF" w:rsidRPr="00B2259D" w14:paraId="76AB651C" w14:textId="77777777" w:rsidTr="00763CEC">
        <w:tc>
          <w:tcPr>
            <w:tcW w:w="850" w:type="dxa"/>
          </w:tcPr>
          <w:p w14:paraId="2919C433" w14:textId="77777777" w:rsidR="00AD69AF" w:rsidRPr="00B2259D" w:rsidRDefault="00AD69AF" w:rsidP="00763CEC">
            <w:pPr>
              <w:rPr>
                <w:iCs/>
                <w:noProof/>
                <w:lang w:val="en-US"/>
              </w:rPr>
            </w:pPr>
            <w:r w:rsidRPr="00B2259D">
              <w:rPr>
                <w:iCs/>
                <w:noProof/>
                <w:lang w:val="en-US"/>
              </w:rPr>
              <w:lastRenderedPageBreak/>
              <w:t>1:25</w:t>
            </w:r>
          </w:p>
        </w:tc>
        <w:tc>
          <w:tcPr>
            <w:tcW w:w="3969" w:type="dxa"/>
          </w:tcPr>
          <w:p w14:paraId="5C88A879" w14:textId="77777777" w:rsidR="00AD69AF" w:rsidRPr="0009695F" w:rsidRDefault="00AD69AF" w:rsidP="00763CEC">
            <w:pPr>
              <w:rPr>
                <w:iCs/>
                <w:noProof/>
                <w:color w:val="00B050"/>
                <w:lang w:val="en-US"/>
              </w:rPr>
            </w:pPr>
            <w:r w:rsidRPr="0009695F">
              <w:rPr>
                <w:iCs/>
                <w:noProof/>
                <w:color w:val="00B050"/>
                <w:lang w:val="en-US"/>
              </w:rPr>
              <w:t>waḷḷa āni min hēne ta-ngūl min məṭraḥ ašgadd maṭāriḥ an-nōb ʕād al-mille ḥēšā-kum ʕammo. – M: ṣaḥīḥ, ṣaḥīḥ!</w:t>
            </w:r>
          </w:p>
        </w:tc>
        <w:tc>
          <w:tcPr>
            <w:tcW w:w="4252" w:type="dxa"/>
          </w:tcPr>
          <w:p w14:paraId="01B422E5" w14:textId="77777777" w:rsidR="00AD69AF" w:rsidRPr="0009695F" w:rsidRDefault="00AD69AF" w:rsidP="00763CEC">
            <w:pPr>
              <w:rPr>
                <w:color w:val="00B050"/>
                <w:lang w:val="en-US"/>
              </w:rPr>
            </w:pPr>
            <w:r w:rsidRPr="0009695F">
              <w:rPr>
                <w:color w:val="00B050"/>
                <w:lang w:val="en-US"/>
              </w:rPr>
              <w:t xml:space="preserve">I swear to God, from here, let’s say, from a plac… from how many places (do I still have loans). Now people, </w:t>
            </w:r>
            <w:r w:rsidRPr="0009695F">
              <w:rPr>
                <w:color w:val="00B050"/>
                <w:lang w:val="en-US" w:bidi="ar-SY"/>
              </w:rPr>
              <w:t>God forbid, my uncle. – M: True, true!</w:t>
            </w:r>
          </w:p>
        </w:tc>
      </w:tr>
      <w:tr w:rsidR="00AD69AF" w:rsidRPr="00B2259D" w14:paraId="0EF3255D" w14:textId="77777777" w:rsidTr="00763CEC">
        <w:tc>
          <w:tcPr>
            <w:tcW w:w="850" w:type="dxa"/>
          </w:tcPr>
          <w:p w14:paraId="2852CCAD" w14:textId="77777777" w:rsidR="00AD69AF" w:rsidRPr="00B2259D" w:rsidRDefault="00AD69AF" w:rsidP="00763CEC">
            <w:pPr>
              <w:rPr>
                <w:iCs/>
                <w:noProof/>
              </w:rPr>
            </w:pPr>
            <w:r w:rsidRPr="00B2259D">
              <w:rPr>
                <w:iCs/>
                <w:noProof/>
              </w:rPr>
              <w:t>1:32</w:t>
            </w:r>
          </w:p>
        </w:tc>
        <w:tc>
          <w:tcPr>
            <w:tcW w:w="3969" w:type="dxa"/>
          </w:tcPr>
          <w:p w14:paraId="0B82C9D0" w14:textId="77777777" w:rsidR="00AD69AF" w:rsidRPr="0009695F" w:rsidRDefault="00AD69AF" w:rsidP="00763CEC">
            <w:pPr>
              <w:rPr>
                <w:iCs/>
                <w:noProof/>
                <w:color w:val="00B050"/>
                <w:lang w:val="en-US"/>
              </w:rPr>
            </w:pPr>
            <w:r w:rsidRPr="0009695F">
              <w:rPr>
                <w:iCs/>
                <w:noProof/>
                <w:color w:val="00B050"/>
                <w:lang w:val="en-US"/>
              </w:rPr>
              <w:t>I: ʕ</w:t>
            </w:r>
            <w:r w:rsidRPr="0009695F">
              <w:rPr>
                <w:color w:val="00B050"/>
              </w:rPr>
              <w:t>aǧīy</w:t>
            </w:r>
            <w:r w:rsidRPr="0009695F">
              <w:rPr>
                <w:iCs/>
                <w:noProof/>
                <w:color w:val="00B050"/>
                <w:lang w:val="en-US"/>
              </w:rPr>
              <w:t xml:space="preserve"> ʕind-u ǧiddām bēt-u qamyūn guṭun, xayyo, bēš al-guṭun hāḏa? xayyo ǧaw inṭō-ni tisʕimye bī-´.</w:t>
            </w:r>
          </w:p>
        </w:tc>
        <w:tc>
          <w:tcPr>
            <w:tcW w:w="4252" w:type="dxa"/>
          </w:tcPr>
          <w:p w14:paraId="3384F68C" w14:textId="77777777" w:rsidR="00AD69AF" w:rsidRPr="0009695F" w:rsidRDefault="00AD69AF" w:rsidP="00763CEC">
            <w:pPr>
              <w:rPr>
                <w:color w:val="00B050"/>
                <w:lang w:val="en-US"/>
              </w:rPr>
            </w:pPr>
            <w:r w:rsidRPr="0009695F">
              <w:rPr>
                <w:color w:val="00B050"/>
                <w:lang w:val="en-US"/>
              </w:rPr>
              <w:t>I: A fellow who has got a truck of cotton in front of his house. Brother, how much is this cotton? – Brother, some people wanted to buy it for 900.</w:t>
            </w:r>
          </w:p>
        </w:tc>
      </w:tr>
      <w:tr w:rsidR="00AD69AF" w:rsidRPr="00B2259D" w14:paraId="0A50F828" w14:textId="77777777" w:rsidTr="00763CEC">
        <w:tc>
          <w:tcPr>
            <w:tcW w:w="850" w:type="dxa"/>
          </w:tcPr>
          <w:p w14:paraId="20ED25B9" w14:textId="77777777" w:rsidR="00AD69AF" w:rsidRPr="00B2259D" w:rsidRDefault="00AD69AF" w:rsidP="00763CEC">
            <w:pPr>
              <w:rPr>
                <w:iCs/>
                <w:noProof/>
              </w:rPr>
            </w:pPr>
            <w:r w:rsidRPr="00B2259D">
              <w:rPr>
                <w:iCs/>
                <w:noProof/>
              </w:rPr>
              <w:t>1:39</w:t>
            </w:r>
          </w:p>
        </w:tc>
        <w:tc>
          <w:tcPr>
            <w:tcW w:w="3969" w:type="dxa"/>
          </w:tcPr>
          <w:p w14:paraId="44CCE1E1" w14:textId="77777777" w:rsidR="00AD69AF" w:rsidRPr="0009695F" w:rsidRDefault="00AD69AF" w:rsidP="00763CEC">
            <w:pPr>
              <w:rPr>
                <w:iCs/>
                <w:noProof/>
                <w:color w:val="00B050"/>
                <w:lang w:val="en-US"/>
              </w:rPr>
            </w:pPr>
            <w:r w:rsidRPr="0009695F">
              <w:rPr>
                <w:iCs/>
                <w:noProof/>
                <w:color w:val="00B050"/>
                <w:lang w:val="en-US"/>
              </w:rPr>
              <w:t>mesela halbuki mū mənṭī-´ tisʕimye, ǧāy-u daṛṛāb.</w:t>
            </w:r>
          </w:p>
        </w:tc>
        <w:tc>
          <w:tcPr>
            <w:tcW w:w="4252" w:type="dxa"/>
          </w:tcPr>
          <w:p w14:paraId="03024D02" w14:textId="77777777" w:rsidR="00AD69AF" w:rsidRPr="0009695F" w:rsidRDefault="00AD69AF" w:rsidP="00763CEC">
            <w:pPr>
              <w:rPr>
                <w:color w:val="00B050"/>
                <w:lang w:val="en-US"/>
              </w:rPr>
            </w:pPr>
            <w:r w:rsidRPr="0009695F">
              <w:rPr>
                <w:color w:val="00B050"/>
                <w:lang w:val="en-US"/>
              </w:rPr>
              <w:t>For example, however, no one has ever offered him 900. Just any traveller came to him.</w:t>
            </w:r>
          </w:p>
        </w:tc>
      </w:tr>
      <w:tr w:rsidR="00AD69AF" w:rsidRPr="00B2259D" w14:paraId="150F023C" w14:textId="77777777" w:rsidTr="00763CEC">
        <w:tc>
          <w:tcPr>
            <w:tcW w:w="850" w:type="dxa"/>
          </w:tcPr>
          <w:p w14:paraId="5F4CD360" w14:textId="77777777" w:rsidR="00AD69AF" w:rsidRPr="00B2259D" w:rsidRDefault="00AD69AF" w:rsidP="00763CEC">
            <w:pPr>
              <w:rPr>
                <w:iCs/>
                <w:noProof/>
              </w:rPr>
            </w:pPr>
            <w:r w:rsidRPr="00B2259D">
              <w:rPr>
                <w:iCs/>
                <w:noProof/>
              </w:rPr>
              <w:t>1:43</w:t>
            </w:r>
          </w:p>
        </w:tc>
        <w:tc>
          <w:tcPr>
            <w:tcW w:w="3969" w:type="dxa"/>
          </w:tcPr>
          <w:p w14:paraId="2155E73A" w14:textId="77777777" w:rsidR="00AD69AF" w:rsidRPr="0009695F" w:rsidRDefault="00AD69AF" w:rsidP="00763CEC">
            <w:pPr>
              <w:rPr>
                <w:iCs/>
                <w:noProof/>
                <w:color w:val="00B050"/>
                <w:lang w:val="en-US"/>
              </w:rPr>
            </w:pPr>
            <w:r w:rsidRPr="0009695F">
              <w:rPr>
                <w:iCs/>
                <w:noProof/>
                <w:color w:val="00B050"/>
                <w:lang w:val="en-US"/>
              </w:rPr>
              <w:t>M: ʕalē-k yqallī-´. – I: yqallī-´ ʕalay-ye, ī āni ṣādiǧ, tāǧir-in ṣādiǧ, ar-rasūḷ ʕalē-´ s-salām ygūl uṣdugu!</w:t>
            </w:r>
          </w:p>
        </w:tc>
        <w:tc>
          <w:tcPr>
            <w:tcW w:w="4252" w:type="dxa"/>
          </w:tcPr>
          <w:p w14:paraId="7794730F" w14:textId="77777777" w:rsidR="00AD69AF" w:rsidRPr="0009695F" w:rsidRDefault="00AD69AF" w:rsidP="00763CEC">
            <w:pPr>
              <w:rPr>
                <w:color w:val="00B050"/>
                <w:lang w:val="en-US"/>
              </w:rPr>
            </w:pPr>
            <w:r w:rsidRPr="0009695F">
              <w:rPr>
                <w:color w:val="00B050"/>
                <w:lang w:val="en-US"/>
              </w:rPr>
              <w:t xml:space="preserve">M: So, he just made it more expensive to you. – I: Yes, but I am honest, I am an honest </w:t>
            </w:r>
            <w:r w:rsidRPr="0009695F">
              <w:rPr>
                <w:color w:val="00B050"/>
                <w:lang w:val="en-US" w:bidi="ar-SY"/>
              </w:rPr>
              <w:t>merchant. The prophet, peace be upon him, said, “Be honest!”</w:t>
            </w:r>
          </w:p>
        </w:tc>
      </w:tr>
      <w:tr w:rsidR="00AD69AF" w:rsidRPr="00B2259D" w14:paraId="269A0B03" w14:textId="77777777" w:rsidTr="00763CEC">
        <w:tc>
          <w:tcPr>
            <w:tcW w:w="850" w:type="dxa"/>
          </w:tcPr>
          <w:p w14:paraId="7BD56DF7" w14:textId="77777777" w:rsidR="00AD69AF" w:rsidRPr="00B2259D" w:rsidRDefault="00AD69AF" w:rsidP="00763CEC">
            <w:pPr>
              <w:rPr>
                <w:iCs/>
                <w:noProof/>
              </w:rPr>
            </w:pPr>
            <w:r w:rsidRPr="00B2259D">
              <w:rPr>
                <w:iCs/>
                <w:noProof/>
              </w:rPr>
              <w:t>1:50</w:t>
            </w:r>
          </w:p>
        </w:tc>
        <w:tc>
          <w:tcPr>
            <w:tcW w:w="3969" w:type="dxa"/>
          </w:tcPr>
          <w:p w14:paraId="45E8A972" w14:textId="77777777" w:rsidR="00AD69AF" w:rsidRPr="0009695F" w:rsidRDefault="00AD69AF" w:rsidP="00763CEC">
            <w:pPr>
              <w:rPr>
                <w:iCs/>
                <w:noProof/>
                <w:color w:val="00B050"/>
                <w:lang w:val="en-US"/>
              </w:rPr>
            </w:pPr>
            <w:r w:rsidRPr="0009695F">
              <w:rPr>
                <w:iCs/>
                <w:noProof/>
                <w:color w:val="00B050"/>
                <w:lang w:val="en-US"/>
              </w:rPr>
              <w:t>yaʕni at-tiǧāṛa b-al-</w:t>
            </w:r>
            <w:r w:rsidRPr="0009695F">
              <w:rPr>
                <w:color w:val="00B050"/>
              </w:rPr>
              <w:t>baraka</w:t>
            </w:r>
            <w:r w:rsidRPr="0009695F">
              <w:rPr>
                <w:iCs/>
                <w:noProof/>
                <w:color w:val="00B050"/>
                <w:lang w:val="en-US"/>
              </w:rPr>
              <w:t>, at-tiǧāṛa baraka, amma w-ar-rizig b-al-ʕašra tisʕe b-at-tiǧāṛa. A: al-baraka w-aṣ-ṣudug. – I: amma</w:t>
            </w:r>
          </w:p>
        </w:tc>
        <w:tc>
          <w:tcPr>
            <w:tcW w:w="4252" w:type="dxa"/>
          </w:tcPr>
          <w:p w14:paraId="09B9590D" w14:textId="77777777" w:rsidR="00AD69AF" w:rsidRPr="0009695F" w:rsidRDefault="00AD69AF" w:rsidP="00763CEC">
            <w:pPr>
              <w:rPr>
                <w:color w:val="00B050"/>
                <w:lang w:val="en-US"/>
              </w:rPr>
            </w:pPr>
            <w:r w:rsidRPr="0009695F">
              <w:rPr>
                <w:color w:val="00B050"/>
                <w:lang w:val="en-US" w:bidi="ar-SY"/>
              </w:rPr>
              <w:t>I mean, trade is blessing, trade is blessed; trade provides nine tenths of our daily bread.</w:t>
            </w:r>
            <w:r w:rsidRPr="0009695F">
              <w:rPr>
                <w:color w:val="00B050"/>
                <w:lang w:val="en-US"/>
              </w:rPr>
              <w:t xml:space="preserve"> A: Blessing and honesty. – I: But</w:t>
            </w:r>
          </w:p>
        </w:tc>
      </w:tr>
      <w:tr w:rsidR="00AD69AF" w:rsidRPr="00B2259D" w14:paraId="568D6B31" w14:textId="77777777" w:rsidTr="00763CEC">
        <w:tc>
          <w:tcPr>
            <w:tcW w:w="850" w:type="dxa"/>
          </w:tcPr>
          <w:p w14:paraId="7EA529E8" w14:textId="77777777" w:rsidR="00AD69AF" w:rsidRPr="00B2259D" w:rsidRDefault="00AD69AF" w:rsidP="00763CEC">
            <w:pPr>
              <w:rPr>
                <w:iCs/>
                <w:noProof/>
                <w:lang w:val="en-US"/>
              </w:rPr>
            </w:pPr>
            <w:r w:rsidRPr="00B2259D">
              <w:rPr>
                <w:iCs/>
                <w:noProof/>
                <w:lang w:val="en-US"/>
              </w:rPr>
              <w:t>1:56</w:t>
            </w:r>
          </w:p>
        </w:tc>
        <w:tc>
          <w:tcPr>
            <w:tcW w:w="3969" w:type="dxa"/>
          </w:tcPr>
          <w:p w14:paraId="2145B5D9" w14:textId="77777777" w:rsidR="00AD69AF" w:rsidRPr="0009695F" w:rsidRDefault="00AD69AF" w:rsidP="00763CEC">
            <w:pPr>
              <w:rPr>
                <w:iCs/>
                <w:noProof/>
                <w:color w:val="00B050"/>
                <w:lang w:val="en-US"/>
              </w:rPr>
            </w:pPr>
            <w:r w:rsidRPr="0009695F">
              <w:rPr>
                <w:iCs/>
                <w:noProof/>
                <w:color w:val="00B050"/>
                <w:lang w:val="en-US"/>
              </w:rPr>
              <w:t>ṣ-ṣādgīn l-aṣ-ṣādgīn. – M: āh aǧi ygūl inṭā-ni tisʕimye</w:t>
            </w:r>
            <w:r w:rsidRPr="0009695F">
              <w:rPr>
                <w:color w:val="00B050"/>
              </w:rPr>
              <w:t xml:space="preserve">, āni agḏ̣ub-u al-gutun aʕarf-ill-u M: tisʕimye </w:t>
            </w:r>
            <w:r w:rsidRPr="0009695F">
              <w:rPr>
                <w:iCs/>
                <w:noProof/>
                <w:color w:val="00B050"/>
                <w:lang w:val="en-US"/>
              </w:rPr>
              <w:t>hāḏa mā yrabbiḥ-ni bass. I: mesela</w:t>
            </w:r>
          </w:p>
        </w:tc>
        <w:tc>
          <w:tcPr>
            <w:tcW w:w="4252" w:type="dxa"/>
          </w:tcPr>
          <w:p w14:paraId="0A5E1662" w14:textId="77777777" w:rsidR="00AD69AF" w:rsidRPr="0009695F" w:rsidRDefault="00AD69AF" w:rsidP="00763CEC">
            <w:pPr>
              <w:rPr>
                <w:color w:val="00B050"/>
                <w:lang w:val="en-US"/>
              </w:rPr>
            </w:pPr>
            <w:r w:rsidRPr="0009695F">
              <w:rPr>
                <w:color w:val="00B050"/>
                <w:lang w:val="en-US"/>
              </w:rPr>
              <w:t>the honest ones, for the honest ones. – M: When I come he says, I was offered 900. I take the cotton, I know it. M: But 900 will not make me any profit. I: Just an example,</w:t>
            </w:r>
          </w:p>
        </w:tc>
      </w:tr>
      <w:tr w:rsidR="00AD69AF" w:rsidRPr="00B2259D" w14:paraId="37212ED7" w14:textId="77777777" w:rsidTr="00763CEC">
        <w:tc>
          <w:tcPr>
            <w:tcW w:w="850" w:type="dxa"/>
          </w:tcPr>
          <w:p w14:paraId="0A561C7B" w14:textId="77777777" w:rsidR="00AD69AF" w:rsidRPr="00B2259D" w:rsidRDefault="00AD69AF" w:rsidP="00763CEC">
            <w:pPr>
              <w:rPr>
                <w:iCs/>
                <w:noProof/>
                <w:lang w:val="en-US"/>
              </w:rPr>
            </w:pPr>
            <w:r w:rsidRPr="00B2259D">
              <w:rPr>
                <w:iCs/>
                <w:noProof/>
                <w:lang w:val="en-US"/>
              </w:rPr>
              <w:t>2:04</w:t>
            </w:r>
          </w:p>
        </w:tc>
        <w:tc>
          <w:tcPr>
            <w:tcW w:w="3969" w:type="dxa"/>
          </w:tcPr>
          <w:p w14:paraId="248F60D2" w14:textId="77777777" w:rsidR="00AD69AF" w:rsidRPr="0009695F" w:rsidRDefault="00AD69AF" w:rsidP="00763CEC">
            <w:pPr>
              <w:rPr>
                <w:iCs/>
                <w:noProof/>
                <w:color w:val="00B050"/>
                <w:lang w:val="en-US"/>
              </w:rPr>
            </w:pPr>
            <w:r w:rsidRPr="0009695F">
              <w:rPr>
                <w:iCs/>
                <w:noProof/>
                <w:color w:val="00B050"/>
                <w:lang w:val="en-US"/>
              </w:rPr>
              <w:t>agḏ̣ub-u, al-guṭun randemān-u aʕarfu b-īd-i. – A: ši-ygūl. – I: lā, lā b-īd-u, min arukk-u b-īd-i… al-lāzig.</w:t>
            </w:r>
          </w:p>
        </w:tc>
        <w:tc>
          <w:tcPr>
            <w:tcW w:w="4252" w:type="dxa"/>
          </w:tcPr>
          <w:p w14:paraId="2B820C5E" w14:textId="77777777" w:rsidR="00AD69AF" w:rsidRPr="0009695F" w:rsidRDefault="00AD69AF" w:rsidP="00763CEC">
            <w:pPr>
              <w:rPr>
                <w:color w:val="00B050"/>
                <w:lang w:val="en-US"/>
              </w:rPr>
            </w:pPr>
            <w:r w:rsidRPr="0009695F">
              <w:rPr>
                <w:color w:val="00B050"/>
                <w:lang w:val="en-US"/>
              </w:rPr>
              <w:t>I take it, I can figure out its (possible) profit with my hands. – A: What does he say? – I: No, no, in his hands;  when I squeeze it in my hands… (I feel) the dirt particles.</w:t>
            </w:r>
          </w:p>
        </w:tc>
      </w:tr>
      <w:tr w:rsidR="00AD69AF" w:rsidRPr="00B2259D" w14:paraId="2BCEE0B6" w14:textId="77777777" w:rsidTr="00763CEC">
        <w:tc>
          <w:tcPr>
            <w:tcW w:w="850" w:type="dxa"/>
          </w:tcPr>
          <w:p w14:paraId="0F0ECCE5" w14:textId="77777777" w:rsidR="00AD69AF" w:rsidRPr="00B2259D" w:rsidRDefault="00AD69AF" w:rsidP="00763CEC">
            <w:pPr>
              <w:rPr>
                <w:iCs/>
                <w:noProof/>
                <w:lang w:val="en-US"/>
              </w:rPr>
            </w:pPr>
            <w:r w:rsidRPr="00B2259D">
              <w:rPr>
                <w:iCs/>
                <w:noProof/>
                <w:lang w:val="en-US"/>
              </w:rPr>
              <w:t>2:11</w:t>
            </w:r>
          </w:p>
        </w:tc>
        <w:tc>
          <w:tcPr>
            <w:tcW w:w="3969" w:type="dxa"/>
          </w:tcPr>
          <w:p w14:paraId="45D7180D" w14:textId="77777777" w:rsidR="00AD69AF" w:rsidRPr="0009695F" w:rsidRDefault="00AD69AF" w:rsidP="00763CEC">
            <w:pPr>
              <w:rPr>
                <w:iCs/>
                <w:noProof/>
                <w:color w:val="00B050"/>
                <w:lang w:val="en-US"/>
              </w:rPr>
            </w:pPr>
            <w:r w:rsidRPr="0009695F">
              <w:rPr>
                <w:i/>
                <w:iCs/>
                <w:noProof/>
                <w:color w:val="00B050"/>
                <w:lang w:val="en-US"/>
              </w:rPr>
              <w:t>bir şifrem var</w:t>
            </w:r>
            <w:r w:rsidRPr="0009695F">
              <w:rPr>
                <w:iCs/>
                <w:noProof/>
                <w:color w:val="00B050"/>
                <w:lang w:val="en-US"/>
              </w:rPr>
              <w:t>, agūl hāḏa otuz yedi mā-yfūt ʕal-otuz yedi randemān.</w:t>
            </w:r>
          </w:p>
        </w:tc>
        <w:tc>
          <w:tcPr>
            <w:tcW w:w="4252" w:type="dxa"/>
          </w:tcPr>
          <w:p w14:paraId="67C280AA" w14:textId="77777777" w:rsidR="00AD69AF" w:rsidRPr="0009695F" w:rsidRDefault="00AD69AF" w:rsidP="00763CEC">
            <w:pPr>
              <w:rPr>
                <w:color w:val="00B050"/>
                <w:lang w:val="en-US"/>
              </w:rPr>
            </w:pPr>
            <w:r w:rsidRPr="0009695F">
              <w:rPr>
                <w:color w:val="00B050"/>
                <w:lang w:val="en-US"/>
              </w:rPr>
              <w:t>I have a secret, I say this one is 37, its profit does not surpass 37.</w:t>
            </w:r>
          </w:p>
        </w:tc>
      </w:tr>
      <w:tr w:rsidR="00AD69AF" w:rsidRPr="00B2259D" w14:paraId="3AE4D72F" w14:textId="77777777" w:rsidTr="00763CEC">
        <w:tc>
          <w:tcPr>
            <w:tcW w:w="850" w:type="dxa"/>
          </w:tcPr>
          <w:p w14:paraId="3A8F6F9F" w14:textId="77777777" w:rsidR="00AD69AF" w:rsidRPr="00B2259D" w:rsidRDefault="00AD69AF" w:rsidP="00763CEC">
            <w:pPr>
              <w:rPr>
                <w:iCs/>
                <w:noProof/>
                <w:lang w:val="en-US"/>
              </w:rPr>
            </w:pPr>
            <w:r w:rsidRPr="00B2259D">
              <w:rPr>
                <w:iCs/>
                <w:noProof/>
                <w:lang w:val="en-US"/>
              </w:rPr>
              <w:t>2:15</w:t>
            </w:r>
          </w:p>
        </w:tc>
        <w:tc>
          <w:tcPr>
            <w:tcW w:w="3969" w:type="dxa"/>
          </w:tcPr>
          <w:p w14:paraId="2BBA07DF" w14:textId="77777777" w:rsidR="00AD69AF" w:rsidRPr="0009695F" w:rsidRDefault="00AD69AF" w:rsidP="00763CEC">
            <w:pPr>
              <w:rPr>
                <w:iCs/>
                <w:noProof/>
                <w:color w:val="00B050"/>
                <w:lang w:val="en-US"/>
              </w:rPr>
            </w:pPr>
            <w:r w:rsidRPr="0009695F">
              <w:rPr>
                <w:iCs/>
                <w:noProof/>
                <w:color w:val="00B050"/>
                <w:lang w:val="en-US"/>
              </w:rPr>
              <w:t>aṭluḥ al-mākint al-ᵊḥsāb, aḥasib, hāḏa b-tisʕimye āni adarrib al-guṭun ʕala Marʕaš liyye əṣdiga b-Marʕaš fabrīkāt ᵊṯnēne.</w:t>
            </w:r>
          </w:p>
        </w:tc>
        <w:tc>
          <w:tcPr>
            <w:tcW w:w="4252" w:type="dxa"/>
          </w:tcPr>
          <w:p w14:paraId="1ACCB913" w14:textId="77777777" w:rsidR="00AD69AF" w:rsidRPr="0009695F" w:rsidRDefault="00AD69AF" w:rsidP="00763CEC">
            <w:pPr>
              <w:rPr>
                <w:color w:val="00B050"/>
                <w:lang w:val="en-US"/>
              </w:rPr>
            </w:pPr>
            <w:r w:rsidRPr="0009695F">
              <w:rPr>
                <w:color w:val="00B050"/>
                <w:lang w:val="en-US"/>
              </w:rPr>
              <w:t>I take out the calculator and calculate. This one for 900. I will send the cotton to Maraş. I have friends in Maraş, (from) two factories.</w:t>
            </w:r>
          </w:p>
        </w:tc>
      </w:tr>
      <w:tr w:rsidR="00AD69AF" w:rsidRPr="00B2259D" w14:paraId="3C590658" w14:textId="77777777" w:rsidTr="00763CEC">
        <w:tc>
          <w:tcPr>
            <w:tcW w:w="850" w:type="dxa"/>
          </w:tcPr>
          <w:p w14:paraId="781FF246" w14:textId="77777777" w:rsidR="00AD69AF" w:rsidRPr="00B2259D" w:rsidRDefault="00AD69AF" w:rsidP="00763CEC">
            <w:pPr>
              <w:rPr>
                <w:iCs/>
                <w:noProof/>
              </w:rPr>
            </w:pPr>
            <w:r w:rsidRPr="00B2259D">
              <w:rPr>
                <w:iCs/>
                <w:noProof/>
              </w:rPr>
              <w:t>2:22</w:t>
            </w:r>
          </w:p>
        </w:tc>
        <w:tc>
          <w:tcPr>
            <w:tcW w:w="3969" w:type="dxa"/>
          </w:tcPr>
          <w:p w14:paraId="7C9E5D37" w14:textId="77777777" w:rsidR="00AD69AF" w:rsidRPr="0009695F" w:rsidRDefault="00AD69AF" w:rsidP="00763CEC">
            <w:pPr>
              <w:rPr>
                <w:iCs/>
                <w:noProof/>
                <w:color w:val="00B050"/>
                <w:lang w:val="en-US"/>
              </w:rPr>
            </w:pPr>
            <w:r w:rsidRPr="0009695F">
              <w:rPr>
                <w:iCs/>
                <w:noProof/>
                <w:color w:val="00B050"/>
                <w:lang w:val="en-US"/>
              </w:rPr>
              <w:t>lə-qādi awaṣṣl-u hināk mā yāxḏūn-u b-tisʕimye, ḥammāḷ qamyūn, karwa ta-ngūl āni ḥagg-i tʕab-i.</w:t>
            </w:r>
          </w:p>
        </w:tc>
        <w:tc>
          <w:tcPr>
            <w:tcW w:w="4252" w:type="dxa"/>
          </w:tcPr>
          <w:p w14:paraId="626AF57F" w14:textId="77777777" w:rsidR="00AD69AF" w:rsidRPr="0009695F" w:rsidRDefault="00AD69AF" w:rsidP="00763CEC">
            <w:pPr>
              <w:rPr>
                <w:color w:val="00B050"/>
                <w:lang w:val="en-US"/>
              </w:rPr>
            </w:pPr>
            <w:r w:rsidRPr="0009695F">
              <w:rPr>
                <w:color w:val="00B050"/>
                <w:lang w:val="en-US"/>
              </w:rPr>
              <w:t>I will have it brought there, but they will not buy it for 900. Loading up a truck, renting, let’s say, I need reward for my effort.</w:t>
            </w:r>
          </w:p>
        </w:tc>
      </w:tr>
      <w:tr w:rsidR="00AD69AF" w:rsidRPr="00B2259D" w14:paraId="2D0548F8" w14:textId="77777777" w:rsidTr="00763CEC">
        <w:tc>
          <w:tcPr>
            <w:tcW w:w="850" w:type="dxa"/>
          </w:tcPr>
          <w:p w14:paraId="3E552573" w14:textId="77777777" w:rsidR="00AD69AF" w:rsidRPr="00B2259D" w:rsidRDefault="00AD69AF" w:rsidP="00763CEC">
            <w:pPr>
              <w:rPr>
                <w:iCs/>
                <w:noProof/>
                <w:lang w:val="en-US"/>
              </w:rPr>
            </w:pPr>
            <w:r w:rsidRPr="00B2259D">
              <w:rPr>
                <w:iCs/>
                <w:noProof/>
                <w:lang w:val="en-US"/>
              </w:rPr>
              <w:t>2:32</w:t>
            </w:r>
          </w:p>
        </w:tc>
        <w:tc>
          <w:tcPr>
            <w:tcW w:w="3969" w:type="dxa"/>
          </w:tcPr>
          <w:p w14:paraId="638A918E" w14:textId="77777777" w:rsidR="00AD69AF" w:rsidRPr="0009695F" w:rsidRDefault="00AD69AF" w:rsidP="00763CEC">
            <w:pPr>
              <w:rPr>
                <w:iCs/>
                <w:noProof/>
                <w:color w:val="00B050"/>
                <w:lang w:val="en-US"/>
              </w:rPr>
            </w:pPr>
            <w:r w:rsidRPr="0009695F">
              <w:rPr>
                <w:iCs/>
                <w:noProof/>
                <w:color w:val="00B050"/>
                <w:lang w:val="en-US"/>
              </w:rPr>
              <w:t xml:space="preserve">hināk mā yāxḏūn-u b-tisʕimye, agūl “xayyo! minhu ənṭā-k?” </w:t>
            </w:r>
          </w:p>
        </w:tc>
        <w:tc>
          <w:tcPr>
            <w:tcW w:w="4252" w:type="dxa"/>
          </w:tcPr>
          <w:p w14:paraId="55FEDA30" w14:textId="77777777" w:rsidR="00AD69AF" w:rsidRPr="0009695F" w:rsidRDefault="00AD69AF" w:rsidP="00763CEC">
            <w:pPr>
              <w:rPr>
                <w:color w:val="00B050"/>
                <w:lang w:val="en-US"/>
              </w:rPr>
            </w:pPr>
            <w:r w:rsidRPr="0009695F">
              <w:rPr>
                <w:color w:val="00B050"/>
                <w:lang w:val="en-US"/>
              </w:rPr>
              <w:t>They will not buy it for 900 there; then I say, “Brother, who offered you (900)?”</w:t>
            </w:r>
          </w:p>
        </w:tc>
      </w:tr>
      <w:tr w:rsidR="00AD69AF" w:rsidRPr="00B2259D" w14:paraId="7BA62439" w14:textId="77777777" w:rsidTr="00763CEC">
        <w:tc>
          <w:tcPr>
            <w:tcW w:w="850" w:type="dxa"/>
          </w:tcPr>
          <w:p w14:paraId="3ECD0A4A" w14:textId="77777777" w:rsidR="00AD69AF" w:rsidRPr="00B2259D" w:rsidRDefault="00AD69AF" w:rsidP="00763CEC">
            <w:pPr>
              <w:rPr>
                <w:iCs/>
                <w:noProof/>
              </w:rPr>
            </w:pPr>
            <w:r w:rsidRPr="00B2259D">
              <w:rPr>
                <w:iCs/>
                <w:noProof/>
              </w:rPr>
              <w:t>2:35</w:t>
            </w:r>
          </w:p>
        </w:tc>
        <w:tc>
          <w:tcPr>
            <w:tcW w:w="3969" w:type="dxa"/>
          </w:tcPr>
          <w:p w14:paraId="5B109B90" w14:textId="77777777" w:rsidR="00AD69AF" w:rsidRPr="0009695F" w:rsidRDefault="00AD69AF" w:rsidP="00763CEC">
            <w:pPr>
              <w:rPr>
                <w:iCs/>
                <w:noProof/>
                <w:color w:val="00B050"/>
                <w:lang w:val="en-US"/>
              </w:rPr>
            </w:pPr>
            <w:r w:rsidRPr="0009695F">
              <w:rPr>
                <w:iCs/>
                <w:noProof/>
                <w:color w:val="00B050"/>
                <w:lang w:val="en-US"/>
              </w:rPr>
              <w:t>“waḷḷa ǧō-ni tuǧǧār ənṭō-ni.” – “wēn-hum?” agūl “aṣṣōb-hum ḏōle?” “ᵊflān ənṭā-ni.”</w:t>
            </w:r>
          </w:p>
        </w:tc>
        <w:tc>
          <w:tcPr>
            <w:tcW w:w="4252" w:type="dxa"/>
          </w:tcPr>
          <w:p w14:paraId="272CC59F" w14:textId="77777777" w:rsidR="00AD69AF" w:rsidRPr="0009695F" w:rsidRDefault="00AD69AF" w:rsidP="00763CEC">
            <w:pPr>
              <w:rPr>
                <w:color w:val="00B050"/>
                <w:lang w:val="en-US"/>
              </w:rPr>
            </w:pPr>
            <w:r w:rsidRPr="0009695F">
              <w:rPr>
                <w:color w:val="00B050"/>
                <w:lang w:val="en-US"/>
              </w:rPr>
              <w:t>“Well, some merchants came and offered it to me.” I say, “Where are they? Where are those?” – “The so-and-so offered it to me.”</w:t>
            </w:r>
          </w:p>
        </w:tc>
      </w:tr>
      <w:tr w:rsidR="00AD69AF" w:rsidRPr="00B2259D" w14:paraId="45E21252" w14:textId="77777777" w:rsidTr="00763CEC">
        <w:tc>
          <w:tcPr>
            <w:tcW w:w="850" w:type="dxa"/>
          </w:tcPr>
          <w:p w14:paraId="2FC89924" w14:textId="77777777" w:rsidR="00AD69AF" w:rsidRPr="00B2259D" w:rsidRDefault="00AD69AF" w:rsidP="00763CEC">
            <w:pPr>
              <w:rPr>
                <w:iCs/>
                <w:noProof/>
                <w:lang w:val="en-US"/>
              </w:rPr>
            </w:pPr>
            <w:r w:rsidRPr="00B2259D">
              <w:rPr>
                <w:iCs/>
                <w:noProof/>
                <w:lang w:val="en-US"/>
              </w:rPr>
              <w:t>2:40</w:t>
            </w:r>
          </w:p>
        </w:tc>
        <w:tc>
          <w:tcPr>
            <w:tcW w:w="3969" w:type="dxa"/>
          </w:tcPr>
          <w:p w14:paraId="3DA7CC6D" w14:textId="77777777" w:rsidR="00AD69AF" w:rsidRPr="0009695F" w:rsidRDefault="00AD69AF" w:rsidP="00763CEC">
            <w:pPr>
              <w:rPr>
                <w:iCs/>
                <w:noProof/>
                <w:color w:val="00B050"/>
                <w:lang w:val="en-US"/>
              </w:rPr>
            </w:pPr>
            <w:r w:rsidRPr="0009695F">
              <w:rPr>
                <w:iCs/>
                <w:noProof/>
                <w:color w:val="00B050"/>
                <w:lang w:val="en-US"/>
              </w:rPr>
              <w:t>“ī, wēn-u?” “ᵊflān ʕād yinṭī-´.” “ʕammo ḥaǧǧi, mā yinṭi.” “ṣaḥīḥ yinṭī-´.</w:t>
            </w:r>
          </w:p>
        </w:tc>
        <w:tc>
          <w:tcPr>
            <w:tcW w:w="4252" w:type="dxa"/>
          </w:tcPr>
          <w:p w14:paraId="695A3CF9" w14:textId="77777777" w:rsidR="00AD69AF" w:rsidRPr="0009695F" w:rsidRDefault="00AD69AF" w:rsidP="00763CEC">
            <w:pPr>
              <w:rPr>
                <w:color w:val="00B050"/>
                <w:lang w:val="en-US"/>
              </w:rPr>
            </w:pPr>
            <w:r w:rsidRPr="0009695F">
              <w:rPr>
                <w:color w:val="00B050"/>
                <w:lang w:val="en-US"/>
              </w:rPr>
              <w:t>“Alright, where is he?” “Someone sells.” “Uncle, he does not give.” “True, he gives.”</w:t>
            </w:r>
          </w:p>
        </w:tc>
      </w:tr>
      <w:tr w:rsidR="00AD69AF" w:rsidRPr="00B2259D" w14:paraId="56619ABF" w14:textId="77777777" w:rsidTr="00763CEC">
        <w:tc>
          <w:tcPr>
            <w:tcW w:w="850" w:type="dxa"/>
          </w:tcPr>
          <w:p w14:paraId="0CE5A2EB" w14:textId="77777777" w:rsidR="00AD69AF" w:rsidRPr="00B2259D" w:rsidRDefault="00AD69AF" w:rsidP="00763CEC">
            <w:pPr>
              <w:rPr>
                <w:iCs/>
                <w:noProof/>
                <w:lang w:val="en-US"/>
              </w:rPr>
            </w:pPr>
            <w:r w:rsidRPr="00B2259D">
              <w:rPr>
                <w:iCs/>
                <w:noProof/>
                <w:lang w:val="en-US"/>
              </w:rPr>
              <w:t>2:44</w:t>
            </w:r>
          </w:p>
        </w:tc>
        <w:tc>
          <w:tcPr>
            <w:tcW w:w="3969" w:type="dxa"/>
          </w:tcPr>
          <w:p w14:paraId="60A7BDA7" w14:textId="77777777" w:rsidR="00AD69AF" w:rsidRPr="0009695F" w:rsidRDefault="00AD69AF" w:rsidP="00763CEC">
            <w:pPr>
              <w:rPr>
                <w:iCs/>
                <w:noProof/>
                <w:color w:val="00B050"/>
                <w:lang w:val="en-US"/>
              </w:rPr>
            </w:pPr>
            <w:r w:rsidRPr="0009695F">
              <w:rPr>
                <w:iCs/>
                <w:noProof/>
                <w:color w:val="00B050"/>
                <w:lang w:val="en-US"/>
              </w:rPr>
              <w:t xml:space="preserve">ygūl-l-u ʕašər tiyyām məṣārīy-ak yrūḥ </w:t>
            </w:r>
            <w:r w:rsidRPr="0009695F">
              <w:rPr>
                <w:color w:val="00B050"/>
              </w:rPr>
              <w:t>ylōlḥ-u</w:t>
            </w:r>
            <w:r w:rsidRPr="0009695F">
              <w:rPr>
                <w:iCs/>
                <w:noProof/>
                <w:color w:val="00B050"/>
                <w:lang w:val="en-US"/>
              </w:rPr>
              <w:t xml:space="preserve"> ṯalaṯ tišhur.</w:t>
            </w:r>
          </w:p>
        </w:tc>
        <w:tc>
          <w:tcPr>
            <w:tcW w:w="4252" w:type="dxa"/>
          </w:tcPr>
          <w:p w14:paraId="1E2396EC" w14:textId="77777777" w:rsidR="00AD69AF" w:rsidRPr="0009695F" w:rsidRDefault="00AD69AF" w:rsidP="00763CEC">
            <w:pPr>
              <w:rPr>
                <w:color w:val="00B050"/>
                <w:lang w:val="en-US"/>
              </w:rPr>
            </w:pPr>
            <w:r w:rsidRPr="0009695F">
              <w:rPr>
                <w:color w:val="00B050"/>
                <w:lang w:val="en-US"/>
              </w:rPr>
              <w:t>He tells him that he would give him his money in ten days, but then he keeps him waiting for three months.</w:t>
            </w:r>
          </w:p>
        </w:tc>
      </w:tr>
      <w:tr w:rsidR="00AD69AF" w:rsidRPr="00B2259D" w14:paraId="751D628D" w14:textId="77777777" w:rsidTr="00763CEC">
        <w:tc>
          <w:tcPr>
            <w:tcW w:w="850" w:type="dxa"/>
          </w:tcPr>
          <w:p w14:paraId="797A885F" w14:textId="77777777" w:rsidR="00AD69AF" w:rsidRPr="00B2259D" w:rsidRDefault="00AD69AF" w:rsidP="00763CEC">
            <w:pPr>
              <w:rPr>
                <w:iCs/>
                <w:noProof/>
                <w:lang w:val="en-US"/>
              </w:rPr>
            </w:pPr>
            <w:r w:rsidRPr="00B2259D">
              <w:rPr>
                <w:iCs/>
                <w:noProof/>
                <w:lang w:val="en-US"/>
              </w:rPr>
              <w:lastRenderedPageBreak/>
              <w:t>2:48</w:t>
            </w:r>
          </w:p>
        </w:tc>
        <w:tc>
          <w:tcPr>
            <w:tcW w:w="3969" w:type="dxa"/>
          </w:tcPr>
          <w:p w14:paraId="6CCE8F6F" w14:textId="77777777" w:rsidR="00AD69AF" w:rsidRPr="0009695F" w:rsidRDefault="00AD69AF" w:rsidP="00763CEC">
            <w:pPr>
              <w:rPr>
                <w:iCs/>
                <w:noProof/>
                <w:color w:val="00B050"/>
                <w:lang w:val="en-US"/>
              </w:rPr>
            </w:pPr>
            <w:r w:rsidRPr="0009695F">
              <w:rPr>
                <w:iCs/>
                <w:noProof/>
                <w:color w:val="00B050"/>
                <w:lang w:val="en-US"/>
              </w:rPr>
              <w:t xml:space="preserve">M: miṯil ᵊṭrād-ne hāḏa. – I: ylōlḥ-u ṯalaṯ tišhur, ši-ysāwi ʕād ᵊflān tā yqazniǧ! </w:t>
            </w:r>
          </w:p>
        </w:tc>
        <w:tc>
          <w:tcPr>
            <w:tcW w:w="4252" w:type="dxa"/>
          </w:tcPr>
          <w:p w14:paraId="4B6176F5" w14:textId="77777777" w:rsidR="00AD69AF" w:rsidRPr="0009695F" w:rsidRDefault="00AD69AF" w:rsidP="00763CEC">
            <w:pPr>
              <w:rPr>
                <w:color w:val="00B050"/>
                <w:lang w:val="en-US"/>
              </w:rPr>
            </w:pPr>
            <w:r w:rsidRPr="0009695F">
              <w:rPr>
                <w:color w:val="00B050"/>
                <w:lang w:val="en-US"/>
              </w:rPr>
              <w:t>M: The same way it happened to us. – I: He is stalling him for three months. What doesn’t he do to make a profit?</w:t>
            </w:r>
          </w:p>
        </w:tc>
      </w:tr>
      <w:tr w:rsidR="00AD69AF" w:rsidRPr="00B2259D" w14:paraId="3977904F" w14:textId="77777777" w:rsidTr="00763CEC">
        <w:tc>
          <w:tcPr>
            <w:tcW w:w="850" w:type="dxa"/>
          </w:tcPr>
          <w:p w14:paraId="035ABB5B" w14:textId="77777777" w:rsidR="00AD69AF" w:rsidRPr="00B2259D" w:rsidRDefault="00AD69AF" w:rsidP="00763CEC">
            <w:pPr>
              <w:rPr>
                <w:iCs/>
                <w:noProof/>
              </w:rPr>
            </w:pPr>
            <w:r w:rsidRPr="00B2259D">
              <w:rPr>
                <w:iCs/>
                <w:noProof/>
              </w:rPr>
              <w:t>2:52</w:t>
            </w:r>
          </w:p>
        </w:tc>
        <w:tc>
          <w:tcPr>
            <w:tcW w:w="3969" w:type="dxa"/>
          </w:tcPr>
          <w:p w14:paraId="4AD2368C" w14:textId="77777777" w:rsidR="00AD69AF" w:rsidRPr="0009695F" w:rsidRDefault="00AD69AF" w:rsidP="00763CEC">
            <w:pPr>
              <w:rPr>
                <w:iCs/>
                <w:noProof/>
                <w:color w:val="00B050"/>
                <w:lang w:val="en-US"/>
              </w:rPr>
            </w:pPr>
            <w:r w:rsidRPr="0009695F">
              <w:rPr>
                <w:iCs/>
                <w:noProof/>
                <w:color w:val="00B050"/>
                <w:lang w:val="en-US"/>
              </w:rPr>
              <w:t>mū ygul-l-ak ʕašər tiyyām yā! yāxuḏ guṭn-ak ybīʕ-u ḏīč as-sāʕa al-waʕde farig-ha čiṯīr čān. aš-šahar yufrug ʕišrīn alif xamsīn alif.</w:t>
            </w:r>
          </w:p>
        </w:tc>
        <w:tc>
          <w:tcPr>
            <w:tcW w:w="4252" w:type="dxa"/>
          </w:tcPr>
          <w:p w14:paraId="7D83844E" w14:textId="77777777" w:rsidR="00AD69AF" w:rsidRPr="0009695F" w:rsidRDefault="00AD69AF" w:rsidP="00763CEC">
            <w:pPr>
              <w:rPr>
                <w:color w:val="00B050"/>
                <w:lang w:val="en-US"/>
              </w:rPr>
            </w:pPr>
            <w:r w:rsidRPr="0009695F">
              <w:rPr>
                <w:color w:val="00B050"/>
                <w:lang w:val="en-US"/>
              </w:rPr>
              <w:t>Hasn’t he told you ten days? He takes your cotton and sells it. At that time, the maturity (of a loan) mattered a lot. A month would make a difference of 20,000 or 50,000.</w:t>
            </w:r>
          </w:p>
        </w:tc>
      </w:tr>
      <w:tr w:rsidR="00AD69AF" w:rsidRPr="00B2259D" w14:paraId="7A1E5402" w14:textId="77777777" w:rsidTr="00763CEC">
        <w:tc>
          <w:tcPr>
            <w:tcW w:w="850" w:type="dxa"/>
          </w:tcPr>
          <w:p w14:paraId="3AE7F6CC" w14:textId="77777777" w:rsidR="00AD69AF" w:rsidRPr="00B2259D" w:rsidRDefault="00AD69AF" w:rsidP="00763CEC">
            <w:pPr>
              <w:rPr>
                <w:iCs/>
                <w:noProof/>
                <w:lang w:val="en-US"/>
              </w:rPr>
            </w:pPr>
            <w:r w:rsidRPr="00B2259D">
              <w:rPr>
                <w:iCs/>
                <w:noProof/>
                <w:lang w:val="en-US"/>
              </w:rPr>
              <w:t>3:00</w:t>
            </w:r>
          </w:p>
        </w:tc>
        <w:tc>
          <w:tcPr>
            <w:tcW w:w="3969" w:type="dxa"/>
          </w:tcPr>
          <w:p w14:paraId="6FF3D09D" w14:textId="77777777" w:rsidR="00AD69AF" w:rsidRPr="0009695F" w:rsidRDefault="00AD69AF" w:rsidP="00763CEC">
            <w:pPr>
              <w:rPr>
                <w:iCs/>
                <w:noProof/>
                <w:color w:val="00B050"/>
                <w:lang w:val="en-US"/>
              </w:rPr>
            </w:pPr>
            <w:r w:rsidRPr="0009695F">
              <w:rPr>
                <w:iCs/>
                <w:noProof/>
                <w:color w:val="00B050"/>
                <w:lang w:val="en-US"/>
              </w:rPr>
              <w:t xml:space="preserve">ta-ngūl waʕde farkı yüzde čān tara al-fāyiz yüksek. – M: ygūm ysāwi ysāwi maddāt. </w:t>
            </w:r>
          </w:p>
        </w:tc>
        <w:tc>
          <w:tcPr>
            <w:tcW w:w="4252" w:type="dxa"/>
          </w:tcPr>
          <w:p w14:paraId="77971570" w14:textId="77777777" w:rsidR="00AD69AF" w:rsidRPr="0009695F" w:rsidRDefault="00AD69AF" w:rsidP="00763CEC">
            <w:pPr>
              <w:rPr>
                <w:color w:val="00B050"/>
                <w:lang w:val="en-US"/>
              </w:rPr>
            </w:pPr>
            <w:r w:rsidRPr="0009695F">
              <w:rPr>
                <w:color w:val="00B050"/>
                <w:lang w:val="en-US"/>
              </w:rPr>
              <w:t>Let’s say, the difference in the period of a loan was up to 100%, because the interest rate was so high. – M: So, he makes the period of the loan longer.</w:t>
            </w:r>
          </w:p>
        </w:tc>
      </w:tr>
      <w:tr w:rsidR="00AD69AF" w:rsidRPr="00B2259D" w14:paraId="0063700F" w14:textId="77777777" w:rsidTr="00763CEC">
        <w:tc>
          <w:tcPr>
            <w:tcW w:w="850" w:type="dxa"/>
          </w:tcPr>
          <w:p w14:paraId="7889C756" w14:textId="77777777" w:rsidR="00AD69AF" w:rsidRPr="00B2259D" w:rsidRDefault="00AD69AF" w:rsidP="00763CEC">
            <w:pPr>
              <w:rPr>
                <w:iCs/>
                <w:noProof/>
                <w:lang w:val="en-US"/>
              </w:rPr>
            </w:pPr>
            <w:r w:rsidRPr="00B2259D">
              <w:rPr>
                <w:iCs/>
                <w:noProof/>
                <w:lang w:val="en-US"/>
              </w:rPr>
              <w:t>3:04</w:t>
            </w:r>
          </w:p>
        </w:tc>
        <w:tc>
          <w:tcPr>
            <w:tcW w:w="3969" w:type="dxa"/>
          </w:tcPr>
          <w:p w14:paraId="58B11CC3" w14:textId="77777777" w:rsidR="00AD69AF" w:rsidRPr="0009695F" w:rsidRDefault="00AD69AF" w:rsidP="00763CEC">
            <w:pPr>
              <w:rPr>
                <w:iCs/>
                <w:noProof/>
                <w:color w:val="00B050"/>
                <w:lang w:val="en-US" w:bidi="ar-OM"/>
              </w:rPr>
            </w:pPr>
            <w:r w:rsidRPr="0009695F">
              <w:rPr>
                <w:iCs/>
                <w:noProof/>
                <w:color w:val="00B050"/>
                <w:lang w:val="en-US"/>
              </w:rPr>
              <w:t xml:space="preserve">I: yinṭī-´ iki ay waʕde. yinṭi imyit alif zād yinṭi malyūn, </w:t>
            </w:r>
            <w:r w:rsidRPr="0009695F">
              <w:rPr>
                <w:iCs/>
                <w:noProof/>
                <w:color w:val="00B050"/>
                <w:lang w:val="de-AT" w:bidi="ar-OM"/>
              </w:rPr>
              <w:t>ᵊ</w:t>
            </w:r>
            <w:r w:rsidRPr="0009695F">
              <w:rPr>
                <w:iCs/>
                <w:noProof/>
                <w:color w:val="00B050"/>
                <w:lang w:val="en-US" w:bidi="ar-OM"/>
              </w:rPr>
              <w:t>b-malyūn ʕād ybīʕ-u haḏāk. al ənṭā-´ tisʕimye.</w:t>
            </w:r>
          </w:p>
        </w:tc>
        <w:tc>
          <w:tcPr>
            <w:tcW w:w="4252" w:type="dxa"/>
          </w:tcPr>
          <w:p w14:paraId="1DA93BAF" w14:textId="77777777" w:rsidR="00AD69AF" w:rsidRPr="0009695F" w:rsidRDefault="00AD69AF" w:rsidP="00763CEC">
            <w:pPr>
              <w:rPr>
                <w:color w:val="00B050"/>
                <w:lang w:val="en-US"/>
              </w:rPr>
            </w:pPr>
            <w:r w:rsidRPr="0009695F">
              <w:rPr>
                <w:color w:val="00B050"/>
                <w:lang w:val="en-US"/>
              </w:rPr>
              <w:t>I: He gives him a two-month maturity. He gives him 100,000 and it gives him 1 million. He can sell it for one million, that one who bought it for 900.</w:t>
            </w:r>
          </w:p>
        </w:tc>
      </w:tr>
      <w:tr w:rsidR="00AD69AF" w:rsidRPr="00B2259D" w14:paraId="1783C424" w14:textId="77777777" w:rsidTr="00763CEC">
        <w:tc>
          <w:tcPr>
            <w:tcW w:w="850" w:type="dxa"/>
          </w:tcPr>
          <w:p w14:paraId="01CEADDE" w14:textId="77777777" w:rsidR="00AD69AF" w:rsidRPr="00B2259D" w:rsidRDefault="00AD69AF" w:rsidP="00763CEC">
            <w:pPr>
              <w:rPr>
                <w:iCs/>
                <w:noProof/>
              </w:rPr>
            </w:pPr>
            <w:r w:rsidRPr="00B2259D">
              <w:rPr>
                <w:iCs/>
                <w:noProof/>
              </w:rPr>
              <w:t>3:10</w:t>
            </w:r>
          </w:p>
        </w:tc>
        <w:tc>
          <w:tcPr>
            <w:tcW w:w="3969" w:type="dxa"/>
          </w:tcPr>
          <w:p w14:paraId="70F0DCE3" w14:textId="77777777" w:rsidR="00AD69AF" w:rsidRPr="0009695F" w:rsidRDefault="00AD69AF" w:rsidP="00763CEC">
            <w:pPr>
              <w:rPr>
                <w:iCs/>
                <w:noProof/>
                <w:color w:val="00B050"/>
                <w:lang w:val="en-US"/>
              </w:rPr>
            </w:pPr>
            <w:r w:rsidRPr="0009695F">
              <w:rPr>
                <w:iCs/>
                <w:noProof/>
                <w:color w:val="00B050"/>
                <w:lang w:val="en-US"/>
              </w:rPr>
              <w:t>M: ē, ē! – I: yinṭī-´ šharēn waʕde ybīʕ-u b-malyūn. – M: ṣaḥīḥ. – I: ʕugub ʕašər tiyyām ʕamm al-ḥaǧǧi yiǧī-´ ygul-l-u “xayyo wēn məṣārī-yi?”</w:t>
            </w:r>
          </w:p>
        </w:tc>
        <w:tc>
          <w:tcPr>
            <w:tcW w:w="4252" w:type="dxa"/>
          </w:tcPr>
          <w:p w14:paraId="6356E45E" w14:textId="77777777" w:rsidR="00AD69AF" w:rsidRPr="0009695F" w:rsidRDefault="00AD69AF" w:rsidP="00763CEC">
            <w:pPr>
              <w:rPr>
                <w:color w:val="00B050"/>
                <w:lang w:val="en-US"/>
              </w:rPr>
            </w:pPr>
            <w:r w:rsidRPr="0009695F">
              <w:rPr>
                <w:color w:val="00B050"/>
                <w:lang w:val="en-US"/>
              </w:rPr>
              <w:t>M: Yes, yes! – I: He offers him a two-month term and sells it for 1 million. – M: True. – I: After ten days, uncle hajji, he comes and says, “Brother, where is my money?”</w:t>
            </w:r>
          </w:p>
        </w:tc>
      </w:tr>
      <w:tr w:rsidR="00AD69AF" w:rsidRPr="00B2259D" w14:paraId="1A23C9FD" w14:textId="77777777" w:rsidTr="00763CEC">
        <w:tc>
          <w:tcPr>
            <w:tcW w:w="850" w:type="dxa"/>
          </w:tcPr>
          <w:p w14:paraId="35085253" w14:textId="77777777" w:rsidR="00AD69AF" w:rsidRPr="00B2259D" w:rsidRDefault="00AD69AF" w:rsidP="00763CEC">
            <w:pPr>
              <w:rPr>
                <w:iCs/>
                <w:noProof/>
                <w:lang w:val="en-US"/>
              </w:rPr>
            </w:pPr>
            <w:r w:rsidRPr="00B2259D">
              <w:rPr>
                <w:iCs/>
                <w:noProof/>
                <w:lang w:val="en-US"/>
              </w:rPr>
              <w:t>3:15</w:t>
            </w:r>
          </w:p>
        </w:tc>
        <w:tc>
          <w:tcPr>
            <w:tcW w:w="3969" w:type="dxa"/>
          </w:tcPr>
          <w:p w14:paraId="1B4B0B4D" w14:textId="77777777" w:rsidR="00AD69AF" w:rsidRPr="0009695F" w:rsidRDefault="00AD69AF" w:rsidP="00763CEC">
            <w:pPr>
              <w:rPr>
                <w:iCs/>
                <w:noProof/>
                <w:color w:val="00B050"/>
                <w:lang w:val="en-US"/>
              </w:rPr>
            </w:pPr>
            <w:r w:rsidRPr="0009695F">
              <w:rPr>
                <w:iCs/>
                <w:noProof/>
                <w:color w:val="00B050"/>
                <w:lang w:val="en-US"/>
              </w:rPr>
              <w:t xml:space="preserve">“waḷḷa, abu fabrīka xayyo, mā_dri igaf </w:t>
            </w:r>
            <w:r w:rsidRPr="0009695F">
              <w:rPr>
                <w:color w:val="00B050"/>
              </w:rPr>
              <w:t>halla</w:t>
            </w:r>
            <w:r w:rsidRPr="0009695F">
              <w:rPr>
                <w:iCs/>
                <w:noProof/>
                <w:color w:val="00B050"/>
                <w:lang w:val="en-US"/>
              </w:rPr>
              <w:t xml:space="preserve"> uṣbur, uṣbur!” – M: al-fabrīka mā nṭā-´. </w:t>
            </w:r>
          </w:p>
        </w:tc>
        <w:tc>
          <w:tcPr>
            <w:tcW w:w="4252" w:type="dxa"/>
          </w:tcPr>
          <w:p w14:paraId="28FD57F3" w14:textId="77777777" w:rsidR="00AD69AF" w:rsidRPr="0009695F" w:rsidRDefault="00AD69AF" w:rsidP="00763CEC">
            <w:pPr>
              <w:rPr>
                <w:color w:val="00B050"/>
                <w:lang w:val="en-US"/>
              </w:rPr>
            </w:pPr>
            <w:r w:rsidRPr="0009695F">
              <w:rPr>
                <w:color w:val="00B050"/>
                <w:lang w:val="en-US"/>
              </w:rPr>
              <w:t>“Well, the factory’s owner, my brother, I do not know. Be patient!” – M: (He pretends that) the factory did not give it to him.</w:t>
            </w:r>
          </w:p>
        </w:tc>
      </w:tr>
      <w:tr w:rsidR="00AD69AF" w:rsidRPr="00B2259D" w14:paraId="5BF54A48" w14:textId="77777777" w:rsidTr="00763CEC">
        <w:tc>
          <w:tcPr>
            <w:tcW w:w="850" w:type="dxa"/>
          </w:tcPr>
          <w:p w14:paraId="6A08B80A" w14:textId="77777777" w:rsidR="00AD69AF" w:rsidRPr="00B2259D" w:rsidRDefault="00AD69AF" w:rsidP="00763CEC">
            <w:pPr>
              <w:rPr>
                <w:iCs/>
                <w:noProof/>
                <w:lang w:val="en-US"/>
              </w:rPr>
            </w:pPr>
            <w:r w:rsidRPr="00B2259D">
              <w:rPr>
                <w:iCs/>
                <w:noProof/>
                <w:lang w:val="en-US"/>
              </w:rPr>
              <w:t>3:18</w:t>
            </w:r>
          </w:p>
        </w:tc>
        <w:tc>
          <w:tcPr>
            <w:tcW w:w="3969" w:type="dxa"/>
          </w:tcPr>
          <w:p w14:paraId="6B893C42" w14:textId="77777777" w:rsidR="00AD69AF" w:rsidRPr="0009695F" w:rsidRDefault="00AD69AF" w:rsidP="00763CEC">
            <w:pPr>
              <w:rPr>
                <w:iCs/>
                <w:noProof/>
                <w:color w:val="00B050"/>
                <w:lang w:val="en-US"/>
              </w:rPr>
            </w:pPr>
            <w:r w:rsidRPr="0009695F">
              <w:rPr>
                <w:iCs/>
                <w:noProof/>
                <w:color w:val="00B050"/>
                <w:lang w:val="en-US"/>
              </w:rPr>
              <w:t>I: mā nṭā-ni ḥalbuki huwwe yqazniǧ, ṣaḥīḥ, ač-čaḏḏāb yqaznič!</w:t>
            </w:r>
          </w:p>
        </w:tc>
        <w:tc>
          <w:tcPr>
            <w:tcW w:w="4252" w:type="dxa"/>
          </w:tcPr>
          <w:p w14:paraId="0AD9AE02" w14:textId="77777777" w:rsidR="00AD69AF" w:rsidRPr="0009695F" w:rsidRDefault="00AD69AF" w:rsidP="00763CEC">
            <w:pPr>
              <w:rPr>
                <w:color w:val="00B050"/>
                <w:lang w:val="en-US"/>
              </w:rPr>
            </w:pPr>
            <w:r w:rsidRPr="0009695F">
              <w:rPr>
                <w:color w:val="00B050"/>
                <w:lang w:val="en-US"/>
              </w:rPr>
              <w:t>I: He did not give me, but he can make a profit. True, the liar makes profit!</w:t>
            </w:r>
          </w:p>
        </w:tc>
      </w:tr>
      <w:tr w:rsidR="00AD69AF" w:rsidRPr="00B2259D" w14:paraId="0D38D1FE" w14:textId="77777777" w:rsidTr="00763CEC">
        <w:tc>
          <w:tcPr>
            <w:tcW w:w="850" w:type="dxa"/>
          </w:tcPr>
          <w:p w14:paraId="6C2F97E7" w14:textId="77777777" w:rsidR="00AD69AF" w:rsidRPr="00B2259D" w:rsidRDefault="00AD69AF" w:rsidP="00763CEC">
            <w:pPr>
              <w:rPr>
                <w:iCs/>
                <w:noProof/>
              </w:rPr>
            </w:pPr>
            <w:r w:rsidRPr="00B2259D">
              <w:rPr>
                <w:iCs/>
                <w:noProof/>
              </w:rPr>
              <w:t>3:21</w:t>
            </w:r>
          </w:p>
        </w:tc>
        <w:tc>
          <w:tcPr>
            <w:tcW w:w="3969" w:type="dxa"/>
          </w:tcPr>
          <w:p w14:paraId="78E35A66" w14:textId="77777777" w:rsidR="00AD69AF" w:rsidRPr="0009695F" w:rsidRDefault="00AD69AF" w:rsidP="00763CEC">
            <w:pPr>
              <w:rPr>
                <w:iCs/>
                <w:noProof/>
                <w:color w:val="00B050"/>
                <w:lang w:val="en-US"/>
              </w:rPr>
            </w:pPr>
            <w:r w:rsidRPr="0009695F">
              <w:rPr>
                <w:iCs/>
                <w:noProof/>
                <w:color w:val="00B050"/>
                <w:lang w:val="en-US"/>
              </w:rPr>
              <w:t>M: hā huwwa yqazniǧ. – I: ā, haḏōle ʕād, yiǧi zimān nahāṛ yinṭūn māl čiṯīr l-al-fabrīka ḏīč.</w:t>
            </w:r>
          </w:p>
        </w:tc>
        <w:tc>
          <w:tcPr>
            <w:tcW w:w="4252" w:type="dxa"/>
          </w:tcPr>
          <w:p w14:paraId="450FE108" w14:textId="77777777" w:rsidR="00AD69AF" w:rsidRPr="0009695F" w:rsidRDefault="00AD69AF" w:rsidP="00763CEC">
            <w:pPr>
              <w:rPr>
                <w:color w:val="00B050"/>
                <w:lang w:val="en-US"/>
              </w:rPr>
            </w:pPr>
            <w:r w:rsidRPr="0009695F">
              <w:rPr>
                <w:color w:val="00B050"/>
                <w:lang w:val="en-US"/>
              </w:rPr>
              <w:t>M: He is making the profit. – I: Time will come when they will give too many goods to the factory.</w:t>
            </w:r>
          </w:p>
        </w:tc>
      </w:tr>
      <w:tr w:rsidR="00AD69AF" w:rsidRPr="00B2259D" w14:paraId="1D596739" w14:textId="77777777" w:rsidTr="00763CEC">
        <w:tc>
          <w:tcPr>
            <w:tcW w:w="850" w:type="dxa"/>
          </w:tcPr>
          <w:p w14:paraId="57DCA7D5" w14:textId="77777777" w:rsidR="00AD69AF" w:rsidRPr="00B2259D" w:rsidRDefault="00AD69AF" w:rsidP="00763CEC">
            <w:pPr>
              <w:rPr>
                <w:iCs/>
                <w:noProof/>
                <w:lang w:val="en-US"/>
              </w:rPr>
            </w:pPr>
            <w:r w:rsidRPr="00B2259D">
              <w:rPr>
                <w:iCs/>
                <w:noProof/>
                <w:lang w:val="en-US"/>
              </w:rPr>
              <w:t>3:28</w:t>
            </w:r>
          </w:p>
        </w:tc>
        <w:tc>
          <w:tcPr>
            <w:tcW w:w="3969" w:type="dxa"/>
          </w:tcPr>
          <w:p w14:paraId="471F76D0" w14:textId="77777777" w:rsidR="00AD69AF" w:rsidRPr="0009695F" w:rsidRDefault="00AD69AF" w:rsidP="00763CEC">
            <w:pPr>
              <w:rPr>
                <w:iCs/>
                <w:noProof/>
                <w:color w:val="00B050"/>
                <w:lang w:val="en-US"/>
              </w:rPr>
            </w:pPr>
            <w:r w:rsidRPr="0009695F">
              <w:rPr>
                <w:iCs/>
                <w:noProof/>
                <w:color w:val="00B050"/>
                <w:lang w:val="en-US"/>
              </w:rPr>
              <w:t xml:space="preserve">nahāṛ al-fabrīka ḏīč tuḏ̣rub ṭōb win-hum ha-n-nōb gitti! yā! āni, xayyo, </w:t>
            </w:r>
            <w:r w:rsidRPr="0009695F">
              <w:rPr>
                <w:i/>
                <w:iCs/>
                <w:noProof/>
                <w:color w:val="00B050"/>
                <w:lang w:val="en-US"/>
              </w:rPr>
              <w:t>bunlardan yaşamam Aḥmad.</w:t>
            </w:r>
          </w:p>
        </w:tc>
        <w:tc>
          <w:tcPr>
            <w:tcW w:w="4252" w:type="dxa"/>
          </w:tcPr>
          <w:p w14:paraId="1D1DDAA3" w14:textId="77777777" w:rsidR="00AD69AF" w:rsidRPr="0009695F" w:rsidRDefault="00AD69AF" w:rsidP="00763CEC">
            <w:pPr>
              <w:rPr>
                <w:color w:val="00B050"/>
                <w:lang w:val="en-US"/>
              </w:rPr>
            </w:pPr>
            <w:r w:rsidRPr="0009695F">
              <w:rPr>
                <w:color w:val="00B050"/>
                <w:lang w:val="en-US"/>
              </w:rPr>
              <w:t>When that factory goes bankrupt one day, those are left with nothing, everything is gone! My brother Ahmad, I can’t live on them.</w:t>
            </w:r>
          </w:p>
        </w:tc>
      </w:tr>
      <w:tr w:rsidR="00AD69AF" w:rsidRPr="00B2259D" w14:paraId="654C8B4E" w14:textId="77777777" w:rsidTr="00763CEC">
        <w:tc>
          <w:tcPr>
            <w:tcW w:w="850" w:type="dxa"/>
          </w:tcPr>
          <w:p w14:paraId="09D9BE8A" w14:textId="77777777" w:rsidR="00AD69AF" w:rsidRPr="00B2259D" w:rsidRDefault="00AD69AF" w:rsidP="00763CEC">
            <w:pPr>
              <w:rPr>
                <w:iCs/>
                <w:noProof/>
                <w:lang w:val="en-US"/>
              </w:rPr>
            </w:pPr>
            <w:r w:rsidRPr="00B2259D">
              <w:rPr>
                <w:iCs/>
                <w:noProof/>
                <w:lang w:val="en-US"/>
              </w:rPr>
              <w:t>3:36</w:t>
            </w:r>
          </w:p>
        </w:tc>
        <w:tc>
          <w:tcPr>
            <w:tcW w:w="3969" w:type="dxa"/>
          </w:tcPr>
          <w:p w14:paraId="016F7CE4" w14:textId="77777777" w:rsidR="00AD69AF" w:rsidRPr="0009695F" w:rsidRDefault="00AD69AF" w:rsidP="00763CEC">
            <w:pPr>
              <w:rPr>
                <w:iCs/>
                <w:noProof/>
                <w:color w:val="00B050"/>
                <w:lang w:val="en-US"/>
              </w:rPr>
            </w:pPr>
            <w:r w:rsidRPr="0009695F">
              <w:rPr>
                <w:iCs/>
                <w:noProof/>
                <w:color w:val="00B050"/>
                <w:lang w:val="en-US"/>
              </w:rPr>
              <w:t xml:space="preserve">A: dōġri. – I: </w:t>
            </w:r>
            <w:bookmarkStart w:id="135" w:name="_Hlk132927013"/>
            <w:r w:rsidRPr="0009695F">
              <w:rPr>
                <w:iCs/>
                <w:noProof/>
                <w:color w:val="00B050"/>
                <w:lang w:val="en-US"/>
              </w:rPr>
              <w:t>gə</w:t>
            </w:r>
            <w:bookmarkStart w:id="136" w:name="_Hlk132920272"/>
            <w:r w:rsidRPr="0009695F">
              <w:rPr>
                <w:iCs/>
                <w:noProof/>
                <w:color w:val="00B050"/>
                <w:lang w:val="en-US"/>
              </w:rPr>
              <w:t>ḏ̣</w:t>
            </w:r>
            <w:bookmarkEnd w:id="136"/>
            <w:r w:rsidRPr="0009695F">
              <w:rPr>
                <w:iCs/>
                <w:noProof/>
                <w:color w:val="00B050"/>
                <w:lang w:val="en-US"/>
              </w:rPr>
              <w:t xml:space="preserve">abne ʕād w-tərakne š-šuġul ḏa. </w:t>
            </w:r>
            <w:bookmarkEnd w:id="135"/>
            <w:r w:rsidRPr="0009695F">
              <w:rPr>
                <w:iCs/>
                <w:noProof/>
                <w:color w:val="00B050"/>
                <w:lang w:val="en-US"/>
              </w:rPr>
              <w:t>alḥaz b-al-ʕarṣa rūḥ ʕal abū-ye ṣ-ṣubuḥ, dukkān-u.</w:t>
            </w:r>
          </w:p>
        </w:tc>
        <w:tc>
          <w:tcPr>
            <w:tcW w:w="4252" w:type="dxa"/>
          </w:tcPr>
          <w:p w14:paraId="2D16F89E" w14:textId="77777777" w:rsidR="00AD69AF" w:rsidRPr="0009695F" w:rsidRDefault="00AD69AF" w:rsidP="00763CEC">
            <w:pPr>
              <w:rPr>
                <w:color w:val="00B050"/>
                <w:lang w:val="en-US"/>
              </w:rPr>
            </w:pPr>
            <w:r w:rsidRPr="0009695F">
              <w:rPr>
                <w:color w:val="00B050"/>
                <w:lang w:val="en-US"/>
              </w:rPr>
              <w:t xml:space="preserve">A: Right. – I: </w:t>
            </w:r>
            <w:bookmarkStart w:id="137" w:name="_Hlk132927044"/>
            <w:r w:rsidRPr="0009695F">
              <w:rPr>
                <w:color w:val="00B050"/>
                <w:lang w:val="en-US"/>
              </w:rPr>
              <w:t>So we left that business</w:t>
            </w:r>
            <w:bookmarkEnd w:id="137"/>
            <w:r w:rsidRPr="0009695F">
              <w:rPr>
                <w:color w:val="00B050"/>
                <w:lang w:val="en-US"/>
              </w:rPr>
              <w:t>. Now, go to the corn exchange, go to my father, to his store in the morning!</w:t>
            </w:r>
          </w:p>
        </w:tc>
      </w:tr>
      <w:tr w:rsidR="00AD69AF" w:rsidRPr="00B2259D" w14:paraId="0612F487" w14:textId="77777777" w:rsidTr="00763CEC">
        <w:tc>
          <w:tcPr>
            <w:tcW w:w="850" w:type="dxa"/>
          </w:tcPr>
          <w:p w14:paraId="448926BC" w14:textId="77777777" w:rsidR="00AD69AF" w:rsidRPr="00B2259D" w:rsidRDefault="00AD69AF" w:rsidP="00763CEC">
            <w:pPr>
              <w:rPr>
                <w:iCs/>
                <w:noProof/>
              </w:rPr>
            </w:pPr>
            <w:r w:rsidRPr="00B2259D">
              <w:rPr>
                <w:iCs/>
                <w:noProof/>
              </w:rPr>
              <w:t>3:41</w:t>
            </w:r>
          </w:p>
        </w:tc>
        <w:tc>
          <w:tcPr>
            <w:tcW w:w="3969" w:type="dxa"/>
          </w:tcPr>
          <w:p w14:paraId="5C9FD1F6" w14:textId="77777777" w:rsidR="00AD69AF" w:rsidRPr="0009695F" w:rsidRDefault="00AD69AF" w:rsidP="00763CEC">
            <w:pPr>
              <w:rPr>
                <w:iCs/>
                <w:noProof/>
                <w:color w:val="00B050"/>
                <w:lang w:val="en-US"/>
              </w:rPr>
            </w:pPr>
            <w:r w:rsidRPr="0009695F">
              <w:rPr>
                <w:iCs/>
                <w:noProof/>
                <w:color w:val="00B050"/>
                <w:lang w:val="en-US"/>
              </w:rPr>
              <w:t>M: miṯil-ma tisōlaf-ne ʕumlit ač-čiḏib māšye. I: ē,</w:t>
            </w:r>
          </w:p>
        </w:tc>
        <w:tc>
          <w:tcPr>
            <w:tcW w:w="4252" w:type="dxa"/>
          </w:tcPr>
          <w:p w14:paraId="7A46B822" w14:textId="77777777" w:rsidR="00AD69AF" w:rsidRPr="0009695F" w:rsidRDefault="00AD69AF" w:rsidP="00763CEC">
            <w:pPr>
              <w:rPr>
                <w:color w:val="00B050"/>
                <w:lang w:val="en-US"/>
              </w:rPr>
            </w:pPr>
            <w:r w:rsidRPr="0009695F">
              <w:rPr>
                <w:color w:val="00B050"/>
                <w:lang w:val="en-US"/>
              </w:rPr>
              <w:t>M: Like you told us, lying works well. I: Yes.</w:t>
            </w:r>
          </w:p>
        </w:tc>
      </w:tr>
      <w:tr w:rsidR="00AD69AF" w:rsidRPr="00B2259D" w14:paraId="3CA06B2F" w14:textId="77777777" w:rsidTr="00763CEC">
        <w:tc>
          <w:tcPr>
            <w:tcW w:w="850" w:type="dxa"/>
          </w:tcPr>
          <w:p w14:paraId="203BA268" w14:textId="77777777" w:rsidR="00AD69AF" w:rsidRPr="00B2259D" w:rsidRDefault="00AD69AF" w:rsidP="00763CEC">
            <w:pPr>
              <w:rPr>
                <w:iCs/>
                <w:noProof/>
              </w:rPr>
            </w:pPr>
            <w:r w:rsidRPr="00B2259D">
              <w:rPr>
                <w:iCs/>
                <w:noProof/>
              </w:rPr>
              <w:t>3:43</w:t>
            </w:r>
          </w:p>
        </w:tc>
        <w:tc>
          <w:tcPr>
            <w:tcW w:w="3969" w:type="dxa"/>
          </w:tcPr>
          <w:p w14:paraId="2AD22E93" w14:textId="77777777" w:rsidR="00AD69AF" w:rsidRPr="0009695F" w:rsidRDefault="00AD69AF" w:rsidP="00763CEC">
            <w:pPr>
              <w:rPr>
                <w:iCs/>
                <w:noProof/>
                <w:color w:val="00B050"/>
                <w:lang w:val="en-US"/>
              </w:rPr>
            </w:pPr>
            <w:r w:rsidRPr="0009695F">
              <w:rPr>
                <w:iCs/>
                <w:noProof/>
                <w:color w:val="00B050"/>
                <w:lang w:val="en-US"/>
              </w:rPr>
              <w:t>aṣ-ṣubuḥ alḥaz rūḥ ʕal axū-ye abū-ye alḥaz b-al-ʕarṣa qōmisyonǧi gul-l-u ʕind-i ḥunṭa imyit ṭōn.</w:t>
            </w:r>
          </w:p>
        </w:tc>
        <w:tc>
          <w:tcPr>
            <w:tcW w:w="4252" w:type="dxa"/>
          </w:tcPr>
          <w:p w14:paraId="5C51791E" w14:textId="77777777" w:rsidR="00AD69AF" w:rsidRPr="0009695F" w:rsidRDefault="00AD69AF" w:rsidP="00763CEC">
            <w:pPr>
              <w:rPr>
                <w:color w:val="00B050"/>
                <w:lang w:val="en-US"/>
              </w:rPr>
            </w:pPr>
            <w:r w:rsidRPr="0009695F">
              <w:rPr>
                <w:color w:val="00B050"/>
                <w:lang w:val="en-US"/>
              </w:rPr>
              <w:t xml:space="preserve">Now, go in the morning to my brother or my father at the corn exchange and tell a broker that you have ten tons of </w:t>
            </w:r>
            <w:r w:rsidRPr="0009695F">
              <w:rPr>
                <w:color w:val="00B050"/>
                <w:lang w:val="en-US" w:bidi="ar-SY"/>
              </w:rPr>
              <w:t>wheat.</w:t>
            </w:r>
          </w:p>
        </w:tc>
      </w:tr>
      <w:tr w:rsidR="00AD69AF" w:rsidRPr="00B2259D" w14:paraId="198B30C2" w14:textId="77777777" w:rsidTr="00763CEC">
        <w:tc>
          <w:tcPr>
            <w:tcW w:w="850" w:type="dxa"/>
          </w:tcPr>
          <w:p w14:paraId="713CCA81" w14:textId="77777777" w:rsidR="00AD69AF" w:rsidRPr="00B2259D" w:rsidRDefault="00AD69AF" w:rsidP="00763CEC">
            <w:pPr>
              <w:rPr>
                <w:iCs/>
                <w:noProof/>
              </w:rPr>
            </w:pPr>
            <w:r w:rsidRPr="00B2259D">
              <w:rPr>
                <w:iCs/>
                <w:noProof/>
              </w:rPr>
              <w:t>3:48</w:t>
            </w:r>
          </w:p>
        </w:tc>
        <w:tc>
          <w:tcPr>
            <w:tcW w:w="3969" w:type="dxa"/>
          </w:tcPr>
          <w:p w14:paraId="4431AE4D" w14:textId="5D6CC0D4" w:rsidR="00AD69AF" w:rsidRPr="0009695F" w:rsidRDefault="00AD69AF" w:rsidP="00763CEC">
            <w:pPr>
              <w:rPr>
                <w:iCs/>
                <w:noProof/>
                <w:color w:val="00B050"/>
                <w:lang w:val="en-US"/>
              </w:rPr>
            </w:pPr>
            <w:r w:rsidRPr="0009695F">
              <w:rPr>
                <w:iCs/>
                <w:noProof/>
                <w:color w:val="00B050"/>
                <w:lang w:val="en-US"/>
              </w:rPr>
              <w:t>hāk xālo bīḥ-he liyye il-sine wēya sitt tušhur wēya šahar, mā ybīḥ-he abū-ye.</w:t>
            </w:r>
          </w:p>
        </w:tc>
        <w:tc>
          <w:tcPr>
            <w:tcW w:w="4252" w:type="dxa"/>
          </w:tcPr>
          <w:p w14:paraId="40F88821" w14:textId="77777777" w:rsidR="00AD69AF" w:rsidRPr="0009695F" w:rsidRDefault="00AD69AF" w:rsidP="00763CEC">
            <w:pPr>
              <w:rPr>
                <w:color w:val="00B050"/>
                <w:lang w:val="en-US"/>
              </w:rPr>
            </w:pPr>
            <w:r w:rsidRPr="0009695F">
              <w:rPr>
                <w:color w:val="00B050"/>
                <w:lang w:val="en-US"/>
              </w:rPr>
              <w:t>Here you are, uncle, sell it for me within one year or six months or one month. My father, he would not sell it.</w:t>
            </w:r>
          </w:p>
        </w:tc>
      </w:tr>
      <w:tr w:rsidR="00AD69AF" w:rsidRPr="00B2259D" w14:paraId="31916CA6" w14:textId="77777777" w:rsidTr="00763CEC">
        <w:tc>
          <w:tcPr>
            <w:tcW w:w="850" w:type="dxa"/>
          </w:tcPr>
          <w:p w14:paraId="0BDA42FE" w14:textId="77777777" w:rsidR="00AD69AF" w:rsidRPr="00B2259D" w:rsidRDefault="00AD69AF" w:rsidP="00763CEC">
            <w:pPr>
              <w:rPr>
                <w:iCs/>
                <w:noProof/>
              </w:rPr>
            </w:pPr>
            <w:r w:rsidRPr="00B2259D">
              <w:rPr>
                <w:iCs/>
                <w:noProof/>
              </w:rPr>
              <w:t>3:52</w:t>
            </w:r>
          </w:p>
        </w:tc>
        <w:tc>
          <w:tcPr>
            <w:tcW w:w="3969" w:type="dxa"/>
          </w:tcPr>
          <w:p w14:paraId="4F48CCCF" w14:textId="77777777" w:rsidR="00AD69AF" w:rsidRPr="0009695F" w:rsidRDefault="00AD69AF" w:rsidP="00763CEC">
            <w:pPr>
              <w:rPr>
                <w:iCs/>
                <w:noProof/>
                <w:color w:val="00B050"/>
                <w:lang w:val="en-US"/>
              </w:rPr>
            </w:pPr>
            <w:r w:rsidRPr="0009695F">
              <w:rPr>
                <w:iCs/>
                <w:noProof/>
                <w:color w:val="00B050"/>
                <w:lang w:val="en-US"/>
              </w:rPr>
              <w:t>ygul-lak “wlēd axū-ye abīḥ-he likke pēšin. hāt numūnt-ak abīḥ-he likke pēšin w tāxuḏ məṣārīy-ak w trūḥ.</w:t>
            </w:r>
          </w:p>
        </w:tc>
        <w:tc>
          <w:tcPr>
            <w:tcW w:w="4252" w:type="dxa"/>
          </w:tcPr>
          <w:p w14:paraId="36E6066E" w14:textId="77777777" w:rsidR="00AD69AF" w:rsidRPr="0009695F" w:rsidRDefault="00AD69AF" w:rsidP="00763CEC">
            <w:pPr>
              <w:rPr>
                <w:color w:val="00B050"/>
                <w:lang w:val="en-US"/>
              </w:rPr>
            </w:pPr>
            <w:r w:rsidRPr="0009695F">
              <w:rPr>
                <w:color w:val="00B050"/>
                <w:lang w:val="en-US"/>
              </w:rPr>
              <w:t>He would say to you, “My n</w:t>
            </w:r>
            <w:r w:rsidRPr="0009695F">
              <w:rPr>
                <w:color w:val="00B050"/>
                <w:lang w:val="en-US" w:bidi="ar-SY"/>
              </w:rPr>
              <w:t xml:space="preserve">ephew, I will sell it for you in advance. Bring your goods, I will sell it for you in advance and you will </w:t>
            </w:r>
            <w:r w:rsidRPr="0009695F">
              <w:rPr>
                <w:color w:val="00B050"/>
                <w:lang w:val="en-US" w:bidi="ar-SY"/>
              </w:rPr>
              <w:lastRenderedPageBreak/>
              <w:t>take your money and go.</w:t>
            </w:r>
          </w:p>
        </w:tc>
      </w:tr>
      <w:tr w:rsidR="00AD69AF" w:rsidRPr="00B2259D" w14:paraId="3C246F1E" w14:textId="77777777" w:rsidTr="00763CEC">
        <w:tc>
          <w:tcPr>
            <w:tcW w:w="850" w:type="dxa"/>
          </w:tcPr>
          <w:p w14:paraId="3301E91B" w14:textId="77777777" w:rsidR="00AD69AF" w:rsidRPr="00B2259D" w:rsidRDefault="00AD69AF" w:rsidP="00763CEC">
            <w:pPr>
              <w:rPr>
                <w:iCs/>
                <w:noProof/>
              </w:rPr>
            </w:pPr>
            <w:r w:rsidRPr="00B2259D">
              <w:rPr>
                <w:iCs/>
                <w:noProof/>
              </w:rPr>
              <w:lastRenderedPageBreak/>
              <w:t>3:58</w:t>
            </w:r>
          </w:p>
        </w:tc>
        <w:tc>
          <w:tcPr>
            <w:tcW w:w="3969" w:type="dxa"/>
          </w:tcPr>
          <w:p w14:paraId="6B58919D" w14:textId="77777777" w:rsidR="00AD69AF" w:rsidRPr="0009695F" w:rsidRDefault="00AD69AF" w:rsidP="00763CEC">
            <w:pPr>
              <w:rPr>
                <w:iCs/>
                <w:noProof/>
                <w:color w:val="00B050"/>
                <w:lang w:val="en-US"/>
              </w:rPr>
            </w:pPr>
            <w:r w:rsidRPr="0009695F">
              <w:rPr>
                <w:iCs/>
                <w:noProof/>
                <w:color w:val="00B050"/>
                <w:lang w:val="en-US"/>
              </w:rPr>
              <w:t>āni bāčir hafte šahar mā_bīʕ māl-ak. mā_rīd xēr-ak kusura bakma!</w:t>
            </w:r>
          </w:p>
        </w:tc>
        <w:tc>
          <w:tcPr>
            <w:tcW w:w="4252" w:type="dxa"/>
          </w:tcPr>
          <w:p w14:paraId="3FD727F3" w14:textId="77777777" w:rsidR="00AD69AF" w:rsidRPr="0009695F" w:rsidRDefault="00AD69AF" w:rsidP="00763CEC">
            <w:pPr>
              <w:rPr>
                <w:color w:val="00B050"/>
                <w:lang w:val="en-US"/>
              </w:rPr>
            </w:pPr>
            <w:r w:rsidRPr="0009695F">
              <w:rPr>
                <w:color w:val="00B050"/>
                <w:lang w:val="en-US"/>
              </w:rPr>
              <w:t>I will not be able to sell your goods in a week or a month. Forgive me, but I do not want your good deed!</w:t>
            </w:r>
          </w:p>
        </w:tc>
      </w:tr>
      <w:tr w:rsidR="00AD69AF" w:rsidRPr="00B2259D" w14:paraId="25881831" w14:textId="77777777" w:rsidTr="00763CEC">
        <w:tc>
          <w:tcPr>
            <w:tcW w:w="850" w:type="dxa"/>
          </w:tcPr>
          <w:p w14:paraId="5CC7A392" w14:textId="77777777" w:rsidR="00AD69AF" w:rsidRPr="00B2259D" w:rsidRDefault="00AD69AF" w:rsidP="00763CEC">
            <w:pPr>
              <w:rPr>
                <w:iCs/>
                <w:noProof/>
                <w:lang w:val="en-US"/>
              </w:rPr>
            </w:pPr>
            <w:r w:rsidRPr="00B2259D">
              <w:rPr>
                <w:iCs/>
                <w:noProof/>
                <w:lang w:val="en-US"/>
              </w:rPr>
              <w:t>4:01</w:t>
            </w:r>
          </w:p>
        </w:tc>
        <w:tc>
          <w:tcPr>
            <w:tcW w:w="3969" w:type="dxa"/>
          </w:tcPr>
          <w:p w14:paraId="71DAF16D" w14:textId="77777777" w:rsidR="00AD69AF" w:rsidRPr="0009695F" w:rsidRDefault="00AD69AF" w:rsidP="00763CEC">
            <w:pPr>
              <w:rPr>
                <w:iCs/>
                <w:noProof/>
                <w:color w:val="00B050"/>
                <w:lang w:val="en-US"/>
              </w:rPr>
            </w:pPr>
            <w:r w:rsidRPr="0009695F">
              <w:rPr>
                <w:iCs/>
                <w:noProof/>
                <w:color w:val="00B050"/>
                <w:lang w:val="en-US"/>
              </w:rPr>
              <w:t>šuġul dēn kesin mā ʕid-ne. lā nāxuḏ wala ninṭi. – A: en iyisi.</w:t>
            </w:r>
          </w:p>
        </w:tc>
        <w:tc>
          <w:tcPr>
            <w:tcW w:w="4252" w:type="dxa"/>
          </w:tcPr>
          <w:p w14:paraId="776CD72F" w14:textId="77777777" w:rsidR="00AD69AF" w:rsidRPr="0009695F" w:rsidRDefault="00AD69AF" w:rsidP="00763CEC">
            <w:pPr>
              <w:rPr>
                <w:color w:val="00B050"/>
                <w:lang w:val="en-US"/>
              </w:rPr>
            </w:pPr>
            <w:r w:rsidRPr="0009695F">
              <w:rPr>
                <w:color w:val="00B050"/>
                <w:lang w:val="en-US"/>
              </w:rPr>
              <w:t>We definitely do not do business by debts. We neither borrow nor lend. – A: That’s the best.</w:t>
            </w:r>
          </w:p>
        </w:tc>
      </w:tr>
      <w:tr w:rsidR="00AD69AF" w:rsidRPr="00B2259D" w14:paraId="4576063C" w14:textId="77777777" w:rsidTr="00763CEC">
        <w:tc>
          <w:tcPr>
            <w:tcW w:w="850" w:type="dxa"/>
          </w:tcPr>
          <w:p w14:paraId="7114DBDA" w14:textId="77777777" w:rsidR="00AD69AF" w:rsidRPr="00B2259D" w:rsidRDefault="00AD69AF" w:rsidP="00763CEC">
            <w:pPr>
              <w:rPr>
                <w:iCs/>
                <w:noProof/>
              </w:rPr>
            </w:pPr>
            <w:r w:rsidRPr="00B2259D">
              <w:rPr>
                <w:iCs/>
                <w:noProof/>
              </w:rPr>
              <w:t>4:06</w:t>
            </w:r>
          </w:p>
        </w:tc>
        <w:tc>
          <w:tcPr>
            <w:tcW w:w="3969" w:type="dxa"/>
          </w:tcPr>
          <w:p w14:paraId="4843220C" w14:textId="77777777" w:rsidR="00AD69AF" w:rsidRPr="0009695F" w:rsidRDefault="00AD69AF" w:rsidP="00763CEC">
            <w:pPr>
              <w:rPr>
                <w:iCs/>
                <w:noProof/>
                <w:color w:val="00B050"/>
              </w:rPr>
            </w:pPr>
            <w:r w:rsidRPr="0009695F">
              <w:rPr>
                <w:iCs/>
                <w:noProof/>
                <w:color w:val="00B050"/>
              </w:rPr>
              <w:t>I: čünki šuġul ad-dēn lōṣṣ. ā, miṯil hāḏa, axū-y zād xaḏa ṣafra, Mḥimmad ʕAlī-ne, axū-ye, as-sine</w:t>
            </w:r>
          </w:p>
        </w:tc>
        <w:tc>
          <w:tcPr>
            <w:tcW w:w="4252" w:type="dxa"/>
          </w:tcPr>
          <w:p w14:paraId="527DF6E8" w14:textId="77777777" w:rsidR="00AD69AF" w:rsidRPr="0009695F" w:rsidRDefault="00AD69AF" w:rsidP="00763CEC">
            <w:pPr>
              <w:rPr>
                <w:color w:val="00B050"/>
              </w:rPr>
            </w:pPr>
            <w:r w:rsidRPr="0009695F">
              <w:rPr>
                <w:color w:val="00B050"/>
              </w:rPr>
              <w:t xml:space="preserve">I: Because debts business is dirty. My brother bought once, our </w:t>
            </w:r>
            <w:r w:rsidRPr="0009695F">
              <w:rPr>
                <w:iCs/>
                <w:noProof/>
                <w:color w:val="00B050"/>
              </w:rPr>
              <w:t>Mḥimmad ʕAlī, my brother, this year.</w:t>
            </w:r>
          </w:p>
        </w:tc>
      </w:tr>
      <w:tr w:rsidR="00AD69AF" w:rsidRPr="00B2259D" w14:paraId="48492FD2" w14:textId="77777777" w:rsidTr="00763CEC">
        <w:tc>
          <w:tcPr>
            <w:tcW w:w="850" w:type="dxa"/>
          </w:tcPr>
          <w:p w14:paraId="5BDA1179" w14:textId="77777777" w:rsidR="00AD69AF" w:rsidRPr="00B2259D" w:rsidRDefault="00AD69AF" w:rsidP="00763CEC">
            <w:pPr>
              <w:rPr>
                <w:iCs/>
                <w:noProof/>
                <w:lang w:val="it-IT"/>
              </w:rPr>
            </w:pPr>
            <w:r w:rsidRPr="00B2259D">
              <w:rPr>
                <w:iCs/>
                <w:noProof/>
                <w:lang w:val="it-IT"/>
              </w:rPr>
              <w:t>4:13</w:t>
            </w:r>
          </w:p>
        </w:tc>
        <w:tc>
          <w:tcPr>
            <w:tcW w:w="3969" w:type="dxa"/>
          </w:tcPr>
          <w:p w14:paraId="57DD3B74" w14:textId="77777777" w:rsidR="00AD69AF" w:rsidRPr="0009695F" w:rsidRDefault="00AD69AF" w:rsidP="00763CEC">
            <w:pPr>
              <w:rPr>
                <w:iCs/>
                <w:noProof/>
                <w:color w:val="00B050"/>
                <w:lang w:val="it-IT"/>
              </w:rPr>
            </w:pPr>
            <w:r w:rsidRPr="0009695F">
              <w:rPr>
                <w:iCs/>
                <w:noProof/>
                <w:color w:val="00B050"/>
                <w:lang w:val="it-IT"/>
              </w:rPr>
              <w:t>zād xaḏa min ʕinid-kum ṣafra, xaḏa awwal wakit alif ṭōn, alfēn ṭōn huwwa w Gürsel, walid Ḥamad aǧ-Ǧāsim b-aǧ-Ǧrēme.</w:t>
            </w:r>
          </w:p>
        </w:tc>
        <w:tc>
          <w:tcPr>
            <w:tcW w:w="4252" w:type="dxa"/>
          </w:tcPr>
          <w:p w14:paraId="5D3EAB94" w14:textId="77777777" w:rsidR="00AD69AF" w:rsidRPr="0009695F" w:rsidRDefault="00AD69AF" w:rsidP="00763CEC">
            <w:pPr>
              <w:rPr>
                <w:color w:val="00B050"/>
              </w:rPr>
            </w:pPr>
            <w:r w:rsidRPr="0009695F">
              <w:rPr>
                <w:color w:val="00B050"/>
              </w:rPr>
              <w:t xml:space="preserve">He actually bought once from you. First he took 1,000 tons, 2,000 tons, him and Gürsel, son of </w:t>
            </w:r>
            <w:r w:rsidRPr="0009695F">
              <w:rPr>
                <w:iCs/>
                <w:noProof/>
                <w:color w:val="00B050"/>
              </w:rPr>
              <w:t>Ḥamad aǧ-Ǧāsim in Ǧrēme.</w:t>
            </w:r>
          </w:p>
        </w:tc>
      </w:tr>
      <w:tr w:rsidR="00AD69AF" w:rsidRPr="00B2259D" w14:paraId="6ABCAAA0" w14:textId="77777777" w:rsidTr="00763CEC">
        <w:tc>
          <w:tcPr>
            <w:tcW w:w="850" w:type="dxa"/>
          </w:tcPr>
          <w:p w14:paraId="3ABC6A13" w14:textId="77777777" w:rsidR="00AD69AF" w:rsidRPr="00B2259D" w:rsidRDefault="00AD69AF" w:rsidP="00763CEC">
            <w:pPr>
              <w:rPr>
                <w:iCs/>
                <w:noProof/>
                <w:lang w:val="it-IT"/>
              </w:rPr>
            </w:pPr>
            <w:r w:rsidRPr="00B2259D">
              <w:rPr>
                <w:iCs/>
                <w:noProof/>
                <w:lang w:val="it-IT"/>
              </w:rPr>
              <w:t>4:18</w:t>
            </w:r>
          </w:p>
        </w:tc>
        <w:tc>
          <w:tcPr>
            <w:tcW w:w="3969" w:type="dxa"/>
          </w:tcPr>
          <w:p w14:paraId="693E2C1F" w14:textId="77777777" w:rsidR="00AD69AF" w:rsidRPr="0009695F" w:rsidRDefault="00AD69AF" w:rsidP="00763CEC">
            <w:pPr>
              <w:rPr>
                <w:iCs/>
                <w:noProof/>
                <w:color w:val="00B050"/>
                <w:lang w:val="it-IT"/>
              </w:rPr>
            </w:pPr>
            <w:r w:rsidRPr="0009695F">
              <w:rPr>
                <w:color w:val="00B050"/>
                <w:lang w:val="it-IT"/>
              </w:rPr>
              <w:t>balči</w:t>
            </w:r>
            <w:r w:rsidRPr="0009695F">
              <w:rPr>
                <w:iCs/>
                <w:noProof/>
                <w:color w:val="00B050"/>
                <w:lang w:val="it-IT"/>
              </w:rPr>
              <w:t xml:space="preserve"> šift-u? balči ǧā-kum balči mā ǧā-kum. xaḏaw zihīd, daḥḥagaw w ygūlūn waḷḷa mā ǧaʕad nirbaḥ,</w:t>
            </w:r>
          </w:p>
        </w:tc>
        <w:tc>
          <w:tcPr>
            <w:tcW w:w="4252" w:type="dxa"/>
          </w:tcPr>
          <w:p w14:paraId="112F9D92" w14:textId="77777777" w:rsidR="00AD69AF" w:rsidRPr="0009695F" w:rsidRDefault="00AD69AF" w:rsidP="00763CEC">
            <w:pPr>
              <w:rPr>
                <w:color w:val="00B050"/>
              </w:rPr>
            </w:pPr>
            <w:r w:rsidRPr="0009695F">
              <w:rPr>
                <w:color w:val="00B050"/>
              </w:rPr>
              <w:t>Maybe you saw him? Maybe he came to you, maybe not. They bought cheap, looked and said, “Well, we are not making profit.”</w:t>
            </w:r>
          </w:p>
        </w:tc>
      </w:tr>
      <w:tr w:rsidR="00AD69AF" w:rsidRPr="00B2259D" w14:paraId="02243D0B" w14:textId="77777777" w:rsidTr="00763CEC">
        <w:tc>
          <w:tcPr>
            <w:tcW w:w="850" w:type="dxa"/>
          </w:tcPr>
          <w:p w14:paraId="62EAABFE" w14:textId="77777777" w:rsidR="00AD69AF" w:rsidRPr="00B2259D" w:rsidRDefault="00AD69AF" w:rsidP="00763CEC">
            <w:pPr>
              <w:rPr>
                <w:iCs/>
                <w:noProof/>
                <w:lang w:val="it-IT"/>
              </w:rPr>
            </w:pPr>
            <w:r w:rsidRPr="00B2259D">
              <w:rPr>
                <w:iCs/>
                <w:noProof/>
                <w:lang w:val="it-IT"/>
              </w:rPr>
              <w:t>4:23</w:t>
            </w:r>
          </w:p>
        </w:tc>
        <w:tc>
          <w:tcPr>
            <w:tcW w:w="3969" w:type="dxa"/>
          </w:tcPr>
          <w:p w14:paraId="5FD51061" w14:textId="77777777" w:rsidR="00AD69AF" w:rsidRPr="0009695F" w:rsidRDefault="00AD69AF" w:rsidP="00763CEC">
            <w:pPr>
              <w:rPr>
                <w:iCs/>
                <w:noProof/>
                <w:color w:val="00B050"/>
                <w:lang w:val="it-IT"/>
              </w:rPr>
            </w:pPr>
            <w:r w:rsidRPr="0009695F">
              <w:rPr>
                <w:iCs/>
                <w:noProof/>
                <w:color w:val="00B050"/>
                <w:lang w:val="it-IT"/>
              </w:rPr>
              <w:t xml:space="preserve">al-mille ar-randemāne ǧaʕad yiṭluʕ </w:t>
            </w:r>
            <w:r w:rsidRPr="0009695F">
              <w:rPr>
                <w:iCs/>
                <w:noProof/>
                <w:color w:val="00B050"/>
                <w:lang w:val="en-US"/>
              </w:rPr>
              <w:t>ᵊ</w:t>
            </w:r>
            <w:r w:rsidRPr="0009695F">
              <w:rPr>
                <w:iCs/>
                <w:noProof/>
                <w:color w:val="00B050"/>
                <w:lang w:val="it-IT"/>
              </w:rPr>
              <w:t>hniyye mā tugḏ̣ub ᵊbʕarḏ̣-u.</w:t>
            </w:r>
          </w:p>
        </w:tc>
        <w:tc>
          <w:tcPr>
            <w:tcW w:w="4252" w:type="dxa"/>
          </w:tcPr>
          <w:p w14:paraId="0BE242AA" w14:textId="77777777" w:rsidR="00AD69AF" w:rsidRPr="0009695F" w:rsidRDefault="00AD69AF" w:rsidP="00763CEC">
            <w:pPr>
              <w:rPr>
                <w:color w:val="00B050"/>
              </w:rPr>
            </w:pPr>
            <w:r w:rsidRPr="0009695F">
              <w:rPr>
                <w:color w:val="00B050"/>
              </w:rPr>
              <w:t>People, the quality is not holding itself up.</w:t>
            </w:r>
          </w:p>
        </w:tc>
      </w:tr>
      <w:tr w:rsidR="00AD69AF" w:rsidRPr="00B2259D" w14:paraId="1D68C35C" w14:textId="77777777" w:rsidTr="00763CEC">
        <w:tc>
          <w:tcPr>
            <w:tcW w:w="850" w:type="dxa"/>
          </w:tcPr>
          <w:p w14:paraId="434674D6" w14:textId="77777777" w:rsidR="00AD69AF" w:rsidRPr="00B2259D" w:rsidRDefault="00AD69AF" w:rsidP="00763CEC">
            <w:pPr>
              <w:rPr>
                <w:iCs/>
                <w:noProof/>
                <w:lang w:val="it-IT"/>
              </w:rPr>
            </w:pPr>
            <w:r w:rsidRPr="00B2259D">
              <w:rPr>
                <w:iCs/>
                <w:noProof/>
                <w:lang w:val="it-IT"/>
              </w:rPr>
              <w:t>4:28</w:t>
            </w:r>
          </w:p>
        </w:tc>
        <w:tc>
          <w:tcPr>
            <w:tcW w:w="3969" w:type="dxa"/>
          </w:tcPr>
          <w:p w14:paraId="00FD052C" w14:textId="77777777" w:rsidR="00AD69AF" w:rsidRPr="0009695F" w:rsidRDefault="00AD69AF" w:rsidP="00763CEC">
            <w:pPr>
              <w:rPr>
                <w:iCs/>
                <w:noProof/>
                <w:color w:val="00B050"/>
                <w:lang w:val="it-IT"/>
              </w:rPr>
            </w:pPr>
            <w:r w:rsidRPr="0009695F">
              <w:rPr>
                <w:iCs/>
                <w:noProof/>
                <w:color w:val="00B050"/>
                <w:lang w:val="it-IT"/>
              </w:rPr>
              <w:t xml:space="preserve">w wallāhi mā ǧaʕad </w:t>
            </w:r>
            <w:r w:rsidRPr="0009695F">
              <w:rPr>
                <w:iCs/>
                <w:noProof/>
                <w:color w:val="00B050"/>
                <w:lang w:val="en-US"/>
              </w:rPr>
              <w:t>ᵊ</w:t>
            </w:r>
            <w:r w:rsidRPr="0009695F">
              <w:rPr>
                <w:iCs/>
                <w:noProof/>
                <w:color w:val="00B050"/>
                <w:lang w:val="it-IT"/>
              </w:rPr>
              <w:t>nqazniǧ walā nxasar, amma mā qaznaǧne. w čān yiturkūn-he.</w:t>
            </w:r>
          </w:p>
        </w:tc>
        <w:tc>
          <w:tcPr>
            <w:tcW w:w="4252" w:type="dxa"/>
          </w:tcPr>
          <w:p w14:paraId="05BC21C9" w14:textId="77777777" w:rsidR="00AD69AF" w:rsidRPr="0009695F" w:rsidRDefault="00AD69AF" w:rsidP="00763CEC">
            <w:pPr>
              <w:rPr>
                <w:color w:val="00B050"/>
                <w:lang w:val="it-IT"/>
              </w:rPr>
            </w:pPr>
            <w:r w:rsidRPr="0009695F">
              <w:rPr>
                <w:color w:val="00B050"/>
              </w:rPr>
              <w:t xml:space="preserve">We were neither making profit nor losing, but we did not make profit. </w:t>
            </w:r>
            <w:r w:rsidRPr="0009695F">
              <w:rPr>
                <w:color w:val="00B050"/>
                <w:lang w:val="it-IT"/>
              </w:rPr>
              <w:t>So they left it.</w:t>
            </w:r>
          </w:p>
        </w:tc>
      </w:tr>
      <w:tr w:rsidR="00AD69AF" w:rsidRPr="00B2259D" w14:paraId="715B12CB" w14:textId="77777777" w:rsidTr="00763CEC">
        <w:tc>
          <w:tcPr>
            <w:tcW w:w="850" w:type="dxa"/>
          </w:tcPr>
          <w:p w14:paraId="571B6D41" w14:textId="77777777" w:rsidR="00AD69AF" w:rsidRPr="00B2259D" w:rsidRDefault="00AD69AF" w:rsidP="00763CEC">
            <w:pPr>
              <w:rPr>
                <w:iCs/>
                <w:noProof/>
                <w:lang w:val="it-IT"/>
              </w:rPr>
            </w:pPr>
            <w:r w:rsidRPr="00B2259D">
              <w:rPr>
                <w:iCs/>
                <w:noProof/>
                <w:lang w:val="it-IT"/>
              </w:rPr>
              <w:t>4:31</w:t>
            </w:r>
          </w:p>
        </w:tc>
        <w:tc>
          <w:tcPr>
            <w:tcW w:w="3969" w:type="dxa"/>
          </w:tcPr>
          <w:p w14:paraId="523B4671" w14:textId="77777777" w:rsidR="00AD69AF" w:rsidRPr="0009695F" w:rsidRDefault="00AD69AF" w:rsidP="00763CEC">
            <w:pPr>
              <w:rPr>
                <w:iCs/>
                <w:noProof/>
                <w:color w:val="00B050"/>
                <w:lang w:val="it-IT"/>
              </w:rPr>
            </w:pPr>
            <w:r w:rsidRPr="0009695F">
              <w:rPr>
                <w:iCs/>
                <w:noProof/>
                <w:color w:val="00B050"/>
                <w:lang w:val="it-IT"/>
              </w:rPr>
              <w:t>xaḏaw alfēn ṯalaṯ tālāf ṭōn axū-y Mḥimmad ʕAli w Gürsel. al-azġar minn-i w huwwa w Gürsel nisīb-u. balči lik xabar, balči šift-u.</w:t>
            </w:r>
          </w:p>
        </w:tc>
        <w:tc>
          <w:tcPr>
            <w:tcW w:w="4252" w:type="dxa"/>
          </w:tcPr>
          <w:p w14:paraId="470A4DE5" w14:textId="77777777" w:rsidR="00AD69AF" w:rsidRPr="0009695F" w:rsidRDefault="00AD69AF" w:rsidP="00763CEC">
            <w:pPr>
              <w:rPr>
                <w:color w:val="00B050"/>
                <w:lang w:val="it-IT"/>
              </w:rPr>
            </w:pPr>
            <w:r w:rsidRPr="0009695F">
              <w:rPr>
                <w:color w:val="00B050"/>
              </w:rPr>
              <w:t xml:space="preserve">They took 2,000 tons, 3,000 tons, my brother </w:t>
            </w:r>
            <w:r w:rsidRPr="0009695F">
              <w:rPr>
                <w:iCs/>
                <w:noProof/>
                <w:color w:val="00B050"/>
              </w:rPr>
              <w:t>Mḥimmad ʕAli and Gürsel. (My brother who) is younger than me and Gürsel</w:t>
            </w:r>
            <w:r w:rsidRPr="0009695F">
              <w:rPr>
                <w:iCs/>
                <w:noProof/>
                <w:color w:val="00B050"/>
                <w:lang w:val="en-US" w:bidi="ar-SY"/>
              </w:rPr>
              <w:t>, his brother-in-law. Maybe you heard of that, maybe you saw him.</w:t>
            </w:r>
          </w:p>
        </w:tc>
      </w:tr>
      <w:tr w:rsidR="00AD69AF" w:rsidRPr="00B2259D" w14:paraId="27BA725D" w14:textId="77777777" w:rsidTr="00763CEC">
        <w:tc>
          <w:tcPr>
            <w:tcW w:w="850" w:type="dxa"/>
          </w:tcPr>
          <w:p w14:paraId="4DECF653" w14:textId="77777777" w:rsidR="00AD69AF" w:rsidRPr="00B2259D" w:rsidRDefault="00AD69AF" w:rsidP="00763CEC">
            <w:pPr>
              <w:rPr>
                <w:iCs/>
                <w:noProof/>
                <w:lang w:val="it-IT"/>
              </w:rPr>
            </w:pPr>
            <w:r w:rsidRPr="00B2259D">
              <w:rPr>
                <w:iCs/>
                <w:noProof/>
                <w:lang w:val="it-IT"/>
              </w:rPr>
              <w:t>4:38</w:t>
            </w:r>
          </w:p>
        </w:tc>
        <w:tc>
          <w:tcPr>
            <w:tcW w:w="3969" w:type="dxa"/>
          </w:tcPr>
          <w:p w14:paraId="16B29C4E" w14:textId="77777777" w:rsidR="00AD69AF" w:rsidRPr="0009695F" w:rsidRDefault="00AD69AF" w:rsidP="00763CEC">
            <w:pPr>
              <w:rPr>
                <w:iCs/>
                <w:noProof/>
                <w:color w:val="00B050"/>
                <w:lang w:val="it-IT"/>
              </w:rPr>
            </w:pPr>
            <w:r w:rsidRPr="0009695F">
              <w:rPr>
                <w:iCs/>
                <w:noProof/>
                <w:color w:val="00B050"/>
                <w:lang w:val="it-IT"/>
              </w:rPr>
              <w:t xml:space="preserve">A: Gürsel šift-u bir ara čān yāxuḏ ṣafra. – I: </w:t>
            </w:r>
            <w:r w:rsidRPr="0009695F">
              <w:rPr>
                <w:iCs/>
                <w:noProof/>
                <w:color w:val="00B050"/>
                <w:lang w:val="en-US"/>
              </w:rPr>
              <w:t>ᵊ</w:t>
            </w:r>
            <w:r w:rsidRPr="0009695F">
              <w:rPr>
                <w:iCs/>
                <w:noProof/>
                <w:color w:val="00B050"/>
                <w:lang w:val="it-IT"/>
              </w:rPr>
              <w:t>trukō-ha ʕād zihīd xaḏaw w-</w:t>
            </w:r>
            <w:r w:rsidRPr="0009695F">
              <w:rPr>
                <w:iCs/>
                <w:noProof/>
                <w:color w:val="00B050"/>
                <w:lang w:val="en-US"/>
              </w:rPr>
              <w:t>ᵊ</w:t>
            </w:r>
            <w:r w:rsidRPr="0009695F">
              <w:rPr>
                <w:iCs/>
                <w:noProof/>
                <w:color w:val="00B050"/>
                <w:lang w:val="it-IT"/>
              </w:rPr>
              <w:t>trukō-ha. ʕalēš?</w:t>
            </w:r>
          </w:p>
        </w:tc>
        <w:tc>
          <w:tcPr>
            <w:tcW w:w="4252" w:type="dxa"/>
          </w:tcPr>
          <w:p w14:paraId="5D23211E" w14:textId="77777777" w:rsidR="00AD69AF" w:rsidRPr="0009695F" w:rsidRDefault="00AD69AF" w:rsidP="00763CEC">
            <w:pPr>
              <w:rPr>
                <w:color w:val="00B050"/>
              </w:rPr>
            </w:pPr>
            <w:r w:rsidRPr="0009695F">
              <w:rPr>
                <w:color w:val="00B050"/>
              </w:rPr>
              <w:t>A: I saw Gürsel; he used to buy maiz for a while. – I: They left it then. They bought a little and then they left it. Why?</w:t>
            </w:r>
          </w:p>
        </w:tc>
      </w:tr>
      <w:tr w:rsidR="00AD69AF" w:rsidRPr="00B2259D" w14:paraId="3A14B7F5" w14:textId="77777777" w:rsidTr="00763CEC">
        <w:tc>
          <w:tcPr>
            <w:tcW w:w="850" w:type="dxa"/>
          </w:tcPr>
          <w:p w14:paraId="36C213EE" w14:textId="77777777" w:rsidR="00AD69AF" w:rsidRPr="00B2259D" w:rsidRDefault="00AD69AF" w:rsidP="00763CEC">
            <w:pPr>
              <w:rPr>
                <w:iCs/>
                <w:noProof/>
                <w:lang w:val="it-IT"/>
              </w:rPr>
            </w:pPr>
            <w:r w:rsidRPr="00B2259D">
              <w:rPr>
                <w:iCs/>
                <w:noProof/>
                <w:lang w:val="it-IT"/>
              </w:rPr>
              <w:t>4:42</w:t>
            </w:r>
          </w:p>
        </w:tc>
        <w:tc>
          <w:tcPr>
            <w:tcW w:w="3969" w:type="dxa"/>
          </w:tcPr>
          <w:p w14:paraId="4E836980" w14:textId="77777777" w:rsidR="00AD69AF" w:rsidRPr="0009695F" w:rsidRDefault="00AD69AF" w:rsidP="00763CEC">
            <w:pPr>
              <w:rPr>
                <w:iCs/>
                <w:noProof/>
                <w:color w:val="00B050"/>
                <w:lang w:val="it-IT"/>
              </w:rPr>
            </w:pPr>
            <w:r w:rsidRPr="0009695F">
              <w:rPr>
                <w:iCs/>
                <w:noProof/>
                <w:color w:val="00B050"/>
                <w:lang w:val="it-IT"/>
              </w:rPr>
              <w:t>ʕaman-hum ṣādǧīn, ʕammo. – A: awwal šī… – I: aṯnēnāt-hum yǧībūn məṣārīy-ak l-al-bēt w yinṭūn-ak ḥagg-ak, ē ʕammo ḥaǧǧi.</w:t>
            </w:r>
          </w:p>
        </w:tc>
        <w:tc>
          <w:tcPr>
            <w:tcW w:w="4252" w:type="dxa"/>
          </w:tcPr>
          <w:p w14:paraId="22733DC0" w14:textId="77777777" w:rsidR="00AD69AF" w:rsidRPr="0009695F" w:rsidRDefault="00AD69AF" w:rsidP="00763CEC">
            <w:pPr>
              <w:rPr>
                <w:color w:val="00B050"/>
              </w:rPr>
            </w:pPr>
            <w:r w:rsidRPr="0009695F">
              <w:rPr>
                <w:color w:val="00B050"/>
              </w:rPr>
              <w:t>Because they are honest, uncle. – A: First of all... – I: Both of them will bring your money to you at home and give you what is yours, yes, uncle.</w:t>
            </w:r>
          </w:p>
        </w:tc>
      </w:tr>
      <w:tr w:rsidR="00AD69AF" w:rsidRPr="00B2259D" w14:paraId="2EE60F0F" w14:textId="77777777" w:rsidTr="00763CEC">
        <w:tc>
          <w:tcPr>
            <w:tcW w:w="850" w:type="dxa"/>
          </w:tcPr>
          <w:p w14:paraId="47E1F73D" w14:textId="77777777" w:rsidR="00AD69AF" w:rsidRPr="00B2259D" w:rsidRDefault="00AD69AF" w:rsidP="00763CEC">
            <w:pPr>
              <w:rPr>
                <w:iCs/>
                <w:noProof/>
                <w:lang w:val="it-IT"/>
              </w:rPr>
            </w:pPr>
            <w:r w:rsidRPr="00B2259D">
              <w:rPr>
                <w:iCs/>
                <w:noProof/>
                <w:lang w:val="it-IT"/>
              </w:rPr>
              <w:t>4:47</w:t>
            </w:r>
          </w:p>
        </w:tc>
        <w:tc>
          <w:tcPr>
            <w:tcW w:w="3969" w:type="dxa"/>
          </w:tcPr>
          <w:p w14:paraId="42D6B2B5" w14:textId="77777777" w:rsidR="00AD69AF" w:rsidRPr="0009695F" w:rsidRDefault="00AD69AF" w:rsidP="00763CEC">
            <w:pPr>
              <w:rPr>
                <w:iCs/>
                <w:noProof/>
                <w:color w:val="00B050"/>
                <w:lang w:val="it-IT"/>
              </w:rPr>
            </w:pPr>
            <w:r w:rsidRPr="0009695F">
              <w:rPr>
                <w:iCs/>
                <w:noProof/>
                <w:color w:val="00B050"/>
                <w:lang w:val="it-IT"/>
              </w:rPr>
              <w:t>yōm-in ǧāyāt-ak məṣārīy-ak l-al-bēt zād, yāw ʕaṭā-k ʕišrīn alif nāqiṣ yāw!</w:t>
            </w:r>
          </w:p>
        </w:tc>
        <w:tc>
          <w:tcPr>
            <w:tcW w:w="4252" w:type="dxa"/>
          </w:tcPr>
          <w:p w14:paraId="41929189" w14:textId="77777777" w:rsidR="00AD69AF" w:rsidRPr="0009695F" w:rsidRDefault="00AD69AF" w:rsidP="00763CEC">
            <w:pPr>
              <w:rPr>
                <w:color w:val="00B050"/>
              </w:rPr>
            </w:pPr>
            <w:r w:rsidRPr="0009695F">
              <w:rPr>
                <w:color w:val="00B050"/>
              </w:rPr>
              <w:t>When your money comes to you at home, he has given you 20,000 less!</w:t>
            </w:r>
          </w:p>
        </w:tc>
      </w:tr>
      <w:tr w:rsidR="00AD69AF" w:rsidRPr="00B2259D" w14:paraId="634C0C45" w14:textId="77777777" w:rsidTr="00763CEC">
        <w:tc>
          <w:tcPr>
            <w:tcW w:w="850" w:type="dxa"/>
          </w:tcPr>
          <w:p w14:paraId="4ADC8791" w14:textId="77777777" w:rsidR="00AD69AF" w:rsidRPr="00B2259D" w:rsidRDefault="00AD69AF" w:rsidP="00763CEC">
            <w:pPr>
              <w:rPr>
                <w:iCs/>
                <w:noProof/>
                <w:lang w:val="it-IT"/>
              </w:rPr>
            </w:pPr>
            <w:r w:rsidRPr="00B2259D">
              <w:rPr>
                <w:iCs/>
                <w:noProof/>
                <w:lang w:val="it-IT"/>
              </w:rPr>
              <w:t>4:51</w:t>
            </w:r>
          </w:p>
        </w:tc>
        <w:tc>
          <w:tcPr>
            <w:tcW w:w="3969" w:type="dxa"/>
          </w:tcPr>
          <w:p w14:paraId="0949ACB5" w14:textId="77777777" w:rsidR="00AD69AF" w:rsidRPr="0009695F" w:rsidRDefault="00AD69AF" w:rsidP="00763CEC">
            <w:pPr>
              <w:rPr>
                <w:iCs/>
                <w:noProof/>
                <w:color w:val="00B050"/>
                <w:lang w:val="it-IT"/>
              </w:rPr>
            </w:pPr>
            <w:r w:rsidRPr="0009695F">
              <w:rPr>
                <w:iCs/>
                <w:noProof/>
                <w:color w:val="00B050"/>
                <w:lang w:val="it-IT"/>
              </w:rPr>
              <w:t xml:space="preserve">M: ʕumlit at-tašxala ǧaʕad ᵊṣṣīr </w:t>
            </w:r>
            <w:r w:rsidRPr="0009695F">
              <w:rPr>
                <w:iCs/>
                <w:noProof/>
                <w:color w:val="00B050"/>
                <w:lang w:val="en-US"/>
              </w:rPr>
              <w:t>ᵊ</w:t>
            </w:r>
            <w:r w:rsidRPr="0009695F">
              <w:rPr>
                <w:iCs/>
                <w:noProof/>
                <w:color w:val="00B050"/>
                <w:lang w:val="it-IT"/>
              </w:rPr>
              <w:t>b-kull məṭraḥ. – I: mū hīčiḏ Aḥmad?</w:t>
            </w:r>
          </w:p>
        </w:tc>
        <w:tc>
          <w:tcPr>
            <w:tcW w:w="4252" w:type="dxa"/>
          </w:tcPr>
          <w:p w14:paraId="6A7345DD" w14:textId="77777777" w:rsidR="00AD69AF" w:rsidRPr="0009695F" w:rsidRDefault="00AD69AF" w:rsidP="00763CEC">
            <w:pPr>
              <w:rPr>
                <w:color w:val="00B050"/>
              </w:rPr>
            </w:pPr>
            <w:r w:rsidRPr="0009695F">
              <w:rPr>
                <w:color w:val="00B050"/>
              </w:rPr>
              <w:t xml:space="preserve">M: </w:t>
            </w:r>
            <w:r w:rsidRPr="0009695F">
              <w:rPr>
                <w:color w:val="00B050"/>
                <w:lang w:val="tr-TR"/>
              </w:rPr>
              <w:t>Fraud</w:t>
            </w:r>
            <w:r w:rsidRPr="0009695F">
              <w:rPr>
                <w:color w:val="00B050"/>
                <w:lang w:val="en-US"/>
              </w:rPr>
              <w:t xml:space="preserve"> is taking place everywhere. – I: Isn’t like that, Aḥmad?</w:t>
            </w:r>
          </w:p>
        </w:tc>
      </w:tr>
      <w:tr w:rsidR="00AD69AF" w:rsidRPr="00B2259D" w14:paraId="1379D745" w14:textId="77777777" w:rsidTr="00763CEC">
        <w:tc>
          <w:tcPr>
            <w:tcW w:w="850" w:type="dxa"/>
          </w:tcPr>
          <w:p w14:paraId="777F9CDD" w14:textId="77777777" w:rsidR="00AD69AF" w:rsidRPr="00B2259D" w:rsidRDefault="00AD69AF" w:rsidP="00763CEC">
            <w:pPr>
              <w:rPr>
                <w:iCs/>
                <w:noProof/>
                <w:lang w:val="en-US"/>
              </w:rPr>
            </w:pPr>
            <w:r w:rsidRPr="00B2259D">
              <w:rPr>
                <w:iCs/>
                <w:noProof/>
                <w:lang w:val="en-US"/>
              </w:rPr>
              <w:t>4:54</w:t>
            </w:r>
          </w:p>
        </w:tc>
        <w:tc>
          <w:tcPr>
            <w:tcW w:w="3969" w:type="dxa"/>
          </w:tcPr>
          <w:p w14:paraId="75B1B667" w14:textId="77777777" w:rsidR="00AD69AF" w:rsidRPr="0009695F" w:rsidRDefault="00AD69AF" w:rsidP="00763CEC">
            <w:pPr>
              <w:rPr>
                <w:iCs/>
                <w:noProof/>
                <w:color w:val="00B050"/>
                <w:lang w:val="en-US"/>
              </w:rPr>
            </w:pPr>
            <w:r w:rsidRPr="0009695F">
              <w:rPr>
                <w:iCs/>
                <w:noProof/>
                <w:color w:val="00B050"/>
                <w:lang w:val="en-US"/>
              </w:rPr>
              <w:t>A: ṣaḥīḥ. – I: alḥaz aṣ-ṣādiǧ yōm-in tilgā-´ āni agūl – A: ninṭī-´. – I: ənṭū-´ ʕišrīn alif māl-ak ṣaġlam.</w:t>
            </w:r>
          </w:p>
        </w:tc>
        <w:tc>
          <w:tcPr>
            <w:tcW w:w="4252" w:type="dxa"/>
          </w:tcPr>
          <w:p w14:paraId="3DAF91D1" w14:textId="77777777" w:rsidR="00AD69AF" w:rsidRPr="0009695F" w:rsidRDefault="00AD69AF" w:rsidP="00763CEC">
            <w:pPr>
              <w:rPr>
                <w:color w:val="00B050"/>
                <w:lang w:val="en-US"/>
              </w:rPr>
            </w:pPr>
            <w:r w:rsidRPr="0009695F">
              <w:rPr>
                <w:color w:val="00B050"/>
                <w:lang w:val="en-US"/>
              </w:rPr>
              <w:t>A: True. – I: Nowadays when you meet an honest person, I am saying … – A: We would give him. – I: Give him 20.000 of your money and it is safe.</w:t>
            </w:r>
          </w:p>
        </w:tc>
      </w:tr>
      <w:tr w:rsidR="00AD69AF" w:rsidRPr="00B2259D" w14:paraId="62F44F55" w14:textId="77777777" w:rsidTr="00763CEC">
        <w:tc>
          <w:tcPr>
            <w:tcW w:w="850" w:type="dxa"/>
          </w:tcPr>
          <w:p w14:paraId="44442B76" w14:textId="77777777" w:rsidR="00AD69AF" w:rsidRPr="00B2259D" w:rsidRDefault="00AD69AF" w:rsidP="00763CEC">
            <w:pPr>
              <w:rPr>
                <w:iCs/>
                <w:noProof/>
              </w:rPr>
            </w:pPr>
            <w:r w:rsidRPr="00B2259D">
              <w:rPr>
                <w:iCs/>
                <w:noProof/>
              </w:rPr>
              <w:t>5:00</w:t>
            </w:r>
          </w:p>
        </w:tc>
        <w:tc>
          <w:tcPr>
            <w:tcW w:w="3969" w:type="dxa"/>
          </w:tcPr>
          <w:p w14:paraId="06442CF4" w14:textId="77777777" w:rsidR="00AD69AF" w:rsidRPr="0009695F" w:rsidRDefault="00AD69AF" w:rsidP="00763CEC">
            <w:pPr>
              <w:rPr>
                <w:iCs/>
                <w:noProof/>
                <w:color w:val="00B050"/>
                <w:lang w:val="en-US"/>
              </w:rPr>
            </w:pPr>
            <w:r w:rsidRPr="0009695F">
              <w:rPr>
                <w:iCs/>
                <w:noProof/>
                <w:color w:val="00B050"/>
                <w:lang w:val="en-US"/>
              </w:rPr>
              <w:t>A: š-agul-l-ak? linne balči ʕašr ᵊsnīn nāxuḏ minn-u. – I: abī tamam kabul. – A: w ṣādiǧ w günübirlik.</w:t>
            </w:r>
          </w:p>
        </w:tc>
        <w:tc>
          <w:tcPr>
            <w:tcW w:w="4252" w:type="dxa"/>
          </w:tcPr>
          <w:p w14:paraId="007D5361" w14:textId="77777777" w:rsidR="00AD69AF" w:rsidRPr="0009695F" w:rsidRDefault="00AD69AF" w:rsidP="00763CEC">
            <w:pPr>
              <w:rPr>
                <w:color w:val="00B050"/>
                <w:lang w:val="en-US"/>
              </w:rPr>
            </w:pPr>
            <w:r w:rsidRPr="0009695F">
              <w:rPr>
                <w:color w:val="00B050"/>
                <w:lang w:val="en-US"/>
              </w:rPr>
              <w:t xml:space="preserve">A: What am I telling you? We have been taking from him for almost ten years. – I: My brother, okay, I agree. – A: daily honest  </w:t>
            </w:r>
          </w:p>
        </w:tc>
      </w:tr>
      <w:tr w:rsidR="00AD69AF" w:rsidRPr="00B2259D" w14:paraId="1588CD02" w14:textId="77777777" w:rsidTr="00763CEC">
        <w:tc>
          <w:tcPr>
            <w:tcW w:w="850" w:type="dxa"/>
          </w:tcPr>
          <w:p w14:paraId="51945854" w14:textId="77777777" w:rsidR="00AD69AF" w:rsidRPr="00B2259D" w:rsidRDefault="00AD69AF" w:rsidP="00763CEC">
            <w:pPr>
              <w:rPr>
                <w:iCs/>
                <w:noProof/>
                <w:lang w:val="en-US"/>
              </w:rPr>
            </w:pPr>
            <w:r w:rsidRPr="00B2259D">
              <w:rPr>
                <w:iCs/>
                <w:noProof/>
                <w:lang w:val="en-US"/>
              </w:rPr>
              <w:t>5:05</w:t>
            </w:r>
          </w:p>
        </w:tc>
        <w:tc>
          <w:tcPr>
            <w:tcW w:w="3969" w:type="dxa"/>
          </w:tcPr>
          <w:p w14:paraId="430D7BC3" w14:textId="77777777" w:rsidR="00AD69AF" w:rsidRPr="0009695F" w:rsidRDefault="00AD69AF" w:rsidP="00763CEC">
            <w:pPr>
              <w:rPr>
                <w:color w:val="00B050"/>
                <w:rtl/>
                <w:lang w:val="de-AT" w:bidi="ar-OM"/>
              </w:rPr>
            </w:pPr>
            <w:r w:rsidRPr="0009695F">
              <w:rPr>
                <w:iCs/>
                <w:noProof/>
                <w:color w:val="00B050"/>
                <w:lang w:val="en-US"/>
              </w:rPr>
              <w:t xml:space="preserve">I: ī, ište wēn tāli uxṛa. – A: as-sine yrīd </w:t>
            </w:r>
            <w:r w:rsidRPr="0009695F">
              <w:rPr>
                <w:iCs/>
                <w:noProof/>
                <w:color w:val="00B050"/>
                <w:lang w:val="en-US"/>
              </w:rPr>
              <w:lastRenderedPageBreak/>
              <w:t xml:space="preserve">yṣīr. – I: amma </w:t>
            </w:r>
            <w:r w:rsidRPr="0009695F">
              <w:rPr>
                <w:color w:val="00B050"/>
              </w:rPr>
              <w:t xml:space="preserve">as-sine ḏ̣ərab ᵊswāb-in čibīr arbaʕ trilyōnāt. </w:t>
            </w:r>
          </w:p>
        </w:tc>
        <w:tc>
          <w:tcPr>
            <w:tcW w:w="4252" w:type="dxa"/>
          </w:tcPr>
          <w:p w14:paraId="7751BB3B" w14:textId="77777777" w:rsidR="00AD69AF" w:rsidRPr="0009695F" w:rsidRDefault="00AD69AF" w:rsidP="00763CEC">
            <w:pPr>
              <w:rPr>
                <w:color w:val="00B050"/>
                <w:lang w:val="en-US" w:bidi="ar-OM"/>
              </w:rPr>
            </w:pPr>
            <w:r w:rsidRPr="0009695F">
              <w:rPr>
                <w:color w:val="00B050"/>
                <w:lang w:val="en-US" w:bidi="ar-OM"/>
              </w:rPr>
              <w:lastRenderedPageBreak/>
              <w:t xml:space="preserve">I: Yes, alright, where is it later? – A: This </w:t>
            </w:r>
            <w:r w:rsidRPr="0009695F">
              <w:rPr>
                <w:color w:val="00B050"/>
                <w:lang w:val="en-US" w:bidi="ar-OM"/>
              </w:rPr>
              <w:lastRenderedPageBreak/>
              <w:t>year it will happen. – I: But this year, he made a big deal, four trillion.</w:t>
            </w:r>
          </w:p>
        </w:tc>
      </w:tr>
      <w:tr w:rsidR="00AD69AF" w:rsidRPr="00B2259D" w14:paraId="5E319123" w14:textId="77777777" w:rsidTr="00763CEC">
        <w:tc>
          <w:tcPr>
            <w:tcW w:w="850" w:type="dxa"/>
          </w:tcPr>
          <w:p w14:paraId="3C2D81E5" w14:textId="77777777" w:rsidR="00AD69AF" w:rsidRPr="00B2259D" w:rsidRDefault="00AD69AF" w:rsidP="00763CEC">
            <w:pPr>
              <w:rPr>
                <w:iCs/>
                <w:noProof/>
                <w:lang w:val="en-US"/>
              </w:rPr>
            </w:pPr>
            <w:r w:rsidRPr="00B2259D">
              <w:rPr>
                <w:iCs/>
                <w:noProof/>
                <w:lang w:val="en-US"/>
              </w:rPr>
              <w:lastRenderedPageBreak/>
              <w:t>5:11</w:t>
            </w:r>
          </w:p>
        </w:tc>
        <w:tc>
          <w:tcPr>
            <w:tcW w:w="3969" w:type="dxa"/>
          </w:tcPr>
          <w:p w14:paraId="38DD0290" w14:textId="77777777" w:rsidR="00AD69AF" w:rsidRPr="0009695F" w:rsidRDefault="00AD69AF" w:rsidP="00763CEC">
            <w:pPr>
              <w:rPr>
                <w:iCs/>
                <w:noProof/>
                <w:color w:val="00B050"/>
                <w:lang w:val="en-US"/>
              </w:rPr>
            </w:pPr>
            <w:r w:rsidRPr="0009695F">
              <w:rPr>
                <w:color w:val="00B050"/>
              </w:rPr>
              <w:t>ǧaʕad ᵊtgūl, ī hāḏi</w:t>
            </w:r>
            <w:r w:rsidRPr="0009695F">
              <w:rPr>
                <w:iCs/>
                <w:noProof/>
                <w:color w:val="00B050"/>
                <w:lang w:val="en-US"/>
              </w:rPr>
              <w:t xml:space="preserve"> āni mesela mā_gdar ākul məṣārīy-ak, mesele wēya Gürsel mā yigdar ʕal</w:t>
            </w:r>
            <w:r w:rsidRPr="0009695F">
              <w:rPr>
                <w:iCs/>
                <w:noProof/>
                <w:color w:val="00B050"/>
                <w:lang w:val="en-US"/>
              </w:rPr>
              <w:softHyphen/>
            </w:r>
            <w:r w:rsidRPr="0009695F">
              <w:rPr>
                <w:iCs/>
                <w:noProof/>
                <w:color w:val="00B050"/>
                <w:lang w:val="en-US"/>
              </w:rPr>
              <w:softHyphen/>
              <w:t>ēš? ta-ngūl ahal-ne hēne gaṛāyib-ne hēne Gürsel milč-u hēne tigdar ᵊtrūḥ tugḏ̣ub ᵊxnāg-u.</w:t>
            </w:r>
          </w:p>
        </w:tc>
        <w:tc>
          <w:tcPr>
            <w:tcW w:w="4252" w:type="dxa"/>
          </w:tcPr>
          <w:p w14:paraId="11B81606" w14:textId="77777777" w:rsidR="00AD69AF" w:rsidRPr="0009695F" w:rsidRDefault="00AD69AF" w:rsidP="00763CEC">
            <w:pPr>
              <w:rPr>
                <w:color w:val="00B050"/>
                <w:lang w:val="en-US" w:bidi="ar-OM"/>
              </w:rPr>
            </w:pPr>
            <w:r w:rsidRPr="0009695F">
              <w:rPr>
                <w:color w:val="00B050"/>
                <w:lang w:val="en-US" w:bidi="ar-OM"/>
              </w:rPr>
              <w:t>You will say, “Me for instance, I cannot eat your money.” And Gürsel too cannot do it. Why? Let’s say, our family is here, our relatives are here, Gürsel’s people are here, you can go and grab his neck.</w:t>
            </w:r>
          </w:p>
        </w:tc>
      </w:tr>
      <w:tr w:rsidR="00AD69AF" w:rsidRPr="00B2259D" w14:paraId="432C85C0" w14:textId="77777777" w:rsidTr="00763CEC">
        <w:tc>
          <w:tcPr>
            <w:tcW w:w="850" w:type="dxa"/>
          </w:tcPr>
          <w:p w14:paraId="2E99C4F5" w14:textId="77777777" w:rsidR="00AD69AF" w:rsidRPr="00B2259D" w:rsidRDefault="00AD69AF" w:rsidP="00763CEC">
            <w:pPr>
              <w:rPr>
                <w:iCs/>
                <w:noProof/>
              </w:rPr>
            </w:pPr>
            <w:r w:rsidRPr="00B2259D">
              <w:rPr>
                <w:iCs/>
                <w:noProof/>
              </w:rPr>
              <w:t>5:20</w:t>
            </w:r>
          </w:p>
        </w:tc>
        <w:tc>
          <w:tcPr>
            <w:tcW w:w="3969" w:type="dxa"/>
          </w:tcPr>
          <w:p w14:paraId="5C25AB4A" w14:textId="77777777" w:rsidR="00AD69AF" w:rsidRPr="0009695F" w:rsidRDefault="00AD69AF" w:rsidP="00763CEC">
            <w:pPr>
              <w:rPr>
                <w:iCs/>
                <w:noProof/>
                <w:color w:val="00B050"/>
                <w:lang w:val="en-US"/>
              </w:rPr>
            </w:pPr>
            <w:r w:rsidRPr="0009695F">
              <w:rPr>
                <w:iCs/>
                <w:noProof/>
                <w:color w:val="00B050"/>
                <w:lang w:val="en-US"/>
              </w:rPr>
              <w:t xml:space="preserve">tugḏ̣ub abū-´ tgūl xayyo wlid-ak </w:t>
            </w:r>
            <w:bookmarkStart w:id="138" w:name="_Hlk132716286"/>
            <w:r w:rsidRPr="0009695F">
              <w:rPr>
                <w:iCs/>
                <w:noProof/>
                <w:color w:val="00B050"/>
                <w:lang w:val="en-US"/>
              </w:rPr>
              <w:t>čalā-ni</w:t>
            </w:r>
            <w:bookmarkEnd w:id="138"/>
            <w:r w:rsidRPr="0009695F">
              <w:rPr>
                <w:iCs/>
                <w:noProof/>
                <w:color w:val="00B050"/>
                <w:lang w:val="en-US"/>
              </w:rPr>
              <w:t>, ʕəṭ-ni!</w:t>
            </w:r>
          </w:p>
        </w:tc>
        <w:tc>
          <w:tcPr>
            <w:tcW w:w="4252" w:type="dxa"/>
          </w:tcPr>
          <w:p w14:paraId="2C29303E" w14:textId="77777777" w:rsidR="00AD69AF" w:rsidRPr="0009695F" w:rsidRDefault="00AD69AF" w:rsidP="00763CEC">
            <w:pPr>
              <w:rPr>
                <w:color w:val="00B050"/>
                <w:lang w:val="en-US" w:bidi="ar-OM"/>
              </w:rPr>
            </w:pPr>
            <w:r w:rsidRPr="0009695F">
              <w:rPr>
                <w:color w:val="00B050"/>
                <w:lang w:val="en-US" w:bidi="ar-OM"/>
              </w:rPr>
              <w:t>You grab his father and say, “Brother, your son scammed me, give (it back to) me!”</w:t>
            </w:r>
          </w:p>
        </w:tc>
      </w:tr>
      <w:tr w:rsidR="00AD69AF" w:rsidRPr="00B2259D" w14:paraId="4D06CCAC" w14:textId="77777777" w:rsidTr="00763CEC">
        <w:tc>
          <w:tcPr>
            <w:tcW w:w="850" w:type="dxa"/>
          </w:tcPr>
          <w:p w14:paraId="1E13FEAE" w14:textId="77777777" w:rsidR="00AD69AF" w:rsidRPr="00B2259D" w:rsidRDefault="00AD69AF" w:rsidP="00763CEC">
            <w:pPr>
              <w:rPr>
                <w:iCs/>
                <w:noProof/>
                <w:lang w:val="en-US"/>
              </w:rPr>
            </w:pPr>
            <w:r w:rsidRPr="00B2259D">
              <w:rPr>
                <w:iCs/>
                <w:noProof/>
                <w:lang w:val="en-US"/>
              </w:rPr>
              <w:t>5:23</w:t>
            </w:r>
          </w:p>
        </w:tc>
        <w:tc>
          <w:tcPr>
            <w:tcW w:w="3969" w:type="dxa"/>
          </w:tcPr>
          <w:p w14:paraId="001E0A38" w14:textId="77777777" w:rsidR="00AD69AF" w:rsidRPr="0009695F" w:rsidRDefault="00AD69AF" w:rsidP="00763CEC">
            <w:pPr>
              <w:rPr>
                <w:iCs/>
                <w:noProof/>
                <w:color w:val="00B050"/>
                <w:lang w:val="en-US"/>
              </w:rPr>
            </w:pPr>
            <w:r w:rsidRPr="0009695F">
              <w:rPr>
                <w:iCs/>
                <w:noProof/>
                <w:color w:val="00B050"/>
                <w:lang w:val="en-US"/>
              </w:rPr>
              <w:t>al-guṭma biʕīd ʕinn-ak lā tinṭī-´ ʕammo. as-Surūčli lā tinṭī-´, al-Kurdi lā timin bī-´! abad, al-Kurdi māl-ak lā timin bī-´!</w:t>
            </w:r>
          </w:p>
        </w:tc>
        <w:tc>
          <w:tcPr>
            <w:tcW w:w="4252" w:type="dxa"/>
          </w:tcPr>
          <w:p w14:paraId="1B7AB1E1" w14:textId="77777777" w:rsidR="00AD69AF" w:rsidRPr="0009695F" w:rsidRDefault="00AD69AF" w:rsidP="00763CEC">
            <w:pPr>
              <w:rPr>
                <w:color w:val="00B050"/>
                <w:lang w:val="en-US" w:bidi="ar-OM"/>
              </w:rPr>
            </w:pPr>
            <w:r w:rsidRPr="0009695F">
              <w:rPr>
                <w:color w:val="00B050"/>
                <w:lang w:val="en-US" w:bidi="ar-OM"/>
              </w:rPr>
              <w:t xml:space="preserve">The dishonest, God forbid, don’t give him, uncle! </w:t>
            </w:r>
            <w:r w:rsidRPr="0009695F">
              <w:rPr>
                <w:color w:val="00B050"/>
                <w:lang w:val="tr-TR" w:bidi="ar-OM"/>
              </w:rPr>
              <w:t>The troublemaker</w:t>
            </w:r>
            <w:r w:rsidRPr="0009695F">
              <w:rPr>
                <w:color w:val="00B050"/>
                <w:lang w:val="en-US" w:bidi="ar-OM"/>
              </w:rPr>
              <w:t>, don’t give him! Don’t trust the Kurds! Never. Do not entrust your property to a Kurd!</w:t>
            </w:r>
          </w:p>
        </w:tc>
      </w:tr>
      <w:tr w:rsidR="00AD69AF" w:rsidRPr="00B2259D" w14:paraId="0C10A745" w14:textId="77777777" w:rsidTr="00763CEC">
        <w:tc>
          <w:tcPr>
            <w:tcW w:w="850" w:type="dxa"/>
          </w:tcPr>
          <w:p w14:paraId="18E6B2BC" w14:textId="77777777" w:rsidR="00AD69AF" w:rsidRPr="00B2259D" w:rsidRDefault="00AD69AF" w:rsidP="00763CEC">
            <w:pPr>
              <w:rPr>
                <w:iCs/>
                <w:noProof/>
                <w:lang w:val="en-US"/>
              </w:rPr>
            </w:pPr>
            <w:r w:rsidRPr="00B2259D">
              <w:rPr>
                <w:iCs/>
                <w:noProof/>
                <w:lang w:val="en-US"/>
              </w:rPr>
              <w:t>5:30</w:t>
            </w:r>
          </w:p>
        </w:tc>
        <w:tc>
          <w:tcPr>
            <w:tcW w:w="3969" w:type="dxa"/>
          </w:tcPr>
          <w:p w14:paraId="65639E60" w14:textId="77777777" w:rsidR="00AD69AF" w:rsidRPr="0009695F" w:rsidRDefault="00AD69AF" w:rsidP="00763CEC">
            <w:pPr>
              <w:rPr>
                <w:iCs/>
                <w:noProof/>
                <w:color w:val="00B050"/>
                <w:lang w:val="en-US"/>
              </w:rPr>
            </w:pPr>
            <w:r w:rsidRPr="0009695F">
              <w:rPr>
                <w:iCs/>
                <w:noProof/>
                <w:color w:val="00B050"/>
                <w:lang w:val="en-US"/>
              </w:rPr>
              <w:t>ḏ̣arbit-u ṭōb miṯil gōlit marḥaba. āni alḥaz ʕind-i pīkab ǧaʕad asāwi ḥmāle,</w:t>
            </w:r>
          </w:p>
        </w:tc>
        <w:tc>
          <w:tcPr>
            <w:tcW w:w="4252" w:type="dxa"/>
          </w:tcPr>
          <w:p w14:paraId="39BFBF0A" w14:textId="77777777" w:rsidR="00AD69AF" w:rsidRPr="0009695F" w:rsidRDefault="00AD69AF" w:rsidP="00763CEC">
            <w:pPr>
              <w:rPr>
                <w:color w:val="00B050"/>
                <w:lang w:val="en-US" w:bidi="ar-OM"/>
              </w:rPr>
            </w:pPr>
            <w:r w:rsidRPr="0009695F">
              <w:rPr>
                <w:color w:val="00B050"/>
                <w:lang w:val="en-US" w:bidi="ar-OM"/>
              </w:rPr>
              <w:t>Being in trouble is like saying hello. I have now a pickup, I am doing loading and transporting.</w:t>
            </w:r>
          </w:p>
        </w:tc>
      </w:tr>
      <w:tr w:rsidR="00AD69AF" w:rsidRPr="00B2259D" w14:paraId="05AA86CD" w14:textId="77777777" w:rsidTr="00763CEC">
        <w:tc>
          <w:tcPr>
            <w:tcW w:w="850" w:type="dxa"/>
          </w:tcPr>
          <w:p w14:paraId="75EDC43A" w14:textId="77777777" w:rsidR="00AD69AF" w:rsidRPr="00B2259D" w:rsidRDefault="00AD69AF" w:rsidP="00763CEC">
            <w:pPr>
              <w:rPr>
                <w:iCs/>
                <w:noProof/>
              </w:rPr>
            </w:pPr>
            <w:r w:rsidRPr="00B2259D">
              <w:rPr>
                <w:iCs/>
                <w:noProof/>
              </w:rPr>
              <w:t>5:36</w:t>
            </w:r>
          </w:p>
        </w:tc>
        <w:tc>
          <w:tcPr>
            <w:tcW w:w="3969" w:type="dxa"/>
          </w:tcPr>
          <w:p w14:paraId="3D8DCDD2" w14:textId="77777777" w:rsidR="00AD69AF" w:rsidRPr="0009695F" w:rsidRDefault="00AD69AF" w:rsidP="00763CEC">
            <w:pPr>
              <w:rPr>
                <w:iCs/>
                <w:noProof/>
                <w:color w:val="00B050"/>
                <w:lang w:val="en-US"/>
              </w:rPr>
            </w:pPr>
            <w:r w:rsidRPr="0009695F">
              <w:rPr>
                <w:iCs/>
                <w:noProof/>
                <w:color w:val="00B050"/>
                <w:lang w:val="en-US"/>
              </w:rPr>
              <w:t xml:space="preserve">ta-ngūl āni tāǧir guṭun </w:t>
            </w:r>
            <w:r w:rsidRPr="0009695F">
              <w:rPr>
                <w:color w:val="00B050"/>
              </w:rPr>
              <w:t>čünkü alḥaz</w:t>
            </w:r>
            <w:r w:rsidRPr="0009695F">
              <w:rPr>
                <w:iCs/>
                <w:noProof/>
                <w:color w:val="00B050"/>
                <w:lang w:val="en-US"/>
              </w:rPr>
              <w:t xml:space="preserve"> raddēt w gimit asāwi ḥmāle. ʕalēš? </w:t>
            </w:r>
          </w:p>
        </w:tc>
        <w:tc>
          <w:tcPr>
            <w:tcW w:w="4252" w:type="dxa"/>
          </w:tcPr>
          <w:p w14:paraId="041DC8BC" w14:textId="77777777" w:rsidR="00AD69AF" w:rsidRPr="0009695F" w:rsidRDefault="00AD69AF" w:rsidP="00763CEC">
            <w:pPr>
              <w:rPr>
                <w:color w:val="00B050"/>
                <w:lang w:val="en-US" w:bidi="ar-OM"/>
              </w:rPr>
            </w:pPr>
            <w:r w:rsidRPr="0009695F">
              <w:rPr>
                <w:color w:val="00B050"/>
                <w:lang w:val="en-US" w:bidi="ar-OM"/>
              </w:rPr>
              <w:t>Let’s say, I am a cotton merchant because I have come back now and started to make a load. Why?</w:t>
            </w:r>
          </w:p>
        </w:tc>
      </w:tr>
      <w:tr w:rsidR="00AD69AF" w:rsidRPr="00B2259D" w14:paraId="72C2E18C" w14:textId="77777777" w:rsidTr="00763CEC">
        <w:tc>
          <w:tcPr>
            <w:tcW w:w="850" w:type="dxa"/>
          </w:tcPr>
          <w:p w14:paraId="7A022A48" w14:textId="77777777" w:rsidR="00AD69AF" w:rsidRPr="00B2259D" w:rsidRDefault="00AD69AF" w:rsidP="00763CEC">
            <w:pPr>
              <w:rPr>
                <w:iCs/>
                <w:noProof/>
                <w:lang w:val="en-US"/>
              </w:rPr>
            </w:pPr>
            <w:r w:rsidRPr="00B2259D">
              <w:rPr>
                <w:iCs/>
                <w:noProof/>
                <w:lang w:val="en-US"/>
              </w:rPr>
              <w:t>5:39</w:t>
            </w:r>
          </w:p>
        </w:tc>
        <w:tc>
          <w:tcPr>
            <w:tcW w:w="3969" w:type="dxa"/>
          </w:tcPr>
          <w:p w14:paraId="401CF4C2" w14:textId="77777777" w:rsidR="00AD69AF" w:rsidRPr="0009695F" w:rsidRDefault="00AD69AF" w:rsidP="00763CEC">
            <w:pPr>
              <w:rPr>
                <w:iCs/>
                <w:noProof/>
                <w:color w:val="00B050"/>
                <w:lang w:val="en-US"/>
              </w:rPr>
            </w:pPr>
            <w:r w:rsidRPr="0009695F">
              <w:rPr>
                <w:iCs/>
                <w:noProof/>
                <w:color w:val="00B050"/>
                <w:lang w:val="en-US"/>
              </w:rPr>
              <w:t xml:space="preserve">agūl aqazniǧ b-an-nahāṛ imyit alif imyitēn alif, ṯalṯimyit alif. ā, arūḥ ʕala bēt-i </w:t>
            </w:r>
            <w:bookmarkStart w:id="139" w:name="_Hlk132716298"/>
            <w:r w:rsidRPr="0009695F">
              <w:rPr>
                <w:iCs/>
                <w:noProof/>
                <w:color w:val="00B050"/>
                <w:lang w:val="en-US"/>
              </w:rPr>
              <w:t xml:space="preserve">mčassiʕ </w:t>
            </w:r>
            <w:bookmarkEnd w:id="139"/>
            <w:r w:rsidRPr="0009695F">
              <w:rPr>
                <w:iCs/>
                <w:noProof/>
                <w:color w:val="00B050"/>
                <w:lang w:val="en-US"/>
              </w:rPr>
              <w:t>mistarīḥ mā ʕād arīd at-tiǧāṛa.</w:t>
            </w:r>
          </w:p>
        </w:tc>
        <w:tc>
          <w:tcPr>
            <w:tcW w:w="4252" w:type="dxa"/>
          </w:tcPr>
          <w:p w14:paraId="31E67FD5" w14:textId="77777777" w:rsidR="00AD69AF" w:rsidRPr="0009695F" w:rsidRDefault="00AD69AF" w:rsidP="00763CEC">
            <w:pPr>
              <w:rPr>
                <w:color w:val="00B050"/>
                <w:lang w:val="en-US" w:bidi="ar-OM"/>
              </w:rPr>
            </w:pPr>
            <w:r w:rsidRPr="0009695F">
              <w:rPr>
                <w:color w:val="00B050"/>
                <w:lang w:val="en-US" w:bidi="ar-OM"/>
              </w:rPr>
              <w:t>I say, I make 100,000, 200,000 or 300,000 a day; then I go home and lay down relaxing. I do not want to trade anymore.</w:t>
            </w:r>
          </w:p>
        </w:tc>
      </w:tr>
      <w:tr w:rsidR="00AD69AF" w:rsidRPr="00B2259D" w14:paraId="403DF678" w14:textId="77777777" w:rsidTr="00763CEC">
        <w:trPr>
          <w:trHeight w:val="1117"/>
        </w:trPr>
        <w:tc>
          <w:tcPr>
            <w:tcW w:w="850" w:type="dxa"/>
          </w:tcPr>
          <w:p w14:paraId="3953A987" w14:textId="77777777" w:rsidR="00AD69AF" w:rsidRPr="00B2259D" w:rsidRDefault="00AD69AF" w:rsidP="00763CEC">
            <w:pPr>
              <w:rPr>
                <w:iCs/>
                <w:noProof/>
              </w:rPr>
            </w:pPr>
            <w:r w:rsidRPr="00B2259D">
              <w:rPr>
                <w:iCs/>
                <w:noProof/>
              </w:rPr>
              <w:t>5:47</w:t>
            </w:r>
          </w:p>
        </w:tc>
        <w:tc>
          <w:tcPr>
            <w:tcW w:w="3969" w:type="dxa"/>
          </w:tcPr>
          <w:p w14:paraId="599B68A6" w14:textId="77777777" w:rsidR="00AD69AF" w:rsidRPr="0009695F" w:rsidRDefault="00AD69AF" w:rsidP="00763CEC">
            <w:pPr>
              <w:rPr>
                <w:iCs/>
                <w:noProof/>
                <w:color w:val="00B050"/>
                <w:lang w:val="en-US"/>
              </w:rPr>
            </w:pPr>
            <w:r w:rsidRPr="0009695F">
              <w:rPr>
                <w:iCs/>
                <w:noProof/>
                <w:color w:val="00B050"/>
                <w:lang w:val="en-US"/>
              </w:rPr>
              <w:t>M: šīt al-ḥalāl axēr min-he māmiš. – I: abad, atʕab yaʕni, in mā taʕabit bī-he mā tākul ḥalāl wlēd ʕamm-i.</w:t>
            </w:r>
          </w:p>
        </w:tc>
        <w:tc>
          <w:tcPr>
            <w:tcW w:w="4252" w:type="dxa"/>
          </w:tcPr>
          <w:p w14:paraId="3A0A8285" w14:textId="77777777" w:rsidR="00AD69AF" w:rsidRPr="0009695F" w:rsidRDefault="00AD69AF" w:rsidP="00763CEC">
            <w:pPr>
              <w:rPr>
                <w:color w:val="00B050"/>
                <w:lang w:val="en-US" w:bidi="ar-OM"/>
              </w:rPr>
            </w:pPr>
            <w:r w:rsidRPr="0009695F">
              <w:rPr>
                <w:color w:val="00B050"/>
                <w:lang w:val="en-US" w:bidi="ar-OM"/>
              </w:rPr>
              <w:t xml:space="preserve">M: There is nothing better than sincere work. – I: Bever. I </w:t>
            </w:r>
            <w:r w:rsidRPr="0009695F">
              <w:rPr>
                <w:color w:val="00B050"/>
                <w:lang w:val="en-US" w:bidi="ar-SY"/>
              </w:rPr>
              <w:t>get tired. If you do not get tired earning it, you will not eat in a sincere way, my cousin.</w:t>
            </w:r>
          </w:p>
        </w:tc>
      </w:tr>
      <w:tr w:rsidR="00AD69AF" w:rsidRPr="00B2259D" w14:paraId="14CEEBCB" w14:textId="77777777" w:rsidTr="00763CEC">
        <w:tc>
          <w:tcPr>
            <w:tcW w:w="850" w:type="dxa"/>
          </w:tcPr>
          <w:p w14:paraId="24251E61" w14:textId="77777777" w:rsidR="00AD69AF" w:rsidRPr="00B2259D" w:rsidRDefault="00AD69AF" w:rsidP="00763CEC">
            <w:pPr>
              <w:rPr>
                <w:iCs/>
                <w:noProof/>
              </w:rPr>
            </w:pPr>
            <w:r w:rsidRPr="00B2259D">
              <w:rPr>
                <w:iCs/>
                <w:noProof/>
              </w:rPr>
              <w:t>5:52</w:t>
            </w:r>
          </w:p>
        </w:tc>
        <w:tc>
          <w:tcPr>
            <w:tcW w:w="3969" w:type="dxa"/>
          </w:tcPr>
          <w:p w14:paraId="3F0B3F56" w14:textId="77777777" w:rsidR="00AD69AF" w:rsidRPr="0009695F" w:rsidRDefault="00AD69AF" w:rsidP="00763CEC">
            <w:pPr>
              <w:rPr>
                <w:color w:val="00B050"/>
                <w:rtl/>
                <w:lang w:val="en-US" w:bidi="ar-OM"/>
              </w:rPr>
            </w:pPr>
            <w:r w:rsidRPr="0009695F">
              <w:rPr>
                <w:iCs/>
                <w:noProof/>
                <w:color w:val="00B050"/>
                <w:lang w:val="en-US"/>
              </w:rPr>
              <w:t>A: ṣaḥīḥ, ṣaḥīḥ. – I: wal āni axū-k ugba</w:t>
            </w:r>
            <w:r w:rsidRPr="0009695F">
              <w:rPr>
                <w:color w:val="00B050"/>
                <w:lang w:val="en-US"/>
              </w:rPr>
              <w:t>l xaḏēt al-guṭun ödemiš xaḏēt-u l-Izmir.</w:t>
            </w:r>
          </w:p>
        </w:tc>
        <w:tc>
          <w:tcPr>
            <w:tcW w:w="4252" w:type="dxa"/>
          </w:tcPr>
          <w:p w14:paraId="2D89A6C0" w14:textId="77777777" w:rsidR="00AD69AF" w:rsidRPr="0009695F" w:rsidRDefault="00AD69AF" w:rsidP="00763CEC">
            <w:pPr>
              <w:rPr>
                <w:color w:val="00B050"/>
                <w:lang w:val="en-US" w:bidi="ar-OM"/>
              </w:rPr>
            </w:pPr>
            <w:r w:rsidRPr="0009695F">
              <w:rPr>
                <w:color w:val="00B050"/>
                <w:lang w:val="en-US" w:bidi="ar-OM"/>
              </w:rPr>
              <w:t>A: True, True. – I: I am your brother, here, I took the cotton, paid, I took it to Izmir.</w:t>
            </w:r>
          </w:p>
        </w:tc>
      </w:tr>
      <w:tr w:rsidR="00AD69AF" w:rsidRPr="00B2259D" w14:paraId="6627D71E" w14:textId="77777777" w:rsidTr="00763CEC">
        <w:tc>
          <w:tcPr>
            <w:tcW w:w="850" w:type="dxa"/>
          </w:tcPr>
          <w:p w14:paraId="61388EA1" w14:textId="77777777" w:rsidR="00AD69AF" w:rsidRPr="00B2259D" w:rsidRDefault="00AD69AF" w:rsidP="00763CEC">
            <w:pPr>
              <w:rPr>
                <w:iCs/>
                <w:noProof/>
              </w:rPr>
            </w:pPr>
            <w:r w:rsidRPr="00B2259D">
              <w:rPr>
                <w:iCs/>
                <w:noProof/>
              </w:rPr>
              <w:t>5:57</w:t>
            </w:r>
          </w:p>
        </w:tc>
        <w:tc>
          <w:tcPr>
            <w:tcW w:w="3969" w:type="dxa"/>
          </w:tcPr>
          <w:p w14:paraId="51C4A60E" w14:textId="77777777" w:rsidR="00AD69AF" w:rsidRPr="0009695F" w:rsidRDefault="00AD69AF" w:rsidP="00763CEC">
            <w:pPr>
              <w:rPr>
                <w:iCs/>
                <w:noProof/>
                <w:color w:val="00B050"/>
                <w:lang w:val="en-US"/>
              </w:rPr>
            </w:pPr>
            <w:r w:rsidRPr="0009695F">
              <w:rPr>
                <w:iCs/>
                <w:noProof/>
                <w:color w:val="00B050"/>
                <w:lang w:val="en-US"/>
              </w:rPr>
              <w:t>āni šaxṣ-i (wrongly šaxṣak) hal ᵊgbāḷ-ak al-guṭun b-ač-čādir laffēt-u b-al-qamyūn w-āni asūg-ha.</w:t>
            </w:r>
          </w:p>
        </w:tc>
        <w:tc>
          <w:tcPr>
            <w:tcW w:w="4252" w:type="dxa"/>
          </w:tcPr>
          <w:p w14:paraId="002352B0" w14:textId="77777777" w:rsidR="00AD69AF" w:rsidRPr="0009695F" w:rsidRDefault="00AD69AF" w:rsidP="00763CEC">
            <w:pPr>
              <w:rPr>
                <w:color w:val="00B050"/>
                <w:lang w:val="en-US" w:bidi="ar-OM"/>
              </w:rPr>
            </w:pPr>
            <w:r w:rsidRPr="0009695F">
              <w:rPr>
                <w:color w:val="00B050"/>
                <w:lang w:val="en-US" w:bidi="ar-OM"/>
              </w:rPr>
              <w:t xml:space="preserve">Me who is here in front of you. I wrapped the cotton in </w:t>
            </w:r>
            <w:r w:rsidRPr="0009695F">
              <w:rPr>
                <w:color w:val="00B050"/>
                <w:lang w:val="en-US" w:bidi="ar-SY"/>
              </w:rPr>
              <w:t>tent cloth, loaded it in the truck and I brought it,</w:t>
            </w:r>
          </w:p>
        </w:tc>
      </w:tr>
      <w:tr w:rsidR="00AD69AF" w:rsidRPr="00B2259D" w14:paraId="6B3E783F" w14:textId="77777777" w:rsidTr="00763CEC">
        <w:tc>
          <w:tcPr>
            <w:tcW w:w="850" w:type="dxa"/>
          </w:tcPr>
          <w:p w14:paraId="2174880C" w14:textId="77777777" w:rsidR="00AD69AF" w:rsidRPr="00B2259D" w:rsidRDefault="00AD69AF" w:rsidP="00763CEC">
            <w:pPr>
              <w:rPr>
                <w:iCs/>
                <w:noProof/>
                <w:lang w:val="en-US"/>
              </w:rPr>
            </w:pPr>
            <w:r w:rsidRPr="00B2259D">
              <w:rPr>
                <w:iCs/>
                <w:noProof/>
                <w:lang w:val="en-US"/>
              </w:rPr>
              <w:t>6:03</w:t>
            </w:r>
          </w:p>
        </w:tc>
        <w:tc>
          <w:tcPr>
            <w:tcW w:w="3969" w:type="dxa"/>
          </w:tcPr>
          <w:p w14:paraId="0E93F6AD" w14:textId="77777777" w:rsidR="00AD69AF" w:rsidRPr="0009695F" w:rsidRDefault="00AD69AF" w:rsidP="00763CEC">
            <w:pPr>
              <w:rPr>
                <w:iCs/>
                <w:noProof/>
                <w:color w:val="00B050"/>
                <w:lang w:val="en-US"/>
              </w:rPr>
            </w:pPr>
            <w:r w:rsidRPr="0009695F">
              <w:rPr>
                <w:iCs/>
                <w:noProof/>
                <w:color w:val="00B050"/>
                <w:lang w:val="en-US"/>
              </w:rPr>
              <w:t>xaḏēt-u l-Izmīr qādi w rumēt-u xaḏēt banādiǧ Izmīr, banādiǧ-hum daġišik al-wurčēn āčəq.</w:t>
            </w:r>
          </w:p>
        </w:tc>
        <w:tc>
          <w:tcPr>
            <w:tcW w:w="4252" w:type="dxa"/>
          </w:tcPr>
          <w:p w14:paraId="5D6AF4CE" w14:textId="77777777" w:rsidR="00AD69AF" w:rsidRPr="0009695F" w:rsidRDefault="00AD69AF" w:rsidP="00763CEC">
            <w:pPr>
              <w:rPr>
                <w:color w:val="00B050"/>
                <w:lang w:val="en-US" w:bidi="ar-OM"/>
              </w:rPr>
            </w:pPr>
            <w:r w:rsidRPr="0009695F">
              <w:rPr>
                <w:color w:val="00B050"/>
                <w:lang w:val="en-US" w:bidi="ar-OM"/>
              </w:rPr>
              <w:t xml:space="preserve">I took it to Izmir there, </w:t>
            </w:r>
            <w:r w:rsidRPr="0009695F">
              <w:rPr>
                <w:color w:val="00B050"/>
                <w:lang w:val="en-US" w:bidi="ar-SY"/>
              </w:rPr>
              <w:t>unloaded it and bought some Izmir guns. Their guns are different as both sides are open.</w:t>
            </w:r>
          </w:p>
        </w:tc>
      </w:tr>
      <w:tr w:rsidR="00AD69AF" w:rsidRPr="00B2259D" w14:paraId="4D69FE82" w14:textId="77777777" w:rsidTr="00763CEC">
        <w:tc>
          <w:tcPr>
            <w:tcW w:w="850" w:type="dxa"/>
          </w:tcPr>
          <w:p w14:paraId="5697FAED" w14:textId="77777777" w:rsidR="00AD69AF" w:rsidRPr="00B2259D" w:rsidRDefault="00AD69AF" w:rsidP="00763CEC">
            <w:pPr>
              <w:rPr>
                <w:iCs/>
                <w:noProof/>
              </w:rPr>
            </w:pPr>
            <w:r w:rsidRPr="00B2259D">
              <w:rPr>
                <w:iCs/>
                <w:noProof/>
              </w:rPr>
              <w:t>6:09</w:t>
            </w:r>
          </w:p>
        </w:tc>
        <w:tc>
          <w:tcPr>
            <w:tcW w:w="3969" w:type="dxa"/>
          </w:tcPr>
          <w:p w14:paraId="1F82419F" w14:textId="77777777" w:rsidR="00AD69AF" w:rsidRPr="0009695F" w:rsidRDefault="00AD69AF" w:rsidP="00763CEC">
            <w:pPr>
              <w:rPr>
                <w:iCs/>
                <w:noProof/>
                <w:color w:val="00B050"/>
                <w:lang w:val="en-US"/>
              </w:rPr>
            </w:pPr>
            <w:r w:rsidRPr="0009695F">
              <w:rPr>
                <w:iCs/>
                <w:noProof/>
                <w:color w:val="00B050"/>
                <w:lang w:val="en-US"/>
              </w:rPr>
              <w:t xml:space="preserve">xaḏēt-u w gəḏ̣abit ḥamāmīl w ʕabbēt-u w-ʕala abu guṭun-hum qādi biʕt-u, qaznaǧit minn-u məṣāri zād amma </w:t>
            </w:r>
            <w:r w:rsidRPr="0009695F">
              <w:rPr>
                <w:color w:val="00B050"/>
              </w:rPr>
              <w:t>tərakit</w:t>
            </w:r>
            <w:r w:rsidRPr="0009695F">
              <w:rPr>
                <w:iCs/>
                <w:noProof/>
                <w:color w:val="00B050"/>
                <w:lang w:val="en-US"/>
              </w:rPr>
              <w:t>.</w:t>
            </w:r>
          </w:p>
        </w:tc>
        <w:tc>
          <w:tcPr>
            <w:tcW w:w="4252" w:type="dxa"/>
          </w:tcPr>
          <w:p w14:paraId="631C3D56" w14:textId="77777777" w:rsidR="00AD69AF" w:rsidRPr="0009695F" w:rsidRDefault="00AD69AF" w:rsidP="00763CEC">
            <w:pPr>
              <w:rPr>
                <w:color w:val="00B050"/>
                <w:lang w:val="en-US" w:bidi="ar-OM"/>
              </w:rPr>
            </w:pPr>
            <w:r w:rsidRPr="0009695F">
              <w:rPr>
                <w:color w:val="00B050"/>
                <w:lang w:val="en-US" w:bidi="ar-OM"/>
              </w:rPr>
              <w:t>I took it, got some porters, filled it, and sold it to their cotton guy there. I made some money out of it, but I left it.</w:t>
            </w:r>
          </w:p>
        </w:tc>
      </w:tr>
      <w:tr w:rsidR="00AD69AF" w:rsidRPr="00B2259D" w14:paraId="2522FFD7" w14:textId="77777777" w:rsidTr="00763CEC">
        <w:tc>
          <w:tcPr>
            <w:tcW w:w="850" w:type="dxa"/>
          </w:tcPr>
          <w:p w14:paraId="76559B23" w14:textId="77777777" w:rsidR="00AD69AF" w:rsidRPr="00B2259D" w:rsidRDefault="00AD69AF" w:rsidP="00763CEC">
            <w:pPr>
              <w:rPr>
                <w:iCs/>
                <w:noProof/>
                <w:lang w:val="en-US"/>
              </w:rPr>
            </w:pPr>
            <w:r w:rsidRPr="00B2259D">
              <w:rPr>
                <w:iCs/>
                <w:noProof/>
                <w:lang w:val="en-US"/>
              </w:rPr>
              <w:t>6:18</w:t>
            </w:r>
          </w:p>
        </w:tc>
        <w:tc>
          <w:tcPr>
            <w:tcW w:w="3969" w:type="dxa"/>
          </w:tcPr>
          <w:p w14:paraId="677C442F" w14:textId="1CDE3E92" w:rsidR="00AD69AF" w:rsidRPr="0009695F" w:rsidRDefault="00AD69AF" w:rsidP="000003DE">
            <w:pPr>
              <w:rPr>
                <w:iCs/>
                <w:noProof/>
                <w:color w:val="00B050"/>
                <w:lang w:val="en-US"/>
              </w:rPr>
            </w:pPr>
            <w:r w:rsidRPr="0009695F">
              <w:rPr>
                <w:iCs/>
                <w:noProof/>
                <w:color w:val="00B050"/>
                <w:lang w:val="en-US"/>
              </w:rPr>
              <w:t>ᵊfhimit axū-y mū? aṣ-ṣaġlam. millit-ne zād aṣ-ṣaġlam, ʕammo, mā tinṭī-´.</w:t>
            </w:r>
            <w:r w:rsidR="000003DE">
              <w:rPr>
                <w:iCs/>
                <w:noProof/>
                <w:color w:val="00B050"/>
                <w:lang w:val="en-US"/>
              </w:rPr>
              <w:t xml:space="preserve"> </w:t>
            </w:r>
            <w:r w:rsidRPr="0009695F">
              <w:rPr>
                <w:iCs/>
                <w:noProof/>
                <w:color w:val="00B050"/>
                <w:lang w:val="en-US"/>
              </w:rPr>
              <w:t>A: mā tinṭī-´.</w:t>
            </w:r>
          </w:p>
        </w:tc>
        <w:tc>
          <w:tcPr>
            <w:tcW w:w="4252" w:type="dxa"/>
          </w:tcPr>
          <w:p w14:paraId="2550BB02" w14:textId="77777777" w:rsidR="00AD69AF" w:rsidRPr="0009695F" w:rsidRDefault="00AD69AF" w:rsidP="00763CEC">
            <w:pPr>
              <w:rPr>
                <w:color w:val="00B050"/>
                <w:lang w:val="en-US" w:bidi="ar-OM"/>
              </w:rPr>
            </w:pPr>
            <w:r w:rsidRPr="0009695F">
              <w:rPr>
                <w:color w:val="00B050"/>
                <w:lang w:val="en-US" w:bidi="ar-OM"/>
              </w:rPr>
              <w:t>Do you understand, my brother? The sincere one. Our people actually do not sell to the sincere one, uncle. A: They do not sell anything to him.</w:t>
            </w:r>
          </w:p>
        </w:tc>
      </w:tr>
      <w:tr w:rsidR="00AD69AF" w:rsidRPr="00B2259D" w14:paraId="20124812" w14:textId="77777777" w:rsidTr="00763CEC">
        <w:tc>
          <w:tcPr>
            <w:tcW w:w="850" w:type="dxa"/>
          </w:tcPr>
          <w:p w14:paraId="4ABD92DA" w14:textId="77777777" w:rsidR="00AD69AF" w:rsidRPr="00B2259D" w:rsidRDefault="00AD69AF" w:rsidP="00763CEC">
            <w:pPr>
              <w:rPr>
                <w:iCs/>
                <w:noProof/>
              </w:rPr>
            </w:pPr>
            <w:r w:rsidRPr="00B2259D">
              <w:rPr>
                <w:iCs/>
                <w:noProof/>
              </w:rPr>
              <w:t>6:23</w:t>
            </w:r>
          </w:p>
        </w:tc>
        <w:tc>
          <w:tcPr>
            <w:tcW w:w="3969" w:type="dxa"/>
          </w:tcPr>
          <w:p w14:paraId="65B7946D" w14:textId="77777777" w:rsidR="00AD69AF" w:rsidRPr="0009695F" w:rsidRDefault="00AD69AF" w:rsidP="00763CEC">
            <w:pPr>
              <w:rPr>
                <w:iCs/>
                <w:noProof/>
                <w:color w:val="00B050"/>
                <w:lang w:val="en-US"/>
              </w:rPr>
            </w:pPr>
            <w:r w:rsidRPr="0009695F">
              <w:rPr>
                <w:iCs/>
                <w:noProof/>
                <w:color w:val="00B050"/>
                <w:lang w:val="en-US"/>
              </w:rPr>
              <w:t>I: yōm-in aǧi alḥaz aʕadd-l-ak aṣ-ṣaḥīḥ Aḥmad agul-l-ak “</w:t>
            </w:r>
            <w:bookmarkStart w:id="140" w:name="_Hlk143527063"/>
            <w:r w:rsidRPr="0009695F">
              <w:rPr>
                <w:iCs/>
                <w:noProof/>
                <w:color w:val="00B050"/>
                <w:lang w:val="en-US"/>
              </w:rPr>
              <w:t>qardaš ʕugub ʕašər tiyyām anṭī-k məṣārīy-ak”</w:t>
            </w:r>
            <w:bookmarkEnd w:id="140"/>
          </w:p>
        </w:tc>
        <w:tc>
          <w:tcPr>
            <w:tcW w:w="4252" w:type="dxa"/>
          </w:tcPr>
          <w:p w14:paraId="4EC614A1" w14:textId="77777777" w:rsidR="00AD69AF" w:rsidRPr="0009695F" w:rsidRDefault="00AD69AF" w:rsidP="00763CEC">
            <w:pPr>
              <w:rPr>
                <w:color w:val="00B050"/>
                <w:lang w:val="en-US" w:bidi="ar-OM"/>
              </w:rPr>
            </w:pPr>
            <w:r w:rsidRPr="0009695F">
              <w:rPr>
                <w:color w:val="00B050"/>
                <w:lang w:val="en-US" w:bidi="ar-OM"/>
              </w:rPr>
              <w:t xml:space="preserve">– I: If I come now and count it out for you in the true way telling you, “Aḥmad, </w:t>
            </w:r>
            <w:bookmarkStart w:id="141" w:name="_Hlk143527080"/>
            <w:r w:rsidRPr="0009695F">
              <w:rPr>
                <w:color w:val="00B050"/>
                <w:lang w:val="en-US" w:bidi="ar-OM"/>
              </w:rPr>
              <w:t>my brother, I will give you your money after ten days</w:t>
            </w:r>
            <w:bookmarkEnd w:id="141"/>
            <w:r w:rsidRPr="0009695F">
              <w:rPr>
                <w:color w:val="00B050"/>
                <w:lang w:val="en-US" w:bidi="ar-OM"/>
              </w:rPr>
              <w:t>.”</w:t>
            </w:r>
          </w:p>
        </w:tc>
      </w:tr>
      <w:tr w:rsidR="00AD69AF" w:rsidRPr="00B2259D" w14:paraId="587D3B1D" w14:textId="77777777" w:rsidTr="00763CEC">
        <w:tc>
          <w:tcPr>
            <w:tcW w:w="850" w:type="dxa"/>
          </w:tcPr>
          <w:p w14:paraId="78639D5F" w14:textId="77777777" w:rsidR="00AD69AF" w:rsidRPr="00B2259D" w:rsidRDefault="00AD69AF" w:rsidP="00763CEC">
            <w:pPr>
              <w:rPr>
                <w:iCs/>
                <w:noProof/>
                <w:lang w:val="en-US"/>
              </w:rPr>
            </w:pPr>
            <w:r w:rsidRPr="00B2259D">
              <w:rPr>
                <w:iCs/>
                <w:noProof/>
                <w:lang w:val="en-US"/>
              </w:rPr>
              <w:lastRenderedPageBreak/>
              <w:t>6:28</w:t>
            </w:r>
          </w:p>
        </w:tc>
        <w:tc>
          <w:tcPr>
            <w:tcW w:w="3969" w:type="dxa"/>
          </w:tcPr>
          <w:p w14:paraId="2099469E" w14:textId="77777777" w:rsidR="00AD69AF" w:rsidRPr="0009695F" w:rsidRDefault="00AD69AF" w:rsidP="00763CEC">
            <w:pPr>
              <w:rPr>
                <w:iCs/>
                <w:noProof/>
                <w:color w:val="00B050"/>
                <w:lang w:val="en-US"/>
              </w:rPr>
            </w:pPr>
            <w:r w:rsidRPr="0009695F">
              <w:rPr>
                <w:iCs/>
                <w:noProof/>
                <w:color w:val="00B050"/>
                <w:lang w:val="en-US"/>
              </w:rPr>
              <w:t>w-āni arīd-u ʕalēš arīd-u düšük āni mū ǧaʕad afaṭṭs-ak, čünkü al-imkān hīčiḏ aṣ-ṣaġlam yrūḥ ʕa-ṣ-ṣaġlam,</w:t>
            </w:r>
          </w:p>
        </w:tc>
        <w:tc>
          <w:tcPr>
            <w:tcW w:w="4252" w:type="dxa"/>
          </w:tcPr>
          <w:p w14:paraId="3336CDAD" w14:textId="77777777" w:rsidR="00AD69AF" w:rsidRPr="0009695F" w:rsidRDefault="00AD69AF" w:rsidP="00763CEC">
            <w:pPr>
              <w:rPr>
                <w:color w:val="00B050"/>
                <w:lang w:val="en-US" w:bidi="ar-OM"/>
              </w:rPr>
            </w:pPr>
            <w:r w:rsidRPr="0009695F">
              <w:rPr>
                <w:color w:val="00B050"/>
                <w:lang w:val="en-US" w:bidi="ar-OM"/>
              </w:rPr>
              <w:t>And I want it (to be true). Why should I want to make it low? I am not trying to stangle you, because the ability is like this. The sincere one goes to the sincere one.</w:t>
            </w:r>
          </w:p>
        </w:tc>
      </w:tr>
      <w:tr w:rsidR="00AD69AF" w:rsidRPr="00B2259D" w14:paraId="7CE1CBF3" w14:textId="77777777" w:rsidTr="00763CEC">
        <w:tc>
          <w:tcPr>
            <w:tcW w:w="850" w:type="dxa"/>
          </w:tcPr>
          <w:p w14:paraId="5751BC7F" w14:textId="77777777" w:rsidR="00AD69AF" w:rsidRPr="00B2259D" w:rsidRDefault="00AD69AF" w:rsidP="00763CEC">
            <w:pPr>
              <w:rPr>
                <w:iCs/>
                <w:noProof/>
                <w:lang w:val="en-US"/>
              </w:rPr>
            </w:pPr>
            <w:r w:rsidRPr="00B2259D">
              <w:rPr>
                <w:iCs/>
                <w:noProof/>
                <w:lang w:val="en-US"/>
              </w:rPr>
              <w:t>6:36</w:t>
            </w:r>
          </w:p>
        </w:tc>
        <w:tc>
          <w:tcPr>
            <w:tcW w:w="3969" w:type="dxa"/>
          </w:tcPr>
          <w:p w14:paraId="75B942BA" w14:textId="77777777" w:rsidR="00AD69AF" w:rsidRPr="0009695F" w:rsidRDefault="00AD69AF" w:rsidP="00763CEC">
            <w:pPr>
              <w:rPr>
                <w:iCs/>
                <w:noProof/>
                <w:color w:val="00B050"/>
                <w:lang w:val="en-US"/>
              </w:rPr>
            </w:pPr>
            <w:r w:rsidRPr="0009695F">
              <w:rPr>
                <w:iCs/>
                <w:noProof/>
                <w:color w:val="00B050"/>
                <w:lang w:val="en-US"/>
              </w:rPr>
              <w:t>w-al-čürük ḥēšā-k ḥēšā-k ʕād mū inte yrūḥ ʕa-č-čürük ybīʕ-u yrūḥ ʕala fabrīkt ač-</w:t>
            </w:r>
            <w:bookmarkStart w:id="142" w:name="_Hlk132715181"/>
            <w:r w:rsidRPr="0009695F">
              <w:rPr>
                <w:iCs/>
                <w:noProof/>
                <w:color w:val="00B050"/>
                <w:lang w:val="en-US"/>
              </w:rPr>
              <w:t xml:space="preserve">čuruk </w:t>
            </w:r>
            <w:bookmarkEnd w:id="142"/>
            <w:r w:rsidRPr="0009695F">
              <w:rPr>
                <w:iCs/>
                <w:noProof/>
                <w:color w:val="00B050"/>
                <w:lang w:val="en-US"/>
              </w:rPr>
              <w:t>ybīʕūn-u lōṣṣ. min hāḏa tərakne aš-šuġul.</w:t>
            </w:r>
          </w:p>
        </w:tc>
        <w:tc>
          <w:tcPr>
            <w:tcW w:w="4252" w:type="dxa"/>
          </w:tcPr>
          <w:p w14:paraId="5F41DDAB" w14:textId="77777777" w:rsidR="00AD69AF" w:rsidRPr="0009695F" w:rsidRDefault="00AD69AF" w:rsidP="00763CEC">
            <w:pPr>
              <w:rPr>
                <w:color w:val="00B050"/>
                <w:lang w:val="en-US" w:bidi="ar-OM"/>
              </w:rPr>
            </w:pPr>
            <w:r w:rsidRPr="0009695F">
              <w:rPr>
                <w:color w:val="00B050"/>
                <w:lang w:val="en-US" w:bidi="ar-OM"/>
              </w:rPr>
              <w:t>And the corrupt, God forbid, not you, goes to the corrupt and sells him; he goes to the corrupt’s factory and they sells it to them in a dirty way. Out of this reason, we left the business.</w:t>
            </w:r>
          </w:p>
        </w:tc>
      </w:tr>
      <w:tr w:rsidR="00AD69AF" w:rsidRPr="00B2259D" w14:paraId="4BCA1B77" w14:textId="77777777" w:rsidTr="00763CEC">
        <w:tc>
          <w:tcPr>
            <w:tcW w:w="850" w:type="dxa"/>
          </w:tcPr>
          <w:p w14:paraId="7D5A1984" w14:textId="77777777" w:rsidR="00AD69AF" w:rsidRPr="00B2259D" w:rsidRDefault="00AD69AF" w:rsidP="00763CEC">
            <w:pPr>
              <w:rPr>
                <w:iCs/>
                <w:noProof/>
                <w:lang w:val="en-US"/>
              </w:rPr>
            </w:pPr>
            <w:r w:rsidRPr="00B2259D">
              <w:rPr>
                <w:iCs/>
                <w:noProof/>
                <w:lang w:val="en-US"/>
              </w:rPr>
              <w:t>6:44</w:t>
            </w:r>
          </w:p>
        </w:tc>
        <w:tc>
          <w:tcPr>
            <w:tcW w:w="3969" w:type="dxa"/>
          </w:tcPr>
          <w:p w14:paraId="0491E10E" w14:textId="77777777" w:rsidR="00AD69AF" w:rsidRPr="0009695F" w:rsidRDefault="00AD69AF" w:rsidP="00763CEC">
            <w:pPr>
              <w:rPr>
                <w:iCs/>
                <w:noProof/>
                <w:color w:val="00B050"/>
                <w:lang w:val="en-US"/>
              </w:rPr>
            </w:pPr>
            <w:r w:rsidRPr="0009695F">
              <w:rPr>
                <w:iCs/>
                <w:noProof/>
                <w:color w:val="00B050"/>
                <w:lang w:val="en-US"/>
              </w:rPr>
              <w:t xml:space="preserve">M: kull-u čiḏib, kull-u čiḏib. – I: aḷḷa yirḥam abū-k. āni </w:t>
            </w:r>
            <w:r w:rsidRPr="0009695F">
              <w:rPr>
                <w:i/>
                <w:iCs/>
                <w:noProof/>
                <w:color w:val="00B050"/>
                <w:lang w:val="en-US"/>
              </w:rPr>
              <w:t>inan et böyle ticaret şeklimiz ben kendime…</w:t>
            </w:r>
            <w:r w:rsidRPr="0009695F">
              <w:rPr>
                <w:iCs/>
                <w:noProof/>
                <w:color w:val="00B050"/>
                <w:lang w:val="en-US"/>
              </w:rPr>
              <w:t xml:space="preserve"> </w:t>
            </w:r>
          </w:p>
        </w:tc>
        <w:tc>
          <w:tcPr>
            <w:tcW w:w="4252" w:type="dxa"/>
          </w:tcPr>
          <w:p w14:paraId="6B73928D" w14:textId="77777777" w:rsidR="00AD69AF" w:rsidRPr="0009695F" w:rsidRDefault="00AD69AF" w:rsidP="00763CEC">
            <w:pPr>
              <w:rPr>
                <w:color w:val="00B050"/>
                <w:lang w:val="en-US" w:bidi="ar-OM"/>
              </w:rPr>
            </w:pPr>
            <w:r w:rsidRPr="0009695F">
              <w:rPr>
                <w:color w:val="00B050"/>
                <w:lang w:val="en-US" w:bidi="ar-OM"/>
              </w:rPr>
              <w:t>M: It is all a lie, all a lie. – I: May God bless your father’s soul. As for me, believe me, it’s not our style of trading. Me personally…</w:t>
            </w:r>
          </w:p>
        </w:tc>
      </w:tr>
      <w:tr w:rsidR="00AD69AF" w:rsidRPr="00B2259D" w14:paraId="36C00C7F" w14:textId="77777777" w:rsidTr="00763CEC">
        <w:tc>
          <w:tcPr>
            <w:tcW w:w="850" w:type="dxa"/>
          </w:tcPr>
          <w:p w14:paraId="238C81F8" w14:textId="77777777" w:rsidR="00AD69AF" w:rsidRPr="00B2259D" w:rsidRDefault="00AD69AF" w:rsidP="00763CEC">
            <w:pPr>
              <w:rPr>
                <w:iCs/>
                <w:noProof/>
              </w:rPr>
            </w:pPr>
            <w:r w:rsidRPr="00B2259D">
              <w:rPr>
                <w:iCs/>
                <w:noProof/>
              </w:rPr>
              <w:t>6:50</w:t>
            </w:r>
          </w:p>
        </w:tc>
        <w:tc>
          <w:tcPr>
            <w:tcW w:w="3969" w:type="dxa"/>
          </w:tcPr>
          <w:p w14:paraId="6062C37C" w14:textId="77777777" w:rsidR="00AD69AF" w:rsidRPr="0009695F" w:rsidRDefault="00AD69AF" w:rsidP="00763CEC">
            <w:pPr>
              <w:rPr>
                <w:iCs/>
                <w:noProof/>
                <w:color w:val="00B050"/>
                <w:lang w:val="en-US"/>
              </w:rPr>
            </w:pPr>
            <w:r w:rsidRPr="0009695F">
              <w:rPr>
                <w:iCs/>
                <w:noProof/>
                <w:color w:val="00B050"/>
                <w:lang w:val="en-US"/>
              </w:rPr>
              <w:t>yēlōn ᵊtgul-l-i “taʕāl bir trilyon taʕāl tā nqazniǧ tā nsāwi aš-šuġul ḏa” al-šuġul al-guṭun mā_sāwī!</w:t>
            </w:r>
          </w:p>
        </w:tc>
        <w:tc>
          <w:tcPr>
            <w:tcW w:w="4252" w:type="dxa"/>
          </w:tcPr>
          <w:p w14:paraId="47F25552" w14:textId="77777777" w:rsidR="00AD69AF" w:rsidRPr="0009695F" w:rsidRDefault="00AD69AF" w:rsidP="00763CEC">
            <w:pPr>
              <w:rPr>
                <w:color w:val="00B050"/>
                <w:lang w:val="en-US" w:bidi="ar-OM"/>
              </w:rPr>
            </w:pPr>
            <w:r w:rsidRPr="0009695F">
              <w:rPr>
                <w:color w:val="00B050"/>
                <w:lang w:val="en-US" w:bidi="ar-OM"/>
              </w:rPr>
              <w:t>If you tell me, “Come, one trillion, come to make profit, let us do this business!” I will not do the cotton business again.</w:t>
            </w:r>
          </w:p>
        </w:tc>
      </w:tr>
      <w:tr w:rsidR="00AD69AF" w:rsidRPr="00B2259D" w14:paraId="498D3E59" w14:textId="77777777" w:rsidTr="00763CEC">
        <w:tc>
          <w:tcPr>
            <w:tcW w:w="850" w:type="dxa"/>
          </w:tcPr>
          <w:p w14:paraId="00AC3896" w14:textId="77777777" w:rsidR="00AD69AF" w:rsidRPr="00B2259D" w:rsidRDefault="00AD69AF" w:rsidP="00763CEC">
            <w:pPr>
              <w:rPr>
                <w:iCs/>
                <w:noProof/>
                <w:lang w:val="en-US"/>
              </w:rPr>
            </w:pPr>
            <w:r w:rsidRPr="00B2259D">
              <w:rPr>
                <w:iCs/>
                <w:noProof/>
                <w:lang w:val="en-US"/>
              </w:rPr>
              <w:t>6:56</w:t>
            </w:r>
          </w:p>
        </w:tc>
        <w:tc>
          <w:tcPr>
            <w:tcW w:w="3969" w:type="dxa"/>
          </w:tcPr>
          <w:p w14:paraId="6A037ACD" w14:textId="77777777" w:rsidR="00AD69AF" w:rsidRPr="0009695F" w:rsidRDefault="00AD69AF" w:rsidP="00763CEC">
            <w:pPr>
              <w:rPr>
                <w:iCs/>
                <w:noProof/>
                <w:color w:val="00B050"/>
                <w:lang w:val="en-US"/>
              </w:rPr>
            </w:pPr>
            <w:r w:rsidRPr="0009695F">
              <w:rPr>
                <w:iCs/>
                <w:noProof/>
                <w:color w:val="00B050"/>
                <w:lang w:val="en-US"/>
              </w:rPr>
              <w:t>čünki huwwa aṣl-u māl-u waḷḷāhi bıraktık Ahmed, maǧbūr yaʕni mū b-kēf-ne, korkumuzdan.</w:t>
            </w:r>
          </w:p>
        </w:tc>
        <w:tc>
          <w:tcPr>
            <w:tcW w:w="4252" w:type="dxa"/>
          </w:tcPr>
          <w:p w14:paraId="228B000A" w14:textId="77777777" w:rsidR="00AD69AF" w:rsidRPr="0009695F" w:rsidRDefault="00AD69AF" w:rsidP="00763CEC">
            <w:pPr>
              <w:rPr>
                <w:color w:val="00B050"/>
                <w:lang w:val="en-US" w:bidi="ar-OM"/>
              </w:rPr>
            </w:pPr>
            <w:r w:rsidRPr="0009695F">
              <w:rPr>
                <w:color w:val="00B050"/>
                <w:lang w:val="en-US" w:bidi="ar-OM"/>
              </w:rPr>
              <w:t>Because its basics are its goods. I swear to God Aḥmad, we have left it. We had to, I mean, there was was no other option; not because we didn’t like it but out of fear.</w:t>
            </w:r>
          </w:p>
        </w:tc>
      </w:tr>
    </w:tbl>
    <w:p w14:paraId="7FA7063A" w14:textId="77777777" w:rsidR="007140B6" w:rsidRDefault="007140B6">
      <w:pPr>
        <w:pStyle w:val="BodyText2"/>
        <w:spacing w:line="240" w:lineRule="auto"/>
        <w:rPr>
          <w:u w:val="none"/>
          <w:lang w:val="en-US"/>
        </w:rPr>
      </w:pPr>
    </w:p>
    <w:p w14:paraId="45A6DCCD" w14:textId="77777777" w:rsidR="007140B6" w:rsidRDefault="00000000">
      <w:pPr>
        <w:pStyle w:val="Heading2"/>
        <w:rPr>
          <w:color w:val="FF0000"/>
          <w:lang w:val="en-US"/>
        </w:rPr>
      </w:pPr>
      <w:bookmarkStart w:id="143" w:name="_Toc156305446"/>
      <w:r>
        <w:rPr>
          <w:lang w:val="en-US"/>
        </w:rPr>
        <w:t>Urfa-110_Salim_az-Zir-Harran-2010</w:t>
      </w:r>
      <w:bookmarkEnd w:id="143"/>
    </w:p>
    <w:p w14:paraId="590F3844" w14:textId="77777777" w:rsidR="00AD69AF" w:rsidRDefault="00AD69AF" w:rsidP="00AD69AF">
      <w:pPr>
        <w:pStyle w:val="BodyText"/>
        <w:rPr>
          <w:noProof/>
          <w:lang w:val="en-US"/>
        </w:rPr>
      </w:pPr>
      <w:r w:rsidRPr="006D38FE">
        <w:rPr>
          <w:noProof/>
          <w:lang w:val="en-US"/>
        </w:rPr>
        <w:t>Ḥaǧǧ Mamdūḥ, 12.5.2010, 8:00</w:t>
      </w:r>
    </w:p>
    <w:p w14:paraId="37EE80E4" w14:textId="77777777" w:rsidR="00AD69AF" w:rsidRPr="006D38FE" w:rsidRDefault="00AD69AF" w:rsidP="00AD69AF">
      <w:pPr>
        <w:pStyle w:val="BodyText"/>
        <w:rPr>
          <w:noProof/>
          <w:lang w:val="en-US"/>
        </w:rPr>
      </w:pPr>
      <w:r>
        <w:rPr>
          <w:noProof/>
          <w:lang w:val="en-US"/>
        </w:rPr>
        <w:t>Heft I</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17"/>
        <w:gridCol w:w="3969"/>
        <w:gridCol w:w="4502"/>
      </w:tblGrid>
      <w:tr w:rsidR="00AD69AF" w:rsidRPr="00AB0ECA" w14:paraId="4EED67B2" w14:textId="77777777" w:rsidTr="00763CEC">
        <w:tc>
          <w:tcPr>
            <w:tcW w:w="817" w:type="dxa"/>
          </w:tcPr>
          <w:p w14:paraId="53D36BCA" w14:textId="77777777" w:rsidR="00AD69AF" w:rsidRPr="006D38FE" w:rsidRDefault="00AD69AF" w:rsidP="00763CEC">
            <w:pPr>
              <w:rPr>
                <w:lang w:val="en-US"/>
              </w:rPr>
            </w:pPr>
            <w:r>
              <w:rPr>
                <w:lang w:val="en-US"/>
              </w:rPr>
              <w:t>0:07</w:t>
            </w:r>
          </w:p>
        </w:tc>
        <w:tc>
          <w:tcPr>
            <w:tcW w:w="3969" w:type="dxa"/>
            <w:shd w:val="clear" w:color="auto" w:fill="auto"/>
          </w:tcPr>
          <w:p w14:paraId="70DB10BA" w14:textId="77777777" w:rsidR="00AD69AF" w:rsidRPr="0057586E" w:rsidRDefault="00AD69AF" w:rsidP="00763CEC">
            <w:pPr>
              <w:rPr>
                <w:color w:val="00B050"/>
                <w:lang w:val="en-US"/>
              </w:rPr>
            </w:pPr>
            <w:r w:rsidRPr="0057586E">
              <w:rPr>
                <w:color w:val="00B050"/>
                <w:lang w:val="en-US"/>
              </w:rPr>
              <w:t xml:space="preserve">az-Zīr ḏibaḥ ʕiyāl ʕamm-u kull-u ḥarb </w:t>
            </w:r>
            <w:r w:rsidRPr="0057586E">
              <w:rPr>
                <w:color w:val="00B050"/>
              </w:rPr>
              <w:t>w m</w:t>
            </w:r>
            <w:r w:rsidRPr="0057586E">
              <w:rPr>
                <w:color w:val="00B050"/>
                <w:lang w:val="en-US"/>
              </w:rPr>
              <w:t xml:space="preserve">aṛt-u, uxt ᵊKlēb </w:t>
            </w:r>
            <w:r w:rsidRPr="0057586E">
              <w:rPr>
                <w:color w:val="00B050"/>
              </w:rPr>
              <w:t>an-nōba</w:t>
            </w:r>
            <w:r w:rsidRPr="0057586E">
              <w:rPr>
                <w:color w:val="00B050"/>
                <w:lang w:val="en-US"/>
              </w:rPr>
              <w:t xml:space="preserve"> ahal-he mā ḏ̣all-il-hum gūč ʕalē-´. gāḷō-l-he: ṣīri waǧʕāne ṣīri xasta waǧʕāne w gūli: “al-xōǧe gāḷ-l-i ḥalīb as… as-sabʕa, ḥalīb </w:t>
            </w:r>
            <w:r w:rsidRPr="0057586E">
              <w:rPr>
                <w:color w:val="00B050"/>
              </w:rPr>
              <w:t>as</w:t>
            </w:r>
            <w:r w:rsidRPr="0057586E">
              <w:rPr>
                <w:color w:val="00B050"/>
                <w:lang w:val="en-US"/>
              </w:rPr>
              <w:t>-</w:t>
            </w:r>
            <w:r w:rsidRPr="0057586E">
              <w:rPr>
                <w:color w:val="00B050"/>
              </w:rPr>
              <w:t>sabiʕ</w:t>
            </w:r>
            <w:r w:rsidRPr="0057586E">
              <w:rPr>
                <w:color w:val="00B050"/>
                <w:lang w:val="en-US"/>
              </w:rPr>
              <w:t xml:space="preserve"> ysāwi šife.”</w:t>
            </w:r>
          </w:p>
        </w:tc>
        <w:tc>
          <w:tcPr>
            <w:tcW w:w="4502" w:type="dxa"/>
            <w:shd w:val="clear" w:color="auto" w:fill="auto"/>
          </w:tcPr>
          <w:p w14:paraId="1F1DA270" w14:textId="77777777" w:rsidR="00AD69AF" w:rsidRPr="0057586E" w:rsidRDefault="00AD69AF" w:rsidP="00763CEC">
            <w:pPr>
              <w:rPr>
                <w:color w:val="00B050"/>
                <w:szCs w:val="20"/>
              </w:rPr>
            </w:pPr>
            <w:r w:rsidRPr="0057586E">
              <w:rPr>
                <w:color w:val="00B050"/>
                <w:szCs w:val="20"/>
              </w:rPr>
              <w:t>az-Zīr killed the family of his father-in-law, it was all fighting, his wife, the sister of Klēb…one day her family (saw that) they would not have enough strength (to fight) him. So they said to her, “Fall ill, fall sick and ill and say to him, ‘The doctor told me that the milk of a lioness, lion’s milk will make me heal.”</w:t>
            </w:r>
          </w:p>
        </w:tc>
      </w:tr>
      <w:tr w:rsidR="00AD69AF" w:rsidRPr="00AB0ECA" w14:paraId="6707697B" w14:textId="77777777" w:rsidTr="00763CEC">
        <w:tc>
          <w:tcPr>
            <w:tcW w:w="817" w:type="dxa"/>
          </w:tcPr>
          <w:p w14:paraId="04AFFCAC" w14:textId="77777777" w:rsidR="00AD69AF" w:rsidRPr="00AB0ECA" w:rsidRDefault="00AD69AF" w:rsidP="00763CEC">
            <w:pPr>
              <w:jc w:val="both"/>
            </w:pPr>
            <w:r>
              <w:t>1:11</w:t>
            </w:r>
          </w:p>
        </w:tc>
        <w:tc>
          <w:tcPr>
            <w:tcW w:w="3969" w:type="dxa"/>
            <w:shd w:val="clear" w:color="auto" w:fill="auto"/>
          </w:tcPr>
          <w:p w14:paraId="6E7D0043" w14:textId="77777777" w:rsidR="00AD69AF" w:rsidRPr="0057586E" w:rsidRDefault="00AD69AF" w:rsidP="00763CEC">
            <w:pPr>
              <w:jc w:val="both"/>
              <w:rPr>
                <w:color w:val="00B050"/>
              </w:rPr>
            </w:pPr>
            <w:r w:rsidRPr="0057586E">
              <w:rPr>
                <w:color w:val="00B050"/>
              </w:rPr>
              <w:t>w maǧbūr yrūḥ ʕala məṭraḥ as-sbāʕ, balči as-sabiʕ yuguḏ̣b-u w yākl-u. ᵊ</w:t>
            </w:r>
            <w:bookmarkStart w:id="144" w:name="_Hlk132640047"/>
            <w:r w:rsidRPr="0057586E">
              <w:rPr>
                <w:color w:val="00B050"/>
              </w:rPr>
              <w:t xml:space="preserve">rčib </w:t>
            </w:r>
            <w:bookmarkEnd w:id="144"/>
            <w:r w:rsidRPr="0057586E">
              <w:rPr>
                <w:color w:val="00B050"/>
              </w:rPr>
              <w:t xml:space="preserve">ᵊčḥaš-u w rāḥ ʕala məṭraḥ as-sbāʕ. an-nōb yōm-inn-u rāḥ hināk as-sbāʕ ᵊhǧimin ʕalē-´. hū gəḏ̣ab as-sabiʕ, ḥilab as-sabiʕ w mila ǧ-ǧūd. darrab al-ḥalīb an-nōba. ᵊčḥaš-u </w:t>
            </w:r>
            <w:bookmarkStart w:id="145" w:name="_Hlk132716319"/>
            <w:r w:rsidRPr="0057586E">
              <w:rPr>
                <w:color w:val="00B050"/>
              </w:rPr>
              <w:t xml:space="preserve">čalinn-u </w:t>
            </w:r>
            <w:bookmarkEnd w:id="145"/>
            <w:r w:rsidRPr="0057586E">
              <w:rPr>
                <w:color w:val="00B050"/>
              </w:rPr>
              <w:t>as-sabiʕ.</w:t>
            </w:r>
          </w:p>
        </w:tc>
        <w:tc>
          <w:tcPr>
            <w:tcW w:w="4502" w:type="dxa"/>
            <w:shd w:val="clear" w:color="auto" w:fill="auto"/>
          </w:tcPr>
          <w:p w14:paraId="4C8009DE" w14:textId="77777777" w:rsidR="00AD69AF" w:rsidRPr="0057586E" w:rsidRDefault="00AD69AF" w:rsidP="00763CEC">
            <w:pPr>
              <w:jc w:val="both"/>
              <w:rPr>
                <w:color w:val="00B050"/>
                <w:szCs w:val="20"/>
              </w:rPr>
            </w:pPr>
            <w:r w:rsidRPr="0057586E">
              <w:rPr>
                <w:color w:val="00B050"/>
                <w:szCs w:val="20"/>
              </w:rPr>
              <w:t xml:space="preserve">So he was obliged to go to the place where the lions are. Maybe the lion will grab and eat him (his enemies thought). He mounted his donkey and rode to the place of the lions. As soon as he went there the lions attacked him. He took the lion, milked the lion and filled the vessel. And he sent the milk immediately (to the woman). As for his donkey the lions </w:t>
            </w:r>
            <w:r w:rsidRPr="0057586E">
              <w:rPr>
                <w:color w:val="00B050"/>
              </w:rPr>
              <w:t>ate</w:t>
            </w:r>
            <w:r w:rsidRPr="0057586E">
              <w:rPr>
                <w:color w:val="00B050"/>
                <w:szCs w:val="20"/>
              </w:rPr>
              <w:t xml:space="preserve"> him.</w:t>
            </w:r>
          </w:p>
        </w:tc>
      </w:tr>
      <w:tr w:rsidR="00AD69AF" w:rsidRPr="00AB0ECA" w14:paraId="2EC72045" w14:textId="77777777" w:rsidTr="00763CEC">
        <w:tc>
          <w:tcPr>
            <w:tcW w:w="817" w:type="dxa"/>
          </w:tcPr>
          <w:p w14:paraId="226679BD" w14:textId="77777777" w:rsidR="00AD69AF" w:rsidRPr="00AB0ECA" w:rsidRDefault="00AD69AF" w:rsidP="00763CEC">
            <w:pPr>
              <w:jc w:val="both"/>
            </w:pPr>
            <w:r>
              <w:t>2:12</w:t>
            </w:r>
          </w:p>
        </w:tc>
        <w:tc>
          <w:tcPr>
            <w:tcW w:w="3969" w:type="dxa"/>
            <w:shd w:val="clear" w:color="auto" w:fill="auto"/>
          </w:tcPr>
          <w:p w14:paraId="50590A45" w14:textId="77777777" w:rsidR="00AD69AF" w:rsidRPr="0057586E" w:rsidRDefault="00AD69AF" w:rsidP="00763CEC">
            <w:pPr>
              <w:jc w:val="both"/>
              <w:rPr>
                <w:color w:val="00B050"/>
              </w:rPr>
            </w:pPr>
            <w:r w:rsidRPr="0057586E">
              <w:rPr>
                <w:color w:val="00B050"/>
              </w:rPr>
              <w:t xml:space="preserve">gām yuguḏ̣b-u min as-sbāʕ w yčattif, yuguḏ̣b-u min as-sbāʕ w yčattif. hināk ᵊḏbaḥu axū. ǧā al-xabar, “yā wayli” gāḷ. inte hēne w-ᵊhnāk gāmat aǧ-ǧāme axū-k. yā wayli gāḷ. </w:t>
            </w:r>
          </w:p>
        </w:tc>
        <w:tc>
          <w:tcPr>
            <w:tcW w:w="4502" w:type="dxa"/>
            <w:shd w:val="clear" w:color="auto" w:fill="auto"/>
          </w:tcPr>
          <w:p w14:paraId="02EBE544" w14:textId="77777777" w:rsidR="00AD69AF" w:rsidRPr="0057586E" w:rsidRDefault="00AD69AF" w:rsidP="00763CEC">
            <w:pPr>
              <w:jc w:val="both"/>
              <w:rPr>
                <w:color w:val="00B050"/>
                <w:szCs w:val="20"/>
              </w:rPr>
            </w:pPr>
            <w:r w:rsidRPr="0057586E">
              <w:rPr>
                <w:color w:val="00B050"/>
                <w:szCs w:val="20"/>
              </w:rPr>
              <w:t>So he grasped one of the lions and tied him, he took one of the lions and tied him. (At the same time) there they killed his brother. When the news reached him, he said, “Woe!” You are here and there your brother is in big troubles. “Woe!” he said.</w:t>
            </w:r>
          </w:p>
        </w:tc>
      </w:tr>
      <w:tr w:rsidR="00AD69AF" w:rsidRPr="00AB0ECA" w14:paraId="0A8F9A60" w14:textId="77777777" w:rsidTr="00763CEC">
        <w:tc>
          <w:tcPr>
            <w:tcW w:w="817" w:type="dxa"/>
          </w:tcPr>
          <w:p w14:paraId="282DC43F" w14:textId="77777777" w:rsidR="00AD69AF" w:rsidRPr="002D1C25" w:rsidRDefault="00AD69AF" w:rsidP="00763CEC">
            <w:pPr>
              <w:jc w:val="both"/>
            </w:pPr>
            <w:r w:rsidRPr="002D1C25">
              <w:t>2:37</w:t>
            </w:r>
          </w:p>
        </w:tc>
        <w:tc>
          <w:tcPr>
            <w:tcW w:w="3969" w:type="dxa"/>
            <w:shd w:val="clear" w:color="auto" w:fill="auto"/>
          </w:tcPr>
          <w:p w14:paraId="7ECE72CF" w14:textId="77777777" w:rsidR="00AD69AF" w:rsidRPr="0057586E" w:rsidRDefault="00AD69AF" w:rsidP="00763CEC">
            <w:pPr>
              <w:jc w:val="both"/>
              <w:rPr>
                <w:color w:val="00B050"/>
              </w:rPr>
            </w:pPr>
            <w:r w:rsidRPr="0057586E">
              <w:rPr>
                <w:color w:val="00B050"/>
              </w:rPr>
              <w:t xml:space="preserve">ǝfṭan l-as-sbāʕ hāḏi, </w:t>
            </w:r>
            <w:bookmarkStart w:id="146" w:name="_Hlk143527127"/>
            <w:r w:rsidRPr="0057586E">
              <w:rPr>
                <w:color w:val="00B050"/>
              </w:rPr>
              <w:t xml:space="preserve">āni kull-he </w:t>
            </w:r>
            <w:bookmarkStart w:id="147" w:name="_Hlk132716332"/>
            <w:r w:rsidRPr="0057586E">
              <w:rPr>
                <w:color w:val="00B050"/>
              </w:rPr>
              <w:t xml:space="preserve">čattafit-he </w:t>
            </w:r>
            <w:bookmarkEnd w:id="147"/>
            <w:r w:rsidRPr="0057586E">
              <w:rPr>
                <w:color w:val="00B050"/>
              </w:rPr>
              <w:lastRenderedPageBreak/>
              <w:t>w ǧaʕad aḏbaḥ-he miššān ač-čaḥaš</w:t>
            </w:r>
            <w:bookmarkEnd w:id="146"/>
            <w:r w:rsidRPr="0057586E">
              <w:rPr>
                <w:color w:val="00B050"/>
              </w:rPr>
              <w:t>. šnōn yiḏbaḥūn axū-y? yā wayli, gāḷ, waḷḷa yiḏbaḥūn. hināk ᵊḏbah-ō-´ yōm-inn-u ǧīy an-nōba axū-´ gāyil: lē ǧīy axū-ye xall-u yḏ̣all yigaf ʕind… gabr-i ygul-l-i tamām alle mū tamām?</w:t>
            </w:r>
          </w:p>
        </w:tc>
        <w:tc>
          <w:tcPr>
            <w:tcW w:w="4502" w:type="dxa"/>
            <w:shd w:val="clear" w:color="auto" w:fill="auto"/>
          </w:tcPr>
          <w:p w14:paraId="51176BCE" w14:textId="77777777" w:rsidR="00AD69AF" w:rsidRPr="0057586E" w:rsidRDefault="00AD69AF" w:rsidP="00763CEC">
            <w:pPr>
              <w:jc w:val="both"/>
              <w:rPr>
                <w:color w:val="00B050"/>
              </w:rPr>
            </w:pPr>
            <w:r w:rsidRPr="0057586E">
              <w:rPr>
                <w:color w:val="00B050"/>
              </w:rPr>
              <w:lastRenderedPageBreak/>
              <w:t xml:space="preserve">Remember that </w:t>
            </w:r>
            <w:bookmarkStart w:id="148" w:name="_Hlk143527170"/>
            <w:r w:rsidRPr="0057586E">
              <w:rPr>
                <w:color w:val="00B050"/>
              </w:rPr>
              <w:t xml:space="preserve">I have tied all those lions and I </w:t>
            </w:r>
            <w:r w:rsidRPr="0057586E">
              <w:rPr>
                <w:color w:val="00B050"/>
              </w:rPr>
              <w:lastRenderedPageBreak/>
              <w:t xml:space="preserve">will kill them because of the donkey. </w:t>
            </w:r>
            <w:bookmarkEnd w:id="148"/>
            <w:r w:rsidRPr="0057586E">
              <w:rPr>
                <w:color w:val="00B050"/>
              </w:rPr>
              <w:t>(Asking a passer-by) he said, “How did they kill my brother?” He said, “Look, they really did kill him.” They killed his brother there when he came along and (before dying) he brother said, “When my brother comes he should stay at my grave and ask me, ‘Is it okay or is it not okay?”</w:t>
            </w:r>
          </w:p>
        </w:tc>
      </w:tr>
      <w:tr w:rsidR="00AD69AF" w:rsidRPr="00AB0ECA" w14:paraId="78540738" w14:textId="77777777" w:rsidTr="00763CEC">
        <w:tc>
          <w:tcPr>
            <w:tcW w:w="817" w:type="dxa"/>
          </w:tcPr>
          <w:p w14:paraId="422214DD" w14:textId="77777777" w:rsidR="00AD69AF" w:rsidRPr="005B3D8F" w:rsidRDefault="00AD69AF" w:rsidP="00763CEC">
            <w:pPr>
              <w:jc w:val="both"/>
            </w:pPr>
            <w:r>
              <w:lastRenderedPageBreak/>
              <w:t>3:15</w:t>
            </w:r>
          </w:p>
        </w:tc>
        <w:tc>
          <w:tcPr>
            <w:tcW w:w="3969" w:type="dxa"/>
            <w:shd w:val="clear" w:color="auto" w:fill="auto"/>
          </w:tcPr>
          <w:p w14:paraId="308740C5" w14:textId="77777777" w:rsidR="00AD69AF" w:rsidRPr="0057586E" w:rsidRDefault="00AD69AF" w:rsidP="00763CEC">
            <w:pPr>
              <w:jc w:val="both"/>
              <w:rPr>
                <w:color w:val="00B050"/>
              </w:rPr>
            </w:pPr>
            <w:r w:rsidRPr="0057586E">
              <w:rPr>
                <w:color w:val="00B050"/>
              </w:rPr>
              <w:t>ᵊdfin-u b-al-gabər. šgadd-ma yiḏbaḥ min ḏōlak hīčiḏ yiǧi ʕind al-gabər. ygūl: yāzi alle mā yāzi? – ygūl mā yāzi! huwwa ygūl ʕala ḥāl-u: yā wal gāḷ wāḥad min a… aš-šiyāb tā nḥuṭṭ-u b-al-gabər tā hā yingāḷ yāzi alle mā? tā ygūl yāzi, kāfi!</w:t>
            </w:r>
          </w:p>
        </w:tc>
        <w:tc>
          <w:tcPr>
            <w:tcW w:w="4502" w:type="dxa"/>
            <w:shd w:val="clear" w:color="auto" w:fill="auto"/>
          </w:tcPr>
          <w:p w14:paraId="4FCCA147" w14:textId="77777777" w:rsidR="00AD69AF" w:rsidRPr="0057586E" w:rsidRDefault="00AD69AF" w:rsidP="00763CEC">
            <w:pPr>
              <w:jc w:val="both"/>
              <w:rPr>
                <w:color w:val="00B050"/>
                <w:szCs w:val="20"/>
              </w:rPr>
            </w:pPr>
            <w:r w:rsidRPr="0057586E">
              <w:rPr>
                <w:color w:val="00B050"/>
                <w:szCs w:val="20"/>
              </w:rPr>
              <w:t>He buried him in the grave. Whenever (lit. as many as) he killed one of them, he came to the grave and said, “Is it enough or is it not enough?” – He responded, “It’s not enough!” So he [viz. Jassas who is the leader of the family who killed Zir’s brother] said to himself, “Let’s put one of the old men into the grave that, when it will be asked again, ‘Is it enough or not?’ he should say, “It’s enough, enough!”</w:t>
            </w:r>
          </w:p>
        </w:tc>
      </w:tr>
      <w:tr w:rsidR="00AD69AF" w:rsidRPr="00AB0ECA" w14:paraId="321544BB" w14:textId="77777777" w:rsidTr="00763CEC">
        <w:tc>
          <w:tcPr>
            <w:tcW w:w="817" w:type="dxa"/>
          </w:tcPr>
          <w:p w14:paraId="4AA5D4CC" w14:textId="77777777" w:rsidR="00AD69AF" w:rsidRPr="00AB0ECA" w:rsidRDefault="00AD69AF" w:rsidP="00763CEC">
            <w:pPr>
              <w:jc w:val="both"/>
            </w:pPr>
            <w:r>
              <w:t>3:44</w:t>
            </w:r>
          </w:p>
        </w:tc>
        <w:tc>
          <w:tcPr>
            <w:tcW w:w="3969" w:type="dxa"/>
            <w:shd w:val="clear" w:color="auto" w:fill="auto"/>
          </w:tcPr>
          <w:p w14:paraId="56E16DD9" w14:textId="77777777" w:rsidR="00AD69AF" w:rsidRPr="0057586E" w:rsidRDefault="00AD69AF" w:rsidP="00763CEC">
            <w:pPr>
              <w:jc w:val="both"/>
              <w:rPr>
                <w:color w:val="00B050"/>
              </w:rPr>
            </w:pPr>
            <w:r w:rsidRPr="0057586E">
              <w:rPr>
                <w:color w:val="00B050"/>
              </w:rPr>
              <w:t>hāḏa yōm-inn-u gām yiḏbaḥ, ǧī ʕala l-gabər hāḏa ḥāṭṭīn-u bgaḷb al-gabər. xū-yi, gāḷ: yāzi alle mā yāzi? gāḷ yā wayl yāzi yāzi! ʕǧizne. yā wal, inte ṭayyib? fakk al-gabər hīčiḏ inn-u zād w yiḏbaḥ-u.</w:t>
            </w:r>
          </w:p>
        </w:tc>
        <w:tc>
          <w:tcPr>
            <w:tcW w:w="4502" w:type="dxa"/>
            <w:shd w:val="clear" w:color="auto" w:fill="auto"/>
          </w:tcPr>
          <w:p w14:paraId="21401293" w14:textId="77777777" w:rsidR="00AD69AF" w:rsidRPr="0057586E" w:rsidRDefault="00AD69AF" w:rsidP="00763CEC">
            <w:pPr>
              <w:jc w:val="both"/>
              <w:rPr>
                <w:color w:val="00B050"/>
                <w:szCs w:val="20"/>
              </w:rPr>
            </w:pPr>
            <w:r w:rsidRPr="0057586E">
              <w:rPr>
                <w:color w:val="00B050"/>
                <w:szCs w:val="20"/>
              </w:rPr>
              <w:t>So, when he (Zir) killed another one and came to the grave, they had put him (the old man) into it. He said, “My brother, is it enough or not?” He said, “It’s enough, it’s enough! We have our fill’s of it!” Zir said, “Hey, are you alive?” He opened the grave and killed him too.</w:t>
            </w:r>
          </w:p>
        </w:tc>
      </w:tr>
      <w:tr w:rsidR="00AD69AF" w:rsidRPr="00AB0ECA" w14:paraId="29C94286" w14:textId="77777777" w:rsidTr="00763CEC">
        <w:tc>
          <w:tcPr>
            <w:tcW w:w="817" w:type="dxa"/>
          </w:tcPr>
          <w:p w14:paraId="74FA7DAA" w14:textId="77777777" w:rsidR="00AD69AF" w:rsidRPr="00AB0ECA" w:rsidRDefault="00AD69AF" w:rsidP="00763CEC">
            <w:pPr>
              <w:jc w:val="both"/>
            </w:pPr>
            <w:r>
              <w:t>4:02</w:t>
            </w:r>
          </w:p>
        </w:tc>
        <w:tc>
          <w:tcPr>
            <w:tcW w:w="3969" w:type="dxa"/>
            <w:shd w:val="clear" w:color="auto" w:fill="auto"/>
          </w:tcPr>
          <w:p w14:paraId="48B3EAC1" w14:textId="77777777" w:rsidR="00AD69AF" w:rsidRPr="0057586E" w:rsidRDefault="00AD69AF" w:rsidP="00763CEC">
            <w:pPr>
              <w:jc w:val="both"/>
              <w:rPr>
                <w:color w:val="00B050"/>
              </w:rPr>
            </w:pPr>
            <w:r w:rsidRPr="0057586E">
              <w:rPr>
                <w:color w:val="00B050"/>
              </w:rPr>
              <w:t xml:space="preserve">an-nōb gāḷaw: mā nigdir ᵊntaḥayyal ʕalē-´. ʕalē intīy, ᵊb-šaʕir rās-ič tirbuṭīn [īdē-h], šaʕr ar-rās hāḏa mitīn. guṭṭi šaʕir rās-ič sawwi ḥabil w šiddi īdē-h balčinn-u </w:t>
            </w:r>
            <w:bookmarkStart w:id="149" w:name="_Hlk132716343"/>
            <w:r w:rsidRPr="0057586E">
              <w:rPr>
                <w:color w:val="00B050"/>
              </w:rPr>
              <w:t>itičattaf</w:t>
            </w:r>
            <w:bookmarkEnd w:id="149"/>
            <w:r w:rsidRPr="0057586E">
              <w:rPr>
                <w:color w:val="00B050"/>
              </w:rPr>
              <w:t xml:space="preserve"> tā niḏbaḥ-u. hiyye čattafatt-u b-al-ᵊmrisi gaʕad gāḷat: tā_šūf ḥēl-ak šnōn-u. </w:t>
            </w:r>
          </w:p>
        </w:tc>
        <w:tc>
          <w:tcPr>
            <w:tcW w:w="4502" w:type="dxa"/>
            <w:shd w:val="clear" w:color="auto" w:fill="auto"/>
          </w:tcPr>
          <w:p w14:paraId="3941BBAA" w14:textId="77777777" w:rsidR="00AD69AF" w:rsidRPr="0057586E" w:rsidRDefault="00AD69AF" w:rsidP="00763CEC">
            <w:pPr>
              <w:jc w:val="both"/>
              <w:rPr>
                <w:color w:val="00B050"/>
                <w:szCs w:val="20"/>
              </w:rPr>
            </w:pPr>
            <w:r w:rsidRPr="0057586E">
              <w:rPr>
                <w:color w:val="00B050"/>
                <w:szCs w:val="20"/>
              </w:rPr>
              <w:t>Now they said, “We cannot outfox him.” [So they said to one of the women], “Bind him with your hair, your hair is very strong. Cut your hair and make a rope out of it and then tie his hands, maybe, when he is bound, we can kill him.” She tied him with the rope and said, “Let’s see how strong you are!”</w:t>
            </w:r>
          </w:p>
        </w:tc>
      </w:tr>
      <w:tr w:rsidR="00AD69AF" w:rsidRPr="00AB0ECA" w14:paraId="286E6551" w14:textId="77777777" w:rsidTr="00763CEC">
        <w:tc>
          <w:tcPr>
            <w:tcW w:w="817" w:type="dxa"/>
          </w:tcPr>
          <w:p w14:paraId="2909D963" w14:textId="77777777" w:rsidR="00AD69AF" w:rsidRPr="00AB0ECA" w:rsidRDefault="00AD69AF" w:rsidP="00763CEC">
            <w:pPr>
              <w:jc w:val="both"/>
            </w:pPr>
            <w:r>
              <w:t>4:54</w:t>
            </w:r>
          </w:p>
        </w:tc>
        <w:tc>
          <w:tcPr>
            <w:tcW w:w="3969" w:type="dxa"/>
            <w:shd w:val="clear" w:color="auto" w:fill="auto"/>
          </w:tcPr>
          <w:p w14:paraId="79E5621C" w14:textId="77777777" w:rsidR="00AD69AF" w:rsidRPr="0057586E" w:rsidRDefault="00AD69AF" w:rsidP="00763CEC">
            <w:pPr>
              <w:jc w:val="both"/>
              <w:rPr>
                <w:color w:val="00B050"/>
              </w:rPr>
            </w:pPr>
            <w:r w:rsidRPr="0057586E">
              <w:rPr>
                <w:color w:val="00B050"/>
              </w:rPr>
              <w:t>čattafatt-u b-al-ᵊmrisi mingāḷ hīčiḏ giṭaʕ ʕa-l-ᵊmrisi. čattafatt-u b-at-tēl al-ḥadīd mingāḷ hīčiḏ šnōn-ma čattafatt-u, ᵊṭlaʕat al-ḥabil hāḏa gāḷat tā_šūf hāḏi zād.</w:t>
            </w:r>
          </w:p>
        </w:tc>
        <w:tc>
          <w:tcPr>
            <w:tcW w:w="4502" w:type="dxa"/>
            <w:shd w:val="clear" w:color="auto" w:fill="auto"/>
          </w:tcPr>
          <w:p w14:paraId="6FF1C062" w14:textId="77777777" w:rsidR="00AD69AF" w:rsidRPr="0057586E" w:rsidRDefault="00AD69AF" w:rsidP="00763CEC">
            <w:pPr>
              <w:jc w:val="both"/>
              <w:rPr>
                <w:color w:val="00B050"/>
                <w:szCs w:val="20"/>
              </w:rPr>
            </w:pPr>
            <w:r w:rsidRPr="0057586E">
              <w:rPr>
                <w:color w:val="00B050"/>
                <w:szCs w:val="20"/>
              </w:rPr>
              <w:t xml:space="preserve">She tied him with the rope (but) he broke the rope like this. So she tied him with an iron wire. As soon as </w:t>
            </w:r>
            <w:r w:rsidRPr="0057586E">
              <w:rPr>
                <w:color w:val="00B050"/>
              </w:rPr>
              <w:t>she had tied him,</w:t>
            </w:r>
            <w:r w:rsidRPr="0057586E">
              <w:rPr>
                <w:color w:val="00B050"/>
                <w:szCs w:val="20"/>
              </w:rPr>
              <w:t xml:space="preserve"> she put the rope on him and said to him, “Let’s see what you can do now!”</w:t>
            </w:r>
          </w:p>
        </w:tc>
      </w:tr>
      <w:tr w:rsidR="00AD69AF" w:rsidRPr="00AB0ECA" w14:paraId="2590006C" w14:textId="77777777" w:rsidTr="00763CEC">
        <w:tc>
          <w:tcPr>
            <w:tcW w:w="817" w:type="dxa"/>
          </w:tcPr>
          <w:p w14:paraId="2E3195B1" w14:textId="77777777" w:rsidR="00AD69AF" w:rsidRPr="00AB0ECA" w:rsidRDefault="00AD69AF" w:rsidP="00763CEC">
            <w:pPr>
              <w:jc w:val="both"/>
            </w:pPr>
            <w:r>
              <w:t>5:16</w:t>
            </w:r>
          </w:p>
        </w:tc>
        <w:tc>
          <w:tcPr>
            <w:tcW w:w="3969" w:type="dxa"/>
            <w:shd w:val="clear" w:color="auto" w:fill="auto"/>
          </w:tcPr>
          <w:p w14:paraId="3F4862CB" w14:textId="77777777" w:rsidR="00AD69AF" w:rsidRPr="0057586E" w:rsidRDefault="00AD69AF" w:rsidP="00763CEC">
            <w:pPr>
              <w:jc w:val="both"/>
              <w:rPr>
                <w:color w:val="00B050"/>
              </w:rPr>
            </w:pPr>
            <w:r w:rsidRPr="0057586E">
              <w:rPr>
                <w:color w:val="00B050"/>
              </w:rPr>
              <w:t xml:space="preserve">luwatt-u ʕalē-´ luwatt-u ʕalē-´ lummin-ma gāḷat hāy hāḏa šnōn? šnōn-ma gāḷ hīčiḏ, gāḷ hīčiḏ, gāḷ hīčiḏ, laʕ! gāḷat rawwiḥū-l-u huwwa </w:t>
            </w:r>
            <w:bookmarkStart w:id="150" w:name="_Hlk132716350"/>
            <w:r w:rsidRPr="0057586E">
              <w:rPr>
                <w:color w:val="00B050"/>
              </w:rPr>
              <w:t xml:space="preserve">mčattaf. </w:t>
            </w:r>
            <w:bookmarkEnd w:id="150"/>
            <w:r w:rsidRPr="0057586E">
              <w:rPr>
                <w:color w:val="00B050"/>
              </w:rPr>
              <w:t>ʕād ǧāw tallafō-´ talāf ᵊb-nōba. tallafō-´ talāf ᵊb-nōba w ǧābaw ṣandūg. ḥaṭṭō-´ b-aṣ-ṣandūg w zattō-´ b-al-baḥar. zattō-´ b-al-baḥar w rāḥ.</w:t>
            </w:r>
          </w:p>
        </w:tc>
        <w:tc>
          <w:tcPr>
            <w:tcW w:w="4502" w:type="dxa"/>
            <w:shd w:val="clear" w:color="auto" w:fill="auto"/>
          </w:tcPr>
          <w:p w14:paraId="5702E820" w14:textId="77777777" w:rsidR="00AD69AF" w:rsidRPr="0057586E" w:rsidRDefault="00AD69AF" w:rsidP="00763CEC">
            <w:pPr>
              <w:jc w:val="both"/>
              <w:rPr>
                <w:color w:val="00B050"/>
                <w:szCs w:val="20"/>
              </w:rPr>
            </w:pPr>
            <w:r w:rsidRPr="0057586E">
              <w:rPr>
                <w:color w:val="00B050"/>
                <w:szCs w:val="20"/>
              </w:rPr>
              <w:t xml:space="preserve">She bound it around him again and again, then she said, “How is this?” </w:t>
            </w:r>
            <w:r w:rsidRPr="0057586E">
              <w:rPr>
                <w:color w:val="00B050"/>
              </w:rPr>
              <w:t>As he</w:t>
            </w:r>
            <w:r w:rsidRPr="0057586E">
              <w:rPr>
                <w:color w:val="00B050"/>
                <w:szCs w:val="20"/>
              </w:rPr>
              <w:t xml:space="preserve"> said, “So!”, he said, “So!” [I can open it]”, but, “No!” [he couldn’t]. She said, “Come here, he is bound.” They came and lambasted him completely. They lambasted him, brought a box, put him inside and threw him into the sea. They put him into the sea and he disappeared.</w:t>
            </w:r>
          </w:p>
        </w:tc>
      </w:tr>
      <w:tr w:rsidR="00AD69AF" w:rsidRPr="00AB0ECA" w14:paraId="52B4E635" w14:textId="77777777" w:rsidTr="00763CEC">
        <w:tc>
          <w:tcPr>
            <w:tcW w:w="817" w:type="dxa"/>
          </w:tcPr>
          <w:p w14:paraId="206CFF2F" w14:textId="77777777" w:rsidR="00AD69AF" w:rsidRPr="00AB0ECA" w:rsidRDefault="00AD69AF" w:rsidP="00763CEC">
            <w:pPr>
              <w:jc w:val="both"/>
            </w:pPr>
            <w:r>
              <w:t>5:55</w:t>
            </w:r>
          </w:p>
        </w:tc>
        <w:tc>
          <w:tcPr>
            <w:tcW w:w="3969" w:type="dxa"/>
            <w:shd w:val="clear" w:color="auto" w:fill="auto"/>
          </w:tcPr>
          <w:p w14:paraId="108680A6" w14:textId="77777777" w:rsidR="00AD69AF" w:rsidRPr="0057586E" w:rsidRDefault="00AD69AF" w:rsidP="00763CEC">
            <w:pPr>
              <w:jc w:val="both"/>
              <w:rPr>
                <w:color w:val="00B050"/>
              </w:rPr>
            </w:pPr>
            <w:r w:rsidRPr="0057586E">
              <w:rPr>
                <w:color w:val="00B050"/>
              </w:rPr>
              <w:t xml:space="preserve">haḏōl ad-denizǧiyye yḥūšūn bāliq yṣīdūn bāliq miṯil Isṭambōl yaʕni. hāḏa n-nōba zatt al-ᵊhniyye inn-u ṯiǧīl, yōm-in yisḥab-u hīčiḏ winn-u ṣandūg. sḥab-u aṣ-ṣandūg </w:t>
            </w:r>
            <w:r w:rsidRPr="0057586E">
              <w:rPr>
                <w:color w:val="00B050"/>
              </w:rPr>
              <w:lastRenderedPageBreak/>
              <w:t xml:space="preserve">hināk ᵊṭlaʕō-´ yōm-in ᵊṭlaʕō-´, inn-u hū zlime. ᵊb-tāli yrūḥ! fakkaw aṣ-ṣandūg inn-u flān ǧābō-´ ʕa-l-bēt gāmaw ydāwūn-u. čiṯīr ǧilīl ᵊflān ṭāb. </w:t>
            </w:r>
          </w:p>
        </w:tc>
        <w:tc>
          <w:tcPr>
            <w:tcW w:w="4502" w:type="dxa"/>
            <w:shd w:val="clear" w:color="auto" w:fill="auto"/>
          </w:tcPr>
          <w:p w14:paraId="13021A3A" w14:textId="77777777" w:rsidR="00AD69AF" w:rsidRPr="0057586E" w:rsidRDefault="00AD69AF" w:rsidP="00763CEC">
            <w:pPr>
              <w:jc w:val="both"/>
              <w:rPr>
                <w:color w:val="00B050"/>
                <w:szCs w:val="20"/>
                <w:lang w:bidi="he-IL"/>
              </w:rPr>
            </w:pPr>
            <w:r w:rsidRPr="0057586E">
              <w:rPr>
                <w:color w:val="00B050"/>
                <w:szCs w:val="20"/>
              </w:rPr>
              <w:lastRenderedPageBreak/>
              <w:t xml:space="preserve">Those sailors were catching fish, they were catching fish, like those in Istanbul. This one, he threw this whatnot (i.e. the fishing rod)…it was heavy! When he had pulled it out (he saw) that </w:t>
            </w:r>
            <w:r w:rsidRPr="0057586E">
              <w:rPr>
                <w:color w:val="00B050"/>
                <w:szCs w:val="20"/>
              </w:rPr>
              <w:lastRenderedPageBreak/>
              <w:t>it was a box. They pulled the box out and when they had hauled it out it turned out to be a man who was about to die. They opened the box, brought him to their homes and started to cure him. Soon he recovered.</w:t>
            </w:r>
          </w:p>
        </w:tc>
      </w:tr>
      <w:tr w:rsidR="00AD69AF" w:rsidRPr="00AB0ECA" w14:paraId="0919AA9F" w14:textId="77777777" w:rsidTr="00763CEC">
        <w:tc>
          <w:tcPr>
            <w:tcW w:w="817" w:type="dxa"/>
          </w:tcPr>
          <w:p w14:paraId="00F04F82" w14:textId="77777777" w:rsidR="00AD69AF" w:rsidRPr="00AB0ECA" w:rsidRDefault="00AD69AF" w:rsidP="00763CEC">
            <w:pPr>
              <w:jc w:val="both"/>
            </w:pPr>
            <w:r>
              <w:lastRenderedPageBreak/>
              <w:t>6:38</w:t>
            </w:r>
          </w:p>
        </w:tc>
        <w:tc>
          <w:tcPr>
            <w:tcW w:w="3969" w:type="dxa"/>
            <w:shd w:val="clear" w:color="auto" w:fill="auto"/>
          </w:tcPr>
          <w:p w14:paraId="1E26CFF2" w14:textId="77777777" w:rsidR="00AD69AF" w:rsidRPr="0057586E" w:rsidRDefault="00AD69AF" w:rsidP="00763CEC">
            <w:pPr>
              <w:jc w:val="both"/>
              <w:rPr>
                <w:color w:val="00B050"/>
              </w:rPr>
            </w:pPr>
            <w:r w:rsidRPr="0057586E">
              <w:rPr>
                <w:color w:val="00B050"/>
              </w:rPr>
              <w:t>bāšt al-balad ydawwir sāyis l-al-xēl. gāylīn hēne ᵊzlime. čiṯīr ᵊzlimt-in zēn yṣīr sāyis. gāḷ: xall-u yiǧi! ǧābō-´ luwwa w-ṣār sāyis-in l-al-xēl. gām yāxuḏ al-xēl ʕala ǧāl al-baḥar hīčiḏ. yāxuḏ al-xēl ʕala ǧāl al-baḥar w min al-baḥar yuṭluʕ ᵊḥṣān, erkek, al-faras zād ʕāṭi yšabbi l-faras minn-u.</w:t>
            </w:r>
          </w:p>
        </w:tc>
        <w:tc>
          <w:tcPr>
            <w:tcW w:w="4502" w:type="dxa"/>
            <w:shd w:val="clear" w:color="auto" w:fill="auto"/>
          </w:tcPr>
          <w:p w14:paraId="520446B7" w14:textId="77777777" w:rsidR="00AD69AF" w:rsidRPr="0057586E" w:rsidRDefault="00AD69AF" w:rsidP="00763CEC">
            <w:pPr>
              <w:jc w:val="both"/>
              <w:rPr>
                <w:color w:val="00B050"/>
                <w:szCs w:val="20"/>
              </w:rPr>
            </w:pPr>
            <w:r w:rsidRPr="0057586E">
              <w:rPr>
                <w:color w:val="00B050"/>
                <w:szCs w:val="20"/>
              </w:rPr>
              <w:t xml:space="preserve">The pasha of that country was looking for a groom for the horses. They said, “Here is a man, a very good man who can become a groom.” He said, “He should come!” They brought him to him and he became a groom for the horses. He took the horses to the shore of the sea; and out of the sea came a stallion, a male horse, the mare wanted to get gravid and so he (Zir) mated the mare with it. </w:t>
            </w:r>
          </w:p>
        </w:tc>
      </w:tr>
      <w:tr w:rsidR="00AD69AF" w:rsidRPr="00AB0ECA" w14:paraId="2D1A6942" w14:textId="77777777" w:rsidTr="00763CEC">
        <w:tc>
          <w:tcPr>
            <w:tcW w:w="817" w:type="dxa"/>
          </w:tcPr>
          <w:p w14:paraId="38B3402C" w14:textId="77777777" w:rsidR="00AD69AF" w:rsidRPr="00AB0ECA" w:rsidRDefault="00AD69AF" w:rsidP="00763CEC">
            <w:pPr>
              <w:jc w:val="both"/>
            </w:pPr>
            <w:r>
              <w:t>7:15</w:t>
            </w:r>
          </w:p>
        </w:tc>
        <w:tc>
          <w:tcPr>
            <w:tcW w:w="3969" w:type="dxa"/>
            <w:shd w:val="clear" w:color="auto" w:fill="auto"/>
          </w:tcPr>
          <w:p w14:paraId="4FB1AA7B" w14:textId="77777777" w:rsidR="00AD69AF" w:rsidRPr="0057586E" w:rsidRDefault="00AD69AF" w:rsidP="00763CEC">
            <w:pPr>
              <w:jc w:val="both"/>
              <w:rPr>
                <w:color w:val="00B050"/>
              </w:rPr>
            </w:pPr>
            <w:r w:rsidRPr="0057586E">
              <w:rPr>
                <w:color w:val="00B050"/>
              </w:rPr>
              <w:t xml:space="preserve">l-al-ḥōl ṣāyir muhra minn-u gāyim yrabbī-he dāyir sine uxṛa yrūḥ hināk uxṛa l-ᵊḥṣān ṭilaʕ uxṛa al-faras šabbā-ha. ǧābat ᵊḥṣān an-nōb. w-rabbā-hin haḏanne lummun-ma ṣār ʕa-l-kēf. ᵊrčib ʕād w naḥar ʕala Klēb w Ǧassās b-ḏ̣ahar al-faras az-zēna hāḏi. taḥārabaw ʕād ḏibaḥ-hum. baʕad hāḏa ḏibaḥ-hum ʕād. mū hēk? </w:t>
            </w:r>
          </w:p>
        </w:tc>
        <w:tc>
          <w:tcPr>
            <w:tcW w:w="4502" w:type="dxa"/>
            <w:shd w:val="clear" w:color="auto" w:fill="auto"/>
          </w:tcPr>
          <w:p w14:paraId="6DE609FF" w14:textId="77777777" w:rsidR="00AD69AF" w:rsidRPr="0057586E" w:rsidRDefault="00AD69AF" w:rsidP="00763CEC">
            <w:pPr>
              <w:jc w:val="both"/>
              <w:rPr>
                <w:color w:val="00B050"/>
                <w:szCs w:val="20"/>
              </w:rPr>
            </w:pPr>
            <w:r w:rsidRPr="0057586E">
              <w:rPr>
                <w:color w:val="00B050"/>
                <w:szCs w:val="20"/>
              </w:rPr>
              <w:t xml:space="preserve">One year later a foal was born and he trained it. After a year he went there again, and the stallion came out again and he mated the mare with it. It bore another foal and he trained them until they have become as he liked it. Finally he mounted it and declaimed against Kleb and Jassas on the back of this good mare. He fought them and killed them. After that he killed them all. Isn’t it like that? </w:t>
            </w:r>
          </w:p>
        </w:tc>
      </w:tr>
    </w:tbl>
    <w:p w14:paraId="63B0C046" w14:textId="77777777" w:rsidR="007140B6" w:rsidRDefault="007140B6">
      <w:pPr>
        <w:jc w:val="both"/>
      </w:pPr>
    </w:p>
    <w:p w14:paraId="0ECD1DDE" w14:textId="77777777" w:rsidR="007140B6" w:rsidRDefault="00000000">
      <w:pPr>
        <w:pStyle w:val="Heading2"/>
      </w:pPr>
      <w:bookmarkStart w:id="151" w:name="_Toc156305447"/>
      <w:r>
        <w:t>Urfa-112_Tall_Nasir-Harran-2010</w:t>
      </w:r>
      <w:bookmarkEnd w:id="151"/>
    </w:p>
    <w:p w14:paraId="34D04C2D" w14:textId="77777777" w:rsidR="00AD69AF" w:rsidRDefault="00AD69AF" w:rsidP="00AD69AF">
      <w:r>
        <w:t>Published in FS Ingham</w:t>
      </w:r>
    </w:p>
    <w:p w14:paraId="36072E1E" w14:textId="77777777" w:rsidR="00AD69AF" w:rsidRDefault="00AD69AF" w:rsidP="00AD69AF">
      <w:r>
        <w:t>Cheikh Mamdūḥ Badir</w:t>
      </w:r>
    </w:p>
    <w:p w14:paraId="4C811196" w14:textId="77777777" w:rsidR="00AD69AF" w:rsidRDefault="00AD69AF" w:rsidP="00AD69AF">
      <w:r>
        <w:t>May 2010</w:t>
      </w:r>
    </w:p>
    <w:tbl>
      <w:tblPr>
        <w:tblW w:w="8755" w:type="dxa"/>
        <w:tblInd w:w="4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3"/>
        <w:gridCol w:w="3544"/>
        <w:gridCol w:w="4678"/>
      </w:tblGrid>
      <w:tr w:rsidR="00AD69AF" w:rsidRPr="00BA4635" w14:paraId="6C9F5A05" w14:textId="77777777" w:rsidTr="00763CEC">
        <w:tc>
          <w:tcPr>
            <w:tcW w:w="533" w:type="dxa"/>
          </w:tcPr>
          <w:p w14:paraId="0E8C756C" w14:textId="77777777" w:rsidR="00AD69AF" w:rsidRPr="00BA4635" w:rsidRDefault="00AD69AF" w:rsidP="00763CEC">
            <w:r w:rsidRPr="00BA4635">
              <w:t>1</w:t>
            </w:r>
          </w:p>
        </w:tc>
        <w:tc>
          <w:tcPr>
            <w:tcW w:w="3544" w:type="dxa"/>
            <w:shd w:val="clear" w:color="auto" w:fill="auto"/>
          </w:tcPr>
          <w:p w14:paraId="3D81601D" w14:textId="77777777" w:rsidR="00AD69AF" w:rsidRPr="005B2FE9" w:rsidRDefault="00AD69AF" w:rsidP="00763CEC">
            <w:pPr>
              <w:rPr>
                <w:color w:val="00B050"/>
              </w:rPr>
            </w:pPr>
            <w:r w:rsidRPr="005B2FE9">
              <w:rPr>
                <w:noProof/>
                <w:color w:val="00B050"/>
              </w:rPr>
              <w:t xml:space="preserve">Tall Xarma – isim awwali Tall Xarma? – Tall Qarma, zimān al-ʕUsmalli, ā, baʕdēn </w:t>
            </w:r>
            <w:r w:rsidRPr="005B2FE9">
              <w:rPr>
                <w:color w:val="00B050"/>
              </w:rPr>
              <w:t>ǧidd-ina</w:t>
            </w:r>
            <w:r w:rsidRPr="005B2FE9">
              <w:rPr>
                <w:noProof/>
                <w:color w:val="00B050"/>
              </w:rPr>
              <w:t xml:space="preserve"> hēn nāzil. huwwa w rayyis al-ʕašāyir as-Sūriyye ṣār ḥarb. ma-bēn ʕašāyir-na w-Sūriyye ṣār ḥarb čiṯīr.</w:t>
            </w:r>
          </w:p>
        </w:tc>
        <w:tc>
          <w:tcPr>
            <w:tcW w:w="4678" w:type="dxa"/>
            <w:shd w:val="clear" w:color="auto" w:fill="auto"/>
          </w:tcPr>
          <w:p w14:paraId="27511500" w14:textId="77777777" w:rsidR="00AD69AF" w:rsidRPr="005B2FE9" w:rsidRDefault="00AD69AF" w:rsidP="00763CEC">
            <w:pPr>
              <w:rPr>
                <w:color w:val="00B050"/>
              </w:rPr>
            </w:pPr>
            <w:r w:rsidRPr="005B2FE9">
              <w:rPr>
                <w:color w:val="00B050"/>
              </w:rPr>
              <w:t>Tell Xarma – [SP] Its former name was Tell Xarma? – Tall Qarma, in the era of the Ottomans. Then our grandfather settled down here. A war broke out between him and the chief of the Syrian tribes. Between our tribes and the Syrians there was a lot of war.</w:t>
            </w:r>
          </w:p>
        </w:tc>
      </w:tr>
      <w:tr w:rsidR="00AD69AF" w:rsidRPr="00BA4635" w14:paraId="679BBDB9" w14:textId="77777777" w:rsidTr="00763CEC">
        <w:tc>
          <w:tcPr>
            <w:tcW w:w="533" w:type="dxa"/>
          </w:tcPr>
          <w:p w14:paraId="384D546C" w14:textId="77777777" w:rsidR="00AD69AF" w:rsidRPr="00BA4635" w:rsidRDefault="00AD69AF" w:rsidP="00763CEC">
            <w:r w:rsidRPr="00BA4635">
              <w:t>2</w:t>
            </w:r>
          </w:p>
        </w:tc>
        <w:tc>
          <w:tcPr>
            <w:tcW w:w="3544" w:type="dxa"/>
            <w:shd w:val="clear" w:color="auto" w:fill="auto"/>
          </w:tcPr>
          <w:p w14:paraId="09AC8E93" w14:textId="41A4304D" w:rsidR="00AD69AF" w:rsidRPr="00BA4635" w:rsidRDefault="009C4026" w:rsidP="00763CEC">
            <w:r w:rsidRPr="00490FAB">
              <w:rPr>
                <w:noProof/>
                <w:color w:val="00B050"/>
              </w:rPr>
              <w:t>rayyis al-ʕašāyir haḏāk gāyil l-aš-šāʕir, šāʕr ē, tʕarif šāʕir? – ē! – gāḷ: rūḥ! ʕa-rayyis ʕašāyir Ǧēs w lē ṣār b-al-ᵊghawa al-maǧlis ṣār tamām. inte b-aṛ-ṛǝbāb, gūl:</w:t>
            </w:r>
            <w:r>
              <w:rPr>
                <w:noProof/>
                <w:color w:val="00B050"/>
              </w:rPr>
              <w:t xml:space="preserve"> </w:t>
            </w:r>
            <w:r w:rsidRPr="00490FAB">
              <w:rPr>
                <w:noProof/>
                <w:color w:val="00B050"/>
              </w:rPr>
              <w:t>mǝn fōg diǧil-ha, mǝn fōg diǧil-ha</w:t>
            </w:r>
            <w:r>
              <w:rPr>
                <w:noProof/>
                <w:color w:val="00B050"/>
              </w:rPr>
              <w:t xml:space="preserve"> </w:t>
            </w:r>
            <w:r w:rsidRPr="00490FAB">
              <w:rPr>
                <w:color w:val="00B050"/>
              </w:rPr>
              <w:t>kull al-ʕaǧādīy yassarat</w:t>
            </w:r>
            <w:r>
              <w:rPr>
                <w:color w:val="00B050"/>
              </w:rPr>
              <w:t xml:space="preserve"> </w:t>
            </w:r>
            <w:r w:rsidRPr="00490FAB">
              <w:rPr>
                <w:color w:val="00B050"/>
              </w:rPr>
              <w:t>wa-Čill ḥabbal-ha.</w:t>
            </w:r>
          </w:p>
        </w:tc>
        <w:tc>
          <w:tcPr>
            <w:tcW w:w="4678" w:type="dxa"/>
            <w:shd w:val="clear" w:color="auto" w:fill="auto"/>
          </w:tcPr>
          <w:p w14:paraId="3BE660FD" w14:textId="77777777" w:rsidR="00AD69AF" w:rsidRPr="00490FAB" w:rsidRDefault="00AD69AF" w:rsidP="00763CEC">
            <w:pPr>
              <w:rPr>
                <w:color w:val="00B050"/>
              </w:rPr>
            </w:pPr>
            <w:r w:rsidRPr="00490FAB">
              <w:rPr>
                <w:color w:val="00B050"/>
              </w:rPr>
              <w:t>The chief of those tribes said to a certain poet, a poet, yes, you know what a poet is? – Yes! – He said, “Go to the chief of the tribes of Qays! And when he is sitting in the coffee house, in the majlis, then it is the right (moment) to recite (to him) by playing the rebab:</w:t>
            </w:r>
          </w:p>
          <w:p w14:paraId="10239D9C" w14:textId="77777777" w:rsidR="00AD69AF" w:rsidRPr="00490FAB" w:rsidRDefault="00AD69AF" w:rsidP="00763CEC">
            <w:pPr>
              <w:rPr>
                <w:color w:val="00B050"/>
              </w:rPr>
            </w:pPr>
            <w:r w:rsidRPr="00490FAB">
              <w:rPr>
                <w:color w:val="00B050"/>
              </w:rPr>
              <w:t>He beat (?) them from above (the camel)</w:t>
            </w:r>
          </w:p>
          <w:p w14:paraId="41621907" w14:textId="77777777" w:rsidR="00AD69AF" w:rsidRPr="00490FAB" w:rsidRDefault="00AD69AF" w:rsidP="00763CEC">
            <w:pPr>
              <w:rPr>
                <w:color w:val="00B050"/>
              </w:rPr>
            </w:pPr>
            <w:r w:rsidRPr="00490FAB">
              <w:rPr>
                <w:color w:val="00B050"/>
              </w:rPr>
              <w:t>All men were taken captives</w:t>
            </w:r>
          </w:p>
          <w:p w14:paraId="6B66F396" w14:textId="77777777" w:rsidR="00AD69AF" w:rsidRPr="00BA4635" w:rsidRDefault="00AD69AF" w:rsidP="00763CEC">
            <w:r w:rsidRPr="00490FAB">
              <w:rPr>
                <w:color w:val="00B050"/>
              </w:rPr>
              <w:t>And Čill made pregnant all (women).</w:t>
            </w:r>
          </w:p>
        </w:tc>
      </w:tr>
      <w:tr w:rsidR="00AD69AF" w:rsidRPr="00BA4635" w14:paraId="3167B265" w14:textId="77777777" w:rsidTr="00763CEC">
        <w:tc>
          <w:tcPr>
            <w:tcW w:w="533" w:type="dxa"/>
          </w:tcPr>
          <w:p w14:paraId="5CCA4257" w14:textId="77777777" w:rsidR="00AD69AF" w:rsidRPr="00BA4635" w:rsidRDefault="00AD69AF" w:rsidP="00763CEC">
            <w:r w:rsidRPr="00BA4635">
              <w:t>3</w:t>
            </w:r>
          </w:p>
        </w:tc>
        <w:tc>
          <w:tcPr>
            <w:tcW w:w="3544" w:type="dxa"/>
            <w:shd w:val="clear" w:color="auto" w:fill="auto"/>
          </w:tcPr>
          <w:p w14:paraId="565FDF2B" w14:textId="77777777" w:rsidR="00AD69AF" w:rsidRPr="00490FAB" w:rsidRDefault="00AD69AF" w:rsidP="00763CEC">
            <w:pPr>
              <w:rPr>
                <w:noProof/>
                <w:color w:val="00B050"/>
              </w:rPr>
            </w:pPr>
            <w:r w:rsidRPr="00490FAB">
              <w:rPr>
                <w:noProof/>
                <w:color w:val="00B050"/>
              </w:rPr>
              <w:t xml:space="preserve">yaʕni huwwa erqeq hāḏi kull-ha qadǝn. sen böyle söyle: mǝn fōg </w:t>
            </w:r>
            <w:r w:rsidRPr="00490FAB">
              <w:rPr>
                <w:noProof/>
                <w:color w:val="00B050"/>
              </w:rPr>
              <w:lastRenderedPageBreak/>
              <w:t xml:space="preserve">diǧil-ha, mǝn fōg diǧil-ha, </w:t>
            </w:r>
            <w:r w:rsidRPr="00490FAB">
              <w:rPr>
                <w:color w:val="00B050"/>
              </w:rPr>
              <w:t xml:space="preserve">kull al-ʕaǧādīy yassarat, wa-Čill ḥabbal-ha. </w:t>
            </w:r>
            <w:r w:rsidRPr="00490FAB">
              <w:rPr>
                <w:noProof/>
                <w:color w:val="00B050"/>
              </w:rPr>
              <w:t>gūl hīčiḏ w āni anṭī-k čiṯīr məṣāri. hāḏi zād xarǧiliq hāḏa albīs w rūḥ!</w:t>
            </w:r>
          </w:p>
        </w:tc>
        <w:tc>
          <w:tcPr>
            <w:tcW w:w="4678" w:type="dxa"/>
            <w:shd w:val="clear" w:color="auto" w:fill="auto"/>
          </w:tcPr>
          <w:p w14:paraId="37014D1D" w14:textId="77777777" w:rsidR="00AD69AF" w:rsidRPr="00490FAB" w:rsidRDefault="00AD69AF" w:rsidP="00763CEC">
            <w:pPr>
              <w:rPr>
                <w:color w:val="00B050"/>
              </w:rPr>
            </w:pPr>
            <w:r w:rsidRPr="00490FAB">
              <w:rPr>
                <w:color w:val="00B050"/>
              </w:rPr>
              <w:lastRenderedPageBreak/>
              <w:t xml:space="preserve">That means, he was a real man and those others were all (like) women. Say this: </w:t>
            </w:r>
          </w:p>
          <w:p w14:paraId="47F818DE" w14:textId="77777777" w:rsidR="00AD69AF" w:rsidRPr="00490FAB" w:rsidRDefault="00AD69AF" w:rsidP="00763CEC">
            <w:pPr>
              <w:rPr>
                <w:color w:val="00B050"/>
              </w:rPr>
            </w:pPr>
            <w:r w:rsidRPr="00490FAB">
              <w:rPr>
                <w:color w:val="00B050"/>
              </w:rPr>
              <w:lastRenderedPageBreak/>
              <w:t>He beat (?) them from above (the camel)</w:t>
            </w:r>
          </w:p>
          <w:p w14:paraId="13DED37E" w14:textId="77777777" w:rsidR="00AD69AF" w:rsidRPr="00490FAB" w:rsidRDefault="00AD69AF" w:rsidP="00763CEC">
            <w:pPr>
              <w:rPr>
                <w:color w:val="00B050"/>
              </w:rPr>
            </w:pPr>
            <w:r w:rsidRPr="00490FAB">
              <w:rPr>
                <w:color w:val="00B050"/>
              </w:rPr>
              <w:t>All men were taken captives</w:t>
            </w:r>
          </w:p>
          <w:p w14:paraId="66645041" w14:textId="77777777" w:rsidR="00AD69AF" w:rsidRPr="00490FAB" w:rsidRDefault="00AD69AF" w:rsidP="00763CEC">
            <w:pPr>
              <w:rPr>
                <w:color w:val="00B050"/>
              </w:rPr>
            </w:pPr>
            <w:r w:rsidRPr="00490FAB">
              <w:rPr>
                <w:color w:val="00B050"/>
              </w:rPr>
              <w:t>And Čill made pregnant all (women).</w:t>
            </w:r>
            <w:r w:rsidRPr="00490FAB">
              <w:rPr>
                <w:color w:val="00B050"/>
              </w:rPr>
              <w:br/>
              <w:t>Say like this and I’ll give you a lot of money. Here you have also some allowance! Here you have clothes and (now) go!</w:t>
            </w:r>
          </w:p>
        </w:tc>
      </w:tr>
      <w:tr w:rsidR="00AD69AF" w:rsidRPr="00BA4635" w14:paraId="36BBBDA1" w14:textId="77777777" w:rsidTr="00763CEC">
        <w:tc>
          <w:tcPr>
            <w:tcW w:w="533" w:type="dxa"/>
          </w:tcPr>
          <w:p w14:paraId="72338BEE" w14:textId="77777777" w:rsidR="00AD69AF" w:rsidRPr="00BA4635" w:rsidRDefault="00AD69AF" w:rsidP="00763CEC">
            <w:r w:rsidRPr="00BA4635">
              <w:lastRenderedPageBreak/>
              <w:t>4</w:t>
            </w:r>
          </w:p>
        </w:tc>
        <w:tc>
          <w:tcPr>
            <w:tcW w:w="3544" w:type="dxa"/>
            <w:shd w:val="clear" w:color="auto" w:fill="auto"/>
          </w:tcPr>
          <w:p w14:paraId="3E8C0EFD" w14:textId="77777777" w:rsidR="00AD69AF" w:rsidRPr="00490FAB" w:rsidRDefault="00AD69AF" w:rsidP="00763CEC">
            <w:pPr>
              <w:rPr>
                <w:noProof/>
                <w:color w:val="00B050"/>
              </w:rPr>
            </w:pPr>
            <w:r w:rsidRPr="00490FAB">
              <w:rPr>
                <w:noProof/>
                <w:color w:val="00B050"/>
              </w:rPr>
              <w:t>hā, ǧī ʕala ǧidd-</w:t>
            </w:r>
            <w:r w:rsidRPr="00490FAB">
              <w:rPr>
                <w:color w:val="00B050"/>
              </w:rPr>
              <w:t>i</w:t>
            </w:r>
            <w:r w:rsidRPr="00490FAB">
              <w:rPr>
                <w:noProof/>
                <w:color w:val="00B050"/>
              </w:rPr>
              <w:t>na hēne ḏāk az-zimān qara čādir, byūt al-ʕarab. gaṛāye flān māmin, kull-u qara čādir, bēt-in aswad, bēt šaʕir. āā, hāḏa zād ǧī</w:t>
            </w:r>
            <w:r w:rsidRPr="00490FAB">
              <w:rPr>
                <w:color w:val="00B050"/>
              </w:rPr>
              <w:t>y</w:t>
            </w:r>
            <w:r w:rsidRPr="00490FAB">
              <w:rPr>
                <w:noProof/>
                <w:color w:val="00B050"/>
              </w:rPr>
              <w:t xml:space="preserve"> rāčib ʕa-ǧ-ǧaḥaš, ḥawwal w fāt w gaʕad w flān w qahwa w kēf ifil.</w:t>
            </w:r>
          </w:p>
          <w:p w14:paraId="1E27DE8C" w14:textId="77777777" w:rsidR="00AD69AF" w:rsidRPr="00490FAB" w:rsidRDefault="00AD69AF" w:rsidP="00763CEC">
            <w:pPr>
              <w:rPr>
                <w:noProof/>
                <w:color w:val="00B050"/>
              </w:rPr>
            </w:pPr>
          </w:p>
        </w:tc>
        <w:tc>
          <w:tcPr>
            <w:tcW w:w="4678" w:type="dxa"/>
            <w:shd w:val="clear" w:color="auto" w:fill="auto"/>
          </w:tcPr>
          <w:p w14:paraId="7A916424" w14:textId="77777777" w:rsidR="00AD69AF" w:rsidRPr="00BA4635" w:rsidRDefault="00AD69AF" w:rsidP="00763CEC">
            <w:r w:rsidRPr="00490FAB">
              <w:rPr>
                <w:color w:val="00B050"/>
              </w:rPr>
              <w:t xml:space="preserve">Hey, he came here to our grandfather and in that time there still were black tents, the tents of the Arabs, there were no villages here, only the black tent, the tent made of hair. This one came riding on a donkey. He got off, came in and sat down. There was coffee and good mood. </w:t>
            </w:r>
          </w:p>
        </w:tc>
      </w:tr>
      <w:tr w:rsidR="00AD69AF" w:rsidRPr="00BA4635" w14:paraId="6E258601" w14:textId="77777777" w:rsidTr="00763CEC">
        <w:tc>
          <w:tcPr>
            <w:tcW w:w="533" w:type="dxa"/>
          </w:tcPr>
          <w:p w14:paraId="5B668967" w14:textId="77777777" w:rsidR="00AD69AF" w:rsidRPr="00BA4635" w:rsidRDefault="00AD69AF" w:rsidP="00763CEC">
            <w:r w:rsidRPr="00BA4635">
              <w:t>5</w:t>
            </w:r>
          </w:p>
        </w:tc>
        <w:tc>
          <w:tcPr>
            <w:tcW w:w="3544" w:type="dxa"/>
            <w:shd w:val="clear" w:color="auto" w:fill="auto"/>
          </w:tcPr>
          <w:p w14:paraId="07B20BF0" w14:textId="77777777" w:rsidR="00AD69AF" w:rsidRPr="00490FAB" w:rsidRDefault="00AD69AF" w:rsidP="00763CEC">
            <w:pPr>
              <w:rPr>
                <w:noProof/>
                <w:color w:val="00B050"/>
              </w:rPr>
            </w:pPr>
            <w:r w:rsidRPr="00490FAB">
              <w:rPr>
                <w:noProof/>
                <w:color w:val="00B050"/>
              </w:rPr>
              <w:t xml:space="preserve">ʕugub gāḷ-l-u: yā… yā ḏ̣ēf-na halla ʕind-ak ṛubāba, halla sawwī-n-na teselli! giḏ̣ab aṛ-ṛubāba, gāḷ nōbtēn ṯalāṯ šarqī, qēr šarqī, gāḷ hak-kilma hāḏi zād, gāḷ mǝn fōg diǧil-ha, mǝn fōg diǧil-ha, </w:t>
            </w:r>
            <w:r w:rsidRPr="00490FAB">
              <w:rPr>
                <w:color w:val="00B050"/>
              </w:rPr>
              <w:t>kull al-ʕaǧādīy yassarat, wa-Čill ḥabbal-ha.</w:t>
            </w:r>
          </w:p>
        </w:tc>
        <w:tc>
          <w:tcPr>
            <w:tcW w:w="4678" w:type="dxa"/>
            <w:shd w:val="clear" w:color="auto" w:fill="auto"/>
          </w:tcPr>
          <w:p w14:paraId="5480AFA8" w14:textId="77777777" w:rsidR="00AD69AF" w:rsidRPr="00490FAB" w:rsidRDefault="00AD69AF" w:rsidP="00763CEC">
            <w:pPr>
              <w:rPr>
                <w:color w:val="00B050"/>
              </w:rPr>
            </w:pPr>
            <w:r w:rsidRPr="00490FAB">
              <w:rPr>
                <w:color w:val="00B050"/>
              </w:rPr>
              <w:t xml:space="preserve">Afterwards he said to him, “O our guest, since you have a rebab with you, please, comfort us!” He took the rebab and played two or three songs, other songs (than the one he was told in Syria), but then he also said these words: </w:t>
            </w:r>
          </w:p>
          <w:p w14:paraId="67DFA615" w14:textId="77777777" w:rsidR="00AD69AF" w:rsidRPr="00490FAB" w:rsidRDefault="00AD69AF" w:rsidP="00763CEC">
            <w:pPr>
              <w:rPr>
                <w:color w:val="00B050"/>
              </w:rPr>
            </w:pPr>
            <w:r w:rsidRPr="00490FAB">
              <w:rPr>
                <w:color w:val="00B050"/>
              </w:rPr>
              <w:t>He beat (?) them from above (the camel)</w:t>
            </w:r>
          </w:p>
          <w:p w14:paraId="09F35C9B" w14:textId="77777777" w:rsidR="00AD69AF" w:rsidRPr="00490FAB" w:rsidRDefault="00AD69AF" w:rsidP="00763CEC">
            <w:pPr>
              <w:rPr>
                <w:color w:val="00B050"/>
              </w:rPr>
            </w:pPr>
            <w:r w:rsidRPr="00490FAB">
              <w:rPr>
                <w:color w:val="00B050"/>
              </w:rPr>
              <w:t>All men were taken captives</w:t>
            </w:r>
          </w:p>
          <w:p w14:paraId="58346C24" w14:textId="77777777" w:rsidR="00AD69AF" w:rsidRPr="00490FAB" w:rsidRDefault="00AD69AF" w:rsidP="00763CEC">
            <w:pPr>
              <w:rPr>
                <w:color w:val="00B050"/>
              </w:rPr>
            </w:pPr>
            <w:r w:rsidRPr="00490FAB">
              <w:rPr>
                <w:color w:val="00B050"/>
              </w:rPr>
              <w:t>And Čill made pregnant all (women).</w:t>
            </w:r>
          </w:p>
        </w:tc>
      </w:tr>
      <w:tr w:rsidR="00AD69AF" w:rsidRPr="00BA4635" w14:paraId="2DCB8BF3" w14:textId="77777777" w:rsidTr="00763CEC">
        <w:tc>
          <w:tcPr>
            <w:tcW w:w="533" w:type="dxa"/>
          </w:tcPr>
          <w:p w14:paraId="3092C7E7" w14:textId="77777777" w:rsidR="00AD69AF" w:rsidRPr="00BA4635" w:rsidRDefault="00AD69AF" w:rsidP="00763CEC">
            <w:r w:rsidRPr="00BA4635">
              <w:t>6</w:t>
            </w:r>
          </w:p>
        </w:tc>
        <w:tc>
          <w:tcPr>
            <w:tcW w:w="3544" w:type="dxa"/>
            <w:shd w:val="clear" w:color="auto" w:fill="auto"/>
          </w:tcPr>
          <w:p w14:paraId="0A0BC65B" w14:textId="77777777" w:rsidR="00AD69AF" w:rsidRPr="00490FAB" w:rsidRDefault="00AD69AF" w:rsidP="00763CEC">
            <w:pPr>
              <w:rPr>
                <w:noProof/>
                <w:color w:val="00B050"/>
              </w:rPr>
            </w:pPr>
            <w:r w:rsidRPr="00490FAB">
              <w:rPr>
                <w:noProof/>
                <w:color w:val="00B050"/>
              </w:rPr>
              <w:t>maḥḥad ᵊmtabbʕ-il-he hāḏi amma aš-šēx, xaššat qāft-u, neyse hāḏi ǧat al-</w:t>
            </w:r>
            <w:r w:rsidRPr="00490FAB">
              <w:rPr>
                <w:color w:val="00B050"/>
              </w:rPr>
              <w:t>ᵊ</w:t>
            </w:r>
            <w:r w:rsidRPr="00490FAB">
              <w:rPr>
                <w:noProof/>
                <w:color w:val="00B050"/>
              </w:rPr>
              <w:t>qnīm ʕa-l-ḥalīb aḏ̣-ḏ̣uhur kull-man rāḥ ʕala bēt-u ḏ̣aḷḷ ar-rayyis hēne š-šēx, w-aš-šāʕir. gāḷ-ḷ-u: yā šāʕir! gāḷ: hā! gāḷ-ḷ-u: imiš tā nirga fōg at-tall hāḏa w daḥḥiǧ ʕala ʕurbān Ǧēs! šgadd ʕurbān šīy? šgadd qanam šīy? šgadd baʕar šīy? šgadd ḥarīm šīy? šgadd yaʕni xēl? šūf al-</w:t>
            </w:r>
            <w:r w:rsidRPr="00490FAB">
              <w:rPr>
                <w:color w:val="00B050"/>
              </w:rPr>
              <w:t>ᵊ</w:t>
            </w:r>
            <w:r w:rsidRPr="00490FAB">
              <w:rPr>
                <w:noProof/>
                <w:color w:val="00B050"/>
              </w:rPr>
              <w:t xml:space="preserve">blād! hāt zād ṛubābt-ak </w:t>
            </w:r>
            <w:r w:rsidRPr="00490FAB">
              <w:rPr>
                <w:color w:val="00B050"/>
              </w:rPr>
              <w:t>ᵊ</w:t>
            </w:r>
            <w:r w:rsidRPr="00490FAB">
              <w:rPr>
                <w:noProof/>
                <w:color w:val="00B050"/>
              </w:rPr>
              <w:t xml:space="preserve">bsāgt-ak! </w:t>
            </w:r>
          </w:p>
        </w:tc>
        <w:tc>
          <w:tcPr>
            <w:tcW w:w="4678" w:type="dxa"/>
            <w:shd w:val="clear" w:color="auto" w:fill="auto"/>
          </w:tcPr>
          <w:p w14:paraId="00C557F2" w14:textId="77777777" w:rsidR="00AD69AF" w:rsidRPr="00490FAB" w:rsidRDefault="00AD69AF" w:rsidP="00763CEC">
            <w:pPr>
              <w:rPr>
                <w:color w:val="00B050"/>
              </w:rPr>
            </w:pPr>
            <w:r w:rsidRPr="00490FAB">
              <w:rPr>
                <w:color w:val="00B050"/>
              </w:rPr>
              <w:t>Nobody did follow along, but the sheikh caught on to it.</w:t>
            </w:r>
            <w:r w:rsidRPr="00BA18ED">
              <w:rPr>
                <w:rStyle w:val="FootnoteReference"/>
              </w:rPr>
              <w:footnoteReference w:id="50"/>
            </w:r>
            <w:r w:rsidRPr="00490FAB">
              <w:rPr>
                <w:color w:val="00B050"/>
              </w:rPr>
              <w:t xml:space="preserve"> When the sheep came for the noon’s milking everybody went home, only the chief stayed. The sheikh and the poet. He said to him, “O poet!” He said, “Yes!” He said, “Come on, let’s climb this hill and have a look at the Arabs of Qays! How many Arabs are there? How many sheep? How many camels? How many women and how many horses? Have a look at this country and take your rebab with you! </w:t>
            </w:r>
          </w:p>
        </w:tc>
      </w:tr>
      <w:tr w:rsidR="00AD69AF" w:rsidRPr="00BA4635" w14:paraId="2F2182A1" w14:textId="77777777" w:rsidTr="00763CEC">
        <w:tc>
          <w:tcPr>
            <w:tcW w:w="533" w:type="dxa"/>
          </w:tcPr>
          <w:p w14:paraId="74C4A31F" w14:textId="77777777" w:rsidR="00AD69AF" w:rsidRPr="00BA4635" w:rsidRDefault="00AD69AF" w:rsidP="00763CEC">
            <w:r w:rsidRPr="00BA4635">
              <w:t>7</w:t>
            </w:r>
          </w:p>
        </w:tc>
        <w:tc>
          <w:tcPr>
            <w:tcW w:w="3544" w:type="dxa"/>
            <w:shd w:val="clear" w:color="auto" w:fill="auto"/>
          </w:tcPr>
          <w:p w14:paraId="36B2CA4B" w14:textId="77777777" w:rsidR="00AD69AF" w:rsidRPr="00490FAB" w:rsidRDefault="00AD69AF" w:rsidP="00763CEC">
            <w:pPr>
              <w:rPr>
                <w:color w:val="00B050"/>
              </w:rPr>
            </w:pPr>
            <w:r w:rsidRPr="00490FAB">
              <w:rPr>
                <w:noProof/>
                <w:color w:val="00B050"/>
              </w:rPr>
              <w:t xml:space="preserve">hāḏa zād ᵊstadār ʕala ʕiyāl-u </w:t>
            </w:r>
            <w:r w:rsidRPr="00490FAB">
              <w:rPr>
                <w:color w:val="00B050"/>
              </w:rPr>
              <w:t>al-qilīč, ᵊlbis al-ʕabā fōg-u w-rǝga ʕa-t-tall. at-tall hāḏa min fōg min qādi ʕāli. min hēne hīčiḏ, ā, hīčiḏ ᵊngūl, min qād ʕāli, min al-wurč aš-šimāli.</w:t>
            </w:r>
          </w:p>
        </w:tc>
        <w:tc>
          <w:tcPr>
            <w:tcW w:w="4678" w:type="dxa"/>
            <w:shd w:val="clear" w:color="auto" w:fill="auto"/>
          </w:tcPr>
          <w:p w14:paraId="04078261" w14:textId="77777777" w:rsidR="00AD69AF" w:rsidRPr="00490FAB" w:rsidRDefault="00AD69AF" w:rsidP="00763CEC">
            <w:pPr>
              <w:rPr>
                <w:color w:val="00B050"/>
              </w:rPr>
            </w:pPr>
            <w:r w:rsidRPr="00490FAB">
              <w:rPr>
                <w:color w:val="00B050"/>
              </w:rPr>
              <w:t>He (the sheikh) returned to his family too. He put on his sword, got the aba onto it and climbed the hill. This hill is steep from the other side, from this side here it is like this, but from the other side it is steep, from the northern slope.</w:t>
            </w:r>
          </w:p>
        </w:tc>
      </w:tr>
      <w:tr w:rsidR="00AD69AF" w:rsidRPr="00BA4635" w14:paraId="09AF9EC6" w14:textId="77777777" w:rsidTr="00763CEC">
        <w:tc>
          <w:tcPr>
            <w:tcW w:w="533" w:type="dxa"/>
          </w:tcPr>
          <w:p w14:paraId="339D2797" w14:textId="77777777" w:rsidR="00AD69AF" w:rsidRPr="00BA4635" w:rsidRDefault="00AD69AF" w:rsidP="00763CEC">
            <w:r w:rsidRPr="00BA4635">
              <w:t>8</w:t>
            </w:r>
          </w:p>
        </w:tc>
        <w:tc>
          <w:tcPr>
            <w:tcW w:w="3544" w:type="dxa"/>
            <w:shd w:val="clear" w:color="auto" w:fill="auto"/>
          </w:tcPr>
          <w:p w14:paraId="2F04A22D" w14:textId="77777777" w:rsidR="00AD69AF" w:rsidRPr="00490FAB" w:rsidRDefault="00AD69AF" w:rsidP="00763CEC">
            <w:pPr>
              <w:rPr>
                <w:color w:val="00B050"/>
              </w:rPr>
            </w:pPr>
            <w:r w:rsidRPr="00490FAB">
              <w:rPr>
                <w:color w:val="00B050"/>
              </w:rPr>
              <w:t>gaʕadu hināk. gā</w:t>
            </w:r>
            <w:r w:rsidRPr="00490FAB">
              <w:rPr>
                <w:noProof/>
                <w:color w:val="00B050"/>
              </w:rPr>
              <w:t>ḷ</w:t>
            </w:r>
            <w:r w:rsidRPr="00490FAB">
              <w:rPr>
                <w:color w:val="00B050"/>
              </w:rPr>
              <w:t>: daḥḥiǧ! gözü doldur – imil ʕēn-ak! ši-tšūf? gā</w:t>
            </w:r>
            <w:r w:rsidRPr="00490FAB">
              <w:rPr>
                <w:noProof/>
                <w:color w:val="00B050"/>
              </w:rPr>
              <w:t>ḷ</w:t>
            </w:r>
            <w:r w:rsidRPr="00490FAB">
              <w:rPr>
                <w:color w:val="00B050"/>
              </w:rPr>
              <w:t>: ašūf ᵊbyūt, čiṯīr. uxṛa ši-tšūf? gā</w:t>
            </w:r>
            <w:r w:rsidRPr="00490FAB">
              <w:rPr>
                <w:noProof/>
                <w:color w:val="00B050"/>
              </w:rPr>
              <w:t>ḷ</w:t>
            </w:r>
            <w:r w:rsidRPr="00490FAB">
              <w:rPr>
                <w:color w:val="00B050"/>
              </w:rPr>
              <w:t>: ašūf ᵊqnīm. uxṛa? gā</w:t>
            </w:r>
            <w:r w:rsidRPr="00490FAB">
              <w:rPr>
                <w:noProof/>
                <w:color w:val="00B050"/>
              </w:rPr>
              <w:t>ḷ</w:t>
            </w:r>
            <w:r w:rsidRPr="00490FAB">
              <w:rPr>
                <w:color w:val="00B050"/>
              </w:rPr>
              <w:t>: baʕar čiṯīr. uxṛa? gā</w:t>
            </w:r>
            <w:r w:rsidRPr="00490FAB">
              <w:rPr>
                <w:noProof/>
                <w:color w:val="00B050"/>
              </w:rPr>
              <w:t>ḷ</w:t>
            </w:r>
            <w:r w:rsidRPr="00490FAB">
              <w:rPr>
                <w:color w:val="00B050"/>
              </w:rPr>
              <w:t>: awādim čiṯīr, xēl čiṯīr, aḷḷa yhannī-k bī-hum! aḷḷa yhannī-k bī-hum!</w:t>
            </w:r>
          </w:p>
        </w:tc>
        <w:tc>
          <w:tcPr>
            <w:tcW w:w="4678" w:type="dxa"/>
            <w:shd w:val="clear" w:color="auto" w:fill="auto"/>
          </w:tcPr>
          <w:p w14:paraId="5FCE556A" w14:textId="77777777" w:rsidR="00AD69AF" w:rsidRPr="00490FAB" w:rsidRDefault="00AD69AF" w:rsidP="00763CEC">
            <w:pPr>
              <w:rPr>
                <w:color w:val="00B050"/>
              </w:rPr>
            </w:pPr>
            <w:r w:rsidRPr="00490FAB">
              <w:rPr>
                <w:color w:val="00B050"/>
              </w:rPr>
              <w:t>They sat down there and he said, “Look! Delight your eyes! What do you see?” He said, “I see tents, many indeed.” “What else do you see?” He said, “I see sheep.” “What else?” He said, “Many camels.” “What else?” He said, “Many men, many horses, may God make you happy by them!”</w:t>
            </w:r>
          </w:p>
        </w:tc>
      </w:tr>
      <w:tr w:rsidR="00AD69AF" w:rsidRPr="00BA4635" w14:paraId="5E928F5E" w14:textId="77777777" w:rsidTr="00763CEC">
        <w:tc>
          <w:tcPr>
            <w:tcW w:w="533" w:type="dxa"/>
          </w:tcPr>
          <w:p w14:paraId="316ACE8C" w14:textId="77777777" w:rsidR="00AD69AF" w:rsidRPr="00BA4635" w:rsidRDefault="00AD69AF" w:rsidP="00763CEC">
            <w:r w:rsidRPr="00BA4635">
              <w:lastRenderedPageBreak/>
              <w:t>9</w:t>
            </w:r>
          </w:p>
        </w:tc>
        <w:tc>
          <w:tcPr>
            <w:tcW w:w="3544" w:type="dxa"/>
            <w:shd w:val="clear" w:color="auto" w:fill="auto"/>
          </w:tcPr>
          <w:p w14:paraId="6982A8AC" w14:textId="77777777" w:rsidR="00AD69AF" w:rsidRPr="00490FAB" w:rsidRDefault="00AD69AF" w:rsidP="00763CEC">
            <w:pPr>
              <w:rPr>
                <w:color w:val="00B050"/>
              </w:rPr>
            </w:pPr>
            <w:r w:rsidRPr="00490FAB">
              <w:rPr>
                <w:noProof/>
                <w:color w:val="00B050"/>
              </w:rPr>
              <w:t>gāḷ: zēn šifit? zēn daḥḥiǧ-ha! gāḷ: zēn, milēt ʕēn-i, yūūūūū… gāḷ: tisḥab-in-ne ṛ-ṛubāba wannis-ne ta-ššūf! saḥab aṛ-ṛubāba, gāḷ-l-u gaṣīdtēn ṯalāṯ. gāḷ: mū hāḏi! al gulit-he aḏ̣-ḏ̣aḥa. gāḷ qēr-he, gāḷ: mū hāḏi, alli gulit-ha b-al-</w:t>
            </w:r>
            <w:r w:rsidRPr="00490FAB">
              <w:rPr>
                <w:color w:val="00B050"/>
              </w:rPr>
              <w:t xml:space="preserve">ᵊghawa. </w:t>
            </w:r>
          </w:p>
        </w:tc>
        <w:tc>
          <w:tcPr>
            <w:tcW w:w="4678" w:type="dxa"/>
            <w:shd w:val="clear" w:color="auto" w:fill="auto"/>
          </w:tcPr>
          <w:p w14:paraId="548DCA31" w14:textId="77777777" w:rsidR="00AD69AF" w:rsidRPr="00E809BE" w:rsidRDefault="00AD69AF" w:rsidP="00763CEC">
            <w:pPr>
              <w:rPr>
                <w:color w:val="00B050"/>
              </w:rPr>
            </w:pPr>
            <w:r w:rsidRPr="00E809BE">
              <w:rPr>
                <w:color w:val="00B050"/>
              </w:rPr>
              <w:t>He said, “Did you look well (at them)? Take a hard look at them!” He said, “I have delighted my eyes, yoo-hoo!” He said, “Take the rebab and exhilarate me!” He took the rebab and recited two or three poems for him. He said, “Not this one, the one you played before noon!” He played (again) another one, so he said, “Not this one, the one you played in the coffeehouse!”</w:t>
            </w:r>
          </w:p>
        </w:tc>
      </w:tr>
      <w:tr w:rsidR="00AD69AF" w:rsidRPr="00BA4635" w14:paraId="6E2E2E2A" w14:textId="77777777" w:rsidTr="00763CEC">
        <w:tc>
          <w:tcPr>
            <w:tcW w:w="533" w:type="dxa"/>
          </w:tcPr>
          <w:p w14:paraId="3792F39F" w14:textId="77777777" w:rsidR="00AD69AF" w:rsidRPr="00BA4635" w:rsidRDefault="00AD69AF" w:rsidP="00763CEC">
            <w:r w:rsidRPr="00BA4635">
              <w:t>10</w:t>
            </w:r>
          </w:p>
        </w:tc>
        <w:tc>
          <w:tcPr>
            <w:tcW w:w="3544" w:type="dxa"/>
            <w:shd w:val="clear" w:color="auto" w:fill="auto"/>
          </w:tcPr>
          <w:p w14:paraId="1B98F8E0" w14:textId="77777777" w:rsidR="00AD69AF" w:rsidRPr="00E809BE" w:rsidRDefault="00AD69AF" w:rsidP="00763CEC">
            <w:pPr>
              <w:rPr>
                <w:noProof/>
                <w:color w:val="00B050"/>
              </w:rPr>
            </w:pPr>
            <w:r w:rsidRPr="00E809BE">
              <w:rPr>
                <w:noProof/>
                <w:color w:val="00B050"/>
              </w:rPr>
              <w:t>mā ʕād yʕarif ši-yrīd yigūl. mā ḏ̣allat firṣa yōx alle tgūl-he. gāḷ: yōm-inn-u maǧbūr alle</w:t>
            </w:r>
            <w:r w:rsidRPr="00E809BE">
              <w:rPr>
                <w:noProof/>
                <w:color w:val="00B050"/>
              </w:rPr>
              <w:softHyphen/>
              <w:t>_gūl. yōm-inn-u gāḷ-ha lissaʕ mā gāḷ tamām, hāḏa b-as-sēf gāḷ bī-´ hīčiḏ wa-ṛās-u yidriǧ w ytammim as-sālfe.</w:t>
            </w:r>
          </w:p>
          <w:p w14:paraId="5690623F" w14:textId="77777777" w:rsidR="00AD69AF" w:rsidRPr="00E809BE" w:rsidRDefault="00AD69AF" w:rsidP="00763CEC">
            <w:pPr>
              <w:rPr>
                <w:color w:val="00B050"/>
              </w:rPr>
            </w:pPr>
          </w:p>
        </w:tc>
        <w:tc>
          <w:tcPr>
            <w:tcW w:w="4678" w:type="dxa"/>
            <w:shd w:val="clear" w:color="auto" w:fill="auto"/>
          </w:tcPr>
          <w:p w14:paraId="7C15DF8D" w14:textId="77777777" w:rsidR="00AD69AF" w:rsidRPr="00E809BE" w:rsidRDefault="00AD69AF" w:rsidP="00763CEC">
            <w:pPr>
              <w:rPr>
                <w:color w:val="00B050"/>
              </w:rPr>
            </w:pPr>
            <w:r w:rsidRPr="00E809BE">
              <w:rPr>
                <w:color w:val="00B050"/>
              </w:rPr>
              <w:t xml:space="preserve">He (the poet) did not know any longer what he should play. (The sheikh) said, “There is no chance left but to play it.” He said, “If it is really necessary I’ll play it.” He played it again but before he could complete it [the sheikh] said, the sword (in his hand), “It’s like that”, and so he finished the poem while his head was rolling down (the hill). </w:t>
            </w:r>
          </w:p>
        </w:tc>
      </w:tr>
      <w:tr w:rsidR="00AD69AF" w:rsidRPr="00BA4635" w14:paraId="700ADE9E" w14:textId="77777777" w:rsidTr="00763CEC">
        <w:tc>
          <w:tcPr>
            <w:tcW w:w="533" w:type="dxa"/>
          </w:tcPr>
          <w:p w14:paraId="7CADEA87" w14:textId="77777777" w:rsidR="00AD69AF" w:rsidRPr="00BA4635" w:rsidRDefault="00AD69AF" w:rsidP="00763CEC">
            <w:r w:rsidRPr="00BA4635">
              <w:t>11</w:t>
            </w:r>
          </w:p>
        </w:tc>
        <w:tc>
          <w:tcPr>
            <w:tcW w:w="3544" w:type="dxa"/>
            <w:shd w:val="clear" w:color="auto" w:fill="auto"/>
          </w:tcPr>
          <w:p w14:paraId="370B4530" w14:textId="55991623" w:rsidR="00AD69AF" w:rsidRPr="00E809BE" w:rsidRDefault="003F13B9" w:rsidP="00763CEC">
            <w:pPr>
              <w:rPr>
                <w:noProof/>
                <w:color w:val="00B050"/>
              </w:rPr>
            </w:pPr>
            <w:r w:rsidRPr="00E809BE">
              <w:rPr>
                <w:noProof/>
                <w:color w:val="00B050"/>
              </w:rPr>
              <w:t>ism-u Nāṣir, aš-šāʕir ism-u Nāṣir. awwali čān at-tall hāḏa Tall Xarma, b-zimān al-ʕUsmalli, w min ᵊnḏibaḥ bī-´ az-zlime hāḏa ṣār Tall Nāṣir, ᵊnḏibaḥ bī-´ w-ᵊndifan fōg-u. hā hīčiḏ</w:t>
            </w:r>
            <w:r>
              <w:rPr>
                <w:noProof/>
                <w:color w:val="00B050"/>
              </w:rPr>
              <w:t xml:space="preserve"> </w:t>
            </w:r>
            <w:r w:rsidRPr="00E809BE">
              <w:rPr>
                <w:noProof/>
                <w:color w:val="00B050"/>
              </w:rPr>
              <w:t>ǧidd-</w:t>
            </w:r>
            <w:r w:rsidRPr="00E809BE">
              <w:rPr>
                <w:color w:val="00B050"/>
              </w:rPr>
              <w:t>i</w:t>
            </w:r>
            <w:r w:rsidRPr="00E809BE">
              <w:rPr>
                <w:noProof/>
                <w:color w:val="00B050"/>
              </w:rPr>
              <w:t>na ḏbuḥ-u, wa-Čill darrab-u min Sūriyye hīčiḏ.</w:t>
            </w:r>
          </w:p>
        </w:tc>
        <w:tc>
          <w:tcPr>
            <w:tcW w:w="4678" w:type="dxa"/>
            <w:shd w:val="clear" w:color="auto" w:fill="auto"/>
          </w:tcPr>
          <w:p w14:paraId="466A1DED" w14:textId="77777777" w:rsidR="00AD69AF" w:rsidRPr="00E809BE" w:rsidRDefault="00AD69AF" w:rsidP="00763CEC">
            <w:pPr>
              <w:rPr>
                <w:color w:val="00B050"/>
              </w:rPr>
            </w:pPr>
            <w:r w:rsidRPr="00E809BE">
              <w:rPr>
                <w:color w:val="00B050"/>
              </w:rPr>
              <w:t>His name was Nāṣir, the poet’s name was Nāṣir. Before that the tell’s name was Tall Xarma, in the time of the Ottomans. But when this man was slaughtered there, it became Tall Nāṣir. He was slaughtered and buried on it. Our grandfather killed him like this; and Čill had sent him from Syria.</w:t>
            </w:r>
          </w:p>
        </w:tc>
      </w:tr>
    </w:tbl>
    <w:p w14:paraId="7BC74520" w14:textId="77777777" w:rsidR="007140B6" w:rsidRDefault="007140B6"/>
    <w:p w14:paraId="26B3D483" w14:textId="77777777" w:rsidR="007140B6" w:rsidRDefault="00000000">
      <w:pPr>
        <w:pStyle w:val="Heading2"/>
      </w:pPr>
      <w:bookmarkStart w:id="152" w:name="_Toc156305448"/>
      <w:r>
        <w:t>Urfa-115_Camel-Harran-2010</w:t>
      </w:r>
      <w:bookmarkEnd w:id="152"/>
    </w:p>
    <w:p w14:paraId="1749423E" w14:textId="77777777" w:rsidR="00AD69AF" w:rsidRDefault="00AD69AF" w:rsidP="00AD69AF">
      <w:pPr>
        <w:pStyle w:val="BodyText2"/>
        <w:spacing w:line="240" w:lineRule="auto"/>
        <w:rPr>
          <w:u w:val="none"/>
        </w:rPr>
      </w:pPr>
      <w:r>
        <w:rPr>
          <w:u w:val="none"/>
        </w:rPr>
        <w:t>12 May 2010</w:t>
      </w:r>
    </w:p>
    <w:p w14:paraId="707EFCCB" w14:textId="77777777" w:rsidR="00AD69AF" w:rsidRDefault="00AD69AF" w:rsidP="00AD69AF">
      <w:pPr>
        <w:pStyle w:val="BodyText2"/>
        <w:spacing w:line="240" w:lineRule="auto"/>
        <w:rPr>
          <w:u w:val="none"/>
        </w:rPr>
      </w:pPr>
      <w:r>
        <w:rPr>
          <w:u w:val="none"/>
        </w:rPr>
        <w:t>Mamdūḥ al-Badir</w:t>
      </w:r>
    </w:p>
    <w:p w14:paraId="52B4E165" w14:textId="77777777" w:rsidR="00AD69AF" w:rsidRDefault="00AD69AF" w:rsidP="00AD69AF">
      <w:pPr>
        <w:pStyle w:val="BodyText2"/>
        <w:spacing w:line="240" w:lineRule="auto"/>
        <w:rPr>
          <w:u w:val="none"/>
        </w:rPr>
      </w:pPr>
      <w:r>
        <w:rPr>
          <w:u w:val="none"/>
        </w:rPr>
        <w:t>Heft III</w:t>
      </w:r>
    </w:p>
    <w:p w14:paraId="0037BE08" w14:textId="77777777" w:rsidR="00AD69AF" w:rsidRDefault="00AD69AF" w:rsidP="00AD69AF">
      <w:pPr>
        <w:pStyle w:val="BodyText2"/>
        <w:spacing w:line="240" w:lineRule="auto"/>
        <w:rPr>
          <w:u w:val="none"/>
        </w:rPr>
      </w:pPr>
    </w:p>
    <w:p w14:paraId="7581E051" w14:textId="77777777" w:rsidR="00AD69AF" w:rsidRDefault="00AD69AF" w:rsidP="00AD69AF">
      <w:pPr>
        <w:pStyle w:val="BodyText2"/>
        <w:spacing w:line="240" w:lineRule="auto"/>
        <w:rPr>
          <w:u w:val="none"/>
        </w:rPr>
      </w:pPr>
    </w:p>
    <w:tbl>
      <w:tblPr>
        <w:tblStyle w:val="TableGrid"/>
        <w:tblW w:w="9072" w:type="dxa"/>
        <w:tblLook w:val="0400" w:firstRow="0" w:lastRow="0" w:firstColumn="0" w:lastColumn="0" w:noHBand="0" w:noVBand="1"/>
      </w:tblPr>
      <w:tblGrid>
        <w:gridCol w:w="850"/>
        <w:gridCol w:w="3969"/>
        <w:gridCol w:w="4253"/>
      </w:tblGrid>
      <w:tr w:rsidR="00AD69AF" w:rsidRPr="00031C3F" w14:paraId="3AB01B32" w14:textId="77777777" w:rsidTr="00763CEC">
        <w:tc>
          <w:tcPr>
            <w:tcW w:w="850" w:type="dxa"/>
          </w:tcPr>
          <w:p w14:paraId="12877219" w14:textId="77777777" w:rsidR="00AD69AF" w:rsidRDefault="00AD69AF" w:rsidP="00763CEC">
            <w:pPr>
              <w:rPr>
                <w:lang w:val="en-US"/>
              </w:rPr>
            </w:pPr>
            <w:r>
              <w:rPr>
                <w:lang w:val="en-US"/>
              </w:rPr>
              <w:t>0:22</w:t>
            </w:r>
          </w:p>
        </w:tc>
        <w:tc>
          <w:tcPr>
            <w:tcW w:w="3969" w:type="dxa"/>
          </w:tcPr>
          <w:p w14:paraId="7130F5E1" w14:textId="77777777" w:rsidR="00AD69AF" w:rsidRPr="0057586E" w:rsidRDefault="00AD69AF" w:rsidP="00763CEC">
            <w:pPr>
              <w:rPr>
                <w:color w:val="00B050"/>
                <w:lang w:val="en-US" w:bidi="ar-OM"/>
              </w:rPr>
            </w:pPr>
            <w:r w:rsidRPr="0057586E">
              <w:rPr>
                <w:color w:val="00B050"/>
                <w:lang w:val="en-US" w:bidi="ar-OM"/>
              </w:rPr>
              <w:t xml:space="preserve">ǧidd-i awwali, ǧidd ǧidd-i – ǧidd ǧidd-ak – ǧidd ǧidd-i ʕind-u maššāye hīčiḏ ᵊḥḏī xaḏ̣ar </w:t>
            </w:r>
          </w:p>
        </w:tc>
        <w:tc>
          <w:tcPr>
            <w:tcW w:w="4253" w:type="dxa"/>
          </w:tcPr>
          <w:p w14:paraId="7E55BFE8" w14:textId="77777777" w:rsidR="00AD69AF" w:rsidRPr="0057586E" w:rsidRDefault="00AD69AF" w:rsidP="00763CEC">
            <w:pPr>
              <w:rPr>
                <w:color w:val="00B050"/>
                <w:lang w:val="en-US"/>
              </w:rPr>
            </w:pPr>
            <w:r w:rsidRPr="0057586E">
              <w:rPr>
                <w:color w:val="00B050"/>
              </w:rPr>
              <w:t xml:space="preserve">In former times my grandfather, my grand-grandfather – Your grand-grandfather. – My grand-grandfather had slippers like this, green shoes. </w:t>
            </w:r>
          </w:p>
        </w:tc>
      </w:tr>
      <w:tr w:rsidR="00AD69AF" w:rsidRPr="002F20EA" w14:paraId="7BC9C69E" w14:textId="77777777" w:rsidTr="00763CEC">
        <w:tc>
          <w:tcPr>
            <w:tcW w:w="850" w:type="dxa"/>
          </w:tcPr>
          <w:p w14:paraId="11102702" w14:textId="77777777" w:rsidR="00AD69AF" w:rsidRPr="0057586E" w:rsidRDefault="00AD69AF" w:rsidP="00763CEC">
            <w:pPr>
              <w:rPr>
                <w:lang w:val="en-US"/>
              </w:rPr>
            </w:pPr>
            <w:r w:rsidRPr="0057586E">
              <w:rPr>
                <w:lang w:val="en-US"/>
              </w:rPr>
              <w:t>0:37</w:t>
            </w:r>
          </w:p>
        </w:tc>
        <w:tc>
          <w:tcPr>
            <w:tcW w:w="3969" w:type="dxa"/>
          </w:tcPr>
          <w:p w14:paraId="33B52309" w14:textId="77777777" w:rsidR="00AD69AF" w:rsidRPr="0057586E" w:rsidRDefault="00AD69AF" w:rsidP="00763CEC">
            <w:pPr>
              <w:rPr>
                <w:color w:val="00B050"/>
                <w:lang w:val="en-US" w:bidi="ar-OM"/>
              </w:rPr>
            </w:pPr>
            <w:r w:rsidRPr="0057586E">
              <w:rPr>
                <w:color w:val="00B050"/>
                <w:lang w:val="en-US" w:bidi="ar-OM"/>
              </w:rPr>
              <w:t>ḥāṭṭ-u ᵊhniyye lē ǧīy al-wāḥad iḏa ṣāyir bī-´ falaǧ, ᵊflān falṭān yuḏ̣urb-u w ygūm yaʕni uǧāq</w:t>
            </w:r>
          </w:p>
        </w:tc>
        <w:tc>
          <w:tcPr>
            <w:tcW w:w="4253" w:type="dxa"/>
          </w:tcPr>
          <w:p w14:paraId="470DE9A9" w14:textId="77777777" w:rsidR="00AD69AF" w:rsidRPr="0057586E" w:rsidRDefault="00AD69AF" w:rsidP="00763CEC">
            <w:pPr>
              <w:rPr>
                <w:color w:val="00B050"/>
              </w:rPr>
            </w:pPr>
            <w:r w:rsidRPr="0057586E">
              <w:rPr>
                <w:color w:val="00B050"/>
              </w:rPr>
              <w:t xml:space="preserve">He put them like this; when one came, if there was anyone who was paralyzed, he hit him gently (with the shoes) and then this one could stand up. He was a kind of holy man. </w:t>
            </w:r>
          </w:p>
        </w:tc>
      </w:tr>
      <w:tr w:rsidR="00AD69AF" w:rsidRPr="00031C3F" w14:paraId="54131961" w14:textId="77777777" w:rsidTr="00763CEC">
        <w:tc>
          <w:tcPr>
            <w:tcW w:w="850" w:type="dxa"/>
          </w:tcPr>
          <w:p w14:paraId="06D58D85" w14:textId="77777777" w:rsidR="00AD69AF" w:rsidRPr="00B230D2" w:rsidRDefault="00AD69AF" w:rsidP="00763CEC">
            <w:r>
              <w:t>0:53</w:t>
            </w:r>
          </w:p>
        </w:tc>
        <w:tc>
          <w:tcPr>
            <w:tcW w:w="3969" w:type="dxa"/>
          </w:tcPr>
          <w:p w14:paraId="49A2CD01" w14:textId="77777777" w:rsidR="00AD69AF" w:rsidRPr="0057586E" w:rsidRDefault="00AD69AF" w:rsidP="00763CEC">
            <w:pPr>
              <w:rPr>
                <w:color w:val="00B050"/>
                <w:lang w:val="en-US" w:bidi="ar-OM"/>
              </w:rPr>
            </w:pPr>
            <w:r w:rsidRPr="0057586E">
              <w:rPr>
                <w:color w:val="00B050"/>
                <w:lang w:val="en-US" w:bidi="ar-OM"/>
              </w:rPr>
              <w:t>hā, ʕala l-ǧimal hāḏa, aǧ-ǧimal yšīl ʕalē-´ l-bēt bēt-in čibīr lē rād yṣīr yirḥalūn yšīlūn,</w:t>
            </w:r>
          </w:p>
        </w:tc>
        <w:tc>
          <w:tcPr>
            <w:tcW w:w="4253" w:type="dxa"/>
          </w:tcPr>
          <w:p w14:paraId="059F8738" w14:textId="77777777" w:rsidR="00AD69AF" w:rsidRPr="0057586E" w:rsidRDefault="00AD69AF" w:rsidP="00763CEC">
            <w:pPr>
              <w:rPr>
                <w:color w:val="00B050"/>
              </w:rPr>
            </w:pPr>
            <w:r w:rsidRPr="0057586E">
              <w:rPr>
                <w:color w:val="00B050"/>
              </w:rPr>
              <w:t xml:space="preserve">He came on the camel; if they wanted to move on, he loaded the tent on the camel, a big tent. </w:t>
            </w:r>
          </w:p>
        </w:tc>
      </w:tr>
      <w:tr w:rsidR="00AD69AF" w:rsidRPr="00031C3F" w14:paraId="270F1986" w14:textId="77777777" w:rsidTr="00763CEC">
        <w:tc>
          <w:tcPr>
            <w:tcW w:w="850" w:type="dxa"/>
          </w:tcPr>
          <w:p w14:paraId="7BC17441" w14:textId="77777777" w:rsidR="00AD69AF" w:rsidRDefault="00AD69AF" w:rsidP="00763CEC">
            <w:pPr>
              <w:rPr>
                <w:lang w:val="en-US"/>
              </w:rPr>
            </w:pPr>
            <w:r>
              <w:rPr>
                <w:lang w:val="en-US"/>
              </w:rPr>
              <w:t>1:04</w:t>
            </w:r>
          </w:p>
        </w:tc>
        <w:tc>
          <w:tcPr>
            <w:tcW w:w="3969" w:type="dxa"/>
          </w:tcPr>
          <w:p w14:paraId="4795CF88" w14:textId="77777777" w:rsidR="00AD69AF" w:rsidRPr="0057586E" w:rsidRDefault="00AD69AF" w:rsidP="00763CEC">
            <w:pPr>
              <w:rPr>
                <w:color w:val="00B050"/>
                <w:lang w:val="en-US" w:bidi="ar-OM"/>
              </w:rPr>
            </w:pPr>
            <w:r w:rsidRPr="0057586E">
              <w:rPr>
                <w:color w:val="00B050"/>
                <w:lang w:val="en-US" w:bidi="ar-OM"/>
              </w:rPr>
              <w:t xml:space="preserve">ā, aǧ-ǧimal </w:t>
            </w:r>
            <w:bookmarkStart w:id="153" w:name="_Hlk132714741"/>
            <w:r w:rsidRPr="0057586E">
              <w:rPr>
                <w:color w:val="00B050"/>
                <w:lang w:val="en-US" w:bidi="ar-OM"/>
              </w:rPr>
              <w:t xml:space="preserve">inkisar. </w:t>
            </w:r>
            <w:bookmarkEnd w:id="153"/>
            <w:r w:rsidRPr="0057586E">
              <w:rPr>
                <w:color w:val="00B050"/>
                <w:lang w:val="en-US" w:bidi="ar-OM"/>
              </w:rPr>
              <w:t xml:space="preserve">ši-ysāwūn? inkisar, xallō-´ w rḥalaw, xallō-´ b-ad-dār. w šālaw. eger miṯil al-midīne ǧāy al-midīne hināk rāḥaw. </w:t>
            </w:r>
          </w:p>
        </w:tc>
        <w:tc>
          <w:tcPr>
            <w:tcW w:w="4253" w:type="dxa"/>
          </w:tcPr>
          <w:p w14:paraId="5947803A" w14:textId="77777777" w:rsidR="00AD69AF" w:rsidRPr="0057586E" w:rsidRDefault="00AD69AF" w:rsidP="00763CEC">
            <w:pPr>
              <w:rPr>
                <w:color w:val="00B050"/>
              </w:rPr>
            </w:pPr>
            <w:r w:rsidRPr="0057586E">
              <w:rPr>
                <w:color w:val="00B050"/>
              </w:rPr>
              <w:t xml:space="preserve">One day the camel broke its leg. What were they supposed to do? They left it and went away. They left it at the house and moved away. It was (at a place) like Urfa, on this </w:t>
            </w:r>
            <w:r w:rsidRPr="0057586E">
              <w:rPr>
                <w:color w:val="00B050"/>
              </w:rPr>
              <w:lastRenderedPageBreak/>
              <w:t>side of Urfa. There they went.</w:t>
            </w:r>
          </w:p>
        </w:tc>
      </w:tr>
      <w:tr w:rsidR="00AD69AF" w:rsidRPr="00031C3F" w14:paraId="472402E0" w14:textId="77777777" w:rsidTr="00763CEC">
        <w:tc>
          <w:tcPr>
            <w:tcW w:w="850" w:type="dxa"/>
          </w:tcPr>
          <w:p w14:paraId="0952E51A" w14:textId="77777777" w:rsidR="00AD69AF" w:rsidRDefault="00AD69AF" w:rsidP="00763CEC">
            <w:pPr>
              <w:rPr>
                <w:lang w:val="en-US"/>
              </w:rPr>
            </w:pPr>
            <w:r>
              <w:rPr>
                <w:lang w:val="en-US"/>
              </w:rPr>
              <w:lastRenderedPageBreak/>
              <w:t>1:26</w:t>
            </w:r>
          </w:p>
        </w:tc>
        <w:tc>
          <w:tcPr>
            <w:tcW w:w="3969" w:type="dxa"/>
          </w:tcPr>
          <w:p w14:paraId="4C2BCB7E" w14:textId="77777777" w:rsidR="00AD69AF" w:rsidRPr="0057586E" w:rsidRDefault="00AD69AF" w:rsidP="00763CEC">
            <w:pPr>
              <w:rPr>
                <w:color w:val="00B050"/>
                <w:lang w:val="en-US" w:bidi="ar-OM"/>
              </w:rPr>
            </w:pPr>
            <w:r w:rsidRPr="0057586E">
              <w:rPr>
                <w:color w:val="00B050"/>
                <w:lang w:val="en-US" w:bidi="ar-OM"/>
              </w:rPr>
              <w:t>haḏōl b-al-lēl yismaʕ aǧ-ǧimal ǧaʕad yhaddir b-al-baʕ</w:t>
            </w:r>
            <w:r w:rsidRPr="0057586E">
              <w:rPr>
                <w:color w:val="00B050"/>
              </w:rPr>
              <w:t>a</w:t>
            </w:r>
            <w:r w:rsidRPr="0057586E">
              <w:rPr>
                <w:color w:val="00B050"/>
                <w:lang w:val="en-US" w:bidi="ar-OM"/>
              </w:rPr>
              <w:t>r. wal, yōm-inn-u gām winn-u ǧ-ǧimal yhaddir b-al-ba</w:t>
            </w:r>
            <w:r w:rsidRPr="0057586E">
              <w:rPr>
                <w:color w:val="00B050"/>
              </w:rPr>
              <w:t>ʕar</w:t>
            </w:r>
            <w:r w:rsidRPr="0057586E">
              <w:rPr>
                <w:color w:val="00B050"/>
                <w:lang w:val="en-US" w:bidi="ar-OM"/>
              </w:rPr>
              <w:t>.</w:t>
            </w:r>
          </w:p>
        </w:tc>
        <w:tc>
          <w:tcPr>
            <w:tcW w:w="4253" w:type="dxa"/>
          </w:tcPr>
          <w:p w14:paraId="472A91B1" w14:textId="77777777" w:rsidR="00AD69AF" w:rsidRPr="0057586E" w:rsidRDefault="00AD69AF" w:rsidP="00763CEC">
            <w:pPr>
              <w:rPr>
                <w:color w:val="00B050"/>
              </w:rPr>
            </w:pPr>
            <w:r w:rsidRPr="0057586E">
              <w:rPr>
                <w:color w:val="00B050"/>
              </w:rPr>
              <w:t>At night he heared the camel giving a grunt to the other camels. When he got up he found the camel which was giving a grunt to the other camels.</w:t>
            </w:r>
          </w:p>
        </w:tc>
      </w:tr>
      <w:tr w:rsidR="00AD69AF" w:rsidRPr="00A03221" w14:paraId="40794389" w14:textId="77777777" w:rsidTr="00763CEC">
        <w:tc>
          <w:tcPr>
            <w:tcW w:w="850" w:type="dxa"/>
          </w:tcPr>
          <w:p w14:paraId="4B8F2178" w14:textId="77777777" w:rsidR="00AD69AF" w:rsidRPr="00317B22" w:rsidRDefault="00AD69AF" w:rsidP="00763CEC">
            <w:r>
              <w:t>1:38</w:t>
            </w:r>
          </w:p>
        </w:tc>
        <w:tc>
          <w:tcPr>
            <w:tcW w:w="3969" w:type="dxa"/>
          </w:tcPr>
          <w:p w14:paraId="4D03C71E" w14:textId="77777777" w:rsidR="00AD69AF" w:rsidRPr="00390A24" w:rsidRDefault="00AD69AF" w:rsidP="00763CEC">
            <w:pPr>
              <w:rPr>
                <w:color w:val="00B050"/>
                <w:lang w:val="en-US"/>
              </w:rPr>
            </w:pPr>
            <w:r w:rsidRPr="00390A24">
              <w:rPr>
                <w:color w:val="00B050"/>
                <w:lang w:val="en-US" w:bidi="ar-OM"/>
              </w:rPr>
              <w:t xml:space="preserve">wal hāḏa xallēna maksūr </w:t>
            </w:r>
            <w:r w:rsidRPr="00390A24">
              <w:rPr>
                <w:color w:val="00B050"/>
              </w:rPr>
              <w:t>mayyit.</w:t>
            </w:r>
            <w:r w:rsidRPr="00390A24">
              <w:rPr>
                <w:color w:val="00B050"/>
                <w:lang w:val="en-US" w:bidi="ar-OM"/>
              </w:rPr>
              <w:t xml:space="preserve"> ᵊšnōn hāḏa yṣīr? aṣ-ṣubuḥ ṣāḥ l-ahal-u… an-nazil gāḷ </w:t>
            </w:r>
            <w:r w:rsidRPr="00390A24">
              <w:rPr>
                <w:color w:val="00B050"/>
                <w:lang w:val="en-US"/>
              </w:rPr>
              <w:t>“bsāʕ ᵊḏbaḥū-´! ᵊ</w:t>
            </w:r>
            <w:r w:rsidRPr="00390A24">
              <w:rPr>
                <w:color w:val="00B050"/>
              </w:rPr>
              <w:t>ḏbaḥū-´!</w:t>
            </w:r>
          </w:p>
        </w:tc>
        <w:tc>
          <w:tcPr>
            <w:tcW w:w="4253" w:type="dxa"/>
          </w:tcPr>
          <w:p w14:paraId="24FAB187" w14:textId="77777777" w:rsidR="00AD69AF" w:rsidRPr="00390A24" w:rsidRDefault="00AD69AF" w:rsidP="00763CEC">
            <w:pPr>
              <w:rPr>
                <w:color w:val="00B050"/>
              </w:rPr>
            </w:pPr>
            <w:r w:rsidRPr="00390A24">
              <w:rPr>
                <w:color w:val="00B050"/>
              </w:rPr>
              <w:t xml:space="preserve">We left it with a broken leg and almost dead, how did this happen?! In the morning he called his people (from where) they had camped and said, “Kill it immediately! Kill it! </w:t>
            </w:r>
          </w:p>
        </w:tc>
      </w:tr>
      <w:tr w:rsidR="00AD69AF" w:rsidRPr="00A03221" w14:paraId="7A9A6DC2" w14:textId="77777777" w:rsidTr="00763CEC">
        <w:tc>
          <w:tcPr>
            <w:tcW w:w="850" w:type="dxa"/>
          </w:tcPr>
          <w:p w14:paraId="0720C127" w14:textId="77777777" w:rsidR="00AD69AF" w:rsidRDefault="00AD69AF" w:rsidP="00763CEC">
            <w:pPr>
              <w:rPr>
                <w:lang w:val="en-US"/>
              </w:rPr>
            </w:pPr>
            <w:r>
              <w:rPr>
                <w:lang w:val="en-US"/>
              </w:rPr>
              <w:t>1:54</w:t>
            </w:r>
          </w:p>
        </w:tc>
        <w:tc>
          <w:tcPr>
            <w:tcW w:w="3969" w:type="dxa"/>
          </w:tcPr>
          <w:p w14:paraId="0E9EBB9B" w14:textId="77777777" w:rsidR="00AD69AF" w:rsidRPr="00A50553" w:rsidRDefault="00AD69AF" w:rsidP="00763CEC">
            <w:pPr>
              <w:rPr>
                <w:color w:val="00B050"/>
                <w:lang w:val="en-US" w:bidi="ar-OM"/>
              </w:rPr>
            </w:pPr>
            <w:r w:rsidRPr="00A50553">
              <w:rPr>
                <w:i/>
                <w:color w:val="00B050"/>
                <w:lang w:val="en-US" w:bidi="ar-OM"/>
              </w:rPr>
              <w:t xml:space="preserve">kimsenin haberi olamasın! </w:t>
            </w:r>
            <w:r w:rsidRPr="00A50553">
              <w:rPr>
                <w:color w:val="00B050"/>
                <w:lang w:val="en-US" w:bidi="ar-OM"/>
              </w:rPr>
              <w:t>ᵊ</w:t>
            </w:r>
            <w:r w:rsidRPr="00A50553">
              <w:rPr>
                <w:color w:val="00B050"/>
              </w:rPr>
              <w:t>ḏbaḥū-´!</w:t>
            </w:r>
            <w:r w:rsidRPr="00A50553">
              <w:rPr>
                <w:color w:val="00B050"/>
                <w:lang w:val="en-US"/>
              </w:rPr>
              <w:t xml:space="preserve"> laḥḥad yṣīr xabar </w:t>
            </w:r>
            <w:r w:rsidRPr="00A50553">
              <w:rPr>
                <w:color w:val="00B050"/>
              </w:rPr>
              <w:t>ʕind-u!</w:t>
            </w:r>
            <w:r w:rsidRPr="00A50553">
              <w:rPr>
                <w:color w:val="00B050"/>
                <w:lang w:val="en-US"/>
              </w:rPr>
              <w:t xml:space="preserve">” </w:t>
            </w:r>
          </w:p>
        </w:tc>
        <w:tc>
          <w:tcPr>
            <w:tcW w:w="4253" w:type="dxa"/>
          </w:tcPr>
          <w:p w14:paraId="7A8FD2E4" w14:textId="77777777" w:rsidR="00AD69AF" w:rsidRPr="00A50553" w:rsidRDefault="00AD69AF" w:rsidP="00763CEC">
            <w:pPr>
              <w:rPr>
                <w:color w:val="00B050"/>
              </w:rPr>
            </w:pPr>
            <w:r w:rsidRPr="00A50553">
              <w:rPr>
                <w:color w:val="00B050"/>
              </w:rPr>
              <w:t xml:space="preserve">Do not let anyone know! Kill it! No one should know (how it has been healed)! </w:t>
            </w:r>
          </w:p>
        </w:tc>
      </w:tr>
      <w:tr w:rsidR="00AD69AF" w:rsidRPr="00A03221" w14:paraId="018AD26E" w14:textId="77777777" w:rsidTr="00763CEC">
        <w:tc>
          <w:tcPr>
            <w:tcW w:w="850" w:type="dxa"/>
          </w:tcPr>
          <w:p w14:paraId="1171B247" w14:textId="77777777" w:rsidR="00AD69AF" w:rsidRPr="00E66424" w:rsidRDefault="00AD69AF" w:rsidP="00763CEC">
            <w:r>
              <w:t>2:01</w:t>
            </w:r>
          </w:p>
        </w:tc>
        <w:tc>
          <w:tcPr>
            <w:tcW w:w="3969" w:type="dxa"/>
          </w:tcPr>
          <w:p w14:paraId="51D0F894" w14:textId="77777777" w:rsidR="00AD69AF" w:rsidRPr="00A50553" w:rsidRDefault="00AD69AF" w:rsidP="00763CEC">
            <w:pPr>
              <w:rPr>
                <w:color w:val="00B050"/>
                <w:lang w:val="en-US"/>
              </w:rPr>
            </w:pPr>
            <w:r w:rsidRPr="00A50553">
              <w:rPr>
                <w:color w:val="00B050"/>
                <w:lang w:val="en-US"/>
              </w:rPr>
              <w:t xml:space="preserve">yōm-in ḏibaḥō-´ </w:t>
            </w:r>
            <w:r w:rsidRPr="00A50553">
              <w:rPr>
                <w:color w:val="00B050"/>
              </w:rPr>
              <w:t>iḏ</w:t>
            </w:r>
            <w:r w:rsidRPr="00A50553">
              <w:rPr>
                <w:color w:val="00B050"/>
                <w:lang w:val="en-US"/>
              </w:rPr>
              <w:t xml:space="preserve"> rabb al-ʕālamīn </w:t>
            </w:r>
          </w:p>
          <w:p w14:paraId="58DD14BD" w14:textId="77777777" w:rsidR="00AD69AF" w:rsidRPr="00A50553" w:rsidRDefault="00AD69AF" w:rsidP="00763CEC">
            <w:pPr>
              <w:rPr>
                <w:color w:val="00B050"/>
                <w:lang w:val="en-US" w:bidi="ar-OM"/>
              </w:rPr>
            </w:pPr>
            <w:r w:rsidRPr="00A50553">
              <w:rPr>
                <w:color w:val="00B050"/>
              </w:rPr>
              <w:t>mǧabbr-u</w:t>
            </w:r>
            <w:r w:rsidRPr="00A50553">
              <w:rPr>
                <w:color w:val="00B050"/>
                <w:lang w:val="en-US"/>
              </w:rPr>
              <w:t xml:space="preserve"> ḥāṭṭ-ill-u </w:t>
            </w:r>
            <w:r w:rsidRPr="00A50553">
              <w:rPr>
                <w:strike/>
                <w:color w:val="00B050"/>
                <w:lang w:val="en-US"/>
              </w:rPr>
              <w:t>a</w:t>
            </w:r>
            <w:r w:rsidRPr="00A50553">
              <w:rPr>
                <w:color w:val="00B050"/>
                <w:lang w:val="en-US"/>
              </w:rPr>
              <w:t>ṭ-ṭōg ḥadīd hīčiḏ.</w:t>
            </w:r>
          </w:p>
        </w:tc>
        <w:tc>
          <w:tcPr>
            <w:tcW w:w="4253" w:type="dxa"/>
          </w:tcPr>
          <w:p w14:paraId="347181BC" w14:textId="77777777" w:rsidR="00AD69AF" w:rsidRPr="00A50553" w:rsidRDefault="00AD69AF" w:rsidP="00763CEC">
            <w:pPr>
              <w:rPr>
                <w:color w:val="00B050"/>
              </w:rPr>
            </w:pPr>
            <w:r w:rsidRPr="00A50553">
              <w:rPr>
                <w:color w:val="00B050"/>
              </w:rPr>
              <w:t>When they killed it they found out that the Lord of the Worlds had reset his foot by fixing it with an iron ring.</w:t>
            </w:r>
          </w:p>
        </w:tc>
      </w:tr>
      <w:tr w:rsidR="00AD69AF" w:rsidRPr="00A03221" w14:paraId="3D970433" w14:textId="77777777" w:rsidTr="00763CEC">
        <w:tc>
          <w:tcPr>
            <w:tcW w:w="850" w:type="dxa"/>
          </w:tcPr>
          <w:p w14:paraId="45B7843A" w14:textId="77777777" w:rsidR="00AD69AF" w:rsidRPr="004E42F3" w:rsidRDefault="00AD69AF" w:rsidP="00763CEC">
            <w:r>
              <w:t>2:11</w:t>
            </w:r>
          </w:p>
        </w:tc>
        <w:tc>
          <w:tcPr>
            <w:tcW w:w="3969" w:type="dxa"/>
          </w:tcPr>
          <w:p w14:paraId="2C587CBD" w14:textId="77777777" w:rsidR="00AD69AF" w:rsidRPr="00A50553" w:rsidRDefault="00AD69AF" w:rsidP="00763CEC">
            <w:pPr>
              <w:rPr>
                <w:color w:val="00B050"/>
                <w:lang w:val="en-US"/>
              </w:rPr>
            </w:pPr>
            <w:r w:rsidRPr="00A50553">
              <w:rPr>
                <w:color w:val="00B050"/>
                <w:lang w:val="en-US"/>
              </w:rPr>
              <w:t>w lāmm aǧ-ǧilid ʕalē-´ w-mxayyiṭ aǧ-ǧilid mā yṣīr belli, haḏāk aṭ-ṭōg ḏ̣āll ᵊb-bēt-ne čiṯīr.</w:t>
            </w:r>
          </w:p>
        </w:tc>
        <w:tc>
          <w:tcPr>
            <w:tcW w:w="4253" w:type="dxa"/>
          </w:tcPr>
          <w:p w14:paraId="59B63188" w14:textId="77777777" w:rsidR="00AD69AF" w:rsidRPr="00A50553" w:rsidRDefault="00AD69AF" w:rsidP="00763CEC">
            <w:pPr>
              <w:rPr>
                <w:color w:val="00B050"/>
              </w:rPr>
            </w:pPr>
            <w:r w:rsidRPr="00A50553">
              <w:rPr>
                <w:color w:val="00B050"/>
              </w:rPr>
              <w:t>Then He had covered it with the skin and sewed the skin up so that (the ring) would not be visible. That iron ring remained in our house for a long time.</w:t>
            </w:r>
          </w:p>
        </w:tc>
      </w:tr>
      <w:tr w:rsidR="00AD69AF" w:rsidRPr="00A03221" w14:paraId="5665F534" w14:textId="77777777" w:rsidTr="00763CEC">
        <w:tc>
          <w:tcPr>
            <w:tcW w:w="850" w:type="dxa"/>
          </w:tcPr>
          <w:p w14:paraId="6588F18A" w14:textId="77777777" w:rsidR="00AD69AF" w:rsidRPr="00CE6835" w:rsidRDefault="00AD69AF" w:rsidP="00763CEC">
            <w:r>
              <w:t>2:21</w:t>
            </w:r>
          </w:p>
        </w:tc>
        <w:tc>
          <w:tcPr>
            <w:tcW w:w="3969" w:type="dxa"/>
          </w:tcPr>
          <w:p w14:paraId="51A7333E" w14:textId="77777777" w:rsidR="00AD69AF" w:rsidRPr="00A50553" w:rsidRDefault="00AD69AF" w:rsidP="00763CEC">
            <w:pPr>
              <w:rPr>
                <w:color w:val="00B050"/>
                <w:lang w:val="en-US"/>
              </w:rPr>
            </w:pPr>
            <w:r w:rsidRPr="00A50553">
              <w:rPr>
                <w:color w:val="00B050"/>
                <w:lang w:val="en-US"/>
              </w:rPr>
              <w:t>ʕAnaze w-al-ʕarab ṣāyre ḥarib w ṣāyir ṭalān w-haḏāk al-… aṭ-ṭōg māxḏīn-u ṛāyiḥ, hā!</w:t>
            </w:r>
          </w:p>
        </w:tc>
        <w:tc>
          <w:tcPr>
            <w:tcW w:w="4253" w:type="dxa"/>
          </w:tcPr>
          <w:p w14:paraId="1665B1E2" w14:textId="77777777" w:rsidR="00AD69AF" w:rsidRPr="00A50553" w:rsidRDefault="00AD69AF" w:rsidP="00763CEC">
            <w:pPr>
              <w:rPr>
                <w:color w:val="00B050"/>
              </w:rPr>
            </w:pPr>
            <w:r w:rsidRPr="00A50553">
              <w:rPr>
                <w:color w:val="00B050"/>
              </w:rPr>
              <w:t xml:space="preserve">When the Arabs and the tribe of ʕAnaze had a war between them, the latter took this ring as booty and it disappeared. </w:t>
            </w:r>
          </w:p>
        </w:tc>
      </w:tr>
    </w:tbl>
    <w:p w14:paraId="333E9858" w14:textId="77777777" w:rsidR="007140B6" w:rsidRDefault="007140B6">
      <w:pPr>
        <w:pStyle w:val="BodyText2"/>
        <w:spacing w:line="240" w:lineRule="auto"/>
        <w:rPr>
          <w:u w:val="none"/>
          <w:lang w:val="en-US"/>
        </w:rPr>
      </w:pPr>
    </w:p>
    <w:p w14:paraId="03672603" w14:textId="77777777" w:rsidR="007140B6" w:rsidRDefault="007140B6">
      <w:pPr>
        <w:rPr>
          <w:lang w:val="de-AT"/>
        </w:rPr>
      </w:pPr>
    </w:p>
    <w:p w14:paraId="272A03DA" w14:textId="77777777" w:rsidR="007140B6" w:rsidRDefault="007140B6">
      <w:pPr>
        <w:rPr>
          <w:lang w:val="de-AT"/>
        </w:rPr>
      </w:pPr>
    </w:p>
    <w:p w14:paraId="11E295F8" w14:textId="77777777" w:rsidR="007140B6" w:rsidRDefault="00000000">
      <w:pPr>
        <w:pStyle w:val="Heading2"/>
        <w:rPr>
          <w:color w:val="FF0000"/>
        </w:rPr>
      </w:pPr>
      <w:bookmarkStart w:id="154" w:name="_Toc156305449"/>
      <w:r>
        <w:t>Urfa-119_Engagement-Harran-2010</w:t>
      </w:r>
      <w:bookmarkEnd w:id="154"/>
    </w:p>
    <w:p w14:paraId="3D4ACEDF" w14:textId="77777777" w:rsidR="00AD69AF" w:rsidRDefault="00AD69AF" w:rsidP="00AD69AF">
      <w:pPr>
        <w:pStyle w:val="BodyText2"/>
        <w:spacing w:line="240" w:lineRule="auto"/>
        <w:rPr>
          <w:u w:val="none"/>
        </w:rPr>
      </w:pPr>
      <w:r>
        <w:rPr>
          <w:u w:val="none"/>
        </w:rPr>
        <w:t>14 May 2010</w:t>
      </w:r>
    </w:p>
    <w:p w14:paraId="79EF23EA" w14:textId="77777777" w:rsidR="00AD69AF" w:rsidRDefault="00AD69AF" w:rsidP="00AD69AF">
      <w:pPr>
        <w:pStyle w:val="BodyText2"/>
        <w:spacing w:line="240" w:lineRule="auto"/>
        <w:rPr>
          <w:u w:val="none"/>
        </w:rPr>
      </w:pPr>
      <w:r>
        <w:rPr>
          <w:u w:val="none"/>
        </w:rPr>
        <w:t>Ismāʕīl</w:t>
      </w:r>
    </w:p>
    <w:tbl>
      <w:tblPr>
        <w:tblStyle w:val="TableGrid"/>
        <w:tblW w:w="9072" w:type="dxa"/>
        <w:tblLook w:val="0400" w:firstRow="0" w:lastRow="0" w:firstColumn="0" w:lastColumn="0" w:noHBand="0" w:noVBand="1"/>
      </w:tblPr>
      <w:tblGrid>
        <w:gridCol w:w="850"/>
        <w:gridCol w:w="3969"/>
        <w:gridCol w:w="4253"/>
      </w:tblGrid>
      <w:tr w:rsidR="00AD69AF" w:rsidRPr="00CF6CFF" w14:paraId="28E32638" w14:textId="77777777" w:rsidTr="00763CEC">
        <w:tc>
          <w:tcPr>
            <w:tcW w:w="850" w:type="dxa"/>
          </w:tcPr>
          <w:p w14:paraId="6641BF37" w14:textId="77777777" w:rsidR="00AD69AF" w:rsidRDefault="00AD69AF" w:rsidP="00763CEC">
            <w:pPr>
              <w:rPr>
                <w:lang w:val="en-US"/>
              </w:rPr>
            </w:pPr>
            <w:r>
              <w:rPr>
                <w:lang w:val="en-US"/>
              </w:rPr>
              <w:t>0:03</w:t>
            </w:r>
          </w:p>
        </w:tc>
        <w:tc>
          <w:tcPr>
            <w:tcW w:w="3969" w:type="dxa"/>
          </w:tcPr>
          <w:p w14:paraId="0351A0E3" w14:textId="77777777" w:rsidR="00AD69AF" w:rsidRPr="00A50553" w:rsidRDefault="00AD69AF" w:rsidP="00763CEC">
            <w:pPr>
              <w:rPr>
                <w:color w:val="00B050"/>
                <w:lang w:val="en-US" w:bidi="ar-OM"/>
              </w:rPr>
            </w:pPr>
            <w:r w:rsidRPr="00A50553">
              <w:rPr>
                <w:color w:val="00B050"/>
                <w:lang w:val="en-US" w:bidi="ar-OM"/>
              </w:rPr>
              <w:t>al-ᵊḥyār xōǧam, iḥna ʕid-ne l-ʕarab ᵊb-Ḥarrān b-Uṛfa, al-ʕarab al-ʕašāyir</w:t>
            </w:r>
          </w:p>
        </w:tc>
        <w:tc>
          <w:tcPr>
            <w:tcW w:w="4253" w:type="dxa"/>
          </w:tcPr>
          <w:p w14:paraId="6D95DA43" w14:textId="77777777" w:rsidR="00AD69AF" w:rsidRPr="00A50553" w:rsidRDefault="00AD69AF" w:rsidP="00763CEC">
            <w:pPr>
              <w:rPr>
                <w:color w:val="00B050"/>
                <w:lang w:val="en-US" w:bidi="ar-OM"/>
              </w:rPr>
            </w:pPr>
            <w:r w:rsidRPr="00A50553">
              <w:rPr>
                <w:color w:val="00B050"/>
                <w:lang w:val="en-US" w:bidi="ar-OM"/>
              </w:rPr>
              <w:t>As for the objection to the marriage, my teacher; we Arabs, the tribes in Ḥarrān, in Urfa we have (a tradtion):</w:t>
            </w:r>
          </w:p>
        </w:tc>
      </w:tr>
      <w:tr w:rsidR="00AD69AF" w:rsidRPr="00CF6CFF" w14:paraId="0B5E2378" w14:textId="77777777" w:rsidTr="00763CEC">
        <w:tc>
          <w:tcPr>
            <w:tcW w:w="850" w:type="dxa"/>
          </w:tcPr>
          <w:p w14:paraId="2D3DEFB6" w14:textId="77777777" w:rsidR="00AD69AF" w:rsidRDefault="00AD69AF" w:rsidP="00763CEC">
            <w:pPr>
              <w:rPr>
                <w:lang w:val="en-US"/>
              </w:rPr>
            </w:pPr>
            <w:r>
              <w:rPr>
                <w:lang w:val="en-US"/>
              </w:rPr>
              <w:t>0:12</w:t>
            </w:r>
          </w:p>
        </w:tc>
        <w:tc>
          <w:tcPr>
            <w:tcW w:w="3969" w:type="dxa"/>
          </w:tcPr>
          <w:p w14:paraId="3C21E9E4" w14:textId="77777777" w:rsidR="00AD69AF" w:rsidRPr="00A50553" w:rsidRDefault="00AD69AF" w:rsidP="00763CEC">
            <w:pPr>
              <w:rPr>
                <w:color w:val="00B050"/>
                <w:lang w:val="en-US" w:bidi="ar-OM"/>
              </w:rPr>
            </w:pPr>
            <w:r w:rsidRPr="00A50553">
              <w:rPr>
                <w:color w:val="00B050"/>
                <w:lang w:val="en-US" w:bidi="ar-OM"/>
              </w:rPr>
              <w:t>yōm-in wāḥad ēēē yrīd yǧawwiz ᵊbnayyt-u yǧūn-u xaṭṭāba</w:t>
            </w:r>
          </w:p>
        </w:tc>
        <w:tc>
          <w:tcPr>
            <w:tcW w:w="4253" w:type="dxa"/>
          </w:tcPr>
          <w:p w14:paraId="7C16A252" w14:textId="77777777" w:rsidR="00AD69AF" w:rsidRPr="00A50553" w:rsidRDefault="00AD69AF" w:rsidP="00763CEC">
            <w:pPr>
              <w:rPr>
                <w:color w:val="00B050"/>
                <w:lang w:val="en-US" w:bidi="ar-OM"/>
              </w:rPr>
            </w:pPr>
            <w:r w:rsidRPr="00A50553">
              <w:rPr>
                <w:color w:val="00B050"/>
                <w:lang w:val="en-US" w:bidi="ar-OM"/>
              </w:rPr>
              <w:t>When someone wants his daughter to get married those who ask for the hand of the girl come to him.</w:t>
            </w:r>
          </w:p>
        </w:tc>
      </w:tr>
      <w:tr w:rsidR="00AD69AF" w:rsidRPr="0051764A" w14:paraId="6904FF7B" w14:textId="77777777" w:rsidTr="00763CEC">
        <w:tc>
          <w:tcPr>
            <w:tcW w:w="850" w:type="dxa"/>
          </w:tcPr>
          <w:p w14:paraId="358379DA" w14:textId="77777777" w:rsidR="00AD69AF" w:rsidRDefault="00AD69AF" w:rsidP="00763CEC">
            <w:pPr>
              <w:rPr>
                <w:lang w:val="en-US"/>
              </w:rPr>
            </w:pPr>
            <w:r>
              <w:rPr>
                <w:lang w:val="en-US"/>
              </w:rPr>
              <w:t>0:17</w:t>
            </w:r>
          </w:p>
        </w:tc>
        <w:tc>
          <w:tcPr>
            <w:tcW w:w="3969" w:type="dxa"/>
          </w:tcPr>
          <w:p w14:paraId="0FE67012" w14:textId="77777777" w:rsidR="00AD69AF" w:rsidRPr="00A50553" w:rsidRDefault="00AD69AF" w:rsidP="00763CEC">
            <w:pPr>
              <w:rPr>
                <w:color w:val="00B050"/>
                <w:lang w:val="en-US" w:bidi="ar-OM"/>
              </w:rPr>
            </w:pPr>
            <w:r w:rsidRPr="00A50553">
              <w:rPr>
                <w:color w:val="00B050"/>
                <w:lang w:val="en-US" w:bidi="ar-OM"/>
              </w:rPr>
              <w:t xml:space="preserve">ta-ngūl iḥna Bini ʕIǧil w ǧīy </w:t>
            </w:r>
            <w:r w:rsidRPr="00A50553">
              <w:rPr>
                <w:color w:val="00B050"/>
              </w:rPr>
              <w:t>xaṭab</w:t>
            </w:r>
            <w:r w:rsidRPr="00A50553">
              <w:rPr>
                <w:color w:val="00B050"/>
                <w:lang w:val="en-US" w:bidi="ar-OM"/>
              </w:rPr>
              <w:t xml:space="preserve"> bint-i wāḥad ᵊǦmēli, mesela ta-ngūl āāā rrīd ninṭī-he lilhum</w:t>
            </w:r>
          </w:p>
        </w:tc>
        <w:tc>
          <w:tcPr>
            <w:tcW w:w="4253" w:type="dxa"/>
          </w:tcPr>
          <w:p w14:paraId="16662E25" w14:textId="77777777" w:rsidR="00AD69AF" w:rsidRPr="00A50553" w:rsidRDefault="00AD69AF" w:rsidP="00763CEC">
            <w:pPr>
              <w:rPr>
                <w:color w:val="00B050"/>
                <w:lang w:val="en-US" w:bidi="ar-OM"/>
              </w:rPr>
            </w:pPr>
            <w:r w:rsidRPr="00A50553">
              <w:rPr>
                <w:color w:val="00B050"/>
                <w:lang w:val="en-US" w:bidi="ar-OM"/>
              </w:rPr>
              <w:t>Let’s say, we are from the Bani ʕIǧil and someone from the Ğm</w:t>
            </w:r>
            <w:r w:rsidRPr="00A50553">
              <w:rPr>
                <w:color w:val="00B050"/>
                <w:lang w:val="en-US" w:bidi="ar-OM"/>
              </w:rPr>
              <w:softHyphen/>
            </w:r>
            <w:r w:rsidRPr="00A50553">
              <w:rPr>
                <w:color w:val="00B050"/>
                <w:lang w:val="en-US" w:bidi="ar-OM"/>
              </w:rPr>
              <w:softHyphen/>
              <w:t>ēle tribe came asking for my daughter’s hand. Let’s say, just for example, we want to give her to them.</w:t>
            </w:r>
          </w:p>
        </w:tc>
      </w:tr>
      <w:tr w:rsidR="00AD69AF" w:rsidRPr="0051764A" w14:paraId="1D672E54" w14:textId="77777777" w:rsidTr="00763CEC">
        <w:tc>
          <w:tcPr>
            <w:tcW w:w="850" w:type="dxa"/>
          </w:tcPr>
          <w:p w14:paraId="7FC9FACE" w14:textId="77777777" w:rsidR="00AD69AF" w:rsidRPr="0079380C" w:rsidRDefault="00AD69AF" w:rsidP="00763CEC">
            <w:r>
              <w:t>0:27</w:t>
            </w:r>
          </w:p>
        </w:tc>
        <w:tc>
          <w:tcPr>
            <w:tcW w:w="3969" w:type="dxa"/>
          </w:tcPr>
          <w:p w14:paraId="02A7AAF9" w14:textId="77777777" w:rsidR="00AD69AF" w:rsidRPr="00A50553" w:rsidRDefault="00AD69AF" w:rsidP="00763CEC">
            <w:pPr>
              <w:rPr>
                <w:color w:val="00B050"/>
                <w:lang w:val="en-US" w:bidi="ar-OM"/>
              </w:rPr>
            </w:pPr>
            <w:r w:rsidRPr="00A50553">
              <w:rPr>
                <w:color w:val="00B050"/>
                <w:lang w:val="en-US" w:bidi="ar-OM"/>
              </w:rPr>
              <w:t>awwal nōb adāniš axūt-i wēlād ʕamm-i agūl “xayyo, āni arīd aǧawwiz ᵊbnayyt-i ʕa-Ǧmēle, š-ᵊtgūlūn?” maḥḥad yuṭluʕ ḥiss-u.</w:t>
            </w:r>
          </w:p>
        </w:tc>
        <w:tc>
          <w:tcPr>
            <w:tcW w:w="4253" w:type="dxa"/>
          </w:tcPr>
          <w:p w14:paraId="7556C8ED" w14:textId="77777777" w:rsidR="00AD69AF" w:rsidRPr="00A50553" w:rsidRDefault="00AD69AF" w:rsidP="00763CEC">
            <w:pPr>
              <w:rPr>
                <w:color w:val="00B050"/>
                <w:lang w:val="en-US" w:bidi="ar-OM"/>
              </w:rPr>
            </w:pPr>
            <w:r w:rsidRPr="00A50553">
              <w:rPr>
                <w:color w:val="00B050"/>
                <w:lang w:val="en-US" w:bidi="ar-OM"/>
              </w:rPr>
              <w:t>First, I would inform my brothers and my cousins telling them, “Brother, I want my daughter to get married with one from the Ğm</w:t>
            </w:r>
            <w:r w:rsidRPr="00A50553">
              <w:rPr>
                <w:color w:val="00B050"/>
                <w:lang w:val="en-US" w:bidi="ar-OM"/>
              </w:rPr>
              <w:softHyphen/>
            </w:r>
            <w:r w:rsidRPr="00A50553">
              <w:rPr>
                <w:color w:val="00B050"/>
                <w:lang w:val="en-US" w:bidi="ar-OM"/>
              </w:rPr>
              <w:softHyphen/>
              <w:t>ēle. What do you say?” No one says anything.</w:t>
            </w:r>
          </w:p>
        </w:tc>
      </w:tr>
      <w:tr w:rsidR="00AD69AF" w:rsidRPr="0051764A" w14:paraId="3749A9FA" w14:textId="77777777" w:rsidTr="00763CEC">
        <w:tc>
          <w:tcPr>
            <w:tcW w:w="850" w:type="dxa"/>
          </w:tcPr>
          <w:p w14:paraId="1A690B3C" w14:textId="77777777" w:rsidR="00AD69AF" w:rsidRDefault="00AD69AF" w:rsidP="00763CEC">
            <w:pPr>
              <w:rPr>
                <w:lang w:val="en-US"/>
              </w:rPr>
            </w:pPr>
            <w:r>
              <w:rPr>
                <w:lang w:val="en-US"/>
              </w:rPr>
              <w:t>0:34</w:t>
            </w:r>
          </w:p>
        </w:tc>
        <w:tc>
          <w:tcPr>
            <w:tcW w:w="3969" w:type="dxa"/>
          </w:tcPr>
          <w:p w14:paraId="4AE0B18C" w14:textId="77777777" w:rsidR="00AD69AF" w:rsidRPr="00A50553" w:rsidRDefault="00AD69AF" w:rsidP="00763CEC">
            <w:pPr>
              <w:rPr>
                <w:color w:val="00B050"/>
                <w:lang w:val="en-US" w:bidi="ar-OM"/>
              </w:rPr>
            </w:pPr>
            <w:r w:rsidRPr="00A50553">
              <w:rPr>
                <w:color w:val="00B050"/>
                <w:lang w:val="en-US" w:bidi="ar-OM"/>
              </w:rPr>
              <w:t>nugḏ̣ub ta-ngūl āxuḏ ᵊsyāg-ha nǧahhiz ēēē ʕugub-ma nǧahhiz nigḏ̣i mā tšūf yiǧi ta-</w:t>
            </w:r>
            <w:r w:rsidRPr="00A50553">
              <w:rPr>
                <w:color w:val="00B050"/>
                <w:lang w:val="en-US" w:bidi="ar-OM"/>
              </w:rPr>
              <w:lastRenderedPageBreak/>
              <w:t>ngūl wāḥad min gaṛāyb-i min Bini ʕIǧil wēya yiǧi axū-ye, ibin ʕamm-i, Ismāʕīn wēya Ḥasan ygūl:</w:t>
            </w:r>
          </w:p>
        </w:tc>
        <w:tc>
          <w:tcPr>
            <w:tcW w:w="4253" w:type="dxa"/>
          </w:tcPr>
          <w:p w14:paraId="29081CE8" w14:textId="77777777" w:rsidR="00AD69AF" w:rsidRPr="00A50553" w:rsidRDefault="00AD69AF" w:rsidP="00763CEC">
            <w:pPr>
              <w:rPr>
                <w:color w:val="00B050"/>
                <w:lang w:val="en-US" w:bidi="ar-OM"/>
              </w:rPr>
            </w:pPr>
            <w:r w:rsidRPr="00A50553">
              <w:rPr>
                <w:color w:val="00B050"/>
                <w:lang w:val="en-US" w:bidi="ar-OM"/>
              </w:rPr>
              <w:lastRenderedPageBreak/>
              <w:t xml:space="preserve">We go ahead, let’s say, I have already taken her bride price and we have provided the </w:t>
            </w:r>
            <w:r w:rsidRPr="00A50553">
              <w:rPr>
                <w:color w:val="00B050"/>
                <w:lang w:val="en-US" w:bidi="ar-OM"/>
              </w:rPr>
              <w:lastRenderedPageBreak/>
              <w:t>dowry. After we have provided the dowry we are done. Suddenly, let’s say, one of my relatives from the Bani ʕIǧil, or my brother, or my cousin, Ismāʕīn or Ḥasan, comes and says,</w:t>
            </w:r>
          </w:p>
        </w:tc>
      </w:tr>
      <w:tr w:rsidR="00AD69AF" w:rsidRPr="0051764A" w14:paraId="13BBE1B6" w14:textId="77777777" w:rsidTr="00763CEC">
        <w:tc>
          <w:tcPr>
            <w:tcW w:w="850" w:type="dxa"/>
          </w:tcPr>
          <w:p w14:paraId="200AB06B" w14:textId="77777777" w:rsidR="00AD69AF" w:rsidRDefault="00AD69AF" w:rsidP="00763CEC">
            <w:pPr>
              <w:rPr>
                <w:lang w:val="en-US"/>
              </w:rPr>
            </w:pPr>
            <w:r>
              <w:rPr>
                <w:lang w:val="en-US"/>
              </w:rPr>
              <w:lastRenderedPageBreak/>
              <w:t>0:47</w:t>
            </w:r>
          </w:p>
        </w:tc>
        <w:tc>
          <w:tcPr>
            <w:tcW w:w="3969" w:type="dxa"/>
          </w:tcPr>
          <w:p w14:paraId="551EAF1E" w14:textId="77777777" w:rsidR="00AD69AF" w:rsidRPr="00A50553" w:rsidRDefault="00AD69AF" w:rsidP="00763CEC">
            <w:pPr>
              <w:rPr>
                <w:color w:val="00B050"/>
                <w:lang w:val="en-US" w:bidi="ar-OM"/>
              </w:rPr>
            </w:pPr>
            <w:r w:rsidRPr="00A50553">
              <w:rPr>
                <w:color w:val="00B050"/>
                <w:lang w:val="en-US" w:bidi="ar-OM"/>
              </w:rPr>
              <w:t>“xayyo! bint-ak ᵊmḥayyaṛa, mā-l-he darib, mā-l-he darib, mā-l-he darib, nugḏ̣ub ʕād hīčiḏ!”</w:t>
            </w:r>
          </w:p>
        </w:tc>
        <w:tc>
          <w:tcPr>
            <w:tcW w:w="4253" w:type="dxa"/>
          </w:tcPr>
          <w:p w14:paraId="1530FF39" w14:textId="77777777" w:rsidR="00AD69AF" w:rsidRPr="00A50553" w:rsidRDefault="00AD69AF" w:rsidP="00763CEC">
            <w:pPr>
              <w:rPr>
                <w:color w:val="00B050"/>
                <w:lang w:val="en-US" w:bidi="ar-OM"/>
              </w:rPr>
            </w:pPr>
            <w:r w:rsidRPr="00A50553">
              <w:rPr>
                <w:color w:val="00B050"/>
                <w:lang w:val="en-US" w:bidi="ar-OM"/>
              </w:rPr>
              <w:t>“Brother! Your daughter’s (marriage) is objected. She has no way, there is no way, we will do like this.</w:t>
            </w:r>
          </w:p>
        </w:tc>
      </w:tr>
      <w:tr w:rsidR="00AD69AF" w:rsidRPr="004C7827" w14:paraId="2816F2BB" w14:textId="77777777" w:rsidTr="00763CEC">
        <w:tc>
          <w:tcPr>
            <w:tcW w:w="850" w:type="dxa"/>
          </w:tcPr>
          <w:p w14:paraId="29CEB8D8" w14:textId="77777777" w:rsidR="00AD69AF" w:rsidRDefault="00AD69AF" w:rsidP="00763CEC">
            <w:pPr>
              <w:rPr>
                <w:lang w:val="en-US"/>
              </w:rPr>
            </w:pPr>
            <w:r>
              <w:rPr>
                <w:lang w:val="en-US"/>
              </w:rPr>
              <w:t>1:00</w:t>
            </w:r>
          </w:p>
        </w:tc>
        <w:tc>
          <w:tcPr>
            <w:tcW w:w="3969" w:type="dxa"/>
          </w:tcPr>
          <w:p w14:paraId="7A95F302" w14:textId="77777777" w:rsidR="00AD69AF" w:rsidRPr="00A50553" w:rsidRDefault="00AD69AF" w:rsidP="00763CEC">
            <w:pPr>
              <w:rPr>
                <w:color w:val="00B050"/>
                <w:lang w:val="en-US" w:bidi="ar-OM"/>
              </w:rPr>
            </w:pPr>
            <w:r w:rsidRPr="00A50553">
              <w:rPr>
                <w:color w:val="00B050"/>
                <w:lang w:val="en-US" w:bidi="ar-OM"/>
              </w:rPr>
              <w:t>ᵊngul-l-u “xayyo tamām iḥna māxḏīn ᵊsyāg mi-ǧ-ǧimāʕa ḏōle, ʕišrīn alif lēṛa turki wēya xamsṭaʕš,</w:t>
            </w:r>
          </w:p>
        </w:tc>
        <w:tc>
          <w:tcPr>
            <w:tcW w:w="4253" w:type="dxa"/>
          </w:tcPr>
          <w:p w14:paraId="65988AEF" w14:textId="77777777" w:rsidR="00AD69AF" w:rsidRPr="00A50553" w:rsidRDefault="00AD69AF" w:rsidP="00763CEC">
            <w:pPr>
              <w:rPr>
                <w:color w:val="00B050"/>
                <w:lang w:val="en-US" w:bidi="ar-OM"/>
              </w:rPr>
            </w:pPr>
            <w:r w:rsidRPr="00A50553">
              <w:rPr>
                <w:color w:val="00B050"/>
                <w:lang w:val="en-US" w:bidi="ar-OM"/>
              </w:rPr>
              <w:t>We say to him, “Okay brother, but we have taken a bride price from these people, twenty tousand Turkish lira or fifteen thousand.</w:t>
            </w:r>
          </w:p>
        </w:tc>
      </w:tr>
      <w:tr w:rsidR="00AD69AF" w:rsidRPr="006706D3" w14:paraId="08B52AF1" w14:textId="77777777" w:rsidTr="00763CEC">
        <w:tc>
          <w:tcPr>
            <w:tcW w:w="850" w:type="dxa"/>
          </w:tcPr>
          <w:p w14:paraId="136AA5BC" w14:textId="77777777" w:rsidR="00AD69AF" w:rsidRDefault="00AD69AF" w:rsidP="00763CEC">
            <w:pPr>
              <w:rPr>
                <w:lang w:val="en-US"/>
              </w:rPr>
            </w:pPr>
            <w:r>
              <w:rPr>
                <w:lang w:val="en-US"/>
              </w:rPr>
              <w:t>1:06</w:t>
            </w:r>
          </w:p>
        </w:tc>
        <w:tc>
          <w:tcPr>
            <w:tcW w:w="3969" w:type="dxa"/>
          </w:tcPr>
          <w:p w14:paraId="7D64E0CE" w14:textId="77777777" w:rsidR="00AD69AF" w:rsidRPr="00A50553" w:rsidRDefault="00AD69AF" w:rsidP="00763CEC">
            <w:pPr>
              <w:rPr>
                <w:color w:val="00B050"/>
                <w:lang w:val="en-US" w:bidi="ar-OM"/>
              </w:rPr>
            </w:pPr>
            <w:r w:rsidRPr="00A50553">
              <w:rPr>
                <w:color w:val="00B050"/>
                <w:lang w:val="en-US" w:bidi="ar-OM"/>
              </w:rPr>
              <w:t>as-syāg al mitfāhmīn-u w-an-nās ḏōle ᵊmsāwīn məṣraf, xayyo, rūḥ ʕa-n-nās ḏōle ʕiṭ-hum (~ inəṭhum) məṣraf-hum w baʕdēn ahlan w sahlan!”</w:t>
            </w:r>
          </w:p>
        </w:tc>
        <w:tc>
          <w:tcPr>
            <w:tcW w:w="4253" w:type="dxa"/>
          </w:tcPr>
          <w:p w14:paraId="221131EE" w14:textId="77777777" w:rsidR="00AD69AF" w:rsidRPr="00A50553" w:rsidRDefault="00AD69AF" w:rsidP="00763CEC">
            <w:pPr>
              <w:rPr>
                <w:color w:val="00B050"/>
                <w:lang w:val="en-US" w:bidi="ar-OM"/>
              </w:rPr>
            </w:pPr>
            <w:r w:rsidRPr="00A50553">
              <w:rPr>
                <w:color w:val="00B050"/>
                <w:lang w:val="en-US" w:bidi="ar-OM"/>
              </w:rPr>
              <w:t>There is the bride price on which we have agreed on; and these people already had expenses. My brother, (first) go to these people, give them back their expenses, and then you are welcome!”</w:t>
            </w:r>
          </w:p>
        </w:tc>
      </w:tr>
      <w:tr w:rsidR="00AD69AF" w:rsidRPr="006706D3" w14:paraId="7682ECA2" w14:textId="77777777" w:rsidTr="00763CEC">
        <w:tc>
          <w:tcPr>
            <w:tcW w:w="850" w:type="dxa"/>
          </w:tcPr>
          <w:p w14:paraId="293D0ADC" w14:textId="77777777" w:rsidR="00AD69AF" w:rsidRPr="00156FB1" w:rsidRDefault="00AD69AF" w:rsidP="00763CEC">
            <w:r>
              <w:t>1:17</w:t>
            </w:r>
          </w:p>
        </w:tc>
        <w:tc>
          <w:tcPr>
            <w:tcW w:w="3969" w:type="dxa"/>
          </w:tcPr>
          <w:p w14:paraId="25D67350" w14:textId="77777777" w:rsidR="00AD69AF" w:rsidRPr="00A50553" w:rsidRDefault="00AD69AF" w:rsidP="00763CEC">
            <w:pPr>
              <w:rPr>
                <w:color w:val="00B050"/>
                <w:rtl/>
                <w:lang w:val="en-US" w:bidi="ar-OM"/>
              </w:rPr>
            </w:pPr>
            <w:r w:rsidRPr="00A50553">
              <w:rPr>
                <w:color w:val="00B050"/>
                <w:lang w:val="en-US" w:bidi="ar-OM"/>
              </w:rPr>
              <w:t>Ḥasan ʕād yugḏ̣ub yrūḥ mū ḥayyar l-</w:t>
            </w:r>
            <w:r w:rsidRPr="00A50553">
              <w:rPr>
                <w:color w:val="00B050"/>
              </w:rPr>
              <w:t>wl</w:t>
            </w:r>
            <w:r w:rsidRPr="00A50553">
              <w:rPr>
                <w:color w:val="00B050"/>
              </w:rPr>
              <w:softHyphen/>
              <w:t>ēd-u</w:t>
            </w:r>
            <w:r w:rsidRPr="00A50553">
              <w:rPr>
                <w:color w:val="00B050"/>
                <w:lang w:val="en-US" w:bidi="ar-OM"/>
              </w:rPr>
              <w:t>? yrūḥ ʕa-ǧimāʕt al iḥne huṃṃa inṭēnā-hum awwali</w:t>
            </w:r>
          </w:p>
        </w:tc>
        <w:tc>
          <w:tcPr>
            <w:tcW w:w="4253" w:type="dxa"/>
          </w:tcPr>
          <w:p w14:paraId="2F12924A" w14:textId="77777777" w:rsidR="00AD69AF" w:rsidRPr="00A50553" w:rsidRDefault="00AD69AF" w:rsidP="00763CEC">
            <w:pPr>
              <w:rPr>
                <w:color w:val="00B050"/>
                <w:lang w:val="en-US" w:bidi="ar-OM"/>
              </w:rPr>
            </w:pPr>
            <w:r w:rsidRPr="00A50553">
              <w:rPr>
                <w:color w:val="00B050"/>
                <w:lang w:val="en-US" w:bidi="ar-OM"/>
              </w:rPr>
              <w:t>Then Ḥasan starts to go. Didn’t he object (to the marriage) for the sake of his son? He goes to those people to whom we had given (the girl) first.</w:t>
            </w:r>
          </w:p>
        </w:tc>
      </w:tr>
      <w:tr w:rsidR="00AD69AF" w:rsidRPr="006706D3" w14:paraId="1E321925" w14:textId="77777777" w:rsidTr="00763CEC">
        <w:tc>
          <w:tcPr>
            <w:tcW w:w="850" w:type="dxa"/>
          </w:tcPr>
          <w:p w14:paraId="17BCF532" w14:textId="77777777" w:rsidR="00AD69AF" w:rsidRPr="003A5558" w:rsidRDefault="00AD69AF" w:rsidP="00763CEC">
            <w:r>
              <w:t>1:23</w:t>
            </w:r>
          </w:p>
        </w:tc>
        <w:tc>
          <w:tcPr>
            <w:tcW w:w="3969" w:type="dxa"/>
          </w:tcPr>
          <w:p w14:paraId="471739D5" w14:textId="77777777" w:rsidR="00AD69AF" w:rsidRPr="00A50553" w:rsidRDefault="00AD69AF" w:rsidP="00763CEC">
            <w:pPr>
              <w:rPr>
                <w:color w:val="00B050"/>
                <w:lang w:val="en-US" w:bidi="ar-OM"/>
              </w:rPr>
            </w:pPr>
            <w:r w:rsidRPr="00A50553">
              <w:rPr>
                <w:color w:val="00B050"/>
                <w:lang w:val="en-US" w:bidi="ar-OM"/>
              </w:rPr>
              <w:t>“xayyo ašgadd ᵊsyāg-kum nṭētu la-xū-ye?” minn-i mā yāxuḏ məṣāri, direk min yrūḥ yinṭi il haḏōlāk.</w:t>
            </w:r>
          </w:p>
        </w:tc>
        <w:tc>
          <w:tcPr>
            <w:tcW w:w="4253" w:type="dxa"/>
          </w:tcPr>
          <w:p w14:paraId="611282D5" w14:textId="77777777" w:rsidR="00AD69AF" w:rsidRPr="00A50553" w:rsidRDefault="00AD69AF" w:rsidP="00763CEC">
            <w:pPr>
              <w:rPr>
                <w:color w:val="00B050"/>
                <w:lang w:val="en-US" w:bidi="ar-OM"/>
              </w:rPr>
            </w:pPr>
            <w:r w:rsidRPr="00A50553">
              <w:rPr>
                <w:color w:val="00B050"/>
                <w:lang w:val="en-US" w:bidi="ar-OM"/>
              </w:rPr>
              <w:t>“Brother, how much is the bride price that you gave to my brother?” So, he does not take any money from me, but he gives it directly to those he goes to.</w:t>
            </w:r>
          </w:p>
        </w:tc>
      </w:tr>
      <w:tr w:rsidR="00AD69AF" w:rsidRPr="006706D3" w14:paraId="1D386017" w14:textId="77777777" w:rsidTr="00763CEC">
        <w:tc>
          <w:tcPr>
            <w:tcW w:w="850" w:type="dxa"/>
          </w:tcPr>
          <w:p w14:paraId="02FB6C46" w14:textId="77777777" w:rsidR="00AD69AF" w:rsidRPr="003A5558" w:rsidRDefault="00AD69AF" w:rsidP="00763CEC">
            <w:r>
              <w:t>1:27</w:t>
            </w:r>
          </w:p>
        </w:tc>
        <w:tc>
          <w:tcPr>
            <w:tcW w:w="3969" w:type="dxa"/>
          </w:tcPr>
          <w:p w14:paraId="02756604" w14:textId="77777777" w:rsidR="00AD69AF" w:rsidRPr="00A50553" w:rsidRDefault="00AD69AF" w:rsidP="00763CEC">
            <w:pPr>
              <w:rPr>
                <w:color w:val="00B050"/>
                <w:lang w:val="en-US" w:bidi="ar-OM"/>
              </w:rPr>
            </w:pPr>
            <w:r w:rsidRPr="00A50553">
              <w:rPr>
                <w:color w:val="00B050"/>
                <w:lang w:val="en-US" w:bidi="ar-OM"/>
              </w:rPr>
              <w:t>āni, al-məṣāri al xaššan ᵊb-ǧēb-i mā yiṭulʕin.</w:t>
            </w:r>
          </w:p>
        </w:tc>
        <w:tc>
          <w:tcPr>
            <w:tcW w:w="4253" w:type="dxa"/>
          </w:tcPr>
          <w:p w14:paraId="6CD75DDA" w14:textId="77777777" w:rsidR="00AD69AF" w:rsidRPr="00A50553" w:rsidRDefault="00AD69AF" w:rsidP="00763CEC">
            <w:pPr>
              <w:rPr>
                <w:color w:val="00B050"/>
                <w:lang w:val="en-US" w:bidi="ar-OM"/>
              </w:rPr>
            </w:pPr>
            <w:r w:rsidRPr="00A50553">
              <w:rPr>
                <w:color w:val="00B050"/>
                <w:lang w:val="en-US" w:bidi="ar-OM"/>
              </w:rPr>
              <w:t>The money that has entered my pocket does not go out anymore.</w:t>
            </w:r>
          </w:p>
        </w:tc>
      </w:tr>
      <w:tr w:rsidR="00AD69AF" w:rsidRPr="006706D3" w14:paraId="1B4CA6E2" w14:textId="77777777" w:rsidTr="00763CEC">
        <w:tc>
          <w:tcPr>
            <w:tcW w:w="850" w:type="dxa"/>
          </w:tcPr>
          <w:p w14:paraId="16CB13EC" w14:textId="77777777" w:rsidR="00AD69AF" w:rsidRPr="00635AE3" w:rsidRDefault="00AD69AF" w:rsidP="00763CEC">
            <w:r>
              <w:t>1:30</w:t>
            </w:r>
          </w:p>
        </w:tc>
        <w:tc>
          <w:tcPr>
            <w:tcW w:w="3969" w:type="dxa"/>
          </w:tcPr>
          <w:p w14:paraId="07C7F5BE" w14:textId="77777777" w:rsidR="00AD69AF" w:rsidRPr="00A50553" w:rsidRDefault="00AD69AF" w:rsidP="00763CEC">
            <w:pPr>
              <w:rPr>
                <w:color w:val="00B050"/>
                <w:rtl/>
                <w:lang w:val="en-US" w:bidi="ar-OM"/>
              </w:rPr>
            </w:pPr>
            <w:r w:rsidRPr="00A50553">
              <w:rPr>
                <w:color w:val="00B050"/>
                <w:lang w:val="en-US" w:bidi="ar-OM"/>
              </w:rPr>
              <w:t>yrūḥ ʕa-l-ǧimāʕt al… al as sāgaw ʕalē-ne as-syāg, yrūḥ “xayyo ašgadd intu syāg-kum inṭētu l-Ismāʕīn?”</w:t>
            </w:r>
          </w:p>
        </w:tc>
        <w:tc>
          <w:tcPr>
            <w:tcW w:w="4253" w:type="dxa"/>
          </w:tcPr>
          <w:p w14:paraId="1D2B258F" w14:textId="77777777" w:rsidR="00AD69AF" w:rsidRPr="00A50553" w:rsidRDefault="00AD69AF" w:rsidP="00763CEC">
            <w:pPr>
              <w:rPr>
                <w:color w:val="00B050"/>
                <w:lang w:val="en-US" w:bidi="ar-OM"/>
              </w:rPr>
            </w:pPr>
            <w:r w:rsidRPr="00A50553">
              <w:rPr>
                <w:color w:val="00B050"/>
                <w:lang w:val="en-US" w:bidi="ar-OM"/>
              </w:rPr>
              <w:t>He goes to those people who gave the bride price to us and says, “Brother, how much is the bride price you gave to Ismāʕīn?”</w:t>
            </w:r>
          </w:p>
        </w:tc>
      </w:tr>
      <w:tr w:rsidR="00AD69AF" w:rsidRPr="006706D3" w14:paraId="0667606D" w14:textId="77777777" w:rsidTr="00763CEC">
        <w:tc>
          <w:tcPr>
            <w:tcW w:w="850" w:type="dxa"/>
          </w:tcPr>
          <w:p w14:paraId="66AAEDF6" w14:textId="77777777" w:rsidR="00AD69AF" w:rsidRDefault="00AD69AF" w:rsidP="00763CEC">
            <w:pPr>
              <w:rPr>
                <w:lang w:val="en-US"/>
              </w:rPr>
            </w:pPr>
            <w:r>
              <w:rPr>
                <w:lang w:val="en-US"/>
              </w:rPr>
              <w:t>1:37</w:t>
            </w:r>
          </w:p>
        </w:tc>
        <w:tc>
          <w:tcPr>
            <w:tcW w:w="3969" w:type="dxa"/>
          </w:tcPr>
          <w:p w14:paraId="4677E99B" w14:textId="77777777" w:rsidR="00AD69AF" w:rsidRPr="00A50553" w:rsidRDefault="00AD69AF" w:rsidP="00763CEC">
            <w:pPr>
              <w:rPr>
                <w:color w:val="00B050"/>
                <w:lang w:val="en-US" w:bidi="ar-OM"/>
              </w:rPr>
            </w:pPr>
            <w:r w:rsidRPr="00A50553">
              <w:rPr>
                <w:color w:val="00B050"/>
                <w:lang w:val="en-US" w:bidi="ar-OM"/>
              </w:rPr>
              <w:t>ygul-l-hum “inṭēne ʕišrīn alif.” yinṭī-hum ʕišrīn alif-hum.</w:t>
            </w:r>
          </w:p>
        </w:tc>
        <w:tc>
          <w:tcPr>
            <w:tcW w:w="4253" w:type="dxa"/>
          </w:tcPr>
          <w:p w14:paraId="0149C717" w14:textId="77777777" w:rsidR="00AD69AF" w:rsidRPr="00A50553" w:rsidRDefault="00AD69AF" w:rsidP="00763CEC">
            <w:pPr>
              <w:rPr>
                <w:color w:val="00B050"/>
                <w:lang w:val="en-US" w:bidi="ar-OM"/>
              </w:rPr>
            </w:pPr>
            <w:r w:rsidRPr="00A50553">
              <w:rPr>
                <w:color w:val="00B050"/>
                <w:lang w:val="en-US" w:bidi="ar-OM"/>
              </w:rPr>
              <w:t>They say, “We gave twenty thousand.” He gives them their twenty thousands.</w:t>
            </w:r>
          </w:p>
        </w:tc>
      </w:tr>
      <w:tr w:rsidR="00AD69AF" w:rsidRPr="006706D3" w14:paraId="6309DF57" w14:textId="77777777" w:rsidTr="00763CEC">
        <w:tc>
          <w:tcPr>
            <w:tcW w:w="850" w:type="dxa"/>
          </w:tcPr>
          <w:p w14:paraId="46EAE960" w14:textId="77777777" w:rsidR="00AD69AF" w:rsidRDefault="00AD69AF" w:rsidP="00763CEC">
            <w:pPr>
              <w:rPr>
                <w:lang w:val="en-US"/>
              </w:rPr>
            </w:pPr>
            <w:r>
              <w:rPr>
                <w:lang w:val="en-US"/>
              </w:rPr>
              <w:t>1:43</w:t>
            </w:r>
          </w:p>
        </w:tc>
        <w:tc>
          <w:tcPr>
            <w:tcW w:w="3969" w:type="dxa"/>
          </w:tcPr>
          <w:p w14:paraId="3D07DA8E" w14:textId="77777777" w:rsidR="00AD69AF" w:rsidRPr="00A50553" w:rsidRDefault="00AD69AF" w:rsidP="00763CEC">
            <w:pPr>
              <w:rPr>
                <w:color w:val="00B050"/>
                <w:lang w:val="en-US" w:bidi="ar-OM"/>
              </w:rPr>
            </w:pPr>
            <w:r w:rsidRPr="00A50553">
              <w:rPr>
                <w:color w:val="00B050"/>
                <w:lang w:val="en-US" w:bidi="ar-OM"/>
              </w:rPr>
              <w:t xml:space="preserve">“xayyo, ašgadd məṣraf-kum qēr bašqa yaʕni ǧhāz ᵊhdūm libis?” </w:t>
            </w:r>
          </w:p>
        </w:tc>
        <w:tc>
          <w:tcPr>
            <w:tcW w:w="4253" w:type="dxa"/>
          </w:tcPr>
          <w:p w14:paraId="71584988" w14:textId="77777777" w:rsidR="00AD69AF" w:rsidRPr="00A50553" w:rsidRDefault="00AD69AF" w:rsidP="00763CEC">
            <w:pPr>
              <w:rPr>
                <w:color w:val="00B050"/>
                <w:lang w:val="en-US" w:bidi="ar-OM"/>
              </w:rPr>
            </w:pPr>
            <w:r w:rsidRPr="00A50553">
              <w:rPr>
                <w:color w:val="00B050"/>
                <w:lang w:val="en-US" w:bidi="ar-OM"/>
              </w:rPr>
              <w:t>“Brother, how much are your other expenses, I mean for dowry, oufits, clothes?”</w:t>
            </w:r>
          </w:p>
        </w:tc>
      </w:tr>
      <w:tr w:rsidR="00AD69AF" w:rsidRPr="006706D3" w14:paraId="3C595DAC" w14:textId="77777777" w:rsidTr="00763CEC">
        <w:tc>
          <w:tcPr>
            <w:tcW w:w="850" w:type="dxa"/>
          </w:tcPr>
          <w:p w14:paraId="0CC9ED0B" w14:textId="77777777" w:rsidR="00AD69AF" w:rsidRPr="00855F2E" w:rsidRDefault="00AD69AF" w:rsidP="00763CEC">
            <w:r>
              <w:t>1:47</w:t>
            </w:r>
          </w:p>
        </w:tc>
        <w:tc>
          <w:tcPr>
            <w:tcW w:w="3969" w:type="dxa"/>
          </w:tcPr>
          <w:p w14:paraId="399769B5" w14:textId="77777777" w:rsidR="00AD69AF" w:rsidRPr="00A50553" w:rsidRDefault="00AD69AF" w:rsidP="00763CEC">
            <w:pPr>
              <w:rPr>
                <w:color w:val="00B050"/>
                <w:lang w:val="en-US" w:bidi="ar-OM"/>
              </w:rPr>
            </w:pPr>
            <w:r w:rsidRPr="00A50553">
              <w:rPr>
                <w:color w:val="00B050"/>
                <w:lang w:val="en-US" w:bidi="ar-OM"/>
              </w:rPr>
              <w:t xml:space="preserve">ygūlūn “ᵊǧhāz-na zād ta-ngūl b-alfēn lēṛa ṯalaṯtālāf </w:t>
            </w:r>
            <w:r w:rsidRPr="00A50553">
              <w:rPr>
                <w:color w:val="00B050"/>
              </w:rPr>
              <w:t>l</w:t>
            </w:r>
            <w:r w:rsidRPr="00A50553">
              <w:rPr>
                <w:color w:val="00B050"/>
              </w:rPr>
              <w:softHyphen/>
              <w:t>ēṛa</w:t>
            </w:r>
            <w:r w:rsidRPr="00A50553">
              <w:rPr>
                <w:color w:val="00B050"/>
                <w:lang w:val="en-US" w:bidi="ar-OM"/>
              </w:rPr>
              <w:t xml:space="preserve"> ᵊǧhāz-ne.”</w:t>
            </w:r>
          </w:p>
        </w:tc>
        <w:tc>
          <w:tcPr>
            <w:tcW w:w="4253" w:type="dxa"/>
          </w:tcPr>
          <w:p w14:paraId="00BF0CC4" w14:textId="77777777" w:rsidR="00AD69AF" w:rsidRPr="00A50553" w:rsidRDefault="00AD69AF" w:rsidP="00763CEC">
            <w:pPr>
              <w:rPr>
                <w:color w:val="00B050"/>
                <w:lang w:val="en-US" w:bidi="ar-OM"/>
              </w:rPr>
            </w:pPr>
            <w:r w:rsidRPr="00A50553">
              <w:rPr>
                <w:color w:val="00B050"/>
                <w:lang w:val="en-US" w:bidi="ar-OM"/>
              </w:rPr>
              <w:t>They say, “Our dowry costed around, let’s say, two thousand lira; three thousand lira was our dowry.”</w:t>
            </w:r>
          </w:p>
        </w:tc>
      </w:tr>
      <w:tr w:rsidR="00AD69AF" w:rsidRPr="006706D3" w14:paraId="6515FD69" w14:textId="77777777" w:rsidTr="00763CEC">
        <w:tc>
          <w:tcPr>
            <w:tcW w:w="850" w:type="dxa"/>
          </w:tcPr>
          <w:p w14:paraId="4B6B583E" w14:textId="77777777" w:rsidR="00AD69AF" w:rsidRDefault="00AD69AF" w:rsidP="00763CEC">
            <w:pPr>
              <w:rPr>
                <w:lang w:val="en-US"/>
              </w:rPr>
            </w:pPr>
            <w:r>
              <w:rPr>
                <w:lang w:val="en-US"/>
              </w:rPr>
              <w:t>1:51</w:t>
            </w:r>
          </w:p>
        </w:tc>
        <w:tc>
          <w:tcPr>
            <w:tcW w:w="3969" w:type="dxa"/>
          </w:tcPr>
          <w:p w14:paraId="70250FC6" w14:textId="77777777" w:rsidR="00AD69AF" w:rsidRPr="00A50553" w:rsidRDefault="00AD69AF" w:rsidP="00763CEC">
            <w:pPr>
              <w:rPr>
                <w:color w:val="00B050"/>
                <w:lang w:val="en-US" w:bidi="ar-OM"/>
              </w:rPr>
            </w:pPr>
            <w:r w:rsidRPr="00A50553">
              <w:rPr>
                <w:color w:val="00B050"/>
                <w:lang w:val="en-US" w:bidi="ar-OM"/>
              </w:rPr>
              <w:t>“ǧību ǧhāz-kum, xayyo, buqčit-kum!” yǧībūn aǧ-ǧhāz l-il-Ḥasan, yinṭī-hum zād ṯalaṯtālāf lēṛa w yšīl al-buqčit aǧ-ǧhāz, yǧīb-he ʕala bēt-u.</w:t>
            </w:r>
          </w:p>
        </w:tc>
        <w:tc>
          <w:tcPr>
            <w:tcW w:w="4253" w:type="dxa"/>
          </w:tcPr>
          <w:p w14:paraId="58DB032F" w14:textId="77777777" w:rsidR="00AD69AF" w:rsidRPr="00A50553" w:rsidRDefault="00AD69AF" w:rsidP="00763CEC">
            <w:pPr>
              <w:rPr>
                <w:color w:val="00B050"/>
                <w:lang w:val="en-US" w:bidi="ar-OM"/>
              </w:rPr>
            </w:pPr>
            <w:r w:rsidRPr="00A50553">
              <w:rPr>
                <w:color w:val="00B050"/>
                <w:lang w:val="en-US" w:bidi="ar-OM"/>
              </w:rPr>
              <w:t>“Bring your dowry, brother, your bundles (of mattresses etc.)!” They bring the dowry to Ḥasan and he gives them the three thousand lira. Then he loads the bundles, the dowry, up and brings it to his house.</w:t>
            </w:r>
          </w:p>
        </w:tc>
      </w:tr>
      <w:tr w:rsidR="00AD69AF" w:rsidRPr="006706D3" w14:paraId="6672F21D" w14:textId="77777777" w:rsidTr="00763CEC">
        <w:tc>
          <w:tcPr>
            <w:tcW w:w="850" w:type="dxa"/>
          </w:tcPr>
          <w:p w14:paraId="17A78F19" w14:textId="77777777" w:rsidR="00AD69AF" w:rsidRPr="002936D6" w:rsidRDefault="00AD69AF" w:rsidP="00763CEC">
            <w:r>
              <w:t>1:59</w:t>
            </w:r>
          </w:p>
        </w:tc>
        <w:tc>
          <w:tcPr>
            <w:tcW w:w="3969" w:type="dxa"/>
          </w:tcPr>
          <w:p w14:paraId="12295F6B" w14:textId="77777777" w:rsidR="00AD69AF" w:rsidRPr="008D2500" w:rsidRDefault="00AD69AF" w:rsidP="00763CEC">
            <w:pPr>
              <w:rPr>
                <w:color w:val="00B050"/>
                <w:lang w:val="en-US" w:bidi="ar-OM"/>
              </w:rPr>
            </w:pPr>
            <w:r w:rsidRPr="008D2500">
              <w:rPr>
                <w:color w:val="00B050"/>
                <w:lang w:val="en-US" w:bidi="ar-OM"/>
              </w:rPr>
              <w:t>ḥatta ygūl lēlt al-ḥinne uxṛa yigdar yḥayyir, al-ᵊḥyār maʕnāt-u</w:t>
            </w:r>
          </w:p>
        </w:tc>
        <w:tc>
          <w:tcPr>
            <w:tcW w:w="4253" w:type="dxa"/>
          </w:tcPr>
          <w:p w14:paraId="583E3B3A" w14:textId="77777777" w:rsidR="00AD69AF" w:rsidRPr="008D2500" w:rsidRDefault="00AD69AF" w:rsidP="00763CEC">
            <w:pPr>
              <w:rPr>
                <w:color w:val="00B050"/>
                <w:lang w:val="en-US" w:bidi="ar-OM"/>
              </w:rPr>
            </w:pPr>
            <w:r w:rsidRPr="008D2500">
              <w:rPr>
                <w:color w:val="00B050"/>
                <w:lang w:val="en-US" w:bidi="ar-OM"/>
              </w:rPr>
              <w:t xml:space="preserve">Even during the henna night he can object to the marriage. The meaning of </w:t>
            </w:r>
            <w:r w:rsidRPr="008D2500">
              <w:rPr>
                <w:i/>
                <w:color w:val="00B050"/>
                <w:lang w:val="en-US" w:bidi="ar-OM"/>
              </w:rPr>
              <w:t>al-ᵊḥyār</w:t>
            </w:r>
            <w:r w:rsidRPr="008D2500">
              <w:rPr>
                <w:color w:val="00B050"/>
                <w:lang w:val="en-US" w:bidi="ar-OM"/>
              </w:rPr>
              <w:t xml:space="preserve"> is…</w:t>
            </w:r>
          </w:p>
        </w:tc>
      </w:tr>
      <w:tr w:rsidR="00AD69AF" w:rsidRPr="006706D3" w14:paraId="5F07968B" w14:textId="77777777" w:rsidTr="00763CEC">
        <w:tc>
          <w:tcPr>
            <w:tcW w:w="850" w:type="dxa"/>
          </w:tcPr>
          <w:p w14:paraId="62BF3EC4" w14:textId="77777777" w:rsidR="00AD69AF" w:rsidRDefault="00AD69AF" w:rsidP="00763CEC">
            <w:pPr>
              <w:rPr>
                <w:lang w:val="en-US"/>
              </w:rPr>
            </w:pPr>
            <w:r>
              <w:rPr>
                <w:lang w:val="en-US"/>
              </w:rPr>
              <w:t>2:05</w:t>
            </w:r>
          </w:p>
        </w:tc>
        <w:tc>
          <w:tcPr>
            <w:tcW w:w="3969" w:type="dxa"/>
          </w:tcPr>
          <w:p w14:paraId="5DD7C52F" w14:textId="77777777" w:rsidR="00AD69AF" w:rsidRPr="008D2500" w:rsidRDefault="00AD69AF" w:rsidP="00763CEC">
            <w:pPr>
              <w:rPr>
                <w:color w:val="00B050"/>
                <w:lang w:val="en-US" w:bidi="ar-OM"/>
              </w:rPr>
            </w:pPr>
            <w:r w:rsidRPr="008D2500">
              <w:rPr>
                <w:color w:val="00B050"/>
                <w:lang w:val="en-US" w:bidi="ar-OM"/>
              </w:rPr>
              <w:t>yaʕni al-gaṛāba dawām aǧ-ǧirīb in ḥayyar al-ᵊbnayye ḏīč abʕad mitar mā trūḥ,</w:t>
            </w:r>
          </w:p>
        </w:tc>
        <w:tc>
          <w:tcPr>
            <w:tcW w:w="4253" w:type="dxa"/>
          </w:tcPr>
          <w:p w14:paraId="39B49010" w14:textId="77777777" w:rsidR="00AD69AF" w:rsidRPr="008D2500" w:rsidRDefault="00AD69AF" w:rsidP="00763CEC">
            <w:pPr>
              <w:rPr>
                <w:color w:val="00B050"/>
                <w:lang w:val="en-US" w:bidi="ar-OM"/>
              </w:rPr>
            </w:pPr>
            <w:r w:rsidRPr="008D2500">
              <w:rPr>
                <w:color w:val="00B050"/>
                <w:lang w:val="en-US" w:bidi="ar-OM"/>
              </w:rPr>
              <w:t xml:space="preserve">I mean it is always (a matter of) kinship; if the relative objects to the marriage of the girl, </w:t>
            </w:r>
            <w:r w:rsidRPr="008D2500">
              <w:rPr>
                <w:color w:val="00B050"/>
                <w:lang w:val="en-US" w:bidi="ar-OM"/>
              </w:rPr>
              <w:lastRenderedPageBreak/>
              <w:t>she is not allowed to go more than one meter away.</w:t>
            </w:r>
          </w:p>
        </w:tc>
      </w:tr>
      <w:tr w:rsidR="00AD69AF" w:rsidRPr="006706D3" w14:paraId="127A2CFD" w14:textId="77777777" w:rsidTr="00763CEC">
        <w:tc>
          <w:tcPr>
            <w:tcW w:w="850" w:type="dxa"/>
          </w:tcPr>
          <w:p w14:paraId="41273F71" w14:textId="77777777" w:rsidR="00AD69AF" w:rsidRDefault="00AD69AF" w:rsidP="00763CEC">
            <w:pPr>
              <w:rPr>
                <w:lang w:val="en-US"/>
              </w:rPr>
            </w:pPr>
            <w:r>
              <w:rPr>
                <w:lang w:val="en-US"/>
              </w:rPr>
              <w:lastRenderedPageBreak/>
              <w:t>2:09</w:t>
            </w:r>
          </w:p>
        </w:tc>
        <w:tc>
          <w:tcPr>
            <w:tcW w:w="3969" w:type="dxa"/>
          </w:tcPr>
          <w:p w14:paraId="19B9AFF0" w14:textId="77777777" w:rsidR="00AD69AF" w:rsidRPr="008D2500" w:rsidRDefault="00AD69AF" w:rsidP="00763CEC">
            <w:pPr>
              <w:rPr>
                <w:color w:val="00B050"/>
                <w:lang w:val="en-US" w:bidi="ar-OM"/>
              </w:rPr>
            </w:pPr>
            <w:r w:rsidRPr="008D2500">
              <w:rPr>
                <w:color w:val="00B050"/>
                <w:lang w:val="en-US" w:bidi="ar-OM"/>
              </w:rPr>
              <w:t>devamlı isim-he maʕnāt al-ᵊḥyār hāḏi hiyye ʕa-l-ᵊḥyār.</w:t>
            </w:r>
          </w:p>
        </w:tc>
        <w:tc>
          <w:tcPr>
            <w:tcW w:w="4253" w:type="dxa"/>
          </w:tcPr>
          <w:p w14:paraId="039F5485" w14:textId="77777777" w:rsidR="00AD69AF" w:rsidRPr="008D2500" w:rsidRDefault="00AD69AF" w:rsidP="00763CEC">
            <w:pPr>
              <w:rPr>
                <w:color w:val="00B050"/>
                <w:lang w:val="en-US" w:bidi="ar-OM"/>
              </w:rPr>
            </w:pPr>
            <w:r w:rsidRPr="008D2500">
              <w:rPr>
                <w:color w:val="00B050"/>
                <w:lang w:val="en-US" w:bidi="ar-OM"/>
              </w:rPr>
              <w:t xml:space="preserve">Always there is its name; the meaning of </w:t>
            </w:r>
            <w:r w:rsidRPr="008D2500">
              <w:rPr>
                <w:i/>
                <w:color w:val="00B050"/>
                <w:lang w:val="en-US" w:bidi="ar-OM"/>
              </w:rPr>
              <w:t>al-ᵊḥyār</w:t>
            </w:r>
            <w:r w:rsidRPr="008D2500">
              <w:rPr>
                <w:color w:val="00B050"/>
                <w:lang w:val="en-US" w:bidi="ar-OM"/>
              </w:rPr>
              <w:t xml:space="preserve"> is this, </w:t>
            </w:r>
            <w:r w:rsidRPr="008D2500">
              <w:rPr>
                <w:i/>
                <w:color w:val="00B050"/>
                <w:lang w:val="en-US" w:bidi="ar-OM"/>
              </w:rPr>
              <w:t>al-ᵊḥyār</w:t>
            </w:r>
          </w:p>
        </w:tc>
      </w:tr>
      <w:tr w:rsidR="00AD69AF" w:rsidRPr="000F0E9D" w14:paraId="7E7579B8" w14:textId="77777777" w:rsidTr="00763CEC">
        <w:tc>
          <w:tcPr>
            <w:tcW w:w="850" w:type="dxa"/>
          </w:tcPr>
          <w:p w14:paraId="741CA200" w14:textId="77777777" w:rsidR="00AD69AF" w:rsidRPr="004D3D3D" w:rsidRDefault="00AD69AF" w:rsidP="00763CEC">
            <w:r>
              <w:t>2:14</w:t>
            </w:r>
          </w:p>
        </w:tc>
        <w:tc>
          <w:tcPr>
            <w:tcW w:w="3969" w:type="dxa"/>
          </w:tcPr>
          <w:p w14:paraId="097FCDC5" w14:textId="77777777" w:rsidR="00AD69AF" w:rsidRPr="008D2500" w:rsidRDefault="00AD69AF" w:rsidP="00763CEC">
            <w:pPr>
              <w:rPr>
                <w:color w:val="00B050"/>
                <w:lang w:val="en-US" w:bidi="ar-OM"/>
              </w:rPr>
            </w:pPr>
            <w:r w:rsidRPr="008D2500">
              <w:rPr>
                <w:color w:val="00B050"/>
                <w:lang w:val="en-US" w:bidi="ar-OM"/>
              </w:rPr>
              <w:t xml:space="preserve">mū ʕala alla Ḥasan, </w:t>
            </w:r>
            <w:r w:rsidRPr="008D2500">
              <w:rPr>
                <w:color w:val="00B050"/>
              </w:rPr>
              <w:t>yaʕni</w:t>
            </w:r>
            <w:r w:rsidRPr="008D2500">
              <w:rPr>
                <w:color w:val="00B050"/>
                <w:lang w:val="en-US" w:bidi="ar-OM"/>
              </w:rPr>
              <w:t xml:space="preserve"> ta-ngūl iǧnibāni yōm-in yiǧi qarīb walad ʕamm-i al b-aǧ-ǧarye xawāl-i ʕamām-i gaṛāyb-i al liyye, kull ʕIǧli yḥayyir ʕala ʕIǧliyye.</w:t>
            </w:r>
          </w:p>
        </w:tc>
        <w:tc>
          <w:tcPr>
            <w:tcW w:w="4253" w:type="dxa"/>
          </w:tcPr>
          <w:p w14:paraId="0705A41C" w14:textId="77777777" w:rsidR="00AD69AF" w:rsidRPr="008D2500" w:rsidRDefault="00AD69AF" w:rsidP="00763CEC">
            <w:pPr>
              <w:rPr>
                <w:color w:val="00B050"/>
                <w:lang w:val="en-US" w:bidi="ar-OM"/>
              </w:rPr>
            </w:pPr>
            <w:r w:rsidRPr="008D2500">
              <w:rPr>
                <w:color w:val="00B050"/>
                <w:lang w:val="en-US" w:bidi="ar-OM"/>
              </w:rPr>
              <w:t>It does not only have to be Ḥasan (the speaker’s brother). I mean, let’s say, also a ‘foreigner’; when a stranger comes; my cousins from the village, my maternal and paternal uncles, other relatives I have. Everyone from the Bani ʕIǧil tribe can object the marriage of a girl from the tribe.</w:t>
            </w:r>
          </w:p>
        </w:tc>
      </w:tr>
      <w:tr w:rsidR="00AD69AF" w:rsidRPr="000F0E9D" w14:paraId="2ED88A5A" w14:textId="77777777" w:rsidTr="00763CEC">
        <w:tc>
          <w:tcPr>
            <w:tcW w:w="850" w:type="dxa"/>
          </w:tcPr>
          <w:p w14:paraId="7BCB86D8" w14:textId="77777777" w:rsidR="00AD69AF" w:rsidRDefault="00AD69AF" w:rsidP="00763CEC">
            <w:pPr>
              <w:rPr>
                <w:lang w:val="en-US"/>
              </w:rPr>
            </w:pPr>
            <w:r>
              <w:rPr>
                <w:lang w:val="en-US"/>
              </w:rPr>
              <w:t>2:26</w:t>
            </w:r>
          </w:p>
        </w:tc>
        <w:tc>
          <w:tcPr>
            <w:tcW w:w="3969" w:type="dxa"/>
          </w:tcPr>
          <w:p w14:paraId="4A01082D" w14:textId="77777777" w:rsidR="00AD69AF" w:rsidRPr="008D2500" w:rsidRDefault="00AD69AF" w:rsidP="00763CEC">
            <w:pPr>
              <w:rPr>
                <w:color w:val="00B050"/>
                <w:lang w:val="en-US" w:bidi="ar-OM"/>
              </w:rPr>
            </w:pPr>
            <w:r w:rsidRPr="008D2500">
              <w:rPr>
                <w:color w:val="00B050"/>
                <w:lang w:val="en-US" w:bidi="ar-OM"/>
              </w:rPr>
              <w:t xml:space="preserve">alḥaz xafīf galīl guṭma gāyim ta-ngūl mū miṯil awwali, </w:t>
            </w:r>
            <w:r w:rsidRPr="008D2500">
              <w:rPr>
                <w:color w:val="00B050"/>
              </w:rPr>
              <w:t>amma</w:t>
            </w:r>
            <w:r w:rsidRPr="008D2500">
              <w:rPr>
                <w:color w:val="00B050"/>
                <w:lang w:val="en-US" w:bidi="ar-OM"/>
              </w:rPr>
              <w:t xml:space="preserve"> uxṛa šī ʕid-ne b-dīrit Ḥarrān ᵊḥyār šī</w:t>
            </w:r>
          </w:p>
        </w:tc>
        <w:tc>
          <w:tcPr>
            <w:tcW w:w="4253" w:type="dxa"/>
          </w:tcPr>
          <w:p w14:paraId="24A37BFE" w14:textId="77777777" w:rsidR="00AD69AF" w:rsidRPr="008D2500" w:rsidRDefault="00AD69AF" w:rsidP="00763CEC">
            <w:pPr>
              <w:rPr>
                <w:color w:val="00B050"/>
                <w:lang w:val="en-US" w:bidi="ar-OM"/>
              </w:rPr>
            </w:pPr>
            <w:r w:rsidRPr="008D2500">
              <w:rPr>
                <w:color w:val="00B050"/>
                <w:lang w:val="en-US" w:bidi="ar-OM"/>
              </w:rPr>
              <w:t>Nowadays, it has become way less, not like before. But again, here in the Plain of Ḥarrān the marriage veto exists.</w:t>
            </w:r>
          </w:p>
        </w:tc>
      </w:tr>
      <w:tr w:rsidR="00AD69AF" w:rsidRPr="000F0E9D" w14:paraId="551E3EC1" w14:textId="77777777" w:rsidTr="00763CEC">
        <w:tc>
          <w:tcPr>
            <w:tcW w:w="850" w:type="dxa"/>
          </w:tcPr>
          <w:p w14:paraId="444078AF" w14:textId="77777777" w:rsidR="00AD69AF" w:rsidRPr="00A07B35" w:rsidRDefault="00AD69AF" w:rsidP="00763CEC">
            <w:r>
              <w:t>2:31</w:t>
            </w:r>
          </w:p>
        </w:tc>
        <w:tc>
          <w:tcPr>
            <w:tcW w:w="3969" w:type="dxa"/>
          </w:tcPr>
          <w:p w14:paraId="7862B12E" w14:textId="77777777" w:rsidR="00AD69AF" w:rsidRPr="008D2500" w:rsidRDefault="00AD69AF" w:rsidP="00763CEC">
            <w:pPr>
              <w:rPr>
                <w:color w:val="00B050"/>
                <w:lang w:val="en-US" w:bidi="ar-OM"/>
              </w:rPr>
            </w:pPr>
            <w:r w:rsidRPr="008D2500">
              <w:rPr>
                <w:color w:val="00B050"/>
                <w:lang w:val="en-US" w:bidi="ar-OM"/>
              </w:rPr>
              <w:t xml:space="preserve">al-ᵊbnayye ymawwtūn-he yxallūn-he ṣṣīr </w:t>
            </w:r>
            <w:r w:rsidRPr="008D2500">
              <w:rPr>
                <w:color w:val="00B050"/>
              </w:rPr>
              <w:t xml:space="preserve">ʕaǧūz </w:t>
            </w:r>
            <w:r w:rsidRPr="008D2500">
              <w:rPr>
                <w:color w:val="00B050"/>
                <w:lang w:val="en-US" w:bidi="ar-OM"/>
              </w:rPr>
              <w:t>mīzān darib-ha yaʕni mḥayyaṛ ʕalē-ha.</w:t>
            </w:r>
          </w:p>
        </w:tc>
        <w:tc>
          <w:tcPr>
            <w:tcW w:w="4253" w:type="dxa"/>
          </w:tcPr>
          <w:p w14:paraId="7D342938" w14:textId="77777777" w:rsidR="00AD69AF" w:rsidRPr="008D2500" w:rsidRDefault="00AD69AF" w:rsidP="00763CEC">
            <w:pPr>
              <w:rPr>
                <w:color w:val="00B050"/>
                <w:lang w:val="en-US" w:bidi="ar-OM"/>
              </w:rPr>
            </w:pPr>
            <w:r w:rsidRPr="008D2500">
              <w:rPr>
                <w:color w:val="00B050"/>
                <w:lang w:val="en-US" w:bidi="ar-OM"/>
              </w:rPr>
              <w:t>They would let the girl ‘die’; they let her become an old unmarried woman all her life long because of their objection to her marriage.</w:t>
            </w:r>
          </w:p>
        </w:tc>
      </w:tr>
      <w:tr w:rsidR="00AD69AF" w:rsidRPr="000F0E9D" w14:paraId="2DF8D910" w14:textId="77777777" w:rsidTr="00763CEC">
        <w:tc>
          <w:tcPr>
            <w:tcW w:w="850" w:type="dxa"/>
          </w:tcPr>
          <w:p w14:paraId="045A643C" w14:textId="77777777" w:rsidR="00AD69AF" w:rsidRPr="00A07B35" w:rsidRDefault="00AD69AF" w:rsidP="00763CEC">
            <w:r>
              <w:t>2:36</w:t>
            </w:r>
          </w:p>
        </w:tc>
        <w:tc>
          <w:tcPr>
            <w:tcW w:w="3969" w:type="dxa"/>
          </w:tcPr>
          <w:p w14:paraId="1AC3F76A" w14:textId="77777777" w:rsidR="00AD69AF" w:rsidRPr="008D2500" w:rsidRDefault="00AD69AF" w:rsidP="00763CEC">
            <w:pPr>
              <w:rPr>
                <w:color w:val="00B050"/>
                <w:lang w:val="en-US" w:bidi="ar-OM"/>
              </w:rPr>
            </w:pPr>
            <w:r w:rsidRPr="008D2500">
              <w:rPr>
                <w:color w:val="00B050"/>
                <w:lang w:val="en-US" w:bidi="ar-OM"/>
              </w:rPr>
              <w:t>mā yxallōn-he ittiǧawwaz ygūl “</w:t>
            </w:r>
            <w:bookmarkStart w:id="155" w:name="_Hlk143527313"/>
            <w:r w:rsidRPr="008D2500">
              <w:rPr>
                <w:color w:val="00B050"/>
                <w:lang w:val="en-US" w:bidi="ar-OM"/>
              </w:rPr>
              <w:t xml:space="preserve">hāḏi mḥayyaṛa </w:t>
            </w:r>
            <w:r w:rsidRPr="008D2500">
              <w:rPr>
                <w:color w:val="00B050"/>
              </w:rPr>
              <w:t>liyye</w:t>
            </w:r>
            <w:r w:rsidRPr="008D2500">
              <w:rPr>
                <w:color w:val="00B050"/>
                <w:lang w:val="en-US" w:bidi="ar-OM"/>
              </w:rPr>
              <w:t xml:space="preserve"> mā_nṭī-he, xall-ha arīd amawwit-he b-bēt-he, amawwit b-dāṛ-ha ʕind umm-ha.</w:t>
            </w:r>
            <w:bookmarkEnd w:id="155"/>
            <w:r w:rsidRPr="008D2500">
              <w:rPr>
                <w:color w:val="00B050"/>
                <w:lang w:val="en-US" w:bidi="ar-OM"/>
              </w:rPr>
              <w:t xml:space="preserve"> [...]</w:t>
            </w:r>
          </w:p>
        </w:tc>
        <w:tc>
          <w:tcPr>
            <w:tcW w:w="4253" w:type="dxa"/>
          </w:tcPr>
          <w:p w14:paraId="6AF75806" w14:textId="77777777" w:rsidR="00AD69AF" w:rsidRPr="008D2500" w:rsidRDefault="00AD69AF" w:rsidP="00763CEC">
            <w:pPr>
              <w:rPr>
                <w:color w:val="00B050"/>
                <w:lang w:val="en-US" w:bidi="ar-OM"/>
              </w:rPr>
            </w:pPr>
            <w:r w:rsidRPr="008D2500">
              <w:rPr>
                <w:color w:val="00B050"/>
                <w:lang w:val="en-US" w:bidi="ar-OM"/>
              </w:rPr>
              <w:t>They will not let her get married (to someone else) saying, “</w:t>
            </w:r>
            <w:bookmarkStart w:id="156" w:name="_Hlk143527325"/>
            <w:r w:rsidRPr="008D2500">
              <w:rPr>
                <w:color w:val="00B050"/>
                <w:lang w:val="en-US" w:bidi="ar-OM"/>
              </w:rPr>
              <w:t>This one is reserved for me, I will not give her away even if I cause to let her die at her home. I will cause to let her die at home, at her mother’s</w:t>
            </w:r>
            <w:bookmarkEnd w:id="156"/>
            <w:r w:rsidRPr="008D2500">
              <w:rPr>
                <w:color w:val="00B050"/>
                <w:lang w:val="en-US" w:bidi="ar-OM"/>
              </w:rPr>
              <w:t>.</w:t>
            </w:r>
          </w:p>
        </w:tc>
      </w:tr>
      <w:tr w:rsidR="00AD69AF" w:rsidRPr="000F0E9D" w14:paraId="209F8F82" w14:textId="77777777" w:rsidTr="00763CEC">
        <w:tc>
          <w:tcPr>
            <w:tcW w:w="850" w:type="dxa"/>
          </w:tcPr>
          <w:p w14:paraId="3EAC1075" w14:textId="77777777" w:rsidR="00AD69AF" w:rsidRDefault="00AD69AF" w:rsidP="00763CEC">
            <w:pPr>
              <w:rPr>
                <w:lang w:val="en-US"/>
              </w:rPr>
            </w:pPr>
            <w:r>
              <w:rPr>
                <w:lang w:val="en-US"/>
              </w:rPr>
              <w:t>2:47</w:t>
            </w:r>
          </w:p>
        </w:tc>
        <w:tc>
          <w:tcPr>
            <w:tcW w:w="3969" w:type="dxa"/>
          </w:tcPr>
          <w:p w14:paraId="6A002394" w14:textId="77777777" w:rsidR="00AD69AF" w:rsidRPr="008D2500" w:rsidRDefault="00AD69AF" w:rsidP="00763CEC">
            <w:pPr>
              <w:rPr>
                <w:color w:val="00B050"/>
                <w:lang w:val="en-US" w:bidi="ar-OM"/>
              </w:rPr>
            </w:pPr>
            <w:r w:rsidRPr="008D2500">
              <w:rPr>
                <w:color w:val="00B050"/>
                <w:lang w:val="en-US" w:bidi="ar-OM"/>
              </w:rPr>
              <w:t>ʕēš al-ᵊmbarrad ʕād, al-ᵊmḥayyir al-yabanǧi yōm-inn-u ta-ngūl yiǧi ysūg ʕala bint-i w yiǧi yṣīr ᵊḥyār,</w:t>
            </w:r>
          </w:p>
        </w:tc>
        <w:tc>
          <w:tcPr>
            <w:tcW w:w="4253" w:type="dxa"/>
          </w:tcPr>
          <w:p w14:paraId="2261E51F" w14:textId="77777777" w:rsidR="00AD69AF" w:rsidRPr="008D2500" w:rsidRDefault="00AD69AF" w:rsidP="00763CEC">
            <w:pPr>
              <w:rPr>
                <w:color w:val="00B050"/>
                <w:lang w:val="en-US" w:bidi="ar-OM"/>
              </w:rPr>
            </w:pPr>
            <w:r w:rsidRPr="008D2500">
              <w:rPr>
                <w:color w:val="00B050"/>
                <w:lang w:val="en-US" w:bidi="ar-OM"/>
              </w:rPr>
              <w:t xml:space="preserve">As for ‘the cold bread’: when a stranger comes and brings the bride price for my daughter... And then there comes the marriage veto. </w:t>
            </w:r>
          </w:p>
        </w:tc>
      </w:tr>
      <w:tr w:rsidR="00AD69AF" w:rsidRPr="00031C3F" w14:paraId="3F7F9469" w14:textId="77777777" w:rsidTr="00763CEC">
        <w:tc>
          <w:tcPr>
            <w:tcW w:w="850" w:type="dxa"/>
          </w:tcPr>
          <w:p w14:paraId="24513F60" w14:textId="77777777" w:rsidR="00AD69AF" w:rsidRDefault="00AD69AF" w:rsidP="00763CEC">
            <w:pPr>
              <w:rPr>
                <w:lang w:val="en-US"/>
              </w:rPr>
            </w:pPr>
            <w:r>
              <w:rPr>
                <w:lang w:val="en-US"/>
              </w:rPr>
              <w:t>2:57</w:t>
            </w:r>
          </w:p>
        </w:tc>
        <w:tc>
          <w:tcPr>
            <w:tcW w:w="3969" w:type="dxa"/>
          </w:tcPr>
          <w:p w14:paraId="5BF914D9" w14:textId="77777777" w:rsidR="00AD69AF" w:rsidRPr="008D2500" w:rsidRDefault="00AD69AF" w:rsidP="00763CEC">
            <w:pPr>
              <w:rPr>
                <w:color w:val="00B050"/>
                <w:lang w:val="en-US" w:bidi="ar-OM"/>
              </w:rPr>
            </w:pPr>
            <w:r w:rsidRPr="008D2500">
              <w:rPr>
                <w:color w:val="00B050"/>
                <w:lang w:val="en-US" w:bidi="ar-OM"/>
              </w:rPr>
              <w:t xml:space="preserve">ta-ngūl ʕala bint-i yṣīr </w:t>
            </w:r>
            <w:r w:rsidRPr="008D2500">
              <w:rPr>
                <w:color w:val="00B050"/>
                <w:lang w:val="fr-FR" w:bidi="ar-OM"/>
              </w:rPr>
              <w:t>ᵊ</w:t>
            </w:r>
            <w:r w:rsidRPr="008D2500">
              <w:rPr>
                <w:color w:val="00B050"/>
                <w:lang w:val="en-US" w:bidi="ar-OM"/>
              </w:rPr>
              <w:t xml:space="preserve">ḥyār tā mā-yṣīr kōn, al-aǧnabi ʕād al mū-hu gaṛābit-ne, aṣ-ṣāyiǧ ygūl: </w:t>
            </w:r>
          </w:p>
        </w:tc>
        <w:tc>
          <w:tcPr>
            <w:tcW w:w="4253" w:type="dxa"/>
          </w:tcPr>
          <w:p w14:paraId="7DA1B3E7" w14:textId="77777777" w:rsidR="00AD69AF" w:rsidRPr="008D2500" w:rsidRDefault="00AD69AF" w:rsidP="00763CEC">
            <w:pPr>
              <w:rPr>
                <w:color w:val="00B050"/>
                <w:lang w:val="en-US" w:bidi="ar-OM"/>
              </w:rPr>
            </w:pPr>
            <w:r w:rsidRPr="008D2500">
              <w:rPr>
                <w:color w:val="00B050"/>
                <w:lang w:val="en-US" w:bidi="ar-OM"/>
              </w:rPr>
              <w:t xml:space="preserve">Let’s say, my daughter’s marriage is objected. To avoid troubles, the foreigner who is not one of our realtives, the one who asks for my daughter’s hand will say, </w:t>
            </w:r>
          </w:p>
        </w:tc>
      </w:tr>
      <w:tr w:rsidR="00AD69AF" w:rsidRPr="00031C3F" w14:paraId="283DFAB9" w14:textId="77777777" w:rsidTr="00763CEC">
        <w:tc>
          <w:tcPr>
            <w:tcW w:w="850" w:type="dxa"/>
          </w:tcPr>
          <w:p w14:paraId="1C6D64C7" w14:textId="77777777" w:rsidR="00AD69AF" w:rsidRPr="00BD1493" w:rsidRDefault="00AD69AF" w:rsidP="00763CEC">
            <w:r>
              <w:t>3:03</w:t>
            </w:r>
          </w:p>
        </w:tc>
        <w:tc>
          <w:tcPr>
            <w:tcW w:w="3969" w:type="dxa"/>
          </w:tcPr>
          <w:p w14:paraId="2BBFD799" w14:textId="77777777" w:rsidR="00AD69AF" w:rsidRPr="008D2500" w:rsidRDefault="00AD69AF" w:rsidP="00763CEC">
            <w:pPr>
              <w:rPr>
                <w:color w:val="00B050"/>
                <w:lang w:val="en-US" w:bidi="ar-OM"/>
              </w:rPr>
            </w:pPr>
            <w:r w:rsidRPr="008D2500">
              <w:rPr>
                <w:color w:val="00B050"/>
                <w:lang w:val="en-US" w:bidi="ar-OM"/>
              </w:rPr>
              <w:t>“xayyo, tamām, xayyo ʕalē-kum ᵊḥyār iḥne linne ʕēš al-ᵊmbarrad, iḥne ʕēš al-ḥārr mā nəkl-u, mā niʕliǧ iṯum-ne, ʕalēš tā nitikāwan?</w:t>
            </w:r>
          </w:p>
        </w:tc>
        <w:tc>
          <w:tcPr>
            <w:tcW w:w="4253" w:type="dxa"/>
          </w:tcPr>
          <w:p w14:paraId="79BECFFC" w14:textId="77777777" w:rsidR="00AD69AF" w:rsidRPr="008D2500" w:rsidRDefault="00AD69AF" w:rsidP="00763CEC">
            <w:pPr>
              <w:rPr>
                <w:color w:val="00B050"/>
                <w:lang w:val="en-US" w:bidi="ar-OM"/>
              </w:rPr>
            </w:pPr>
            <w:r w:rsidRPr="008D2500">
              <w:rPr>
                <w:color w:val="00B050"/>
                <w:lang w:val="en-US" w:bidi="ar-OM"/>
              </w:rPr>
              <w:t>“Okay brother! There is a marriage veto on you. As long as there is cold bread for us, we do not eat the hot bread. We do not want to burn our mouths. Why should we have a fight?</w:t>
            </w:r>
          </w:p>
        </w:tc>
      </w:tr>
      <w:tr w:rsidR="00AD69AF" w:rsidRPr="00031C3F" w14:paraId="008457C0" w14:textId="77777777" w:rsidTr="00763CEC">
        <w:tc>
          <w:tcPr>
            <w:tcW w:w="850" w:type="dxa"/>
          </w:tcPr>
          <w:p w14:paraId="6CC84E91" w14:textId="77777777" w:rsidR="00AD69AF" w:rsidRPr="009F5FA2" w:rsidRDefault="00AD69AF" w:rsidP="00763CEC">
            <w:r>
              <w:t>3:10</w:t>
            </w:r>
          </w:p>
        </w:tc>
        <w:tc>
          <w:tcPr>
            <w:tcW w:w="3969" w:type="dxa"/>
          </w:tcPr>
          <w:p w14:paraId="5B7AF5D4" w14:textId="77777777" w:rsidR="00AD69AF" w:rsidRPr="008D2500" w:rsidRDefault="00AD69AF" w:rsidP="00763CEC">
            <w:pPr>
              <w:rPr>
                <w:color w:val="00B050"/>
                <w:lang w:val="en-US" w:bidi="ar-OM"/>
              </w:rPr>
            </w:pPr>
            <w:r w:rsidRPr="008D2500">
              <w:rPr>
                <w:color w:val="00B050"/>
                <w:lang w:val="en-US" w:bidi="ar-OM"/>
              </w:rPr>
              <w:t>ʕalēš tā nihni linne ʕēš al-ᵊmbarrad, ʕēš al-ᵊmbarrad?” yaʕni ygūl “iḥne b-qēr kōn, ᵊb-qēr ᵊhniyye.”</w:t>
            </w:r>
          </w:p>
        </w:tc>
        <w:tc>
          <w:tcPr>
            <w:tcW w:w="4253" w:type="dxa"/>
          </w:tcPr>
          <w:p w14:paraId="1735A840" w14:textId="77777777" w:rsidR="00AD69AF" w:rsidRPr="008D2500" w:rsidRDefault="00AD69AF" w:rsidP="00763CEC">
            <w:pPr>
              <w:rPr>
                <w:color w:val="00B050"/>
                <w:lang w:val="en-US" w:bidi="ar-OM"/>
              </w:rPr>
            </w:pPr>
            <w:r w:rsidRPr="008D2500">
              <w:rPr>
                <w:color w:val="00B050"/>
                <w:lang w:val="en-US" w:bidi="ar-OM"/>
              </w:rPr>
              <w:t>Why? We still have the cold bread.” He says, “We (have an option) without quarrel, without anything.”</w:t>
            </w:r>
          </w:p>
        </w:tc>
      </w:tr>
      <w:tr w:rsidR="00AD69AF" w:rsidRPr="00031C3F" w14:paraId="2BB7B85C" w14:textId="77777777" w:rsidTr="00763CEC">
        <w:tc>
          <w:tcPr>
            <w:tcW w:w="850" w:type="dxa"/>
          </w:tcPr>
          <w:p w14:paraId="70271293" w14:textId="77777777" w:rsidR="00AD69AF" w:rsidRPr="009F5FA2" w:rsidRDefault="00AD69AF" w:rsidP="00763CEC">
            <w:r>
              <w:t>3:17</w:t>
            </w:r>
          </w:p>
        </w:tc>
        <w:tc>
          <w:tcPr>
            <w:tcW w:w="3969" w:type="dxa"/>
          </w:tcPr>
          <w:p w14:paraId="26008997" w14:textId="77777777" w:rsidR="00AD69AF" w:rsidRPr="008D2500" w:rsidRDefault="00AD69AF" w:rsidP="00763CEC">
            <w:pPr>
              <w:rPr>
                <w:color w:val="00B050"/>
                <w:lang w:val="en-US" w:bidi="ar-OM"/>
              </w:rPr>
            </w:pPr>
            <w:r w:rsidRPr="008D2500">
              <w:rPr>
                <w:color w:val="00B050"/>
                <w:lang w:val="en-US" w:bidi="ar-OM"/>
              </w:rPr>
              <w:t>maʕnāt-he w b-qēr kōn yaʕni, ḥadīse tā mā tuṭluʕ ygūl-lin-ne ʕēš al-ᵊmbarrad, maʕnāt ʕēš al-ᵊmbarrad hāḏa huwwa.</w:t>
            </w:r>
          </w:p>
        </w:tc>
        <w:tc>
          <w:tcPr>
            <w:tcW w:w="4253" w:type="dxa"/>
          </w:tcPr>
          <w:p w14:paraId="7DAB325B" w14:textId="77777777" w:rsidR="00AD69AF" w:rsidRPr="008D2500" w:rsidRDefault="00AD69AF" w:rsidP="00763CEC">
            <w:pPr>
              <w:rPr>
                <w:color w:val="00B050"/>
                <w:lang w:val="en-US" w:bidi="ar-OM"/>
              </w:rPr>
            </w:pPr>
            <w:r w:rsidRPr="008D2500">
              <w:rPr>
                <w:color w:val="00B050"/>
                <w:lang w:val="en-US" w:bidi="ar-OM"/>
              </w:rPr>
              <w:t>Without any dispute, an issue that will not be spread out. So he says to us, “The cold bread is for us.” This is the meaning of ‘the cold bread’.</w:t>
            </w:r>
          </w:p>
        </w:tc>
      </w:tr>
    </w:tbl>
    <w:p w14:paraId="68AD097F" w14:textId="77777777" w:rsidR="007140B6" w:rsidRDefault="007140B6">
      <w:pPr>
        <w:pStyle w:val="BodyText2"/>
        <w:spacing w:line="240" w:lineRule="auto"/>
        <w:rPr>
          <w:u w:val="none"/>
          <w:lang w:val="en-US"/>
        </w:rPr>
      </w:pPr>
    </w:p>
    <w:p w14:paraId="51522F4B" w14:textId="77777777" w:rsidR="007140B6" w:rsidRDefault="00000000">
      <w:pPr>
        <w:pStyle w:val="Heading2"/>
        <w:rPr>
          <w:color w:val="FF0000"/>
        </w:rPr>
      </w:pPr>
      <w:bookmarkStart w:id="157" w:name="_Toc156305450"/>
      <w:r>
        <w:rPr>
          <w:lang w:val="en-US"/>
        </w:rPr>
        <w:lastRenderedPageBreak/>
        <w:t>Urfa-120_Cross_Marriage-Harran-2010</w:t>
      </w:r>
      <w:bookmarkEnd w:id="157"/>
    </w:p>
    <w:p w14:paraId="798662DE" w14:textId="77777777" w:rsidR="00AD69AF" w:rsidRPr="003849FE" w:rsidRDefault="00AD69AF" w:rsidP="00AD69AF">
      <w:pPr>
        <w:pStyle w:val="BodyText2"/>
        <w:spacing w:line="240" w:lineRule="auto"/>
        <w:rPr>
          <w:u w:val="none"/>
          <w:lang w:val="de-AT"/>
        </w:rPr>
      </w:pPr>
      <w:r w:rsidRPr="003849FE">
        <w:rPr>
          <w:u w:val="none"/>
          <w:lang w:val="de-AT"/>
        </w:rPr>
        <w:t>14 May 2010 (gehört thematisch zu 119)</w:t>
      </w:r>
    </w:p>
    <w:p w14:paraId="338BEA04" w14:textId="77777777" w:rsidR="00AD69AF" w:rsidRPr="001D734E" w:rsidRDefault="00AD69AF" w:rsidP="00AD69AF">
      <w:pPr>
        <w:pStyle w:val="BodyText2"/>
        <w:spacing w:line="240" w:lineRule="auto"/>
        <w:rPr>
          <w:u w:val="none"/>
          <w:lang w:val="de-AT"/>
        </w:rPr>
      </w:pPr>
      <w:r w:rsidRPr="001D734E">
        <w:rPr>
          <w:u w:val="none"/>
          <w:lang w:val="de-AT"/>
        </w:rPr>
        <w:t>Ismāʕīl</w:t>
      </w:r>
    </w:p>
    <w:p w14:paraId="199D6F9A" w14:textId="77777777" w:rsidR="00AD69AF" w:rsidRPr="001D734E" w:rsidRDefault="00AD69AF" w:rsidP="00AD69AF">
      <w:pPr>
        <w:pStyle w:val="BodyText2"/>
        <w:spacing w:line="240" w:lineRule="auto"/>
        <w:rPr>
          <w:u w:val="none"/>
          <w:lang w:val="de-AT"/>
        </w:rPr>
      </w:pPr>
      <w:r w:rsidRPr="001D734E">
        <w:rPr>
          <w:u w:val="none"/>
          <w:lang w:val="de-AT"/>
        </w:rPr>
        <w:t xml:space="preserve">Heft III </w:t>
      </w:r>
    </w:p>
    <w:p w14:paraId="47CF19BF" w14:textId="77777777" w:rsidR="00AD69AF" w:rsidRPr="001D734E" w:rsidRDefault="00AD69AF" w:rsidP="00AD69AF">
      <w:pPr>
        <w:pStyle w:val="BodyText2"/>
        <w:spacing w:line="240" w:lineRule="auto"/>
        <w:rPr>
          <w:u w:val="none"/>
          <w:lang w:val="de-AT"/>
        </w:rPr>
      </w:pPr>
    </w:p>
    <w:tbl>
      <w:tblPr>
        <w:tblStyle w:val="TableGrid"/>
        <w:tblW w:w="9072" w:type="dxa"/>
        <w:tblLook w:val="0400" w:firstRow="0" w:lastRow="0" w:firstColumn="0" w:lastColumn="0" w:noHBand="0" w:noVBand="1"/>
      </w:tblPr>
      <w:tblGrid>
        <w:gridCol w:w="850"/>
        <w:gridCol w:w="3969"/>
        <w:gridCol w:w="4253"/>
      </w:tblGrid>
      <w:tr w:rsidR="00AD69AF" w:rsidRPr="00031C3F" w14:paraId="7BE2C28C" w14:textId="77777777" w:rsidTr="00763CEC">
        <w:tc>
          <w:tcPr>
            <w:tcW w:w="850" w:type="dxa"/>
          </w:tcPr>
          <w:p w14:paraId="6F1B9411" w14:textId="77777777" w:rsidR="00AD69AF" w:rsidRDefault="00AD69AF" w:rsidP="00763CEC">
            <w:pPr>
              <w:rPr>
                <w:lang w:val="en-US"/>
              </w:rPr>
            </w:pPr>
            <w:r>
              <w:rPr>
                <w:lang w:val="en-US"/>
              </w:rPr>
              <w:t>0:01</w:t>
            </w:r>
          </w:p>
        </w:tc>
        <w:tc>
          <w:tcPr>
            <w:tcW w:w="3969" w:type="dxa"/>
          </w:tcPr>
          <w:p w14:paraId="100C4EA8" w14:textId="77777777" w:rsidR="00AD69AF" w:rsidRPr="008D2500" w:rsidRDefault="00AD69AF" w:rsidP="00763CEC">
            <w:pPr>
              <w:rPr>
                <w:color w:val="00B050"/>
                <w:lang w:val="en-US" w:bidi="ar-OM"/>
              </w:rPr>
            </w:pPr>
            <w:r w:rsidRPr="008D2500">
              <w:rPr>
                <w:color w:val="00B050"/>
                <w:lang w:val="en-US" w:bidi="ar-OM"/>
              </w:rPr>
              <w:t xml:space="preserve">hā w-al-ᵊhniyye zād xōǧam hāḏi nisēt agūl-he likke: al-bidīle, at-turuk ysammūn-he </w:t>
            </w:r>
            <w:r w:rsidRPr="008D2500">
              <w:rPr>
                <w:i/>
                <w:color w:val="00B050"/>
                <w:lang w:val="en-US" w:bidi="ar-OM"/>
              </w:rPr>
              <w:t>berdel</w:t>
            </w:r>
            <w:r w:rsidRPr="008D2500">
              <w:rPr>
                <w:color w:val="00B050"/>
                <w:lang w:val="en-US" w:bidi="ar-OM"/>
              </w:rPr>
              <w:t xml:space="preserve">, at-turuk ygūlūn </w:t>
            </w:r>
            <w:r w:rsidRPr="008D2500">
              <w:rPr>
                <w:i/>
                <w:color w:val="00B050"/>
                <w:lang w:val="en-US" w:bidi="ar-OM"/>
              </w:rPr>
              <w:t>berdel</w:t>
            </w:r>
            <w:r w:rsidRPr="008D2500">
              <w:rPr>
                <w:color w:val="00B050"/>
                <w:lang w:val="en-US" w:bidi="ar-OM"/>
              </w:rPr>
              <w:t>. iḥna b-al-ʕarab ᵊngūl bidīle bidāyil.</w:t>
            </w:r>
          </w:p>
        </w:tc>
        <w:tc>
          <w:tcPr>
            <w:tcW w:w="4253" w:type="dxa"/>
          </w:tcPr>
          <w:p w14:paraId="43324DE2" w14:textId="77777777" w:rsidR="00AD69AF" w:rsidRPr="008D2500" w:rsidRDefault="00AD69AF" w:rsidP="00763CEC">
            <w:pPr>
              <w:rPr>
                <w:color w:val="00B050"/>
              </w:rPr>
            </w:pPr>
            <w:r w:rsidRPr="008D2500">
              <w:rPr>
                <w:color w:val="00B050"/>
              </w:rPr>
              <w:t xml:space="preserve">There is a thing, my hoca, which I forgot to tell you about: The exchange of two siblings for marriage. The Turks call it </w:t>
            </w:r>
            <w:r w:rsidRPr="008D2500">
              <w:rPr>
                <w:i/>
                <w:color w:val="00B050"/>
              </w:rPr>
              <w:t>berdel</w:t>
            </w:r>
            <w:r w:rsidRPr="008D2500">
              <w:rPr>
                <w:color w:val="00B050"/>
              </w:rPr>
              <w:t xml:space="preserve">; the Turks say </w:t>
            </w:r>
            <w:r w:rsidRPr="008D2500">
              <w:rPr>
                <w:i/>
                <w:color w:val="00B050"/>
              </w:rPr>
              <w:t>berdel</w:t>
            </w:r>
            <w:r w:rsidRPr="008D2500">
              <w:rPr>
                <w:color w:val="00B050"/>
              </w:rPr>
              <w:t xml:space="preserve">. In Arabic we say </w:t>
            </w:r>
            <w:r w:rsidRPr="008D2500">
              <w:rPr>
                <w:i/>
                <w:color w:val="00B050"/>
              </w:rPr>
              <w:t>bidīle bidāyil</w:t>
            </w:r>
            <w:r w:rsidRPr="008D2500">
              <w:rPr>
                <w:color w:val="00B050"/>
              </w:rPr>
              <w:t>.</w:t>
            </w:r>
          </w:p>
        </w:tc>
      </w:tr>
      <w:tr w:rsidR="00AD69AF" w:rsidRPr="00031C3F" w14:paraId="2C23D80F" w14:textId="77777777" w:rsidTr="00763CEC">
        <w:tc>
          <w:tcPr>
            <w:tcW w:w="850" w:type="dxa"/>
          </w:tcPr>
          <w:p w14:paraId="454E60D5" w14:textId="77777777" w:rsidR="00AD69AF" w:rsidRDefault="00AD69AF" w:rsidP="00763CEC">
            <w:pPr>
              <w:rPr>
                <w:lang w:val="en-US"/>
              </w:rPr>
            </w:pPr>
            <w:r>
              <w:rPr>
                <w:lang w:val="en-US"/>
              </w:rPr>
              <w:t>0:12</w:t>
            </w:r>
          </w:p>
        </w:tc>
        <w:tc>
          <w:tcPr>
            <w:tcW w:w="3969" w:type="dxa"/>
          </w:tcPr>
          <w:p w14:paraId="6AE59B7A" w14:textId="77777777" w:rsidR="00AD69AF" w:rsidRPr="008D2500" w:rsidRDefault="00AD69AF" w:rsidP="00763CEC">
            <w:pPr>
              <w:rPr>
                <w:color w:val="00B050"/>
                <w:lang w:val="en-US" w:bidi="ar-OM"/>
              </w:rPr>
            </w:pPr>
            <w:r w:rsidRPr="008D2500">
              <w:rPr>
                <w:color w:val="00B050"/>
                <w:lang w:val="en-US" w:bidi="ar-OM"/>
              </w:rPr>
              <w:t xml:space="preserve">al-bidīle āni anṭi bint-i ta-ngūl </w:t>
            </w:r>
            <w:r w:rsidRPr="008D2500">
              <w:rPr>
                <w:color w:val="00B050"/>
              </w:rPr>
              <w:t>li-man?</w:t>
            </w:r>
            <w:r w:rsidRPr="008D2500">
              <w:rPr>
                <w:color w:val="00B050"/>
                <w:lang w:val="en-US" w:bidi="ar-OM"/>
              </w:rPr>
              <w:t xml:space="preserve"> yabanǧi Syāli mesela, wald Mamdūḥ, hū Siyāli.</w:t>
            </w:r>
          </w:p>
        </w:tc>
        <w:tc>
          <w:tcPr>
            <w:tcW w:w="4253" w:type="dxa"/>
          </w:tcPr>
          <w:p w14:paraId="058A77D5" w14:textId="77777777" w:rsidR="00AD69AF" w:rsidRPr="008D2500" w:rsidRDefault="00AD69AF" w:rsidP="00763CEC">
            <w:pPr>
              <w:rPr>
                <w:color w:val="00B050"/>
              </w:rPr>
            </w:pPr>
            <w:r w:rsidRPr="008D2500">
              <w:rPr>
                <w:color w:val="00B050"/>
              </w:rPr>
              <w:t>The cross-marriage is: I would give my daughter, let’s say, to whom? To a foreigner, to someone from the Syāle tribe. For instance, to Mamdūḥ’s son. He is from the Syāle.</w:t>
            </w:r>
          </w:p>
        </w:tc>
      </w:tr>
      <w:tr w:rsidR="00AD69AF" w:rsidRPr="00031C3F" w14:paraId="280EF695" w14:textId="77777777" w:rsidTr="00763CEC">
        <w:tc>
          <w:tcPr>
            <w:tcW w:w="850" w:type="dxa"/>
          </w:tcPr>
          <w:p w14:paraId="76247B55" w14:textId="77777777" w:rsidR="00AD69AF" w:rsidRDefault="00AD69AF" w:rsidP="00763CEC">
            <w:pPr>
              <w:rPr>
                <w:lang w:val="en-US"/>
              </w:rPr>
            </w:pPr>
            <w:r>
              <w:rPr>
                <w:lang w:val="en-US"/>
              </w:rPr>
              <w:t>0:20</w:t>
            </w:r>
          </w:p>
        </w:tc>
        <w:tc>
          <w:tcPr>
            <w:tcW w:w="3969" w:type="dxa"/>
          </w:tcPr>
          <w:p w14:paraId="709C5B72" w14:textId="77777777" w:rsidR="00AD69AF" w:rsidRPr="008D2500" w:rsidRDefault="00AD69AF" w:rsidP="00763CEC">
            <w:pPr>
              <w:rPr>
                <w:color w:val="00B050"/>
                <w:lang w:val="en-US" w:bidi="ar-OM"/>
              </w:rPr>
            </w:pPr>
            <w:r w:rsidRPr="008D2500">
              <w:rPr>
                <w:color w:val="00B050"/>
                <w:lang w:val="en-US" w:bidi="ar-OM"/>
              </w:rPr>
              <w:t>ibin Mamdūḥ, anṭi bint-i l-wlēd-u w-binit Mamdūḥ āxuḏ-he l-wlēd-i ntibādal ntibādal [</w:t>
            </w:r>
            <w:r w:rsidRPr="008D2500">
              <w:rPr>
                <w:color w:val="00B050"/>
              </w:rPr>
              <w:t>ti]</w:t>
            </w:r>
            <w:r w:rsidRPr="008D2500">
              <w:rPr>
                <w:color w:val="00B050"/>
                <w:lang w:val="en-US" w:bidi="ar-OM"/>
              </w:rPr>
              <w:t xml:space="preserve"> bidāyil, ā huwwa Syāli w-āni ʕIǧli.</w:t>
            </w:r>
          </w:p>
        </w:tc>
        <w:tc>
          <w:tcPr>
            <w:tcW w:w="4253" w:type="dxa"/>
          </w:tcPr>
          <w:p w14:paraId="396D1016" w14:textId="77777777" w:rsidR="00AD69AF" w:rsidRPr="008D2500" w:rsidRDefault="00AD69AF" w:rsidP="00763CEC">
            <w:pPr>
              <w:rPr>
                <w:color w:val="00B050"/>
              </w:rPr>
            </w:pPr>
            <w:r w:rsidRPr="008D2500">
              <w:rPr>
                <w:color w:val="00B050"/>
              </w:rPr>
              <w:t>I give my daughter to Madmdūḥ’s son and I take Mamdūḥ’s daughter for my son. So, we do an exchange, because he is a Syāli and I am a ʕIǧli.</w:t>
            </w:r>
          </w:p>
        </w:tc>
      </w:tr>
      <w:tr w:rsidR="00AD69AF" w:rsidRPr="00031C3F" w14:paraId="38DC1E48" w14:textId="77777777" w:rsidTr="00763CEC">
        <w:tc>
          <w:tcPr>
            <w:tcW w:w="850" w:type="dxa"/>
          </w:tcPr>
          <w:p w14:paraId="61167CC1" w14:textId="77777777" w:rsidR="00AD69AF" w:rsidRPr="00CE0870" w:rsidRDefault="00AD69AF" w:rsidP="00763CEC">
            <w:r>
              <w:t>0:30</w:t>
            </w:r>
          </w:p>
        </w:tc>
        <w:tc>
          <w:tcPr>
            <w:tcW w:w="3969" w:type="dxa"/>
          </w:tcPr>
          <w:p w14:paraId="36BCF505" w14:textId="77777777" w:rsidR="00AD69AF" w:rsidRPr="008D2500" w:rsidRDefault="00AD69AF" w:rsidP="00763CEC">
            <w:pPr>
              <w:rPr>
                <w:color w:val="00B050"/>
                <w:lang w:val="en-US" w:bidi="ar-OM"/>
              </w:rPr>
            </w:pPr>
            <w:r w:rsidRPr="008D2500">
              <w:rPr>
                <w:color w:val="00B050"/>
                <w:lang w:val="en-US" w:bidi="ar-OM"/>
              </w:rPr>
              <w:t xml:space="preserve">yōm-in al-bidāyil ᵊḥyār mā yṣīr ʕalē-hin. </w:t>
            </w:r>
            <w:r w:rsidRPr="008D2500">
              <w:rPr>
                <w:color w:val="00B050"/>
              </w:rPr>
              <w:t>ḥitt</w:t>
            </w:r>
            <w:r w:rsidRPr="008D2500">
              <w:rPr>
                <w:color w:val="00B050"/>
                <w:lang w:val="en-US" w:bidi="ar-OM"/>
              </w:rPr>
              <w:t xml:space="preserve"> Ḥasan mā yigdar yḥayyir ʕalē-ne, al-bidīle, maʕna </w:t>
            </w:r>
            <w:r w:rsidRPr="008D2500">
              <w:rPr>
                <w:color w:val="00B050"/>
              </w:rPr>
              <w:t>yaʕni…</w:t>
            </w:r>
            <w:r w:rsidRPr="008D2500">
              <w:rPr>
                <w:color w:val="00B050"/>
                <w:lang w:val="en-US" w:bidi="ar-OM"/>
              </w:rPr>
              <w:t xml:space="preserve"> – SP: agwa – agwa yaʕni maḥḥad yḥayyir!</w:t>
            </w:r>
          </w:p>
        </w:tc>
        <w:tc>
          <w:tcPr>
            <w:tcW w:w="4253" w:type="dxa"/>
          </w:tcPr>
          <w:p w14:paraId="0A1092CB" w14:textId="77777777" w:rsidR="00AD69AF" w:rsidRPr="008D2500" w:rsidRDefault="00AD69AF" w:rsidP="00763CEC">
            <w:pPr>
              <w:rPr>
                <w:color w:val="00B050"/>
              </w:rPr>
            </w:pPr>
            <w:r w:rsidRPr="008D2500">
              <w:rPr>
                <w:color w:val="00B050"/>
              </w:rPr>
              <w:t xml:space="preserve">When there is an exchange of siblings, no objection can occur to them. Even Ḥasan (the speaker’s brother) cannot object to us, because the ‘cross-marriage’ is… – Stronger. – Yes, stronger, nobody can object to it. </w:t>
            </w:r>
          </w:p>
        </w:tc>
      </w:tr>
      <w:tr w:rsidR="00AD69AF" w:rsidRPr="00031C3F" w14:paraId="748FF14D" w14:textId="77777777" w:rsidTr="00763CEC">
        <w:tc>
          <w:tcPr>
            <w:tcW w:w="850" w:type="dxa"/>
          </w:tcPr>
          <w:p w14:paraId="6F829442" w14:textId="77777777" w:rsidR="00AD69AF" w:rsidRDefault="00AD69AF" w:rsidP="00763CEC">
            <w:pPr>
              <w:rPr>
                <w:lang w:val="en-US"/>
              </w:rPr>
            </w:pPr>
            <w:r>
              <w:rPr>
                <w:lang w:val="en-US"/>
              </w:rPr>
              <w:t>0:41-46</w:t>
            </w:r>
          </w:p>
        </w:tc>
        <w:tc>
          <w:tcPr>
            <w:tcW w:w="3969" w:type="dxa"/>
          </w:tcPr>
          <w:p w14:paraId="7F7E9B96" w14:textId="77777777" w:rsidR="00AD69AF" w:rsidRDefault="00AD69AF" w:rsidP="00763CEC">
            <w:pPr>
              <w:rPr>
                <w:lang w:val="en-US" w:bidi="ar-OM"/>
              </w:rPr>
            </w:pPr>
            <w:r w:rsidRPr="008D2500">
              <w:rPr>
                <w:color w:val="00B050"/>
                <w:lang w:val="en-US" w:bidi="ar-OM"/>
              </w:rPr>
              <w:t>[Turkish] cut!</w:t>
            </w:r>
          </w:p>
        </w:tc>
        <w:tc>
          <w:tcPr>
            <w:tcW w:w="4253" w:type="dxa"/>
          </w:tcPr>
          <w:p w14:paraId="3723D42F" w14:textId="77777777" w:rsidR="00AD69AF" w:rsidRPr="00042715" w:rsidRDefault="00AD69AF" w:rsidP="00763CEC">
            <w:pPr>
              <w:rPr>
                <w:highlight w:val="green"/>
              </w:rPr>
            </w:pPr>
          </w:p>
        </w:tc>
      </w:tr>
      <w:tr w:rsidR="00AD69AF" w:rsidRPr="00D9496A" w14:paraId="75B2A8D8" w14:textId="77777777" w:rsidTr="00763CEC">
        <w:tc>
          <w:tcPr>
            <w:tcW w:w="850" w:type="dxa"/>
          </w:tcPr>
          <w:p w14:paraId="51291C32" w14:textId="77777777" w:rsidR="00AD69AF" w:rsidRDefault="00AD69AF" w:rsidP="00763CEC">
            <w:pPr>
              <w:rPr>
                <w:lang w:val="en-US"/>
              </w:rPr>
            </w:pPr>
            <w:r>
              <w:rPr>
                <w:lang w:val="en-US"/>
              </w:rPr>
              <w:t>0:47</w:t>
            </w:r>
          </w:p>
        </w:tc>
        <w:tc>
          <w:tcPr>
            <w:tcW w:w="3969" w:type="dxa"/>
          </w:tcPr>
          <w:p w14:paraId="312B8281" w14:textId="77777777" w:rsidR="00AD69AF" w:rsidRPr="008D2500" w:rsidRDefault="00AD69AF" w:rsidP="00763CEC">
            <w:pPr>
              <w:rPr>
                <w:color w:val="00B050"/>
                <w:lang w:val="en-US" w:bidi="ar-OM"/>
              </w:rPr>
            </w:pPr>
            <w:r w:rsidRPr="008D2500">
              <w:rPr>
                <w:color w:val="00B050"/>
                <w:lang w:val="en-US" w:bidi="ar-OM"/>
              </w:rPr>
              <w:t>inte ta-ngūl, wlēd-ak šī bint-ak šī, āni w-inte rrīd ᵊntibādal, uxṛa maḥḥad yḥayyir ʕalē-ne.</w:t>
            </w:r>
          </w:p>
        </w:tc>
        <w:tc>
          <w:tcPr>
            <w:tcW w:w="4253" w:type="dxa"/>
          </w:tcPr>
          <w:p w14:paraId="6D3A6E9F" w14:textId="77777777" w:rsidR="00AD69AF" w:rsidRPr="008D2500" w:rsidRDefault="00AD69AF" w:rsidP="00763CEC">
            <w:pPr>
              <w:rPr>
                <w:color w:val="00B050"/>
              </w:rPr>
            </w:pPr>
            <w:r w:rsidRPr="008D2500">
              <w:rPr>
                <w:color w:val="00B050"/>
              </w:rPr>
              <w:t>Let’s say, you have a son and a daughter. If you and I want to exchange (our children), no one can object to us.</w:t>
            </w:r>
          </w:p>
        </w:tc>
      </w:tr>
      <w:tr w:rsidR="00AD69AF" w:rsidRPr="00D9496A" w14:paraId="08CC735A" w14:textId="77777777" w:rsidTr="00763CEC">
        <w:tc>
          <w:tcPr>
            <w:tcW w:w="850" w:type="dxa"/>
          </w:tcPr>
          <w:p w14:paraId="620453A3" w14:textId="77777777" w:rsidR="00AD69AF" w:rsidRPr="003A1E4B" w:rsidRDefault="00AD69AF" w:rsidP="00763CEC">
            <w:r w:rsidRPr="008D2500">
              <w:t>0:51</w:t>
            </w:r>
          </w:p>
        </w:tc>
        <w:tc>
          <w:tcPr>
            <w:tcW w:w="3969" w:type="dxa"/>
          </w:tcPr>
          <w:p w14:paraId="5B098714" w14:textId="77777777" w:rsidR="00AD69AF" w:rsidRPr="008D2500" w:rsidRDefault="00AD69AF" w:rsidP="00763CEC">
            <w:pPr>
              <w:rPr>
                <w:color w:val="00B050"/>
              </w:rPr>
            </w:pPr>
            <w:r w:rsidRPr="008D2500">
              <w:rPr>
                <w:color w:val="00B050"/>
                <w:lang w:val="en-US" w:bidi="ar-OM"/>
              </w:rPr>
              <w:t xml:space="preserve">al-bidīle, ᵊḥyār mā yṣīr ʕalē-he yaʕni ygūl čünkü ǧaʕad yinṭi bint-u gaʕad yāxuḏ ḥurma min qādi. al-bidīle maḥḥad yḥayyir ʕalē-he, </w:t>
            </w:r>
            <w:r w:rsidRPr="008D2500">
              <w:rPr>
                <w:i/>
                <w:color w:val="00B050"/>
                <w:lang w:val="en-US" w:bidi="ar-OM"/>
              </w:rPr>
              <w:t xml:space="preserve">hıyar olmuyor, yok hıyar yok. </w:t>
            </w:r>
            <w:r w:rsidRPr="008D2500">
              <w:rPr>
                <w:color w:val="00B050"/>
              </w:rPr>
              <w:t>salāmt-ak w-al-ʕāfiye.</w:t>
            </w:r>
          </w:p>
        </w:tc>
        <w:tc>
          <w:tcPr>
            <w:tcW w:w="4253" w:type="dxa"/>
          </w:tcPr>
          <w:p w14:paraId="178FF591" w14:textId="77777777" w:rsidR="00AD69AF" w:rsidRPr="008D2500" w:rsidRDefault="00AD69AF" w:rsidP="00763CEC">
            <w:pPr>
              <w:rPr>
                <w:color w:val="00B050"/>
              </w:rPr>
            </w:pPr>
            <w:r w:rsidRPr="008D2500">
              <w:rPr>
                <w:color w:val="00B050"/>
              </w:rPr>
              <w:t xml:space="preserve">There is no objection to the cross-marriage. This, because he is giving his daughter, but takes a woman from there (in exchange). Nobody can object to the </w:t>
            </w:r>
            <w:r w:rsidRPr="008D2500">
              <w:rPr>
                <w:i/>
                <w:color w:val="00B050"/>
              </w:rPr>
              <w:t>bidīle</w:t>
            </w:r>
            <w:r w:rsidRPr="008D2500">
              <w:rPr>
                <w:color w:val="00B050"/>
              </w:rPr>
              <w:t>, there is no objection. Enjoy it!</w:t>
            </w:r>
          </w:p>
        </w:tc>
      </w:tr>
    </w:tbl>
    <w:p w14:paraId="39E1DE56" w14:textId="77777777" w:rsidR="007140B6" w:rsidRDefault="007140B6">
      <w:pPr>
        <w:pStyle w:val="BodyText2"/>
        <w:spacing w:line="240" w:lineRule="auto"/>
        <w:rPr>
          <w:u w:val="none"/>
          <w:lang w:val="en-US"/>
        </w:rPr>
      </w:pPr>
    </w:p>
    <w:p w14:paraId="291B4988" w14:textId="77777777" w:rsidR="007140B6" w:rsidRDefault="00000000">
      <w:pPr>
        <w:pStyle w:val="Heading2"/>
        <w:rPr>
          <w:color w:val="FF0000"/>
        </w:rPr>
      </w:pPr>
      <w:bookmarkStart w:id="158" w:name="_Toc156305451"/>
      <w:r>
        <w:rPr>
          <w:lang w:val="en-US"/>
        </w:rPr>
        <w:t>Urfa-122_Nimrod-Harran-2010</w:t>
      </w:r>
      <w:bookmarkEnd w:id="158"/>
    </w:p>
    <w:p w14:paraId="029E7AF4" w14:textId="77777777" w:rsidR="00AD69AF" w:rsidRPr="00BD7AEA" w:rsidRDefault="00AD69AF" w:rsidP="00AD69AF">
      <w:pPr>
        <w:pStyle w:val="List"/>
        <w:rPr>
          <w:lang w:val="en-US"/>
        </w:rPr>
      </w:pPr>
      <w:r w:rsidRPr="00BD7AEA">
        <w:rPr>
          <w:noProof/>
          <w:lang w:val="en-US"/>
        </w:rPr>
        <w:t xml:space="preserve">Ibrahim, Urfa </w:t>
      </w:r>
      <w:r w:rsidRPr="00BD7AEA">
        <w:rPr>
          <w:lang w:val="en-US"/>
        </w:rPr>
        <w:t>1.10.2014</w:t>
      </w:r>
    </w:p>
    <w:p w14:paraId="14DF97D8" w14:textId="77777777" w:rsidR="00AD69AF" w:rsidRPr="004A6FD3" w:rsidRDefault="00AD69AF" w:rsidP="00AD69AF">
      <w:pPr>
        <w:pStyle w:val="List"/>
        <w:rPr>
          <w:lang w:val="en-US"/>
        </w:rPr>
      </w:pPr>
      <w:r w:rsidRPr="004A6FD3">
        <w:rPr>
          <w:lang w:val="en-US"/>
        </w:rPr>
        <w:t>4:30</w:t>
      </w:r>
    </w:p>
    <w:p w14:paraId="60D0EB99" w14:textId="77777777" w:rsidR="00AD69AF" w:rsidRPr="0079673B" w:rsidRDefault="00AD69AF" w:rsidP="00AD69AF">
      <w:pPr>
        <w:pStyle w:val="List"/>
      </w:pPr>
      <w:r w:rsidRPr="004A6FD3">
        <w:rPr>
          <w:lang w:val="en-US"/>
        </w:rPr>
        <w:t>On the prophet Abraham see</w:t>
      </w:r>
      <w:r>
        <w:rPr>
          <w:lang w:val="en-US"/>
        </w:rPr>
        <w:t xml:space="preserve">: </w:t>
      </w:r>
      <w:r w:rsidRPr="004A6FD3">
        <w:rPr>
          <w:lang w:val="en-US"/>
        </w:rPr>
        <w:t xml:space="preserve">Ben-Ari, Shosh. 2007. </w:t>
      </w:r>
      <w:r>
        <w:t xml:space="preserve">“The stories about Abraham in Islam: A geographical approach.” </w:t>
      </w:r>
      <w:r>
        <w:rPr>
          <w:i/>
        </w:rPr>
        <w:t xml:space="preserve">Arabica </w:t>
      </w:r>
      <w:r>
        <w:t>54.</w:t>
      </w:r>
    </w:p>
    <w:tbl>
      <w:tblPr>
        <w:tblStyle w:val="TableGrid"/>
        <w:tblW w:w="9073" w:type="dxa"/>
        <w:tblLook w:val="0400" w:firstRow="0" w:lastRow="0" w:firstColumn="0" w:lastColumn="0" w:noHBand="0" w:noVBand="1"/>
      </w:tblPr>
      <w:tblGrid>
        <w:gridCol w:w="608"/>
        <w:gridCol w:w="4232"/>
        <w:gridCol w:w="4233"/>
      </w:tblGrid>
      <w:tr w:rsidR="00AD69AF" w:rsidRPr="00926365" w14:paraId="7EB027DF" w14:textId="77777777" w:rsidTr="00763CEC">
        <w:tc>
          <w:tcPr>
            <w:tcW w:w="567" w:type="dxa"/>
          </w:tcPr>
          <w:p w14:paraId="49EB2AEB" w14:textId="77777777" w:rsidR="00AD69AF" w:rsidRPr="0079673B" w:rsidRDefault="00AD69AF" w:rsidP="00763CEC">
            <w:pPr>
              <w:rPr>
                <w:lang w:val="de-AT"/>
              </w:rPr>
            </w:pPr>
            <w:r w:rsidRPr="0079673B">
              <w:rPr>
                <w:lang w:val="de-AT"/>
              </w:rPr>
              <w:t>0</w:t>
            </w:r>
            <w:r>
              <w:rPr>
                <w:lang w:val="de-AT"/>
              </w:rPr>
              <w:t>:00</w:t>
            </w:r>
          </w:p>
        </w:tc>
        <w:tc>
          <w:tcPr>
            <w:tcW w:w="4253" w:type="dxa"/>
          </w:tcPr>
          <w:p w14:paraId="5DDA4725" w14:textId="77777777" w:rsidR="00AD69AF" w:rsidRPr="00C54F26" w:rsidRDefault="00AD69AF" w:rsidP="00763CEC">
            <w:pPr>
              <w:rPr>
                <w:noProof/>
                <w:color w:val="00B050"/>
                <w:lang w:val="de-AT"/>
              </w:rPr>
            </w:pPr>
            <w:r w:rsidRPr="00C54F26">
              <w:rPr>
                <w:noProof/>
                <w:color w:val="00B050"/>
                <w:lang w:val="de-AT"/>
              </w:rPr>
              <w:t xml:space="preserve">Namrūd, xōǧam, </w:t>
            </w:r>
            <w:r w:rsidRPr="00C54F26">
              <w:rPr>
                <w:noProof/>
                <w:color w:val="00B050"/>
                <w:lang w:val="en-US"/>
              </w:rPr>
              <w:t>ᵊ</w:t>
            </w:r>
            <w:r w:rsidRPr="00C54F26">
              <w:rPr>
                <w:noProof/>
                <w:color w:val="00B050"/>
                <w:lang w:val="de-AT"/>
              </w:rPr>
              <w:t xml:space="preserve">b-zimānāt ʕāyiš b-Uṛfa, huwwa as satt Ibrāhīm al-Xalīl b-al-mayye b-an-nāṛ. Namrūd siʕīd, siʕīd, aḷḷa ḥābb-u awwal nōb awwal aḷḷa ḥābb-u ʕala gōl al-awwalīn yaʕni ygūlūn </w:t>
            </w:r>
          </w:p>
        </w:tc>
        <w:tc>
          <w:tcPr>
            <w:tcW w:w="4253" w:type="dxa"/>
          </w:tcPr>
          <w:p w14:paraId="19E8451D" w14:textId="77777777" w:rsidR="00AD69AF" w:rsidRPr="00C54F26" w:rsidRDefault="00AD69AF" w:rsidP="00763CEC">
            <w:pPr>
              <w:rPr>
                <w:color w:val="00B050"/>
              </w:rPr>
            </w:pPr>
            <w:r w:rsidRPr="00C54F26">
              <w:rPr>
                <w:color w:val="00B050"/>
              </w:rPr>
              <w:t>Nimrod, my teacher, lived once in Urfa and he was the one who threw Abraham (into the water) into the fire. Nimrod was lucky, God loved him; according to what the ancestors say, first God loved him, so they say.</w:t>
            </w:r>
          </w:p>
        </w:tc>
      </w:tr>
      <w:tr w:rsidR="00AD69AF" w:rsidRPr="00926365" w14:paraId="030899B2" w14:textId="77777777" w:rsidTr="00763CEC">
        <w:tc>
          <w:tcPr>
            <w:tcW w:w="567" w:type="dxa"/>
          </w:tcPr>
          <w:p w14:paraId="46F69B02" w14:textId="77777777" w:rsidR="00AD69AF" w:rsidRPr="00A10078" w:rsidRDefault="00AD69AF" w:rsidP="00763CEC">
            <w:r>
              <w:lastRenderedPageBreak/>
              <w:t>0:20</w:t>
            </w:r>
          </w:p>
        </w:tc>
        <w:tc>
          <w:tcPr>
            <w:tcW w:w="4253" w:type="dxa"/>
          </w:tcPr>
          <w:p w14:paraId="7DA58572" w14:textId="77777777" w:rsidR="00AD69AF" w:rsidRPr="00C54F26" w:rsidRDefault="00AD69AF" w:rsidP="00763CEC">
            <w:pPr>
              <w:rPr>
                <w:color w:val="00B050"/>
                <w:lang w:val="en-US"/>
              </w:rPr>
            </w:pPr>
            <w:r w:rsidRPr="00C54F26">
              <w:rPr>
                <w:noProof/>
                <w:color w:val="00B050"/>
                <w:lang w:val="en-US"/>
              </w:rPr>
              <w:t xml:space="preserve">ygūl </w:t>
            </w:r>
            <w:r w:rsidRPr="00C54F26">
              <w:rPr>
                <w:color w:val="00B050"/>
                <w:lang w:val="en-US"/>
              </w:rPr>
              <w:t xml:space="preserve">“āni tanrə, āni rabb.” yaʕni tōba astaġfir </w:t>
            </w:r>
            <w:r w:rsidRPr="00C54F26">
              <w:rPr>
                <w:noProof/>
                <w:color w:val="00B050"/>
              </w:rPr>
              <w:t>aḷḷa</w:t>
            </w:r>
            <w:r w:rsidRPr="00C54F26">
              <w:rPr>
                <w:color w:val="00B050"/>
                <w:lang w:val="en-US"/>
              </w:rPr>
              <w:t xml:space="preserve">, ḥāša yā rabbi, huwwa ygūl, Namrūd. Namrūd min gadd mū-hu siʕīd. ᵊǧbilit Namrūd šifit-he? </w:t>
            </w:r>
          </w:p>
        </w:tc>
        <w:tc>
          <w:tcPr>
            <w:tcW w:w="4253" w:type="dxa"/>
          </w:tcPr>
          <w:p w14:paraId="51FD71EE" w14:textId="77777777" w:rsidR="00AD69AF" w:rsidRPr="00C54F26" w:rsidRDefault="00AD69AF" w:rsidP="00763CEC">
            <w:pPr>
              <w:rPr>
                <w:color w:val="00B050"/>
              </w:rPr>
            </w:pPr>
            <w:r w:rsidRPr="00C54F26">
              <w:rPr>
                <w:color w:val="00B050"/>
              </w:rPr>
              <w:t xml:space="preserve">(But then) he said, “I am God, I am the Lord.” Penance, I ask God’s foregiveness, God forbid, that’s what </w:t>
            </w:r>
            <w:r w:rsidRPr="00C54F26">
              <w:rPr>
                <w:i/>
                <w:color w:val="00B050"/>
              </w:rPr>
              <w:t>he</w:t>
            </w:r>
            <w:r w:rsidRPr="00C54F26">
              <w:rPr>
                <w:color w:val="00B050"/>
              </w:rPr>
              <w:t xml:space="preserve"> said. Nimrod was so lucky! Have you seen Mount Nimrod? </w:t>
            </w:r>
          </w:p>
        </w:tc>
      </w:tr>
      <w:tr w:rsidR="00AD69AF" w:rsidRPr="00926365" w14:paraId="7EB99B2F" w14:textId="77777777" w:rsidTr="00763CEC">
        <w:tc>
          <w:tcPr>
            <w:tcW w:w="567" w:type="dxa"/>
          </w:tcPr>
          <w:p w14:paraId="7BFCFA28" w14:textId="77777777" w:rsidR="00AD69AF" w:rsidRDefault="00AD69AF" w:rsidP="00763CEC">
            <w:pPr>
              <w:rPr>
                <w:lang w:val="en-US"/>
              </w:rPr>
            </w:pPr>
            <w:r>
              <w:rPr>
                <w:lang w:val="en-US"/>
              </w:rPr>
              <w:t>0:31</w:t>
            </w:r>
          </w:p>
        </w:tc>
        <w:tc>
          <w:tcPr>
            <w:tcW w:w="4253" w:type="dxa"/>
          </w:tcPr>
          <w:p w14:paraId="3315CF17" w14:textId="77777777" w:rsidR="00AD69AF" w:rsidRPr="00C54F26" w:rsidRDefault="00AD69AF" w:rsidP="00763CEC">
            <w:pPr>
              <w:rPr>
                <w:noProof/>
                <w:color w:val="00B050"/>
                <w:lang w:val="en-US"/>
              </w:rPr>
            </w:pPr>
            <w:r w:rsidRPr="00C54F26">
              <w:rPr>
                <w:color w:val="00B050"/>
                <w:lang w:val="en-US"/>
              </w:rPr>
              <w:t xml:space="preserve">– ē, šifit-he. </w:t>
            </w:r>
            <w:r w:rsidRPr="00C54F26">
              <w:rPr>
                <w:noProof/>
                <w:color w:val="00B050"/>
                <w:lang w:val="en-US"/>
              </w:rPr>
              <w:t>ygūl, yōm-in yirga ʕa-ǧ-ǧbile rāčib al-kidīše, w yirga ʕa-ǧ-ǧbile, min amr_aḷḷa al… al-kidīše riǧlēn-ha aǧ-ǧiddāmiyyāt yṣīrin giṣīrāt, yigṣaran, yigṣaran, taʕrif yigṣaran? w riǧlēn-ha al-warāniyyāt, arqa ayaqlar ta-ngūl ygūl at-turuk, yiṭwalan tā trūḥ ʕadil, mā tmayyl-u.</w:t>
            </w:r>
          </w:p>
        </w:tc>
        <w:tc>
          <w:tcPr>
            <w:tcW w:w="4253" w:type="dxa"/>
          </w:tcPr>
          <w:p w14:paraId="66B667D1" w14:textId="77777777" w:rsidR="00AD69AF" w:rsidRPr="00C54F26" w:rsidRDefault="00AD69AF" w:rsidP="00763CEC">
            <w:pPr>
              <w:rPr>
                <w:color w:val="00B050"/>
              </w:rPr>
            </w:pPr>
            <w:r w:rsidRPr="00C54F26">
              <w:rPr>
                <w:color w:val="00B050"/>
              </w:rPr>
              <w:t xml:space="preserve">– Yes, I’ve seen it. It is said that, when he went up the mountain riding his horse, when he climbed the mountain, God gave it that the horse’s fore feet became shorter and its hind feet – </w:t>
            </w:r>
            <w:r w:rsidRPr="00C54F26">
              <w:rPr>
                <w:i/>
                <w:color w:val="00B050"/>
              </w:rPr>
              <w:t xml:space="preserve">arqa ayaqlar </w:t>
            </w:r>
            <w:r w:rsidRPr="00C54F26">
              <w:rPr>
                <w:color w:val="00B050"/>
              </w:rPr>
              <w:t>they say in Turkish – became longer. They became longer so that it (the horse) went up even and did not bring him in a bent position.</w:t>
            </w:r>
          </w:p>
        </w:tc>
      </w:tr>
      <w:tr w:rsidR="00AD69AF" w:rsidRPr="00926365" w14:paraId="51594D60" w14:textId="77777777" w:rsidTr="00763CEC">
        <w:tc>
          <w:tcPr>
            <w:tcW w:w="567" w:type="dxa"/>
          </w:tcPr>
          <w:p w14:paraId="3183473F" w14:textId="77777777" w:rsidR="00AD69AF" w:rsidRDefault="00AD69AF" w:rsidP="00763CEC">
            <w:pPr>
              <w:rPr>
                <w:lang w:val="en-US"/>
              </w:rPr>
            </w:pPr>
            <w:r>
              <w:rPr>
                <w:lang w:val="en-US"/>
              </w:rPr>
              <w:t>0:54</w:t>
            </w:r>
          </w:p>
        </w:tc>
        <w:tc>
          <w:tcPr>
            <w:tcW w:w="4253" w:type="dxa"/>
          </w:tcPr>
          <w:p w14:paraId="14510864" w14:textId="77777777" w:rsidR="00AD69AF" w:rsidRPr="00C54F26" w:rsidRDefault="00AD69AF" w:rsidP="00763CEC">
            <w:pPr>
              <w:rPr>
                <w:noProof/>
                <w:color w:val="00B050"/>
                <w:lang w:val="en-US"/>
              </w:rPr>
            </w:pPr>
            <w:r w:rsidRPr="00C54F26">
              <w:rPr>
                <w:noProof/>
                <w:color w:val="00B050"/>
                <w:lang w:val="en-US"/>
              </w:rPr>
              <w:t xml:space="preserve">yirga ʕa-ǧ-ǧbile il-məṭraḥ-u mn-asfal, min ad-dūz il-makān-u. w ygūl yōm-inn-u yḥawwil asfal, asfal yaʕni yḥawwil mn-aǧ-ǧbile asfal yinḥadir, </w:t>
            </w:r>
            <w:r w:rsidRPr="00C54F26">
              <w:rPr>
                <w:color w:val="00B050"/>
              </w:rPr>
              <w:t>ǟǟǟ</w:t>
            </w:r>
            <w:r w:rsidRPr="00C54F26">
              <w:rPr>
                <w:noProof/>
                <w:color w:val="00B050"/>
                <w:lang w:val="en-US"/>
              </w:rPr>
              <w:t>, al-kidīše riǧlēn-ha aǧ-ǧiddāmiyyāt yuṭwalan w-al-warāniyyāt yigṣaran tā mā tmayyl-u, yḏ̣all yḥawwil hīčiḏ dūz biša… ʕadil.</w:t>
            </w:r>
          </w:p>
        </w:tc>
        <w:tc>
          <w:tcPr>
            <w:tcW w:w="4253" w:type="dxa"/>
          </w:tcPr>
          <w:p w14:paraId="03BBA944" w14:textId="77777777" w:rsidR="00AD69AF" w:rsidRPr="00C54F26" w:rsidRDefault="00AD69AF" w:rsidP="00763CEC">
            <w:pPr>
              <w:rPr>
                <w:color w:val="00B050"/>
                <w:lang w:val="en-US"/>
              </w:rPr>
            </w:pPr>
            <w:r w:rsidRPr="00C54F26">
              <w:rPr>
                <w:color w:val="00B050"/>
                <w:lang w:val="en-US"/>
              </w:rPr>
              <w:t>He went up the mountain to his place from below, from the plain to his place. It is said that when he went down from the mountain, when he descended, the horse’s fore feet became long and the hind feet became short. So that it did not bring him in a bent position; he kept on descending like this, upright.</w:t>
            </w:r>
          </w:p>
        </w:tc>
      </w:tr>
      <w:tr w:rsidR="00AD69AF" w:rsidRPr="00926365" w14:paraId="7699ABEA" w14:textId="77777777" w:rsidTr="00763CEC">
        <w:tc>
          <w:tcPr>
            <w:tcW w:w="567" w:type="dxa"/>
          </w:tcPr>
          <w:p w14:paraId="69FA3423" w14:textId="77777777" w:rsidR="00AD69AF" w:rsidRDefault="00AD69AF" w:rsidP="00763CEC">
            <w:pPr>
              <w:rPr>
                <w:lang w:val="en-US"/>
              </w:rPr>
            </w:pPr>
            <w:r>
              <w:rPr>
                <w:lang w:val="en-US"/>
              </w:rPr>
              <w:t>1:15</w:t>
            </w:r>
          </w:p>
        </w:tc>
        <w:tc>
          <w:tcPr>
            <w:tcW w:w="4253" w:type="dxa"/>
          </w:tcPr>
          <w:p w14:paraId="3EAF21DE" w14:textId="77777777" w:rsidR="00AD69AF" w:rsidRPr="00C54F26" w:rsidRDefault="00AD69AF" w:rsidP="00763CEC">
            <w:pPr>
              <w:rPr>
                <w:noProof/>
                <w:color w:val="00B050"/>
                <w:lang w:val="en-US"/>
              </w:rPr>
            </w:pPr>
            <w:r w:rsidRPr="00C54F26">
              <w:rPr>
                <w:noProof/>
                <w:color w:val="00B050"/>
                <w:lang w:val="en-US"/>
              </w:rPr>
              <w:t xml:space="preserve">lummin-ma yḥawwil b-al-gāʕ, w baʕdēn </w:t>
            </w:r>
            <w:r w:rsidRPr="00C54F26">
              <w:rPr>
                <w:color w:val="00B050"/>
              </w:rPr>
              <w:t>yitidazginin</w:t>
            </w:r>
            <w:r w:rsidRPr="00C54F26">
              <w:rPr>
                <w:noProof/>
                <w:color w:val="00B050"/>
                <w:lang w:val="en-US"/>
              </w:rPr>
              <w:t xml:space="preserve"> min amr aḷḷa. aḷḷa ḥābb-u, siʕīd, ḥābb-u. bass huwwa ḥaḏ̣ḏ̣-u </w:t>
            </w:r>
            <w:r w:rsidRPr="00C54F26">
              <w:rPr>
                <w:color w:val="00B050"/>
                <w:lang w:val="en-US"/>
              </w:rPr>
              <w:t>fāyin</w:t>
            </w:r>
            <w:r w:rsidRPr="00C54F26">
              <w:rPr>
                <w:noProof/>
                <w:color w:val="00B050"/>
                <w:lang w:val="en-US"/>
              </w:rPr>
              <w:t xml:space="preserve">, </w:t>
            </w:r>
            <w:bookmarkStart w:id="159" w:name="_Hlk131074556"/>
            <w:r w:rsidRPr="00C54F26">
              <w:rPr>
                <w:noProof/>
                <w:color w:val="00B050"/>
                <w:lang w:val="en-US"/>
              </w:rPr>
              <w:t>mā aslam yēlōn-u muslim daha zēn ṣār, amma Namrūd!</w:t>
            </w:r>
            <w:bookmarkEnd w:id="159"/>
          </w:p>
        </w:tc>
        <w:tc>
          <w:tcPr>
            <w:tcW w:w="4253" w:type="dxa"/>
          </w:tcPr>
          <w:p w14:paraId="5FB324DA" w14:textId="77777777" w:rsidR="00AD69AF" w:rsidRPr="00C54F26" w:rsidRDefault="00AD69AF" w:rsidP="00763CEC">
            <w:pPr>
              <w:rPr>
                <w:color w:val="00B050"/>
              </w:rPr>
            </w:pPr>
            <w:r w:rsidRPr="00C54F26">
              <w:rPr>
                <w:color w:val="00B050"/>
              </w:rPr>
              <w:t xml:space="preserve">When he came back to the plain they (the horse’s feet) returned to their right position by God’s command. God loved him, he was lucky, He loved him. However, his luck dwined, (because) </w:t>
            </w:r>
            <w:bookmarkStart w:id="160" w:name="_Hlk131074580"/>
            <w:r w:rsidRPr="00C54F26">
              <w:rPr>
                <w:color w:val="00B050"/>
              </w:rPr>
              <w:t>he did not become Muslim. If he had become a Muslim it had been better</w:t>
            </w:r>
            <w:bookmarkEnd w:id="160"/>
            <w:r w:rsidRPr="00C54F26">
              <w:rPr>
                <w:color w:val="00B050"/>
              </w:rPr>
              <w:t>, but he was Nimrod (and hence undiscerning).</w:t>
            </w:r>
          </w:p>
        </w:tc>
      </w:tr>
      <w:tr w:rsidR="00AD69AF" w:rsidRPr="00926365" w14:paraId="20CDC134" w14:textId="77777777" w:rsidTr="00763CEC">
        <w:tc>
          <w:tcPr>
            <w:tcW w:w="567" w:type="dxa"/>
          </w:tcPr>
          <w:p w14:paraId="00651F5B" w14:textId="77777777" w:rsidR="00AD69AF" w:rsidRDefault="00AD69AF" w:rsidP="00763CEC">
            <w:pPr>
              <w:rPr>
                <w:lang w:val="en-US"/>
              </w:rPr>
            </w:pPr>
            <w:r>
              <w:rPr>
                <w:lang w:val="en-US"/>
              </w:rPr>
              <w:t>1:28</w:t>
            </w:r>
          </w:p>
        </w:tc>
        <w:tc>
          <w:tcPr>
            <w:tcW w:w="4253" w:type="dxa"/>
          </w:tcPr>
          <w:p w14:paraId="4270968A" w14:textId="77777777" w:rsidR="00AD69AF" w:rsidRPr="00C54F26" w:rsidRDefault="00AD69AF" w:rsidP="00763CEC">
            <w:pPr>
              <w:rPr>
                <w:noProof/>
                <w:color w:val="00B050"/>
                <w:lang w:val="en-US"/>
              </w:rPr>
            </w:pPr>
            <w:r w:rsidRPr="00C54F26">
              <w:rPr>
                <w:noProof/>
                <w:color w:val="00B050"/>
                <w:lang w:val="en-US"/>
              </w:rPr>
              <w:t xml:space="preserve">šī ǧarye hēne isim-he al-Qazāni, al-Qazāni asfal yamm ǟǟǟ… ta-ngūl b-al-ōvat Ḥarrān asfal ygūl, b-al-Q… al-Qazāni maʕnāt-u qazāni ǧidir yaʕni qazāni, b-at-turuk qazāni. </w:t>
            </w:r>
          </w:p>
        </w:tc>
        <w:tc>
          <w:tcPr>
            <w:tcW w:w="4253" w:type="dxa"/>
          </w:tcPr>
          <w:p w14:paraId="744BF39D" w14:textId="77777777" w:rsidR="00AD69AF" w:rsidRPr="00C54F26" w:rsidRDefault="00AD69AF" w:rsidP="00763CEC">
            <w:pPr>
              <w:rPr>
                <w:i/>
                <w:color w:val="00B050"/>
              </w:rPr>
            </w:pPr>
            <w:r w:rsidRPr="00C54F26">
              <w:rPr>
                <w:color w:val="00B050"/>
              </w:rPr>
              <w:t xml:space="preserve">There is a village here whose name is al-Qazāni, al-Qazāni down there next to… down in the Plain of Harran. The meaning of al-Qazāni is cauldron, in Turkish </w:t>
            </w:r>
            <w:r w:rsidRPr="00C54F26">
              <w:rPr>
                <w:i/>
                <w:color w:val="00B050"/>
              </w:rPr>
              <w:t>kazan.</w:t>
            </w:r>
          </w:p>
        </w:tc>
      </w:tr>
      <w:tr w:rsidR="00AD69AF" w:rsidRPr="00926365" w14:paraId="566E277F" w14:textId="77777777" w:rsidTr="00763CEC">
        <w:tc>
          <w:tcPr>
            <w:tcW w:w="567" w:type="dxa"/>
          </w:tcPr>
          <w:p w14:paraId="1079A26A" w14:textId="77777777" w:rsidR="00AD69AF" w:rsidRPr="006E3126" w:rsidRDefault="00AD69AF" w:rsidP="00763CEC">
            <w:r>
              <w:t>1:41</w:t>
            </w:r>
          </w:p>
        </w:tc>
        <w:tc>
          <w:tcPr>
            <w:tcW w:w="4253" w:type="dxa"/>
          </w:tcPr>
          <w:p w14:paraId="25586AAA" w14:textId="77777777" w:rsidR="00AD69AF" w:rsidRPr="00C54F26" w:rsidRDefault="00AD69AF" w:rsidP="00763CEC">
            <w:pPr>
              <w:rPr>
                <w:color w:val="00B050"/>
                <w:lang w:val="en-US"/>
              </w:rPr>
            </w:pPr>
            <w:r w:rsidRPr="00C54F26">
              <w:rPr>
                <w:noProof/>
                <w:color w:val="00B050"/>
                <w:lang w:val="en-US"/>
              </w:rPr>
              <w:t xml:space="preserve">ygūl al-ʕēš yistawi, a… aǧ-ǧidir al-ʕēš, ḥamīṣt al-laḥam ta-ngūl yišwūn-he wēya qazan kebāb wēya </w:t>
            </w:r>
            <w:r w:rsidRPr="00C54F26">
              <w:rPr>
                <w:i/>
                <w:noProof/>
                <w:color w:val="00B050"/>
                <w:lang w:val="en-US"/>
              </w:rPr>
              <w:t>o zaman</w:t>
            </w:r>
            <w:r w:rsidRPr="00C54F26">
              <w:rPr>
                <w:noProof/>
                <w:color w:val="00B050"/>
                <w:lang w:val="en-US"/>
              </w:rPr>
              <w:t xml:space="preserve"> huwwa š-yākul mā nindall. yigūl</w:t>
            </w:r>
            <w:r w:rsidRPr="00C54F26">
              <w:rPr>
                <w:color w:val="00B050"/>
                <w:lang w:val="en-US"/>
              </w:rPr>
              <w:t xml:space="preserve"> min īd lē īd ynawwšūn-u, lummun-ma yrūḥ l-aǧ-ǧbile ygūlūn bi-xaməs daqāyiq yiṣal aǧ-ǧidir, yiṣal ḥāṛṛ, al-ʕēš ḥāṛṛ.</w:t>
            </w:r>
          </w:p>
        </w:tc>
        <w:tc>
          <w:tcPr>
            <w:tcW w:w="4253" w:type="dxa"/>
          </w:tcPr>
          <w:p w14:paraId="4C00D167" w14:textId="77777777" w:rsidR="00AD69AF" w:rsidRPr="00C54F26" w:rsidRDefault="00AD69AF" w:rsidP="00763CEC">
            <w:pPr>
              <w:rPr>
                <w:color w:val="00B050"/>
              </w:rPr>
            </w:pPr>
            <w:r w:rsidRPr="00C54F26">
              <w:rPr>
                <w:color w:val="00B050"/>
              </w:rPr>
              <w:t>It is said that the food was cooked in the cauldron, roasted meet which they had grilled, or kebab in a pot or – I don’t know what they used to eat at that time. It is said that, when he went up to the mountain, they passed the pot from one hand to the other within five minutes so that the food arrived there hot.</w:t>
            </w:r>
          </w:p>
        </w:tc>
      </w:tr>
      <w:tr w:rsidR="00AD69AF" w:rsidRPr="00926365" w14:paraId="079D6CF8" w14:textId="77777777" w:rsidTr="00763CEC">
        <w:tc>
          <w:tcPr>
            <w:tcW w:w="567" w:type="dxa"/>
          </w:tcPr>
          <w:p w14:paraId="5AEE0D20" w14:textId="77777777" w:rsidR="00AD69AF" w:rsidRPr="000C20A6" w:rsidRDefault="00AD69AF" w:rsidP="00763CEC">
            <w:r>
              <w:t>1:59</w:t>
            </w:r>
          </w:p>
        </w:tc>
        <w:tc>
          <w:tcPr>
            <w:tcW w:w="4253" w:type="dxa"/>
          </w:tcPr>
          <w:p w14:paraId="797A643B" w14:textId="77777777" w:rsidR="00AD69AF" w:rsidRPr="00C54F26" w:rsidRDefault="00AD69AF" w:rsidP="00763CEC">
            <w:pPr>
              <w:rPr>
                <w:noProof/>
                <w:color w:val="00B050"/>
                <w:lang w:val="en-US"/>
              </w:rPr>
            </w:pPr>
            <w:r w:rsidRPr="00C54F26">
              <w:rPr>
                <w:noProof/>
                <w:color w:val="00B050"/>
                <w:lang w:val="en-US"/>
              </w:rPr>
              <w:t xml:space="preserve">yiṭbaxūn-u asfal b-al-Qazāni w ydarrbūn-u ʕalē-´ l-aǧ-ǧbile elden ele ygūl at-turuk, min īd lē īd, min īd lē īd, min īd lē īd, </w:t>
            </w:r>
            <w:r w:rsidRPr="00C54F26">
              <w:rPr>
                <w:color w:val="00B050"/>
              </w:rPr>
              <w:t>inn-u wāṣl-u b-xaməs sitt daqāyiq, ʕašər daq</w:t>
            </w:r>
            <w:r w:rsidRPr="00C54F26">
              <w:rPr>
                <w:noProof/>
                <w:color w:val="00B050"/>
                <w:lang w:val="en-US"/>
              </w:rPr>
              <w:t>āyiq aǧ-ǧidir yrūḥ ḥārr.</w:t>
            </w:r>
          </w:p>
        </w:tc>
        <w:tc>
          <w:tcPr>
            <w:tcW w:w="4253" w:type="dxa"/>
          </w:tcPr>
          <w:p w14:paraId="676422F1" w14:textId="77777777" w:rsidR="00AD69AF" w:rsidRPr="00C54F26" w:rsidRDefault="00AD69AF" w:rsidP="00763CEC">
            <w:pPr>
              <w:rPr>
                <w:color w:val="00B050"/>
              </w:rPr>
            </w:pPr>
            <w:r w:rsidRPr="00C54F26">
              <w:rPr>
                <w:color w:val="00B050"/>
              </w:rPr>
              <w:t xml:space="preserve">They cooked the food down in al-Qazāni and sent it up the mountain to him, </w:t>
            </w:r>
            <w:r w:rsidRPr="00C54F26">
              <w:rPr>
                <w:i/>
                <w:color w:val="00B050"/>
              </w:rPr>
              <w:t xml:space="preserve">elden ele </w:t>
            </w:r>
            <w:r w:rsidRPr="00C54F26">
              <w:rPr>
                <w:color w:val="00B050"/>
              </w:rPr>
              <w:t>they say in Turkish, from hand to hand. The pot reached him within five, six or ten minutes, still hot.</w:t>
            </w:r>
          </w:p>
        </w:tc>
      </w:tr>
      <w:tr w:rsidR="00AD69AF" w:rsidRPr="00926365" w14:paraId="69389520" w14:textId="77777777" w:rsidTr="00763CEC">
        <w:tc>
          <w:tcPr>
            <w:tcW w:w="567" w:type="dxa"/>
          </w:tcPr>
          <w:p w14:paraId="3D6A0B69" w14:textId="77777777" w:rsidR="00AD69AF" w:rsidRDefault="00AD69AF" w:rsidP="00763CEC">
            <w:pPr>
              <w:rPr>
                <w:lang w:val="en-US"/>
              </w:rPr>
            </w:pPr>
            <w:r>
              <w:rPr>
                <w:lang w:val="en-US"/>
              </w:rPr>
              <w:t>2:10</w:t>
            </w:r>
          </w:p>
        </w:tc>
        <w:tc>
          <w:tcPr>
            <w:tcW w:w="4253" w:type="dxa"/>
          </w:tcPr>
          <w:p w14:paraId="28448028" w14:textId="77777777" w:rsidR="00AD69AF" w:rsidRPr="00C54F26" w:rsidRDefault="00AD69AF" w:rsidP="00763CEC">
            <w:pPr>
              <w:rPr>
                <w:color w:val="00B050"/>
                <w:lang w:val="en-US"/>
              </w:rPr>
            </w:pPr>
            <w:r w:rsidRPr="00C54F26">
              <w:rPr>
                <w:noProof/>
                <w:color w:val="00B050"/>
                <w:lang w:val="en-US"/>
              </w:rPr>
              <w:t xml:space="preserve">huwwa siʕīd. Namrūd, maḥḥad yigdar-l-u </w:t>
            </w:r>
            <w:r w:rsidRPr="00C54F26">
              <w:rPr>
                <w:noProof/>
                <w:color w:val="00B050"/>
                <w:lang w:val="en-US"/>
              </w:rPr>
              <w:lastRenderedPageBreak/>
              <w:t xml:space="preserve">abad, yaʕni ẓālim bir hükümdār, rabb al-ʕālamīn bi-ʕizzt-u w ǧalāl-u, tabi al-ʕulama gā… ygūlūn gāylīn </w:t>
            </w:r>
            <w:r w:rsidRPr="00C54F26">
              <w:rPr>
                <w:color w:val="00B050"/>
                <w:lang w:val="en-US"/>
              </w:rPr>
              <w:t>“</w:t>
            </w:r>
            <w:r w:rsidRPr="00C54F26">
              <w:rPr>
                <w:noProof/>
                <w:color w:val="00B050"/>
                <w:lang w:val="en-US"/>
              </w:rPr>
              <w:t>ti-tiǧi bagga w ti-tiḏbaḥ Namrūd.</w:t>
            </w:r>
            <w:r w:rsidRPr="00C54F26">
              <w:rPr>
                <w:color w:val="00B050"/>
                <w:lang w:val="en-US"/>
              </w:rPr>
              <w:t>”</w:t>
            </w:r>
          </w:p>
        </w:tc>
        <w:tc>
          <w:tcPr>
            <w:tcW w:w="4253" w:type="dxa"/>
          </w:tcPr>
          <w:p w14:paraId="66F53D2B" w14:textId="77777777" w:rsidR="00AD69AF" w:rsidRPr="00C54F26" w:rsidRDefault="00AD69AF" w:rsidP="00763CEC">
            <w:pPr>
              <w:rPr>
                <w:color w:val="00B050"/>
              </w:rPr>
            </w:pPr>
            <w:r w:rsidRPr="00C54F26">
              <w:rPr>
                <w:color w:val="00B050"/>
              </w:rPr>
              <w:lastRenderedPageBreak/>
              <w:t xml:space="preserve">He was lucky. Nobody was able to harm </w:t>
            </w:r>
            <w:r w:rsidRPr="00C54F26">
              <w:rPr>
                <w:color w:val="00B050"/>
              </w:rPr>
              <w:lastRenderedPageBreak/>
              <w:t>him, he was a tyrannic ruler. The Lord of the universe, by His power and virtue… the learned men said, “A mosquito will come and will kill Nimrod.”</w:t>
            </w:r>
          </w:p>
        </w:tc>
      </w:tr>
      <w:tr w:rsidR="00AD69AF" w:rsidRPr="00926365" w14:paraId="61F5A9EA" w14:textId="77777777" w:rsidTr="00763CEC">
        <w:tc>
          <w:tcPr>
            <w:tcW w:w="567" w:type="dxa"/>
          </w:tcPr>
          <w:p w14:paraId="3ABDEC27" w14:textId="77777777" w:rsidR="00AD69AF" w:rsidRDefault="00AD69AF" w:rsidP="00763CEC">
            <w:pPr>
              <w:rPr>
                <w:lang w:val="en-US"/>
              </w:rPr>
            </w:pPr>
            <w:r>
              <w:rPr>
                <w:lang w:val="en-US"/>
              </w:rPr>
              <w:lastRenderedPageBreak/>
              <w:t>2:27</w:t>
            </w:r>
          </w:p>
        </w:tc>
        <w:tc>
          <w:tcPr>
            <w:tcW w:w="4253" w:type="dxa"/>
          </w:tcPr>
          <w:p w14:paraId="231973DA" w14:textId="77777777" w:rsidR="00AD69AF" w:rsidRPr="00C54F26" w:rsidRDefault="00AD69AF" w:rsidP="00763CEC">
            <w:pPr>
              <w:rPr>
                <w:noProof/>
                <w:color w:val="00B050"/>
                <w:lang w:val="it-IT"/>
              </w:rPr>
            </w:pPr>
            <w:r w:rsidRPr="00C54F26">
              <w:rPr>
                <w:noProof/>
                <w:color w:val="00B050"/>
                <w:lang w:val="it-IT"/>
              </w:rPr>
              <w:t xml:space="preserve">yaʕni al-millt al mā ǧidrat-l-u, al-millt… </w:t>
            </w:r>
            <w:r w:rsidRPr="00C54F26">
              <w:rPr>
                <w:noProof/>
                <w:color w:val="00B050"/>
                <w:lang w:val="en-US"/>
              </w:rPr>
              <w:t>ᵊ</w:t>
            </w:r>
            <w:r w:rsidRPr="00C54F26">
              <w:rPr>
                <w:noProof/>
                <w:color w:val="00B050"/>
                <w:lang w:val="it-IT"/>
              </w:rPr>
              <w:t xml:space="preserve">šgadd ḥārab mā māt, amma </w:t>
            </w:r>
            <w:bookmarkStart w:id="161" w:name="_Hlk143527387"/>
            <w:r w:rsidRPr="00C54F26">
              <w:rPr>
                <w:noProof/>
                <w:color w:val="00B050"/>
                <w:lang w:val="it-IT"/>
              </w:rPr>
              <w:t xml:space="preserve">bagga, bagga trīd tiḏbaḥ Namrūd. </w:t>
            </w:r>
            <w:bookmarkEnd w:id="161"/>
            <w:r w:rsidRPr="00C54F26">
              <w:rPr>
                <w:noProof/>
                <w:color w:val="00B050"/>
                <w:lang w:val="it-IT"/>
              </w:rPr>
              <w:t xml:space="preserve">ygūlūn al-awwalīn. huwwa ʕād </w:t>
            </w:r>
            <w:r w:rsidRPr="00C54F26">
              <w:rPr>
                <w:color w:val="00B050"/>
                <w:lang w:val="it-IT"/>
              </w:rPr>
              <w:t>al-məbāšrīt-u</w:t>
            </w:r>
            <w:r w:rsidRPr="00C54F26">
              <w:rPr>
                <w:noProof/>
                <w:color w:val="00B050"/>
                <w:lang w:val="it-IT"/>
              </w:rPr>
              <w:t xml:space="preserve"> ʕind-u yaʕni ta-ngūl </w:t>
            </w:r>
            <w:r w:rsidRPr="00C54F26">
              <w:rPr>
                <w:color w:val="00B050"/>
                <w:lang w:val="it-IT"/>
              </w:rPr>
              <w:t>al… al yduggūn b-</w:t>
            </w:r>
            <w:bookmarkStart w:id="162" w:name="_Hlk91607161"/>
            <w:r w:rsidRPr="00C54F26">
              <w:rPr>
                <w:color w:val="00B050"/>
                <w:lang w:val="it-IT"/>
              </w:rPr>
              <w:t>aṛ-ṛamil</w:t>
            </w:r>
            <w:bookmarkEnd w:id="162"/>
            <w:r w:rsidRPr="00C54F26">
              <w:rPr>
                <w:noProof/>
                <w:color w:val="00B050"/>
                <w:lang w:val="it-IT"/>
              </w:rPr>
              <w:t>, alle yšūfūn aǧ ǧiddām, xawāǧt-u  al ʕind-u</w:t>
            </w:r>
          </w:p>
        </w:tc>
        <w:tc>
          <w:tcPr>
            <w:tcW w:w="4253" w:type="dxa"/>
          </w:tcPr>
          <w:p w14:paraId="227E4A50" w14:textId="77777777" w:rsidR="00AD69AF" w:rsidRPr="00C54F26" w:rsidRDefault="00AD69AF" w:rsidP="00763CEC">
            <w:pPr>
              <w:rPr>
                <w:color w:val="00B050"/>
                <w:lang w:val="en-US"/>
              </w:rPr>
            </w:pPr>
            <w:r w:rsidRPr="00C54F26">
              <w:rPr>
                <w:color w:val="00B050"/>
                <w:lang w:val="en-US"/>
              </w:rPr>
              <w:t xml:space="preserve">The people could do him no harm, how much they fought him he did not die. But </w:t>
            </w:r>
            <w:bookmarkStart w:id="163" w:name="_Hlk143527406"/>
            <w:r w:rsidRPr="00C54F26">
              <w:rPr>
                <w:color w:val="00B050"/>
                <w:lang w:val="en-US"/>
              </w:rPr>
              <w:t xml:space="preserve">a mosquito, a mosquito will kill Nimrod. </w:t>
            </w:r>
            <w:bookmarkEnd w:id="163"/>
            <w:r w:rsidRPr="00C54F26">
              <w:rPr>
                <w:color w:val="00B050"/>
                <w:lang w:val="en-US"/>
              </w:rPr>
              <w:t>So say the ancestors. How many experts he had, let’s say those who could foresee the future in the sand, all the wise men he had.</w:t>
            </w:r>
          </w:p>
        </w:tc>
      </w:tr>
      <w:tr w:rsidR="00AD69AF" w:rsidRPr="00926365" w14:paraId="020CF27E" w14:textId="77777777" w:rsidTr="00763CEC">
        <w:tc>
          <w:tcPr>
            <w:tcW w:w="567" w:type="dxa"/>
          </w:tcPr>
          <w:p w14:paraId="28846175" w14:textId="77777777" w:rsidR="00AD69AF" w:rsidRDefault="00AD69AF" w:rsidP="00763CEC">
            <w:pPr>
              <w:rPr>
                <w:lang w:val="en-US"/>
              </w:rPr>
            </w:pPr>
            <w:r>
              <w:rPr>
                <w:lang w:val="en-US"/>
              </w:rPr>
              <w:t>2:45</w:t>
            </w:r>
          </w:p>
        </w:tc>
        <w:tc>
          <w:tcPr>
            <w:tcW w:w="4253" w:type="dxa"/>
          </w:tcPr>
          <w:p w14:paraId="799B8B1C" w14:textId="77777777" w:rsidR="00AD69AF" w:rsidRPr="009801C6" w:rsidRDefault="00AD69AF" w:rsidP="00763CEC">
            <w:pPr>
              <w:rPr>
                <w:color w:val="00B050"/>
                <w:lang w:val="en-US"/>
              </w:rPr>
            </w:pPr>
            <w:r w:rsidRPr="009801C6">
              <w:rPr>
                <w:noProof/>
                <w:color w:val="00B050"/>
                <w:lang w:val="en-US"/>
              </w:rPr>
              <w:t xml:space="preserve">gāylīn </w:t>
            </w:r>
            <w:r w:rsidRPr="009801C6">
              <w:rPr>
                <w:color w:val="00B050"/>
                <w:lang w:val="en-US"/>
              </w:rPr>
              <w:t>“yā Namrūd</w:t>
            </w:r>
            <w:r w:rsidRPr="009801C6">
              <w:rPr>
                <w:color w:val="00B050"/>
              </w:rPr>
              <w:t>”, ǟǟǟ</w:t>
            </w:r>
            <w:r w:rsidRPr="009801C6">
              <w:rPr>
                <w:color w:val="00B050"/>
                <w:lang w:val="en-US"/>
              </w:rPr>
              <w:t xml:space="preserve"> yxāfūn ʕalē-´, gāyil “bagga ti-tiḏbaḥ-u maʕ al-asaf.” yōm-in gāylī-l-u “ti-tiǧī-k bagga w tiḏbaḥ-ak.” yāw al gāyil “al-bagga šnōn tiḏbaḥ-ni?” </w:t>
            </w:r>
          </w:p>
        </w:tc>
        <w:tc>
          <w:tcPr>
            <w:tcW w:w="4253" w:type="dxa"/>
          </w:tcPr>
          <w:p w14:paraId="5F34A78F" w14:textId="77777777" w:rsidR="00AD69AF" w:rsidRPr="009801C6" w:rsidRDefault="00AD69AF" w:rsidP="00763CEC">
            <w:pPr>
              <w:rPr>
                <w:color w:val="00B050"/>
              </w:rPr>
            </w:pPr>
            <w:r w:rsidRPr="009801C6">
              <w:rPr>
                <w:color w:val="00B050"/>
              </w:rPr>
              <w:t>They said, “O Nimrod!” They were afraid for him and said, “Unfortunately a mosquito will kill him. When they said to him, “A mosquito will come to you and kill you”, he said, “Dude, how can a mosquito kill me?”</w:t>
            </w:r>
          </w:p>
        </w:tc>
      </w:tr>
      <w:tr w:rsidR="00AD69AF" w:rsidRPr="00926365" w14:paraId="19C4E66F" w14:textId="77777777" w:rsidTr="00763CEC">
        <w:tc>
          <w:tcPr>
            <w:tcW w:w="567" w:type="dxa"/>
          </w:tcPr>
          <w:p w14:paraId="45BF8192" w14:textId="77777777" w:rsidR="00AD69AF" w:rsidRDefault="00AD69AF" w:rsidP="00763CEC">
            <w:pPr>
              <w:rPr>
                <w:lang w:val="en-US"/>
              </w:rPr>
            </w:pPr>
            <w:r>
              <w:rPr>
                <w:lang w:val="en-US"/>
              </w:rPr>
              <w:t>2:54</w:t>
            </w:r>
          </w:p>
        </w:tc>
        <w:tc>
          <w:tcPr>
            <w:tcW w:w="4253" w:type="dxa"/>
          </w:tcPr>
          <w:p w14:paraId="5EDAA7EA" w14:textId="77777777" w:rsidR="00AD69AF" w:rsidRPr="009801C6" w:rsidRDefault="00AD69AF" w:rsidP="00763CEC">
            <w:pPr>
              <w:rPr>
                <w:noProof/>
                <w:color w:val="00B050"/>
                <w:lang w:val="en-US"/>
              </w:rPr>
            </w:pPr>
            <w:r w:rsidRPr="009801C6">
              <w:rPr>
                <w:noProof/>
                <w:color w:val="00B050"/>
                <w:lang w:val="en-US"/>
              </w:rPr>
              <w:t xml:space="preserve">“waḷḷa” gāylīn “yā Namrūd, al-bagga tiḏbaḥ-ak inta xušš ǧawwa! čalliṭ ʕala ḥāl-ak al-bāb w lā tiṭlaʕ </w:t>
            </w:r>
            <w:bookmarkStart w:id="164" w:name="_Hlk91607300"/>
            <w:r w:rsidRPr="009801C6">
              <w:rPr>
                <w:noProof/>
                <w:color w:val="00B050"/>
                <w:lang w:val="en-US"/>
              </w:rPr>
              <w:t>baṛṛa</w:t>
            </w:r>
            <w:bookmarkEnd w:id="164"/>
            <w:r w:rsidRPr="009801C6">
              <w:rPr>
                <w:noProof/>
                <w:color w:val="00B050"/>
                <w:lang w:val="en-US"/>
              </w:rPr>
              <w:t>! lummin-ma nšūf, ta-nšūf ᵊšnōn yṣīr.”</w:t>
            </w:r>
            <w:r w:rsidRPr="00C91761">
              <w:rPr>
                <w:noProof/>
                <w:lang w:val="en-US"/>
              </w:rPr>
              <w:t xml:space="preserve"> </w:t>
            </w:r>
          </w:p>
        </w:tc>
        <w:tc>
          <w:tcPr>
            <w:tcW w:w="4253" w:type="dxa"/>
          </w:tcPr>
          <w:p w14:paraId="05689FBE" w14:textId="77777777" w:rsidR="00AD69AF" w:rsidRPr="009801C6" w:rsidRDefault="00AD69AF" w:rsidP="00763CEC">
            <w:pPr>
              <w:rPr>
                <w:color w:val="00B050"/>
                <w:lang w:val="en-US"/>
              </w:rPr>
            </w:pPr>
            <w:r w:rsidRPr="009801C6">
              <w:rPr>
                <w:color w:val="00B050"/>
                <w:lang w:val="en-US"/>
              </w:rPr>
              <w:t>“By God”, they said, “O Nimrod, the mosquito will kill you. Go inside, close the door and don’t come out again! Then we will see what will happen.”</w:t>
            </w:r>
          </w:p>
        </w:tc>
      </w:tr>
      <w:tr w:rsidR="00AD69AF" w:rsidRPr="00926365" w14:paraId="74728A8C" w14:textId="77777777" w:rsidTr="00763CEC">
        <w:tc>
          <w:tcPr>
            <w:tcW w:w="567" w:type="dxa"/>
          </w:tcPr>
          <w:p w14:paraId="31C902D2" w14:textId="77777777" w:rsidR="00AD69AF" w:rsidRDefault="00AD69AF" w:rsidP="00763CEC">
            <w:pPr>
              <w:rPr>
                <w:lang w:val="en-US"/>
              </w:rPr>
            </w:pPr>
            <w:r>
              <w:rPr>
                <w:lang w:val="en-US"/>
              </w:rPr>
              <w:t>3:02</w:t>
            </w:r>
          </w:p>
        </w:tc>
        <w:tc>
          <w:tcPr>
            <w:tcW w:w="4253" w:type="dxa"/>
          </w:tcPr>
          <w:p w14:paraId="077E0B9B" w14:textId="77777777" w:rsidR="00AD69AF" w:rsidRPr="009801C6" w:rsidRDefault="00AD69AF" w:rsidP="00763CEC">
            <w:pPr>
              <w:rPr>
                <w:noProof/>
                <w:color w:val="00B050"/>
                <w:lang w:val="en-US"/>
              </w:rPr>
            </w:pPr>
            <w:r w:rsidRPr="009801C6">
              <w:rPr>
                <w:noProof/>
                <w:color w:val="00B050"/>
                <w:lang w:val="en-US"/>
              </w:rPr>
              <w:t xml:space="preserve">xāšš ᵊmčalliṭ ʕala ḥāl-u al-bāb b-ad-dār ᵊmčallṭīn al-qīrān aṭ-ṭūg, mū mxallīn </w:t>
            </w:r>
            <w:bookmarkStart w:id="165" w:name="_Hlk132714654"/>
            <w:r w:rsidRPr="009801C6">
              <w:rPr>
                <w:noProof/>
                <w:color w:val="00B050"/>
                <w:lang w:val="en-US"/>
              </w:rPr>
              <w:t xml:space="preserve">šakle </w:t>
            </w:r>
            <w:bookmarkEnd w:id="165"/>
            <w:r w:rsidRPr="009801C6">
              <w:rPr>
                <w:noProof/>
                <w:color w:val="00B050"/>
                <w:lang w:val="en-US"/>
              </w:rPr>
              <w:t>txušš ᵊb-nōba, bass ᵊmxallīn hnīt al-bāb arəḏ̣ al-miftāḥ hāḏi, nāsyīn-he, ḏ̣ālla maftūḥa w ǧāye l-bagga xušši min ġādi, hīčiḏ aḷḷa darrab-ha ʕalē-´.</w:t>
            </w:r>
          </w:p>
        </w:tc>
        <w:tc>
          <w:tcPr>
            <w:tcW w:w="4253" w:type="dxa"/>
          </w:tcPr>
          <w:p w14:paraId="09900092" w14:textId="77777777" w:rsidR="00AD69AF" w:rsidRPr="009801C6" w:rsidRDefault="00AD69AF" w:rsidP="00763CEC">
            <w:pPr>
              <w:rPr>
                <w:color w:val="00B050"/>
                <w:lang w:val="en-US"/>
              </w:rPr>
            </w:pPr>
            <w:r w:rsidRPr="009801C6">
              <w:rPr>
                <w:color w:val="00B050"/>
                <w:lang w:val="en-US"/>
              </w:rPr>
              <w:t>He went inside and shut himself away in the house. They closed all holes and windows and left nothing where anything could have entered. However, they forgot the thing in the door, the keyhole. They left it open and – lo and behold! – the mosquito came through it. So God sent it to him.</w:t>
            </w:r>
          </w:p>
        </w:tc>
      </w:tr>
      <w:tr w:rsidR="00AD69AF" w:rsidRPr="00926365" w14:paraId="7AD73046" w14:textId="77777777" w:rsidTr="00763CEC">
        <w:tc>
          <w:tcPr>
            <w:tcW w:w="567" w:type="dxa"/>
          </w:tcPr>
          <w:p w14:paraId="693A0ED3" w14:textId="77777777" w:rsidR="00AD69AF" w:rsidRDefault="00AD69AF" w:rsidP="00763CEC">
            <w:pPr>
              <w:rPr>
                <w:lang w:val="en-US"/>
              </w:rPr>
            </w:pPr>
            <w:r>
              <w:rPr>
                <w:lang w:val="en-US"/>
              </w:rPr>
              <w:t>3:17</w:t>
            </w:r>
          </w:p>
        </w:tc>
        <w:tc>
          <w:tcPr>
            <w:tcW w:w="4253" w:type="dxa"/>
          </w:tcPr>
          <w:p w14:paraId="73579921" w14:textId="77777777" w:rsidR="00AD69AF" w:rsidRPr="0049353B" w:rsidRDefault="00AD69AF" w:rsidP="00763CEC">
            <w:pPr>
              <w:rPr>
                <w:noProof/>
                <w:color w:val="00B050"/>
                <w:lang w:val="en-US"/>
              </w:rPr>
            </w:pPr>
            <w:r w:rsidRPr="0049353B">
              <w:rPr>
                <w:noProof/>
                <w:color w:val="00B050"/>
                <w:lang w:val="en-US"/>
              </w:rPr>
              <w:t>xāšša l-bagga ʕalē-´ ǧawwa zzzzzzz w xušši b-xašm-u min xǝššt-u min xašm-u xušši w rāgye ʕala mǝxx-u. huwwa ʕād ᵊb-mǝxx-u Namrūd ǧaʕad ta-ngūl tgūm al-bagga tākul ətsāwī-´ raḥatsīz ᵊb-mǝxx-u.</w:t>
            </w:r>
          </w:p>
        </w:tc>
        <w:tc>
          <w:tcPr>
            <w:tcW w:w="4253" w:type="dxa"/>
          </w:tcPr>
          <w:p w14:paraId="029A7716" w14:textId="77777777" w:rsidR="00AD69AF" w:rsidRPr="0049353B" w:rsidRDefault="00AD69AF" w:rsidP="00763CEC">
            <w:pPr>
              <w:rPr>
                <w:color w:val="00B050"/>
                <w:lang w:val="en-US"/>
              </w:rPr>
            </w:pPr>
            <w:r w:rsidRPr="0049353B">
              <w:rPr>
                <w:color w:val="00B050"/>
                <w:lang w:val="en-US"/>
              </w:rPr>
              <w:t xml:space="preserve">The mosquito came inside, zzzzzzz and – lo and behold! – entered his nose and through his nose it came up to his brain. Now the mosquito was in his, Nimrod’s, brain and began to make him uncomfortable. </w:t>
            </w:r>
          </w:p>
        </w:tc>
      </w:tr>
      <w:tr w:rsidR="00AD69AF" w:rsidRPr="00926365" w14:paraId="74D64ECE" w14:textId="77777777" w:rsidTr="00763CEC">
        <w:tc>
          <w:tcPr>
            <w:tcW w:w="567" w:type="dxa"/>
          </w:tcPr>
          <w:p w14:paraId="2C63F0DC" w14:textId="77777777" w:rsidR="00AD69AF" w:rsidRDefault="00AD69AF" w:rsidP="00763CEC">
            <w:pPr>
              <w:rPr>
                <w:lang w:val="en-US"/>
              </w:rPr>
            </w:pPr>
            <w:r>
              <w:rPr>
                <w:lang w:val="en-US"/>
              </w:rPr>
              <w:t>3:30</w:t>
            </w:r>
          </w:p>
        </w:tc>
        <w:tc>
          <w:tcPr>
            <w:tcW w:w="4253" w:type="dxa"/>
          </w:tcPr>
          <w:p w14:paraId="111BE30B" w14:textId="77777777" w:rsidR="00AD69AF" w:rsidRPr="0049353B" w:rsidRDefault="00AD69AF" w:rsidP="00763CEC">
            <w:pPr>
              <w:rPr>
                <w:color w:val="00B050"/>
                <w:lang w:val="en-US"/>
              </w:rPr>
            </w:pPr>
            <w:r w:rsidRPr="0049353B">
              <w:rPr>
                <w:noProof/>
                <w:color w:val="00B050"/>
                <w:lang w:val="en-US"/>
              </w:rPr>
              <w:t>w bass yihabbṭūn hīčiḏ ʕala kellt-u hīčiḏ ǧāʕdīn ʕind-u wāḥad w yhabbiṭ b-šīt-in xafīfe: ṭǝqq! ṭǝqq! yhabbiṭ ʕala kafft-u tā al-bagga mā tigaf. nahāṛ nahāṛēn ṯalāṯe xamse ʕašra mn-al-iyyām gāyl-il-hum “</w:t>
            </w:r>
            <w:bookmarkStart w:id="166" w:name="_Hlk143527462"/>
            <w:r w:rsidRPr="0049353B">
              <w:rPr>
                <w:noProof/>
                <w:color w:val="00B050"/>
                <w:lang w:val="en-US"/>
              </w:rPr>
              <w:t xml:space="preserve">nahāṛ huwwa </w:t>
            </w:r>
            <w:r w:rsidRPr="0049353B">
              <w:rPr>
                <w:color w:val="00B050"/>
              </w:rPr>
              <w:t>mū yirīd ymūt?</w:t>
            </w:r>
            <w:r w:rsidRPr="0049353B">
              <w:rPr>
                <w:noProof/>
                <w:color w:val="00B050"/>
                <w:lang w:val="en-US"/>
              </w:rPr>
              <w:t xml:space="preserve">” </w:t>
            </w:r>
            <w:bookmarkEnd w:id="166"/>
            <w:r w:rsidRPr="0049353B">
              <w:rPr>
                <w:noProof/>
                <w:color w:val="00B050"/>
                <w:lang w:val="en-US"/>
              </w:rPr>
              <w:t>gāyil “al-kelle hāḏ</w:t>
            </w:r>
            <w:r w:rsidRPr="0049353B">
              <w:rPr>
                <w:color w:val="00B050"/>
              </w:rPr>
              <w:t xml:space="preserve">iy </w:t>
            </w:r>
            <w:r w:rsidRPr="0049353B">
              <w:rPr>
                <w:color w:val="00B050"/>
                <w:lang w:val="en-US"/>
              </w:rPr>
              <w:t>al-bagga ḏī mā tuṭlaʕ min-he.”</w:t>
            </w:r>
          </w:p>
        </w:tc>
        <w:tc>
          <w:tcPr>
            <w:tcW w:w="4253" w:type="dxa"/>
          </w:tcPr>
          <w:p w14:paraId="75E1DC88" w14:textId="77777777" w:rsidR="00AD69AF" w:rsidRPr="0049353B" w:rsidRDefault="00AD69AF" w:rsidP="00763CEC">
            <w:pPr>
              <w:rPr>
                <w:color w:val="00B050"/>
                <w:lang w:val="en-US"/>
              </w:rPr>
            </w:pPr>
            <w:r w:rsidRPr="0049353B">
              <w:rPr>
                <w:color w:val="00B050"/>
                <w:lang w:val="en-US"/>
              </w:rPr>
              <w:t>They patted his head like this; they were sitting beside him and one always striked him gently (on his head): tok tok. He patted his head in order that the mosquito falls out of it. One, two, three, five, ten days passed. He said to them, “</w:t>
            </w:r>
            <w:bookmarkStart w:id="167" w:name="_Hlk143527510"/>
            <w:bookmarkStart w:id="168" w:name="_Hlk143527489"/>
            <w:r w:rsidRPr="0049353B">
              <w:rPr>
                <w:color w:val="00B050"/>
                <w:lang w:val="en-US"/>
              </w:rPr>
              <w:t>One day more and he will die indeed!</w:t>
            </w:r>
            <w:bookmarkEnd w:id="167"/>
            <w:r w:rsidRPr="0049353B">
              <w:rPr>
                <w:color w:val="00B050"/>
                <w:lang w:val="en-US"/>
              </w:rPr>
              <w:t xml:space="preserve">” </w:t>
            </w:r>
            <w:bookmarkEnd w:id="168"/>
            <w:r w:rsidRPr="0049353B">
              <w:rPr>
                <w:color w:val="00B050"/>
                <w:lang w:val="en-US"/>
              </w:rPr>
              <w:t xml:space="preserve">He (Nimrod) </w:t>
            </w:r>
            <w:r w:rsidRPr="0049353B">
              <w:rPr>
                <w:color w:val="00B050"/>
              </w:rPr>
              <w:t>said</w:t>
            </w:r>
            <w:r w:rsidRPr="0049353B">
              <w:rPr>
                <w:color w:val="00B050"/>
                <w:lang w:val="en-US"/>
              </w:rPr>
              <w:t>, “This mosquito will not leave my head.”</w:t>
            </w:r>
          </w:p>
        </w:tc>
      </w:tr>
      <w:tr w:rsidR="00AD69AF" w:rsidRPr="00926365" w14:paraId="39A39F0E" w14:textId="77777777" w:rsidTr="00763CEC">
        <w:tc>
          <w:tcPr>
            <w:tcW w:w="567" w:type="dxa"/>
          </w:tcPr>
          <w:p w14:paraId="5C9A2959" w14:textId="77777777" w:rsidR="00AD69AF" w:rsidRDefault="00AD69AF" w:rsidP="00763CEC">
            <w:pPr>
              <w:rPr>
                <w:lang w:val="en-US"/>
              </w:rPr>
            </w:pPr>
            <w:r>
              <w:rPr>
                <w:lang w:val="en-US"/>
              </w:rPr>
              <w:t>3:50</w:t>
            </w:r>
          </w:p>
        </w:tc>
        <w:tc>
          <w:tcPr>
            <w:tcW w:w="4253" w:type="dxa"/>
          </w:tcPr>
          <w:p w14:paraId="2131268E" w14:textId="77777777" w:rsidR="00AD69AF" w:rsidRPr="0049353B" w:rsidRDefault="00AD69AF" w:rsidP="00763CEC">
            <w:pPr>
              <w:rPr>
                <w:noProof/>
                <w:color w:val="00B050"/>
                <w:lang w:val="en-US"/>
              </w:rPr>
            </w:pPr>
            <w:r w:rsidRPr="0049353B">
              <w:rPr>
                <w:noProof/>
                <w:color w:val="00B050"/>
                <w:lang w:val="en-US"/>
              </w:rPr>
              <w:t xml:space="preserve">“w-az-zēn intu sāwū-l-i kallit ḏahab, min ḏahab sāwū-l-i kalle tā hāḏi agṭaḥ-ḥa w-aḥuṭṭ al kallt aḏ-ḏahab haḏīč al-bagga (mā taʕnī-he) </w:t>
            </w:r>
            <w:r w:rsidRPr="0049353B">
              <w:rPr>
                <w:color w:val="00B050"/>
              </w:rPr>
              <w:t xml:space="preserve">mā tʕadī-he”, </w:t>
            </w:r>
            <w:r w:rsidRPr="0049353B">
              <w:rPr>
                <w:noProof/>
                <w:color w:val="00B050"/>
                <w:lang w:val="en-US"/>
              </w:rPr>
              <w:t xml:space="preserve">gāylīn “tamām!” huwwa maḥḥad </w:t>
            </w:r>
            <w:r w:rsidRPr="0049353B">
              <w:rPr>
                <w:color w:val="00B050"/>
              </w:rPr>
              <w:t>yiǧarrib</w:t>
            </w:r>
            <w:r w:rsidRPr="0049353B">
              <w:rPr>
                <w:noProof/>
                <w:color w:val="00B050"/>
                <w:lang w:val="en-US"/>
              </w:rPr>
              <w:t xml:space="preserve"> yixālf-u.</w:t>
            </w:r>
          </w:p>
        </w:tc>
        <w:tc>
          <w:tcPr>
            <w:tcW w:w="4253" w:type="dxa"/>
          </w:tcPr>
          <w:p w14:paraId="75A0ECA6" w14:textId="77777777" w:rsidR="00AD69AF" w:rsidRPr="0049353B" w:rsidRDefault="00AD69AF" w:rsidP="00763CEC">
            <w:pPr>
              <w:rPr>
                <w:color w:val="00B050"/>
                <w:lang w:val="en-US"/>
              </w:rPr>
            </w:pPr>
            <w:r w:rsidRPr="0049353B">
              <w:rPr>
                <w:color w:val="00B050"/>
                <w:lang w:val="en-US"/>
              </w:rPr>
              <w:t xml:space="preserve">“The best is that you make me a golden head. Make me a head of gold so that I can cut this one and put on the golden head which the mosquito cannot </w:t>
            </w:r>
            <w:r w:rsidRPr="0049353B">
              <w:rPr>
                <w:color w:val="00B050"/>
              </w:rPr>
              <w:t>harm</w:t>
            </w:r>
            <w:r w:rsidRPr="0049353B">
              <w:rPr>
                <w:color w:val="00B050"/>
                <w:lang w:val="en-US"/>
              </w:rPr>
              <w:t>.” They said, “Okay!” Nobody dared to object to him.</w:t>
            </w:r>
          </w:p>
        </w:tc>
      </w:tr>
      <w:tr w:rsidR="00AD69AF" w:rsidRPr="00926365" w14:paraId="68C84D94" w14:textId="77777777" w:rsidTr="00763CEC">
        <w:tc>
          <w:tcPr>
            <w:tcW w:w="567" w:type="dxa"/>
          </w:tcPr>
          <w:p w14:paraId="5519B493" w14:textId="77777777" w:rsidR="00AD69AF" w:rsidRDefault="00AD69AF" w:rsidP="00763CEC">
            <w:pPr>
              <w:rPr>
                <w:lang w:val="en-US"/>
              </w:rPr>
            </w:pPr>
            <w:r>
              <w:rPr>
                <w:lang w:val="en-US"/>
              </w:rPr>
              <w:t>4:02</w:t>
            </w:r>
          </w:p>
        </w:tc>
        <w:tc>
          <w:tcPr>
            <w:tcW w:w="4253" w:type="dxa"/>
          </w:tcPr>
          <w:p w14:paraId="56315919" w14:textId="77777777" w:rsidR="00AD69AF" w:rsidRPr="0049353B" w:rsidRDefault="00AD69AF" w:rsidP="00763CEC">
            <w:pPr>
              <w:rPr>
                <w:noProof/>
                <w:color w:val="00B050"/>
                <w:lang w:val="en-US"/>
              </w:rPr>
            </w:pPr>
            <w:r w:rsidRPr="0049353B">
              <w:rPr>
                <w:noProof/>
                <w:color w:val="00B050"/>
                <w:lang w:val="en-US"/>
              </w:rPr>
              <w:t xml:space="preserve">nahāṛ ǧāybīn waḷḷa ǧā… ǧāy… ǧā… ǧāybīn as-sēf </w:t>
            </w:r>
            <w:r w:rsidRPr="0049353B">
              <w:rPr>
                <w:color w:val="00B050"/>
              </w:rPr>
              <w:t>w-al-mūs</w:t>
            </w:r>
            <w:r w:rsidRPr="0049353B">
              <w:rPr>
                <w:noProof/>
                <w:color w:val="00B050"/>
                <w:lang w:val="en-US"/>
              </w:rPr>
              <w:t xml:space="preserve"> wāḥad ǧāybīn ᵊmsāwī-l-u </w:t>
            </w:r>
            <w:r w:rsidRPr="0049353B">
              <w:rPr>
                <w:noProof/>
                <w:color w:val="00B050"/>
                <w:lang w:val="en-US"/>
              </w:rPr>
              <w:lastRenderedPageBreak/>
              <w:t xml:space="preserve">kellit ḏahab. w gāṭʕīn kellt-u w ḥāṭṭīn kellt aḏ-ḏahab fōg-u w </w:t>
            </w:r>
            <w:bookmarkStart w:id="169" w:name="_Hlk132639989"/>
            <w:r w:rsidRPr="0049353B">
              <w:rPr>
                <w:noProof/>
                <w:color w:val="00B050"/>
                <w:lang w:val="en-US"/>
              </w:rPr>
              <w:t>yraččbūn</w:t>
            </w:r>
            <w:bookmarkEnd w:id="169"/>
            <w:r w:rsidRPr="0049353B">
              <w:rPr>
                <w:noProof/>
                <w:color w:val="00B050"/>
                <w:lang w:val="en-US"/>
              </w:rPr>
              <w:t>-he yrīdūn tā yxayyṭūn-he Namrūd rāḥ māt!</w:t>
            </w:r>
          </w:p>
        </w:tc>
        <w:tc>
          <w:tcPr>
            <w:tcW w:w="4253" w:type="dxa"/>
          </w:tcPr>
          <w:p w14:paraId="3E33EAED" w14:textId="77777777" w:rsidR="00AD69AF" w:rsidRPr="0049353B" w:rsidRDefault="00AD69AF" w:rsidP="00763CEC">
            <w:pPr>
              <w:rPr>
                <w:color w:val="00B050"/>
                <w:lang w:val="en-US"/>
              </w:rPr>
            </w:pPr>
            <w:r w:rsidRPr="0049353B">
              <w:rPr>
                <w:color w:val="00B050"/>
                <w:lang w:val="en-US"/>
              </w:rPr>
              <w:lastRenderedPageBreak/>
              <w:t xml:space="preserve">The next day they brought a sword and a big knife and they had made for him a golden </w:t>
            </w:r>
            <w:r w:rsidRPr="0049353B">
              <w:rPr>
                <w:color w:val="00B050"/>
                <w:lang w:val="en-US"/>
              </w:rPr>
              <w:lastRenderedPageBreak/>
              <w:t>head. Then they cut his head and put the head of gold on him and fixed it. They wanted to stitch it on him, but Nimrod died!</w:t>
            </w:r>
          </w:p>
        </w:tc>
      </w:tr>
      <w:tr w:rsidR="00AD69AF" w:rsidRPr="00926365" w14:paraId="6896143B" w14:textId="77777777" w:rsidTr="00763CEC">
        <w:tc>
          <w:tcPr>
            <w:tcW w:w="567" w:type="dxa"/>
          </w:tcPr>
          <w:p w14:paraId="67550B8B" w14:textId="77777777" w:rsidR="00AD69AF" w:rsidRDefault="00AD69AF" w:rsidP="00763CEC">
            <w:pPr>
              <w:rPr>
                <w:lang w:val="en-US"/>
              </w:rPr>
            </w:pPr>
            <w:r>
              <w:rPr>
                <w:lang w:val="en-US"/>
              </w:rPr>
              <w:lastRenderedPageBreak/>
              <w:t>4:14</w:t>
            </w:r>
          </w:p>
        </w:tc>
        <w:tc>
          <w:tcPr>
            <w:tcW w:w="4253" w:type="dxa"/>
          </w:tcPr>
          <w:p w14:paraId="44A8B919" w14:textId="77777777" w:rsidR="00AD69AF" w:rsidRPr="0049353B" w:rsidRDefault="00AD69AF" w:rsidP="00763CEC">
            <w:pPr>
              <w:rPr>
                <w:noProof/>
                <w:color w:val="00B050"/>
                <w:lang w:val="en-US"/>
              </w:rPr>
            </w:pPr>
            <w:r w:rsidRPr="0049353B">
              <w:rPr>
                <w:noProof/>
                <w:color w:val="00B050"/>
                <w:lang w:val="en-US"/>
              </w:rPr>
              <w:t>al-kalle rāḥat al-bani ādam in ᵊngaṭʕat kallt-u, yḏ̣all ṭayyib? – lā! – w māt ʕād Namrūd gāḷaw ʕād al-bagga ṣārat-ill-u aǧal, ṣārat-ill-u aǧal, al-bagga sabab w-al-bagga ktilat an-Namrūd.  w salāmt-ak w-al-ʕāfiye!</w:t>
            </w:r>
          </w:p>
        </w:tc>
        <w:tc>
          <w:tcPr>
            <w:tcW w:w="4253" w:type="dxa"/>
          </w:tcPr>
          <w:p w14:paraId="17D1D99D" w14:textId="77777777" w:rsidR="00AD69AF" w:rsidRPr="0049353B" w:rsidRDefault="00AD69AF" w:rsidP="00763CEC">
            <w:pPr>
              <w:rPr>
                <w:color w:val="00B050"/>
              </w:rPr>
            </w:pPr>
            <w:r w:rsidRPr="0049353B">
              <w:rPr>
                <w:color w:val="00B050"/>
              </w:rPr>
              <w:t>The head was gone! When the head of a man is cut off, can he stay alive? – No! – So Nimrod died and they say that a mosquito was his fate, it was his fate, the mosquito was the reason and it killed Nimrod. Enjoy it!</w:t>
            </w:r>
          </w:p>
        </w:tc>
      </w:tr>
    </w:tbl>
    <w:p w14:paraId="6D14AA92" w14:textId="77777777" w:rsidR="007140B6" w:rsidRDefault="007140B6">
      <w:pPr>
        <w:rPr>
          <w:lang w:val="en-US"/>
        </w:rPr>
      </w:pPr>
    </w:p>
    <w:p w14:paraId="4CE090F5" w14:textId="77777777" w:rsidR="007140B6" w:rsidRDefault="00000000">
      <w:pPr>
        <w:pStyle w:val="List"/>
        <w:rPr>
          <w:highlight w:val="yellow"/>
          <w:lang w:val="de-DE"/>
        </w:rPr>
      </w:pPr>
      <w:r>
        <w:rPr>
          <w:highlight w:val="yellow"/>
          <w:lang w:val="de-DE"/>
        </w:rPr>
        <w:t>ʕiḏ̣a yʕaḏ̣i schaden, verletzen, anstecken  zarar vermek, bulaştırmak</w:t>
      </w:r>
    </w:p>
    <w:p w14:paraId="5E25F2D3" w14:textId="77777777" w:rsidR="007140B6" w:rsidRDefault="00000000">
      <w:pPr>
        <w:pStyle w:val="List"/>
        <w:rPr>
          <w:highlight w:val="yellow"/>
          <w:lang w:val="de-DE"/>
        </w:rPr>
      </w:pPr>
      <w:r>
        <w:rPr>
          <w:highlight w:val="yellow"/>
          <w:lang w:val="de-DE"/>
        </w:rPr>
        <w:t xml:space="preserve">ilbis qasəq in wgaʕat </w:t>
      </w:r>
      <w:r>
        <w:rPr>
          <w:highlight w:val="yellow"/>
          <w:lang w:val="en-US"/>
        </w:rPr>
        <w:t>ᵊ</w:t>
      </w:r>
      <w:r>
        <w:rPr>
          <w:highlight w:val="yellow"/>
          <w:lang w:val="de-DE"/>
        </w:rPr>
        <w:t xml:space="preserve">ḥǧaṛa ta-mā tʕadī-k! </w:t>
      </w:r>
    </w:p>
    <w:p w14:paraId="70E1711A" w14:textId="77777777" w:rsidR="007140B6" w:rsidRDefault="00000000">
      <w:pPr>
        <w:pStyle w:val="List"/>
        <w:rPr>
          <w:lang w:val="de-DE"/>
        </w:rPr>
      </w:pPr>
      <w:r>
        <w:rPr>
          <w:highlight w:val="yellow"/>
          <w:lang w:val="de-DE"/>
        </w:rPr>
        <w:t>al-waǧʕān yʕaḏ̣ī-k / ʕiḏ̣ā-ni</w:t>
      </w:r>
    </w:p>
    <w:p w14:paraId="13BCD43B" w14:textId="77777777" w:rsidR="007140B6" w:rsidRDefault="007140B6">
      <w:pPr>
        <w:pStyle w:val="List"/>
        <w:rPr>
          <w:lang w:val="de-DE"/>
        </w:rPr>
      </w:pPr>
    </w:p>
    <w:p w14:paraId="4E26908F" w14:textId="77777777" w:rsidR="007140B6" w:rsidRDefault="007140B6">
      <w:pPr>
        <w:rPr>
          <w:lang w:val="de-DE"/>
        </w:rPr>
      </w:pPr>
    </w:p>
    <w:p w14:paraId="38848F79" w14:textId="77777777" w:rsidR="007140B6" w:rsidRDefault="007140B6">
      <w:pPr>
        <w:rPr>
          <w:lang w:val="de-DE"/>
        </w:rPr>
      </w:pPr>
    </w:p>
    <w:p w14:paraId="5080E069" w14:textId="77777777" w:rsidR="007140B6" w:rsidRDefault="00000000">
      <w:pPr>
        <w:rPr>
          <w:u w:val="single"/>
          <w:lang w:val="de-DE"/>
        </w:rPr>
      </w:pPr>
      <w:r>
        <w:br w:type="page"/>
      </w:r>
    </w:p>
    <w:p w14:paraId="29F1064F" w14:textId="77777777" w:rsidR="00407025" w:rsidRDefault="00407025" w:rsidP="000E0F53">
      <w:pPr>
        <w:pStyle w:val="Heading2"/>
        <w:rPr>
          <w:lang w:val="en-US"/>
        </w:rPr>
      </w:pPr>
      <w:bookmarkStart w:id="170" w:name="_Toc156305452"/>
      <w:r w:rsidRPr="00407025">
        <w:rPr>
          <w:lang w:val="en-US"/>
        </w:rPr>
        <w:lastRenderedPageBreak/>
        <w:t>Urfa-123_Stealing_Boy_P1-Harran-2010</w:t>
      </w:r>
      <w:bookmarkEnd w:id="170"/>
    </w:p>
    <w:p w14:paraId="2CC13C0A" w14:textId="28ADADCB" w:rsidR="007140B6" w:rsidRDefault="00000000">
      <w:pPr>
        <w:pStyle w:val="BodyText2"/>
        <w:spacing w:line="240" w:lineRule="auto"/>
        <w:rPr>
          <w:u w:val="none"/>
          <w:lang w:val="de-AT"/>
        </w:rPr>
      </w:pPr>
      <w:r>
        <w:rPr>
          <w:u w:val="none"/>
          <w:lang w:val="de-AT"/>
        </w:rPr>
        <w:t>14 May 2010</w:t>
      </w:r>
    </w:p>
    <w:p w14:paraId="0C291EBB" w14:textId="77777777" w:rsidR="007140B6" w:rsidRDefault="00000000">
      <w:pPr>
        <w:pStyle w:val="BodyText2"/>
        <w:spacing w:line="240" w:lineRule="auto"/>
        <w:rPr>
          <w:u w:val="none"/>
        </w:rPr>
      </w:pPr>
      <w:r>
        <w:rPr>
          <w:u w:val="none"/>
        </w:rPr>
        <w:t>Ismāʕīl</w:t>
      </w:r>
    </w:p>
    <w:p w14:paraId="208CB045" w14:textId="77777777" w:rsidR="007140B6" w:rsidRDefault="00000000">
      <w:pPr>
        <w:pStyle w:val="BodyText2"/>
        <w:spacing w:line="240" w:lineRule="auto"/>
        <w:rPr>
          <w:u w:val="none"/>
        </w:rPr>
      </w:pPr>
      <w:r>
        <w:rPr>
          <w:u w:val="none"/>
        </w:rPr>
        <w:t>Heft III</w:t>
      </w:r>
    </w:p>
    <w:p w14:paraId="505313B8" w14:textId="77777777" w:rsidR="007140B6" w:rsidRDefault="007140B6">
      <w:pPr>
        <w:pStyle w:val="BodyText2"/>
        <w:spacing w:line="240" w:lineRule="auto"/>
        <w:rPr>
          <w:u w:val="none"/>
        </w:rPr>
      </w:pPr>
    </w:p>
    <w:tbl>
      <w:tblPr>
        <w:tblStyle w:val="TableGrid"/>
        <w:tblW w:w="9072" w:type="dxa"/>
        <w:tblLayout w:type="fixed"/>
        <w:tblLook w:val="0400" w:firstRow="0" w:lastRow="0" w:firstColumn="0" w:lastColumn="0" w:noHBand="0" w:noVBand="1"/>
      </w:tblPr>
      <w:tblGrid>
        <w:gridCol w:w="850"/>
        <w:gridCol w:w="3969"/>
        <w:gridCol w:w="4253"/>
      </w:tblGrid>
      <w:tr w:rsidR="007140B6" w14:paraId="68DB7329" w14:textId="77777777">
        <w:tc>
          <w:tcPr>
            <w:tcW w:w="850" w:type="dxa"/>
          </w:tcPr>
          <w:p w14:paraId="1E284CB8" w14:textId="77777777" w:rsidR="007140B6" w:rsidRDefault="00000000">
            <w:pPr>
              <w:rPr>
                <w:lang w:val="en-US"/>
              </w:rPr>
            </w:pPr>
            <w:r>
              <w:rPr>
                <w:lang w:val="en-US"/>
              </w:rPr>
              <w:t>0:01</w:t>
            </w:r>
          </w:p>
        </w:tc>
        <w:tc>
          <w:tcPr>
            <w:tcW w:w="3969" w:type="dxa"/>
          </w:tcPr>
          <w:p w14:paraId="0B13DE47" w14:textId="77777777" w:rsidR="007140B6" w:rsidRDefault="00000000">
            <w:pPr>
              <w:rPr>
                <w:color w:val="00B050"/>
                <w:lang w:val="en-US" w:bidi="ar-OM"/>
              </w:rPr>
            </w:pPr>
            <w:r>
              <w:rPr>
                <w:color w:val="00B050"/>
                <w:lang w:val="en-US" w:bidi="ar-OM"/>
              </w:rPr>
              <w:t xml:space="preserve">wāḥad </w:t>
            </w:r>
            <w:r>
              <w:rPr>
                <w:color w:val="00B050"/>
                <w:lang w:val="de-AT" w:bidi="ar-OM"/>
              </w:rPr>
              <w:t>ᵊ</w:t>
            </w:r>
            <w:r>
              <w:rPr>
                <w:color w:val="00B050"/>
                <w:lang w:val="en-US" w:bidi="ar-OM"/>
              </w:rPr>
              <w:t xml:space="preserve">b-zimānāt, </w:t>
            </w:r>
            <w:r>
              <w:rPr>
                <w:color w:val="00B050"/>
              </w:rPr>
              <w:t>huwwa zaġīr,</w:t>
            </w:r>
            <w:r>
              <w:rPr>
                <w:color w:val="00B050"/>
                <w:lang w:val="en-US" w:bidi="ar-OM"/>
              </w:rPr>
              <w:t xml:space="preserve"> ybūg, ḥarāmi, </w:t>
            </w:r>
            <w:r>
              <w:rPr>
                <w:color w:val="00B050"/>
              </w:rPr>
              <w:t>ʕaǧī, zaġīr,</w:t>
            </w:r>
            <w:r>
              <w:rPr>
                <w:color w:val="00B050"/>
                <w:lang w:val="en-US" w:bidi="ar-OM"/>
              </w:rPr>
              <w:t xml:space="preserve"> yrūḥ ybūg diǧ… diǧāǧit </w:t>
            </w:r>
            <w:r>
              <w:rPr>
                <w:color w:val="00B050"/>
              </w:rPr>
              <w:t>ǧīrān-hum,</w:t>
            </w:r>
          </w:p>
        </w:tc>
        <w:tc>
          <w:tcPr>
            <w:tcW w:w="4253" w:type="dxa"/>
          </w:tcPr>
          <w:p w14:paraId="1442FC73" w14:textId="77777777" w:rsidR="007140B6" w:rsidRDefault="00000000">
            <w:pPr>
              <w:rPr>
                <w:color w:val="00B050"/>
                <w:lang w:val="en-US" w:bidi="ar-OM"/>
              </w:rPr>
            </w:pPr>
            <w:r>
              <w:rPr>
                <w:color w:val="00B050"/>
                <w:lang w:val="en-US" w:bidi="ar-OM"/>
              </w:rPr>
              <w:t>Once upon a time there was one, a young (boy) who used to steal; a thief, a boy, a young one; he went to steal his neighbours’ chicken.</w:t>
            </w:r>
          </w:p>
        </w:tc>
      </w:tr>
      <w:tr w:rsidR="007140B6" w14:paraId="5EE039E9" w14:textId="77777777">
        <w:tc>
          <w:tcPr>
            <w:tcW w:w="850" w:type="dxa"/>
          </w:tcPr>
          <w:p w14:paraId="45DDCC41" w14:textId="77777777" w:rsidR="007140B6" w:rsidRDefault="00000000">
            <w:r>
              <w:t>0:12</w:t>
            </w:r>
          </w:p>
        </w:tc>
        <w:tc>
          <w:tcPr>
            <w:tcW w:w="3969" w:type="dxa"/>
          </w:tcPr>
          <w:p w14:paraId="68F1A3B7" w14:textId="77777777" w:rsidR="007140B6" w:rsidRDefault="00000000">
            <w:pPr>
              <w:rPr>
                <w:color w:val="00B050"/>
                <w:lang w:val="en-US" w:bidi="ar-OM"/>
              </w:rPr>
            </w:pPr>
            <w:r>
              <w:rPr>
                <w:color w:val="00B050"/>
                <w:lang w:val="en-US" w:bidi="ar-OM"/>
              </w:rPr>
              <w:t>min maḥalle ta-ngūl min məṭraḥ-in bī-´ ybūg ad-diǧāǧe yǧīb-he yinṭī-he l-umm-u.</w:t>
            </w:r>
          </w:p>
        </w:tc>
        <w:tc>
          <w:tcPr>
            <w:tcW w:w="4253" w:type="dxa"/>
          </w:tcPr>
          <w:p w14:paraId="192295F9" w14:textId="77777777" w:rsidR="007140B6" w:rsidRDefault="00000000">
            <w:pPr>
              <w:rPr>
                <w:color w:val="00B050"/>
                <w:lang w:val="en-US" w:bidi="ar-OM"/>
              </w:rPr>
            </w:pPr>
            <w:r>
              <w:rPr>
                <w:color w:val="00B050"/>
                <w:lang w:val="en-US" w:bidi="ar-OM"/>
              </w:rPr>
              <w:t>(He stole) from the neighbourhood, from a place where there were some, he stole the chicken from, brought it and gave it to his mother.</w:t>
            </w:r>
          </w:p>
        </w:tc>
      </w:tr>
      <w:tr w:rsidR="007140B6" w14:paraId="017A2E24" w14:textId="77777777">
        <w:tc>
          <w:tcPr>
            <w:tcW w:w="850" w:type="dxa"/>
          </w:tcPr>
          <w:p w14:paraId="5B1A9249" w14:textId="77777777" w:rsidR="007140B6" w:rsidRDefault="00000000">
            <w:r>
              <w:t>0:17</w:t>
            </w:r>
          </w:p>
        </w:tc>
        <w:tc>
          <w:tcPr>
            <w:tcW w:w="3969" w:type="dxa"/>
          </w:tcPr>
          <w:p w14:paraId="256AD0EA" w14:textId="77777777" w:rsidR="007140B6" w:rsidRDefault="00000000">
            <w:pPr>
              <w:rPr>
                <w:color w:val="00B050"/>
                <w:lang w:val="en-US" w:bidi="ar-OM"/>
              </w:rPr>
            </w:pPr>
            <w:r>
              <w:rPr>
                <w:color w:val="00B050"/>
                <w:lang w:val="en-US" w:bidi="ar-OM"/>
              </w:rPr>
              <w:t>“yuṃṃa hā-č! bugt ad-diǧāǧe hāḏi.” ᵊtgul-l-u “ʕafye ʕalē-k wlēd-i! hāt-he!”</w:t>
            </w:r>
          </w:p>
        </w:tc>
        <w:tc>
          <w:tcPr>
            <w:tcW w:w="4253" w:type="dxa"/>
          </w:tcPr>
          <w:p w14:paraId="0DDD650C" w14:textId="77777777" w:rsidR="007140B6" w:rsidRDefault="00000000">
            <w:pPr>
              <w:rPr>
                <w:color w:val="00B050"/>
                <w:lang w:val="en-US" w:bidi="ar-OM"/>
              </w:rPr>
            </w:pPr>
            <w:r>
              <w:rPr>
                <w:color w:val="00B050"/>
                <w:lang w:val="en-US" w:bidi="ar-OM"/>
              </w:rPr>
              <w:t>“Mum, here you are! I have stolen this chicken.” She said to him, “Well done, my son, give it to me!”</w:t>
            </w:r>
          </w:p>
        </w:tc>
      </w:tr>
      <w:tr w:rsidR="007140B6" w14:paraId="2795CA57" w14:textId="77777777">
        <w:tc>
          <w:tcPr>
            <w:tcW w:w="850" w:type="dxa"/>
          </w:tcPr>
          <w:p w14:paraId="4748D812" w14:textId="77777777" w:rsidR="007140B6" w:rsidRDefault="00000000">
            <w:r>
              <w:t>0:21</w:t>
            </w:r>
          </w:p>
        </w:tc>
        <w:tc>
          <w:tcPr>
            <w:tcW w:w="3969" w:type="dxa"/>
          </w:tcPr>
          <w:p w14:paraId="5095FED5" w14:textId="77777777" w:rsidR="007140B6" w:rsidRDefault="00000000">
            <w:pPr>
              <w:rPr>
                <w:color w:val="00B050"/>
                <w:lang w:val="en-US" w:bidi="ar-OM"/>
              </w:rPr>
            </w:pPr>
            <w:r>
              <w:rPr>
                <w:color w:val="00B050"/>
                <w:lang w:val="en-US" w:bidi="ar-OM"/>
              </w:rPr>
              <w:t xml:space="preserve">tugḏ̣ub umm-u tiḏbaḥ-ha timʕaṭ-ha ᵊtḥamm tišwī-he yāklūn-he. </w:t>
            </w:r>
            <w:bookmarkStart w:id="171" w:name="_Hlk132921886"/>
            <w:r>
              <w:rPr>
                <w:color w:val="00B050"/>
                <w:lang w:val="en-US" w:bidi="ar-OM"/>
              </w:rPr>
              <w:t>yirūḥ ybūg al-b</w:t>
            </w:r>
            <w:r>
              <w:rPr>
                <w:color w:val="00B050"/>
                <w:lang w:val="en-US" w:bidi="ar-OM"/>
              </w:rPr>
              <w:softHyphen/>
              <w:t>ē</w:t>
            </w:r>
            <w:r>
              <w:rPr>
                <w:color w:val="00B050"/>
                <w:lang w:val="en-US"/>
              </w:rPr>
              <w:t>ḏ̣āt min ǧīrān-u,</w:t>
            </w:r>
            <w:r>
              <w:rPr>
                <w:color w:val="00B050"/>
                <w:lang w:val="en-US" w:bidi="ar-OM"/>
              </w:rPr>
              <w:t xml:space="preserve"> </w:t>
            </w:r>
            <w:bookmarkEnd w:id="171"/>
            <w:r>
              <w:rPr>
                <w:color w:val="00B050"/>
                <w:lang w:val="en-US" w:bidi="ar-OM"/>
              </w:rPr>
              <w:t>“ʕafye ʕalē-k wlēd-i,” tgul-l-u umm-u, “ʕafyā-k! ʕafye wlēd-i!”</w:t>
            </w:r>
          </w:p>
        </w:tc>
        <w:tc>
          <w:tcPr>
            <w:tcW w:w="4253" w:type="dxa"/>
          </w:tcPr>
          <w:p w14:paraId="255E23F2" w14:textId="77777777" w:rsidR="007140B6" w:rsidRDefault="00000000">
            <w:pPr>
              <w:rPr>
                <w:color w:val="00B050"/>
                <w:lang w:val="en-US" w:bidi="ar-OM"/>
              </w:rPr>
            </w:pPr>
            <w:r>
              <w:rPr>
                <w:color w:val="00B050"/>
                <w:lang w:val="en-US" w:bidi="ar-OM"/>
              </w:rPr>
              <w:t xml:space="preserve">His mother goes ahead, slaughters, plucks, washes and grills it. Then they eat it. </w:t>
            </w:r>
            <w:bookmarkStart w:id="172" w:name="_Hlk132921912"/>
            <w:r>
              <w:rPr>
                <w:color w:val="00B050"/>
                <w:lang w:val="en-US" w:bidi="ar-OM"/>
              </w:rPr>
              <w:t xml:space="preserve">(Then) he goes and steals the eggs from his neighbours and his mother again says, </w:t>
            </w:r>
            <w:bookmarkEnd w:id="172"/>
            <w:r>
              <w:rPr>
                <w:color w:val="00B050"/>
                <w:lang w:val="en-US" w:bidi="ar-OM"/>
              </w:rPr>
              <w:t>“Well done, my son! Bravo! Good job, my son!”</w:t>
            </w:r>
          </w:p>
        </w:tc>
      </w:tr>
      <w:tr w:rsidR="007140B6" w14:paraId="318BB6FA" w14:textId="77777777">
        <w:tc>
          <w:tcPr>
            <w:tcW w:w="850" w:type="dxa"/>
          </w:tcPr>
          <w:p w14:paraId="388033C3" w14:textId="77777777" w:rsidR="007140B6" w:rsidRDefault="00000000">
            <w:r>
              <w:t>0:33</w:t>
            </w:r>
          </w:p>
        </w:tc>
        <w:tc>
          <w:tcPr>
            <w:tcW w:w="3969" w:type="dxa"/>
          </w:tcPr>
          <w:p w14:paraId="294E969C" w14:textId="77777777" w:rsidR="007140B6" w:rsidRDefault="00000000">
            <w:pPr>
              <w:rPr>
                <w:color w:val="00B050"/>
                <w:lang w:val="en-US" w:bidi="ar-OM"/>
              </w:rPr>
            </w:pPr>
            <w:r>
              <w:rPr>
                <w:color w:val="00B050"/>
                <w:lang w:val="en-US" w:bidi="ar-OM"/>
              </w:rPr>
              <w:t>yǧīb al-bēḏ̣āt tiksir-hin tākul-hin. ḥarāmi d</w:t>
            </w:r>
            <w:r>
              <w:rPr>
                <w:color w:val="00B050"/>
                <w:highlight w:val="yellow"/>
                <w:lang w:val="en-US" w:bidi="ar-OM"/>
              </w:rPr>
              <w:t>a</w:t>
            </w:r>
            <w:r>
              <w:rPr>
                <w:color w:val="00B050"/>
                <w:lang w:val="en-US" w:bidi="ar-OM"/>
              </w:rPr>
              <w:t xml:space="preserve">wām, kull-ma ybūg </w:t>
            </w:r>
            <w:r>
              <w:rPr>
                <w:color w:val="00B050"/>
              </w:rPr>
              <w:t xml:space="preserve">šakle </w:t>
            </w:r>
            <w:r>
              <w:rPr>
                <w:color w:val="00B050"/>
                <w:lang w:val="en-US" w:bidi="ar-OM"/>
              </w:rPr>
              <w:t>yǧīb-he, ybūg al-maṣriyye ybūg al-qāze ybūg ad-diǧāǧe, ybūg as-sabze ybūg al-x</w:t>
            </w:r>
            <w:r>
              <w:rPr>
                <w:color w:val="00B050"/>
                <w:highlight w:val="yellow"/>
                <w:lang w:val="en-US" w:bidi="ar-OM"/>
              </w:rPr>
              <w:t>u</w:t>
            </w:r>
            <w:r>
              <w:rPr>
                <w:color w:val="00B050"/>
                <w:lang w:val="en-US" w:bidi="ar-OM"/>
              </w:rPr>
              <w:t>ḏ̣āṛa</w:t>
            </w:r>
          </w:p>
        </w:tc>
        <w:tc>
          <w:tcPr>
            <w:tcW w:w="4253" w:type="dxa"/>
          </w:tcPr>
          <w:p w14:paraId="46F49F2F" w14:textId="77777777" w:rsidR="007140B6" w:rsidRDefault="00000000">
            <w:pPr>
              <w:rPr>
                <w:color w:val="00B050"/>
                <w:highlight w:val="green"/>
                <w:lang w:val="en-US" w:bidi="ar-OM"/>
              </w:rPr>
            </w:pPr>
            <w:r>
              <w:rPr>
                <w:color w:val="00B050"/>
                <w:lang w:val="en-US" w:bidi="ar-OM"/>
              </w:rPr>
              <w:t>He brought the eggs and she broke them and ate them. (He was) constantly a thief; everytime he had stolen something he brought it (home). He stole a turkey, he stole a goose, he stole a hen, he stole vegetables, and he stole greens.</w:t>
            </w:r>
          </w:p>
        </w:tc>
      </w:tr>
      <w:tr w:rsidR="007140B6" w14:paraId="5A70A3E7" w14:textId="77777777">
        <w:tc>
          <w:tcPr>
            <w:tcW w:w="850" w:type="dxa"/>
          </w:tcPr>
          <w:p w14:paraId="57F753AF" w14:textId="77777777" w:rsidR="007140B6" w:rsidRDefault="00000000">
            <w:pPr>
              <w:rPr>
                <w:lang w:val="en-US"/>
              </w:rPr>
            </w:pPr>
            <w:r>
              <w:rPr>
                <w:lang w:val="en-US"/>
              </w:rPr>
              <w:t>0:50</w:t>
            </w:r>
          </w:p>
        </w:tc>
        <w:tc>
          <w:tcPr>
            <w:tcW w:w="3969" w:type="dxa"/>
          </w:tcPr>
          <w:p w14:paraId="465249A0" w14:textId="77777777" w:rsidR="007140B6" w:rsidRDefault="00000000">
            <w:pPr>
              <w:rPr>
                <w:color w:val="00B050"/>
                <w:lang w:val="en-US"/>
              </w:rPr>
            </w:pPr>
            <w:r>
              <w:rPr>
                <w:color w:val="00B050"/>
                <w:lang w:val="en-US" w:bidi="ar-OM"/>
              </w:rPr>
              <w:t xml:space="preserve">ᵊš-ma yǧīb, yǧīb l-umm-u tgul-l-u </w:t>
            </w:r>
            <w:r>
              <w:rPr>
                <w:color w:val="00B050"/>
              </w:rPr>
              <w:t>“yā wl</w:t>
            </w:r>
            <w:r>
              <w:rPr>
                <w:color w:val="00B050"/>
              </w:rPr>
              <w:softHyphen/>
              <w:t>ēd-i ʕafye ʕalē-k!” w-ᵊtgūm tākul-he.</w:t>
            </w:r>
          </w:p>
        </w:tc>
        <w:tc>
          <w:tcPr>
            <w:tcW w:w="4253" w:type="dxa"/>
          </w:tcPr>
          <w:p w14:paraId="5DDF4BED" w14:textId="77777777" w:rsidR="007140B6" w:rsidRDefault="00000000">
            <w:pPr>
              <w:rPr>
                <w:color w:val="00B050"/>
                <w:lang w:val="en-US" w:bidi="ar-OM"/>
              </w:rPr>
            </w:pPr>
            <w:r>
              <w:rPr>
                <w:color w:val="00B050"/>
                <w:lang w:val="en-US" w:bidi="ar-OM"/>
              </w:rPr>
              <w:t>Whatever he brings, he brings it to his mother and she says to him, “My son, well done!” And then she starts eating it.</w:t>
            </w:r>
          </w:p>
        </w:tc>
      </w:tr>
    </w:tbl>
    <w:p w14:paraId="0292C030" w14:textId="77777777" w:rsidR="00407025" w:rsidRDefault="00407025">
      <w:r>
        <w:br w:type="page"/>
      </w:r>
    </w:p>
    <w:p w14:paraId="3F94262F" w14:textId="44F0DA27" w:rsidR="00407025" w:rsidRDefault="00636CC4" w:rsidP="000E0F53">
      <w:pPr>
        <w:pStyle w:val="Heading2"/>
        <w:rPr>
          <w:lang w:val="en-US"/>
        </w:rPr>
      </w:pPr>
      <w:bookmarkStart w:id="173" w:name="_Toc156305453"/>
      <w:r w:rsidRPr="00636CC4">
        <w:rPr>
          <w:lang w:val="en-US"/>
        </w:rPr>
        <w:lastRenderedPageBreak/>
        <w:t>Urfa-124_Stealing_Boy_P2-Harran-2010</w:t>
      </w:r>
      <w:bookmarkEnd w:id="173"/>
    </w:p>
    <w:p w14:paraId="4DDE2315" w14:textId="77777777" w:rsidR="00636CC4" w:rsidRDefault="00636CC4"/>
    <w:tbl>
      <w:tblPr>
        <w:tblStyle w:val="TableGrid"/>
        <w:tblW w:w="9072" w:type="dxa"/>
        <w:tblLayout w:type="fixed"/>
        <w:tblLook w:val="0400" w:firstRow="0" w:lastRow="0" w:firstColumn="0" w:lastColumn="0" w:noHBand="0" w:noVBand="1"/>
      </w:tblPr>
      <w:tblGrid>
        <w:gridCol w:w="850"/>
        <w:gridCol w:w="3969"/>
        <w:gridCol w:w="4253"/>
      </w:tblGrid>
      <w:tr w:rsidR="007140B6" w14:paraId="3323CD7E" w14:textId="77777777">
        <w:tc>
          <w:tcPr>
            <w:tcW w:w="850" w:type="dxa"/>
          </w:tcPr>
          <w:p w14:paraId="2E4CC8D5" w14:textId="2BAC0D9B" w:rsidR="007140B6" w:rsidRDefault="007140B6">
            <w:pPr>
              <w:rPr>
                <w:b/>
                <w:lang w:val="en-US"/>
              </w:rPr>
            </w:pPr>
          </w:p>
          <w:p w14:paraId="52C16D24" w14:textId="77777777" w:rsidR="007140B6" w:rsidRDefault="00000000">
            <w:pPr>
              <w:rPr>
                <w:lang w:val="en-US"/>
              </w:rPr>
            </w:pPr>
            <w:r>
              <w:rPr>
                <w:lang w:val="en-US"/>
              </w:rPr>
              <w:t>0:15</w:t>
            </w:r>
          </w:p>
        </w:tc>
        <w:tc>
          <w:tcPr>
            <w:tcW w:w="3969" w:type="dxa"/>
          </w:tcPr>
          <w:p w14:paraId="6184EF25" w14:textId="77777777" w:rsidR="007140B6" w:rsidRDefault="00000000">
            <w:pPr>
              <w:rPr>
                <w:color w:val="00B050"/>
                <w:lang w:val="en-US" w:bidi="ar-OM"/>
              </w:rPr>
            </w:pPr>
            <w:r>
              <w:rPr>
                <w:color w:val="00B050"/>
                <w:lang w:val="en-US" w:bidi="ar-OM"/>
              </w:rPr>
              <w:t>nahāṛ min nahāṛāt rāyiḥ bāyiǧ šīt-in čibīre ta-ngūl bāyiǧ ᵊbgaṛa, mā_dri ḥōliyye, mā_dri nʕaǧe.</w:t>
            </w:r>
          </w:p>
        </w:tc>
        <w:tc>
          <w:tcPr>
            <w:tcW w:w="4253" w:type="dxa"/>
          </w:tcPr>
          <w:p w14:paraId="43D73BF4" w14:textId="77777777" w:rsidR="007140B6" w:rsidRDefault="00000000">
            <w:pPr>
              <w:rPr>
                <w:color w:val="00B050"/>
                <w:lang w:val="en-US" w:bidi="ar-OM"/>
              </w:rPr>
            </w:pPr>
            <w:r>
              <w:rPr>
                <w:color w:val="00B050"/>
                <w:lang w:val="en-US" w:bidi="ar-OM"/>
              </w:rPr>
              <w:t xml:space="preserve">One day he went to steal something big. Let’s say, he had stolen a cow, I do not know, maybe a </w:t>
            </w:r>
            <w:r>
              <w:rPr>
                <w:color w:val="00B050"/>
              </w:rPr>
              <w:t>heifer</w:t>
            </w:r>
            <w:r>
              <w:rPr>
                <w:color w:val="00B050"/>
                <w:lang w:val="en-US" w:bidi="ar-OM"/>
              </w:rPr>
              <w:t>; I don’t know, maybe a ewe.</w:t>
            </w:r>
          </w:p>
        </w:tc>
      </w:tr>
      <w:tr w:rsidR="007140B6" w14:paraId="1D759DF3" w14:textId="77777777">
        <w:tc>
          <w:tcPr>
            <w:tcW w:w="850" w:type="dxa"/>
          </w:tcPr>
          <w:p w14:paraId="7F8F2A0B" w14:textId="77777777" w:rsidR="007140B6" w:rsidRDefault="00000000">
            <w:pPr>
              <w:rPr>
                <w:lang w:val="en-US"/>
              </w:rPr>
            </w:pPr>
            <w:r>
              <w:rPr>
                <w:lang w:val="en-US"/>
              </w:rPr>
              <w:t>0:26</w:t>
            </w:r>
          </w:p>
        </w:tc>
        <w:tc>
          <w:tcPr>
            <w:tcW w:w="3969" w:type="dxa"/>
          </w:tcPr>
          <w:p w14:paraId="324CEEF1" w14:textId="77777777" w:rsidR="007140B6" w:rsidRDefault="00000000">
            <w:pPr>
              <w:rPr>
                <w:color w:val="00B050"/>
                <w:lang w:val="en-US" w:bidi="ar-OM"/>
              </w:rPr>
            </w:pPr>
            <w:r>
              <w:rPr>
                <w:color w:val="00B050"/>
                <w:lang w:val="en-US" w:bidi="ar-OM"/>
              </w:rPr>
              <w:t>gāḏ̣bīn-u magḏ̣ūb, gāḏ̣bīn-u al-ʕaskar awwali al-ʕaskar al-bāše yōm-in</w:t>
            </w:r>
            <w:r>
              <w:rPr>
                <w:color w:val="00B050"/>
              </w:rPr>
              <w:t xml:space="preserve"> gāḏ̣bīn-u māxḏīn-u ʕa-l-ḥabis</w:t>
            </w:r>
            <w:r>
              <w:rPr>
                <w:color w:val="00B050"/>
                <w:lang w:val="en-US" w:bidi="ar-OM"/>
              </w:rPr>
              <w:t xml:space="preserve"> ḥāṭṭīn-u, ī huwwa ḥarāmi!</w:t>
            </w:r>
          </w:p>
        </w:tc>
        <w:tc>
          <w:tcPr>
            <w:tcW w:w="4253" w:type="dxa"/>
          </w:tcPr>
          <w:p w14:paraId="4C7772A2" w14:textId="77777777" w:rsidR="007140B6" w:rsidRDefault="00000000">
            <w:pPr>
              <w:rPr>
                <w:color w:val="00B050"/>
                <w:lang w:val="en-US" w:bidi="ar-OM"/>
              </w:rPr>
            </w:pPr>
            <w:r>
              <w:rPr>
                <w:color w:val="00B050"/>
                <w:lang w:val="en-US" w:bidi="ar-OM"/>
              </w:rPr>
              <w:t>They caught him; he got caught. The soldiers caught him; in former times there were the soldiers of the pasha. When they caught him, they took him to jail and put him there. He was a thief after all!</w:t>
            </w:r>
          </w:p>
        </w:tc>
      </w:tr>
      <w:tr w:rsidR="007140B6" w14:paraId="662FF608" w14:textId="77777777">
        <w:tc>
          <w:tcPr>
            <w:tcW w:w="850" w:type="dxa"/>
          </w:tcPr>
          <w:p w14:paraId="443938BC" w14:textId="77777777" w:rsidR="007140B6" w:rsidRDefault="00000000">
            <w:pPr>
              <w:rPr>
                <w:lang w:val="en-US"/>
              </w:rPr>
            </w:pPr>
            <w:r>
              <w:rPr>
                <w:lang w:val="en-US"/>
              </w:rPr>
              <w:t>0:36</w:t>
            </w:r>
          </w:p>
        </w:tc>
        <w:tc>
          <w:tcPr>
            <w:tcW w:w="3969" w:type="dxa"/>
          </w:tcPr>
          <w:p w14:paraId="62426CBF" w14:textId="77777777" w:rsidR="007140B6" w:rsidRDefault="00000000">
            <w:pPr>
              <w:rPr>
                <w:color w:val="00B050"/>
                <w:lang w:val="en-US" w:bidi="ar-OM"/>
              </w:rPr>
            </w:pPr>
            <w:r>
              <w:rPr>
                <w:color w:val="00B050"/>
                <w:lang w:val="en-US" w:bidi="ar-OM"/>
              </w:rPr>
              <w:t>al-mille zād ᵊtʕarf-u, bāyiǧ diǧ… hāḏa gāḷ “bāyiǧ diǧāǧt-i,” hāḏa “bāg bāyiǧ ᵊbgart-i.”</w:t>
            </w:r>
          </w:p>
        </w:tc>
        <w:tc>
          <w:tcPr>
            <w:tcW w:w="4253" w:type="dxa"/>
          </w:tcPr>
          <w:p w14:paraId="2952BD2B" w14:textId="77777777" w:rsidR="007140B6" w:rsidRDefault="00000000">
            <w:pPr>
              <w:rPr>
                <w:color w:val="00B050"/>
                <w:lang w:val="en-US" w:bidi="ar-OM"/>
              </w:rPr>
            </w:pPr>
            <w:r>
              <w:rPr>
                <w:color w:val="00B050"/>
                <w:lang w:val="en-US" w:bidi="ar-OM"/>
              </w:rPr>
              <w:t>The people also knew him; one said, “He has stolen my chicken.” Another one said, “He has stolen my cow.”</w:t>
            </w:r>
          </w:p>
        </w:tc>
      </w:tr>
      <w:tr w:rsidR="007140B6" w14:paraId="3DC807C8" w14:textId="77777777">
        <w:tc>
          <w:tcPr>
            <w:tcW w:w="850" w:type="dxa"/>
          </w:tcPr>
          <w:p w14:paraId="58FE81D2" w14:textId="77777777" w:rsidR="007140B6" w:rsidRDefault="00000000">
            <w:r>
              <w:t>0:41</w:t>
            </w:r>
          </w:p>
        </w:tc>
        <w:tc>
          <w:tcPr>
            <w:tcW w:w="3969" w:type="dxa"/>
          </w:tcPr>
          <w:p w14:paraId="36C74B3A" w14:textId="77777777" w:rsidR="007140B6" w:rsidRDefault="00000000">
            <w:pPr>
              <w:rPr>
                <w:color w:val="00B050"/>
                <w:lang w:val="en-US" w:bidi="ar-OM"/>
              </w:rPr>
            </w:pPr>
            <w:r>
              <w:rPr>
                <w:color w:val="00B050"/>
                <w:lang w:val="en-US" w:bidi="ar-OM"/>
              </w:rPr>
              <w:t xml:space="preserve">abōōō as-sūč </w:t>
            </w:r>
            <w:r>
              <w:rPr>
                <w:color w:val="00B050"/>
              </w:rPr>
              <w:t>čiṯīre,</w:t>
            </w:r>
            <w:r>
              <w:rPr>
                <w:color w:val="00B050"/>
                <w:lang w:val="en-US" w:bidi="ar-OM"/>
              </w:rPr>
              <w:t xml:space="preserve"> čiṯīr. al-bāše gəḏ̣ab ᵊnṭā-´ iʕdām. gāḷ “arīd aʕadim-ak.”</w:t>
            </w:r>
          </w:p>
        </w:tc>
        <w:tc>
          <w:tcPr>
            <w:tcW w:w="4253" w:type="dxa"/>
          </w:tcPr>
          <w:p w14:paraId="169DC62A" w14:textId="77777777" w:rsidR="007140B6" w:rsidRDefault="00000000">
            <w:pPr>
              <w:rPr>
                <w:color w:val="00B050"/>
                <w:lang w:val="en-US" w:bidi="ar-OM"/>
              </w:rPr>
            </w:pPr>
            <w:r>
              <w:rPr>
                <w:color w:val="00B050"/>
                <w:lang w:val="en-US" w:bidi="ar-OM"/>
              </w:rPr>
              <w:t>Wow, the misdeeds were so many! The pasha sentenced him to death. He said, “I will sentence you to death.”</w:t>
            </w:r>
          </w:p>
        </w:tc>
      </w:tr>
      <w:tr w:rsidR="007140B6" w14:paraId="6F1BEC63" w14:textId="77777777">
        <w:tc>
          <w:tcPr>
            <w:tcW w:w="850" w:type="dxa"/>
          </w:tcPr>
          <w:p w14:paraId="3DDF6B48" w14:textId="77777777" w:rsidR="007140B6" w:rsidRDefault="00000000">
            <w:r>
              <w:t>0:47</w:t>
            </w:r>
          </w:p>
        </w:tc>
        <w:tc>
          <w:tcPr>
            <w:tcW w:w="3969" w:type="dxa"/>
          </w:tcPr>
          <w:p w14:paraId="3F238B03" w14:textId="77777777" w:rsidR="007140B6" w:rsidRDefault="00000000">
            <w:pPr>
              <w:rPr>
                <w:color w:val="00B050"/>
                <w:lang w:val="en-US"/>
              </w:rPr>
            </w:pPr>
            <w:r>
              <w:rPr>
                <w:color w:val="00B050"/>
                <w:lang w:val="en-US" w:bidi="ar-OM"/>
              </w:rPr>
              <w:t>huwwa ṣāḥi bass al-ʕaǧī</w:t>
            </w:r>
            <w:r>
              <w:rPr>
                <w:color w:val="00B050"/>
              </w:rPr>
              <w:t>y.</w:t>
            </w:r>
            <w:r>
              <w:rPr>
                <w:color w:val="00B050"/>
                <w:vertAlign w:val="superscript"/>
                <w:lang w:val="en-US" w:bidi="ar-OM"/>
              </w:rPr>
              <w:t xml:space="preserve"> </w:t>
            </w:r>
            <w:r>
              <w:rPr>
                <w:color w:val="00B050"/>
                <w:lang w:val="en-US"/>
              </w:rPr>
              <w:t xml:space="preserve">čiṯīr zlimt-in ṣāḥi ʕaqəlli, zēki </w:t>
            </w:r>
            <w:r>
              <w:rPr>
                <w:color w:val="00B050"/>
              </w:rPr>
              <w:t>yaʕni.</w:t>
            </w:r>
          </w:p>
        </w:tc>
        <w:tc>
          <w:tcPr>
            <w:tcW w:w="4253" w:type="dxa"/>
          </w:tcPr>
          <w:p w14:paraId="5198D478" w14:textId="77777777" w:rsidR="007140B6" w:rsidRDefault="00000000">
            <w:pPr>
              <w:rPr>
                <w:color w:val="00B050"/>
                <w:lang w:val="en-US" w:bidi="ar-OM"/>
              </w:rPr>
            </w:pPr>
            <w:r>
              <w:rPr>
                <w:color w:val="00B050"/>
                <w:lang w:val="en-US" w:bidi="ar-OM"/>
              </w:rPr>
              <w:t>But he was smart; the boy was a very smart guy, intelligent. I mean clever.</w:t>
            </w:r>
          </w:p>
        </w:tc>
      </w:tr>
      <w:tr w:rsidR="007140B6" w14:paraId="5327BD91" w14:textId="77777777">
        <w:tc>
          <w:tcPr>
            <w:tcW w:w="850" w:type="dxa"/>
          </w:tcPr>
          <w:p w14:paraId="1D488847" w14:textId="77777777" w:rsidR="007140B6" w:rsidRDefault="00000000">
            <w:pPr>
              <w:rPr>
                <w:lang w:val="en-US"/>
              </w:rPr>
            </w:pPr>
            <w:r>
              <w:rPr>
                <w:lang w:val="en-US"/>
              </w:rPr>
              <w:t>0:52</w:t>
            </w:r>
          </w:p>
        </w:tc>
        <w:tc>
          <w:tcPr>
            <w:tcW w:w="3969" w:type="dxa"/>
          </w:tcPr>
          <w:p w14:paraId="02A0DE71" w14:textId="77777777" w:rsidR="007140B6" w:rsidRDefault="00000000">
            <w:pPr>
              <w:rPr>
                <w:color w:val="00B050"/>
                <w:lang w:val="en-US" w:bidi="ar-OM"/>
              </w:rPr>
            </w:pPr>
            <w:r>
              <w:rPr>
                <w:color w:val="00B050"/>
                <w:lang w:val="en-US" w:bidi="ar-OM"/>
              </w:rPr>
              <w:t xml:space="preserve">gāḷ-il-hum “yā ǧimāʕa </w:t>
            </w:r>
            <w:r>
              <w:rPr>
                <w:color w:val="00B050"/>
              </w:rPr>
              <w:t>intu tinṭūn</w:t>
            </w:r>
            <w:r>
              <w:rPr>
                <w:color w:val="00B050"/>
                <w:lang w:val="en-US" w:bidi="ar-OM"/>
              </w:rPr>
              <w:t xml:space="preserve">-ni iʕdām?” </w:t>
            </w:r>
            <w:r>
              <w:rPr>
                <w:color w:val="00B050"/>
              </w:rPr>
              <w:t>gāḷaw</w:t>
            </w:r>
            <w:r>
              <w:rPr>
                <w:color w:val="00B050"/>
                <w:lang w:val="en-US" w:bidi="ar-OM"/>
              </w:rPr>
              <w:t xml:space="preserve"> “ī!” yōm-in ǧābō-´ ta-yišingūn-u,</w:t>
            </w:r>
          </w:p>
        </w:tc>
        <w:tc>
          <w:tcPr>
            <w:tcW w:w="4253" w:type="dxa"/>
          </w:tcPr>
          <w:p w14:paraId="708255F0" w14:textId="77777777" w:rsidR="007140B6" w:rsidRDefault="00000000">
            <w:pPr>
              <w:rPr>
                <w:color w:val="00B050"/>
                <w:lang w:val="en-US" w:bidi="ar-OM"/>
              </w:rPr>
            </w:pPr>
            <w:r>
              <w:rPr>
                <w:color w:val="00B050"/>
                <w:lang w:val="en-US" w:bidi="ar-OM"/>
              </w:rPr>
              <w:t>When they brought him to hang him he said to them, “Hey guys, you want to condemn me to death?” They said, “Yes!”</w:t>
            </w:r>
          </w:p>
        </w:tc>
      </w:tr>
      <w:tr w:rsidR="007140B6" w14:paraId="5A03347C" w14:textId="77777777">
        <w:tc>
          <w:tcPr>
            <w:tcW w:w="850" w:type="dxa"/>
          </w:tcPr>
          <w:p w14:paraId="36A04B4D" w14:textId="77777777" w:rsidR="007140B6" w:rsidRDefault="00000000">
            <w:r>
              <w:t>0:58</w:t>
            </w:r>
          </w:p>
        </w:tc>
        <w:tc>
          <w:tcPr>
            <w:tcW w:w="3969" w:type="dxa"/>
          </w:tcPr>
          <w:p w14:paraId="3E75AAD4" w14:textId="77777777" w:rsidR="007140B6" w:rsidRDefault="00000000">
            <w:pPr>
              <w:rPr>
                <w:color w:val="00B050"/>
                <w:lang w:val="en-US" w:bidi="ar-OM"/>
              </w:rPr>
            </w:pPr>
            <w:r>
              <w:rPr>
                <w:color w:val="00B050"/>
                <w:lang w:val="en-US" w:bidi="ar-OM"/>
              </w:rPr>
              <w:t>gāylīn “xayyo!” yaʕni at-turuk ygūl ‘</w:t>
            </w:r>
            <w:r>
              <w:rPr>
                <w:i/>
                <w:color w:val="00B050"/>
                <w:lang w:val="en-US" w:bidi="ar-OM"/>
              </w:rPr>
              <w:t>son arzun nedir</w:t>
            </w:r>
            <w:r>
              <w:rPr>
                <w:color w:val="00B050"/>
                <w:lang w:val="en-US" w:bidi="ar-OM"/>
              </w:rPr>
              <w:t>?’ [awwal] āxir kalām-ak ši-trīd?” yaʕni yrīd yiḏbaḥūn-u.</w:t>
            </w:r>
          </w:p>
        </w:tc>
        <w:tc>
          <w:tcPr>
            <w:tcW w:w="4253" w:type="dxa"/>
          </w:tcPr>
          <w:p w14:paraId="43276966" w14:textId="77777777" w:rsidR="007140B6" w:rsidRDefault="00000000">
            <w:pPr>
              <w:rPr>
                <w:color w:val="00B050"/>
                <w:lang w:val="en-US" w:bidi="ar-OM"/>
              </w:rPr>
            </w:pPr>
            <w:r>
              <w:rPr>
                <w:color w:val="00B050"/>
                <w:lang w:val="en-US" w:bidi="ar-OM"/>
              </w:rPr>
              <w:t>They said, “Hey brother!” I mean the Turks say, “What is your last wish?” This means what do you want to be your last [first] word? They wanted to kill him.</w:t>
            </w:r>
          </w:p>
        </w:tc>
      </w:tr>
      <w:tr w:rsidR="007140B6" w14:paraId="21553F29" w14:textId="77777777">
        <w:tc>
          <w:tcPr>
            <w:tcW w:w="850" w:type="dxa"/>
          </w:tcPr>
          <w:p w14:paraId="48016F5C" w14:textId="77777777" w:rsidR="007140B6" w:rsidRDefault="00000000">
            <w:pPr>
              <w:rPr>
                <w:lang w:val="en-US"/>
              </w:rPr>
            </w:pPr>
            <w:r>
              <w:rPr>
                <w:lang w:val="en-US"/>
              </w:rPr>
              <w:t>1:06</w:t>
            </w:r>
          </w:p>
        </w:tc>
        <w:tc>
          <w:tcPr>
            <w:tcW w:w="3969" w:type="dxa"/>
          </w:tcPr>
          <w:p w14:paraId="7A19EEFD" w14:textId="77777777" w:rsidR="007140B6" w:rsidRDefault="00000000">
            <w:pPr>
              <w:rPr>
                <w:color w:val="00B050"/>
                <w:lang w:val="en-US" w:bidi="ar-OM"/>
              </w:rPr>
            </w:pPr>
            <w:r>
              <w:rPr>
                <w:color w:val="00B050"/>
                <w:lang w:val="en-US" w:bidi="ar-OM"/>
              </w:rPr>
              <w:t>yaʕni šīt al yrīd-he en ṣōn ysāwūn-he. “waḷḷa!” gāyil “mā ǧǧībū-l-i umm-i ta-d-aḥibb ᵊlsān-he.”</w:t>
            </w:r>
          </w:p>
        </w:tc>
        <w:tc>
          <w:tcPr>
            <w:tcW w:w="4253" w:type="dxa"/>
          </w:tcPr>
          <w:p w14:paraId="4FF2668E" w14:textId="77777777" w:rsidR="007140B6" w:rsidRDefault="00000000">
            <w:pPr>
              <w:rPr>
                <w:color w:val="00B050"/>
                <w:lang w:val="en-US" w:bidi="ar-OM"/>
              </w:rPr>
            </w:pPr>
            <w:r>
              <w:rPr>
                <w:color w:val="00B050"/>
                <w:lang w:val="en-US" w:bidi="ar-OM"/>
              </w:rPr>
              <w:t>So, the last thing he wants, they would do it to him. “Well,” he said, “Would you bring my mother; I want to kiss her tongue.”</w:t>
            </w:r>
          </w:p>
        </w:tc>
      </w:tr>
      <w:tr w:rsidR="007140B6" w14:paraId="69058D2C" w14:textId="77777777">
        <w:tc>
          <w:tcPr>
            <w:tcW w:w="850" w:type="dxa"/>
          </w:tcPr>
          <w:p w14:paraId="5E64DF1C" w14:textId="77777777" w:rsidR="007140B6" w:rsidRDefault="00000000">
            <w:r>
              <w:t>1:12</w:t>
            </w:r>
          </w:p>
        </w:tc>
        <w:tc>
          <w:tcPr>
            <w:tcW w:w="3969" w:type="dxa"/>
          </w:tcPr>
          <w:p w14:paraId="5ED01F7E" w14:textId="77777777" w:rsidR="007140B6" w:rsidRDefault="00000000">
            <w:pPr>
              <w:rPr>
                <w:color w:val="00B050"/>
                <w:lang w:val="en-US" w:bidi="ar-OM"/>
              </w:rPr>
            </w:pPr>
            <w:r>
              <w:rPr>
                <w:color w:val="00B050"/>
                <w:lang w:val="en-US" w:bidi="ar-OM"/>
              </w:rPr>
              <w:t xml:space="preserve">gāylīn “tamām, rūḥu hātu umm-u xayyo!” ǧāybīn umm-u, yōm-in ǧāybīn umm-u [gāḷ] “yuṃṃa daḥḥǧi āni ngəḏ̣abit w yrīd ysāwūn-i iʕdām. w taʕāli tā_rīd aḥibb </w:t>
            </w:r>
            <w:r>
              <w:rPr>
                <w:color w:val="00B050"/>
                <w:lang w:val="fr-FR" w:bidi="ar-OM"/>
              </w:rPr>
              <w:t>ᵊ</w:t>
            </w:r>
            <w:r>
              <w:rPr>
                <w:color w:val="00B050"/>
                <w:lang w:val="en-US" w:bidi="ar-OM"/>
              </w:rPr>
              <w:t>lsān-ič gabil-mā_mūt.”</w:t>
            </w:r>
          </w:p>
        </w:tc>
        <w:tc>
          <w:tcPr>
            <w:tcW w:w="4253" w:type="dxa"/>
          </w:tcPr>
          <w:p w14:paraId="71551B4F" w14:textId="77777777" w:rsidR="007140B6" w:rsidRDefault="00000000">
            <w:pPr>
              <w:rPr>
                <w:color w:val="00B050"/>
                <w:lang w:val="en-US" w:bidi="ar-OM"/>
              </w:rPr>
            </w:pPr>
            <w:r>
              <w:rPr>
                <w:color w:val="00B050"/>
                <w:lang w:val="en-US" w:bidi="ar-OM"/>
              </w:rPr>
              <w:t>They said, “Okay! Go and bring him his mother!” When they had brought his mother, he said, “Mum, look, I got caught and they want to sentence me to death. Come! I want to kiss your tongue before I die.”</w:t>
            </w:r>
          </w:p>
        </w:tc>
      </w:tr>
      <w:tr w:rsidR="007140B6" w14:paraId="740761B8" w14:textId="77777777">
        <w:tc>
          <w:tcPr>
            <w:tcW w:w="850" w:type="dxa"/>
          </w:tcPr>
          <w:p w14:paraId="1505CB58" w14:textId="77777777" w:rsidR="007140B6" w:rsidRDefault="00000000">
            <w:r>
              <w:t>1:24</w:t>
            </w:r>
          </w:p>
        </w:tc>
        <w:tc>
          <w:tcPr>
            <w:tcW w:w="3969" w:type="dxa"/>
          </w:tcPr>
          <w:p w14:paraId="1A56BA33" w14:textId="77777777" w:rsidR="007140B6" w:rsidRDefault="00000000">
            <w:pPr>
              <w:rPr>
                <w:color w:val="00B050"/>
                <w:lang w:val="en-US" w:bidi="ar-OM"/>
              </w:rPr>
            </w:pPr>
            <w:r>
              <w:rPr>
                <w:color w:val="00B050"/>
                <w:lang w:val="en-US" w:bidi="ar-OM"/>
              </w:rPr>
              <w:t xml:space="preserve">ygūl gāyle “yā wlēd-i </w:t>
            </w:r>
            <w:r>
              <w:rPr>
                <w:strike/>
                <w:color w:val="00B050"/>
                <w:lang w:val="en-US" w:bidi="ar-OM"/>
              </w:rPr>
              <w:t>ᵊ</w:t>
            </w:r>
            <w:r>
              <w:rPr>
                <w:color w:val="00B050"/>
                <w:lang w:val="en-US" w:bidi="ar-OM"/>
              </w:rPr>
              <w:t>tḥibb lsān-i ʕalē?” gāyil “yuṃṃa! ᵊlsān-ič huwwa ḏibaḥ-ni. yēlōn mū lsān-ič awwali aǧi abūg w-aǧīb-l-ič ᵊtgūlīn “ʕafye ʕalē-k! ʕafye ʕalē-k!”</w:t>
            </w:r>
          </w:p>
        </w:tc>
        <w:tc>
          <w:tcPr>
            <w:tcW w:w="4253" w:type="dxa"/>
          </w:tcPr>
          <w:p w14:paraId="0C31F818" w14:textId="77777777" w:rsidR="007140B6" w:rsidRDefault="00000000">
            <w:pPr>
              <w:rPr>
                <w:color w:val="00B050"/>
                <w:lang w:val="en-US" w:bidi="ar-OM"/>
              </w:rPr>
            </w:pPr>
            <w:r>
              <w:rPr>
                <w:color w:val="00B050"/>
                <w:lang w:val="en-US" w:bidi="ar-OM"/>
              </w:rPr>
              <w:t>It is said that she said, “My son, why do you want to kiss my tongue?” He said “Mum! Your tongue is what killed me! If it was not for your tongue when I used to steal and bring everything to you, you would say, ‘Bravo! Well done!’</w:t>
            </w:r>
          </w:p>
        </w:tc>
      </w:tr>
      <w:tr w:rsidR="007140B6" w14:paraId="3677E03C" w14:textId="77777777">
        <w:tc>
          <w:tcPr>
            <w:tcW w:w="850" w:type="dxa"/>
          </w:tcPr>
          <w:p w14:paraId="5A3CC81A" w14:textId="77777777" w:rsidR="007140B6" w:rsidRDefault="00000000">
            <w:pPr>
              <w:rPr>
                <w:lang w:val="en-US"/>
              </w:rPr>
            </w:pPr>
            <w:r>
              <w:rPr>
                <w:lang w:val="en-US"/>
              </w:rPr>
              <w:t>1:32</w:t>
            </w:r>
          </w:p>
        </w:tc>
        <w:tc>
          <w:tcPr>
            <w:tcW w:w="3969" w:type="dxa"/>
          </w:tcPr>
          <w:p w14:paraId="68D57BD0" w14:textId="77777777" w:rsidR="007140B6" w:rsidRDefault="00000000">
            <w:pPr>
              <w:rPr>
                <w:color w:val="00B050"/>
                <w:lang w:val="en-US" w:bidi="ar-OM"/>
              </w:rPr>
            </w:pPr>
            <w:r>
              <w:rPr>
                <w:color w:val="00B050"/>
                <w:lang w:val="en-US" w:bidi="ar-OM"/>
              </w:rPr>
              <w:t>kull-u b-ᵊlsān-ič, hāti tā_rīd agṭaʕ ha-l-lsān hāḏa! mā ǧdirti tgūlīn “yā wlēd-i, lā ssāwī-´!”</w:t>
            </w:r>
          </w:p>
        </w:tc>
        <w:tc>
          <w:tcPr>
            <w:tcW w:w="4253" w:type="dxa"/>
          </w:tcPr>
          <w:p w14:paraId="60FBC9C1" w14:textId="77777777" w:rsidR="007140B6" w:rsidRDefault="00000000">
            <w:pPr>
              <w:rPr>
                <w:color w:val="00B050"/>
                <w:lang w:val="en-US" w:bidi="ar-OM"/>
              </w:rPr>
            </w:pPr>
            <w:r>
              <w:rPr>
                <w:color w:val="00B050"/>
                <w:lang w:val="en-US" w:bidi="ar-OM"/>
              </w:rPr>
              <w:t>It is all because of your tongue. Give it to me! I want to bite this tongue off. Couldn’t you say, ‘My son, don’t do it!’?”</w:t>
            </w:r>
          </w:p>
        </w:tc>
      </w:tr>
      <w:tr w:rsidR="007140B6" w14:paraId="5DB818B2" w14:textId="77777777">
        <w:tc>
          <w:tcPr>
            <w:tcW w:w="850" w:type="dxa"/>
          </w:tcPr>
          <w:p w14:paraId="2FE21F96" w14:textId="77777777" w:rsidR="007140B6" w:rsidRDefault="00000000">
            <w:pPr>
              <w:rPr>
                <w:lang w:val="en-US"/>
              </w:rPr>
            </w:pPr>
            <w:r>
              <w:rPr>
                <w:lang w:val="en-US"/>
              </w:rPr>
              <w:t>1:37</w:t>
            </w:r>
          </w:p>
        </w:tc>
        <w:tc>
          <w:tcPr>
            <w:tcW w:w="3969" w:type="dxa"/>
          </w:tcPr>
          <w:p w14:paraId="10E28367" w14:textId="77777777" w:rsidR="007140B6" w:rsidRDefault="00000000">
            <w:pPr>
              <w:rPr>
                <w:color w:val="00B050"/>
                <w:lang w:val="en-US" w:bidi="ar-OM"/>
              </w:rPr>
            </w:pPr>
            <w:r>
              <w:rPr>
                <w:color w:val="00B050"/>
                <w:lang w:val="en-US" w:bidi="ar-OM"/>
              </w:rPr>
              <w:t xml:space="preserve">w dugg ʕaḏ̣ḏ̣ ᵊlsān-he w till ᵊlsān-he winn-u gāṭiʕ ᵊlsān-he, gāṭiʕ ᵊlsān umm-u. </w:t>
            </w:r>
            <w:r>
              <w:rPr>
                <w:color w:val="00B050"/>
              </w:rPr>
              <w:lastRenderedPageBreak/>
              <w:t>baʕdēn mū gāṭiʕ ᵊlsān umm-u</w:t>
            </w:r>
            <w:r>
              <w:rPr>
                <w:color w:val="00B050"/>
                <w:lang w:val="en-US" w:bidi="ar-OM"/>
              </w:rPr>
              <w:t>, al-bāše gāyil “tamām xayyo!” gāyil “tamām!”</w:t>
            </w:r>
          </w:p>
        </w:tc>
        <w:tc>
          <w:tcPr>
            <w:tcW w:w="4253" w:type="dxa"/>
          </w:tcPr>
          <w:p w14:paraId="5CD7CBF3" w14:textId="77777777" w:rsidR="007140B6" w:rsidRDefault="00000000">
            <w:pPr>
              <w:rPr>
                <w:color w:val="00B050"/>
                <w:lang w:val="en-US" w:bidi="ar-OM"/>
              </w:rPr>
            </w:pPr>
            <w:r>
              <w:rPr>
                <w:color w:val="00B050"/>
                <w:lang w:val="en-US" w:bidi="ar-OM"/>
              </w:rPr>
              <w:lastRenderedPageBreak/>
              <w:t xml:space="preserve">And he bit off her tongue; he pulled her tongue out and suddenly bit her tongue off, </w:t>
            </w:r>
            <w:r>
              <w:rPr>
                <w:color w:val="00B050"/>
                <w:lang w:val="en-US" w:bidi="ar-OM"/>
              </w:rPr>
              <w:lastRenderedPageBreak/>
              <w:t>his mother’s tongue. After he had bitten off his mother’s tongue, the pasha said, “Well, brother!” He said, “Fine!”</w:t>
            </w:r>
          </w:p>
        </w:tc>
      </w:tr>
      <w:tr w:rsidR="007140B6" w14:paraId="64851654" w14:textId="77777777">
        <w:tc>
          <w:tcPr>
            <w:tcW w:w="850" w:type="dxa"/>
          </w:tcPr>
          <w:p w14:paraId="7A984252" w14:textId="77777777" w:rsidR="007140B6" w:rsidRDefault="00000000">
            <w:pPr>
              <w:rPr>
                <w:lang w:val="en-US"/>
              </w:rPr>
            </w:pPr>
            <w:r>
              <w:rPr>
                <w:lang w:val="en-US"/>
              </w:rPr>
              <w:lastRenderedPageBreak/>
              <w:t>1:46</w:t>
            </w:r>
          </w:p>
        </w:tc>
        <w:tc>
          <w:tcPr>
            <w:tcW w:w="3969" w:type="dxa"/>
          </w:tcPr>
          <w:p w14:paraId="3E3545F1" w14:textId="77777777" w:rsidR="007140B6" w:rsidRDefault="00000000">
            <w:pPr>
              <w:rPr>
                <w:color w:val="00B050"/>
                <w:lang w:val="en-US" w:bidi="ar-OM"/>
              </w:rPr>
            </w:pPr>
            <w:r>
              <w:rPr>
                <w:color w:val="00B050"/>
                <w:lang w:val="en-US" w:bidi="ar-OM"/>
              </w:rPr>
              <w:t xml:space="preserve">rādd al-bāše gāyil “yā flān ᵊšnōn aḏbaḥ-ak? šnōn ta-trīd ta-niḏbaḥ-ak? nigṭaʕ </w:t>
            </w:r>
            <w:r>
              <w:rPr>
                <w:color w:val="00B050"/>
              </w:rPr>
              <w:t>kellt-ak?</w:t>
            </w:r>
          </w:p>
        </w:tc>
        <w:tc>
          <w:tcPr>
            <w:tcW w:w="4253" w:type="dxa"/>
          </w:tcPr>
          <w:p w14:paraId="1CC8F5A9" w14:textId="77777777" w:rsidR="007140B6" w:rsidRDefault="00000000">
            <w:pPr>
              <w:rPr>
                <w:color w:val="00B050"/>
                <w:lang w:val="en-US" w:bidi="ar-OM"/>
              </w:rPr>
            </w:pPr>
            <w:r>
              <w:rPr>
                <w:color w:val="00B050"/>
                <w:lang w:val="en-US" w:bidi="ar-OM"/>
              </w:rPr>
              <w:t>Then the pasha said, “Hey you, how do you want me to kill you? How do you want us to kill you? Should we cut your head?</w:t>
            </w:r>
          </w:p>
        </w:tc>
      </w:tr>
      <w:tr w:rsidR="007140B6" w14:paraId="09BCD2FA" w14:textId="77777777">
        <w:tc>
          <w:tcPr>
            <w:tcW w:w="850" w:type="dxa"/>
          </w:tcPr>
          <w:p w14:paraId="60B68EB9" w14:textId="77777777" w:rsidR="007140B6" w:rsidRDefault="00000000">
            <w:pPr>
              <w:rPr>
                <w:lang w:val="en-US"/>
              </w:rPr>
            </w:pPr>
            <w:r>
              <w:rPr>
                <w:lang w:val="en-US"/>
              </w:rPr>
              <w:t>1:52</w:t>
            </w:r>
          </w:p>
        </w:tc>
        <w:tc>
          <w:tcPr>
            <w:tcW w:w="3969" w:type="dxa"/>
          </w:tcPr>
          <w:p w14:paraId="568E32DC" w14:textId="77777777" w:rsidR="007140B6" w:rsidRDefault="00000000">
            <w:pPr>
              <w:rPr>
                <w:color w:val="00B050"/>
                <w:lang w:val="en-US" w:bidi="ar-OM"/>
              </w:rPr>
            </w:pPr>
            <w:r>
              <w:rPr>
                <w:color w:val="00B050"/>
                <w:lang w:val="en-US" w:bidi="ar-OM"/>
              </w:rPr>
              <w:t>nigṭaʕ ᵊšnōn yaʕni nuḏ̣urb-ak b-as-sēf? ninṭī-k summ, nsitt-ak l-al-ḥayāye, l-al-ʕagrab b-az-zindān?”</w:t>
            </w:r>
          </w:p>
        </w:tc>
        <w:tc>
          <w:tcPr>
            <w:tcW w:w="4253" w:type="dxa"/>
          </w:tcPr>
          <w:p w14:paraId="28421217" w14:textId="77777777" w:rsidR="007140B6" w:rsidRDefault="00000000">
            <w:pPr>
              <w:rPr>
                <w:color w:val="00B050"/>
                <w:lang w:val="en-US" w:bidi="ar-OM"/>
              </w:rPr>
            </w:pPr>
            <w:r>
              <w:rPr>
                <w:color w:val="00B050"/>
                <w:lang w:val="en-US" w:bidi="ar-OM"/>
              </w:rPr>
              <w:t>How should we cut (it), I mean, should we hit you with the sword? Or should we poison you? Or should we throw you to the snakes, to the scorpions in the dungeon?”</w:t>
            </w:r>
          </w:p>
        </w:tc>
      </w:tr>
      <w:tr w:rsidR="007140B6" w14:paraId="7FE91EA6" w14:textId="77777777">
        <w:tc>
          <w:tcPr>
            <w:tcW w:w="850" w:type="dxa"/>
          </w:tcPr>
          <w:p w14:paraId="2BF67366" w14:textId="77777777" w:rsidR="007140B6" w:rsidRDefault="00000000">
            <w:r>
              <w:t>1:59</w:t>
            </w:r>
          </w:p>
        </w:tc>
        <w:tc>
          <w:tcPr>
            <w:tcW w:w="3969" w:type="dxa"/>
          </w:tcPr>
          <w:p w14:paraId="28B5DAD6" w14:textId="77777777" w:rsidR="007140B6" w:rsidRDefault="00000000">
            <w:pPr>
              <w:rPr>
                <w:color w:val="00B050"/>
                <w:lang w:val="en-US" w:bidi="ar-OM"/>
              </w:rPr>
            </w:pPr>
            <w:r>
              <w:rPr>
                <w:color w:val="00B050"/>
                <w:lang w:val="en-US" w:bidi="ar-OM"/>
              </w:rPr>
              <w:t>“waḷḷa!” gāyil “ᵊb-kēf-kum intu tʕarfūn.” ē gāyil “xayyo!” al-bāše “inte hāḏi zād xall-ak ᵊhniyye yaʕni niḏbaḥ-ak.”</w:t>
            </w:r>
          </w:p>
        </w:tc>
        <w:tc>
          <w:tcPr>
            <w:tcW w:w="4253" w:type="dxa"/>
          </w:tcPr>
          <w:p w14:paraId="639901DB" w14:textId="77777777" w:rsidR="007140B6" w:rsidRDefault="00000000">
            <w:pPr>
              <w:rPr>
                <w:color w:val="00B050"/>
                <w:lang w:val="en-US" w:bidi="ar-OM"/>
              </w:rPr>
            </w:pPr>
            <w:r>
              <w:rPr>
                <w:color w:val="00B050"/>
                <w:lang w:val="en-US" w:bidi="ar-OM"/>
              </w:rPr>
              <w:t>“Well,” he said, “As you wish, you know it better.” The pasha said, “Brother, we let you (show us how) we will kill you.”</w:t>
            </w:r>
          </w:p>
        </w:tc>
      </w:tr>
      <w:tr w:rsidR="007140B6" w14:paraId="3E957A75" w14:textId="77777777">
        <w:tc>
          <w:tcPr>
            <w:tcW w:w="850" w:type="dxa"/>
          </w:tcPr>
          <w:p w14:paraId="2D49BC51" w14:textId="77777777" w:rsidR="007140B6" w:rsidRDefault="00000000">
            <w:r>
              <w:t>2:06</w:t>
            </w:r>
          </w:p>
        </w:tc>
        <w:tc>
          <w:tcPr>
            <w:tcW w:w="3969" w:type="dxa"/>
          </w:tcPr>
          <w:p w14:paraId="00CA4C91" w14:textId="77777777" w:rsidR="007140B6" w:rsidRDefault="00000000">
            <w:pPr>
              <w:rPr>
                <w:color w:val="00B050"/>
                <w:lang w:val="en-US" w:bidi="ar-OM"/>
              </w:rPr>
            </w:pP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r>
            <w:r>
              <w:rPr>
                <w:color w:val="00B050"/>
                <w:lang w:val="en-US" w:bidi="ar-OM"/>
              </w:rPr>
              <w:softHyphen/>
              <w:t>ē gāyil “waḷḷa ʕaǧal ti-ǧībū-l-i diǧāǧe!” ǧāybīn diǧāǧe gāḏ̣ib huwwa minṭī-´ ad-diǧāǧe minṭīn ad-diǧāǧe luwwa,</w:t>
            </w:r>
          </w:p>
        </w:tc>
        <w:tc>
          <w:tcPr>
            <w:tcW w:w="4253" w:type="dxa"/>
          </w:tcPr>
          <w:p w14:paraId="6BE801AF" w14:textId="77777777" w:rsidR="007140B6" w:rsidRDefault="00000000">
            <w:pPr>
              <w:rPr>
                <w:color w:val="00B050"/>
                <w:lang w:val="en-US" w:bidi="ar-OM"/>
              </w:rPr>
            </w:pPr>
            <w:r>
              <w:rPr>
                <w:color w:val="00B050"/>
                <w:lang w:val="en-US" w:bidi="ar-OM"/>
              </w:rPr>
              <w:t>He said, “Well, bring me a chicken!” They brought a chicken and gave the chicken to him; they gave the chicken to him.</w:t>
            </w:r>
          </w:p>
        </w:tc>
      </w:tr>
      <w:tr w:rsidR="007140B6" w14:paraId="02350631" w14:textId="77777777">
        <w:tc>
          <w:tcPr>
            <w:tcW w:w="850" w:type="dxa"/>
          </w:tcPr>
          <w:p w14:paraId="07879E78" w14:textId="77777777" w:rsidR="007140B6" w:rsidRDefault="00000000">
            <w:r>
              <w:t>2:14</w:t>
            </w:r>
          </w:p>
        </w:tc>
        <w:tc>
          <w:tcPr>
            <w:tcW w:w="3969" w:type="dxa"/>
          </w:tcPr>
          <w:p w14:paraId="78D70B67" w14:textId="77777777" w:rsidR="007140B6" w:rsidRDefault="00000000">
            <w:pPr>
              <w:rPr>
                <w:color w:val="00B050"/>
                <w:lang w:val="en-US" w:bidi="ar-OM"/>
              </w:rPr>
            </w:pPr>
            <w:r>
              <w:rPr>
                <w:color w:val="00B050"/>
                <w:lang w:val="en-US" w:bidi="ar-OM"/>
              </w:rPr>
              <w:t xml:space="preserve">al-bāše, gāyil-l-u “hā-k xayyo! ᵊšnōn tiḏbaḥ ad-diǧāǧe ḏiyye iḥna zād niḏbaḥ-ak hīčiḏ.” </w:t>
            </w:r>
            <w:r>
              <w:rPr>
                <w:color w:val="00B050"/>
              </w:rPr>
              <w:t>ē huwwa ṣāḥi.</w:t>
            </w:r>
          </w:p>
        </w:tc>
        <w:tc>
          <w:tcPr>
            <w:tcW w:w="4253" w:type="dxa"/>
          </w:tcPr>
          <w:p w14:paraId="6CDD55E4" w14:textId="77777777" w:rsidR="007140B6" w:rsidRDefault="00000000">
            <w:pPr>
              <w:rPr>
                <w:color w:val="00B050"/>
                <w:lang w:val="en-US" w:bidi="ar-OM"/>
              </w:rPr>
            </w:pPr>
            <w:r>
              <w:rPr>
                <w:color w:val="00B050"/>
                <w:lang w:val="en-US" w:bidi="ar-OM"/>
              </w:rPr>
              <w:t>The pasha said to him, “Here you are, brother! The way you kill this chicken, we will kill you like that.” But he was smart.</w:t>
            </w:r>
          </w:p>
        </w:tc>
      </w:tr>
      <w:tr w:rsidR="007140B6" w14:paraId="0C3782F3" w14:textId="77777777">
        <w:tc>
          <w:tcPr>
            <w:tcW w:w="850" w:type="dxa"/>
          </w:tcPr>
          <w:p w14:paraId="473B2ABE" w14:textId="77777777" w:rsidR="007140B6" w:rsidRDefault="00000000">
            <w:pPr>
              <w:rPr>
                <w:lang w:val="en-US"/>
              </w:rPr>
            </w:pPr>
            <w:bookmarkStart w:id="174" w:name="_Hlk132912072"/>
            <w:r>
              <w:rPr>
                <w:lang w:val="en-US"/>
              </w:rPr>
              <w:t>2:22</w:t>
            </w:r>
          </w:p>
        </w:tc>
        <w:tc>
          <w:tcPr>
            <w:tcW w:w="3969" w:type="dxa"/>
          </w:tcPr>
          <w:p w14:paraId="43E3838E" w14:textId="77777777" w:rsidR="007140B6" w:rsidRDefault="00000000">
            <w:pPr>
              <w:rPr>
                <w:color w:val="00B050"/>
                <w:lang w:val="en-US" w:bidi="ar-OM"/>
              </w:rPr>
            </w:pPr>
            <w:r>
              <w:rPr>
                <w:color w:val="00B050"/>
                <w:lang w:val="en-US" w:bidi="ar-OM"/>
              </w:rPr>
              <w:t xml:space="preserve">yōm-in ǧāybī-l-u ad-diǧāǧe gāḏ̣ib w fukk iṯm-ak w-ḥuṭṭ </w:t>
            </w:r>
            <w:r>
              <w:rPr>
                <w:color w:val="00B050"/>
              </w:rPr>
              <w:t>kellit-he</w:t>
            </w:r>
            <w:r>
              <w:rPr>
                <w:color w:val="00B050"/>
                <w:lang w:val="en-US" w:bidi="ar-OM"/>
              </w:rPr>
              <w:t xml:space="preserve"> b-iṯm-ak. w ʕāḏ̣ḏ̣-ha gāṭiḥ-ḥe </w:t>
            </w:r>
            <w:r>
              <w:rPr>
                <w:color w:val="00B050"/>
              </w:rPr>
              <w:t>gaṭəʕ</w:t>
            </w:r>
            <w:r>
              <w:rPr>
                <w:color w:val="00B050"/>
                <w:lang w:val="en-US" w:bidi="ar-OM"/>
              </w:rPr>
              <w:t xml:space="preserve">, yaʕni </w:t>
            </w:r>
            <w:r>
              <w:rPr>
                <w:color w:val="00B050"/>
              </w:rPr>
              <w:t>kellt</w:t>
            </w:r>
            <w:r>
              <w:rPr>
                <w:color w:val="00B050"/>
                <w:lang w:val="en-US" w:bidi="ar-OM"/>
              </w:rPr>
              <w:t xml:space="preserve"> ad-diǧāǧe</w:t>
            </w:r>
          </w:p>
        </w:tc>
        <w:tc>
          <w:tcPr>
            <w:tcW w:w="4253" w:type="dxa"/>
          </w:tcPr>
          <w:p w14:paraId="0A3AC8D6" w14:textId="77777777" w:rsidR="007140B6" w:rsidRDefault="00000000">
            <w:pPr>
              <w:rPr>
                <w:color w:val="00B050"/>
                <w:lang w:val="en-US" w:bidi="ar-OM"/>
              </w:rPr>
            </w:pPr>
            <w:bookmarkStart w:id="175" w:name="_Hlk132912135"/>
            <w:r>
              <w:rPr>
                <w:color w:val="00B050"/>
                <w:lang w:val="en-US" w:bidi="ar-OM"/>
              </w:rPr>
              <w:t>When they brought him the chicken he opened his mouth and put its head in his mouth. Then he bit it off. He cut off the chicken’s head</w:t>
            </w:r>
            <w:bookmarkEnd w:id="175"/>
            <w:r>
              <w:rPr>
                <w:color w:val="00B050"/>
                <w:lang w:val="en-US" w:bidi="ar-OM"/>
              </w:rPr>
              <w:t xml:space="preserve"> completely.</w:t>
            </w:r>
            <w:bookmarkEnd w:id="174"/>
          </w:p>
        </w:tc>
      </w:tr>
      <w:tr w:rsidR="007140B6" w14:paraId="6BB9FA6C" w14:textId="77777777">
        <w:tc>
          <w:tcPr>
            <w:tcW w:w="850" w:type="dxa"/>
          </w:tcPr>
          <w:p w14:paraId="48A76983" w14:textId="77777777" w:rsidR="007140B6" w:rsidRDefault="00000000">
            <w:pPr>
              <w:rPr>
                <w:lang w:val="en-US"/>
              </w:rPr>
            </w:pPr>
            <w:r>
              <w:rPr>
                <w:lang w:val="en-US"/>
              </w:rPr>
              <w:t>2:29</w:t>
            </w:r>
          </w:p>
        </w:tc>
        <w:tc>
          <w:tcPr>
            <w:tcW w:w="3969" w:type="dxa"/>
          </w:tcPr>
          <w:p w14:paraId="59879A22" w14:textId="77777777" w:rsidR="007140B6" w:rsidRDefault="00000000">
            <w:pPr>
              <w:rPr>
                <w:color w:val="00B050"/>
                <w:lang w:val="en-US" w:bidi="ar-OM"/>
              </w:rPr>
            </w:pPr>
            <w:r>
              <w:rPr>
                <w:color w:val="00B050"/>
              </w:rPr>
              <w:t>b-ᵊsnūn-u</w:t>
            </w:r>
            <w:r>
              <w:rPr>
                <w:color w:val="00B050"/>
                <w:lang w:val="en-US" w:bidi="ar-OM"/>
              </w:rPr>
              <w:t xml:space="preserve"> hīčiḏ ḥāṭṭ </w:t>
            </w:r>
            <w:r>
              <w:rPr>
                <w:color w:val="00B050"/>
              </w:rPr>
              <w:t>kellit-he</w:t>
            </w:r>
            <w:r>
              <w:rPr>
                <w:color w:val="00B050"/>
                <w:lang w:val="en-US" w:bidi="ar-OM"/>
              </w:rPr>
              <w:t xml:space="preserve"> b-iṯm-u w ʕaḏ̣ḏ̣ ʕalē-he w-ᵊgṭaḥ-</w:t>
            </w:r>
            <w:r>
              <w:rPr>
                <w:color w:val="00B050"/>
              </w:rPr>
              <w:t>ḥa gaṭəʕ.</w:t>
            </w:r>
          </w:p>
        </w:tc>
        <w:tc>
          <w:tcPr>
            <w:tcW w:w="4253" w:type="dxa"/>
          </w:tcPr>
          <w:p w14:paraId="4230F87F" w14:textId="77777777" w:rsidR="007140B6" w:rsidRDefault="00000000">
            <w:pPr>
              <w:rPr>
                <w:color w:val="00B050"/>
                <w:lang w:val="en-US" w:bidi="ar-OM"/>
              </w:rPr>
            </w:pPr>
            <w:r>
              <w:rPr>
                <w:color w:val="00B050"/>
                <w:lang w:val="en-US" w:bidi="ar-OM"/>
              </w:rPr>
              <w:t>With his teeth like this; he put its head in his mouth, bit on it and cut it off completely.</w:t>
            </w:r>
          </w:p>
        </w:tc>
      </w:tr>
      <w:tr w:rsidR="007140B6" w14:paraId="3AC20604" w14:textId="77777777">
        <w:tc>
          <w:tcPr>
            <w:tcW w:w="850" w:type="dxa"/>
          </w:tcPr>
          <w:p w14:paraId="58C8FCB7" w14:textId="77777777" w:rsidR="007140B6" w:rsidRDefault="00000000">
            <w:pPr>
              <w:rPr>
                <w:lang w:val="en-US"/>
              </w:rPr>
            </w:pPr>
            <w:r>
              <w:rPr>
                <w:lang w:val="en-US"/>
              </w:rPr>
              <w:t>2:33</w:t>
            </w:r>
          </w:p>
        </w:tc>
        <w:tc>
          <w:tcPr>
            <w:tcW w:w="3969" w:type="dxa"/>
          </w:tcPr>
          <w:p w14:paraId="3193DF82" w14:textId="77777777" w:rsidR="007140B6" w:rsidRDefault="00000000">
            <w:pPr>
              <w:rPr>
                <w:color w:val="00B050"/>
                <w:lang w:val="en-US" w:bidi="ar-OM"/>
              </w:rPr>
            </w:pPr>
            <w:r>
              <w:rPr>
                <w:color w:val="00B050"/>
                <w:lang w:val="en-US" w:bidi="ar-OM"/>
              </w:rPr>
              <w:t>“ā!” gāyil “yā bāše iḏbaḥū-ni hīčiḏ miṯil-ma ḏibaḥit ad-diǧāǧe!”</w:t>
            </w:r>
          </w:p>
        </w:tc>
        <w:tc>
          <w:tcPr>
            <w:tcW w:w="4253" w:type="dxa"/>
          </w:tcPr>
          <w:p w14:paraId="10F24EB4" w14:textId="77777777" w:rsidR="007140B6" w:rsidRDefault="00000000">
            <w:pPr>
              <w:rPr>
                <w:color w:val="00B050"/>
                <w:lang w:val="en-US" w:bidi="ar-OM"/>
              </w:rPr>
            </w:pPr>
            <w:r>
              <w:rPr>
                <w:color w:val="00B050"/>
                <w:lang w:val="en-US" w:bidi="ar-OM"/>
              </w:rPr>
              <w:t>He said, “Well, o pasha! Kill me like that! In the way I killed the chicken.”</w:t>
            </w:r>
          </w:p>
        </w:tc>
      </w:tr>
      <w:tr w:rsidR="007140B6" w14:paraId="59034D70" w14:textId="77777777">
        <w:tc>
          <w:tcPr>
            <w:tcW w:w="850" w:type="dxa"/>
          </w:tcPr>
          <w:p w14:paraId="406D8AE4" w14:textId="77777777" w:rsidR="007140B6" w:rsidRDefault="00000000">
            <w:r>
              <w:t>2:36</w:t>
            </w:r>
          </w:p>
        </w:tc>
        <w:tc>
          <w:tcPr>
            <w:tcW w:w="3969" w:type="dxa"/>
          </w:tcPr>
          <w:p w14:paraId="45761296" w14:textId="77777777" w:rsidR="007140B6" w:rsidRDefault="00000000">
            <w:pPr>
              <w:rPr>
                <w:color w:val="00B050"/>
                <w:lang w:val="en-US" w:bidi="ar-OM"/>
              </w:rPr>
            </w:pPr>
            <w:r>
              <w:rPr>
                <w:color w:val="00B050"/>
                <w:lang w:val="en-US" w:bidi="ar-OM"/>
              </w:rPr>
              <w:softHyphen/>
              <w:t xml:space="preserve">ē al-bāše mā yigdar yḥuṭṭ iṯm-u b-kellt-u, čibīre kellt-u! “wal!” gāyil “hīčiḏ āni mā_gdar aḏbaḥ-ak, hīčiḏ māmiš ḏabiḥ. xayyo </w:t>
            </w:r>
            <w:r>
              <w:rPr>
                <w:color w:val="00B050"/>
              </w:rPr>
              <w:t>ʕaff</w:t>
            </w:r>
            <w:r>
              <w:rPr>
                <w:color w:val="00B050"/>
                <w:lang w:val="en-US" w:bidi="ar-OM"/>
              </w:rPr>
              <w:t xml:space="preserve"> ʕinn-</w:t>
            </w:r>
            <w:r>
              <w:rPr>
                <w:color w:val="00B050"/>
              </w:rPr>
              <w:t>ak,</w:t>
            </w:r>
            <w:r>
              <w:rPr>
                <w:color w:val="00B050"/>
                <w:lang w:val="en-US" w:bidi="ar-OM"/>
              </w:rPr>
              <w:t xml:space="preserve"> hīčiḏ mā_gdar aḏbaḥ-ak.”</w:t>
            </w:r>
          </w:p>
        </w:tc>
        <w:tc>
          <w:tcPr>
            <w:tcW w:w="4253" w:type="dxa"/>
          </w:tcPr>
          <w:p w14:paraId="5DB3E273" w14:textId="77777777" w:rsidR="007140B6" w:rsidRDefault="00000000">
            <w:pPr>
              <w:rPr>
                <w:color w:val="00B050"/>
                <w:lang w:val="en-US" w:bidi="ar-OM"/>
              </w:rPr>
            </w:pPr>
            <w:r>
              <w:rPr>
                <w:color w:val="00B050"/>
                <w:lang w:val="en-US" w:bidi="ar-OM"/>
              </w:rPr>
              <w:t>The pasha cannot put his mouth around his head; his head is too big. He said, “Gosh, I cannot kill you like that, there is no killing like that. Brother, you are pardoned! I cannot kill you like that”.</w:t>
            </w:r>
          </w:p>
        </w:tc>
      </w:tr>
      <w:tr w:rsidR="007140B6" w14:paraId="74E8756B" w14:textId="77777777">
        <w:tc>
          <w:tcPr>
            <w:tcW w:w="850" w:type="dxa"/>
          </w:tcPr>
          <w:p w14:paraId="6EBE9E99" w14:textId="77777777" w:rsidR="007140B6" w:rsidRDefault="00000000">
            <w:r>
              <w:t>2:45</w:t>
            </w:r>
          </w:p>
        </w:tc>
        <w:tc>
          <w:tcPr>
            <w:tcW w:w="3969" w:type="dxa"/>
          </w:tcPr>
          <w:p w14:paraId="21D7366A" w14:textId="77777777" w:rsidR="007140B6" w:rsidRDefault="00000000">
            <w:pPr>
              <w:rPr>
                <w:color w:val="00B050"/>
                <w:lang w:val="en-US" w:bidi="ar-OM"/>
              </w:rPr>
            </w:pPr>
            <w:r>
              <w:rPr>
                <w:color w:val="00B050"/>
                <w:lang w:val="en-US" w:bidi="ar-OM"/>
              </w:rPr>
              <w:t>demek ki maʕnāt-he ʕaff ʕinn-ak. w ʕaff ʕinn-u l-bāše win ygūl-l-u “</w:t>
            </w:r>
            <w:r>
              <w:rPr>
                <w:color w:val="00B050"/>
              </w:rPr>
              <w:t>du-rūḥ</w:t>
            </w:r>
            <w:r>
              <w:rPr>
                <w:color w:val="00B050"/>
                <w:lang w:val="en-US" w:bidi="ar-OM"/>
              </w:rPr>
              <w:t xml:space="preserve"> xayyo inte xləṣit! inte ṣāḥi yaʕni ʕaqəlli bir adam, al-fann, yaʕni ᵊqləb-u b-al-fann b-al-ʕagəl.”</w:t>
            </w:r>
          </w:p>
        </w:tc>
        <w:tc>
          <w:tcPr>
            <w:tcW w:w="4253" w:type="dxa"/>
          </w:tcPr>
          <w:p w14:paraId="584F4A76" w14:textId="77777777" w:rsidR="007140B6" w:rsidRDefault="00000000">
            <w:pPr>
              <w:rPr>
                <w:color w:val="00B050"/>
                <w:lang w:val="en-US" w:bidi="ar-OM"/>
              </w:rPr>
            </w:pPr>
            <w:r>
              <w:rPr>
                <w:color w:val="00B050"/>
                <w:lang w:val="en-US" w:bidi="ar-OM"/>
              </w:rPr>
              <w:t>It means (he said), “You are pardoned.” The pasha bestowed a pardon on him and said, “Go away, you are free! You are smart, you are an intelligent man.” He defeated him with brightness, with wits.</w:t>
            </w:r>
          </w:p>
        </w:tc>
      </w:tr>
    </w:tbl>
    <w:p w14:paraId="14ED80EF" w14:textId="77777777" w:rsidR="007140B6" w:rsidRDefault="007140B6">
      <w:pPr>
        <w:pStyle w:val="BodyText2"/>
        <w:spacing w:line="240" w:lineRule="auto"/>
        <w:rPr>
          <w:u w:val="none"/>
          <w:lang w:val="en-US"/>
        </w:rPr>
      </w:pPr>
    </w:p>
    <w:p w14:paraId="76781C6D" w14:textId="77777777" w:rsidR="007140B6" w:rsidRDefault="00000000">
      <w:pPr>
        <w:pStyle w:val="Heading2"/>
      </w:pPr>
      <w:bookmarkStart w:id="176" w:name="_Toc156305454"/>
      <w:r>
        <w:t>Urfa-125_Coffee-Harran-2010</w:t>
      </w:r>
      <w:bookmarkEnd w:id="176"/>
    </w:p>
    <w:p w14:paraId="7A2C931E" w14:textId="77777777" w:rsidR="00F57617" w:rsidRDefault="00F57617" w:rsidP="00F57617">
      <w:pPr>
        <w:pStyle w:val="BodyText2"/>
        <w:spacing w:line="240" w:lineRule="auto"/>
        <w:rPr>
          <w:u w:val="none"/>
        </w:rPr>
      </w:pPr>
      <w:r>
        <w:rPr>
          <w:u w:val="none"/>
        </w:rPr>
        <w:t>15 May 2010</w:t>
      </w:r>
    </w:p>
    <w:p w14:paraId="1B14E188" w14:textId="77777777" w:rsidR="00F57617" w:rsidRDefault="00F57617" w:rsidP="00F57617">
      <w:pPr>
        <w:pStyle w:val="BodyText2"/>
        <w:spacing w:line="240" w:lineRule="auto"/>
        <w:rPr>
          <w:u w:val="none"/>
        </w:rPr>
      </w:pPr>
      <w:r>
        <w:rPr>
          <w:u w:val="none"/>
        </w:rPr>
        <w:t>Ismāʕīl</w:t>
      </w:r>
    </w:p>
    <w:p w14:paraId="0B1CED29" w14:textId="77777777" w:rsidR="00F57617" w:rsidRDefault="00F57617" w:rsidP="00F57617">
      <w:pPr>
        <w:pStyle w:val="BodyText2"/>
        <w:spacing w:line="240" w:lineRule="auto"/>
        <w:rPr>
          <w:u w:val="none"/>
        </w:rPr>
      </w:pPr>
      <w:r>
        <w:rPr>
          <w:u w:val="none"/>
        </w:rPr>
        <w:t>Heft III</w:t>
      </w:r>
    </w:p>
    <w:tbl>
      <w:tblPr>
        <w:tblStyle w:val="TableGrid"/>
        <w:tblW w:w="9072" w:type="dxa"/>
        <w:tblLook w:val="0400" w:firstRow="0" w:lastRow="0" w:firstColumn="0" w:lastColumn="0" w:noHBand="0" w:noVBand="1"/>
      </w:tblPr>
      <w:tblGrid>
        <w:gridCol w:w="850"/>
        <w:gridCol w:w="3969"/>
        <w:gridCol w:w="4253"/>
      </w:tblGrid>
      <w:tr w:rsidR="00F57617" w:rsidRPr="001076B7" w14:paraId="1542B065" w14:textId="77777777" w:rsidTr="00763CEC">
        <w:tc>
          <w:tcPr>
            <w:tcW w:w="850" w:type="dxa"/>
          </w:tcPr>
          <w:p w14:paraId="6FC2EDB2" w14:textId="77777777" w:rsidR="00F57617" w:rsidRDefault="00F57617" w:rsidP="00763CEC">
            <w:pPr>
              <w:rPr>
                <w:lang w:val="en-US"/>
              </w:rPr>
            </w:pPr>
            <w:r>
              <w:rPr>
                <w:lang w:val="en-US"/>
              </w:rPr>
              <w:t>0:01</w:t>
            </w:r>
          </w:p>
        </w:tc>
        <w:tc>
          <w:tcPr>
            <w:tcW w:w="3969" w:type="dxa"/>
          </w:tcPr>
          <w:p w14:paraId="2425C186" w14:textId="77777777" w:rsidR="00F57617" w:rsidRPr="003B5D60" w:rsidRDefault="00F57617" w:rsidP="00763CEC">
            <w:pPr>
              <w:rPr>
                <w:color w:val="00B050"/>
                <w:lang w:val="en-US" w:bidi="ar-OM"/>
              </w:rPr>
            </w:pPr>
            <w:r w:rsidRPr="003B5D60">
              <w:rPr>
                <w:color w:val="00B050"/>
                <w:lang w:val="en-US"/>
              </w:rPr>
              <w:t>ᵊb-zimānāt xōǧam wāḥad rāʕi ghawa rāʕi maḏ̣īfe, awwali l-ʕarab ygūlūn b-al-gaṛāye yduggūn ᵊghawa, ᵊghawa</w:t>
            </w:r>
          </w:p>
        </w:tc>
        <w:tc>
          <w:tcPr>
            <w:tcW w:w="4253" w:type="dxa"/>
          </w:tcPr>
          <w:p w14:paraId="577DEEE5" w14:textId="77777777" w:rsidR="00F57617" w:rsidRPr="003B5D60" w:rsidRDefault="00F57617" w:rsidP="00763CEC">
            <w:pPr>
              <w:rPr>
                <w:color w:val="00B050"/>
                <w:lang w:val="en-US" w:bidi="ar-OM"/>
              </w:rPr>
            </w:pPr>
            <w:r w:rsidRPr="003B5D60">
              <w:rPr>
                <w:color w:val="00B050"/>
                <w:lang w:val="en-US" w:bidi="ar-OM"/>
              </w:rPr>
              <w:t xml:space="preserve">Once upon a time, my teacher, there was a host (who used to offer) coffee; one who had guest house. In former times, the Arabs used </w:t>
            </w:r>
            <w:r w:rsidRPr="003B5D60">
              <w:rPr>
                <w:color w:val="00B050"/>
                <w:lang w:val="en-US" w:bidi="ar-OM"/>
              </w:rPr>
              <w:lastRenderedPageBreak/>
              <w:t>to pound the coffee.</w:t>
            </w:r>
          </w:p>
        </w:tc>
      </w:tr>
      <w:tr w:rsidR="00F57617" w:rsidRPr="001076B7" w14:paraId="7E5074DF" w14:textId="77777777" w:rsidTr="00763CEC">
        <w:tc>
          <w:tcPr>
            <w:tcW w:w="850" w:type="dxa"/>
          </w:tcPr>
          <w:p w14:paraId="3A75C711" w14:textId="77777777" w:rsidR="00F57617" w:rsidRDefault="00F57617" w:rsidP="00763CEC">
            <w:pPr>
              <w:rPr>
                <w:lang w:val="en-US"/>
              </w:rPr>
            </w:pPr>
            <w:r>
              <w:rPr>
                <w:lang w:val="en-US"/>
              </w:rPr>
              <w:lastRenderedPageBreak/>
              <w:t>0:17</w:t>
            </w:r>
          </w:p>
        </w:tc>
        <w:tc>
          <w:tcPr>
            <w:tcW w:w="3969" w:type="dxa"/>
          </w:tcPr>
          <w:p w14:paraId="5362AFBD" w14:textId="77777777" w:rsidR="00F57617" w:rsidRPr="003B5D60" w:rsidRDefault="00F57617" w:rsidP="00763CEC">
            <w:pPr>
              <w:rPr>
                <w:color w:val="00B050"/>
                <w:lang w:val="en-US"/>
              </w:rPr>
            </w:pPr>
            <w:r w:rsidRPr="003B5D60">
              <w:rPr>
                <w:color w:val="00B050"/>
                <w:lang w:val="en-US"/>
              </w:rPr>
              <w:t>az-zlime hāḏa, ydugg ᵊghawa b-an-nahāṛ kīlow ghawa, yṣarrif b-as-sine talaṯmiyye w-xamsīn kīlow yṣarrif yākul ᵊghawa.</w:t>
            </w:r>
          </w:p>
        </w:tc>
        <w:tc>
          <w:tcPr>
            <w:tcW w:w="4253" w:type="dxa"/>
          </w:tcPr>
          <w:p w14:paraId="0BFCDA54" w14:textId="77777777" w:rsidR="00F57617" w:rsidRPr="003B5D60" w:rsidRDefault="00F57617" w:rsidP="00763CEC">
            <w:pPr>
              <w:rPr>
                <w:color w:val="00B050"/>
                <w:lang w:val="en-US" w:bidi="ar-OM"/>
              </w:rPr>
            </w:pPr>
            <w:r w:rsidRPr="003B5D60">
              <w:rPr>
                <w:color w:val="00B050"/>
                <w:lang w:val="en-US" w:bidi="ar-OM"/>
              </w:rPr>
              <w:t>That man used pound one kilo of coffee a day; he consumed 350 kilos a year. He consumed and used up so much coffee.</w:t>
            </w:r>
          </w:p>
        </w:tc>
      </w:tr>
      <w:tr w:rsidR="00F57617" w:rsidRPr="004E1476" w14:paraId="694618D8" w14:textId="77777777" w:rsidTr="00763CEC">
        <w:tc>
          <w:tcPr>
            <w:tcW w:w="850" w:type="dxa"/>
          </w:tcPr>
          <w:p w14:paraId="6FA07D3B" w14:textId="77777777" w:rsidR="00F57617" w:rsidRDefault="00F57617" w:rsidP="00763CEC">
            <w:pPr>
              <w:rPr>
                <w:lang w:val="en-US"/>
              </w:rPr>
            </w:pPr>
            <w:r>
              <w:rPr>
                <w:lang w:val="en-US"/>
              </w:rPr>
              <w:t>0:28</w:t>
            </w:r>
          </w:p>
        </w:tc>
        <w:tc>
          <w:tcPr>
            <w:tcW w:w="3969" w:type="dxa"/>
          </w:tcPr>
          <w:p w14:paraId="7AF121C3" w14:textId="77777777" w:rsidR="00F57617" w:rsidRPr="003B5D60" w:rsidRDefault="00F57617" w:rsidP="00763CEC">
            <w:pPr>
              <w:rPr>
                <w:color w:val="00B050"/>
                <w:lang w:val="en-US"/>
              </w:rPr>
            </w:pPr>
            <w:r w:rsidRPr="003B5D60">
              <w:rPr>
                <w:color w:val="00B050"/>
                <w:lang w:val="en-US"/>
              </w:rPr>
              <w:t xml:space="preserve">yaʕni yṣarrif ᵊghawa sine sintēn al-mille tiǧī m-al-gaṛāye, </w:t>
            </w:r>
            <w:r w:rsidRPr="003B5D60">
              <w:rPr>
                <w:color w:val="00B050"/>
              </w:rPr>
              <w:t xml:space="preserve">yitaharraǧūn </w:t>
            </w:r>
            <w:r w:rsidRPr="003B5D60">
              <w:rPr>
                <w:color w:val="00B050"/>
                <w:lang w:val="en-US"/>
              </w:rPr>
              <w:t xml:space="preserve">yišrabūn, bass yišrabūn ᵊghawa ʕind al-gamgūm w-an-nafīle. </w:t>
            </w:r>
          </w:p>
        </w:tc>
        <w:tc>
          <w:tcPr>
            <w:tcW w:w="4253" w:type="dxa"/>
          </w:tcPr>
          <w:p w14:paraId="0FA9343F" w14:textId="77777777" w:rsidR="00F57617" w:rsidRPr="003B5D60" w:rsidRDefault="00F57617" w:rsidP="00763CEC">
            <w:pPr>
              <w:rPr>
                <w:color w:val="00B050"/>
                <w:lang w:val="en-US" w:bidi="ar-OM"/>
              </w:rPr>
            </w:pPr>
            <w:r w:rsidRPr="003B5D60">
              <w:rPr>
                <w:color w:val="00B050"/>
                <w:lang w:val="en-US" w:bidi="ar-OM"/>
              </w:rPr>
              <w:t>For one or two years he had consumed so much coffee. People used to come from the villages; they chatted there and drank coffee form large coffee pot at the fireplace.</w:t>
            </w:r>
          </w:p>
        </w:tc>
      </w:tr>
      <w:tr w:rsidR="00F57617" w:rsidRPr="004E1476" w14:paraId="6437A2CD" w14:textId="77777777" w:rsidTr="00763CEC">
        <w:tc>
          <w:tcPr>
            <w:tcW w:w="850" w:type="dxa"/>
          </w:tcPr>
          <w:p w14:paraId="41340D01" w14:textId="77777777" w:rsidR="00F57617" w:rsidRDefault="00F57617" w:rsidP="00763CEC">
            <w:pPr>
              <w:rPr>
                <w:lang w:val="en-US"/>
              </w:rPr>
            </w:pPr>
            <w:r>
              <w:rPr>
                <w:lang w:val="en-US"/>
              </w:rPr>
              <w:t>0:38</w:t>
            </w:r>
          </w:p>
        </w:tc>
        <w:tc>
          <w:tcPr>
            <w:tcW w:w="3969" w:type="dxa"/>
          </w:tcPr>
          <w:p w14:paraId="04E3C6D8" w14:textId="77777777" w:rsidR="00F57617" w:rsidRPr="003B5D60" w:rsidRDefault="00F57617" w:rsidP="00763CEC">
            <w:pPr>
              <w:rPr>
                <w:color w:val="00B050"/>
                <w:lang w:val="en-US"/>
              </w:rPr>
            </w:pPr>
            <w:r w:rsidRPr="003B5D60">
              <w:rPr>
                <w:color w:val="00B050"/>
                <w:lang w:val="en-US"/>
              </w:rPr>
              <w:t>yḏ̣allūn l-aṣ-ṣubuḥ yišrabūn ᵊghawa, aǧ-ǧīrān ʕind-u yiǧūn m-al-gaṛāye, ǧarītēn ṯalāṯ maši, yiǧūn ʕalē-´ tā yišrabūn ᵊghawa.</w:t>
            </w:r>
          </w:p>
        </w:tc>
        <w:tc>
          <w:tcPr>
            <w:tcW w:w="4253" w:type="dxa"/>
          </w:tcPr>
          <w:p w14:paraId="314FFA07" w14:textId="77777777" w:rsidR="00F57617" w:rsidRPr="003B5D60" w:rsidRDefault="00F57617" w:rsidP="00763CEC">
            <w:pPr>
              <w:rPr>
                <w:color w:val="00B050"/>
                <w:lang w:val="en-US" w:bidi="ar-OM"/>
              </w:rPr>
            </w:pPr>
            <w:r w:rsidRPr="003B5D60">
              <w:rPr>
                <w:color w:val="00B050"/>
                <w:lang w:val="en-US" w:bidi="ar-OM"/>
              </w:rPr>
              <w:t>They kept on drinking coffee until the morning. The neighbours from his place and from the villages around; from two or three villages they came on foot to drink coffee.</w:t>
            </w:r>
          </w:p>
        </w:tc>
      </w:tr>
      <w:tr w:rsidR="00F57617" w:rsidRPr="004E1476" w14:paraId="554EFA6F" w14:textId="77777777" w:rsidTr="00763CEC">
        <w:tc>
          <w:tcPr>
            <w:tcW w:w="850" w:type="dxa"/>
          </w:tcPr>
          <w:p w14:paraId="456D7E85" w14:textId="77777777" w:rsidR="00F57617" w:rsidRPr="006F50C0" w:rsidRDefault="00F57617" w:rsidP="00763CEC">
            <w:r>
              <w:t>0:47</w:t>
            </w:r>
          </w:p>
        </w:tc>
        <w:tc>
          <w:tcPr>
            <w:tcW w:w="3969" w:type="dxa"/>
          </w:tcPr>
          <w:p w14:paraId="149B8B50" w14:textId="77777777" w:rsidR="00F57617" w:rsidRPr="003B5D60" w:rsidRDefault="00F57617" w:rsidP="00763CEC">
            <w:pPr>
              <w:rPr>
                <w:color w:val="00B050"/>
                <w:lang w:val="en-US"/>
              </w:rPr>
            </w:pPr>
            <w:r w:rsidRPr="003B5D60">
              <w:rPr>
                <w:color w:val="00B050"/>
                <w:lang w:val="en-US"/>
              </w:rPr>
              <w:t>yugʕudūn ʕind-u yōm-in yugʕudūn ʕind-u w yišrabūn ᵊghawa, sine sintēn ṯalāṯ az-zlime hāḏa ḏ̣aʕfān yaʕni flūs mū ḏ̣āll ʕind-u məṣārī-yu xəlṣānāt.</w:t>
            </w:r>
          </w:p>
        </w:tc>
        <w:tc>
          <w:tcPr>
            <w:tcW w:w="4253" w:type="dxa"/>
          </w:tcPr>
          <w:p w14:paraId="2E3C2B1E" w14:textId="77777777" w:rsidR="00F57617" w:rsidRPr="003B5D60" w:rsidRDefault="00F57617" w:rsidP="00763CEC">
            <w:pPr>
              <w:rPr>
                <w:color w:val="00B050"/>
                <w:lang w:val="en-US" w:bidi="ar-OM"/>
              </w:rPr>
            </w:pPr>
            <w:r w:rsidRPr="003B5D60">
              <w:rPr>
                <w:color w:val="00B050"/>
                <w:lang w:val="en-US" w:bidi="ar-OM"/>
              </w:rPr>
              <w:t>They were sitting at his place and drinking coffee. One, two, three years later this man had become poor; that means there was no money left, his money was over.</w:t>
            </w:r>
          </w:p>
        </w:tc>
      </w:tr>
      <w:tr w:rsidR="00F57617" w:rsidRPr="004E1476" w14:paraId="0837E449" w14:textId="77777777" w:rsidTr="00763CEC">
        <w:tc>
          <w:tcPr>
            <w:tcW w:w="850" w:type="dxa"/>
          </w:tcPr>
          <w:p w14:paraId="51EA5AAD" w14:textId="77777777" w:rsidR="00F57617" w:rsidRPr="00FD7BB4" w:rsidRDefault="00F57617" w:rsidP="00763CEC">
            <w:r>
              <w:t>0:57</w:t>
            </w:r>
          </w:p>
        </w:tc>
        <w:tc>
          <w:tcPr>
            <w:tcW w:w="3969" w:type="dxa"/>
          </w:tcPr>
          <w:p w14:paraId="26A57D56" w14:textId="77777777" w:rsidR="00F57617" w:rsidRPr="003B5D60" w:rsidRDefault="00F57617" w:rsidP="00763CEC">
            <w:pPr>
              <w:rPr>
                <w:color w:val="00B050"/>
                <w:lang w:val="en-US"/>
              </w:rPr>
            </w:pPr>
            <w:r w:rsidRPr="003B5D60">
              <w:rPr>
                <w:color w:val="00B050"/>
                <w:lang w:val="en-US"/>
              </w:rPr>
              <w:t xml:space="preserve">w-gāḏ̣i </w:t>
            </w:r>
            <w:r w:rsidRPr="003B5D60">
              <w:rPr>
                <w:color w:val="00B050"/>
              </w:rPr>
              <w:t xml:space="preserve">artəq mā ḏ̣āll </w:t>
            </w:r>
            <w:r w:rsidRPr="003B5D60">
              <w:rPr>
                <w:color w:val="00B050"/>
                <w:lang w:val="en-US"/>
              </w:rPr>
              <w:t xml:space="preserve">ʕind-u </w:t>
            </w:r>
            <w:r w:rsidRPr="003B5D60">
              <w:rPr>
                <w:color w:val="00B050"/>
              </w:rPr>
              <w:t>gūǧ-in</w:t>
            </w:r>
            <w:r w:rsidRPr="003B5D60">
              <w:rPr>
                <w:color w:val="00B050"/>
                <w:lang w:val="en-US"/>
              </w:rPr>
              <w:t xml:space="preserve"> yāxuḏ ᵊghawa mā ʕād yigdar yištari ghawa.</w:t>
            </w:r>
          </w:p>
        </w:tc>
        <w:tc>
          <w:tcPr>
            <w:tcW w:w="4253" w:type="dxa"/>
          </w:tcPr>
          <w:p w14:paraId="35C60198" w14:textId="77777777" w:rsidR="00F57617" w:rsidRPr="003B5D60" w:rsidRDefault="00F57617" w:rsidP="00763CEC">
            <w:pPr>
              <w:rPr>
                <w:color w:val="00B050"/>
                <w:lang w:val="en-US" w:bidi="ar-OM"/>
              </w:rPr>
            </w:pPr>
            <w:r w:rsidRPr="003B5D60">
              <w:rPr>
                <w:color w:val="00B050"/>
                <w:lang w:val="en-US" w:bidi="ar-OM"/>
              </w:rPr>
              <w:t xml:space="preserve">It was finished and he had no means to buy, coffee; he could not purchase coffee any longer. </w:t>
            </w:r>
          </w:p>
        </w:tc>
      </w:tr>
      <w:tr w:rsidR="00F57617" w:rsidRPr="004E1476" w14:paraId="26815B03" w14:textId="77777777" w:rsidTr="00763CEC">
        <w:tc>
          <w:tcPr>
            <w:tcW w:w="850" w:type="dxa"/>
          </w:tcPr>
          <w:p w14:paraId="633D839B" w14:textId="77777777" w:rsidR="00F57617" w:rsidRDefault="00F57617" w:rsidP="00763CEC">
            <w:pPr>
              <w:rPr>
                <w:lang w:val="en-US"/>
              </w:rPr>
            </w:pPr>
            <w:r>
              <w:rPr>
                <w:lang w:val="en-US"/>
              </w:rPr>
              <w:t>1:01</w:t>
            </w:r>
          </w:p>
        </w:tc>
        <w:tc>
          <w:tcPr>
            <w:tcW w:w="3969" w:type="dxa"/>
          </w:tcPr>
          <w:p w14:paraId="49EECF43" w14:textId="77777777" w:rsidR="00F57617" w:rsidRPr="003B5D60" w:rsidRDefault="00F57617" w:rsidP="00763CEC">
            <w:pPr>
              <w:rPr>
                <w:color w:val="00B050"/>
                <w:lang w:val="en-US" w:bidi="ar-OM"/>
              </w:rPr>
            </w:pPr>
            <w:r w:rsidRPr="003B5D60">
              <w:rPr>
                <w:color w:val="00B050"/>
                <w:lang w:val="en-US"/>
              </w:rPr>
              <w:t xml:space="preserve">w gāḏ̣ib </w:t>
            </w:r>
            <w:r w:rsidRPr="003B5D60">
              <w:rPr>
                <w:color w:val="00B050"/>
                <w:lang w:val="de-AT" w:bidi="ar-OM"/>
              </w:rPr>
              <w:t>ᵊ</w:t>
            </w:r>
            <w:r w:rsidRPr="003B5D60">
              <w:rPr>
                <w:color w:val="00B050"/>
                <w:lang w:val="en-US" w:bidi="ar-OM"/>
              </w:rPr>
              <w:t>mbaṭṭil al-</w:t>
            </w:r>
            <w:r w:rsidRPr="003B5D60">
              <w:rPr>
                <w:color w:val="00B050"/>
                <w:lang w:val="de-AT" w:bidi="ar-OM"/>
              </w:rPr>
              <w:t>ᵊ</w:t>
            </w:r>
            <w:r w:rsidRPr="003B5D60">
              <w:rPr>
                <w:color w:val="00B050"/>
                <w:lang w:val="en-US" w:bidi="ar-OM"/>
              </w:rPr>
              <w:t xml:space="preserve">ghawa məṣāri mā ʕind-u gāḏ̣ib </w:t>
            </w:r>
            <w:r w:rsidRPr="003B5D60">
              <w:rPr>
                <w:color w:val="00B050"/>
              </w:rPr>
              <w:t xml:space="preserve">lāmm al… </w:t>
            </w:r>
            <w:r w:rsidRPr="003B5D60">
              <w:rPr>
                <w:color w:val="00B050"/>
                <w:lang w:val="en-US" w:bidi="ar-OM"/>
              </w:rPr>
              <w:t xml:space="preserve">al-gamgūm al-ᵊmmāʕīn </w:t>
            </w:r>
            <w:r w:rsidRPr="003B5D60">
              <w:rPr>
                <w:color w:val="00B050"/>
              </w:rPr>
              <w:t>al-ᵊghawa w</w:t>
            </w:r>
            <w:r w:rsidRPr="003B5D60">
              <w:rPr>
                <w:color w:val="00B050"/>
                <w:lang w:val="en-US" w:bidi="ar-OM"/>
              </w:rPr>
              <w:t xml:space="preserve"> ḥāṭṭ-hin b-al-kōše, rāmī-hin.</w:t>
            </w:r>
          </w:p>
        </w:tc>
        <w:tc>
          <w:tcPr>
            <w:tcW w:w="4253" w:type="dxa"/>
          </w:tcPr>
          <w:p w14:paraId="69922424" w14:textId="77777777" w:rsidR="00F57617" w:rsidRPr="003B5D60" w:rsidRDefault="00F57617" w:rsidP="00763CEC">
            <w:pPr>
              <w:rPr>
                <w:color w:val="00B050"/>
                <w:lang w:val="en-US" w:bidi="ar-OM"/>
              </w:rPr>
            </w:pPr>
            <w:r w:rsidRPr="003B5D60">
              <w:rPr>
                <w:color w:val="00B050"/>
                <w:lang w:val="en-US" w:bidi="ar-OM"/>
              </w:rPr>
              <w:t xml:space="preserve">As he had no money he stopped (serving) coffee. He took the coffee pot, all the utensils for the coffee, put them in the corner and left them there. </w:t>
            </w:r>
          </w:p>
        </w:tc>
      </w:tr>
      <w:tr w:rsidR="00F57617" w:rsidRPr="004E1476" w14:paraId="3F006968" w14:textId="77777777" w:rsidTr="00763CEC">
        <w:tc>
          <w:tcPr>
            <w:tcW w:w="850" w:type="dxa"/>
          </w:tcPr>
          <w:p w14:paraId="4B8D4513" w14:textId="77777777" w:rsidR="00F57617" w:rsidRDefault="00F57617" w:rsidP="00763CEC">
            <w:pPr>
              <w:rPr>
                <w:lang w:val="en-US"/>
              </w:rPr>
            </w:pPr>
            <w:r>
              <w:rPr>
                <w:lang w:val="en-US"/>
              </w:rPr>
              <w:t>1:14</w:t>
            </w:r>
          </w:p>
        </w:tc>
        <w:tc>
          <w:tcPr>
            <w:tcW w:w="3969" w:type="dxa"/>
          </w:tcPr>
          <w:p w14:paraId="059FD295" w14:textId="77777777" w:rsidR="00F57617" w:rsidRPr="003B5D60" w:rsidRDefault="00F57617" w:rsidP="00763CEC">
            <w:pPr>
              <w:rPr>
                <w:color w:val="00B050"/>
                <w:lang w:val="en-US"/>
              </w:rPr>
            </w:pPr>
            <w:r w:rsidRPr="003B5D60">
              <w:rPr>
                <w:color w:val="00B050"/>
                <w:lang w:val="en-US"/>
              </w:rPr>
              <w:t>wāḥad zād ṣāyir zangīl ǧidīd, yamm-u ta-ngūl, yamm-u b-</w:t>
            </w:r>
            <w:r w:rsidRPr="003B5D60">
              <w:rPr>
                <w:color w:val="00B050"/>
              </w:rPr>
              <w:t>ǧarye</w:t>
            </w:r>
            <w:r w:rsidRPr="003B5D60">
              <w:rPr>
                <w:color w:val="00B050"/>
                <w:lang w:val="en-US"/>
              </w:rPr>
              <w:t xml:space="preserve"> ǧarītēn ṣāyir wāḥad šabʕān ǧidīd.</w:t>
            </w:r>
          </w:p>
        </w:tc>
        <w:tc>
          <w:tcPr>
            <w:tcW w:w="4253" w:type="dxa"/>
          </w:tcPr>
          <w:p w14:paraId="5F5E4816" w14:textId="77777777" w:rsidR="00F57617" w:rsidRPr="003B5D60" w:rsidRDefault="00F57617" w:rsidP="00763CEC">
            <w:pPr>
              <w:rPr>
                <w:color w:val="00B050"/>
                <w:lang w:val="en-US" w:bidi="ar-OM"/>
              </w:rPr>
            </w:pPr>
            <w:r w:rsidRPr="003B5D60">
              <w:rPr>
                <w:color w:val="00B050"/>
                <w:lang w:val="en-US" w:bidi="ar-OM"/>
              </w:rPr>
              <w:t>There was another one who had recently become rich. He lived close to him, let’s say, close to him by a village or two. He had recently become rich (lit. sated).</w:t>
            </w:r>
          </w:p>
        </w:tc>
      </w:tr>
      <w:tr w:rsidR="00F57617" w:rsidRPr="004E1476" w14:paraId="533A2462" w14:textId="77777777" w:rsidTr="00763CEC">
        <w:tc>
          <w:tcPr>
            <w:tcW w:w="850" w:type="dxa"/>
          </w:tcPr>
          <w:p w14:paraId="0DD88676" w14:textId="77777777" w:rsidR="00F57617" w:rsidRDefault="00F57617" w:rsidP="00763CEC">
            <w:pPr>
              <w:rPr>
                <w:lang w:val="en-US"/>
              </w:rPr>
            </w:pPr>
            <w:r>
              <w:rPr>
                <w:lang w:val="en-US"/>
              </w:rPr>
              <w:t>1:23</w:t>
            </w:r>
          </w:p>
        </w:tc>
        <w:tc>
          <w:tcPr>
            <w:tcW w:w="3969" w:type="dxa"/>
          </w:tcPr>
          <w:p w14:paraId="46AB21E0" w14:textId="77777777" w:rsidR="00F57617" w:rsidRPr="003B5D60" w:rsidRDefault="00F57617" w:rsidP="00763CEC">
            <w:pPr>
              <w:rPr>
                <w:color w:val="00B050"/>
                <w:lang w:val="en-US"/>
              </w:rPr>
            </w:pPr>
            <w:r w:rsidRPr="003B5D60">
              <w:rPr>
                <w:color w:val="00B050"/>
                <w:lang w:val="en-US"/>
              </w:rPr>
              <w:t>samʕān inn aš-šēx hāḏa tārič al-ᵊghawa gāyil “</w:t>
            </w:r>
            <w:bookmarkStart w:id="177" w:name="_Hlk143527551"/>
            <w:r w:rsidRPr="003B5D60">
              <w:rPr>
                <w:color w:val="00B050"/>
                <w:lang w:val="en-US"/>
              </w:rPr>
              <w:t>min hēn ṛāyiḥ gāyil: āni arīd agḏ̣ub dār aš-šēx w-arīd āni asāwi ghawa</w:t>
            </w:r>
            <w:bookmarkEnd w:id="177"/>
            <w:r w:rsidRPr="003B5D60">
              <w:rPr>
                <w:color w:val="00B050"/>
                <w:lang w:val="en-US"/>
              </w:rPr>
              <w:t>.”</w:t>
            </w:r>
          </w:p>
        </w:tc>
        <w:tc>
          <w:tcPr>
            <w:tcW w:w="4253" w:type="dxa"/>
          </w:tcPr>
          <w:p w14:paraId="2E3F7361" w14:textId="77777777" w:rsidR="00F57617" w:rsidRPr="003B5D60" w:rsidRDefault="00F57617" w:rsidP="00763CEC">
            <w:pPr>
              <w:rPr>
                <w:color w:val="00B050"/>
                <w:lang w:val="en-US" w:bidi="ar-OM"/>
              </w:rPr>
            </w:pPr>
            <w:r w:rsidRPr="003B5D60">
              <w:rPr>
                <w:color w:val="00B050"/>
                <w:lang w:val="en-US" w:bidi="ar-OM"/>
              </w:rPr>
              <w:t>He heard that this sheikh had given up (serving) coffee and said, “</w:t>
            </w:r>
            <w:bookmarkStart w:id="178" w:name="_Hlk143527565"/>
            <w:r w:rsidRPr="003B5D60">
              <w:rPr>
                <w:color w:val="00B050"/>
                <w:lang w:val="en-US" w:bidi="ar-OM"/>
              </w:rPr>
              <w:t>I will leave from here, will take the sheikh’s house and I will make coffee.”</w:t>
            </w:r>
            <w:bookmarkEnd w:id="178"/>
          </w:p>
        </w:tc>
      </w:tr>
      <w:tr w:rsidR="00F57617" w:rsidRPr="004E1476" w14:paraId="2E81A4DB" w14:textId="77777777" w:rsidTr="00763CEC">
        <w:tc>
          <w:tcPr>
            <w:tcW w:w="850" w:type="dxa"/>
          </w:tcPr>
          <w:p w14:paraId="78929CC3" w14:textId="77777777" w:rsidR="00F57617" w:rsidRDefault="00F57617" w:rsidP="00763CEC">
            <w:pPr>
              <w:rPr>
                <w:lang w:val="en-US"/>
              </w:rPr>
            </w:pPr>
            <w:r>
              <w:rPr>
                <w:lang w:val="en-US"/>
              </w:rPr>
              <w:t>1:32</w:t>
            </w:r>
          </w:p>
        </w:tc>
        <w:tc>
          <w:tcPr>
            <w:tcW w:w="3969" w:type="dxa"/>
          </w:tcPr>
          <w:p w14:paraId="2B94EAE3" w14:textId="77777777" w:rsidR="00F57617" w:rsidRPr="003B5D60" w:rsidRDefault="00F57617" w:rsidP="00763CEC">
            <w:pPr>
              <w:rPr>
                <w:color w:val="00B050"/>
                <w:lang w:val="en-US"/>
              </w:rPr>
            </w:pPr>
            <w:r w:rsidRPr="003B5D60">
              <w:rPr>
                <w:color w:val="00B050"/>
                <w:lang w:val="en-US"/>
              </w:rPr>
              <w:t>ᵊmdarrib ʕa-l-ᵊghawa msāwi l-gamgūm, mālī-hin ᵊflān gāyim ysāwi ghawa w yṣubb l-al-ʕālam, l-ᵊzlimt-u yṣubb.</w:t>
            </w:r>
          </w:p>
        </w:tc>
        <w:tc>
          <w:tcPr>
            <w:tcW w:w="4253" w:type="dxa"/>
          </w:tcPr>
          <w:p w14:paraId="0B03DEA9" w14:textId="77777777" w:rsidR="00F57617" w:rsidRPr="003B5D60" w:rsidRDefault="00F57617" w:rsidP="00763CEC">
            <w:pPr>
              <w:rPr>
                <w:color w:val="00B050"/>
                <w:lang w:val="en-US" w:bidi="ar-OM"/>
              </w:rPr>
            </w:pPr>
            <w:r w:rsidRPr="003B5D60">
              <w:rPr>
                <w:color w:val="00B050"/>
                <w:lang w:val="en-US" w:bidi="ar-OM"/>
              </w:rPr>
              <w:t>He sent (someone to the market) to have coffee pot(s) made. He filled them, started to make coffee and served it to the people, to his men.</w:t>
            </w:r>
          </w:p>
        </w:tc>
      </w:tr>
      <w:tr w:rsidR="00F57617" w:rsidRPr="004E1476" w14:paraId="72E62545" w14:textId="77777777" w:rsidTr="00763CEC">
        <w:tc>
          <w:tcPr>
            <w:tcW w:w="850" w:type="dxa"/>
          </w:tcPr>
          <w:p w14:paraId="3E9E2686" w14:textId="77777777" w:rsidR="00F57617" w:rsidRDefault="00F57617" w:rsidP="00763CEC">
            <w:pPr>
              <w:rPr>
                <w:lang w:val="en-US"/>
              </w:rPr>
            </w:pPr>
            <w:r>
              <w:rPr>
                <w:lang w:val="en-US"/>
              </w:rPr>
              <w:t>1:38</w:t>
            </w:r>
          </w:p>
        </w:tc>
        <w:tc>
          <w:tcPr>
            <w:tcW w:w="3969" w:type="dxa"/>
          </w:tcPr>
          <w:p w14:paraId="5438A8A9" w14:textId="77777777" w:rsidR="00F57617" w:rsidRPr="003B5D60" w:rsidRDefault="00F57617" w:rsidP="00763CEC">
            <w:pPr>
              <w:rPr>
                <w:color w:val="00B050"/>
                <w:lang w:val="en-US"/>
              </w:rPr>
            </w:pPr>
            <w:r w:rsidRPr="003B5D60">
              <w:rPr>
                <w:color w:val="00B050"/>
                <w:lang w:val="en-US"/>
              </w:rPr>
              <w:t>ʕind-u zlime wāḥad min zilm-u mdarrb-u ʕa-š-šēx al-awwali, ʕala ṣāḥb al-ᵊghawa, gāyil-l-u “rūḥ ṣiḥ-in-ne l-aš-šēx, gul-ill-u Ismāʕīn ʕāzm-ak, ʕāzim-ak ʕa-l-ᵊghawa.”</w:t>
            </w:r>
          </w:p>
        </w:tc>
        <w:tc>
          <w:tcPr>
            <w:tcW w:w="4253" w:type="dxa"/>
          </w:tcPr>
          <w:p w14:paraId="1CAB4E43" w14:textId="77777777" w:rsidR="00F57617" w:rsidRPr="003B5D60" w:rsidRDefault="00F57617" w:rsidP="00763CEC">
            <w:pPr>
              <w:rPr>
                <w:color w:val="00B050"/>
                <w:lang w:val="en-US" w:bidi="ar-OM"/>
              </w:rPr>
            </w:pPr>
            <w:r w:rsidRPr="003B5D60">
              <w:rPr>
                <w:color w:val="00B050"/>
                <w:lang w:val="en-US" w:bidi="ar-OM"/>
              </w:rPr>
              <w:t>He had a man whom he sent to the former sheikh, to the coffee man. He said to him, “Go and call the sheikh over to us! Tell him, ‘Ismail has invited you; he has invited you for coffee.’</w:t>
            </w:r>
          </w:p>
        </w:tc>
      </w:tr>
      <w:tr w:rsidR="00F57617" w:rsidRPr="004E1476" w14:paraId="716E1932" w14:textId="77777777" w:rsidTr="00763CEC">
        <w:tc>
          <w:tcPr>
            <w:tcW w:w="850" w:type="dxa"/>
          </w:tcPr>
          <w:p w14:paraId="0230CC78" w14:textId="77777777" w:rsidR="00F57617" w:rsidRDefault="00F57617" w:rsidP="00763CEC">
            <w:pPr>
              <w:rPr>
                <w:lang w:val="en-US"/>
              </w:rPr>
            </w:pPr>
            <w:r>
              <w:rPr>
                <w:lang w:val="en-US"/>
              </w:rPr>
              <w:t>1:49</w:t>
            </w:r>
          </w:p>
        </w:tc>
        <w:tc>
          <w:tcPr>
            <w:tcW w:w="3969" w:type="dxa"/>
          </w:tcPr>
          <w:p w14:paraId="2520C993" w14:textId="77777777" w:rsidR="00F57617" w:rsidRPr="003B5D60" w:rsidRDefault="00F57617" w:rsidP="00763CEC">
            <w:pPr>
              <w:rPr>
                <w:color w:val="00B050"/>
                <w:lang w:val="en-US"/>
              </w:rPr>
            </w:pPr>
            <w:r w:rsidRPr="003B5D60">
              <w:rPr>
                <w:color w:val="00B050"/>
                <w:lang w:val="en-US"/>
              </w:rPr>
              <w:t>ygūl tā yiǧi ʕind-inn-u huwwa mbaṭṭil ᵊghawt-u, tā yiǧi yḏ̣all yišrab ʕind-i ghawa, lā yḏ̣all ᵊb-qēr ᵊghawa, kahvesiz kalmasın!</w:t>
            </w:r>
          </w:p>
        </w:tc>
        <w:tc>
          <w:tcPr>
            <w:tcW w:w="4253" w:type="dxa"/>
          </w:tcPr>
          <w:p w14:paraId="75E1C5CC" w14:textId="77777777" w:rsidR="00F57617" w:rsidRPr="003B5D60" w:rsidRDefault="00F57617" w:rsidP="00763CEC">
            <w:pPr>
              <w:rPr>
                <w:color w:val="00B050"/>
                <w:lang w:val="en-US" w:bidi="ar-OM"/>
              </w:rPr>
            </w:pPr>
            <w:r w:rsidRPr="003B5D60">
              <w:rPr>
                <w:color w:val="00B050"/>
                <w:lang w:val="en-US" w:bidi="ar-OM"/>
              </w:rPr>
              <w:t>He should come, since he had given up (serving) coffee. He can come and keep drinking coffee at my place; and so he would not stay without coffee. He should not stay without coffee!”</w:t>
            </w:r>
          </w:p>
        </w:tc>
      </w:tr>
      <w:tr w:rsidR="00F57617" w:rsidRPr="004E1476" w14:paraId="0CE92A3D" w14:textId="77777777" w:rsidTr="00763CEC">
        <w:tc>
          <w:tcPr>
            <w:tcW w:w="850" w:type="dxa"/>
          </w:tcPr>
          <w:p w14:paraId="27C97732" w14:textId="77777777" w:rsidR="00F57617" w:rsidRDefault="00F57617" w:rsidP="00763CEC">
            <w:pPr>
              <w:rPr>
                <w:lang w:val="en-US"/>
              </w:rPr>
            </w:pPr>
            <w:r>
              <w:rPr>
                <w:lang w:val="en-US"/>
              </w:rPr>
              <w:lastRenderedPageBreak/>
              <w:t>2:00</w:t>
            </w:r>
          </w:p>
        </w:tc>
        <w:tc>
          <w:tcPr>
            <w:tcW w:w="3969" w:type="dxa"/>
          </w:tcPr>
          <w:p w14:paraId="76EE7F85" w14:textId="77777777" w:rsidR="00F57617" w:rsidRPr="00EE154A" w:rsidRDefault="00F57617" w:rsidP="00763CEC">
            <w:pPr>
              <w:rPr>
                <w:color w:val="00B050"/>
                <w:lang w:val="en-US"/>
              </w:rPr>
            </w:pPr>
            <w:r w:rsidRPr="00EE154A">
              <w:rPr>
                <w:color w:val="00B050"/>
                <w:lang w:val="en-US"/>
              </w:rPr>
              <w:t>yōm-inn-u ṛāyiḥ ṣāyiḥ-ill-u gāyil “tamām, aš-šēx yṣīḥ-l-ak, ug</w:t>
            </w:r>
            <w:r w:rsidRPr="00EE154A">
              <w:rPr>
                <w:noProof/>
                <w:color w:val="00B050"/>
                <w:lang w:val="en-US"/>
              </w:rPr>
              <w:t>ḏ̣ub</w:t>
            </w:r>
            <w:r w:rsidRPr="00EE154A">
              <w:rPr>
                <w:color w:val="00B050"/>
                <w:lang w:val="en-US"/>
              </w:rPr>
              <w:t>” w gabəl-ma yiǧi az-zlime ḏāk gāyil li-zlimt-u al ysāwi l-ᵊghawa,</w:t>
            </w:r>
          </w:p>
        </w:tc>
        <w:tc>
          <w:tcPr>
            <w:tcW w:w="4253" w:type="dxa"/>
          </w:tcPr>
          <w:p w14:paraId="369F00A9" w14:textId="77777777" w:rsidR="00F57617" w:rsidRPr="00EE154A" w:rsidRDefault="00F57617" w:rsidP="00763CEC">
            <w:pPr>
              <w:rPr>
                <w:color w:val="00B050"/>
                <w:lang w:val="en-US" w:bidi="ar-OM"/>
              </w:rPr>
            </w:pPr>
            <w:r w:rsidRPr="00EE154A">
              <w:rPr>
                <w:color w:val="00B050"/>
                <w:lang w:val="en-US" w:bidi="ar-OM"/>
              </w:rPr>
              <w:t xml:space="preserve">When he went and called him he said, “It </w:t>
            </w:r>
            <w:r w:rsidRPr="00EE154A">
              <w:rPr>
                <w:color w:val="00B050"/>
                <w:highlight w:val="yellow"/>
                <w:lang w:val="en-US" w:bidi="ar-OM"/>
              </w:rPr>
              <w:t>is</w:t>
            </w:r>
            <w:r>
              <w:rPr>
                <w:color w:val="00B050"/>
                <w:lang w:val="en-US" w:bidi="ar-OM"/>
              </w:rPr>
              <w:t xml:space="preserve"> </w:t>
            </w:r>
            <w:r w:rsidRPr="00EE154A">
              <w:rPr>
                <w:color w:val="00B050"/>
                <w:lang w:val="en-US" w:bidi="ar-OM"/>
              </w:rPr>
              <w:t>alright, the sheikh calls you, there you go.” Before he arrived, that man said to his man who makes the coffee,</w:t>
            </w:r>
          </w:p>
        </w:tc>
      </w:tr>
      <w:tr w:rsidR="00F57617" w:rsidRPr="004E1476" w14:paraId="5843B9EC" w14:textId="77777777" w:rsidTr="00763CEC">
        <w:tc>
          <w:tcPr>
            <w:tcW w:w="850" w:type="dxa"/>
          </w:tcPr>
          <w:p w14:paraId="68062DA4" w14:textId="77777777" w:rsidR="00F57617" w:rsidRPr="00F04B61" w:rsidRDefault="00F57617" w:rsidP="00763CEC">
            <w:r>
              <w:t>2:07</w:t>
            </w:r>
          </w:p>
        </w:tc>
        <w:tc>
          <w:tcPr>
            <w:tcW w:w="3969" w:type="dxa"/>
          </w:tcPr>
          <w:p w14:paraId="5011D15B" w14:textId="77777777" w:rsidR="00F57617" w:rsidRPr="00EE154A" w:rsidRDefault="00F57617" w:rsidP="00763CEC">
            <w:pPr>
              <w:rPr>
                <w:color w:val="00B050"/>
                <w:lang w:val="en-US"/>
              </w:rPr>
            </w:pPr>
            <w:r w:rsidRPr="00EE154A">
              <w:rPr>
                <w:color w:val="00B050"/>
                <w:lang w:val="en-US"/>
              </w:rPr>
              <w:t xml:space="preserve">gāyil “aš-šēx ǧaʕ-yiǧi, w-imil al-gamgūm ač-čibīre al-gamgūm ač-čibīr malyāne bī-he dabbītēn ᵊghawa ǧaʕ-ᵊtfūr gāyl-ill-u “ḥuṭṭ-ull-ak bī-he ḥabbtēn šiʕīr! ḥuṭṭ ᵊbgaḷb al-ᵊghawa </w:t>
            </w:r>
            <w:r w:rsidRPr="00EE154A">
              <w:rPr>
                <w:color w:val="00B050"/>
              </w:rPr>
              <w:t>ḥabbt</w:t>
            </w:r>
            <w:r w:rsidRPr="00EE154A">
              <w:rPr>
                <w:color w:val="00B050"/>
              </w:rPr>
              <w:softHyphen/>
              <w:t>ēn šiʕīr</w:t>
            </w:r>
            <w:r w:rsidRPr="00EE154A">
              <w:rPr>
                <w:color w:val="00B050"/>
                <w:lang w:val="en-US"/>
              </w:rPr>
              <w:t xml:space="preserve"> w xall-ha təṭbax!”</w:t>
            </w:r>
          </w:p>
        </w:tc>
        <w:tc>
          <w:tcPr>
            <w:tcW w:w="4253" w:type="dxa"/>
          </w:tcPr>
          <w:p w14:paraId="569975A9" w14:textId="77777777" w:rsidR="00F57617" w:rsidRPr="00EE154A" w:rsidRDefault="00F57617" w:rsidP="00763CEC">
            <w:pPr>
              <w:rPr>
                <w:color w:val="00B050"/>
                <w:lang w:val="en-US" w:bidi="ar-OM"/>
              </w:rPr>
            </w:pPr>
            <w:r w:rsidRPr="00EE154A">
              <w:rPr>
                <w:color w:val="00B050"/>
                <w:lang w:val="en-US" w:bidi="ar-OM"/>
              </w:rPr>
              <w:t>“The sheikh is going to come, fill the big coffee pot! Fill up the big coffee pot in which two cans of coffee are boiling.” And he said to him, “Put two grains of barley into it! Put two grains of barley into the coffee and let it boil!”</w:t>
            </w:r>
          </w:p>
        </w:tc>
      </w:tr>
      <w:tr w:rsidR="00F57617" w:rsidRPr="004E1476" w14:paraId="7A32EF3E" w14:textId="77777777" w:rsidTr="00763CEC">
        <w:tc>
          <w:tcPr>
            <w:tcW w:w="850" w:type="dxa"/>
          </w:tcPr>
          <w:p w14:paraId="3940714B" w14:textId="77777777" w:rsidR="00F57617" w:rsidRPr="004047BE" w:rsidRDefault="00F57617" w:rsidP="00763CEC">
            <w:r>
              <w:t>2:21</w:t>
            </w:r>
          </w:p>
        </w:tc>
        <w:tc>
          <w:tcPr>
            <w:tcW w:w="3969" w:type="dxa"/>
          </w:tcPr>
          <w:p w14:paraId="78472CEC" w14:textId="77777777" w:rsidR="00F57617" w:rsidRPr="00EE154A" w:rsidRDefault="00F57617" w:rsidP="00763CEC">
            <w:pPr>
              <w:rPr>
                <w:color w:val="00B050"/>
                <w:lang w:val="en-US"/>
              </w:rPr>
            </w:pPr>
            <w:r w:rsidRPr="00EE154A">
              <w:rPr>
                <w:color w:val="00B050"/>
                <w:lang w:val="en-US"/>
              </w:rPr>
              <w:t xml:space="preserve">gāyil “tamām!” ḥāṭṭ ḥabbtēn šiʕīr w-al-ᵊghawa </w:t>
            </w:r>
            <w:r w:rsidRPr="00EE154A">
              <w:rPr>
                <w:color w:val="00B050"/>
              </w:rPr>
              <w:t>ǧaʕad</w:t>
            </w:r>
            <w:r w:rsidRPr="00EE154A">
              <w:rPr>
                <w:color w:val="00B050"/>
                <w:lang w:val="en-US"/>
              </w:rPr>
              <w:t xml:space="preserve">-təṭbax </w:t>
            </w:r>
            <w:r w:rsidRPr="00EE154A">
              <w:rPr>
                <w:color w:val="00B050"/>
              </w:rPr>
              <w:t>yihnī-he</w:t>
            </w:r>
            <w:r w:rsidRPr="00EE154A">
              <w:rPr>
                <w:color w:val="00B050"/>
                <w:lang w:val="en-US"/>
              </w:rPr>
              <w:t xml:space="preserve"> ssāwī-he </w:t>
            </w:r>
            <w:r w:rsidRPr="00EE154A">
              <w:rPr>
                <w:color w:val="00B050"/>
              </w:rPr>
              <w:t>axtar dönder</w:t>
            </w:r>
            <w:r w:rsidRPr="00EE154A">
              <w:rPr>
                <w:color w:val="00B050"/>
                <w:lang w:val="en-US"/>
              </w:rPr>
              <w:t xml:space="preserve"> yaʕni</w:t>
            </w:r>
            <w:r w:rsidRPr="00EE154A">
              <w:rPr>
                <w:color w:val="00B050"/>
              </w:rPr>
              <w:t xml:space="preserve"> b-aǧ-ǧazwit az-ziqīre m-ač-</w:t>
            </w:r>
            <w:bookmarkStart w:id="179" w:name="_Hlk132715131"/>
            <w:r w:rsidRPr="00EE154A">
              <w:rPr>
                <w:color w:val="00B050"/>
              </w:rPr>
              <w:t>čibīre</w:t>
            </w:r>
            <w:bookmarkEnd w:id="179"/>
            <w:r w:rsidRPr="00EE154A">
              <w:rPr>
                <w:color w:val="00B050"/>
              </w:rPr>
              <w:t xml:space="preserve">. </w:t>
            </w:r>
          </w:p>
        </w:tc>
        <w:tc>
          <w:tcPr>
            <w:tcW w:w="4253" w:type="dxa"/>
          </w:tcPr>
          <w:p w14:paraId="5D936267" w14:textId="77777777" w:rsidR="00F57617" w:rsidRPr="00EE154A" w:rsidRDefault="00F57617" w:rsidP="00763CEC">
            <w:pPr>
              <w:rPr>
                <w:color w:val="00B050"/>
                <w:lang w:val="en-US" w:bidi="ar-OM"/>
              </w:rPr>
            </w:pPr>
            <w:r w:rsidRPr="00EE154A">
              <w:rPr>
                <w:color w:val="00B050"/>
                <w:lang w:val="en-US" w:bidi="ar-OM"/>
              </w:rPr>
              <w:t>He said, “Alright!” He put two grains of barley while the coffee was boiling. Then he poured it from one pot into the other, I mean (he poured it) from the big into the small coffee pot.</w:t>
            </w:r>
          </w:p>
        </w:tc>
      </w:tr>
      <w:tr w:rsidR="00F57617" w:rsidRPr="004E1476" w14:paraId="17A2D467" w14:textId="77777777" w:rsidTr="00763CEC">
        <w:tc>
          <w:tcPr>
            <w:tcW w:w="850" w:type="dxa"/>
          </w:tcPr>
          <w:p w14:paraId="0F1117F6" w14:textId="77777777" w:rsidR="00F57617" w:rsidRDefault="00F57617" w:rsidP="00763CEC">
            <w:pPr>
              <w:rPr>
                <w:lang w:val="en-US"/>
              </w:rPr>
            </w:pPr>
            <w:r>
              <w:rPr>
                <w:lang w:val="en-US"/>
              </w:rPr>
              <w:t>2:32</w:t>
            </w:r>
          </w:p>
        </w:tc>
        <w:tc>
          <w:tcPr>
            <w:tcW w:w="3969" w:type="dxa"/>
          </w:tcPr>
          <w:p w14:paraId="1DD0E45A" w14:textId="77777777" w:rsidR="00F57617" w:rsidRPr="00EE154A" w:rsidRDefault="00F57617" w:rsidP="00763CEC">
            <w:pPr>
              <w:rPr>
                <w:color w:val="00B050"/>
                <w:lang w:val="en-US"/>
              </w:rPr>
            </w:pPr>
            <w:r w:rsidRPr="00EE154A">
              <w:rPr>
                <w:color w:val="00B050"/>
                <w:lang w:val="en-US"/>
              </w:rPr>
              <w:t xml:space="preserve">yōm-inn-u ǧāy aš-šēx, </w:t>
            </w:r>
            <w:r w:rsidRPr="00EE154A">
              <w:rPr>
                <w:color w:val="00B050"/>
              </w:rPr>
              <w:t>abu al-gh</w:t>
            </w:r>
            <w:r w:rsidRPr="00EE154A">
              <w:rPr>
                <w:color w:val="00B050"/>
                <w:lang w:val="en-US"/>
              </w:rPr>
              <w:t>awt al-ʕatīǧe, gāyil “ahlan, ahlan b-abu flān, ahlan b-abu flān!” gāyim yhalli bī-´.</w:t>
            </w:r>
          </w:p>
        </w:tc>
        <w:tc>
          <w:tcPr>
            <w:tcW w:w="4253" w:type="dxa"/>
          </w:tcPr>
          <w:p w14:paraId="71D51C12" w14:textId="77777777" w:rsidR="00F57617" w:rsidRPr="00EE154A" w:rsidRDefault="00F57617" w:rsidP="00763CEC">
            <w:pPr>
              <w:rPr>
                <w:color w:val="00B050"/>
                <w:lang w:val="en-US" w:bidi="ar-OM"/>
              </w:rPr>
            </w:pPr>
            <w:r w:rsidRPr="00EE154A">
              <w:rPr>
                <w:color w:val="00B050"/>
                <w:lang w:val="en-US" w:bidi="ar-OM"/>
              </w:rPr>
              <w:t>When the sheikh, the one with the old coffee, had arrived, (the host) said to him, “Welcome! Welcome father of so-and-so! Welcome!” He started to welcome him.</w:t>
            </w:r>
          </w:p>
        </w:tc>
      </w:tr>
      <w:tr w:rsidR="00F57617" w:rsidRPr="004E1476" w14:paraId="6B42D118" w14:textId="77777777" w:rsidTr="00763CEC">
        <w:tc>
          <w:tcPr>
            <w:tcW w:w="850" w:type="dxa"/>
          </w:tcPr>
          <w:p w14:paraId="5CBB429E" w14:textId="77777777" w:rsidR="00F57617" w:rsidRDefault="00F57617" w:rsidP="00763CEC">
            <w:pPr>
              <w:rPr>
                <w:lang w:val="en-US"/>
              </w:rPr>
            </w:pPr>
            <w:r>
              <w:rPr>
                <w:lang w:val="en-US"/>
              </w:rPr>
              <w:t>2:40</w:t>
            </w:r>
          </w:p>
        </w:tc>
        <w:tc>
          <w:tcPr>
            <w:tcW w:w="3969" w:type="dxa"/>
          </w:tcPr>
          <w:p w14:paraId="16F78104" w14:textId="77777777" w:rsidR="00F57617" w:rsidRPr="00EE154A" w:rsidRDefault="00F57617" w:rsidP="00763CEC">
            <w:pPr>
              <w:rPr>
                <w:color w:val="00B050"/>
                <w:lang w:val="en-US"/>
              </w:rPr>
            </w:pPr>
            <w:r w:rsidRPr="00EE154A">
              <w:rPr>
                <w:color w:val="00B050"/>
                <w:lang w:val="en-US"/>
              </w:rPr>
              <w:t xml:space="preserve">gāyil “ᵊtfaḏ̣ḏ̣al ugʕud!” gāʕid gāyil l-zlimt-u “ṣubb l-aš-šēx finǧān ᵊghawa!” ṣābb-ill-u finǧāl ᵊghawa šārib al-ᵊghawa, yōm-inn-u šārib, gāyim yrīd tā yḥamid ᵊb-ghawt-u, yaʕni </w:t>
            </w:r>
            <w:r w:rsidRPr="00EE154A">
              <w:rPr>
                <w:i/>
                <w:iCs/>
                <w:color w:val="00B050"/>
                <w:lang w:val="en-US"/>
              </w:rPr>
              <w:t>kahvesini övmek istiyor.</w:t>
            </w:r>
          </w:p>
        </w:tc>
        <w:tc>
          <w:tcPr>
            <w:tcW w:w="4253" w:type="dxa"/>
          </w:tcPr>
          <w:p w14:paraId="301D3339" w14:textId="77777777" w:rsidR="00F57617" w:rsidRPr="00EE154A" w:rsidRDefault="00F57617" w:rsidP="00763CEC">
            <w:pPr>
              <w:rPr>
                <w:color w:val="00B050"/>
                <w:lang w:val="en-US" w:bidi="ar-OM"/>
              </w:rPr>
            </w:pPr>
            <w:r w:rsidRPr="00EE154A">
              <w:rPr>
                <w:color w:val="00B050"/>
                <w:lang w:val="en-US" w:bidi="ar-OM"/>
              </w:rPr>
              <w:t>He said, “Please have a seat!” He sat down and the other one said to his man, “Pour the sheikh a cup of coffee!” He poured him a cup of coffee and he drank it. After he had drunken it, (the host) wanted him to praise his coffee.</w:t>
            </w:r>
          </w:p>
        </w:tc>
      </w:tr>
      <w:tr w:rsidR="00F57617" w:rsidRPr="004E1476" w14:paraId="40BC4080" w14:textId="77777777" w:rsidTr="00763CEC">
        <w:tc>
          <w:tcPr>
            <w:tcW w:w="850" w:type="dxa"/>
          </w:tcPr>
          <w:p w14:paraId="7D5C792E" w14:textId="77777777" w:rsidR="00F57617" w:rsidRDefault="00F57617" w:rsidP="00763CEC">
            <w:pPr>
              <w:rPr>
                <w:lang w:val="en-US"/>
              </w:rPr>
            </w:pPr>
            <w:r>
              <w:rPr>
                <w:lang w:val="en-US"/>
              </w:rPr>
              <w:t>2:56</w:t>
            </w:r>
          </w:p>
        </w:tc>
        <w:tc>
          <w:tcPr>
            <w:tcW w:w="3969" w:type="dxa"/>
          </w:tcPr>
          <w:p w14:paraId="5FA1D677" w14:textId="77777777" w:rsidR="00F57617" w:rsidRPr="00EE154A" w:rsidRDefault="00F57617" w:rsidP="00763CEC">
            <w:pPr>
              <w:rPr>
                <w:color w:val="00B050"/>
                <w:lang w:val="en-US"/>
              </w:rPr>
            </w:pPr>
            <w:r w:rsidRPr="00EE154A">
              <w:rPr>
                <w:color w:val="00B050"/>
                <w:lang w:val="en-US"/>
              </w:rPr>
              <w:t>“ᵊšnōn yā_bu flān ᵊghawt-i?” waḷḷa gāyil “yā_bu flān ᵊghawt-ak čiṯīr zēn</w:t>
            </w:r>
            <w:r w:rsidRPr="00EE154A">
              <w:rPr>
                <w:color w:val="00B050"/>
              </w:rPr>
              <w:t>e</w:t>
            </w:r>
            <w:r w:rsidRPr="00EE154A">
              <w:rPr>
                <w:color w:val="00B050"/>
                <w:lang w:val="en-US"/>
              </w:rPr>
              <w:t xml:space="preserve">, </w:t>
            </w:r>
            <w:r w:rsidRPr="00EE154A">
              <w:rPr>
                <w:color w:val="00B050"/>
              </w:rPr>
              <w:t>čiṯīr z</w:t>
            </w:r>
            <w:r w:rsidRPr="00EE154A">
              <w:rPr>
                <w:color w:val="00B050"/>
              </w:rPr>
              <w:softHyphen/>
              <w:t xml:space="preserve">ēne, ḥadd zēne. </w:t>
            </w:r>
            <w:bookmarkStart w:id="180" w:name="_Hlk153806200"/>
            <w:r w:rsidRPr="00EE154A">
              <w:rPr>
                <w:color w:val="00B050"/>
                <w:lang w:val="en-US"/>
              </w:rPr>
              <w:t>bass yēlōn-ak minte ḥāṭṭ hal-ḥabbtēn aš-šiʕīr ᵊbgaḷᵊb-ha daha zēn ṣārat.”</w:t>
            </w:r>
            <w:bookmarkEnd w:id="180"/>
          </w:p>
        </w:tc>
        <w:tc>
          <w:tcPr>
            <w:tcW w:w="4253" w:type="dxa"/>
          </w:tcPr>
          <w:p w14:paraId="5EAD7DB4" w14:textId="77777777" w:rsidR="00F57617" w:rsidRPr="00EE154A" w:rsidRDefault="00F57617" w:rsidP="00763CEC">
            <w:pPr>
              <w:rPr>
                <w:color w:val="00B050"/>
                <w:lang w:val="en-US" w:bidi="ar-OM"/>
              </w:rPr>
            </w:pPr>
            <w:r w:rsidRPr="00EE154A">
              <w:rPr>
                <w:color w:val="00B050"/>
                <w:lang w:val="en-US" w:bidi="ar-OM"/>
              </w:rPr>
              <w:t xml:space="preserve">“How is my coffee, father of so-and-so?” He said, “Well, father of so-and-so, your coffee is very good, very good, extremely good. </w:t>
            </w:r>
            <w:bookmarkStart w:id="181" w:name="_Hlk153806213"/>
            <w:r w:rsidRPr="00EE154A">
              <w:rPr>
                <w:color w:val="00B050"/>
                <w:lang w:val="en-US" w:bidi="ar-OM"/>
              </w:rPr>
              <w:t>However, if you had not put these two grains of barley into it, it would be even better</w:t>
            </w:r>
            <w:bookmarkEnd w:id="181"/>
            <w:r w:rsidRPr="00EE154A">
              <w:rPr>
                <w:color w:val="00B050"/>
                <w:lang w:val="en-US" w:bidi="ar-OM"/>
              </w:rPr>
              <w:t xml:space="preserve">.” </w:t>
            </w:r>
          </w:p>
        </w:tc>
      </w:tr>
      <w:tr w:rsidR="00F57617" w:rsidRPr="004E1476" w14:paraId="5CED2BE6" w14:textId="77777777" w:rsidTr="00763CEC">
        <w:tc>
          <w:tcPr>
            <w:tcW w:w="850" w:type="dxa"/>
          </w:tcPr>
          <w:p w14:paraId="11034DBD" w14:textId="77777777" w:rsidR="00F57617" w:rsidRDefault="00F57617" w:rsidP="00763CEC">
            <w:pPr>
              <w:rPr>
                <w:lang w:val="en-US"/>
              </w:rPr>
            </w:pPr>
            <w:r>
              <w:rPr>
                <w:lang w:val="en-US"/>
              </w:rPr>
              <w:t>3:07</w:t>
            </w:r>
          </w:p>
        </w:tc>
        <w:tc>
          <w:tcPr>
            <w:tcW w:w="3969" w:type="dxa"/>
          </w:tcPr>
          <w:p w14:paraId="46C9F9F7" w14:textId="77777777" w:rsidR="00F57617" w:rsidRPr="00EE154A" w:rsidRDefault="00F57617" w:rsidP="00763CEC">
            <w:pPr>
              <w:rPr>
                <w:color w:val="00B050"/>
                <w:lang w:val="en-US"/>
              </w:rPr>
            </w:pPr>
            <w:r w:rsidRPr="00EE154A">
              <w:rPr>
                <w:color w:val="00B050"/>
                <w:lang w:val="en-US"/>
              </w:rPr>
              <w:t xml:space="preserve">az-zlime ḏa wāǧif gāyil “abō! demek āni bgaḷəb ad-dabbītēn ᵊghawa ḥaṭṭēt al-ḥabbtēn šiʕīr w-az-zlime hāḏa ʕrif-hin inn-i ḥāṭṭ ḥabbtēn šiʕīr bī-he! </w:t>
            </w:r>
          </w:p>
        </w:tc>
        <w:tc>
          <w:tcPr>
            <w:tcW w:w="4253" w:type="dxa"/>
          </w:tcPr>
          <w:p w14:paraId="4D875C4F" w14:textId="77777777" w:rsidR="00F57617" w:rsidRPr="00EE154A" w:rsidRDefault="00F57617" w:rsidP="00763CEC">
            <w:pPr>
              <w:rPr>
                <w:color w:val="00B050"/>
                <w:lang w:val="en-US" w:bidi="ar-OM"/>
              </w:rPr>
            </w:pPr>
            <w:r w:rsidRPr="00EE154A">
              <w:rPr>
                <w:color w:val="00B050"/>
                <w:lang w:val="en-US" w:bidi="ar-OM"/>
              </w:rPr>
              <w:t>That man stood up and said, “Wow! I have put two grains of barley into two cans of coffee and this man recognises that I have put two grains of barley into it!</w:t>
            </w:r>
          </w:p>
        </w:tc>
      </w:tr>
      <w:tr w:rsidR="00F57617" w:rsidRPr="004E1476" w14:paraId="79709801" w14:textId="77777777" w:rsidTr="00763CEC">
        <w:tc>
          <w:tcPr>
            <w:tcW w:w="850" w:type="dxa"/>
          </w:tcPr>
          <w:p w14:paraId="11B9F14C" w14:textId="77777777" w:rsidR="00F57617" w:rsidRDefault="00F57617" w:rsidP="00763CEC">
            <w:pPr>
              <w:rPr>
                <w:lang w:val="en-US"/>
              </w:rPr>
            </w:pPr>
            <w:r>
              <w:rPr>
                <w:lang w:val="en-US"/>
              </w:rPr>
              <w:t>3:17</w:t>
            </w:r>
          </w:p>
        </w:tc>
        <w:tc>
          <w:tcPr>
            <w:tcW w:w="3969" w:type="dxa"/>
          </w:tcPr>
          <w:p w14:paraId="256AA2D0" w14:textId="77777777" w:rsidR="00F57617" w:rsidRPr="00EE154A" w:rsidRDefault="00F57617" w:rsidP="00763CEC">
            <w:pPr>
              <w:rPr>
                <w:color w:val="00B050"/>
                <w:lang w:val="en-US"/>
              </w:rPr>
            </w:pPr>
            <w:r w:rsidRPr="00EE154A">
              <w:rPr>
                <w:color w:val="00B050"/>
                <w:lang w:val="en-US"/>
              </w:rPr>
              <w:t>demek az-zlime ḏa ṣāḥib ᵊghawa ṣaġlam.” yaʕni kēfči ghawa, kēfči ngūl. gāyil “tamām” ʕugub-mū šārib al-ᵊghawa gāyil “xayyo inte…”</w:t>
            </w:r>
          </w:p>
        </w:tc>
        <w:tc>
          <w:tcPr>
            <w:tcW w:w="4253" w:type="dxa"/>
          </w:tcPr>
          <w:p w14:paraId="06F4D3DE" w14:textId="77777777" w:rsidR="00F57617" w:rsidRPr="00EE154A" w:rsidRDefault="00F57617" w:rsidP="00763CEC">
            <w:pPr>
              <w:rPr>
                <w:color w:val="00B050"/>
                <w:lang w:val="en-US" w:bidi="ar-OM"/>
              </w:rPr>
            </w:pPr>
            <w:r w:rsidRPr="00EE154A">
              <w:rPr>
                <w:color w:val="00B050"/>
                <w:lang w:val="en-US" w:bidi="ar-OM"/>
              </w:rPr>
              <w:t xml:space="preserve">That means this man is a true connoisseur of coffee.” A keen coffee drinker; we say </w:t>
            </w:r>
            <w:r w:rsidRPr="00EE154A">
              <w:rPr>
                <w:i/>
                <w:color w:val="00B050"/>
                <w:lang w:val="en-US" w:bidi="ar-OM"/>
              </w:rPr>
              <w:t>k</w:t>
            </w:r>
            <w:r w:rsidRPr="00EE154A">
              <w:rPr>
                <w:i/>
                <w:color w:val="00B050"/>
                <w:lang w:val="en-US" w:bidi="ar-OM"/>
              </w:rPr>
              <w:softHyphen/>
            </w:r>
            <w:r w:rsidRPr="00EE154A">
              <w:rPr>
                <w:i/>
                <w:color w:val="00B050"/>
                <w:lang w:val="en-US" w:bidi="ar-OM"/>
              </w:rPr>
              <w:softHyphen/>
              <w:t>ēfči</w:t>
            </w:r>
            <w:r w:rsidRPr="00EE154A">
              <w:rPr>
                <w:color w:val="00B050"/>
                <w:lang w:val="en-US" w:bidi="ar-OM"/>
              </w:rPr>
              <w:t xml:space="preserve">. After he had drunk the coffee he said, “Brother, you are…” </w:t>
            </w:r>
          </w:p>
        </w:tc>
      </w:tr>
      <w:tr w:rsidR="00F57617" w:rsidRPr="004E1476" w14:paraId="01E57589" w14:textId="77777777" w:rsidTr="00763CEC">
        <w:tc>
          <w:tcPr>
            <w:tcW w:w="850" w:type="dxa"/>
          </w:tcPr>
          <w:p w14:paraId="6F844C95" w14:textId="77777777" w:rsidR="00F57617" w:rsidRDefault="00F57617" w:rsidP="00763CEC">
            <w:pPr>
              <w:rPr>
                <w:lang w:val="en-US"/>
              </w:rPr>
            </w:pPr>
            <w:r>
              <w:rPr>
                <w:lang w:val="en-US"/>
              </w:rPr>
              <w:t>3:27</w:t>
            </w:r>
          </w:p>
        </w:tc>
        <w:tc>
          <w:tcPr>
            <w:tcW w:w="3969" w:type="dxa"/>
          </w:tcPr>
          <w:p w14:paraId="417AD176" w14:textId="77777777" w:rsidR="00F57617" w:rsidRPr="00EE154A" w:rsidRDefault="00F57617" w:rsidP="00763CEC">
            <w:pPr>
              <w:rPr>
                <w:color w:val="00B050"/>
                <w:lang w:val="en-US"/>
              </w:rPr>
            </w:pPr>
            <w:r w:rsidRPr="00EE154A">
              <w:rPr>
                <w:color w:val="00B050"/>
                <w:lang w:val="en-US"/>
              </w:rPr>
              <w:t xml:space="preserve">saʕal-u gāyil “inte ᵊšgadd b-as-sine tišrab ᵊghawa?” gāyil “xayyo, āni b-as-sine </w:t>
            </w:r>
            <w:r w:rsidRPr="00EE154A">
              <w:rPr>
                <w:color w:val="00B050"/>
              </w:rPr>
              <w:t>ṯalṯəmiyye w-xamsīn</w:t>
            </w:r>
            <w:r w:rsidRPr="00EE154A">
              <w:rPr>
                <w:color w:val="00B050"/>
                <w:lang w:val="en-US"/>
              </w:rPr>
              <w:t xml:space="preserve"> kīlaw ašrab ᵊghawa.” gāyil “yā_bu flān, inte mā ʕind-ak maġdūr w mā ḏ̣all ʕind-ak,</w:t>
            </w:r>
          </w:p>
        </w:tc>
        <w:tc>
          <w:tcPr>
            <w:tcW w:w="4253" w:type="dxa"/>
          </w:tcPr>
          <w:p w14:paraId="1FC273E9" w14:textId="77777777" w:rsidR="00F57617" w:rsidRPr="00EE154A" w:rsidRDefault="00F57617" w:rsidP="00763CEC">
            <w:pPr>
              <w:rPr>
                <w:color w:val="00B050"/>
                <w:lang w:val="en-US" w:bidi="ar-OM"/>
              </w:rPr>
            </w:pPr>
            <w:r w:rsidRPr="00EE154A">
              <w:rPr>
                <w:color w:val="00B050"/>
                <w:lang w:val="en-US" w:bidi="ar-OM"/>
              </w:rPr>
              <w:t>He asked him, “How much coffee do you drink a year?” He said “Brother, I use to drink 350 kilos of coffee a year.” He said, “O father of so-and-so, you are no longer able to do that and you do not have any (coffee).</w:t>
            </w:r>
          </w:p>
        </w:tc>
      </w:tr>
      <w:tr w:rsidR="00F57617" w:rsidRPr="004E1476" w14:paraId="42B60C1D" w14:textId="77777777" w:rsidTr="00763CEC">
        <w:tc>
          <w:tcPr>
            <w:tcW w:w="850" w:type="dxa"/>
          </w:tcPr>
          <w:p w14:paraId="5ADAAB9C" w14:textId="77777777" w:rsidR="00F57617" w:rsidRDefault="00F57617" w:rsidP="00763CEC">
            <w:pPr>
              <w:rPr>
                <w:lang w:val="en-US"/>
              </w:rPr>
            </w:pPr>
            <w:r>
              <w:rPr>
                <w:lang w:val="en-US"/>
              </w:rPr>
              <w:t>3:41</w:t>
            </w:r>
          </w:p>
        </w:tc>
        <w:tc>
          <w:tcPr>
            <w:tcW w:w="3969" w:type="dxa"/>
          </w:tcPr>
          <w:p w14:paraId="11F66B46" w14:textId="77777777" w:rsidR="00F57617" w:rsidRPr="00EE154A" w:rsidRDefault="00F57617" w:rsidP="00763CEC">
            <w:pPr>
              <w:rPr>
                <w:color w:val="00B050"/>
                <w:lang w:val="en-US"/>
              </w:rPr>
            </w:pPr>
            <w:r w:rsidRPr="00EE154A">
              <w:rPr>
                <w:color w:val="00B050"/>
                <w:lang w:val="en-US"/>
              </w:rPr>
              <w:t xml:space="preserve">gūmu lummu maʕāmīl al-ᵊghawa w šīlu! āni b-as-sine </w:t>
            </w:r>
            <w:r w:rsidRPr="00EE154A">
              <w:rPr>
                <w:color w:val="00B050"/>
              </w:rPr>
              <w:t>ṯalṯəmiyye w-xamsīn</w:t>
            </w:r>
            <w:r w:rsidRPr="00EE154A">
              <w:rPr>
                <w:color w:val="00B050"/>
                <w:lang w:val="en-US"/>
              </w:rPr>
              <w:t xml:space="preserve"> kīlaw ghawt-ak ʕalay-ye lumm-ma tmūt. al-</w:t>
            </w:r>
            <w:r w:rsidRPr="00EE154A">
              <w:rPr>
                <w:color w:val="00B050"/>
                <w:lang w:val="en-US"/>
              </w:rPr>
              <w:lastRenderedPageBreak/>
              <w:t>ᵊghawa ʕind-ak uxṛa ttaḥawwal,</w:t>
            </w:r>
          </w:p>
        </w:tc>
        <w:tc>
          <w:tcPr>
            <w:tcW w:w="4253" w:type="dxa"/>
          </w:tcPr>
          <w:p w14:paraId="357E209E" w14:textId="77777777" w:rsidR="00F57617" w:rsidRPr="00EE154A" w:rsidRDefault="00F57617" w:rsidP="00763CEC">
            <w:pPr>
              <w:rPr>
                <w:color w:val="00B050"/>
                <w:lang w:val="en-US" w:bidi="ar-OM"/>
              </w:rPr>
            </w:pPr>
            <w:r w:rsidRPr="00EE154A">
              <w:rPr>
                <w:color w:val="00B050"/>
                <w:lang w:val="en-US" w:bidi="ar-OM"/>
              </w:rPr>
              <w:lastRenderedPageBreak/>
              <w:t xml:space="preserve">Get up, collect the utensils of the coffee and take them! I will care for your 350 kilos of coffee a year until you die. The coffee will be </w:t>
            </w:r>
            <w:r w:rsidRPr="00EE154A">
              <w:rPr>
                <w:color w:val="00B050"/>
                <w:lang w:val="en-US" w:bidi="ar-OM"/>
              </w:rPr>
              <w:lastRenderedPageBreak/>
              <w:t>brought again to your place.</w:t>
            </w:r>
          </w:p>
        </w:tc>
      </w:tr>
      <w:tr w:rsidR="00F57617" w:rsidRPr="004E1476" w14:paraId="3F8356EC" w14:textId="77777777" w:rsidTr="00763CEC">
        <w:tc>
          <w:tcPr>
            <w:tcW w:w="850" w:type="dxa"/>
          </w:tcPr>
          <w:p w14:paraId="5CFB8FA6" w14:textId="77777777" w:rsidR="00F57617" w:rsidRDefault="00F57617" w:rsidP="00763CEC">
            <w:pPr>
              <w:rPr>
                <w:lang w:val="en-US"/>
              </w:rPr>
            </w:pPr>
            <w:r>
              <w:rPr>
                <w:lang w:val="en-US"/>
              </w:rPr>
              <w:lastRenderedPageBreak/>
              <w:t>3:50</w:t>
            </w:r>
          </w:p>
        </w:tc>
        <w:tc>
          <w:tcPr>
            <w:tcW w:w="3969" w:type="dxa"/>
          </w:tcPr>
          <w:p w14:paraId="39C2A859" w14:textId="77777777" w:rsidR="00F57617" w:rsidRPr="00EE154A" w:rsidRDefault="00F57617" w:rsidP="00763CEC">
            <w:pPr>
              <w:rPr>
                <w:color w:val="00B050"/>
                <w:lang w:val="en-US"/>
              </w:rPr>
            </w:pPr>
            <w:r w:rsidRPr="00EE154A">
              <w:rPr>
                <w:color w:val="00B050"/>
                <w:lang w:val="en-US"/>
              </w:rPr>
              <w:t>inte xayyo demek kēfč-in ḥagīgi ᵊghawa w-inte... āni māni ṣāḥib ᵊghawa, inte ṣāḥb al-ᵊghawa.</w:t>
            </w:r>
          </w:p>
        </w:tc>
        <w:tc>
          <w:tcPr>
            <w:tcW w:w="4253" w:type="dxa"/>
          </w:tcPr>
          <w:p w14:paraId="7BC13E63" w14:textId="77777777" w:rsidR="00F57617" w:rsidRPr="00EE154A" w:rsidRDefault="00F57617" w:rsidP="00763CEC">
            <w:pPr>
              <w:rPr>
                <w:color w:val="00B050"/>
                <w:lang w:val="en-US" w:bidi="ar-OM"/>
              </w:rPr>
            </w:pPr>
            <w:r w:rsidRPr="00EE154A">
              <w:rPr>
                <w:color w:val="00B050"/>
                <w:lang w:val="en-US" w:bidi="ar-OM"/>
              </w:rPr>
              <w:t>You are a true and keen drinker of coffee, and you are... I am not a connoisseur of coffee, you are the coffee connoisseur.</w:t>
            </w:r>
          </w:p>
        </w:tc>
      </w:tr>
      <w:tr w:rsidR="00F57617" w:rsidRPr="004E1476" w14:paraId="2AD9472E" w14:textId="77777777" w:rsidTr="00763CEC">
        <w:tc>
          <w:tcPr>
            <w:tcW w:w="850" w:type="dxa"/>
          </w:tcPr>
          <w:p w14:paraId="2CAA786C" w14:textId="77777777" w:rsidR="00F57617" w:rsidRPr="0026668D" w:rsidRDefault="00F57617" w:rsidP="00763CEC">
            <w:r>
              <w:t>3:55</w:t>
            </w:r>
          </w:p>
        </w:tc>
        <w:tc>
          <w:tcPr>
            <w:tcW w:w="3969" w:type="dxa"/>
          </w:tcPr>
          <w:p w14:paraId="22DA9529" w14:textId="77777777" w:rsidR="00F57617" w:rsidRPr="00EE154A" w:rsidRDefault="00F57617" w:rsidP="00763CEC">
            <w:pPr>
              <w:rPr>
                <w:color w:val="00B050"/>
                <w:lang w:val="en-US"/>
              </w:rPr>
            </w:pPr>
            <w:r w:rsidRPr="00EE154A">
              <w:rPr>
                <w:color w:val="00B050"/>
                <w:lang w:val="en-US"/>
              </w:rPr>
              <w:t xml:space="preserve">w šāyil əmmāʕīn-u kull-hin naḏ̣ḏ̣af-hin māxiḏ-hin ʕa-š-šēx ḥitt əmmāʕīn-u māxiḏ-hin. w-māxḏ-ill-u </w:t>
            </w:r>
            <w:r w:rsidRPr="00EE154A">
              <w:rPr>
                <w:color w:val="00B050"/>
              </w:rPr>
              <w:t>ṯalṯəmiyye w-xamsīn</w:t>
            </w:r>
            <w:r w:rsidRPr="00EE154A">
              <w:rPr>
                <w:color w:val="00B050"/>
                <w:lang w:val="en-US"/>
              </w:rPr>
              <w:t xml:space="preserve"> kīlaw ghawa, </w:t>
            </w:r>
          </w:p>
        </w:tc>
        <w:tc>
          <w:tcPr>
            <w:tcW w:w="4253" w:type="dxa"/>
          </w:tcPr>
          <w:p w14:paraId="36991C23" w14:textId="77777777" w:rsidR="00F57617" w:rsidRPr="00EE154A" w:rsidRDefault="00F57617" w:rsidP="00763CEC">
            <w:pPr>
              <w:rPr>
                <w:color w:val="00B050"/>
                <w:lang w:val="en-US" w:bidi="ar-OM"/>
              </w:rPr>
            </w:pPr>
            <w:r w:rsidRPr="00EE154A">
              <w:rPr>
                <w:color w:val="00B050"/>
                <w:lang w:val="en-US" w:bidi="ar-OM"/>
              </w:rPr>
              <w:t>He collected all his utensils, cleaned them and took them to the sheikh. He gave him even his own utensils. And he bought him 350 kilos of coffee.</w:t>
            </w:r>
          </w:p>
        </w:tc>
      </w:tr>
      <w:tr w:rsidR="00F57617" w:rsidRPr="00CC65EC" w14:paraId="1707DA8C" w14:textId="77777777" w:rsidTr="00763CEC">
        <w:tc>
          <w:tcPr>
            <w:tcW w:w="850" w:type="dxa"/>
          </w:tcPr>
          <w:p w14:paraId="6C8C68BB" w14:textId="77777777" w:rsidR="00F57617" w:rsidRDefault="00F57617" w:rsidP="00763CEC">
            <w:pPr>
              <w:rPr>
                <w:lang w:val="en-US"/>
              </w:rPr>
            </w:pPr>
            <w:r>
              <w:rPr>
                <w:lang w:val="en-US"/>
              </w:rPr>
              <w:t>4:02</w:t>
            </w:r>
          </w:p>
        </w:tc>
        <w:tc>
          <w:tcPr>
            <w:tcW w:w="3969" w:type="dxa"/>
          </w:tcPr>
          <w:p w14:paraId="619AB08A" w14:textId="77777777" w:rsidR="00F57617" w:rsidRPr="00EE154A" w:rsidRDefault="00F57617" w:rsidP="00763CEC">
            <w:pPr>
              <w:rPr>
                <w:color w:val="00B050"/>
                <w:lang w:val="en-US"/>
              </w:rPr>
            </w:pPr>
            <w:r w:rsidRPr="00EE154A">
              <w:rPr>
                <w:color w:val="00B050"/>
                <w:lang w:val="en-US"/>
              </w:rPr>
              <w:t>w gāyil “inte tā nḏ̣all niǧi nišrab ʕind-ak ᵊghawa inte ṣāḥb ᵊghawa al-ᵊghawa uxṛa b-maḏ̣īft-ak.</w:t>
            </w:r>
          </w:p>
        </w:tc>
        <w:tc>
          <w:tcPr>
            <w:tcW w:w="4253" w:type="dxa"/>
          </w:tcPr>
          <w:p w14:paraId="06737979" w14:textId="77777777" w:rsidR="00F57617" w:rsidRPr="00EE154A" w:rsidRDefault="00F57617" w:rsidP="00763CEC">
            <w:pPr>
              <w:rPr>
                <w:color w:val="00B050"/>
                <w:lang w:val="en-US" w:bidi="ar-OM"/>
              </w:rPr>
            </w:pPr>
            <w:r w:rsidRPr="00EE154A">
              <w:rPr>
                <w:color w:val="00B050"/>
                <w:lang w:val="en-US" w:bidi="ar-OM"/>
              </w:rPr>
              <w:t>Then he said, “We will keep coming to drink coffee at your place. You are a connoisseur of coffee and the coffee will again be made at your guest house.</w:t>
            </w:r>
          </w:p>
        </w:tc>
      </w:tr>
      <w:tr w:rsidR="00F57617" w:rsidRPr="00CC65EC" w14:paraId="0E981CBB" w14:textId="77777777" w:rsidTr="00763CEC">
        <w:tc>
          <w:tcPr>
            <w:tcW w:w="850" w:type="dxa"/>
          </w:tcPr>
          <w:p w14:paraId="2357DA31" w14:textId="77777777" w:rsidR="00F57617" w:rsidRDefault="00F57617" w:rsidP="00763CEC">
            <w:pPr>
              <w:rPr>
                <w:lang w:val="en-US"/>
              </w:rPr>
            </w:pPr>
            <w:r>
              <w:rPr>
                <w:lang w:val="en-US"/>
              </w:rPr>
              <w:t>4:07</w:t>
            </w:r>
          </w:p>
        </w:tc>
        <w:tc>
          <w:tcPr>
            <w:tcW w:w="3969" w:type="dxa"/>
          </w:tcPr>
          <w:p w14:paraId="7C5A5F84" w14:textId="77777777" w:rsidR="00F57617" w:rsidRPr="00EE154A" w:rsidRDefault="00F57617" w:rsidP="00763CEC">
            <w:pPr>
              <w:rPr>
                <w:color w:val="00B050"/>
                <w:lang w:val="en-US"/>
              </w:rPr>
            </w:pPr>
            <w:r w:rsidRPr="00EE154A">
              <w:rPr>
                <w:color w:val="00B050"/>
                <w:lang w:val="en-US"/>
              </w:rPr>
              <w:t xml:space="preserve">inte demek </w:t>
            </w:r>
            <w:r w:rsidRPr="00EE154A">
              <w:rPr>
                <w:color w:val="00B050"/>
              </w:rPr>
              <w:t>ḥagīgi kēfči</w:t>
            </w:r>
            <w:r w:rsidRPr="00EE154A">
              <w:rPr>
                <w:color w:val="00B050"/>
                <w:lang w:val="en-US"/>
              </w:rPr>
              <w:t xml:space="preserve"> ghawa, āni mū šuġl-i ʕa-l-ᵊghawa.” al-ʕarab ygūl “mū kār-ak yhaddim ᵊdyār-ak.” </w:t>
            </w:r>
            <w:r w:rsidRPr="00EE154A">
              <w:rPr>
                <w:color w:val="00B050"/>
              </w:rPr>
              <w:t>inte šuġl-ak xayyo, āni mū kār-i, al-ᵊghawa šuġl-ak inte, artəq al-ᵊghawa ʕind-ak ᵊṣṣīr.” salāmt-ak w-al-ʕāfiye.</w:t>
            </w:r>
          </w:p>
        </w:tc>
        <w:tc>
          <w:tcPr>
            <w:tcW w:w="4253" w:type="dxa"/>
          </w:tcPr>
          <w:p w14:paraId="320F435D" w14:textId="77777777" w:rsidR="00F57617" w:rsidRPr="00EE154A" w:rsidRDefault="00F57617" w:rsidP="00763CEC">
            <w:pPr>
              <w:rPr>
                <w:color w:val="00B050"/>
                <w:lang w:val="en-US" w:bidi="ar-OM"/>
              </w:rPr>
            </w:pPr>
            <w:r w:rsidRPr="00EE154A">
              <w:rPr>
                <w:color w:val="00B050"/>
                <w:lang w:val="en-US" w:bidi="ar-OM"/>
              </w:rPr>
              <w:t>You are a true and keen drinker of coffee and coffee is not my business.” The Arabs say “(If you do) something you are not really good at (lit. not your profession), it will destroy your home.” It is your thing, brother, not mine. The coffee is your thing and therefore it will be made at your place.” Enjoy it!</w:t>
            </w:r>
          </w:p>
        </w:tc>
      </w:tr>
    </w:tbl>
    <w:p w14:paraId="2BC1E390" w14:textId="77777777" w:rsidR="007140B6" w:rsidRDefault="007140B6">
      <w:pPr>
        <w:pStyle w:val="BodyText2"/>
        <w:spacing w:line="240" w:lineRule="auto"/>
        <w:rPr>
          <w:u w:val="none"/>
          <w:lang w:val="en-US"/>
        </w:rPr>
      </w:pPr>
    </w:p>
    <w:p w14:paraId="4843CD19" w14:textId="77777777" w:rsidR="007140B6" w:rsidRDefault="00000000">
      <w:pPr>
        <w:pStyle w:val="Heading2"/>
        <w:rPr>
          <w:lang w:val="en-US"/>
        </w:rPr>
      </w:pPr>
      <w:bookmarkStart w:id="182" w:name="_Toc156305455"/>
      <w:r>
        <w:rPr>
          <w:lang w:val="en-US"/>
        </w:rPr>
        <w:t>Urfa-133_Sheikh_Musa-Harran-2013</w:t>
      </w:r>
      <w:bookmarkEnd w:id="182"/>
    </w:p>
    <w:p w14:paraId="46E25610" w14:textId="77777777" w:rsidR="00F57617" w:rsidRPr="00BC0614" w:rsidRDefault="00F57617" w:rsidP="00F57617">
      <w:pPr>
        <w:pStyle w:val="List"/>
        <w:rPr>
          <w:lang w:val="en-US"/>
        </w:rPr>
      </w:pPr>
      <w:r>
        <w:rPr>
          <w:noProof/>
          <w:lang w:val="en-US"/>
        </w:rPr>
        <w:t>Ibrāhīm</w:t>
      </w:r>
    </w:p>
    <w:p w14:paraId="740C71E3" w14:textId="77777777" w:rsidR="00F57617" w:rsidRDefault="00F57617" w:rsidP="00F57617">
      <w:pPr>
        <w:pStyle w:val="List"/>
        <w:rPr>
          <w:lang w:val="de-AT"/>
        </w:rPr>
      </w:pPr>
      <w:r>
        <w:rPr>
          <w:lang w:val="de-AT"/>
        </w:rPr>
        <w:t>1 Oct 2013</w:t>
      </w:r>
    </w:p>
    <w:p w14:paraId="1C79F5A5" w14:textId="77777777" w:rsidR="00F57617" w:rsidRDefault="00F57617" w:rsidP="00F57617">
      <w:pPr>
        <w:pStyle w:val="BodyText2"/>
        <w:spacing w:line="240" w:lineRule="auto"/>
        <w:rPr>
          <w:u w:val="none"/>
        </w:rPr>
      </w:pPr>
      <w:r>
        <w:rPr>
          <w:u w:val="none"/>
        </w:rPr>
        <w:t>Heft III</w:t>
      </w:r>
    </w:p>
    <w:p w14:paraId="0DD18F3D" w14:textId="77777777" w:rsidR="00F57617" w:rsidRDefault="00F57617" w:rsidP="00F57617">
      <w:pPr>
        <w:pStyle w:val="List"/>
        <w:rPr>
          <w:lang w:val="de-AT"/>
        </w:rPr>
      </w:pPr>
    </w:p>
    <w:tbl>
      <w:tblPr>
        <w:tblStyle w:val="TableGrid"/>
        <w:tblW w:w="0" w:type="auto"/>
        <w:tblLook w:val="04A0" w:firstRow="1" w:lastRow="0" w:firstColumn="1" w:lastColumn="0" w:noHBand="0" w:noVBand="1"/>
      </w:tblPr>
      <w:tblGrid>
        <w:gridCol w:w="850"/>
        <w:gridCol w:w="3969"/>
        <w:gridCol w:w="4252"/>
      </w:tblGrid>
      <w:tr w:rsidR="00F57617" w:rsidRPr="00181331" w14:paraId="0DCCFCD4" w14:textId="77777777" w:rsidTr="00763CEC">
        <w:tc>
          <w:tcPr>
            <w:tcW w:w="850" w:type="dxa"/>
          </w:tcPr>
          <w:p w14:paraId="3B70D7E6" w14:textId="77777777" w:rsidR="00F57617" w:rsidRPr="00BC0614" w:rsidRDefault="00F57617" w:rsidP="00763CEC">
            <w:pPr>
              <w:rPr>
                <w:iCs/>
                <w:noProof/>
                <w:lang w:val="en-US"/>
              </w:rPr>
            </w:pPr>
            <w:r>
              <w:rPr>
                <w:iCs/>
                <w:noProof/>
                <w:lang w:val="en-US"/>
              </w:rPr>
              <w:t>0:05</w:t>
            </w:r>
          </w:p>
        </w:tc>
        <w:tc>
          <w:tcPr>
            <w:tcW w:w="3969" w:type="dxa"/>
          </w:tcPr>
          <w:p w14:paraId="731769FE" w14:textId="77777777" w:rsidR="00F57617" w:rsidRPr="00F2185C" w:rsidRDefault="00F57617" w:rsidP="00763CEC">
            <w:pPr>
              <w:rPr>
                <w:iCs/>
                <w:noProof/>
                <w:color w:val="00B050"/>
                <w:lang w:val="en-US"/>
              </w:rPr>
            </w:pPr>
            <w:r w:rsidRPr="00F2185C">
              <w:rPr>
                <w:color w:val="00B050"/>
              </w:rPr>
              <w:t xml:space="preserve">Nabi </w:t>
            </w:r>
            <w:r w:rsidRPr="00F2185C">
              <w:rPr>
                <w:iCs/>
                <w:noProof/>
                <w:color w:val="00B050"/>
                <w:lang w:val="en-US"/>
              </w:rPr>
              <w:t>Mūse ʕalē-hu s-salām ǧaʕad ydawwir b-ad-dinye w ǧāy ʕala bēt, bēt ṣāyir ḏ̣ēf b-al-bēt qādi.</w:t>
            </w:r>
          </w:p>
        </w:tc>
        <w:tc>
          <w:tcPr>
            <w:tcW w:w="4252" w:type="dxa"/>
          </w:tcPr>
          <w:p w14:paraId="644A3480" w14:textId="77777777" w:rsidR="00F57617" w:rsidRPr="00F2185C" w:rsidRDefault="00F57617" w:rsidP="00763CEC">
            <w:pPr>
              <w:rPr>
                <w:color w:val="00B050"/>
                <w:lang w:val="en-US"/>
              </w:rPr>
            </w:pPr>
            <w:r w:rsidRPr="00F2185C">
              <w:rPr>
                <w:color w:val="00B050"/>
                <w:lang w:val="en-US"/>
              </w:rPr>
              <w:t>When the prophet Moses, peace be upon him, was walking around on earth he came to a house and became a guest in there.</w:t>
            </w:r>
          </w:p>
        </w:tc>
      </w:tr>
      <w:tr w:rsidR="00F57617" w:rsidRPr="00181331" w14:paraId="685157E7" w14:textId="77777777" w:rsidTr="00763CEC">
        <w:tc>
          <w:tcPr>
            <w:tcW w:w="850" w:type="dxa"/>
          </w:tcPr>
          <w:p w14:paraId="0C0BFAD4" w14:textId="77777777" w:rsidR="00F57617" w:rsidRPr="004535B5" w:rsidRDefault="00F57617" w:rsidP="00763CEC">
            <w:pPr>
              <w:rPr>
                <w:iCs/>
                <w:noProof/>
              </w:rPr>
            </w:pPr>
            <w:r>
              <w:rPr>
                <w:iCs/>
                <w:noProof/>
              </w:rPr>
              <w:t>0:22</w:t>
            </w:r>
          </w:p>
        </w:tc>
        <w:tc>
          <w:tcPr>
            <w:tcW w:w="3969" w:type="dxa"/>
          </w:tcPr>
          <w:p w14:paraId="42A25821" w14:textId="77777777" w:rsidR="00F57617" w:rsidRPr="00F2185C" w:rsidRDefault="00F57617" w:rsidP="00763CEC">
            <w:pPr>
              <w:rPr>
                <w:iCs/>
                <w:noProof/>
                <w:color w:val="00B050"/>
                <w:lang w:val="en-US"/>
              </w:rPr>
            </w:pPr>
            <w:r w:rsidRPr="00F2185C">
              <w:rPr>
                <w:iCs/>
                <w:noProof/>
                <w:color w:val="00B050"/>
                <w:lang w:val="en-US"/>
              </w:rPr>
              <w:t xml:space="preserve">yōm-inn-u ǧāy ʕa-l-bēt haḏe, ʕa-l-bēt </w:t>
            </w:r>
            <w:r w:rsidRPr="00F2185C">
              <w:rPr>
                <w:color w:val="00B050"/>
              </w:rPr>
              <w:t>haḏe</w:t>
            </w:r>
            <w:r w:rsidRPr="00F2185C">
              <w:rPr>
                <w:iCs/>
                <w:noProof/>
                <w:color w:val="00B050"/>
                <w:lang w:val="en-US"/>
              </w:rPr>
              <w:t xml:space="preserve"> mdaḥḥiǧ inn-u zangīl w-ʕind-u māl-in čiṯīr, bēt-in… b-ač-čevre māmin huwwa zēn.</w:t>
            </w:r>
          </w:p>
        </w:tc>
        <w:tc>
          <w:tcPr>
            <w:tcW w:w="4252" w:type="dxa"/>
          </w:tcPr>
          <w:p w14:paraId="691BBDE8" w14:textId="77777777" w:rsidR="00F57617" w:rsidRPr="00F2185C" w:rsidRDefault="00F57617" w:rsidP="00763CEC">
            <w:pPr>
              <w:rPr>
                <w:color w:val="00B050"/>
                <w:lang w:val="en-US"/>
              </w:rPr>
            </w:pPr>
            <w:r w:rsidRPr="00F2185C">
              <w:rPr>
                <w:color w:val="00B050"/>
                <w:lang w:val="en-US"/>
              </w:rPr>
              <w:t>When he arrived in that house, he saw that it was a rich house which had a lot of money. There was no better house in the whole surroundings.</w:t>
            </w:r>
          </w:p>
        </w:tc>
      </w:tr>
      <w:tr w:rsidR="00F57617" w:rsidRPr="00181331" w14:paraId="26694AAA" w14:textId="77777777" w:rsidTr="00763CEC">
        <w:tc>
          <w:tcPr>
            <w:tcW w:w="850" w:type="dxa"/>
          </w:tcPr>
          <w:p w14:paraId="13A624F8" w14:textId="77777777" w:rsidR="00F57617" w:rsidRDefault="00F57617" w:rsidP="00763CEC">
            <w:pPr>
              <w:rPr>
                <w:iCs/>
                <w:noProof/>
                <w:lang w:val="en-US"/>
              </w:rPr>
            </w:pPr>
            <w:r>
              <w:rPr>
                <w:iCs/>
                <w:noProof/>
                <w:lang w:val="en-US"/>
              </w:rPr>
              <w:t>0:40</w:t>
            </w:r>
          </w:p>
        </w:tc>
        <w:tc>
          <w:tcPr>
            <w:tcW w:w="3969" w:type="dxa"/>
          </w:tcPr>
          <w:p w14:paraId="67E4EEB8" w14:textId="77777777" w:rsidR="00F57617" w:rsidRPr="00F2185C" w:rsidRDefault="00F57617" w:rsidP="00763CEC">
            <w:pPr>
              <w:rPr>
                <w:iCs/>
                <w:noProof/>
                <w:color w:val="00B050"/>
                <w:lang w:val="en-US"/>
              </w:rPr>
            </w:pPr>
            <w:r w:rsidRPr="00F2185C">
              <w:rPr>
                <w:iCs/>
                <w:noProof/>
                <w:color w:val="00B050"/>
                <w:lang w:val="en-US"/>
              </w:rPr>
              <w:t xml:space="preserve">w dāgg al-bāb gāyil “arīd axaṭir-hum hēne, </w:t>
            </w:r>
            <w:r w:rsidRPr="00F2185C">
              <w:rPr>
                <w:color w:val="00B050"/>
              </w:rPr>
              <w:t>tā_gūl</w:t>
            </w:r>
            <w:r w:rsidRPr="00F2185C">
              <w:rPr>
                <w:iCs/>
                <w:noProof/>
                <w:color w:val="00B050"/>
                <w:lang w:val="en-US"/>
              </w:rPr>
              <w:t xml:space="preserve">, hēne aḏ̣all al-yōm.” </w:t>
            </w:r>
          </w:p>
        </w:tc>
        <w:tc>
          <w:tcPr>
            <w:tcW w:w="4252" w:type="dxa"/>
          </w:tcPr>
          <w:p w14:paraId="54A704A0" w14:textId="77777777" w:rsidR="00F57617" w:rsidRPr="00F2185C" w:rsidRDefault="00F57617" w:rsidP="00763CEC">
            <w:pPr>
              <w:rPr>
                <w:color w:val="00B050"/>
                <w:lang w:val="en-US"/>
              </w:rPr>
            </w:pPr>
            <w:r w:rsidRPr="00F2185C">
              <w:rPr>
                <w:color w:val="00B050"/>
                <w:lang w:val="en-US"/>
              </w:rPr>
              <w:t>He knocked the door and said, “I want to be their guest here, let me say, I want to stay here today.”</w:t>
            </w:r>
          </w:p>
        </w:tc>
      </w:tr>
      <w:tr w:rsidR="00F57617" w:rsidRPr="00181331" w14:paraId="693AB9A2" w14:textId="77777777" w:rsidTr="00763CEC">
        <w:tc>
          <w:tcPr>
            <w:tcW w:w="850" w:type="dxa"/>
          </w:tcPr>
          <w:p w14:paraId="30621BBF" w14:textId="77777777" w:rsidR="00F57617" w:rsidRDefault="00F57617" w:rsidP="00763CEC">
            <w:pPr>
              <w:rPr>
                <w:iCs/>
                <w:noProof/>
                <w:lang w:val="en-US"/>
              </w:rPr>
            </w:pPr>
            <w:r>
              <w:rPr>
                <w:iCs/>
                <w:noProof/>
                <w:lang w:val="en-US"/>
              </w:rPr>
              <w:t>0:46</w:t>
            </w:r>
          </w:p>
        </w:tc>
        <w:tc>
          <w:tcPr>
            <w:tcW w:w="3969" w:type="dxa"/>
          </w:tcPr>
          <w:p w14:paraId="3ECF4CDF" w14:textId="77777777" w:rsidR="00F57617" w:rsidRPr="00F2185C" w:rsidRDefault="00F57617" w:rsidP="00763CEC">
            <w:pPr>
              <w:rPr>
                <w:iCs/>
                <w:noProof/>
                <w:color w:val="00B050"/>
                <w:lang w:val="en-US"/>
              </w:rPr>
            </w:pPr>
            <w:r w:rsidRPr="00F2185C">
              <w:rPr>
                <w:iCs/>
                <w:noProof/>
                <w:color w:val="00B050"/>
                <w:lang w:val="en-US"/>
              </w:rPr>
              <w:t xml:space="preserve">amma mdaḥḥiǧ ʕa-l-bēt māmin ḥiss </w:t>
            </w:r>
            <w:r w:rsidRPr="00F2185C">
              <w:rPr>
                <w:color w:val="00B050"/>
              </w:rPr>
              <w:t>nifas.</w:t>
            </w:r>
            <w:r w:rsidRPr="00F2185C">
              <w:rPr>
                <w:iCs/>
                <w:noProof/>
                <w:color w:val="00B050"/>
                <w:lang w:val="en-US"/>
              </w:rPr>
              <w:t xml:space="preserve"> </w:t>
            </w:r>
          </w:p>
        </w:tc>
        <w:tc>
          <w:tcPr>
            <w:tcW w:w="4252" w:type="dxa"/>
          </w:tcPr>
          <w:p w14:paraId="31C4E2BA" w14:textId="77777777" w:rsidR="00F57617" w:rsidRPr="00F2185C" w:rsidRDefault="00F57617" w:rsidP="00763CEC">
            <w:pPr>
              <w:rPr>
                <w:color w:val="00B050"/>
                <w:lang w:val="en-US"/>
              </w:rPr>
            </w:pPr>
            <w:r w:rsidRPr="00F2185C">
              <w:rPr>
                <w:color w:val="00B050"/>
                <w:lang w:val="en-US"/>
              </w:rPr>
              <w:t>But when he looked into the house, it was as quiet as a mouse in there (literally: there was not even the sound of a breath).</w:t>
            </w:r>
          </w:p>
        </w:tc>
      </w:tr>
      <w:tr w:rsidR="00F57617" w:rsidRPr="00181331" w14:paraId="45E8BF7C" w14:textId="77777777" w:rsidTr="00763CEC">
        <w:tc>
          <w:tcPr>
            <w:tcW w:w="850" w:type="dxa"/>
          </w:tcPr>
          <w:p w14:paraId="0CF0614F" w14:textId="77777777" w:rsidR="00F57617" w:rsidRDefault="00F57617" w:rsidP="00763CEC">
            <w:pPr>
              <w:rPr>
                <w:iCs/>
                <w:noProof/>
                <w:lang w:val="en-US"/>
              </w:rPr>
            </w:pPr>
            <w:r>
              <w:rPr>
                <w:iCs/>
                <w:noProof/>
                <w:lang w:val="en-US"/>
              </w:rPr>
              <w:t>0:50</w:t>
            </w:r>
          </w:p>
        </w:tc>
        <w:tc>
          <w:tcPr>
            <w:tcW w:w="3969" w:type="dxa"/>
          </w:tcPr>
          <w:p w14:paraId="7CD1C4EC" w14:textId="77777777" w:rsidR="00F57617" w:rsidRPr="00F2185C" w:rsidRDefault="00F57617" w:rsidP="00763CEC">
            <w:pPr>
              <w:rPr>
                <w:iCs/>
                <w:noProof/>
                <w:color w:val="00B050"/>
                <w:lang w:val="en-US"/>
              </w:rPr>
            </w:pPr>
            <w:r w:rsidRPr="00F2185C">
              <w:rPr>
                <w:iCs/>
                <w:noProof/>
                <w:color w:val="00B050"/>
                <w:lang w:val="en-US"/>
              </w:rPr>
              <w:t>yōm-in dāgg ʕa-l-bāb ʕalē-hum ṭālʕīn, ṭālʕa ʕalē-´ rāʕit al-bēt w “fūt!” gāylit-ill-u.</w:t>
            </w:r>
          </w:p>
        </w:tc>
        <w:tc>
          <w:tcPr>
            <w:tcW w:w="4252" w:type="dxa"/>
          </w:tcPr>
          <w:p w14:paraId="167C9EE7" w14:textId="77777777" w:rsidR="00F57617" w:rsidRPr="00F2185C" w:rsidRDefault="00F57617" w:rsidP="00763CEC">
            <w:pPr>
              <w:rPr>
                <w:color w:val="00B050"/>
                <w:lang w:val="en-US"/>
              </w:rPr>
            </w:pPr>
            <w:r w:rsidRPr="00F2185C">
              <w:rPr>
                <w:color w:val="00B050"/>
                <w:lang w:val="en-US"/>
              </w:rPr>
              <w:t>When he knocked the door they came out. The landlady came out and said to him, “Come in!”</w:t>
            </w:r>
          </w:p>
        </w:tc>
      </w:tr>
      <w:tr w:rsidR="00F57617" w:rsidRPr="00181331" w14:paraId="38168702" w14:textId="77777777" w:rsidTr="00763CEC">
        <w:tc>
          <w:tcPr>
            <w:tcW w:w="850" w:type="dxa"/>
          </w:tcPr>
          <w:p w14:paraId="0D06E166" w14:textId="77777777" w:rsidR="00F57617" w:rsidRPr="00AC05CF" w:rsidRDefault="00F57617" w:rsidP="00763CEC">
            <w:pPr>
              <w:rPr>
                <w:iCs/>
                <w:noProof/>
              </w:rPr>
            </w:pPr>
            <w:r>
              <w:rPr>
                <w:iCs/>
                <w:noProof/>
              </w:rPr>
              <w:t>0:58</w:t>
            </w:r>
          </w:p>
        </w:tc>
        <w:tc>
          <w:tcPr>
            <w:tcW w:w="3969" w:type="dxa"/>
          </w:tcPr>
          <w:p w14:paraId="5C01C85D" w14:textId="77777777" w:rsidR="00F57617" w:rsidRPr="00F2185C" w:rsidRDefault="00F57617" w:rsidP="00763CEC">
            <w:pPr>
              <w:rPr>
                <w:iCs/>
                <w:noProof/>
                <w:color w:val="00B050"/>
                <w:lang w:val="en-US"/>
              </w:rPr>
            </w:pPr>
            <w:r w:rsidRPr="00F2185C">
              <w:rPr>
                <w:iCs/>
                <w:noProof/>
                <w:color w:val="00B050"/>
                <w:lang w:val="en-US"/>
              </w:rPr>
              <w:t xml:space="preserve">w ǧāy w ǧāʕid ǧawwa </w:t>
            </w:r>
            <w:r w:rsidRPr="00E7482D">
              <w:rPr>
                <w:iCs/>
                <w:strike/>
                <w:noProof/>
                <w:color w:val="00B050"/>
                <w:lang w:val="en-US"/>
              </w:rPr>
              <w:t>“</w:t>
            </w:r>
            <w:r w:rsidRPr="00F2185C">
              <w:rPr>
                <w:iCs/>
                <w:noProof/>
                <w:color w:val="00B050"/>
                <w:lang w:val="en-US"/>
              </w:rPr>
              <w:t>s-salām, ʕalē-kum as-salām.</w:t>
            </w:r>
            <w:r w:rsidRPr="00E7482D">
              <w:rPr>
                <w:iCs/>
                <w:strike/>
                <w:noProof/>
                <w:color w:val="00B050"/>
                <w:lang w:val="en-US"/>
              </w:rPr>
              <w:t>”</w:t>
            </w:r>
          </w:p>
        </w:tc>
        <w:tc>
          <w:tcPr>
            <w:tcW w:w="4252" w:type="dxa"/>
          </w:tcPr>
          <w:p w14:paraId="4B708E79" w14:textId="77777777" w:rsidR="00F57617" w:rsidRPr="00F2185C" w:rsidRDefault="00F57617" w:rsidP="00763CEC">
            <w:pPr>
              <w:rPr>
                <w:color w:val="00B050"/>
                <w:lang w:val="en-US"/>
              </w:rPr>
            </w:pPr>
            <w:r w:rsidRPr="00F2185C">
              <w:rPr>
                <w:color w:val="00B050"/>
                <w:lang w:val="en-US"/>
              </w:rPr>
              <w:t>He came, sat down inside (and they greeted each other saying,) “Peace be upon you! – Peace be upon you too!”</w:t>
            </w:r>
          </w:p>
        </w:tc>
      </w:tr>
      <w:tr w:rsidR="00F57617" w:rsidRPr="00181331" w14:paraId="0471451D" w14:textId="77777777" w:rsidTr="00763CEC">
        <w:tc>
          <w:tcPr>
            <w:tcW w:w="850" w:type="dxa"/>
          </w:tcPr>
          <w:p w14:paraId="53462367" w14:textId="77777777" w:rsidR="00F57617" w:rsidRDefault="00F57617" w:rsidP="00763CEC">
            <w:pPr>
              <w:rPr>
                <w:iCs/>
                <w:noProof/>
                <w:lang w:val="en-US"/>
              </w:rPr>
            </w:pPr>
            <w:r>
              <w:rPr>
                <w:iCs/>
                <w:noProof/>
                <w:lang w:val="en-US"/>
              </w:rPr>
              <w:lastRenderedPageBreak/>
              <w:t>1:02</w:t>
            </w:r>
          </w:p>
        </w:tc>
        <w:tc>
          <w:tcPr>
            <w:tcW w:w="3969" w:type="dxa"/>
          </w:tcPr>
          <w:p w14:paraId="44C911CA" w14:textId="77777777" w:rsidR="00F57617" w:rsidRPr="00F2185C" w:rsidRDefault="00F57617" w:rsidP="00763CEC">
            <w:pPr>
              <w:rPr>
                <w:iCs/>
                <w:noProof/>
                <w:color w:val="00B050"/>
                <w:lang w:val="en-US"/>
              </w:rPr>
            </w:pPr>
            <w:r w:rsidRPr="00F2185C">
              <w:rPr>
                <w:iCs/>
                <w:noProof/>
                <w:color w:val="00B050"/>
                <w:lang w:val="en-US"/>
              </w:rPr>
              <w:t xml:space="preserve">gāyil “ḥarām intu bēt-kum bēt-in zēn b-ač-čevre ḏiyye en zēn bēt. </w:t>
            </w:r>
          </w:p>
        </w:tc>
        <w:tc>
          <w:tcPr>
            <w:tcW w:w="4252" w:type="dxa"/>
          </w:tcPr>
          <w:p w14:paraId="70BC5762" w14:textId="77777777" w:rsidR="00F57617" w:rsidRPr="00F2185C" w:rsidRDefault="00F57617" w:rsidP="00763CEC">
            <w:pPr>
              <w:rPr>
                <w:color w:val="00B050"/>
                <w:lang w:val="en-US"/>
              </w:rPr>
            </w:pPr>
            <w:r w:rsidRPr="00F2185C">
              <w:rPr>
                <w:color w:val="00B050"/>
                <w:lang w:val="en-US"/>
              </w:rPr>
              <w:t>He said, “Indeed, your house is a nice house, the best house around.</w:t>
            </w:r>
          </w:p>
        </w:tc>
      </w:tr>
      <w:tr w:rsidR="00F57617" w:rsidRPr="00181331" w14:paraId="7237A309" w14:textId="77777777" w:rsidTr="00763CEC">
        <w:tc>
          <w:tcPr>
            <w:tcW w:w="850" w:type="dxa"/>
          </w:tcPr>
          <w:p w14:paraId="08751C6A" w14:textId="77777777" w:rsidR="00F57617" w:rsidRPr="00F205E7" w:rsidRDefault="00F57617" w:rsidP="00763CEC">
            <w:pPr>
              <w:rPr>
                <w:iCs/>
                <w:noProof/>
              </w:rPr>
            </w:pPr>
            <w:r>
              <w:rPr>
                <w:iCs/>
                <w:noProof/>
              </w:rPr>
              <w:t>1:08</w:t>
            </w:r>
          </w:p>
        </w:tc>
        <w:tc>
          <w:tcPr>
            <w:tcW w:w="3969" w:type="dxa"/>
          </w:tcPr>
          <w:p w14:paraId="0FCFCECD" w14:textId="77777777" w:rsidR="00F57617" w:rsidRPr="00F2185C" w:rsidRDefault="00F57617" w:rsidP="00763CEC">
            <w:pPr>
              <w:rPr>
                <w:iCs/>
                <w:noProof/>
                <w:color w:val="00B050"/>
                <w:lang w:val="en-US"/>
              </w:rPr>
            </w:pPr>
            <w:r w:rsidRPr="00F2185C">
              <w:rPr>
                <w:iCs/>
                <w:noProof/>
                <w:color w:val="00B050"/>
                <w:lang w:val="en-US"/>
              </w:rPr>
              <w:t xml:space="preserve">amma māmin ḥiss </w:t>
            </w:r>
            <w:r w:rsidRPr="00F2185C">
              <w:rPr>
                <w:color w:val="00B050"/>
              </w:rPr>
              <w:t>nifas</w:t>
            </w:r>
            <w:r w:rsidRPr="00F2185C">
              <w:rPr>
                <w:iCs/>
                <w:noProof/>
                <w:color w:val="00B050"/>
                <w:lang w:val="en-US"/>
              </w:rPr>
              <w:t xml:space="preserve">, ʕaǧāwīn mā šifit, ʕəǧyān-in ᵊzġāṛ, </w:t>
            </w:r>
            <w:r w:rsidRPr="00F2185C">
              <w:rPr>
                <w:color w:val="00B050"/>
              </w:rPr>
              <w:t>šakle.”</w:t>
            </w:r>
          </w:p>
        </w:tc>
        <w:tc>
          <w:tcPr>
            <w:tcW w:w="4252" w:type="dxa"/>
          </w:tcPr>
          <w:p w14:paraId="323D3C1B" w14:textId="77777777" w:rsidR="00F57617" w:rsidRPr="00F2185C" w:rsidRDefault="00F57617" w:rsidP="00763CEC">
            <w:pPr>
              <w:rPr>
                <w:color w:val="00B050"/>
                <w:lang w:val="en-US"/>
              </w:rPr>
            </w:pPr>
            <w:r w:rsidRPr="00F2185C">
              <w:rPr>
                <w:color w:val="00B050"/>
                <w:lang w:val="en-US"/>
              </w:rPr>
              <w:t>But there is not even the sound of a breath in it. I did not see any children, no little children, nothing.”</w:t>
            </w:r>
          </w:p>
        </w:tc>
      </w:tr>
      <w:tr w:rsidR="00F57617" w:rsidRPr="00181331" w14:paraId="41C87E4F" w14:textId="77777777" w:rsidTr="00763CEC">
        <w:tc>
          <w:tcPr>
            <w:tcW w:w="850" w:type="dxa"/>
          </w:tcPr>
          <w:p w14:paraId="5B767832" w14:textId="77777777" w:rsidR="00F57617" w:rsidRDefault="00F57617" w:rsidP="00763CEC">
            <w:pPr>
              <w:rPr>
                <w:iCs/>
                <w:noProof/>
                <w:lang w:val="en-US"/>
              </w:rPr>
            </w:pPr>
            <w:r>
              <w:rPr>
                <w:iCs/>
                <w:noProof/>
                <w:lang w:val="en-US"/>
              </w:rPr>
              <w:t>1:13</w:t>
            </w:r>
          </w:p>
        </w:tc>
        <w:tc>
          <w:tcPr>
            <w:tcW w:w="3969" w:type="dxa"/>
          </w:tcPr>
          <w:p w14:paraId="6AEDED9A" w14:textId="77777777" w:rsidR="00F57617" w:rsidRPr="00F2185C" w:rsidRDefault="00F57617" w:rsidP="00763CEC">
            <w:pPr>
              <w:rPr>
                <w:iCs/>
                <w:noProof/>
                <w:color w:val="00B050"/>
                <w:lang w:val="en-US"/>
              </w:rPr>
            </w:pPr>
            <w:r w:rsidRPr="00F2185C">
              <w:rPr>
                <w:iCs/>
                <w:noProof/>
                <w:color w:val="00B050"/>
                <w:lang w:val="en-US"/>
              </w:rPr>
              <w:t xml:space="preserve">gāylīn: “waḷḷa yā </w:t>
            </w:r>
            <w:r w:rsidRPr="00F2185C">
              <w:rPr>
                <w:color w:val="00B050"/>
              </w:rPr>
              <w:t>nabi</w:t>
            </w:r>
            <w:r w:rsidRPr="00F2185C">
              <w:rPr>
                <w:iCs/>
                <w:noProof/>
                <w:color w:val="00B050"/>
                <w:lang w:val="en-US"/>
              </w:rPr>
              <w:t xml:space="preserve"> Mūse, rabb al-ʕālamīn mā nṭā-ne </w:t>
            </w:r>
            <w:r w:rsidRPr="00F2185C">
              <w:rPr>
                <w:color w:val="00B050"/>
              </w:rPr>
              <w:t>ḏ̣ane</w:t>
            </w:r>
            <w:r w:rsidRPr="00F2185C">
              <w:rPr>
                <w:iCs/>
                <w:noProof/>
                <w:color w:val="00B050"/>
                <w:lang w:val="en-US"/>
              </w:rPr>
              <w:t xml:space="preserve">, ṣār-in-ne iḥne mǧawwazīn ʕašr ᵊsnīn, mā-n-ne </w:t>
            </w:r>
            <w:r w:rsidRPr="00F2185C">
              <w:rPr>
                <w:color w:val="00B050"/>
              </w:rPr>
              <w:t>ḏ̣ane</w:t>
            </w:r>
          </w:p>
        </w:tc>
        <w:tc>
          <w:tcPr>
            <w:tcW w:w="4252" w:type="dxa"/>
          </w:tcPr>
          <w:p w14:paraId="44C12C2C" w14:textId="77777777" w:rsidR="00F57617" w:rsidRPr="00F2185C" w:rsidRDefault="00F57617" w:rsidP="00763CEC">
            <w:pPr>
              <w:rPr>
                <w:color w:val="00B050"/>
                <w:lang w:val="en-US"/>
              </w:rPr>
            </w:pPr>
            <w:r w:rsidRPr="00F2185C">
              <w:rPr>
                <w:color w:val="00B050"/>
                <w:lang w:val="en-US"/>
              </w:rPr>
              <w:t>They said, “Well, o prophet Moses, God has not given us children. We have been married for ten years, but we have no children.</w:t>
            </w:r>
          </w:p>
        </w:tc>
      </w:tr>
      <w:tr w:rsidR="00F57617" w:rsidRPr="00204BF7" w14:paraId="173EF224" w14:textId="77777777" w:rsidTr="00763CEC">
        <w:tc>
          <w:tcPr>
            <w:tcW w:w="850" w:type="dxa"/>
          </w:tcPr>
          <w:p w14:paraId="43A26CDF" w14:textId="77777777" w:rsidR="00F57617" w:rsidRDefault="00F57617" w:rsidP="00763CEC">
            <w:pPr>
              <w:rPr>
                <w:iCs/>
                <w:noProof/>
                <w:lang w:val="en-US"/>
              </w:rPr>
            </w:pPr>
            <w:r>
              <w:rPr>
                <w:iCs/>
                <w:noProof/>
                <w:lang w:val="en-US"/>
              </w:rPr>
              <w:t>1:22</w:t>
            </w:r>
          </w:p>
        </w:tc>
        <w:tc>
          <w:tcPr>
            <w:tcW w:w="3969" w:type="dxa"/>
          </w:tcPr>
          <w:p w14:paraId="49378E7D" w14:textId="77777777" w:rsidR="00F57617" w:rsidRPr="00F2185C" w:rsidRDefault="00F57617" w:rsidP="00763CEC">
            <w:pPr>
              <w:rPr>
                <w:iCs/>
                <w:noProof/>
                <w:color w:val="00B050"/>
                <w:lang w:val="fr-FR"/>
              </w:rPr>
            </w:pPr>
            <w:r w:rsidRPr="00F2185C">
              <w:rPr>
                <w:color w:val="00B050"/>
                <w:lang w:val="fr-FR"/>
              </w:rPr>
              <w:t>mā-n-ne wl</w:t>
            </w:r>
            <w:r w:rsidRPr="00F2185C">
              <w:rPr>
                <w:color w:val="00B050"/>
                <w:lang w:val="fr-FR"/>
              </w:rPr>
              <w:softHyphen/>
              <w:t>ēd, mā-n-ne</w:t>
            </w:r>
            <w:r w:rsidRPr="00F2185C">
              <w:rPr>
                <w:iCs/>
                <w:noProof/>
                <w:color w:val="00B050"/>
                <w:lang w:val="fr-FR"/>
              </w:rPr>
              <w:t xml:space="preserve"> banāt.</w:t>
            </w:r>
          </w:p>
        </w:tc>
        <w:tc>
          <w:tcPr>
            <w:tcW w:w="4252" w:type="dxa"/>
          </w:tcPr>
          <w:p w14:paraId="73622554" w14:textId="77777777" w:rsidR="00F57617" w:rsidRPr="00F2185C" w:rsidRDefault="00F57617" w:rsidP="00763CEC">
            <w:pPr>
              <w:rPr>
                <w:color w:val="00B050"/>
                <w:lang w:val="en-US"/>
              </w:rPr>
            </w:pPr>
            <w:r w:rsidRPr="00F2185C">
              <w:rPr>
                <w:color w:val="00B050"/>
                <w:lang w:val="en-US"/>
              </w:rPr>
              <w:t>We do not have sons nor do we have daughters.</w:t>
            </w:r>
          </w:p>
        </w:tc>
      </w:tr>
      <w:tr w:rsidR="00F57617" w:rsidRPr="00D44517" w14:paraId="183EA9DA" w14:textId="77777777" w:rsidTr="00763CEC">
        <w:tc>
          <w:tcPr>
            <w:tcW w:w="850" w:type="dxa"/>
          </w:tcPr>
          <w:p w14:paraId="64DC14D6" w14:textId="77777777" w:rsidR="00F57617" w:rsidRDefault="00F57617" w:rsidP="00763CEC">
            <w:pPr>
              <w:rPr>
                <w:iCs/>
                <w:noProof/>
                <w:lang w:val="en-US"/>
              </w:rPr>
            </w:pPr>
            <w:r>
              <w:rPr>
                <w:iCs/>
                <w:noProof/>
                <w:lang w:val="en-US"/>
              </w:rPr>
              <w:t>1:27</w:t>
            </w:r>
          </w:p>
        </w:tc>
        <w:tc>
          <w:tcPr>
            <w:tcW w:w="3969" w:type="dxa"/>
          </w:tcPr>
          <w:p w14:paraId="6A1833B3" w14:textId="77777777" w:rsidR="00F57617" w:rsidRPr="00F2185C" w:rsidRDefault="00F57617" w:rsidP="00763CEC">
            <w:pPr>
              <w:rPr>
                <w:iCs/>
                <w:noProof/>
                <w:color w:val="00B050"/>
                <w:lang w:val="en-US"/>
              </w:rPr>
            </w:pPr>
            <w:r w:rsidRPr="00F2185C">
              <w:rPr>
                <w:iCs/>
                <w:noProof/>
                <w:color w:val="00B050"/>
                <w:lang w:val="en-US"/>
              </w:rPr>
              <w:t xml:space="preserve">w-inte </w:t>
            </w:r>
            <w:r w:rsidRPr="00F2185C">
              <w:rPr>
                <w:color w:val="00B050"/>
              </w:rPr>
              <w:t>nabi</w:t>
            </w:r>
            <w:r w:rsidRPr="00F2185C">
              <w:rPr>
                <w:iCs/>
                <w:noProof/>
                <w:color w:val="00B050"/>
                <w:lang w:val="en-US"/>
              </w:rPr>
              <w:t xml:space="preserve"> Mūse rūḥ ᵊndaʕ min rabb-ak balči yinṭī-ne wlēd, tā rrīd iḥne zād.”</w:t>
            </w:r>
          </w:p>
        </w:tc>
        <w:tc>
          <w:tcPr>
            <w:tcW w:w="4252" w:type="dxa"/>
          </w:tcPr>
          <w:p w14:paraId="3D8451B0" w14:textId="77777777" w:rsidR="00F57617" w:rsidRPr="00F2185C" w:rsidRDefault="00F57617" w:rsidP="00763CEC">
            <w:pPr>
              <w:rPr>
                <w:color w:val="00B050"/>
                <w:lang w:val="en-US"/>
              </w:rPr>
            </w:pPr>
            <w:r w:rsidRPr="00F2185C">
              <w:rPr>
                <w:color w:val="00B050"/>
                <w:lang w:val="en-US"/>
              </w:rPr>
              <w:t>O prophet Moses, go and pray to your God that he may give us a son; that’s what we really want.”</w:t>
            </w:r>
          </w:p>
        </w:tc>
      </w:tr>
      <w:tr w:rsidR="00F57617" w:rsidRPr="00D44517" w14:paraId="14B7064B" w14:textId="77777777" w:rsidTr="00763CEC">
        <w:tc>
          <w:tcPr>
            <w:tcW w:w="850" w:type="dxa"/>
          </w:tcPr>
          <w:p w14:paraId="3706CCAA" w14:textId="77777777" w:rsidR="00F57617" w:rsidRDefault="00F57617" w:rsidP="00763CEC">
            <w:pPr>
              <w:rPr>
                <w:iCs/>
                <w:noProof/>
                <w:lang w:val="en-US"/>
              </w:rPr>
            </w:pPr>
            <w:r>
              <w:rPr>
                <w:iCs/>
                <w:noProof/>
                <w:lang w:val="en-US"/>
              </w:rPr>
              <w:t>1:38</w:t>
            </w:r>
          </w:p>
        </w:tc>
        <w:tc>
          <w:tcPr>
            <w:tcW w:w="3969" w:type="dxa"/>
          </w:tcPr>
          <w:p w14:paraId="1AE65FA4" w14:textId="77777777" w:rsidR="00F57617" w:rsidRPr="00F2185C" w:rsidRDefault="00F57617" w:rsidP="00763CEC">
            <w:pPr>
              <w:rPr>
                <w:color w:val="00B050"/>
                <w:rtl/>
                <w:lang w:val="de-AT" w:bidi="ar-OM"/>
              </w:rPr>
            </w:pPr>
            <w:r w:rsidRPr="00F2185C">
              <w:rPr>
                <w:iCs/>
                <w:noProof/>
                <w:color w:val="00B050"/>
                <w:lang w:val="en-US"/>
              </w:rPr>
              <w:t xml:space="preserve">gāyil “ᵊnṭū-ni </w:t>
            </w:r>
            <w:r w:rsidRPr="00F2185C">
              <w:rPr>
                <w:color w:val="00B050"/>
              </w:rPr>
              <w:t xml:space="preserve">al-brīǧ, al-brīǧ arīd atiwaḏ̣ḏ̣a.” </w:t>
            </w:r>
          </w:p>
        </w:tc>
        <w:tc>
          <w:tcPr>
            <w:tcW w:w="4252" w:type="dxa"/>
          </w:tcPr>
          <w:p w14:paraId="12EFCDCE" w14:textId="77777777" w:rsidR="00F57617" w:rsidRPr="00F2185C" w:rsidRDefault="00F57617" w:rsidP="00763CEC">
            <w:pPr>
              <w:rPr>
                <w:color w:val="00B050"/>
                <w:lang w:val="en-US"/>
              </w:rPr>
            </w:pPr>
            <w:r w:rsidRPr="00F2185C">
              <w:rPr>
                <w:color w:val="00B050"/>
                <w:lang w:val="en-US"/>
              </w:rPr>
              <w:t>He said, “Give me the jug! I want to perform the ritual ablution.”</w:t>
            </w:r>
          </w:p>
        </w:tc>
      </w:tr>
      <w:tr w:rsidR="00F57617" w:rsidRPr="00D44517" w14:paraId="05395D4B" w14:textId="77777777" w:rsidTr="00763CEC">
        <w:tc>
          <w:tcPr>
            <w:tcW w:w="850" w:type="dxa"/>
          </w:tcPr>
          <w:p w14:paraId="4C793666" w14:textId="77777777" w:rsidR="00F57617" w:rsidRPr="003837A3" w:rsidRDefault="00F57617" w:rsidP="00763CEC">
            <w:pPr>
              <w:rPr>
                <w:iCs/>
                <w:noProof/>
              </w:rPr>
            </w:pPr>
            <w:r>
              <w:rPr>
                <w:iCs/>
                <w:noProof/>
              </w:rPr>
              <w:t>1:43</w:t>
            </w:r>
          </w:p>
        </w:tc>
        <w:tc>
          <w:tcPr>
            <w:tcW w:w="3969" w:type="dxa"/>
          </w:tcPr>
          <w:p w14:paraId="6128C803" w14:textId="77777777" w:rsidR="00F57617" w:rsidRPr="00F2185C" w:rsidRDefault="00F57617" w:rsidP="00763CEC">
            <w:pPr>
              <w:rPr>
                <w:iCs/>
                <w:noProof/>
                <w:color w:val="00B050"/>
                <w:lang w:val="en-US"/>
              </w:rPr>
            </w:pPr>
            <w:r w:rsidRPr="00F2185C">
              <w:rPr>
                <w:iCs/>
                <w:noProof/>
                <w:color w:val="00B050"/>
                <w:lang w:val="en-US"/>
              </w:rPr>
              <w:t>māxḏ al-brīǧ w ṭāl</w:t>
            </w:r>
            <w:r w:rsidRPr="00F2185C">
              <w:rPr>
                <w:color w:val="00B050"/>
              </w:rPr>
              <w:t xml:space="preserve">ʕ-u </w:t>
            </w:r>
            <w:r w:rsidRPr="00F2185C">
              <w:rPr>
                <w:iCs/>
                <w:noProof/>
                <w:color w:val="00B050"/>
                <w:lang w:val="en-US"/>
              </w:rPr>
              <w:t>ʕa-l-fəḏ̣a mətwaḏ̣ḏ̣i w ǧāy, wāǧif ʕa-ṣ-ṣalā gāyim yṣalli.</w:t>
            </w:r>
          </w:p>
        </w:tc>
        <w:tc>
          <w:tcPr>
            <w:tcW w:w="4252" w:type="dxa"/>
          </w:tcPr>
          <w:p w14:paraId="748DF693" w14:textId="77777777" w:rsidR="00F57617" w:rsidRPr="00F2185C" w:rsidRDefault="00F57617" w:rsidP="00763CEC">
            <w:pPr>
              <w:rPr>
                <w:color w:val="00B050"/>
                <w:lang w:val="en-US"/>
              </w:rPr>
            </w:pPr>
            <w:r w:rsidRPr="00F2185C">
              <w:rPr>
                <w:color w:val="00B050"/>
                <w:lang w:val="en-US"/>
              </w:rPr>
              <w:t>He took the jug, brought it outside and performed the ablution. Then he came back, stood up and started to pray.</w:t>
            </w:r>
          </w:p>
        </w:tc>
      </w:tr>
      <w:tr w:rsidR="00F57617" w:rsidRPr="000860AE" w14:paraId="25343D49" w14:textId="77777777" w:rsidTr="00763CEC">
        <w:tc>
          <w:tcPr>
            <w:tcW w:w="850" w:type="dxa"/>
          </w:tcPr>
          <w:p w14:paraId="04BCAB57" w14:textId="77777777" w:rsidR="00F57617" w:rsidRDefault="00F57617" w:rsidP="00763CEC">
            <w:pPr>
              <w:rPr>
                <w:iCs/>
                <w:noProof/>
                <w:lang w:val="en-US"/>
              </w:rPr>
            </w:pPr>
            <w:r>
              <w:rPr>
                <w:iCs/>
                <w:noProof/>
                <w:lang w:val="en-US"/>
              </w:rPr>
              <w:t>1:50</w:t>
            </w:r>
          </w:p>
        </w:tc>
        <w:tc>
          <w:tcPr>
            <w:tcW w:w="3969" w:type="dxa"/>
          </w:tcPr>
          <w:p w14:paraId="5505D8B5" w14:textId="77777777" w:rsidR="00F57617" w:rsidRPr="002F1CE0" w:rsidRDefault="00F57617" w:rsidP="00763CEC">
            <w:pPr>
              <w:rPr>
                <w:iCs/>
                <w:noProof/>
                <w:color w:val="00B050"/>
                <w:lang w:val="en-US"/>
              </w:rPr>
            </w:pPr>
            <w:r w:rsidRPr="002F1CE0">
              <w:rPr>
                <w:iCs/>
                <w:noProof/>
                <w:color w:val="00B050"/>
                <w:lang w:val="en-US"/>
              </w:rPr>
              <w:t>ʕugub</w:t>
            </w:r>
            <w:r w:rsidRPr="002F1CE0">
              <w:rPr>
                <w:color w:val="00B050"/>
              </w:rPr>
              <w:t>-mu</w:t>
            </w:r>
            <w:r w:rsidRPr="002F1CE0">
              <w:rPr>
                <w:iCs/>
                <w:noProof/>
                <w:color w:val="00B050"/>
                <w:lang w:val="en-US"/>
              </w:rPr>
              <w:t xml:space="preserve"> mṣalli fākk īd-u mi-rabb-u gāyil “yā rabb-i b-ʕizz-ak w ǧalāl-ak, mā tinṭi ʕa-l-bēt hāḏe wlēd</w:t>
            </w:r>
          </w:p>
        </w:tc>
        <w:tc>
          <w:tcPr>
            <w:tcW w:w="4252" w:type="dxa"/>
          </w:tcPr>
          <w:p w14:paraId="5C57891E" w14:textId="77777777" w:rsidR="00F57617" w:rsidRPr="002F1CE0" w:rsidRDefault="00F57617" w:rsidP="00763CEC">
            <w:pPr>
              <w:rPr>
                <w:color w:val="00B050"/>
                <w:lang w:val="en-US"/>
              </w:rPr>
            </w:pPr>
            <w:r w:rsidRPr="002F1CE0">
              <w:rPr>
                <w:color w:val="00B050"/>
                <w:lang w:val="en-US"/>
              </w:rPr>
              <w:t>After he had prayed, he opened his hands towards his Lord and said, “O my Lord, with your glory and majesty, give a son to this house!</w:t>
            </w:r>
          </w:p>
        </w:tc>
      </w:tr>
      <w:tr w:rsidR="00F57617" w:rsidRPr="000860AE" w14:paraId="2C79CF59" w14:textId="77777777" w:rsidTr="00763CEC">
        <w:tc>
          <w:tcPr>
            <w:tcW w:w="850" w:type="dxa"/>
          </w:tcPr>
          <w:p w14:paraId="601FD6E2" w14:textId="77777777" w:rsidR="00F57617" w:rsidRDefault="00F57617" w:rsidP="00763CEC">
            <w:pPr>
              <w:rPr>
                <w:iCs/>
                <w:noProof/>
                <w:lang w:val="en-US"/>
              </w:rPr>
            </w:pPr>
            <w:r>
              <w:rPr>
                <w:iCs/>
                <w:noProof/>
                <w:lang w:val="en-US"/>
              </w:rPr>
              <w:t>2:00</w:t>
            </w:r>
          </w:p>
        </w:tc>
        <w:tc>
          <w:tcPr>
            <w:tcW w:w="3969" w:type="dxa"/>
          </w:tcPr>
          <w:p w14:paraId="4083933D" w14:textId="77777777" w:rsidR="00F57617" w:rsidRPr="002F1CE0" w:rsidRDefault="00F57617" w:rsidP="00763CEC">
            <w:pPr>
              <w:rPr>
                <w:iCs/>
                <w:noProof/>
                <w:color w:val="00B050"/>
                <w:lang w:val="en-US"/>
              </w:rPr>
            </w:pPr>
            <w:r w:rsidRPr="002F1CE0">
              <w:rPr>
                <w:iCs/>
                <w:noProof/>
                <w:color w:val="00B050"/>
                <w:lang w:val="en-US"/>
              </w:rPr>
              <w:t xml:space="preserve">tā yṣīr-il-hum </w:t>
            </w:r>
            <w:r w:rsidRPr="002F1CE0">
              <w:rPr>
                <w:color w:val="00B050"/>
              </w:rPr>
              <w:t>ḏ̣ane</w:t>
            </w:r>
            <w:r w:rsidRPr="002F1CE0">
              <w:rPr>
                <w:iCs/>
                <w:noProof/>
                <w:color w:val="00B050"/>
                <w:lang w:val="en-US"/>
              </w:rPr>
              <w:t>, tā yifraḥūn.” rabb al-ʕālamīn mū minṭī-´ ǧawāb.</w:t>
            </w:r>
          </w:p>
        </w:tc>
        <w:tc>
          <w:tcPr>
            <w:tcW w:w="4252" w:type="dxa"/>
          </w:tcPr>
          <w:p w14:paraId="12B45DA9" w14:textId="77777777" w:rsidR="00F57617" w:rsidRPr="002F1CE0" w:rsidRDefault="00F57617" w:rsidP="00763CEC">
            <w:pPr>
              <w:rPr>
                <w:color w:val="00B050"/>
                <w:lang w:val="en-US"/>
              </w:rPr>
            </w:pPr>
            <w:r w:rsidRPr="002F1CE0">
              <w:rPr>
                <w:color w:val="00B050"/>
                <w:lang w:val="en-US"/>
              </w:rPr>
              <w:t xml:space="preserve">They may have children and be happy.” </w:t>
            </w:r>
            <w:r w:rsidRPr="002F1CE0">
              <w:rPr>
                <w:color w:val="00B050"/>
              </w:rPr>
              <w:t>The Lord of the Worlds</w:t>
            </w:r>
            <w:r w:rsidRPr="002F1CE0">
              <w:rPr>
                <w:color w:val="00B050"/>
                <w:lang w:val="en-US"/>
              </w:rPr>
              <w:t xml:space="preserve"> did not answer him.</w:t>
            </w:r>
          </w:p>
        </w:tc>
      </w:tr>
      <w:tr w:rsidR="00F57617" w:rsidRPr="000860AE" w14:paraId="1763D92D" w14:textId="77777777" w:rsidTr="00763CEC">
        <w:tc>
          <w:tcPr>
            <w:tcW w:w="850" w:type="dxa"/>
          </w:tcPr>
          <w:p w14:paraId="58145096" w14:textId="77777777" w:rsidR="00F57617" w:rsidRDefault="00F57617" w:rsidP="00763CEC">
            <w:pPr>
              <w:rPr>
                <w:iCs/>
                <w:noProof/>
                <w:lang w:val="en-US"/>
              </w:rPr>
            </w:pPr>
            <w:r>
              <w:rPr>
                <w:iCs/>
                <w:noProof/>
                <w:lang w:val="en-US"/>
              </w:rPr>
              <w:t>2:07</w:t>
            </w:r>
          </w:p>
        </w:tc>
        <w:tc>
          <w:tcPr>
            <w:tcW w:w="3969" w:type="dxa"/>
          </w:tcPr>
          <w:p w14:paraId="1E6480BB" w14:textId="77777777" w:rsidR="00F57617" w:rsidRPr="002F1CE0" w:rsidRDefault="00F57617" w:rsidP="00763CEC">
            <w:pPr>
              <w:rPr>
                <w:iCs/>
                <w:noProof/>
                <w:color w:val="00B050"/>
                <w:lang w:val="en-US"/>
              </w:rPr>
            </w:pPr>
            <w:r w:rsidRPr="002F1CE0">
              <w:rPr>
                <w:iCs/>
                <w:noProof/>
                <w:color w:val="00B050"/>
                <w:lang w:val="en-US"/>
              </w:rPr>
              <w:t xml:space="preserve">ē, </w:t>
            </w:r>
            <w:r w:rsidRPr="002F1CE0">
              <w:rPr>
                <w:color w:val="00B050"/>
              </w:rPr>
              <w:t>nabi</w:t>
            </w:r>
            <w:r w:rsidRPr="002F1CE0">
              <w:rPr>
                <w:iCs/>
                <w:noProof/>
                <w:color w:val="00B050"/>
                <w:lang w:val="en-US"/>
              </w:rPr>
              <w:t xml:space="preserve"> Mūse, an-nibāye, min mā yāxuḏ ǧawāb mā ygūl nōbt-in nōb ir-rabb-u.</w:t>
            </w:r>
          </w:p>
        </w:tc>
        <w:tc>
          <w:tcPr>
            <w:tcW w:w="4252" w:type="dxa"/>
          </w:tcPr>
          <w:p w14:paraId="10AB518A" w14:textId="77777777" w:rsidR="00F57617" w:rsidRPr="002F1CE0" w:rsidRDefault="00F57617" w:rsidP="00763CEC">
            <w:pPr>
              <w:rPr>
                <w:color w:val="00B050"/>
                <w:lang w:val="en-US"/>
              </w:rPr>
            </w:pPr>
            <w:r w:rsidRPr="002F1CE0">
              <w:rPr>
                <w:color w:val="00B050"/>
                <w:lang w:val="en-US"/>
              </w:rPr>
              <w:t>The prophet Moses…; if prophets do not get any answer, they do not ask their Lord again.</w:t>
            </w:r>
          </w:p>
        </w:tc>
      </w:tr>
      <w:tr w:rsidR="00F57617" w:rsidRPr="000860AE" w14:paraId="490D1ED4" w14:textId="77777777" w:rsidTr="00763CEC">
        <w:tc>
          <w:tcPr>
            <w:tcW w:w="850" w:type="dxa"/>
          </w:tcPr>
          <w:p w14:paraId="6C8F561B" w14:textId="77777777" w:rsidR="00F57617" w:rsidRPr="00147197" w:rsidRDefault="00F57617" w:rsidP="00763CEC">
            <w:pPr>
              <w:rPr>
                <w:iCs/>
                <w:noProof/>
              </w:rPr>
            </w:pPr>
            <w:r>
              <w:rPr>
                <w:iCs/>
                <w:noProof/>
              </w:rPr>
              <w:t>2:14</w:t>
            </w:r>
          </w:p>
        </w:tc>
        <w:tc>
          <w:tcPr>
            <w:tcW w:w="3969" w:type="dxa"/>
          </w:tcPr>
          <w:p w14:paraId="51E743F1" w14:textId="77777777" w:rsidR="00F57617" w:rsidRPr="002F1CE0" w:rsidRDefault="00F57617" w:rsidP="00763CEC">
            <w:pPr>
              <w:rPr>
                <w:iCs/>
                <w:noProof/>
                <w:color w:val="00B050"/>
                <w:lang w:val="en-US"/>
              </w:rPr>
            </w:pPr>
            <w:r w:rsidRPr="002F1CE0">
              <w:rPr>
                <w:iCs/>
                <w:noProof/>
                <w:color w:val="00B050"/>
                <w:lang w:val="en-US"/>
              </w:rPr>
              <w:t>w ǧāy ʕa-l-bēt ᵊmdaḥḥǧīn, rāʕi al-bēt ᵊmdaḥḥiǧ ʕa-n-nibi Mūse mā nṭā-´ ǧawāb.</w:t>
            </w:r>
          </w:p>
        </w:tc>
        <w:tc>
          <w:tcPr>
            <w:tcW w:w="4252" w:type="dxa"/>
          </w:tcPr>
          <w:p w14:paraId="30265163" w14:textId="77777777" w:rsidR="00F57617" w:rsidRPr="002F1CE0" w:rsidRDefault="00F57617" w:rsidP="00763CEC">
            <w:pPr>
              <w:rPr>
                <w:color w:val="00B050"/>
                <w:lang w:val="en-US"/>
              </w:rPr>
            </w:pPr>
            <w:r w:rsidRPr="002F1CE0">
              <w:rPr>
                <w:color w:val="00B050"/>
                <w:lang w:val="en-US"/>
              </w:rPr>
              <w:t>When he came back to the house, they looked at him; the landlord looked at the prophet Moses, (but God) had not given him any answer.</w:t>
            </w:r>
          </w:p>
        </w:tc>
      </w:tr>
      <w:tr w:rsidR="00F57617" w:rsidRPr="000860AE" w14:paraId="0E566BD8" w14:textId="77777777" w:rsidTr="00763CEC">
        <w:tc>
          <w:tcPr>
            <w:tcW w:w="850" w:type="dxa"/>
          </w:tcPr>
          <w:p w14:paraId="17647905" w14:textId="77777777" w:rsidR="00F57617" w:rsidRPr="00BC11F3" w:rsidRDefault="00F57617" w:rsidP="00763CEC">
            <w:pPr>
              <w:rPr>
                <w:iCs/>
                <w:noProof/>
              </w:rPr>
            </w:pPr>
            <w:r>
              <w:rPr>
                <w:iCs/>
                <w:noProof/>
              </w:rPr>
              <w:t>2:19</w:t>
            </w:r>
          </w:p>
        </w:tc>
        <w:tc>
          <w:tcPr>
            <w:tcW w:w="3969" w:type="dxa"/>
          </w:tcPr>
          <w:p w14:paraId="04836BAB" w14:textId="77777777" w:rsidR="00F57617" w:rsidRPr="002F1CE0" w:rsidRDefault="00F57617" w:rsidP="00763CEC">
            <w:pPr>
              <w:rPr>
                <w:iCs/>
                <w:noProof/>
                <w:color w:val="00B050"/>
                <w:lang w:val="en-US"/>
              </w:rPr>
            </w:pPr>
            <w:r w:rsidRPr="002F1CE0">
              <w:rPr>
                <w:iCs/>
                <w:noProof/>
                <w:color w:val="00B050"/>
                <w:lang w:val="en-US"/>
              </w:rPr>
              <w:t>gāyil “min mā nṭā-ni ǧawāb rabb al-ʕālamīn”, ənṭā-´ radd yaʕni, mā mā nṭā-ne</w:t>
            </w:r>
          </w:p>
        </w:tc>
        <w:tc>
          <w:tcPr>
            <w:tcW w:w="4252" w:type="dxa"/>
          </w:tcPr>
          <w:p w14:paraId="40C63119" w14:textId="77777777" w:rsidR="00F57617" w:rsidRPr="002F1CE0" w:rsidRDefault="00F57617" w:rsidP="00763CEC">
            <w:pPr>
              <w:rPr>
                <w:color w:val="00B050"/>
                <w:lang w:val="en-US"/>
              </w:rPr>
            </w:pPr>
            <w:r w:rsidRPr="002F1CE0">
              <w:rPr>
                <w:color w:val="00B050"/>
                <w:lang w:val="en-US"/>
              </w:rPr>
              <w:t>He said, “Since t</w:t>
            </w:r>
            <w:r w:rsidRPr="002F1CE0">
              <w:rPr>
                <w:color w:val="00B050"/>
              </w:rPr>
              <w:t>he Lord of the Worlds</w:t>
            </w:r>
            <w:r w:rsidRPr="002F1CE0">
              <w:rPr>
                <w:color w:val="00B050"/>
                <w:lang w:val="en-US"/>
              </w:rPr>
              <w:t xml:space="preserve"> has not given me any answer.” He replied to him, “(God) gave us no answer.”</w:t>
            </w:r>
          </w:p>
        </w:tc>
      </w:tr>
      <w:tr w:rsidR="00F57617" w:rsidRPr="000860AE" w14:paraId="7701EE84" w14:textId="77777777" w:rsidTr="00763CEC">
        <w:tc>
          <w:tcPr>
            <w:tcW w:w="850" w:type="dxa"/>
          </w:tcPr>
          <w:p w14:paraId="2473F631" w14:textId="77777777" w:rsidR="00F57617" w:rsidRDefault="00F57617" w:rsidP="00763CEC">
            <w:pPr>
              <w:rPr>
                <w:iCs/>
                <w:noProof/>
                <w:lang w:val="en-US"/>
              </w:rPr>
            </w:pPr>
            <w:r>
              <w:rPr>
                <w:iCs/>
                <w:noProof/>
                <w:lang w:val="en-US"/>
              </w:rPr>
              <w:t>2:30</w:t>
            </w:r>
          </w:p>
        </w:tc>
        <w:tc>
          <w:tcPr>
            <w:tcW w:w="3969" w:type="dxa"/>
          </w:tcPr>
          <w:p w14:paraId="0FB87C89" w14:textId="77777777" w:rsidR="00F57617" w:rsidRPr="002F1CE0" w:rsidRDefault="00F57617" w:rsidP="00763CEC">
            <w:pPr>
              <w:rPr>
                <w:iCs/>
                <w:noProof/>
                <w:color w:val="00B050"/>
                <w:lang w:val="en-US"/>
              </w:rPr>
            </w:pPr>
            <w:r w:rsidRPr="002F1CE0">
              <w:rPr>
                <w:iCs/>
                <w:noProof/>
                <w:color w:val="00B050"/>
                <w:lang w:val="en-US"/>
              </w:rPr>
              <w:t xml:space="preserve">w-ṛāyiḥ </w:t>
            </w:r>
            <w:r w:rsidRPr="002F1CE0">
              <w:rPr>
                <w:color w:val="00B050"/>
              </w:rPr>
              <w:t>nibi</w:t>
            </w:r>
            <w:r w:rsidRPr="002F1CE0">
              <w:rPr>
                <w:iCs/>
                <w:noProof/>
                <w:color w:val="00B050"/>
                <w:lang w:val="en-US"/>
              </w:rPr>
              <w:t xml:space="preserve"> Mūse ṭāliʕ m-al-bēt haḏāk w ṛāyiḥ.</w:t>
            </w:r>
          </w:p>
        </w:tc>
        <w:tc>
          <w:tcPr>
            <w:tcW w:w="4252" w:type="dxa"/>
          </w:tcPr>
          <w:p w14:paraId="338E593B" w14:textId="77777777" w:rsidR="00F57617" w:rsidRPr="002F1CE0" w:rsidRDefault="00F57617" w:rsidP="00763CEC">
            <w:pPr>
              <w:rPr>
                <w:color w:val="00B050"/>
                <w:lang w:val="en-US"/>
              </w:rPr>
            </w:pPr>
            <w:r w:rsidRPr="002F1CE0">
              <w:rPr>
                <w:color w:val="00B050"/>
                <w:lang w:val="en-US"/>
              </w:rPr>
              <w:t>Then the prophet Moses left that house and went away.</w:t>
            </w:r>
          </w:p>
        </w:tc>
      </w:tr>
      <w:tr w:rsidR="00F57617" w:rsidRPr="000860AE" w14:paraId="4E5D51C4" w14:textId="77777777" w:rsidTr="00763CEC">
        <w:tc>
          <w:tcPr>
            <w:tcW w:w="850" w:type="dxa"/>
          </w:tcPr>
          <w:p w14:paraId="2028461A" w14:textId="77777777" w:rsidR="00F57617" w:rsidRPr="00264887" w:rsidRDefault="00F57617" w:rsidP="00763CEC">
            <w:pPr>
              <w:rPr>
                <w:iCs/>
                <w:noProof/>
              </w:rPr>
            </w:pPr>
            <w:r>
              <w:rPr>
                <w:iCs/>
                <w:noProof/>
              </w:rPr>
              <w:t>2:34</w:t>
            </w:r>
          </w:p>
        </w:tc>
        <w:tc>
          <w:tcPr>
            <w:tcW w:w="3969" w:type="dxa"/>
          </w:tcPr>
          <w:p w14:paraId="44160892" w14:textId="77777777" w:rsidR="00F57617" w:rsidRPr="002F1CE0" w:rsidRDefault="00F57617" w:rsidP="00763CEC">
            <w:pPr>
              <w:rPr>
                <w:iCs/>
                <w:noProof/>
                <w:color w:val="00B050"/>
                <w:lang w:val="en-US"/>
              </w:rPr>
            </w:pPr>
            <w:r w:rsidRPr="002F1CE0">
              <w:rPr>
                <w:iCs/>
                <w:noProof/>
                <w:color w:val="00B050"/>
                <w:lang w:val="en-US"/>
              </w:rPr>
              <w:t>fāyit zimān čam nahāṛ agar čam haftāt ǧāy wāḥad qēr ʕa-l-bēt hāḏe.</w:t>
            </w:r>
          </w:p>
        </w:tc>
        <w:tc>
          <w:tcPr>
            <w:tcW w:w="4252" w:type="dxa"/>
          </w:tcPr>
          <w:p w14:paraId="1C539A90" w14:textId="77777777" w:rsidR="00F57617" w:rsidRPr="002F1CE0" w:rsidRDefault="00F57617" w:rsidP="00763CEC">
            <w:pPr>
              <w:rPr>
                <w:color w:val="00B050"/>
                <w:lang w:val="en-US"/>
              </w:rPr>
            </w:pPr>
            <w:r w:rsidRPr="002F1CE0">
              <w:rPr>
                <w:color w:val="00B050"/>
                <w:lang w:val="en-US"/>
              </w:rPr>
              <w:t>Time passed, some days or some weeks, when someone else came to this house.</w:t>
            </w:r>
          </w:p>
        </w:tc>
      </w:tr>
      <w:tr w:rsidR="00F57617" w:rsidRPr="000860AE" w14:paraId="7400D88F" w14:textId="77777777" w:rsidTr="00763CEC">
        <w:tc>
          <w:tcPr>
            <w:tcW w:w="850" w:type="dxa"/>
          </w:tcPr>
          <w:p w14:paraId="6D16A2AB" w14:textId="77777777" w:rsidR="00F57617" w:rsidRDefault="00F57617" w:rsidP="00763CEC">
            <w:pPr>
              <w:rPr>
                <w:iCs/>
                <w:noProof/>
                <w:lang w:val="en-US"/>
              </w:rPr>
            </w:pPr>
            <w:r>
              <w:rPr>
                <w:iCs/>
                <w:noProof/>
                <w:lang w:val="en-US"/>
              </w:rPr>
              <w:t>2:44</w:t>
            </w:r>
          </w:p>
        </w:tc>
        <w:tc>
          <w:tcPr>
            <w:tcW w:w="3969" w:type="dxa"/>
          </w:tcPr>
          <w:p w14:paraId="186B6B7E" w14:textId="77777777" w:rsidR="00F57617" w:rsidRPr="002F1CE0" w:rsidRDefault="00F57617" w:rsidP="00763CEC">
            <w:pPr>
              <w:rPr>
                <w:iCs/>
                <w:noProof/>
                <w:color w:val="00B050"/>
                <w:lang w:val="en-US"/>
              </w:rPr>
            </w:pPr>
            <w:r w:rsidRPr="002F1CE0">
              <w:rPr>
                <w:iCs/>
                <w:noProof/>
                <w:color w:val="00B050"/>
                <w:lang w:val="en-US"/>
              </w:rPr>
              <w:t xml:space="preserve">ǧāy w salām ʕalē-kum as-salām! gāyil “ḥarām intu bēt-kum, mū </w:t>
            </w:r>
            <w:r w:rsidRPr="002F1CE0">
              <w:rPr>
                <w:color w:val="00B050"/>
              </w:rPr>
              <w:t>nabi</w:t>
            </w:r>
            <w:r w:rsidRPr="002F1CE0">
              <w:rPr>
                <w:iCs/>
                <w:noProof/>
                <w:color w:val="00B050"/>
                <w:lang w:val="en-US"/>
              </w:rPr>
              <w:t xml:space="preserve"> aǧ ǧāy-hum hāḏe mū </w:t>
            </w:r>
            <w:r w:rsidRPr="002F1CE0">
              <w:rPr>
                <w:color w:val="00B050"/>
              </w:rPr>
              <w:t>nabi</w:t>
            </w:r>
            <w:r w:rsidRPr="002F1CE0">
              <w:rPr>
                <w:iCs/>
                <w:noProof/>
                <w:color w:val="00B050"/>
                <w:lang w:val="en-US"/>
              </w:rPr>
              <w:t>, wāḥad min al-ahaliyye.”</w:t>
            </w:r>
          </w:p>
        </w:tc>
        <w:tc>
          <w:tcPr>
            <w:tcW w:w="4252" w:type="dxa"/>
          </w:tcPr>
          <w:p w14:paraId="6C076D81" w14:textId="77777777" w:rsidR="00F57617" w:rsidRPr="002F1CE0" w:rsidRDefault="00F57617" w:rsidP="00763CEC">
            <w:pPr>
              <w:rPr>
                <w:color w:val="00B050"/>
                <w:lang w:val="en-US"/>
              </w:rPr>
            </w:pPr>
            <w:r w:rsidRPr="002F1CE0">
              <w:rPr>
                <w:color w:val="00B050"/>
                <w:lang w:val="en-US"/>
              </w:rPr>
              <w:t xml:space="preserve">He came, greeted and they greeted back. Then he said, “Your house is indeed…” The one who came to them (this time) was not a prophet, just a fellow citizen. </w:t>
            </w:r>
          </w:p>
        </w:tc>
      </w:tr>
      <w:tr w:rsidR="00F57617" w:rsidRPr="000860AE" w14:paraId="177478B8" w14:textId="77777777" w:rsidTr="00763CEC">
        <w:tc>
          <w:tcPr>
            <w:tcW w:w="850" w:type="dxa"/>
          </w:tcPr>
          <w:p w14:paraId="5F80D8F6" w14:textId="77777777" w:rsidR="00F57617" w:rsidRPr="002C17E8" w:rsidRDefault="00F57617" w:rsidP="00763CEC">
            <w:pPr>
              <w:rPr>
                <w:iCs/>
                <w:noProof/>
              </w:rPr>
            </w:pPr>
            <w:r>
              <w:rPr>
                <w:iCs/>
                <w:noProof/>
              </w:rPr>
              <w:t>2:56</w:t>
            </w:r>
          </w:p>
        </w:tc>
        <w:tc>
          <w:tcPr>
            <w:tcW w:w="3969" w:type="dxa"/>
          </w:tcPr>
          <w:p w14:paraId="6D104EAC" w14:textId="77777777" w:rsidR="00F57617" w:rsidRPr="002F1CE0" w:rsidRDefault="00F57617" w:rsidP="00763CEC">
            <w:pPr>
              <w:rPr>
                <w:iCs/>
                <w:noProof/>
                <w:color w:val="00B050"/>
                <w:lang w:val="en-US"/>
              </w:rPr>
            </w:pPr>
            <w:r w:rsidRPr="002F1CE0">
              <w:rPr>
                <w:iCs/>
                <w:noProof/>
                <w:color w:val="00B050"/>
                <w:lang w:val="en-US"/>
              </w:rPr>
              <w:t xml:space="preserve">gāyil “ḥarām mā ʕid-kum </w:t>
            </w:r>
            <w:r w:rsidRPr="002F1CE0">
              <w:rPr>
                <w:color w:val="00B050"/>
              </w:rPr>
              <w:t>ḏ̣ane</w:t>
            </w:r>
            <w:r w:rsidRPr="002F1CE0">
              <w:rPr>
                <w:iCs/>
                <w:noProof/>
                <w:color w:val="00B050"/>
                <w:lang w:val="en-US"/>
              </w:rPr>
              <w:t>, mā ʕid-kum wēlād, mā ʕid-kum ʕiǧyān.”</w:t>
            </w:r>
          </w:p>
        </w:tc>
        <w:tc>
          <w:tcPr>
            <w:tcW w:w="4252" w:type="dxa"/>
          </w:tcPr>
          <w:p w14:paraId="25A71F9C" w14:textId="77777777" w:rsidR="00F57617" w:rsidRPr="002F1CE0" w:rsidRDefault="00F57617" w:rsidP="00763CEC">
            <w:pPr>
              <w:rPr>
                <w:color w:val="00B050"/>
                <w:lang w:val="en-US"/>
              </w:rPr>
            </w:pPr>
            <w:r w:rsidRPr="002F1CE0">
              <w:rPr>
                <w:color w:val="00B050"/>
                <w:lang w:val="en-US"/>
              </w:rPr>
              <w:t>He said, “What a pity, you have no offspring; you do not have sons, you do not have children.”</w:t>
            </w:r>
          </w:p>
        </w:tc>
      </w:tr>
      <w:tr w:rsidR="00F57617" w:rsidRPr="000860AE" w14:paraId="3698A408" w14:textId="77777777" w:rsidTr="00763CEC">
        <w:tc>
          <w:tcPr>
            <w:tcW w:w="850" w:type="dxa"/>
          </w:tcPr>
          <w:p w14:paraId="6A47E489" w14:textId="77777777" w:rsidR="00F57617" w:rsidRDefault="00F57617" w:rsidP="00763CEC">
            <w:pPr>
              <w:rPr>
                <w:iCs/>
                <w:noProof/>
                <w:lang w:val="en-US"/>
              </w:rPr>
            </w:pPr>
            <w:r>
              <w:rPr>
                <w:iCs/>
                <w:noProof/>
                <w:lang w:val="en-US"/>
              </w:rPr>
              <w:t>3:00</w:t>
            </w:r>
          </w:p>
        </w:tc>
        <w:tc>
          <w:tcPr>
            <w:tcW w:w="3969" w:type="dxa"/>
          </w:tcPr>
          <w:p w14:paraId="631756BA" w14:textId="77777777" w:rsidR="00F57617" w:rsidRPr="002F1CE0" w:rsidRDefault="00F57617" w:rsidP="00763CEC">
            <w:pPr>
              <w:rPr>
                <w:iCs/>
                <w:noProof/>
                <w:color w:val="00B050"/>
                <w:lang w:val="en-US"/>
              </w:rPr>
            </w:pPr>
            <w:r w:rsidRPr="002F1CE0">
              <w:rPr>
                <w:iCs/>
                <w:noProof/>
                <w:color w:val="00B050"/>
                <w:lang w:val="en-US"/>
              </w:rPr>
              <w:t>gāylīn “waḷḷa mā ʕid-ne.” – “ʕal</w:t>
            </w:r>
            <w:r w:rsidRPr="002F1CE0">
              <w:rPr>
                <w:iCs/>
                <w:noProof/>
                <w:color w:val="00B050"/>
                <w:lang w:val="en-US"/>
              </w:rPr>
              <w:softHyphen/>
              <w:t>ēš?” –</w:t>
            </w:r>
            <w:r w:rsidRPr="002F1CE0">
              <w:rPr>
                <w:iCs/>
                <w:noProof/>
                <w:color w:val="00B050"/>
                <w:lang w:val="en-US"/>
              </w:rPr>
              <w:lastRenderedPageBreak/>
              <w:t xml:space="preserve">gāyil “rabb al-ʕālamīn mā nṭā-ne, </w:t>
            </w:r>
            <w:r w:rsidRPr="002F1CE0">
              <w:rPr>
                <w:color w:val="00B050"/>
              </w:rPr>
              <w:t>w mā ṣār-in-ne ḏ̣ane.”</w:t>
            </w:r>
          </w:p>
        </w:tc>
        <w:tc>
          <w:tcPr>
            <w:tcW w:w="4252" w:type="dxa"/>
          </w:tcPr>
          <w:p w14:paraId="1166FA2F" w14:textId="77777777" w:rsidR="00F57617" w:rsidRPr="002F1CE0" w:rsidRDefault="00F57617" w:rsidP="00763CEC">
            <w:pPr>
              <w:rPr>
                <w:color w:val="00B050"/>
                <w:lang w:val="en-US"/>
              </w:rPr>
            </w:pPr>
            <w:r w:rsidRPr="002F1CE0">
              <w:rPr>
                <w:color w:val="00B050"/>
                <w:lang w:val="en-US"/>
              </w:rPr>
              <w:lastRenderedPageBreak/>
              <w:t xml:space="preserve">They said, “That’s right, we do not have </w:t>
            </w:r>
            <w:r w:rsidRPr="002F1CE0">
              <w:rPr>
                <w:color w:val="00B050"/>
                <w:lang w:val="en-US"/>
              </w:rPr>
              <w:lastRenderedPageBreak/>
              <w:t>any.” – “Why?” he said – “God did not give us, so we have not got children.”</w:t>
            </w:r>
          </w:p>
        </w:tc>
      </w:tr>
      <w:tr w:rsidR="00F57617" w:rsidRPr="000860AE" w14:paraId="6085C8C0" w14:textId="77777777" w:rsidTr="00763CEC">
        <w:tc>
          <w:tcPr>
            <w:tcW w:w="850" w:type="dxa"/>
          </w:tcPr>
          <w:p w14:paraId="18D9A146" w14:textId="77777777" w:rsidR="00F57617" w:rsidRDefault="00F57617" w:rsidP="00763CEC">
            <w:pPr>
              <w:rPr>
                <w:iCs/>
                <w:noProof/>
                <w:lang w:val="en-US"/>
              </w:rPr>
            </w:pPr>
            <w:r>
              <w:rPr>
                <w:iCs/>
                <w:noProof/>
                <w:lang w:val="en-US"/>
              </w:rPr>
              <w:lastRenderedPageBreak/>
              <w:t>3:07</w:t>
            </w:r>
          </w:p>
        </w:tc>
        <w:tc>
          <w:tcPr>
            <w:tcW w:w="3969" w:type="dxa"/>
          </w:tcPr>
          <w:p w14:paraId="700CB027" w14:textId="77777777" w:rsidR="00F57617" w:rsidRPr="002F1CE0" w:rsidRDefault="00F57617" w:rsidP="00763CEC">
            <w:pPr>
              <w:rPr>
                <w:iCs/>
                <w:noProof/>
                <w:color w:val="00B050"/>
                <w:lang w:val="en-US"/>
              </w:rPr>
            </w:pPr>
            <w:r w:rsidRPr="002F1CE0">
              <w:rPr>
                <w:iCs/>
                <w:noProof/>
                <w:color w:val="00B050"/>
                <w:lang w:val="en-US"/>
              </w:rPr>
              <w:t xml:space="preserve">“ē, mā riḥtu ʕala taxtūr mā riḥtu ʕala </w:t>
            </w:r>
            <w:r w:rsidRPr="002F1CE0">
              <w:rPr>
                <w:color w:val="00B050"/>
              </w:rPr>
              <w:t>šakle?”</w:t>
            </w:r>
            <w:r w:rsidRPr="002F1CE0">
              <w:rPr>
                <w:iCs/>
                <w:noProof/>
                <w:color w:val="00B050"/>
                <w:lang w:val="en-US"/>
              </w:rPr>
              <w:t xml:space="preserve"> </w:t>
            </w:r>
          </w:p>
        </w:tc>
        <w:tc>
          <w:tcPr>
            <w:tcW w:w="4252" w:type="dxa"/>
          </w:tcPr>
          <w:p w14:paraId="31CEAB13" w14:textId="77777777" w:rsidR="00F57617" w:rsidRPr="002F1CE0" w:rsidRDefault="00F57617" w:rsidP="00763CEC">
            <w:pPr>
              <w:rPr>
                <w:color w:val="00B050"/>
                <w:lang w:val="en-US"/>
              </w:rPr>
            </w:pPr>
            <w:r w:rsidRPr="002F1CE0">
              <w:rPr>
                <w:color w:val="00B050"/>
                <w:lang w:val="en-US"/>
              </w:rPr>
              <w:t>“So, didn’t you go to a doctor, did not you go somewhere?”</w:t>
            </w:r>
          </w:p>
        </w:tc>
      </w:tr>
      <w:tr w:rsidR="00F57617" w:rsidRPr="000860AE" w14:paraId="1053088A" w14:textId="77777777" w:rsidTr="00763CEC">
        <w:tc>
          <w:tcPr>
            <w:tcW w:w="850" w:type="dxa"/>
          </w:tcPr>
          <w:p w14:paraId="07734738" w14:textId="77777777" w:rsidR="00F57617" w:rsidRDefault="00F57617" w:rsidP="00763CEC">
            <w:pPr>
              <w:rPr>
                <w:iCs/>
                <w:noProof/>
                <w:lang w:val="en-US"/>
              </w:rPr>
            </w:pPr>
            <w:r>
              <w:rPr>
                <w:iCs/>
                <w:noProof/>
                <w:lang w:val="en-US"/>
              </w:rPr>
              <w:t>3:09</w:t>
            </w:r>
          </w:p>
        </w:tc>
        <w:tc>
          <w:tcPr>
            <w:tcW w:w="3969" w:type="dxa"/>
          </w:tcPr>
          <w:p w14:paraId="6C7FDE2C" w14:textId="77777777" w:rsidR="00F57617" w:rsidRPr="002F1CE0" w:rsidRDefault="00F57617" w:rsidP="00763CEC">
            <w:pPr>
              <w:rPr>
                <w:iCs/>
                <w:noProof/>
                <w:color w:val="00B050"/>
                <w:lang w:val="en-US"/>
              </w:rPr>
            </w:pPr>
            <w:r w:rsidRPr="002F1CE0">
              <w:rPr>
                <w:iCs/>
                <w:noProof/>
                <w:color w:val="00B050"/>
                <w:lang w:val="en-US"/>
              </w:rPr>
              <w:t xml:space="preserve">gāyil “lā! ǧā-ne </w:t>
            </w:r>
            <w:r w:rsidRPr="002F1CE0">
              <w:rPr>
                <w:color w:val="00B050"/>
              </w:rPr>
              <w:t>nabi</w:t>
            </w:r>
            <w:r w:rsidRPr="002F1CE0">
              <w:rPr>
                <w:iCs/>
                <w:noProof/>
                <w:color w:val="00B050"/>
                <w:lang w:val="en-US"/>
              </w:rPr>
              <w:t xml:space="preserve"> Mūse w ginnā-l-u </w:t>
            </w:r>
            <w:r w:rsidRPr="002F1CE0">
              <w:rPr>
                <w:color w:val="00B050"/>
              </w:rPr>
              <w:t>nabi</w:t>
            </w:r>
            <w:r w:rsidRPr="002F1CE0">
              <w:rPr>
                <w:iCs/>
                <w:noProof/>
                <w:color w:val="00B050"/>
                <w:lang w:val="en-US"/>
              </w:rPr>
              <w:t xml:space="preserve"> Mūse” </w:t>
            </w:r>
          </w:p>
        </w:tc>
        <w:tc>
          <w:tcPr>
            <w:tcW w:w="4252" w:type="dxa"/>
          </w:tcPr>
          <w:p w14:paraId="007B2BFC" w14:textId="77777777" w:rsidR="00F57617" w:rsidRPr="002F1CE0" w:rsidRDefault="00F57617" w:rsidP="00763CEC">
            <w:pPr>
              <w:rPr>
                <w:color w:val="00B050"/>
                <w:lang w:val="en-US"/>
              </w:rPr>
            </w:pPr>
            <w:r w:rsidRPr="002F1CE0">
              <w:rPr>
                <w:color w:val="00B050"/>
                <w:lang w:val="en-US"/>
              </w:rPr>
              <w:t xml:space="preserve">(The landlord) said, “No! The prophet Moses came to us and we told (it) to the prophet Moses.” </w:t>
            </w:r>
          </w:p>
        </w:tc>
      </w:tr>
      <w:tr w:rsidR="00F57617" w:rsidRPr="000860AE" w14:paraId="2BE83355" w14:textId="77777777" w:rsidTr="00763CEC">
        <w:tc>
          <w:tcPr>
            <w:tcW w:w="850" w:type="dxa"/>
          </w:tcPr>
          <w:p w14:paraId="5C7B4D21" w14:textId="77777777" w:rsidR="00F57617" w:rsidRDefault="00F57617" w:rsidP="00763CEC">
            <w:pPr>
              <w:rPr>
                <w:iCs/>
                <w:noProof/>
                <w:lang w:val="en-US"/>
              </w:rPr>
            </w:pPr>
            <w:r>
              <w:rPr>
                <w:iCs/>
                <w:noProof/>
                <w:lang w:val="en-US"/>
              </w:rPr>
              <w:t>3:14</w:t>
            </w:r>
          </w:p>
        </w:tc>
        <w:tc>
          <w:tcPr>
            <w:tcW w:w="3969" w:type="dxa"/>
          </w:tcPr>
          <w:p w14:paraId="014ADCC5" w14:textId="77777777" w:rsidR="00F57617" w:rsidRPr="002F1CE0" w:rsidRDefault="00F57617" w:rsidP="00763CEC">
            <w:pPr>
              <w:rPr>
                <w:i/>
                <w:iCs/>
                <w:noProof/>
                <w:color w:val="00B050"/>
                <w:lang w:val="en-US"/>
              </w:rPr>
            </w:pPr>
            <w:r w:rsidRPr="002F1CE0">
              <w:rPr>
                <w:i/>
                <w:iCs/>
                <w:noProof/>
                <w:color w:val="00B050"/>
                <w:lang w:val="en-US"/>
              </w:rPr>
              <w:t>Smāʕīn tʕarif-he ḏiyye inte? sōlaft-u awwali.</w:t>
            </w:r>
          </w:p>
        </w:tc>
        <w:tc>
          <w:tcPr>
            <w:tcW w:w="4252" w:type="dxa"/>
          </w:tcPr>
          <w:p w14:paraId="30043168" w14:textId="77777777" w:rsidR="00F57617" w:rsidRPr="002F1CE0" w:rsidRDefault="00F57617" w:rsidP="00763CEC">
            <w:pPr>
              <w:rPr>
                <w:color w:val="00B050"/>
                <w:lang w:val="en-US"/>
              </w:rPr>
            </w:pPr>
            <w:r w:rsidRPr="002F1CE0">
              <w:rPr>
                <w:color w:val="00B050"/>
                <w:lang w:val="en-US"/>
              </w:rPr>
              <w:t>Ismail, do you know this (story)? I told it before.</w:t>
            </w:r>
          </w:p>
        </w:tc>
      </w:tr>
      <w:tr w:rsidR="00F57617" w:rsidRPr="007A422F" w14:paraId="390B8AE0" w14:textId="77777777" w:rsidTr="00763CEC">
        <w:tc>
          <w:tcPr>
            <w:tcW w:w="850" w:type="dxa"/>
          </w:tcPr>
          <w:p w14:paraId="06060CFA" w14:textId="77777777" w:rsidR="00F57617" w:rsidRDefault="00F57617" w:rsidP="00763CEC">
            <w:pPr>
              <w:rPr>
                <w:iCs/>
                <w:noProof/>
                <w:lang w:val="en-US"/>
              </w:rPr>
            </w:pPr>
            <w:r>
              <w:rPr>
                <w:iCs/>
                <w:noProof/>
                <w:lang w:val="en-US"/>
              </w:rPr>
              <w:t>3:20</w:t>
            </w:r>
          </w:p>
        </w:tc>
        <w:tc>
          <w:tcPr>
            <w:tcW w:w="3969" w:type="dxa"/>
          </w:tcPr>
          <w:p w14:paraId="312C7A6C" w14:textId="77777777" w:rsidR="00F57617" w:rsidRPr="002F1CE0" w:rsidRDefault="00F57617" w:rsidP="00763CEC">
            <w:pPr>
              <w:rPr>
                <w:color w:val="00B050"/>
                <w:lang w:val="en-US"/>
              </w:rPr>
            </w:pPr>
            <w:r w:rsidRPr="002F1CE0">
              <w:rPr>
                <w:color w:val="00B050"/>
                <w:lang w:val="en-US"/>
              </w:rPr>
              <w:t xml:space="preserve">gāyl-ill-u w </w:t>
            </w:r>
            <w:r w:rsidRPr="002F1CE0">
              <w:rPr>
                <w:color w:val="00B050"/>
              </w:rPr>
              <w:t>ginne il-nibi</w:t>
            </w:r>
            <w:r w:rsidRPr="002F1CE0">
              <w:rPr>
                <w:color w:val="00B050"/>
                <w:lang w:val="en-US"/>
              </w:rPr>
              <w:t xml:space="preserve"> Mūse w </w:t>
            </w:r>
            <w:r w:rsidRPr="002F1CE0">
              <w:rPr>
                <w:color w:val="00B050"/>
              </w:rPr>
              <w:t>nibi</w:t>
            </w:r>
            <w:r w:rsidRPr="002F1CE0">
              <w:rPr>
                <w:color w:val="00B050"/>
                <w:lang w:val="en-US"/>
              </w:rPr>
              <w:t xml:space="preserve"> Mūse rāḥ </w:t>
            </w:r>
            <w:r w:rsidRPr="002F1CE0">
              <w:rPr>
                <w:color w:val="00B050"/>
                <w:lang w:val="fr-FR"/>
              </w:rPr>
              <w:t>ᵊ</w:t>
            </w:r>
            <w:r w:rsidRPr="002F1CE0">
              <w:rPr>
                <w:color w:val="00B050"/>
                <w:lang w:val="en-US"/>
              </w:rPr>
              <w:t>ndaʕa min rabb-u,</w:t>
            </w:r>
            <w:r w:rsidRPr="002F1CE0">
              <w:rPr>
                <w:rFonts w:hint="cs"/>
                <w:color w:val="00B050"/>
                <w:rtl/>
                <w:lang w:val="en-US"/>
              </w:rPr>
              <w:t xml:space="preserve"> </w:t>
            </w:r>
            <w:r w:rsidRPr="002F1CE0">
              <w:rPr>
                <w:color w:val="00B050"/>
              </w:rPr>
              <w:t>rabb al-ʕālamīn,</w:t>
            </w:r>
            <w:r w:rsidRPr="002F1CE0">
              <w:rPr>
                <w:color w:val="00B050"/>
                <w:lang w:val="en-US"/>
              </w:rPr>
              <w:t xml:space="preserve"> yimčin-u mā nṭā-´ ǧawāb w </w:t>
            </w:r>
            <w:r w:rsidRPr="002F1CE0">
              <w:rPr>
                <w:color w:val="00B050"/>
              </w:rPr>
              <w:t>nibi</w:t>
            </w:r>
            <w:r w:rsidRPr="002F1CE0">
              <w:rPr>
                <w:color w:val="00B050"/>
                <w:lang w:val="en-US"/>
              </w:rPr>
              <w:t xml:space="preserve"> Mūse </w:t>
            </w:r>
            <w:r w:rsidRPr="002F1CE0">
              <w:rPr>
                <w:color w:val="00B050"/>
              </w:rPr>
              <w:t>šu..</w:t>
            </w:r>
            <w:r w:rsidRPr="002F1CE0">
              <w:rPr>
                <w:color w:val="00B050"/>
                <w:lang w:val="en-US"/>
              </w:rPr>
              <w:t xml:space="preserve"> mā gāḷ</w:t>
            </w:r>
            <w:r w:rsidRPr="002F1CE0">
              <w:rPr>
                <w:color w:val="00B050"/>
              </w:rPr>
              <w:t>-l-</w:t>
            </w:r>
            <w:r w:rsidRPr="002F1CE0">
              <w:rPr>
                <w:color w:val="00B050"/>
                <w:lang w:val="en-US"/>
              </w:rPr>
              <w:t>ne šī w ṭəlaʕ w rāḥ.</w:t>
            </w:r>
          </w:p>
        </w:tc>
        <w:tc>
          <w:tcPr>
            <w:tcW w:w="4252" w:type="dxa"/>
          </w:tcPr>
          <w:p w14:paraId="126147C8" w14:textId="77777777" w:rsidR="00F57617" w:rsidRPr="002F1CE0" w:rsidRDefault="00F57617" w:rsidP="00763CEC">
            <w:pPr>
              <w:rPr>
                <w:color w:val="00B050"/>
                <w:lang w:val="en-US"/>
              </w:rPr>
            </w:pPr>
            <w:r w:rsidRPr="002F1CE0">
              <w:rPr>
                <w:color w:val="00B050"/>
                <w:lang w:val="en-US"/>
              </w:rPr>
              <w:t>They said to him, “We told it to the prophet Moses and the prophet Moses prayed to his Lord, to the Lord of the Worlds. Perhaps he did not give him an answer and so the prophet Moses did not say anything to us. He stood up and went away.”</w:t>
            </w:r>
          </w:p>
        </w:tc>
      </w:tr>
      <w:tr w:rsidR="00F57617" w:rsidRPr="005B15D2" w14:paraId="1049B83E" w14:textId="77777777" w:rsidTr="00763CEC">
        <w:tc>
          <w:tcPr>
            <w:tcW w:w="850" w:type="dxa"/>
          </w:tcPr>
          <w:p w14:paraId="0ADB92F3" w14:textId="77777777" w:rsidR="00F57617" w:rsidRDefault="00F57617" w:rsidP="00763CEC">
            <w:pPr>
              <w:rPr>
                <w:iCs/>
                <w:noProof/>
                <w:lang w:val="en-US"/>
              </w:rPr>
            </w:pPr>
            <w:r>
              <w:rPr>
                <w:iCs/>
                <w:noProof/>
                <w:lang w:val="en-US"/>
              </w:rPr>
              <w:t>3:35</w:t>
            </w:r>
          </w:p>
        </w:tc>
        <w:tc>
          <w:tcPr>
            <w:tcW w:w="3969" w:type="dxa"/>
          </w:tcPr>
          <w:p w14:paraId="24A12EB9" w14:textId="77777777" w:rsidR="00F57617" w:rsidRPr="002F1CE0" w:rsidRDefault="00F57617" w:rsidP="00763CEC">
            <w:pPr>
              <w:rPr>
                <w:color w:val="00B050"/>
                <w:lang w:val="en-US"/>
              </w:rPr>
            </w:pPr>
            <w:r w:rsidRPr="002F1CE0">
              <w:rPr>
                <w:color w:val="00B050"/>
                <w:lang w:val="en-US"/>
              </w:rPr>
              <w:t>gāyil demek hīčiḏ gāyil ī hīčiḏ, gāyil ᵊnṭū-ni al-ᵊbrīǧ!</w:t>
            </w:r>
          </w:p>
        </w:tc>
        <w:tc>
          <w:tcPr>
            <w:tcW w:w="4252" w:type="dxa"/>
          </w:tcPr>
          <w:p w14:paraId="568A3CC2" w14:textId="77777777" w:rsidR="00F57617" w:rsidRPr="002F1CE0" w:rsidRDefault="00F57617" w:rsidP="00763CEC">
            <w:pPr>
              <w:rPr>
                <w:color w:val="00B050"/>
                <w:lang w:val="en-US"/>
              </w:rPr>
            </w:pPr>
            <w:r w:rsidRPr="002F1CE0">
              <w:rPr>
                <w:color w:val="00B050"/>
                <w:lang w:val="en-US"/>
              </w:rPr>
              <w:t>He said, “I see, that’s how it was.” He said, “Yes, like that.” The (guy) said, “Give me the jug!”</w:t>
            </w:r>
          </w:p>
        </w:tc>
      </w:tr>
      <w:tr w:rsidR="00F57617" w:rsidRPr="005B15D2" w14:paraId="59AB8875" w14:textId="77777777" w:rsidTr="00763CEC">
        <w:tc>
          <w:tcPr>
            <w:tcW w:w="850" w:type="dxa"/>
          </w:tcPr>
          <w:p w14:paraId="772DED39" w14:textId="77777777" w:rsidR="00F57617" w:rsidRPr="00B320C2" w:rsidRDefault="00F57617" w:rsidP="00763CEC">
            <w:pPr>
              <w:rPr>
                <w:iCs/>
                <w:noProof/>
              </w:rPr>
            </w:pPr>
            <w:r>
              <w:rPr>
                <w:iCs/>
                <w:noProof/>
              </w:rPr>
              <w:t>3:39</w:t>
            </w:r>
          </w:p>
        </w:tc>
        <w:tc>
          <w:tcPr>
            <w:tcW w:w="3969" w:type="dxa"/>
          </w:tcPr>
          <w:p w14:paraId="37F2A795" w14:textId="77777777" w:rsidR="00F57617" w:rsidRPr="002F1CE0" w:rsidRDefault="00F57617" w:rsidP="00763CEC">
            <w:pPr>
              <w:rPr>
                <w:color w:val="00B050"/>
                <w:lang w:val="en-US"/>
              </w:rPr>
            </w:pPr>
            <w:r w:rsidRPr="002F1CE0">
              <w:rPr>
                <w:color w:val="00B050"/>
                <w:lang w:val="en-US"/>
              </w:rPr>
              <w:t>māxḏ al-ᵊbrīǧ ʕugub-mu māxiḏ al-ᵊbrīǧ rāyiḥ mətwaḏ̣ḏ̣i mṣalli. ʕugub-mu mṣalli</w:t>
            </w:r>
          </w:p>
        </w:tc>
        <w:tc>
          <w:tcPr>
            <w:tcW w:w="4252" w:type="dxa"/>
          </w:tcPr>
          <w:p w14:paraId="7313CCFA" w14:textId="77777777" w:rsidR="00F57617" w:rsidRPr="002F1CE0" w:rsidRDefault="00F57617" w:rsidP="00763CEC">
            <w:pPr>
              <w:rPr>
                <w:color w:val="00B050"/>
                <w:lang w:val="en-US"/>
              </w:rPr>
            </w:pPr>
            <w:r w:rsidRPr="002F1CE0">
              <w:rPr>
                <w:color w:val="00B050"/>
                <w:lang w:val="en-US"/>
              </w:rPr>
              <w:t>He took the jug and after he had taken the jug, he went to perform the ablution and prayed. After he had prayed…</w:t>
            </w:r>
          </w:p>
        </w:tc>
      </w:tr>
      <w:tr w:rsidR="00F57617" w:rsidRPr="005B15D2" w14:paraId="3150C20D" w14:textId="77777777" w:rsidTr="00763CEC">
        <w:tc>
          <w:tcPr>
            <w:tcW w:w="850" w:type="dxa"/>
          </w:tcPr>
          <w:p w14:paraId="249ED13D" w14:textId="77777777" w:rsidR="00F57617" w:rsidRDefault="00F57617" w:rsidP="00763CEC">
            <w:pPr>
              <w:rPr>
                <w:iCs/>
                <w:noProof/>
                <w:lang w:val="en-US"/>
              </w:rPr>
            </w:pPr>
            <w:r w:rsidRPr="002F1CE0">
              <w:rPr>
                <w:iCs/>
                <w:noProof/>
                <w:lang w:val="en-US"/>
              </w:rPr>
              <w:t>3:51</w:t>
            </w:r>
          </w:p>
        </w:tc>
        <w:tc>
          <w:tcPr>
            <w:tcW w:w="3969" w:type="dxa"/>
          </w:tcPr>
          <w:p w14:paraId="7BCDD7BD" w14:textId="77777777" w:rsidR="00F57617" w:rsidRPr="002F1CE0" w:rsidRDefault="00F57617" w:rsidP="00763CEC">
            <w:pPr>
              <w:rPr>
                <w:color w:val="00B050"/>
                <w:lang w:val="en-US"/>
              </w:rPr>
            </w:pPr>
            <w:r w:rsidRPr="002F1CE0">
              <w:rPr>
                <w:color w:val="00B050"/>
                <w:lang w:val="en-US"/>
              </w:rPr>
              <w:t>ǧāy wāǧif ʕa-ṣ-ṣalā w mṣalli, ʕugub-mu mṣalli w ṭāliʕ min ǧēb-u šūše, miṯl aš-šūše kūtiyye ṭāliʕ min ǧēb-u.</w:t>
            </w:r>
          </w:p>
        </w:tc>
        <w:tc>
          <w:tcPr>
            <w:tcW w:w="4252" w:type="dxa"/>
          </w:tcPr>
          <w:p w14:paraId="22DA71E9" w14:textId="77777777" w:rsidR="00F57617" w:rsidRPr="002F1CE0" w:rsidRDefault="00F57617" w:rsidP="00763CEC">
            <w:pPr>
              <w:rPr>
                <w:color w:val="00B050"/>
                <w:lang w:val="en-US"/>
              </w:rPr>
            </w:pPr>
            <w:r w:rsidRPr="002F1CE0">
              <w:rPr>
                <w:color w:val="00B050"/>
                <w:lang w:val="en-US"/>
              </w:rPr>
              <w:t>he stood up for prayer and prayed. After he had prayed, he took a bottle out of his pocket, something like a bottle, a can. He took it out of his pocket.</w:t>
            </w:r>
          </w:p>
        </w:tc>
      </w:tr>
      <w:tr w:rsidR="00F57617" w:rsidRPr="005B15D2" w14:paraId="1FAB01ED" w14:textId="77777777" w:rsidTr="00763CEC">
        <w:tc>
          <w:tcPr>
            <w:tcW w:w="850" w:type="dxa"/>
          </w:tcPr>
          <w:p w14:paraId="02312E5D" w14:textId="77777777" w:rsidR="00F57617" w:rsidRDefault="00F57617" w:rsidP="00763CEC">
            <w:pPr>
              <w:rPr>
                <w:iCs/>
                <w:noProof/>
                <w:lang w:val="en-US"/>
              </w:rPr>
            </w:pPr>
            <w:r>
              <w:rPr>
                <w:iCs/>
                <w:noProof/>
                <w:lang w:val="en-US"/>
              </w:rPr>
              <w:t>4:01</w:t>
            </w:r>
          </w:p>
        </w:tc>
        <w:tc>
          <w:tcPr>
            <w:tcW w:w="3969" w:type="dxa"/>
          </w:tcPr>
          <w:p w14:paraId="33CC5DC2" w14:textId="77777777" w:rsidR="00F57617" w:rsidRPr="002F1CE0" w:rsidRDefault="00F57617" w:rsidP="00763CEC">
            <w:pPr>
              <w:rPr>
                <w:color w:val="00B050"/>
                <w:lang w:val="en-US"/>
              </w:rPr>
            </w:pPr>
            <w:r w:rsidRPr="002F1CE0">
              <w:rPr>
                <w:color w:val="00B050"/>
                <w:lang w:val="en-US"/>
              </w:rPr>
              <w:t xml:space="preserve">fākk īd-u </w:t>
            </w:r>
            <w:r w:rsidRPr="002F1CE0">
              <w:rPr>
                <w:color w:val="00B050"/>
              </w:rPr>
              <w:t>ʕala īd-u</w:t>
            </w:r>
            <w:r w:rsidRPr="002F1CE0">
              <w:rPr>
                <w:color w:val="00B050"/>
                <w:lang w:val="en-US"/>
              </w:rPr>
              <w:t xml:space="preserve">, ʕala rabb-u, gāyil “yā rabb-i tinṭī-hum </w:t>
            </w:r>
            <w:r w:rsidRPr="002F1CE0">
              <w:rPr>
                <w:color w:val="00B050"/>
              </w:rPr>
              <w:t>ḏ̣ane</w:t>
            </w:r>
            <w:r w:rsidRPr="002F1CE0">
              <w:rPr>
                <w:color w:val="00B050"/>
                <w:lang w:val="en-US"/>
              </w:rPr>
              <w:t xml:space="preserve"> ḏōle alle alḥaz aḏ̣rub aš-šūše ḏiyye ʕa-l-gāʕ w-axarib al-ariḏ̣ </w:t>
            </w:r>
            <w:r w:rsidRPr="002F1CE0">
              <w:rPr>
                <w:color w:val="00B050"/>
              </w:rPr>
              <w:t>w-al… a</w:t>
            </w:r>
            <w:r w:rsidRPr="002F1CE0">
              <w:rPr>
                <w:color w:val="00B050"/>
                <w:lang w:val="en-US"/>
              </w:rPr>
              <w:t>s-samawāt.</w:t>
            </w:r>
          </w:p>
        </w:tc>
        <w:tc>
          <w:tcPr>
            <w:tcW w:w="4252" w:type="dxa"/>
          </w:tcPr>
          <w:p w14:paraId="4235A941" w14:textId="77777777" w:rsidR="00F57617" w:rsidRPr="002F1CE0" w:rsidRDefault="00F57617" w:rsidP="00763CEC">
            <w:pPr>
              <w:rPr>
                <w:color w:val="00B050"/>
                <w:lang w:val="en-US"/>
              </w:rPr>
            </w:pPr>
            <w:r w:rsidRPr="002F1CE0">
              <w:rPr>
                <w:color w:val="00B050"/>
                <w:lang w:val="en-US"/>
              </w:rPr>
              <w:t>Then he opened his hand(s) towards his Lord and said, “O my Lord, you either give children to these or I will hit the ground with this bottle right now and ruin the earth and the skies.”</w:t>
            </w:r>
          </w:p>
        </w:tc>
      </w:tr>
      <w:tr w:rsidR="00F57617" w:rsidRPr="005B15D2" w14:paraId="52E23F14" w14:textId="77777777" w:rsidTr="00763CEC">
        <w:tc>
          <w:tcPr>
            <w:tcW w:w="850" w:type="dxa"/>
          </w:tcPr>
          <w:p w14:paraId="7E75965E" w14:textId="77777777" w:rsidR="00F57617" w:rsidRPr="00073363" w:rsidRDefault="00F57617" w:rsidP="00763CEC">
            <w:pPr>
              <w:rPr>
                <w:iCs/>
                <w:noProof/>
              </w:rPr>
            </w:pPr>
            <w:r>
              <w:rPr>
                <w:iCs/>
                <w:noProof/>
              </w:rPr>
              <w:t>4:13</w:t>
            </w:r>
          </w:p>
        </w:tc>
        <w:tc>
          <w:tcPr>
            <w:tcW w:w="3969" w:type="dxa"/>
          </w:tcPr>
          <w:p w14:paraId="001699F9" w14:textId="77777777" w:rsidR="00F57617" w:rsidRPr="002F1CE0" w:rsidRDefault="00F57617" w:rsidP="00763CEC">
            <w:pPr>
              <w:rPr>
                <w:color w:val="00B050"/>
                <w:lang w:val="en-US"/>
              </w:rPr>
            </w:pPr>
            <w:r w:rsidRPr="002F1CE0">
              <w:rPr>
                <w:color w:val="00B050"/>
                <w:lang w:val="en-US"/>
              </w:rPr>
              <w:t>rabb al-ʕālamīn ᵊmdarrb-ill-u xabar gāyil “igaf yā ʕabd-i, āni nṭēt-hum w-inte lā tuḏ̣rub aš-šūše ḏiyye!”</w:t>
            </w:r>
          </w:p>
        </w:tc>
        <w:tc>
          <w:tcPr>
            <w:tcW w:w="4252" w:type="dxa"/>
          </w:tcPr>
          <w:p w14:paraId="7E1DA8D0" w14:textId="77777777" w:rsidR="00F57617" w:rsidRPr="002F1CE0" w:rsidRDefault="00F57617" w:rsidP="00763CEC">
            <w:pPr>
              <w:rPr>
                <w:color w:val="00B050"/>
                <w:lang w:val="en-US"/>
              </w:rPr>
            </w:pPr>
            <w:r w:rsidRPr="002F1CE0">
              <w:rPr>
                <w:color w:val="00B050"/>
                <w:lang w:val="en-US"/>
              </w:rPr>
              <w:t>The Lord of the Worlds sent him a message saying, “Stop, my servant! I have already given them. So do not hit this bottle (on the ground)!”</w:t>
            </w:r>
          </w:p>
        </w:tc>
      </w:tr>
      <w:tr w:rsidR="00F57617" w:rsidRPr="005B15D2" w14:paraId="500D1BBD" w14:textId="77777777" w:rsidTr="00763CEC">
        <w:tc>
          <w:tcPr>
            <w:tcW w:w="850" w:type="dxa"/>
          </w:tcPr>
          <w:p w14:paraId="4C9AD222" w14:textId="77777777" w:rsidR="00F57617" w:rsidRPr="00AF06E5" w:rsidRDefault="00F57617" w:rsidP="00763CEC">
            <w:pPr>
              <w:rPr>
                <w:iCs/>
                <w:noProof/>
              </w:rPr>
            </w:pPr>
            <w:r>
              <w:rPr>
                <w:iCs/>
                <w:noProof/>
              </w:rPr>
              <w:t>4:22</w:t>
            </w:r>
          </w:p>
        </w:tc>
        <w:tc>
          <w:tcPr>
            <w:tcW w:w="3969" w:type="dxa"/>
          </w:tcPr>
          <w:p w14:paraId="6A7C4375" w14:textId="77777777" w:rsidR="00F57617" w:rsidRPr="002F1CE0" w:rsidRDefault="00F57617" w:rsidP="00763CEC">
            <w:pPr>
              <w:rPr>
                <w:color w:val="00B050"/>
                <w:lang w:val="en-US"/>
              </w:rPr>
            </w:pPr>
            <w:r w:rsidRPr="002F1CE0">
              <w:rPr>
                <w:color w:val="00B050"/>
                <w:lang w:val="en-US"/>
              </w:rPr>
              <w:t>hāḏa ǧāy ʕa-l-bēt msāwī-l-u ʕaše agar qade, mqaddīn-u mʕaššīn-u.</w:t>
            </w:r>
          </w:p>
        </w:tc>
        <w:tc>
          <w:tcPr>
            <w:tcW w:w="4252" w:type="dxa"/>
          </w:tcPr>
          <w:p w14:paraId="3C34C8EE" w14:textId="77777777" w:rsidR="00F57617" w:rsidRPr="002F1CE0" w:rsidRDefault="00F57617" w:rsidP="00763CEC">
            <w:pPr>
              <w:rPr>
                <w:color w:val="00B050"/>
                <w:lang w:val="en-US"/>
              </w:rPr>
            </w:pPr>
            <w:r w:rsidRPr="002F1CE0">
              <w:rPr>
                <w:color w:val="00B050"/>
                <w:lang w:val="en-US"/>
              </w:rPr>
              <w:t>When he came back to the house, they made a dinner or lunch for him; they served him lunch and dinner.</w:t>
            </w:r>
          </w:p>
        </w:tc>
      </w:tr>
      <w:tr w:rsidR="00F57617" w:rsidRPr="005B15D2" w14:paraId="772E8803" w14:textId="77777777" w:rsidTr="00763CEC">
        <w:tc>
          <w:tcPr>
            <w:tcW w:w="850" w:type="dxa"/>
          </w:tcPr>
          <w:p w14:paraId="21EE143A" w14:textId="77777777" w:rsidR="00F57617" w:rsidRPr="001E362F" w:rsidRDefault="00F57617" w:rsidP="00763CEC">
            <w:pPr>
              <w:rPr>
                <w:iCs/>
                <w:noProof/>
              </w:rPr>
            </w:pPr>
            <w:r>
              <w:rPr>
                <w:iCs/>
                <w:noProof/>
              </w:rPr>
              <w:t>4:27</w:t>
            </w:r>
          </w:p>
        </w:tc>
        <w:tc>
          <w:tcPr>
            <w:tcW w:w="3969" w:type="dxa"/>
          </w:tcPr>
          <w:p w14:paraId="458AC47F" w14:textId="77777777" w:rsidR="00F57617" w:rsidRPr="003B0237" w:rsidRDefault="00F57617" w:rsidP="00763CEC">
            <w:pPr>
              <w:rPr>
                <w:color w:val="00B050"/>
                <w:lang w:val="en-US"/>
              </w:rPr>
            </w:pPr>
            <w:r w:rsidRPr="003B0237">
              <w:rPr>
                <w:color w:val="00B050"/>
                <w:lang w:val="en-US"/>
              </w:rPr>
              <w:t xml:space="preserve">“iš-sāwēt?” gāyil “yṣīr-il-kum lā txāfūn! tamām ad-daʕwa” w ṭāliʕ w rāyiḥ, ī, haḏōle, mūhum gablānīn yaʕni haḏāk awwal </w:t>
            </w:r>
            <w:r w:rsidRPr="003B0237">
              <w:rPr>
                <w:color w:val="00B050"/>
              </w:rPr>
              <w:t>nabi w haḏe</w:t>
            </w:r>
            <w:r w:rsidRPr="003B0237">
              <w:rPr>
                <w:color w:val="00B050"/>
                <w:lang w:val="en-US"/>
              </w:rPr>
              <w:t xml:space="preserve"> wāḥad qēr,</w:t>
            </w:r>
          </w:p>
        </w:tc>
        <w:tc>
          <w:tcPr>
            <w:tcW w:w="4252" w:type="dxa"/>
          </w:tcPr>
          <w:p w14:paraId="77A1044A" w14:textId="77777777" w:rsidR="00F57617" w:rsidRPr="003B0237" w:rsidRDefault="00F57617" w:rsidP="00763CEC">
            <w:pPr>
              <w:rPr>
                <w:color w:val="00B050"/>
                <w:lang w:val="en-US"/>
              </w:rPr>
            </w:pPr>
            <w:r w:rsidRPr="003B0237">
              <w:rPr>
                <w:color w:val="00B050"/>
                <w:lang w:val="en-US"/>
              </w:rPr>
              <w:t>“What did you do?” He said, “You will have (children), don’t worry! The prayer worked.” He got up and went away. Those ones did not accept (the whole story) as the first one was a prophet and this one just someone else.</w:t>
            </w:r>
          </w:p>
        </w:tc>
      </w:tr>
      <w:tr w:rsidR="00F57617" w:rsidRPr="005B15D2" w14:paraId="0A2641D4" w14:textId="77777777" w:rsidTr="00763CEC">
        <w:tc>
          <w:tcPr>
            <w:tcW w:w="850" w:type="dxa"/>
          </w:tcPr>
          <w:p w14:paraId="4F24C21E" w14:textId="77777777" w:rsidR="00F57617" w:rsidRDefault="00F57617" w:rsidP="00763CEC">
            <w:pPr>
              <w:rPr>
                <w:iCs/>
                <w:noProof/>
                <w:lang w:val="en-US"/>
              </w:rPr>
            </w:pPr>
            <w:r>
              <w:rPr>
                <w:iCs/>
                <w:noProof/>
                <w:lang w:val="en-US"/>
              </w:rPr>
              <w:t>4:40</w:t>
            </w:r>
          </w:p>
        </w:tc>
        <w:tc>
          <w:tcPr>
            <w:tcW w:w="3969" w:type="dxa"/>
          </w:tcPr>
          <w:p w14:paraId="5037C972" w14:textId="77777777" w:rsidR="00F57617" w:rsidRPr="003B0237" w:rsidRDefault="00F57617" w:rsidP="00763CEC">
            <w:pPr>
              <w:rPr>
                <w:color w:val="00B050"/>
                <w:lang w:val="en-US"/>
              </w:rPr>
            </w:pPr>
            <w:r w:rsidRPr="003B0237">
              <w:rPr>
                <w:color w:val="00B050"/>
                <w:lang w:val="en-US"/>
              </w:rPr>
              <w:t xml:space="preserve">ṣaḥīḥ zād fāyit wakit yōm-inn-u fāyit wakit inn-u haḏe ṣār-il-hum </w:t>
            </w:r>
            <w:r w:rsidRPr="003B0237">
              <w:rPr>
                <w:color w:val="00B050"/>
              </w:rPr>
              <w:t>ḏ̣ane</w:t>
            </w:r>
            <w:r w:rsidRPr="003B0237">
              <w:rPr>
                <w:color w:val="00B050"/>
                <w:lang w:val="en-US"/>
              </w:rPr>
              <w:t>.</w:t>
            </w:r>
          </w:p>
        </w:tc>
        <w:tc>
          <w:tcPr>
            <w:tcW w:w="4252" w:type="dxa"/>
          </w:tcPr>
          <w:p w14:paraId="0737FE5F" w14:textId="77777777" w:rsidR="00F57617" w:rsidRPr="003B0237" w:rsidRDefault="00F57617" w:rsidP="00763CEC">
            <w:pPr>
              <w:rPr>
                <w:color w:val="00B050"/>
                <w:lang w:val="en-US"/>
              </w:rPr>
            </w:pPr>
            <w:r w:rsidRPr="003B0237">
              <w:rPr>
                <w:color w:val="00B050"/>
                <w:lang w:val="en-US"/>
              </w:rPr>
              <w:t>Indeed, time passed. When time had passed, these got children.</w:t>
            </w:r>
          </w:p>
        </w:tc>
      </w:tr>
      <w:tr w:rsidR="00F57617" w:rsidRPr="005B15D2" w14:paraId="56A6F96B" w14:textId="77777777" w:rsidTr="00763CEC">
        <w:tc>
          <w:tcPr>
            <w:tcW w:w="850" w:type="dxa"/>
          </w:tcPr>
          <w:p w14:paraId="78B82825" w14:textId="77777777" w:rsidR="00F57617" w:rsidRDefault="00F57617" w:rsidP="00763CEC">
            <w:pPr>
              <w:rPr>
                <w:iCs/>
                <w:noProof/>
                <w:lang w:val="en-US"/>
              </w:rPr>
            </w:pPr>
            <w:r>
              <w:rPr>
                <w:iCs/>
                <w:noProof/>
                <w:lang w:val="en-US"/>
              </w:rPr>
              <w:t>4:45</w:t>
            </w:r>
          </w:p>
        </w:tc>
        <w:tc>
          <w:tcPr>
            <w:tcW w:w="3969" w:type="dxa"/>
          </w:tcPr>
          <w:p w14:paraId="4BE9143E" w14:textId="77777777" w:rsidR="00F57617" w:rsidRPr="003B0237" w:rsidRDefault="00F57617" w:rsidP="00763CEC">
            <w:pPr>
              <w:rPr>
                <w:color w:val="00B050"/>
                <w:lang w:val="en-US"/>
              </w:rPr>
            </w:pPr>
            <w:r w:rsidRPr="003B0237">
              <w:rPr>
                <w:color w:val="00B050"/>
                <w:lang w:val="en-US"/>
              </w:rPr>
              <w:t xml:space="preserve">w </w:t>
            </w:r>
            <w:r w:rsidRPr="003B0237">
              <w:rPr>
                <w:color w:val="00B050"/>
              </w:rPr>
              <w:t>ʕugub aḏ̣-ḏ̣ane</w:t>
            </w:r>
            <w:r w:rsidRPr="003B0237">
              <w:rPr>
                <w:color w:val="00B050"/>
                <w:lang w:val="en-US"/>
              </w:rPr>
              <w:t xml:space="preserve"> ṣāyr-il-hum wāḥad an-</w:t>
            </w:r>
            <w:r w:rsidRPr="003B0237">
              <w:rPr>
                <w:color w:val="00B050"/>
                <w:lang w:val="en-US"/>
              </w:rPr>
              <w:lastRenderedPageBreak/>
              <w:t>nōba w ʕugub al-wāḥad ṣāyrīn čiṯīrīn.</w:t>
            </w:r>
          </w:p>
        </w:tc>
        <w:tc>
          <w:tcPr>
            <w:tcW w:w="4252" w:type="dxa"/>
          </w:tcPr>
          <w:p w14:paraId="47BA71A7" w14:textId="77777777" w:rsidR="00F57617" w:rsidRPr="003B0237" w:rsidRDefault="00F57617" w:rsidP="00763CEC">
            <w:pPr>
              <w:rPr>
                <w:color w:val="00B050"/>
                <w:lang w:val="en-US"/>
              </w:rPr>
            </w:pPr>
            <w:r w:rsidRPr="003B0237">
              <w:rPr>
                <w:color w:val="00B050"/>
                <w:lang w:val="en-US"/>
              </w:rPr>
              <w:lastRenderedPageBreak/>
              <w:t xml:space="preserve">After the first-born child, they got another </w:t>
            </w:r>
            <w:r w:rsidRPr="003B0237">
              <w:rPr>
                <w:color w:val="00B050"/>
                <w:lang w:val="en-US"/>
              </w:rPr>
              <w:lastRenderedPageBreak/>
              <w:t>one, and after this one they became many children.</w:t>
            </w:r>
          </w:p>
        </w:tc>
      </w:tr>
      <w:tr w:rsidR="00F57617" w:rsidRPr="003F43CB" w14:paraId="47514780" w14:textId="77777777" w:rsidTr="00763CEC">
        <w:tc>
          <w:tcPr>
            <w:tcW w:w="850" w:type="dxa"/>
          </w:tcPr>
          <w:p w14:paraId="5EBB7156" w14:textId="77777777" w:rsidR="00F57617" w:rsidRDefault="00F57617" w:rsidP="00763CEC">
            <w:pPr>
              <w:rPr>
                <w:iCs/>
                <w:noProof/>
                <w:lang w:val="en-US"/>
              </w:rPr>
            </w:pPr>
            <w:r>
              <w:rPr>
                <w:iCs/>
                <w:noProof/>
                <w:lang w:val="en-US"/>
              </w:rPr>
              <w:lastRenderedPageBreak/>
              <w:t>4:51</w:t>
            </w:r>
          </w:p>
        </w:tc>
        <w:tc>
          <w:tcPr>
            <w:tcW w:w="3969" w:type="dxa"/>
          </w:tcPr>
          <w:p w14:paraId="57F7C68F" w14:textId="77777777" w:rsidR="00F57617" w:rsidRPr="003B0237" w:rsidRDefault="00F57617" w:rsidP="00763CEC">
            <w:pPr>
              <w:rPr>
                <w:color w:val="00B050"/>
                <w:lang w:val="en-US"/>
              </w:rPr>
            </w:pPr>
            <w:r w:rsidRPr="003B0237">
              <w:rPr>
                <w:color w:val="00B050"/>
                <w:lang w:val="en-US"/>
              </w:rPr>
              <w:t xml:space="preserve">kull sine al-ḥurma gāyme tilid, </w:t>
            </w:r>
            <w:r w:rsidRPr="003B0237">
              <w:rPr>
                <w:i/>
                <w:color w:val="00B050"/>
                <w:lang w:val="en-US"/>
              </w:rPr>
              <w:t>gel zaman w git zaman</w:t>
            </w:r>
            <w:r w:rsidRPr="003B0237">
              <w:rPr>
                <w:color w:val="00B050"/>
                <w:lang w:val="en-US"/>
              </w:rPr>
              <w:t xml:space="preserve"> ǧāy </w:t>
            </w:r>
            <w:r w:rsidRPr="003B0237">
              <w:rPr>
                <w:color w:val="00B050"/>
              </w:rPr>
              <w:t>an-nabi</w:t>
            </w:r>
            <w:r w:rsidRPr="003B0237">
              <w:rPr>
                <w:color w:val="00B050"/>
                <w:lang w:val="en-US"/>
              </w:rPr>
              <w:t xml:space="preserve"> Mūse uxṛa ʕa-l-bēt haḏeee.</w:t>
            </w:r>
          </w:p>
        </w:tc>
        <w:tc>
          <w:tcPr>
            <w:tcW w:w="4252" w:type="dxa"/>
          </w:tcPr>
          <w:p w14:paraId="57893F61" w14:textId="77777777" w:rsidR="00F57617" w:rsidRPr="003B0237" w:rsidRDefault="00F57617" w:rsidP="00763CEC">
            <w:pPr>
              <w:rPr>
                <w:color w:val="00B050"/>
                <w:lang w:val="en-US"/>
              </w:rPr>
            </w:pPr>
            <w:r w:rsidRPr="003B0237">
              <w:rPr>
                <w:color w:val="00B050"/>
                <w:lang w:val="en-US"/>
              </w:rPr>
              <w:t>Every year the woman gave birth. After a long time (lit. time come, time go!) the prophet Moses came again to this house.</w:t>
            </w:r>
          </w:p>
        </w:tc>
      </w:tr>
      <w:tr w:rsidR="00F57617" w:rsidRPr="003F43CB" w14:paraId="37508D0A" w14:textId="77777777" w:rsidTr="00763CEC">
        <w:tc>
          <w:tcPr>
            <w:tcW w:w="850" w:type="dxa"/>
          </w:tcPr>
          <w:p w14:paraId="1430DC7C" w14:textId="77777777" w:rsidR="00F57617" w:rsidRDefault="00F57617" w:rsidP="00763CEC">
            <w:pPr>
              <w:rPr>
                <w:iCs/>
                <w:noProof/>
                <w:lang w:val="en-US"/>
              </w:rPr>
            </w:pPr>
            <w:r>
              <w:rPr>
                <w:iCs/>
                <w:noProof/>
                <w:lang w:val="en-US"/>
              </w:rPr>
              <w:t>5:05</w:t>
            </w:r>
          </w:p>
        </w:tc>
        <w:tc>
          <w:tcPr>
            <w:tcW w:w="3969" w:type="dxa"/>
          </w:tcPr>
          <w:p w14:paraId="31873280" w14:textId="77777777" w:rsidR="00F57617" w:rsidRPr="003B0237" w:rsidRDefault="00F57617" w:rsidP="00763CEC">
            <w:pPr>
              <w:rPr>
                <w:color w:val="00B050"/>
                <w:lang w:val="en-US"/>
              </w:rPr>
            </w:pPr>
            <w:r w:rsidRPr="003B0237">
              <w:rPr>
                <w:color w:val="00B050"/>
                <w:lang w:val="en-US"/>
              </w:rPr>
              <w:t xml:space="preserve">haḏe </w:t>
            </w:r>
            <w:r w:rsidRPr="003B0237">
              <w:rPr>
                <w:color w:val="00B050"/>
              </w:rPr>
              <w:t>nibi</w:t>
            </w:r>
            <w:r w:rsidRPr="003B0237">
              <w:rPr>
                <w:color w:val="00B050"/>
                <w:lang w:val="en-US"/>
              </w:rPr>
              <w:t xml:space="preserve"> Mūse yōm-inn-u ǧāy, ᵊmdaḥḥiǧ ʕa-l-bēt haḏe </w:t>
            </w:r>
            <w:r w:rsidRPr="003B0237">
              <w:rPr>
                <w:color w:val="00B050"/>
              </w:rPr>
              <w:t>in</w:t>
            </w:r>
            <w:r w:rsidRPr="003B0237">
              <w:rPr>
                <w:color w:val="00B050"/>
                <w:lang w:val="en-US"/>
              </w:rPr>
              <w:t xml:space="preserve"> malyān ʕaǧāwīn.</w:t>
            </w:r>
          </w:p>
        </w:tc>
        <w:tc>
          <w:tcPr>
            <w:tcW w:w="4252" w:type="dxa"/>
          </w:tcPr>
          <w:p w14:paraId="2AA92DD8" w14:textId="77777777" w:rsidR="00F57617" w:rsidRPr="003B0237" w:rsidRDefault="00F57617" w:rsidP="00763CEC">
            <w:pPr>
              <w:rPr>
                <w:color w:val="00B050"/>
                <w:lang w:val="en-US"/>
              </w:rPr>
            </w:pPr>
            <w:r w:rsidRPr="003B0237">
              <w:rPr>
                <w:color w:val="00B050"/>
                <w:lang w:val="en-US"/>
              </w:rPr>
              <w:t>When the prophet Moses had arrived, he looked into the house and lo and behold, it was full of children.</w:t>
            </w:r>
          </w:p>
        </w:tc>
      </w:tr>
      <w:tr w:rsidR="00F57617" w:rsidRPr="003F43CB" w14:paraId="7321C529" w14:textId="77777777" w:rsidTr="00763CEC">
        <w:tc>
          <w:tcPr>
            <w:tcW w:w="850" w:type="dxa"/>
          </w:tcPr>
          <w:p w14:paraId="283F7CBF" w14:textId="77777777" w:rsidR="00F57617" w:rsidRPr="004F03A7" w:rsidRDefault="00F57617" w:rsidP="00763CEC">
            <w:pPr>
              <w:rPr>
                <w:iCs/>
                <w:noProof/>
              </w:rPr>
            </w:pPr>
            <w:r>
              <w:rPr>
                <w:iCs/>
                <w:noProof/>
              </w:rPr>
              <w:t>5:12</w:t>
            </w:r>
          </w:p>
        </w:tc>
        <w:tc>
          <w:tcPr>
            <w:tcW w:w="3969" w:type="dxa"/>
          </w:tcPr>
          <w:p w14:paraId="26A16323" w14:textId="77777777" w:rsidR="00F57617" w:rsidRPr="003B0237" w:rsidRDefault="00F57617" w:rsidP="00763CEC">
            <w:pPr>
              <w:rPr>
                <w:color w:val="00B050"/>
                <w:lang w:val="en-US"/>
              </w:rPr>
            </w:pPr>
            <w:r w:rsidRPr="003B0237">
              <w:rPr>
                <w:color w:val="00B050"/>
                <w:lang w:val="en-US"/>
              </w:rPr>
              <w:t xml:space="preserve">ᵊmnēn ǧaw hal-ʕaǧāwīn? ʕaǧab bāʕaw al-bēt? </w:t>
            </w:r>
          </w:p>
        </w:tc>
        <w:tc>
          <w:tcPr>
            <w:tcW w:w="4252" w:type="dxa"/>
          </w:tcPr>
          <w:p w14:paraId="1864EE97" w14:textId="77777777" w:rsidR="00F57617" w:rsidRPr="003B0237" w:rsidRDefault="00F57617" w:rsidP="00763CEC">
            <w:pPr>
              <w:rPr>
                <w:color w:val="00B050"/>
                <w:lang w:val="en-US"/>
              </w:rPr>
            </w:pPr>
            <w:r w:rsidRPr="003B0237">
              <w:rPr>
                <w:color w:val="00B050"/>
                <w:lang w:val="en-US"/>
              </w:rPr>
              <w:t>Where did these children come from? Did they end up selling the house?</w:t>
            </w:r>
          </w:p>
        </w:tc>
      </w:tr>
      <w:tr w:rsidR="00F57617" w:rsidRPr="003F43CB" w14:paraId="4961EE65" w14:textId="77777777" w:rsidTr="00763CEC">
        <w:tc>
          <w:tcPr>
            <w:tcW w:w="850" w:type="dxa"/>
          </w:tcPr>
          <w:p w14:paraId="71959979" w14:textId="77777777" w:rsidR="00F57617" w:rsidRDefault="00F57617" w:rsidP="00763CEC">
            <w:pPr>
              <w:rPr>
                <w:iCs/>
                <w:noProof/>
                <w:lang w:val="en-US"/>
              </w:rPr>
            </w:pPr>
            <w:r>
              <w:rPr>
                <w:iCs/>
                <w:noProof/>
                <w:lang w:val="en-US"/>
              </w:rPr>
              <w:t>5:15</w:t>
            </w:r>
          </w:p>
        </w:tc>
        <w:tc>
          <w:tcPr>
            <w:tcW w:w="3969" w:type="dxa"/>
          </w:tcPr>
          <w:p w14:paraId="132DA03C" w14:textId="77777777" w:rsidR="00F57617" w:rsidRPr="003B0237" w:rsidRDefault="00F57617" w:rsidP="00763CEC">
            <w:pPr>
              <w:rPr>
                <w:color w:val="00B050"/>
                <w:lang w:val="en-US"/>
              </w:rPr>
            </w:pPr>
            <w:r w:rsidRPr="003B0237">
              <w:rPr>
                <w:color w:val="00B050"/>
                <w:lang w:val="en-US"/>
              </w:rPr>
              <w:t>ǧī qēr ḥaḏe? alle šinhu ǧāy w dāgg al-bāb uxṛa ʕa-l-bēt.</w:t>
            </w:r>
          </w:p>
        </w:tc>
        <w:tc>
          <w:tcPr>
            <w:tcW w:w="4252" w:type="dxa"/>
          </w:tcPr>
          <w:p w14:paraId="5868D937" w14:textId="77777777" w:rsidR="00F57617" w:rsidRPr="003B0237" w:rsidRDefault="00F57617" w:rsidP="00763CEC">
            <w:pPr>
              <w:rPr>
                <w:color w:val="00B050"/>
                <w:lang w:val="en-US"/>
              </w:rPr>
            </w:pPr>
            <w:r w:rsidRPr="003B0237">
              <w:rPr>
                <w:color w:val="00B050"/>
                <w:lang w:val="en-US"/>
              </w:rPr>
              <w:t>Did someone else come or what happened? He knocked the door of the house again.</w:t>
            </w:r>
          </w:p>
        </w:tc>
      </w:tr>
      <w:tr w:rsidR="00F57617" w:rsidRPr="003F43CB" w14:paraId="2E00CEE5" w14:textId="77777777" w:rsidTr="00763CEC">
        <w:tc>
          <w:tcPr>
            <w:tcW w:w="850" w:type="dxa"/>
          </w:tcPr>
          <w:p w14:paraId="4D03633F" w14:textId="77777777" w:rsidR="00F57617" w:rsidRDefault="00F57617" w:rsidP="00763CEC">
            <w:pPr>
              <w:rPr>
                <w:iCs/>
                <w:noProof/>
                <w:lang w:val="en-US"/>
              </w:rPr>
            </w:pPr>
            <w:r>
              <w:rPr>
                <w:iCs/>
                <w:noProof/>
                <w:lang w:val="en-US"/>
              </w:rPr>
              <w:t>5:19</w:t>
            </w:r>
          </w:p>
        </w:tc>
        <w:tc>
          <w:tcPr>
            <w:tcW w:w="3969" w:type="dxa"/>
          </w:tcPr>
          <w:p w14:paraId="16033777" w14:textId="77777777" w:rsidR="00F57617" w:rsidRPr="003B0237" w:rsidRDefault="00F57617" w:rsidP="00763CEC">
            <w:pPr>
              <w:rPr>
                <w:color w:val="00B050"/>
                <w:lang w:val="en-US"/>
              </w:rPr>
            </w:pPr>
            <w:r w:rsidRPr="003B0237">
              <w:rPr>
                <w:color w:val="00B050"/>
                <w:lang w:val="en-US"/>
              </w:rPr>
              <w:t>fāyit amma čiṯīr wakit, ʕašr ᵊsnīn xamsṭaʕš sine fāyte.</w:t>
            </w:r>
          </w:p>
        </w:tc>
        <w:tc>
          <w:tcPr>
            <w:tcW w:w="4252" w:type="dxa"/>
          </w:tcPr>
          <w:p w14:paraId="14737FF6" w14:textId="77777777" w:rsidR="00F57617" w:rsidRPr="003B0237" w:rsidRDefault="00F57617" w:rsidP="00763CEC">
            <w:pPr>
              <w:rPr>
                <w:color w:val="00B050"/>
                <w:lang w:val="en-US"/>
              </w:rPr>
            </w:pPr>
            <w:r w:rsidRPr="003B0237">
              <w:rPr>
                <w:color w:val="00B050"/>
                <w:lang w:val="en-US"/>
              </w:rPr>
              <w:t>A long time had passed, ten years, fifteen years had passed.</w:t>
            </w:r>
          </w:p>
        </w:tc>
      </w:tr>
      <w:tr w:rsidR="00F57617" w:rsidRPr="003F43CB" w14:paraId="77187DFD" w14:textId="77777777" w:rsidTr="00763CEC">
        <w:tc>
          <w:tcPr>
            <w:tcW w:w="850" w:type="dxa"/>
          </w:tcPr>
          <w:p w14:paraId="700DE874" w14:textId="77777777" w:rsidR="00F57617" w:rsidRDefault="00F57617" w:rsidP="00763CEC">
            <w:pPr>
              <w:rPr>
                <w:iCs/>
                <w:noProof/>
                <w:lang w:val="en-US"/>
              </w:rPr>
            </w:pPr>
            <w:r>
              <w:rPr>
                <w:iCs/>
                <w:noProof/>
                <w:lang w:val="en-US"/>
              </w:rPr>
              <w:t>5:24</w:t>
            </w:r>
          </w:p>
        </w:tc>
        <w:tc>
          <w:tcPr>
            <w:tcW w:w="3969" w:type="dxa"/>
          </w:tcPr>
          <w:p w14:paraId="609B8BFF" w14:textId="77777777" w:rsidR="00F57617" w:rsidRPr="003B0237" w:rsidRDefault="00F57617" w:rsidP="00763CEC">
            <w:pPr>
              <w:rPr>
                <w:color w:val="00B050"/>
                <w:lang w:val="en-US"/>
              </w:rPr>
            </w:pPr>
            <w:r w:rsidRPr="003B0237">
              <w:rPr>
                <w:color w:val="00B050"/>
                <w:lang w:val="en-US"/>
              </w:rPr>
              <w:t>haḏe yōm-in ṭālʕe al-ḥurma win-he al-ḥurma hāḏiyān-he al-ḥurma.</w:t>
            </w:r>
          </w:p>
        </w:tc>
        <w:tc>
          <w:tcPr>
            <w:tcW w:w="4252" w:type="dxa"/>
          </w:tcPr>
          <w:p w14:paraId="4A56982B" w14:textId="77777777" w:rsidR="00F57617" w:rsidRPr="003B0237" w:rsidRDefault="00F57617" w:rsidP="00763CEC">
            <w:pPr>
              <w:rPr>
                <w:color w:val="00B050"/>
                <w:lang w:val="en-US"/>
              </w:rPr>
            </w:pPr>
            <w:r w:rsidRPr="003B0237">
              <w:rPr>
                <w:color w:val="00B050"/>
                <w:lang w:val="en-US"/>
              </w:rPr>
              <w:t>When the woman came out, lo and behold it was the very same woman.</w:t>
            </w:r>
          </w:p>
        </w:tc>
      </w:tr>
      <w:tr w:rsidR="00F57617" w:rsidRPr="003F43CB" w14:paraId="7C652773" w14:textId="77777777" w:rsidTr="00763CEC">
        <w:tc>
          <w:tcPr>
            <w:tcW w:w="850" w:type="dxa"/>
          </w:tcPr>
          <w:p w14:paraId="01A640FC" w14:textId="77777777" w:rsidR="00F57617" w:rsidRDefault="00F57617" w:rsidP="00763CEC">
            <w:pPr>
              <w:rPr>
                <w:iCs/>
                <w:noProof/>
                <w:lang w:val="en-US"/>
              </w:rPr>
            </w:pPr>
            <w:r>
              <w:rPr>
                <w:iCs/>
                <w:noProof/>
                <w:lang w:val="en-US"/>
              </w:rPr>
              <w:t>5:28</w:t>
            </w:r>
          </w:p>
        </w:tc>
        <w:tc>
          <w:tcPr>
            <w:tcW w:w="3969" w:type="dxa"/>
          </w:tcPr>
          <w:p w14:paraId="6217B094" w14:textId="77777777" w:rsidR="00F57617" w:rsidRPr="003B0237" w:rsidRDefault="00F57617" w:rsidP="00763CEC">
            <w:pPr>
              <w:rPr>
                <w:color w:val="00B050"/>
                <w:lang w:val="en-US"/>
              </w:rPr>
            </w:pPr>
            <w:r w:rsidRPr="003B0237">
              <w:rPr>
                <w:color w:val="00B050"/>
                <w:lang w:val="en-US"/>
              </w:rPr>
              <w:t xml:space="preserve">ʕarfānīn-u inn-u </w:t>
            </w:r>
            <w:r w:rsidRPr="003B0237">
              <w:rPr>
                <w:color w:val="00B050"/>
              </w:rPr>
              <w:t>nabi</w:t>
            </w:r>
            <w:r w:rsidRPr="003B0237">
              <w:rPr>
                <w:color w:val="00B050"/>
                <w:lang w:val="en-US"/>
              </w:rPr>
              <w:t xml:space="preserve"> Mūse ǧīy, “</w:t>
            </w:r>
            <w:r w:rsidRPr="003B0237">
              <w:rPr>
                <w:color w:val="00B050"/>
              </w:rPr>
              <w:t>nabi</w:t>
            </w:r>
            <w:r w:rsidRPr="003B0237">
              <w:rPr>
                <w:color w:val="00B050"/>
                <w:lang w:val="en-US"/>
              </w:rPr>
              <w:t xml:space="preserve"> Mūse fūt!” gāyil.</w:t>
            </w:r>
          </w:p>
        </w:tc>
        <w:tc>
          <w:tcPr>
            <w:tcW w:w="4252" w:type="dxa"/>
          </w:tcPr>
          <w:p w14:paraId="41DDFDFA" w14:textId="77777777" w:rsidR="00F57617" w:rsidRPr="003B0237" w:rsidRDefault="00F57617" w:rsidP="00763CEC">
            <w:pPr>
              <w:rPr>
                <w:color w:val="00B050"/>
                <w:lang w:val="en-US"/>
              </w:rPr>
            </w:pPr>
            <w:r w:rsidRPr="003B0237">
              <w:rPr>
                <w:color w:val="00B050"/>
                <w:lang w:val="en-US"/>
              </w:rPr>
              <w:t>They reckognized him. The prophet Moses has arrived! He said, “Prophet Moses, come in!”</w:t>
            </w:r>
          </w:p>
        </w:tc>
      </w:tr>
      <w:tr w:rsidR="00F57617" w:rsidRPr="003F43CB" w14:paraId="6E655BE5" w14:textId="77777777" w:rsidTr="00763CEC">
        <w:tc>
          <w:tcPr>
            <w:tcW w:w="850" w:type="dxa"/>
          </w:tcPr>
          <w:p w14:paraId="4FA7597E" w14:textId="77777777" w:rsidR="00F57617" w:rsidRDefault="00F57617" w:rsidP="00763CEC">
            <w:pPr>
              <w:rPr>
                <w:iCs/>
                <w:noProof/>
                <w:lang w:val="en-US"/>
              </w:rPr>
            </w:pPr>
            <w:r>
              <w:rPr>
                <w:iCs/>
                <w:noProof/>
                <w:lang w:val="en-US"/>
              </w:rPr>
              <w:t>5:31</w:t>
            </w:r>
          </w:p>
        </w:tc>
        <w:tc>
          <w:tcPr>
            <w:tcW w:w="3969" w:type="dxa"/>
          </w:tcPr>
          <w:p w14:paraId="62211435" w14:textId="77777777" w:rsidR="00F57617" w:rsidRPr="003B0237" w:rsidRDefault="00F57617" w:rsidP="00763CEC">
            <w:pPr>
              <w:rPr>
                <w:color w:val="00B050"/>
                <w:lang w:val="en-US"/>
              </w:rPr>
            </w:pPr>
            <w:r w:rsidRPr="003B0237">
              <w:rPr>
                <w:color w:val="00B050"/>
                <w:lang w:val="en-US"/>
              </w:rPr>
              <w:t xml:space="preserve">yōm-in gāylī-l-u “fūt!” </w:t>
            </w:r>
            <w:r w:rsidRPr="003B0237">
              <w:rPr>
                <w:color w:val="00B050"/>
              </w:rPr>
              <w:t>ǧāʕad</w:t>
            </w:r>
            <w:r w:rsidRPr="003B0237">
              <w:rPr>
                <w:color w:val="00B050"/>
                <w:lang w:val="en-US"/>
              </w:rPr>
              <w:t xml:space="preserve"> gāyil “li-man al-ʕaǧāwīn ḏōle?”</w:t>
            </w:r>
          </w:p>
        </w:tc>
        <w:tc>
          <w:tcPr>
            <w:tcW w:w="4252" w:type="dxa"/>
          </w:tcPr>
          <w:p w14:paraId="2A112280" w14:textId="77777777" w:rsidR="00F57617" w:rsidRPr="003B0237" w:rsidRDefault="00F57617" w:rsidP="00763CEC">
            <w:pPr>
              <w:rPr>
                <w:color w:val="00B050"/>
                <w:lang w:val="en-US"/>
              </w:rPr>
            </w:pPr>
            <w:r w:rsidRPr="003B0237">
              <w:rPr>
                <w:color w:val="00B050"/>
                <w:lang w:val="en-US"/>
              </w:rPr>
              <w:t>When they said, “Come in!” he sat down and said, “Whose children are these?”</w:t>
            </w:r>
          </w:p>
        </w:tc>
      </w:tr>
      <w:tr w:rsidR="00F57617" w:rsidRPr="003F43CB" w14:paraId="70023EFD" w14:textId="77777777" w:rsidTr="00763CEC">
        <w:tc>
          <w:tcPr>
            <w:tcW w:w="850" w:type="dxa"/>
          </w:tcPr>
          <w:p w14:paraId="41834066" w14:textId="77777777" w:rsidR="00F57617" w:rsidRDefault="00F57617" w:rsidP="00763CEC">
            <w:pPr>
              <w:rPr>
                <w:iCs/>
                <w:noProof/>
                <w:lang w:val="en-US"/>
              </w:rPr>
            </w:pPr>
            <w:r>
              <w:rPr>
                <w:iCs/>
                <w:noProof/>
                <w:lang w:val="en-US"/>
              </w:rPr>
              <w:t>5:35</w:t>
            </w:r>
          </w:p>
        </w:tc>
        <w:tc>
          <w:tcPr>
            <w:tcW w:w="3969" w:type="dxa"/>
          </w:tcPr>
          <w:p w14:paraId="634A6B95" w14:textId="77777777" w:rsidR="00F57617" w:rsidRPr="003B0237" w:rsidRDefault="00F57617" w:rsidP="00763CEC">
            <w:pPr>
              <w:rPr>
                <w:color w:val="00B050"/>
                <w:lang w:val="en-US"/>
              </w:rPr>
            </w:pPr>
            <w:r w:rsidRPr="003B0237">
              <w:rPr>
                <w:color w:val="00B050"/>
                <w:lang w:val="en-US"/>
              </w:rPr>
              <w:t xml:space="preserve">gāylīn “al-ʕaǧāwīn ḏōle linne.” gāyil “ṣār-il-kum </w:t>
            </w:r>
            <w:r w:rsidRPr="003B0237">
              <w:rPr>
                <w:color w:val="00B050"/>
              </w:rPr>
              <w:t>ḏ̣ane</w:t>
            </w:r>
            <w:r w:rsidRPr="003B0237">
              <w:rPr>
                <w:color w:val="00B050"/>
                <w:lang w:val="en-US"/>
              </w:rPr>
              <w:t xml:space="preserve">?” gāylīn “naʕam ṣāyrī-l-ne </w:t>
            </w:r>
            <w:r w:rsidRPr="003B0237">
              <w:rPr>
                <w:color w:val="00B050"/>
              </w:rPr>
              <w:t>ḏ̣ane</w:t>
            </w:r>
            <w:r w:rsidRPr="003B0237">
              <w:rPr>
                <w:color w:val="00B050"/>
                <w:lang w:val="en-US"/>
              </w:rPr>
              <w:t xml:space="preserve">. </w:t>
            </w:r>
          </w:p>
        </w:tc>
        <w:tc>
          <w:tcPr>
            <w:tcW w:w="4252" w:type="dxa"/>
          </w:tcPr>
          <w:p w14:paraId="390E2DDD" w14:textId="77777777" w:rsidR="00F57617" w:rsidRPr="003B0237" w:rsidRDefault="00F57617" w:rsidP="00763CEC">
            <w:pPr>
              <w:rPr>
                <w:color w:val="00B050"/>
                <w:lang w:val="en-US"/>
              </w:rPr>
            </w:pPr>
            <w:r w:rsidRPr="003B0237">
              <w:rPr>
                <w:color w:val="00B050"/>
                <w:lang w:val="en-US"/>
              </w:rPr>
              <w:t xml:space="preserve">They said, “These children are ours.” He said, “You have got offspring?” They said, “Yes, we have got offspring.” </w:t>
            </w:r>
          </w:p>
        </w:tc>
      </w:tr>
      <w:tr w:rsidR="00F57617" w:rsidRPr="00D84353" w14:paraId="70D0D286" w14:textId="77777777" w:rsidTr="00763CEC">
        <w:tc>
          <w:tcPr>
            <w:tcW w:w="850" w:type="dxa"/>
          </w:tcPr>
          <w:p w14:paraId="21376999" w14:textId="77777777" w:rsidR="00F57617" w:rsidRDefault="00F57617" w:rsidP="00763CEC">
            <w:pPr>
              <w:rPr>
                <w:iCs/>
                <w:noProof/>
                <w:lang w:val="en-US"/>
              </w:rPr>
            </w:pPr>
            <w:r>
              <w:rPr>
                <w:iCs/>
                <w:noProof/>
                <w:lang w:val="en-US"/>
              </w:rPr>
              <w:t>5:40</w:t>
            </w:r>
          </w:p>
        </w:tc>
        <w:tc>
          <w:tcPr>
            <w:tcW w:w="3969" w:type="dxa"/>
          </w:tcPr>
          <w:p w14:paraId="65DAC575" w14:textId="77777777" w:rsidR="00F57617" w:rsidRPr="00842386" w:rsidRDefault="00F57617" w:rsidP="00763CEC">
            <w:pPr>
              <w:rPr>
                <w:color w:val="00B050"/>
                <w:lang w:val="en-US"/>
              </w:rPr>
            </w:pPr>
            <w:r w:rsidRPr="00842386">
              <w:rPr>
                <w:color w:val="00B050"/>
                <w:lang w:val="en-US"/>
              </w:rPr>
              <w:t>rabb al-ʕālamīn ənṭā-na kull sine ǧaʕad… alid w… w ʕaǧāwīn-ne ṣāraw čiṯīrīn.”</w:t>
            </w:r>
          </w:p>
        </w:tc>
        <w:tc>
          <w:tcPr>
            <w:tcW w:w="4252" w:type="dxa"/>
          </w:tcPr>
          <w:p w14:paraId="14D60029" w14:textId="77777777" w:rsidR="00F57617" w:rsidRPr="00842386" w:rsidRDefault="00F57617" w:rsidP="00763CEC">
            <w:pPr>
              <w:rPr>
                <w:color w:val="00B050"/>
                <w:lang w:val="en-US"/>
              </w:rPr>
            </w:pPr>
            <w:r w:rsidRPr="00842386">
              <w:rPr>
                <w:color w:val="00B050"/>
                <w:lang w:val="en-US"/>
              </w:rPr>
              <w:t>“The Lord of the Worlds gave (them) to us. I gave birth every year and our children have become many.”</w:t>
            </w:r>
          </w:p>
        </w:tc>
      </w:tr>
      <w:tr w:rsidR="00F57617" w:rsidRPr="00D84353" w14:paraId="60418E79" w14:textId="77777777" w:rsidTr="00763CEC">
        <w:tc>
          <w:tcPr>
            <w:tcW w:w="850" w:type="dxa"/>
          </w:tcPr>
          <w:p w14:paraId="16295046" w14:textId="77777777" w:rsidR="00F57617" w:rsidRDefault="00F57617" w:rsidP="00763CEC">
            <w:pPr>
              <w:rPr>
                <w:iCs/>
                <w:noProof/>
                <w:lang w:val="en-US"/>
              </w:rPr>
            </w:pPr>
            <w:r>
              <w:rPr>
                <w:iCs/>
                <w:noProof/>
                <w:lang w:val="en-US"/>
              </w:rPr>
              <w:t>5:47</w:t>
            </w:r>
          </w:p>
        </w:tc>
        <w:tc>
          <w:tcPr>
            <w:tcW w:w="3969" w:type="dxa"/>
          </w:tcPr>
          <w:p w14:paraId="49F94EFE" w14:textId="77777777" w:rsidR="00F57617" w:rsidRPr="00842386" w:rsidRDefault="00F57617" w:rsidP="00763CEC">
            <w:pPr>
              <w:rPr>
                <w:color w:val="00B050"/>
                <w:lang w:val="en-US"/>
              </w:rPr>
            </w:pPr>
            <w:r w:rsidRPr="00842386">
              <w:rPr>
                <w:color w:val="00B050"/>
              </w:rPr>
              <w:t>nabi</w:t>
            </w:r>
            <w:r w:rsidRPr="00842386">
              <w:rPr>
                <w:color w:val="00B050"/>
                <w:lang w:val="en-US"/>
              </w:rPr>
              <w:t xml:space="preserve"> Mūse </w:t>
            </w:r>
            <w:r w:rsidRPr="00842386">
              <w:rPr>
                <w:color w:val="00B050"/>
              </w:rPr>
              <w:t xml:space="preserve">minbahit </w:t>
            </w:r>
            <w:r w:rsidRPr="00842386">
              <w:rPr>
                <w:color w:val="00B050"/>
                <w:lang w:val="en-US"/>
              </w:rPr>
              <w:t xml:space="preserve">gāyim mətwaḏ̣ḏ̣i w-ᵊmṣalli w fākk īd-u min rabb-u, </w:t>
            </w:r>
          </w:p>
        </w:tc>
        <w:tc>
          <w:tcPr>
            <w:tcW w:w="4252" w:type="dxa"/>
          </w:tcPr>
          <w:p w14:paraId="7C583DA3" w14:textId="77777777" w:rsidR="00F57617" w:rsidRPr="00842386" w:rsidRDefault="00F57617" w:rsidP="00763CEC">
            <w:pPr>
              <w:rPr>
                <w:color w:val="00B050"/>
                <w:lang w:val="en-US"/>
              </w:rPr>
            </w:pPr>
            <w:r w:rsidRPr="00842386">
              <w:rPr>
                <w:color w:val="00B050"/>
                <w:lang w:val="en-US"/>
              </w:rPr>
              <w:t>The prophet Moses was astonished, started to perform the ablution, prayed and opened his hand towards his Lord.</w:t>
            </w:r>
          </w:p>
        </w:tc>
      </w:tr>
      <w:tr w:rsidR="00F57617" w:rsidRPr="00D84353" w14:paraId="68F84C37" w14:textId="77777777" w:rsidTr="00763CEC">
        <w:tc>
          <w:tcPr>
            <w:tcW w:w="850" w:type="dxa"/>
          </w:tcPr>
          <w:p w14:paraId="4E03A653" w14:textId="77777777" w:rsidR="00F57617" w:rsidRPr="003F1179" w:rsidRDefault="00F57617" w:rsidP="00763CEC">
            <w:pPr>
              <w:rPr>
                <w:iCs/>
                <w:noProof/>
              </w:rPr>
            </w:pPr>
            <w:r>
              <w:rPr>
                <w:iCs/>
                <w:noProof/>
              </w:rPr>
              <w:t>5:52</w:t>
            </w:r>
          </w:p>
        </w:tc>
        <w:tc>
          <w:tcPr>
            <w:tcW w:w="3969" w:type="dxa"/>
          </w:tcPr>
          <w:p w14:paraId="7D10AD58" w14:textId="77777777" w:rsidR="00F57617" w:rsidRPr="00842386" w:rsidRDefault="00F57617" w:rsidP="00763CEC">
            <w:pPr>
              <w:rPr>
                <w:color w:val="00B050"/>
                <w:lang w:val="en-US"/>
              </w:rPr>
            </w:pPr>
            <w:r w:rsidRPr="00842386">
              <w:rPr>
                <w:color w:val="00B050"/>
                <w:lang w:val="en-US"/>
              </w:rPr>
              <w:t xml:space="preserve">gāyil “yā rabb-i b-ʕizz-ak w ǧalāl-ak, awwali āni ndaʕēt-ak </w:t>
            </w:r>
            <w:r w:rsidRPr="00842386">
              <w:rPr>
                <w:color w:val="00B050"/>
              </w:rPr>
              <w:t>ḥarām</w:t>
            </w:r>
            <w:r w:rsidRPr="00842386">
              <w:rPr>
                <w:color w:val="00B050"/>
                <w:lang w:val="en-US"/>
              </w:rPr>
              <w:t xml:space="preserve"> mā ṣār-il-hum, ʕalēš haḏōle ṣār-il-hum alḥaz </w:t>
            </w:r>
            <w:r w:rsidRPr="00842386">
              <w:rPr>
                <w:color w:val="00B050"/>
              </w:rPr>
              <w:t>ḏ̣ane</w:t>
            </w:r>
            <w:r w:rsidRPr="00842386">
              <w:rPr>
                <w:color w:val="00B050"/>
                <w:lang w:val="en-US"/>
              </w:rPr>
              <w:t>?”</w:t>
            </w:r>
          </w:p>
        </w:tc>
        <w:tc>
          <w:tcPr>
            <w:tcW w:w="4252" w:type="dxa"/>
          </w:tcPr>
          <w:p w14:paraId="03D6F817" w14:textId="77777777" w:rsidR="00F57617" w:rsidRPr="00842386" w:rsidRDefault="00F57617" w:rsidP="00763CEC">
            <w:pPr>
              <w:rPr>
                <w:color w:val="00B050"/>
                <w:lang w:val="en-US"/>
              </w:rPr>
            </w:pPr>
            <w:r w:rsidRPr="00842386">
              <w:rPr>
                <w:color w:val="00B050"/>
                <w:lang w:val="en-US"/>
              </w:rPr>
              <w:t>He said, “O my Lord, with your glory and majesty. First, I prayed to you, how come that they did not get (children). So, why do they have offspring now?”</w:t>
            </w:r>
          </w:p>
        </w:tc>
      </w:tr>
      <w:tr w:rsidR="00F57617" w:rsidRPr="00D84353" w14:paraId="49A10370" w14:textId="77777777" w:rsidTr="00763CEC">
        <w:tc>
          <w:tcPr>
            <w:tcW w:w="850" w:type="dxa"/>
          </w:tcPr>
          <w:p w14:paraId="1890CD39" w14:textId="77777777" w:rsidR="00F57617" w:rsidRDefault="00F57617" w:rsidP="00763CEC">
            <w:pPr>
              <w:rPr>
                <w:iCs/>
                <w:noProof/>
                <w:lang w:val="en-US"/>
              </w:rPr>
            </w:pPr>
            <w:r>
              <w:rPr>
                <w:iCs/>
                <w:noProof/>
                <w:lang w:val="en-US"/>
              </w:rPr>
              <w:t>6:04</w:t>
            </w:r>
          </w:p>
        </w:tc>
        <w:tc>
          <w:tcPr>
            <w:tcW w:w="3969" w:type="dxa"/>
          </w:tcPr>
          <w:p w14:paraId="061DC520" w14:textId="77777777" w:rsidR="00F57617" w:rsidRPr="00842386" w:rsidRDefault="00F57617" w:rsidP="00763CEC">
            <w:pPr>
              <w:rPr>
                <w:color w:val="00B050"/>
                <w:lang w:val="en-US"/>
              </w:rPr>
            </w:pPr>
            <w:r w:rsidRPr="00842386">
              <w:rPr>
                <w:color w:val="00B050"/>
                <w:lang w:val="en-US"/>
              </w:rPr>
              <w:t xml:space="preserve">rabb al-ʕālamīn ᵊmdarrb-ill-u xabar han-nōba. gāyl-ill-u “yā Mūse, ǧō-ni min millt-i wāḥad w mā kisarit-hum w-ᵊnṭēt-u </w:t>
            </w:r>
            <w:r w:rsidRPr="00842386">
              <w:rPr>
                <w:color w:val="00B050"/>
              </w:rPr>
              <w:t>ḏ̣ane</w:t>
            </w:r>
            <w:r w:rsidRPr="00842386">
              <w:rPr>
                <w:color w:val="00B050"/>
                <w:lang w:val="en-US"/>
              </w:rPr>
              <w:t>.”</w:t>
            </w:r>
          </w:p>
        </w:tc>
        <w:tc>
          <w:tcPr>
            <w:tcW w:w="4252" w:type="dxa"/>
          </w:tcPr>
          <w:p w14:paraId="3F1FFFB1" w14:textId="77777777" w:rsidR="00F57617" w:rsidRPr="00842386" w:rsidRDefault="00F57617" w:rsidP="00763CEC">
            <w:pPr>
              <w:rPr>
                <w:color w:val="00B050"/>
                <w:lang w:val="en-US"/>
              </w:rPr>
            </w:pPr>
            <w:r w:rsidRPr="00842386">
              <w:rPr>
                <w:color w:val="00B050"/>
                <w:lang w:val="en-US"/>
              </w:rPr>
              <w:t xml:space="preserve">This time, the Lord of the Worlds sent him a message saying, “O Moses, one of my people came to me. I did not disappoint them and I gave them children.” </w:t>
            </w:r>
          </w:p>
        </w:tc>
      </w:tr>
      <w:tr w:rsidR="00F57617" w:rsidRPr="00887AFF" w14:paraId="760EB890" w14:textId="77777777" w:rsidTr="00763CEC">
        <w:tc>
          <w:tcPr>
            <w:tcW w:w="850" w:type="dxa"/>
          </w:tcPr>
          <w:p w14:paraId="410DCD3C" w14:textId="77777777" w:rsidR="00F57617" w:rsidRDefault="00F57617" w:rsidP="00763CEC">
            <w:pPr>
              <w:rPr>
                <w:iCs/>
                <w:noProof/>
                <w:lang w:val="en-US"/>
              </w:rPr>
            </w:pPr>
            <w:r>
              <w:rPr>
                <w:iCs/>
                <w:noProof/>
                <w:lang w:val="en-US"/>
              </w:rPr>
              <w:t>6:19</w:t>
            </w:r>
          </w:p>
        </w:tc>
        <w:tc>
          <w:tcPr>
            <w:tcW w:w="3969" w:type="dxa"/>
          </w:tcPr>
          <w:p w14:paraId="49873FB4" w14:textId="77777777" w:rsidR="00F57617" w:rsidRPr="00842386" w:rsidRDefault="00F57617" w:rsidP="00763CEC">
            <w:pPr>
              <w:rPr>
                <w:color w:val="00B050"/>
                <w:lang w:val="en-US"/>
              </w:rPr>
            </w:pPr>
            <w:r w:rsidRPr="00842386">
              <w:rPr>
                <w:color w:val="00B050"/>
                <w:lang w:val="en-US"/>
              </w:rPr>
              <w:t>gāyil “yā rabb-i min millt-ak ǧō-k hēne?” gāyil “naʕam, min millt-i.”</w:t>
            </w:r>
          </w:p>
        </w:tc>
        <w:tc>
          <w:tcPr>
            <w:tcW w:w="4252" w:type="dxa"/>
          </w:tcPr>
          <w:p w14:paraId="64A3AC1D" w14:textId="77777777" w:rsidR="00F57617" w:rsidRPr="00842386" w:rsidRDefault="00F57617" w:rsidP="00763CEC">
            <w:pPr>
              <w:rPr>
                <w:color w:val="00B050"/>
                <w:lang w:val="en-US"/>
              </w:rPr>
            </w:pPr>
            <w:r w:rsidRPr="00842386">
              <w:rPr>
                <w:color w:val="00B050"/>
                <w:lang w:val="en-US"/>
              </w:rPr>
              <w:t>He said, “O my Lord, some of your people came in here?” He said, “Yes, from my people.”</w:t>
            </w:r>
          </w:p>
        </w:tc>
      </w:tr>
      <w:tr w:rsidR="00F57617" w:rsidRPr="00887AFF" w14:paraId="48788930" w14:textId="77777777" w:rsidTr="00763CEC">
        <w:tc>
          <w:tcPr>
            <w:tcW w:w="850" w:type="dxa"/>
          </w:tcPr>
          <w:p w14:paraId="2DCB58F6" w14:textId="77777777" w:rsidR="00F57617" w:rsidRPr="00B1692C" w:rsidRDefault="00F57617" w:rsidP="00763CEC">
            <w:pPr>
              <w:rPr>
                <w:iCs/>
                <w:noProof/>
              </w:rPr>
            </w:pPr>
            <w:r>
              <w:rPr>
                <w:iCs/>
                <w:noProof/>
              </w:rPr>
              <w:t>6:25</w:t>
            </w:r>
          </w:p>
        </w:tc>
        <w:tc>
          <w:tcPr>
            <w:tcW w:w="3969" w:type="dxa"/>
          </w:tcPr>
          <w:p w14:paraId="6D209787" w14:textId="77777777" w:rsidR="00F57617" w:rsidRPr="00842386" w:rsidRDefault="00F57617" w:rsidP="00763CEC">
            <w:pPr>
              <w:rPr>
                <w:color w:val="00B050"/>
                <w:lang w:val="en-US"/>
              </w:rPr>
            </w:pPr>
            <w:r w:rsidRPr="00842386">
              <w:rPr>
                <w:color w:val="00B050"/>
                <w:lang w:val="en-US"/>
              </w:rPr>
              <w:t xml:space="preserve">gāyil “yā rabb-i, inte ʕaǧal likke mille?” gāyil “yā </w:t>
            </w:r>
            <w:r w:rsidRPr="00842386">
              <w:rPr>
                <w:color w:val="00B050"/>
              </w:rPr>
              <w:t>nibi</w:t>
            </w:r>
            <w:r w:rsidRPr="00842386">
              <w:rPr>
                <w:color w:val="00B050"/>
                <w:lang w:val="en-US"/>
              </w:rPr>
              <w:t xml:space="preserve"> Mūse, inte šnōn likke mille, āni zād liyye mille, āni zād liyye ahal.”</w:t>
            </w:r>
          </w:p>
        </w:tc>
        <w:tc>
          <w:tcPr>
            <w:tcW w:w="4252" w:type="dxa"/>
          </w:tcPr>
          <w:p w14:paraId="1661FECC" w14:textId="77777777" w:rsidR="00F57617" w:rsidRPr="00842386" w:rsidRDefault="00F57617" w:rsidP="00763CEC">
            <w:pPr>
              <w:rPr>
                <w:color w:val="00B050"/>
                <w:lang w:val="en-US"/>
              </w:rPr>
            </w:pPr>
            <w:r w:rsidRPr="00842386">
              <w:rPr>
                <w:color w:val="00B050"/>
                <w:lang w:val="en-US"/>
              </w:rPr>
              <w:t>He said “O my Lord, do you really have people?” He said, “O prophet Moses, the way you have people, so do I have people. I also have (a kind of) family.”</w:t>
            </w:r>
          </w:p>
        </w:tc>
      </w:tr>
      <w:tr w:rsidR="00F57617" w:rsidRPr="00887AFF" w14:paraId="448CB25A" w14:textId="77777777" w:rsidTr="00763CEC">
        <w:tc>
          <w:tcPr>
            <w:tcW w:w="850" w:type="dxa"/>
          </w:tcPr>
          <w:p w14:paraId="5333CF4D" w14:textId="77777777" w:rsidR="00F57617" w:rsidRPr="00D641A9" w:rsidRDefault="00F57617" w:rsidP="00763CEC">
            <w:pPr>
              <w:rPr>
                <w:iCs/>
                <w:noProof/>
              </w:rPr>
            </w:pPr>
            <w:r>
              <w:rPr>
                <w:iCs/>
                <w:noProof/>
              </w:rPr>
              <w:lastRenderedPageBreak/>
              <w:t>6:35</w:t>
            </w:r>
          </w:p>
        </w:tc>
        <w:tc>
          <w:tcPr>
            <w:tcW w:w="3969" w:type="dxa"/>
          </w:tcPr>
          <w:p w14:paraId="05A4A726" w14:textId="77777777" w:rsidR="00F57617" w:rsidRPr="00842386" w:rsidRDefault="00F57617" w:rsidP="00763CEC">
            <w:pPr>
              <w:rPr>
                <w:color w:val="00B050"/>
                <w:lang w:val="en-US" w:bidi="ar-OM"/>
              </w:rPr>
            </w:pPr>
            <w:r w:rsidRPr="00842386">
              <w:rPr>
                <w:color w:val="00B050"/>
                <w:lang w:val="en-US"/>
              </w:rPr>
              <w:t>“ᵊšnōn likke ahal?</w:t>
            </w:r>
            <w:r w:rsidRPr="00842386">
              <w:rPr>
                <w:color w:val="00B050"/>
              </w:rPr>
              <w:t>” – “ahal āni zād liyye ahal.” gāyil “yā rabbi āni ahal-ak ḏōle arīd aʕarif-hum.</w:t>
            </w:r>
          </w:p>
        </w:tc>
        <w:tc>
          <w:tcPr>
            <w:tcW w:w="4252" w:type="dxa"/>
          </w:tcPr>
          <w:p w14:paraId="18AD1F0B" w14:textId="77777777" w:rsidR="00F57617" w:rsidRPr="00842386" w:rsidRDefault="00F57617" w:rsidP="00763CEC">
            <w:pPr>
              <w:rPr>
                <w:color w:val="00B050"/>
                <w:lang w:val="en-US"/>
              </w:rPr>
            </w:pPr>
            <w:r w:rsidRPr="00842386">
              <w:rPr>
                <w:color w:val="00B050"/>
                <w:lang w:val="en-US"/>
              </w:rPr>
              <w:t>“How do you have family?” – “I also have family.” He said, “O my Lord, I want to get to know your people.</w:t>
            </w:r>
          </w:p>
        </w:tc>
      </w:tr>
      <w:tr w:rsidR="00F57617" w:rsidRPr="003F07BB" w14:paraId="5D2A643A" w14:textId="77777777" w:rsidTr="00763CEC">
        <w:tc>
          <w:tcPr>
            <w:tcW w:w="850" w:type="dxa"/>
          </w:tcPr>
          <w:p w14:paraId="64A2F9DD" w14:textId="77777777" w:rsidR="00F57617" w:rsidRDefault="00F57617" w:rsidP="00763CEC">
            <w:pPr>
              <w:rPr>
                <w:iCs/>
                <w:noProof/>
                <w:lang w:val="en-US"/>
              </w:rPr>
            </w:pPr>
            <w:r>
              <w:rPr>
                <w:iCs/>
                <w:noProof/>
                <w:lang w:val="en-US"/>
              </w:rPr>
              <w:t>6:45</w:t>
            </w:r>
          </w:p>
        </w:tc>
        <w:tc>
          <w:tcPr>
            <w:tcW w:w="3969" w:type="dxa"/>
          </w:tcPr>
          <w:p w14:paraId="5B5884F3" w14:textId="77777777" w:rsidR="00F57617" w:rsidRPr="00842386" w:rsidRDefault="00F57617" w:rsidP="00763CEC">
            <w:pPr>
              <w:rPr>
                <w:color w:val="00B050"/>
                <w:lang w:val="en-US"/>
              </w:rPr>
            </w:pPr>
            <w:r w:rsidRPr="00842386">
              <w:rPr>
                <w:color w:val="00B050"/>
                <w:lang w:val="en-US"/>
              </w:rPr>
              <w:t xml:space="preserve">dall-ni ʕalē-hum, dall-ni ʕalē-hum tā_rūḥ ašūf-hum. arīd arūḥ ašūf-hum alle arīd aʕarif-hum </w:t>
            </w:r>
            <w:r w:rsidRPr="00842386">
              <w:rPr>
                <w:color w:val="00B050"/>
              </w:rPr>
              <w:t>ḏōle</w:t>
            </w:r>
            <w:r w:rsidRPr="00842386">
              <w:rPr>
                <w:color w:val="00B050"/>
                <w:lang w:val="en-US"/>
              </w:rPr>
              <w:t>, min-hum haḏōle ahal-ak.</w:t>
            </w:r>
          </w:p>
        </w:tc>
        <w:tc>
          <w:tcPr>
            <w:tcW w:w="4252" w:type="dxa"/>
          </w:tcPr>
          <w:p w14:paraId="6DF14D2B" w14:textId="77777777" w:rsidR="00F57617" w:rsidRPr="00842386" w:rsidRDefault="00F57617" w:rsidP="00763CEC">
            <w:pPr>
              <w:rPr>
                <w:color w:val="00B050"/>
                <w:lang w:val="en-US"/>
              </w:rPr>
            </w:pPr>
            <w:r w:rsidRPr="00842386">
              <w:rPr>
                <w:color w:val="00B050"/>
                <w:lang w:val="en-US"/>
              </w:rPr>
              <w:t>Lead me to them! Lead me to them, so I can go and meet them. I want to go to meet them; I really want to get to know them. Who are these, your people?</w:t>
            </w:r>
          </w:p>
        </w:tc>
      </w:tr>
      <w:tr w:rsidR="00F57617" w:rsidRPr="003F07BB" w14:paraId="08D2B1B2" w14:textId="77777777" w:rsidTr="00763CEC">
        <w:tc>
          <w:tcPr>
            <w:tcW w:w="850" w:type="dxa"/>
          </w:tcPr>
          <w:p w14:paraId="3E53FDC8" w14:textId="77777777" w:rsidR="00F57617" w:rsidRPr="008B54B0" w:rsidRDefault="00F57617" w:rsidP="00763CEC">
            <w:pPr>
              <w:rPr>
                <w:iCs/>
                <w:noProof/>
              </w:rPr>
            </w:pPr>
            <w:r>
              <w:rPr>
                <w:iCs/>
                <w:noProof/>
              </w:rPr>
              <w:t>6:51</w:t>
            </w:r>
          </w:p>
        </w:tc>
        <w:tc>
          <w:tcPr>
            <w:tcW w:w="3969" w:type="dxa"/>
          </w:tcPr>
          <w:p w14:paraId="373BAD09" w14:textId="77777777" w:rsidR="00F57617" w:rsidRPr="00842386" w:rsidRDefault="00F57617" w:rsidP="00763CEC">
            <w:pPr>
              <w:rPr>
                <w:color w:val="00B050"/>
                <w:lang w:val="en-US"/>
              </w:rPr>
            </w:pPr>
            <w:r w:rsidRPr="00842386">
              <w:rPr>
                <w:color w:val="00B050"/>
                <w:lang w:val="en-US"/>
              </w:rPr>
              <w:t xml:space="preserve">hal-gadd ahal-ak haḏōle iḥne āni </w:t>
            </w:r>
            <w:r w:rsidRPr="00842386">
              <w:rPr>
                <w:color w:val="00B050"/>
              </w:rPr>
              <w:t>nabi</w:t>
            </w:r>
            <w:r w:rsidRPr="00842386">
              <w:rPr>
                <w:color w:val="00B050"/>
                <w:lang w:val="en-US"/>
              </w:rPr>
              <w:t xml:space="preserve"> aḷḷa w haḏāk qēr wāḥad āni mā ǧbilit duʕāt-i w haḏāk ᵊǧbilit duʕāt-u (-ak).</w:t>
            </w:r>
          </w:p>
        </w:tc>
        <w:tc>
          <w:tcPr>
            <w:tcW w:w="4252" w:type="dxa"/>
          </w:tcPr>
          <w:p w14:paraId="076A01C6" w14:textId="77777777" w:rsidR="00F57617" w:rsidRPr="00842386" w:rsidRDefault="00F57617" w:rsidP="00763CEC">
            <w:pPr>
              <w:rPr>
                <w:color w:val="00B050"/>
                <w:lang w:val="en-US"/>
              </w:rPr>
            </w:pPr>
            <w:r w:rsidRPr="00842386">
              <w:rPr>
                <w:color w:val="00B050"/>
                <w:lang w:val="en-US"/>
              </w:rPr>
              <w:t>Those have to be your people to a high degree. (Because) I am a prophet of God and that guy is just anyone. However, you did not accept my prayer, but you did accept his prayer.</w:t>
            </w:r>
          </w:p>
        </w:tc>
      </w:tr>
      <w:tr w:rsidR="00F57617" w:rsidRPr="003F07BB" w14:paraId="6B55A9D6" w14:textId="77777777" w:rsidTr="00763CEC">
        <w:tc>
          <w:tcPr>
            <w:tcW w:w="850" w:type="dxa"/>
          </w:tcPr>
          <w:p w14:paraId="15F7A5F3" w14:textId="77777777" w:rsidR="00F57617" w:rsidRDefault="00F57617" w:rsidP="00763CEC">
            <w:pPr>
              <w:rPr>
                <w:iCs/>
                <w:noProof/>
                <w:lang w:val="en-US"/>
              </w:rPr>
            </w:pPr>
            <w:r>
              <w:rPr>
                <w:iCs/>
                <w:noProof/>
                <w:lang w:val="en-US"/>
              </w:rPr>
              <w:t>6:59</w:t>
            </w:r>
          </w:p>
        </w:tc>
        <w:tc>
          <w:tcPr>
            <w:tcW w:w="3969" w:type="dxa"/>
          </w:tcPr>
          <w:p w14:paraId="58A61C2A" w14:textId="77777777" w:rsidR="00F57617" w:rsidRPr="00842386" w:rsidRDefault="00F57617" w:rsidP="00763CEC">
            <w:pPr>
              <w:rPr>
                <w:color w:val="00B050"/>
                <w:lang w:val="en-US"/>
              </w:rPr>
            </w:pPr>
            <w:r w:rsidRPr="00842386">
              <w:rPr>
                <w:color w:val="00B050"/>
                <w:lang w:val="en-US"/>
              </w:rPr>
              <w:t>w ṭāliʕ šūše min ǧēb-u yuḏ̣rub ʕa-l-ariḏ̣ w yxarib al-ariḏ̣. šinhu haḏōle?</w:t>
            </w:r>
          </w:p>
        </w:tc>
        <w:tc>
          <w:tcPr>
            <w:tcW w:w="4252" w:type="dxa"/>
          </w:tcPr>
          <w:p w14:paraId="77935CA2" w14:textId="77777777" w:rsidR="00F57617" w:rsidRPr="00842386" w:rsidRDefault="00F57617" w:rsidP="00763CEC">
            <w:pPr>
              <w:rPr>
                <w:color w:val="00B050"/>
                <w:lang w:val="en-US"/>
              </w:rPr>
            </w:pPr>
            <w:r w:rsidRPr="00842386">
              <w:rPr>
                <w:color w:val="00B050"/>
                <w:lang w:val="en-US"/>
              </w:rPr>
              <w:t>And that one took out a bottle from his pocket and wanted to hit the earth and ruin it. Who are these?”</w:t>
            </w:r>
          </w:p>
        </w:tc>
      </w:tr>
      <w:tr w:rsidR="00F57617" w:rsidRPr="003F07BB" w14:paraId="34150EA2" w14:textId="77777777" w:rsidTr="00763CEC">
        <w:tc>
          <w:tcPr>
            <w:tcW w:w="850" w:type="dxa"/>
          </w:tcPr>
          <w:p w14:paraId="506161AA" w14:textId="77777777" w:rsidR="00F57617" w:rsidRDefault="00F57617" w:rsidP="00763CEC">
            <w:pPr>
              <w:rPr>
                <w:iCs/>
                <w:noProof/>
                <w:lang w:val="en-US"/>
              </w:rPr>
            </w:pPr>
            <w:r>
              <w:rPr>
                <w:iCs/>
                <w:noProof/>
                <w:lang w:val="en-US"/>
              </w:rPr>
              <w:t>7:05</w:t>
            </w:r>
          </w:p>
        </w:tc>
        <w:tc>
          <w:tcPr>
            <w:tcW w:w="3969" w:type="dxa"/>
          </w:tcPr>
          <w:p w14:paraId="42EC9864" w14:textId="77777777" w:rsidR="00F57617" w:rsidRPr="00842386" w:rsidRDefault="00F57617" w:rsidP="00763CEC">
            <w:pPr>
              <w:rPr>
                <w:color w:val="00B050"/>
                <w:lang w:val="en-US"/>
              </w:rPr>
            </w:pPr>
            <w:r w:rsidRPr="00842386">
              <w:rPr>
                <w:color w:val="00B050"/>
                <w:lang w:val="en-US"/>
              </w:rPr>
              <w:t xml:space="preserve">gāyil “yā </w:t>
            </w:r>
            <w:r w:rsidRPr="00842386">
              <w:rPr>
                <w:color w:val="00B050"/>
              </w:rPr>
              <w:t>nibi</w:t>
            </w:r>
            <w:r w:rsidRPr="00842386">
              <w:rPr>
                <w:color w:val="00B050"/>
                <w:lang w:val="en-US"/>
              </w:rPr>
              <w:t xml:space="preserve">, yā </w:t>
            </w:r>
            <w:r w:rsidRPr="00842386">
              <w:rPr>
                <w:color w:val="00B050"/>
              </w:rPr>
              <w:t>n</w:t>
            </w:r>
            <w:r w:rsidRPr="00842386">
              <w:rPr>
                <w:color w:val="00B050"/>
                <w:lang w:val="en-US"/>
              </w:rPr>
              <w:t xml:space="preserve">ibi Mūse inte mā tigdar ʕalē-hum ḏōle. haḏōle nās-in čiṯīrīn </w:t>
            </w:r>
            <w:r w:rsidRPr="00842386">
              <w:rPr>
                <w:color w:val="00B050"/>
              </w:rPr>
              <w:t>nās-in</w:t>
            </w:r>
            <w:r w:rsidRPr="00842386">
              <w:rPr>
                <w:color w:val="00B050"/>
                <w:lang w:val="en-US"/>
              </w:rPr>
              <w:t xml:space="preserve"> ʕālyīn.”</w:t>
            </w:r>
          </w:p>
        </w:tc>
        <w:tc>
          <w:tcPr>
            <w:tcW w:w="4252" w:type="dxa"/>
          </w:tcPr>
          <w:p w14:paraId="099F01CF" w14:textId="77777777" w:rsidR="00F57617" w:rsidRPr="00842386" w:rsidRDefault="00F57617" w:rsidP="00763CEC">
            <w:pPr>
              <w:rPr>
                <w:color w:val="00B050"/>
                <w:lang w:val="en-US"/>
              </w:rPr>
            </w:pPr>
            <w:r w:rsidRPr="00842386">
              <w:rPr>
                <w:color w:val="00B050"/>
                <w:lang w:val="en-US"/>
              </w:rPr>
              <w:t>He said, “O prophet Moses. You are not able (to compete) with them. These are many people, high-ranked people.”</w:t>
            </w:r>
          </w:p>
        </w:tc>
      </w:tr>
      <w:tr w:rsidR="00F57617" w:rsidRPr="003F07BB" w14:paraId="7654873F" w14:textId="77777777" w:rsidTr="00763CEC">
        <w:tc>
          <w:tcPr>
            <w:tcW w:w="850" w:type="dxa"/>
          </w:tcPr>
          <w:p w14:paraId="26DF2BAE" w14:textId="77777777" w:rsidR="00F57617" w:rsidRDefault="00F57617" w:rsidP="00763CEC">
            <w:pPr>
              <w:rPr>
                <w:iCs/>
                <w:noProof/>
                <w:lang w:val="en-US"/>
              </w:rPr>
            </w:pPr>
            <w:r>
              <w:rPr>
                <w:iCs/>
                <w:noProof/>
                <w:lang w:val="en-US"/>
              </w:rPr>
              <w:t>7:12</w:t>
            </w:r>
          </w:p>
        </w:tc>
        <w:tc>
          <w:tcPr>
            <w:tcW w:w="3969" w:type="dxa"/>
          </w:tcPr>
          <w:p w14:paraId="5A9B68FB" w14:textId="77777777" w:rsidR="00F57617" w:rsidRPr="00842386" w:rsidRDefault="00F57617" w:rsidP="00763CEC">
            <w:pPr>
              <w:rPr>
                <w:color w:val="00B050"/>
                <w:lang w:val="en-US"/>
              </w:rPr>
            </w:pPr>
            <w:r w:rsidRPr="00842386">
              <w:rPr>
                <w:color w:val="00B050"/>
                <w:lang w:val="en-US"/>
              </w:rPr>
              <w:t>gāyil “yā rabb-i alle arīd aʕarif-hum ḏōle.” gāyil “ʕaǧal midām-inn-ak hal-gadd mitgawwi ʕala ḥāl-ak,</w:t>
            </w:r>
          </w:p>
        </w:tc>
        <w:tc>
          <w:tcPr>
            <w:tcW w:w="4252" w:type="dxa"/>
          </w:tcPr>
          <w:p w14:paraId="17175CEC" w14:textId="77777777" w:rsidR="00F57617" w:rsidRPr="00842386" w:rsidRDefault="00F57617" w:rsidP="00763CEC">
            <w:pPr>
              <w:rPr>
                <w:color w:val="00B050"/>
                <w:lang w:val="en-US"/>
              </w:rPr>
            </w:pPr>
            <w:r w:rsidRPr="00842386">
              <w:rPr>
                <w:color w:val="00B050"/>
                <w:lang w:val="en-US"/>
              </w:rPr>
              <w:t xml:space="preserve">He said, “O my Lord, I still want to get to know them.” He said, “Now that you are so self-confident, </w:t>
            </w:r>
          </w:p>
        </w:tc>
      </w:tr>
      <w:tr w:rsidR="00F57617" w:rsidRPr="003F07BB" w14:paraId="039FFD3C" w14:textId="77777777" w:rsidTr="00763CEC">
        <w:tc>
          <w:tcPr>
            <w:tcW w:w="850" w:type="dxa"/>
          </w:tcPr>
          <w:p w14:paraId="23D580F6" w14:textId="77777777" w:rsidR="00F57617" w:rsidRPr="00623B03" w:rsidRDefault="00F57617" w:rsidP="00763CEC">
            <w:pPr>
              <w:rPr>
                <w:iCs/>
                <w:noProof/>
              </w:rPr>
            </w:pPr>
            <w:r>
              <w:rPr>
                <w:iCs/>
                <w:noProof/>
              </w:rPr>
              <w:t>7:19</w:t>
            </w:r>
          </w:p>
        </w:tc>
        <w:tc>
          <w:tcPr>
            <w:tcW w:w="3969" w:type="dxa"/>
          </w:tcPr>
          <w:p w14:paraId="50C1279F" w14:textId="77777777" w:rsidR="00F57617" w:rsidRPr="00842386" w:rsidRDefault="00F57617" w:rsidP="00763CEC">
            <w:pPr>
              <w:rPr>
                <w:color w:val="00B050"/>
                <w:lang w:val="en-US"/>
              </w:rPr>
            </w:pPr>
            <w:r w:rsidRPr="00842386">
              <w:rPr>
                <w:color w:val="00B050"/>
                <w:lang w:val="en-US"/>
              </w:rPr>
              <w:t>rūḥ b-ᵊflān məṭraḥ b-ᵊflān ᵊǧbile waṛa ǧ-ǧbile ḏīč hināk sabʕ sabʕ čuwādir šī. b-as-sabiʕ čuwādir ḏōlāk, ḏōlak ahal-i.”</w:t>
            </w:r>
          </w:p>
        </w:tc>
        <w:tc>
          <w:tcPr>
            <w:tcW w:w="4252" w:type="dxa"/>
          </w:tcPr>
          <w:p w14:paraId="1D19D8D4" w14:textId="77777777" w:rsidR="00F57617" w:rsidRPr="00842386" w:rsidRDefault="00F57617" w:rsidP="00763CEC">
            <w:pPr>
              <w:rPr>
                <w:color w:val="00B050"/>
                <w:lang w:val="en-US"/>
              </w:rPr>
            </w:pPr>
            <w:r w:rsidRPr="00842386">
              <w:rPr>
                <w:color w:val="00B050"/>
                <w:lang w:val="en-US"/>
              </w:rPr>
              <w:t>go to that place, on that mountain, behind that mountain there! There are seven tents. In those seven tents there are my people.”</w:t>
            </w:r>
          </w:p>
        </w:tc>
      </w:tr>
      <w:tr w:rsidR="00F57617" w:rsidRPr="003F07BB" w14:paraId="75395C4B" w14:textId="77777777" w:rsidTr="00763CEC">
        <w:tc>
          <w:tcPr>
            <w:tcW w:w="850" w:type="dxa"/>
          </w:tcPr>
          <w:p w14:paraId="2BC28D76" w14:textId="77777777" w:rsidR="00F57617" w:rsidRDefault="00F57617" w:rsidP="00763CEC">
            <w:pPr>
              <w:rPr>
                <w:iCs/>
                <w:noProof/>
                <w:lang w:val="en-US"/>
              </w:rPr>
            </w:pPr>
            <w:r>
              <w:rPr>
                <w:iCs/>
                <w:noProof/>
                <w:lang w:val="en-US"/>
              </w:rPr>
              <w:t>7:33</w:t>
            </w:r>
          </w:p>
        </w:tc>
        <w:tc>
          <w:tcPr>
            <w:tcW w:w="3969" w:type="dxa"/>
          </w:tcPr>
          <w:p w14:paraId="61B9B737" w14:textId="77777777" w:rsidR="00F57617" w:rsidRPr="00842386" w:rsidRDefault="00F57617" w:rsidP="00763CEC">
            <w:pPr>
              <w:rPr>
                <w:color w:val="00B050"/>
                <w:lang w:val="en-US"/>
              </w:rPr>
            </w:pPr>
            <w:r w:rsidRPr="00842386">
              <w:rPr>
                <w:color w:val="00B050"/>
                <w:lang w:val="en-US"/>
              </w:rPr>
              <w:t xml:space="preserve">nibi Mūse māxiḏ ʕaṣāt-u ḏōle w rāyiḥ. yōm-inn-u rāyiḥ yōm-inn-u ǧāy min fōg aḏ̣-ḏ̣haṛa w yrīd šāyif ač-čuwādir, </w:t>
            </w:r>
          </w:p>
        </w:tc>
        <w:tc>
          <w:tcPr>
            <w:tcW w:w="4252" w:type="dxa"/>
          </w:tcPr>
          <w:p w14:paraId="2CB6A088" w14:textId="77777777" w:rsidR="00F57617" w:rsidRPr="00842386" w:rsidRDefault="00F57617" w:rsidP="00763CEC">
            <w:pPr>
              <w:rPr>
                <w:color w:val="00B050"/>
                <w:lang w:val="en-US"/>
              </w:rPr>
            </w:pPr>
            <w:r w:rsidRPr="00842386">
              <w:rPr>
                <w:color w:val="00B050"/>
                <w:lang w:val="en-US"/>
              </w:rPr>
              <w:t>The prophet Moses took his stick and left. He went on and when he came from above the mountain ridge he saw the tents.</w:t>
            </w:r>
          </w:p>
        </w:tc>
      </w:tr>
      <w:tr w:rsidR="00F57617" w:rsidRPr="003F07BB" w14:paraId="3409ED4C" w14:textId="77777777" w:rsidTr="00763CEC">
        <w:tc>
          <w:tcPr>
            <w:tcW w:w="850" w:type="dxa"/>
          </w:tcPr>
          <w:p w14:paraId="34968FC0" w14:textId="77777777" w:rsidR="00F57617" w:rsidRDefault="00F57617" w:rsidP="00763CEC">
            <w:pPr>
              <w:rPr>
                <w:iCs/>
                <w:noProof/>
                <w:lang w:val="en-US"/>
              </w:rPr>
            </w:pPr>
            <w:r>
              <w:rPr>
                <w:iCs/>
                <w:noProof/>
                <w:lang w:val="en-US"/>
              </w:rPr>
              <w:t>7:42</w:t>
            </w:r>
          </w:p>
        </w:tc>
        <w:tc>
          <w:tcPr>
            <w:tcW w:w="3969" w:type="dxa"/>
          </w:tcPr>
          <w:p w14:paraId="0F157ED0" w14:textId="77777777" w:rsidR="00F57617" w:rsidRPr="00842386" w:rsidRDefault="00F57617" w:rsidP="00763CEC">
            <w:pPr>
              <w:rPr>
                <w:color w:val="00B050"/>
                <w:lang w:val="en-US"/>
              </w:rPr>
            </w:pPr>
            <w:r w:rsidRPr="00842386">
              <w:rPr>
                <w:color w:val="00B050"/>
                <w:lang w:val="en-US"/>
              </w:rPr>
              <w:t>ač-čuwādir mabniyyāt sabiʕ čuwādir haḏōle ṭālʕīn m-ač-čuwādir.</w:t>
            </w:r>
          </w:p>
        </w:tc>
        <w:tc>
          <w:tcPr>
            <w:tcW w:w="4252" w:type="dxa"/>
          </w:tcPr>
          <w:p w14:paraId="46AE9EAB" w14:textId="77777777" w:rsidR="00F57617" w:rsidRPr="00842386" w:rsidRDefault="00F57617" w:rsidP="00763CEC">
            <w:pPr>
              <w:rPr>
                <w:color w:val="00B050"/>
                <w:lang w:val="en-US"/>
              </w:rPr>
            </w:pPr>
            <w:r w:rsidRPr="00842386">
              <w:rPr>
                <w:color w:val="00B050"/>
                <w:lang w:val="en-US"/>
              </w:rPr>
              <w:t>The tents were picked up; seven tents. Those (people) came out from the tents.</w:t>
            </w:r>
          </w:p>
        </w:tc>
      </w:tr>
      <w:tr w:rsidR="00F57617" w:rsidRPr="003F07BB" w14:paraId="3B18C016" w14:textId="77777777" w:rsidTr="00763CEC">
        <w:tc>
          <w:tcPr>
            <w:tcW w:w="850" w:type="dxa"/>
          </w:tcPr>
          <w:p w14:paraId="7BE15B04" w14:textId="77777777" w:rsidR="00F57617" w:rsidRPr="00556D2E" w:rsidRDefault="00F57617" w:rsidP="00763CEC">
            <w:pPr>
              <w:rPr>
                <w:iCs/>
                <w:noProof/>
              </w:rPr>
            </w:pPr>
            <w:r>
              <w:rPr>
                <w:iCs/>
                <w:noProof/>
              </w:rPr>
              <w:t>7:49</w:t>
            </w:r>
          </w:p>
        </w:tc>
        <w:tc>
          <w:tcPr>
            <w:tcW w:w="3969" w:type="dxa"/>
          </w:tcPr>
          <w:p w14:paraId="0F6DA390" w14:textId="77777777" w:rsidR="00F57617" w:rsidRPr="00842386" w:rsidRDefault="00F57617" w:rsidP="00763CEC">
            <w:pPr>
              <w:rPr>
                <w:color w:val="00B050"/>
                <w:lang w:val="en-US"/>
              </w:rPr>
            </w:pPr>
            <w:r w:rsidRPr="00842386">
              <w:rPr>
                <w:color w:val="00B050"/>
                <w:lang w:val="en-US"/>
              </w:rPr>
              <w:t xml:space="preserve">yōm-in ṭālʕīn m-ač-čuwādir ᵊmdaḥḥǧīn </w:t>
            </w:r>
            <w:r w:rsidRPr="00842386">
              <w:rPr>
                <w:color w:val="00B050"/>
              </w:rPr>
              <w:t>in</w:t>
            </w:r>
            <w:r w:rsidRPr="00842386">
              <w:rPr>
                <w:color w:val="00B050"/>
                <w:lang w:val="en-US"/>
              </w:rPr>
              <w:t xml:space="preserve"> wāḥad ǧaʕad yiǧi m-aḏ̣-ḏ̣haṛa </w:t>
            </w:r>
            <w:r w:rsidRPr="00842386">
              <w:rPr>
                <w:color w:val="00B050"/>
              </w:rPr>
              <w:t>šāyfīn-u,</w:t>
            </w:r>
            <w:r w:rsidRPr="00842386">
              <w:rPr>
                <w:color w:val="00B050"/>
                <w:lang w:val="en-US"/>
              </w:rPr>
              <w:t xml:space="preserve"> ahal ač-čuwādir.</w:t>
            </w:r>
          </w:p>
        </w:tc>
        <w:tc>
          <w:tcPr>
            <w:tcW w:w="4252" w:type="dxa"/>
          </w:tcPr>
          <w:p w14:paraId="7C288F92" w14:textId="77777777" w:rsidR="00F57617" w:rsidRPr="00842386" w:rsidRDefault="00F57617" w:rsidP="00763CEC">
            <w:pPr>
              <w:rPr>
                <w:color w:val="00B050"/>
                <w:lang w:val="en-US"/>
              </w:rPr>
            </w:pPr>
            <w:r w:rsidRPr="00842386">
              <w:rPr>
                <w:color w:val="00B050"/>
                <w:lang w:val="en-US"/>
              </w:rPr>
              <w:t>When they came out from the tents, they saw that someone was coming from the ridge and so the people of the tents saw him.</w:t>
            </w:r>
          </w:p>
        </w:tc>
      </w:tr>
      <w:tr w:rsidR="00F57617" w:rsidRPr="005E7C47" w14:paraId="6354D975" w14:textId="77777777" w:rsidTr="00763CEC">
        <w:tc>
          <w:tcPr>
            <w:tcW w:w="850" w:type="dxa"/>
          </w:tcPr>
          <w:p w14:paraId="3F8DE322" w14:textId="77777777" w:rsidR="00F57617" w:rsidRPr="00B27A93" w:rsidRDefault="00F57617" w:rsidP="00763CEC">
            <w:pPr>
              <w:rPr>
                <w:iCs/>
                <w:noProof/>
              </w:rPr>
            </w:pPr>
            <w:r>
              <w:rPr>
                <w:iCs/>
                <w:noProof/>
              </w:rPr>
              <w:t>7:57</w:t>
            </w:r>
          </w:p>
        </w:tc>
        <w:tc>
          <w:tcPr>
            <w:tcW w:w="3969" w:type="dxa"/>
          </w:tcPr>
          <w:p w14:paraId="414F72B5" w14:textId="77777777" w:rsidR="00F57617" w:rsidRPr="00842386" w:rsidRDefault="00F57617" w:rsidP="00763CEC">
            <w:pPr>
              <w:rPr>
                <w:color w:val="00B050"/>
                <w:lang w:val="en-US"/>
              </w:rPr>
            </w:pPr>
            <w:r w:rsidRPr="00842386">
              <w:rPr>
                <w:color w:val="00B050"/>
                <w:lang w:val="en-US"/>
              </w:rPr>
              <w:t>kull-min rāčib faras-u w ʕala nibi Mūse kull-min ygūl hāḏe ḏ̣ēf-i, kull-min ygūl haḏe xāṭr-i yrīd yḏ̣all ʕind-i b-bēt-i.</w:t>
            </w:r>
          </w:p>
        </w:tc>
        <w:tc>
          <w:tcPr>
            <w:tcW w:w="4252" w:type="dxa"/>
          </w:tcPr>
          <w:p w14:paraId="1FF05E0D" w14:textId="77777777" w:rsidR="00F57617" w:rsidRPr="00842386" w:rsidRDefault="00F57617" w:rsidP="00763CEC">
            <w:pPr>
              <w:rPr>
                <w:color w:val="00B050"/>
                <w:lang w:val="en-US"/>
              </w:rPr>
            </w:pPr>
            <w:r w:rsidRPr="00842386">
              <w:rPr>
                <w:color w:val="00B050"/>
                <w:lang w:val="en-US"/>
              </w:rPr>
              <w:t>Everyone was mounting his horse and heading towards the prophet Moses.  And everyone was saying, “This is my guest!” Everyone was saying, “This is my guest! He should stay at my place, in my tent!”</w:t>
            </w:r>
          </w:p>
        </w:tc>
      </w:tr>
      <w:tr w:rsidR="00F57617" w:rsidRPr="005E7C47" w14:paraId="53CC71A5" w14:textId="77777777" w:rsidTr="00763CEC">
        <w:tc>
          <w:tcPr>
            <w:tcW w:w="850" w:type="dxa"/>
          </w:tcPr>
          <w:p w14:paraId="49275B4F" w14:textId="77777777" w:rsidR="00F57617" w:rsidRDefault="00F57617" w:rsidP="00763CEC">
            <w:pPr>
              <w:rPr>
                <w:iCs/>
                <w:noProof/>
                <w:lang w:val="en-US"/>
              </w:rPr>
            </w:pPr>
            <w:r>
              <w:rPr>
                <w:iCs/>
                <w:noProof/>
                <w:lang w:val="en-US"/>
              </w:rPr>
              <w:t>8:06</w:t>
            </w:r>
          </w:p>
        </w:tc>
        <w:tc>
          <w:tcPr>
            <w:tcW w:w="3969" w:type="dxa"/>
          </w:tcPr>
          <w:p w14:paraId="05E6BE91" w14:textId="77777777" w:rsidR="00F57617" w:rsidRPr="005D6EA1" w:rsidRDefault="00F57617" w:rsidP="00763CEC">
            <w:pPr>
              <w:rPr>
                <w:color w:val="00B050"/>
                <w:lang w:val="en-US"/>
              </w:rPr>
            </w:pPr>
            <w:r w:rsidRPr="005D6EA1">
              <w:rPr>
                <w:color w:val="00B050"/>
                <w:lang w:val="en-US"/>
              </w:rPr>
              <w:t xml:space="preserve">w ǧāyīn rakəḏ̣ ʕala </w:t>
            </w:r>
            <w:r w:rsidRPr="005D6EA1">
              <w:rPr>
                <w:color w:val="00B050"/>
              </w:rPr>
              <w:t>nabi</w:t>
            </w:r>
            <w:r w:rsidRPr="005D6EA1">
              <w:rPr>
                <w:color w:val="00B050"/>
                <w:lang w:val="en-US"/>
              </w:rPr>
              <w:t xml:space="preserve"> Mūse yōm-in ǧāyīn ʕala </w:t>
            </w:r>
            <w:r w:rsidRPr="005D6EA1">
              <w:rPr>
                <w:color w:val="00B050"/>
              </w:rPr>
              <w:t>nabi</w:t>
            </w:r>
            <w:r w:rsidRPr="005D6EA1">
              <w:rPr>
                <w:color w:val="00B050"/>
                <w:lang w:val="en-US"/>
              </w:rPr>
              <w:t xml:space="preserve"> Mūse, </w:t>
            </w:r>
            <w:r w:rsidRPr="005D6EA1">
              <w:rPr>
                <w:color w:val="00B050"/>
              </w:rPr>
              <w:t>nabi</w:t>
            </w:r>
            <w:r w:rsidRPr="005D6EA1">
              <w:rPr>
                <w:color w:val="00B050"/>
                <w:lang w:val="en-US"/>
              </w:rPr>
              <w:t xml:space="preserve"> Mūse mdaḥḥiǧ,</w:t>
            </w:r>
          </w:p>
        </w:tc>
        <w:tc>
          <w:tcPr>
            <w:tcW w:w="4252" w:type="dxa"/>
          </w:tcPr>
          <w:p w14:paraId="0029847D" w14:textId="77777777" w:rsidR="00F57617" w:rsidRPr="005D6EA1" w:rsidRDefault="00F57617" w:rsidP="00763CEC">
            <w:pPr>
              <w:rPr>
                <w:color w:val="00B050"/>
                <w:lang w:val="en-US"/>
              </w:rPr>
            </w:pPr>
            <w:r w:rsidRPr="005D6EA1">
              <w:rPr>
                <w:color w:val="00B050"/>
                <w:lang w:val="en-US"/>
              </w:rPr>
              <w:t>They came running towards the prophet Moses. When they came to the prophet Moses, he looked around.</w:t>
            </w:r>
          </w:p>
        </w:tc>
      </w:tr>
      <w:tr w:rsidR="00F57617" w:rsidRPr="005E7C47" w14:paraId="2A6F85B9" w14:textId="77777777" w:rsidTr="00763CEC">
        <w:tc>
          <w:tcPr>
            <w:tcW w:w="850" w:type="dxa"/>
          </w:tcPr>
          <w:p w14:paraId="6530B6A9" w14:textId="77777777" w:rsidR="00F57617" w:rsidRDefault="00F57617" w:rsidP="00763CEC">
            <w:pPr>
              <w:rPr>
                <w:iCs/>
                <w:noProof/>
                <w:lang w:val="en-US"/>
              </w:rPr>
            </w:pPr>
            <w:r>
              <w:rPr>
                <w:iCs/>
                <w:noProof/>
                <w:lang w:val="en-US"/>
              </w:rPr>
              <w:t>8:10</w:t>
            </w:r>
          </w:p>
        </w:tc>
        <w:tc>
          <w:tcPr>
            <w:tcW w:w="3969" w:type="dxa"/>
          </w:tcPr>
          <w:p w14:paraId="18DC52F4" w14:textId="77777777" w:rsidR="00F57617" w:rsidRPr="005D6EA1" w:rsidRDefault="00F57617" w:rsidP="00763CEC">
            <w:pPr>
              <w:rPr>
                <w:color w:val="00B050"/>
                <w:lang w:val="en-US"/>
              </w:rPr>
            </w:pPr>
            <w:r w:rsidRPr="005D6EA1">
              <w:rPr>
                <w:color w:val="00B050"/>
                <w:lang w:val="en-US"/>
              </w:rPr>
              <w:t>haḏōle al-mille ḏiyye ǧaʕad tiǧi ʕalē-´. š-bī-hum? ši-dʕawa?</w:t>
            </w:r>
          </w:p>
        </w:tc>
        <w:tc>
          <w:tcPr>
            <w:tcW w:w="4252" w:type="dxa"/>
          </w:tcPr>
          <w:p w14:paraId="57672126" w14:textId="77777777" w:rsidR="00F57617" w:rsidRPr="005D6EA1" w:rsidRDefault="00F57617" w:rsidP="00763CEC">
            <w:pPr>
              <w:rPr>
                <w:color w:val="00B050"/>
                <w:lang w:val="en-US"/>
              </w:rPr>
            </w:pPr>
            <w:r w:rsidRPr="005D6EA1">
              <w:rPr>
                <w:color w:val="00B050"/>
                <w:lang w:val="en-US"/>
              </w:rPr>
              <w:t xml:space="preserve">Those people were coming to him. What’s up with them? What’s the matter? </w:t>
            </w:r>
          </w:p>
        </w:tc>
      </w:tr>
      <w:tr w:rsidR="00F57617" w:rsidRPr="00FD598D" w14:paraId="01FC7105" w14:textId="77777777" w:rsidTr="00763CEC">
        <w:tc>
          <w:tcPr>
            <w:tcW w:w="850" w:type="dxa"/>
          </w:tcPr>
          <w:p w14:paraId="1369D8A9" w14:textId="77777777" w:rsidR="00F57617" w:rsidRDefault="00F57617" w:rsidP="00763CEC">
            <w:pPr>
              <w:rPr>
                <w:iCs/>
                <w:noProof/>
                <w:lang w:val="en-US"/>
              </w:rPr>
            </w:pPr>
            <w:r>
              <w:rPr>
                <w:iCs/>
                <w:noProof/>
                <w:lang w:val="en-US"/>
              </w:rPr>
              <w:t>8:14</w:t>
            </w:r>
          </w:p>
        </w:tc>
        <w:tc>
          <w:tcPr>
            <w:tcW w:w="3969" w:type="dxa"/>
          </w:tcPr>
          <w:p w14:paraId="5EA985B0" w14:textId="77777777" w:rsidR="00F57617" w:rsidRPr="005D6EA1" w:rsidRDefault="00F57617" w:rsidP="00763CEC">
            <w:pPr>
              <w:rPr>
                <w:color w:val="00B050"/>
                <w:lang w:val="en-US"/>
              </w:rPr>
            </w:pPr>
            <w:r w:rsidRPr="005D6EA1">
              <w:rPr>
                <w:color w:val="00B050"/>
                <w:lang w:val="en-US"/>
              </w:rPr>
              <w:t xml:space="preserve">yōm-in wāṣlīn-u kull-min ygūl </w:t>
            </w:r>
            <w:r w:rsidRPr="005D6EA1">
              <w:rPr>
                <w:color w:val="00B050"/>
              </w:rPr>
              <w:t>“yā nibi Mūse, inte b-bēt-i ᵊhniyye!”</w:t>
            </w:r>
          </w:p>
        </w:tc>
        <w:tc>
          <w:tcPr>
            <w:tcW w:w="4252" w:type="dxa"/>
          </w:tcPr>
          <w:p w14:paraId="287A96EB" w14:textId="77777777" w:rsidR="00F57617" w:rsidRPr="005D6EA1" w:rsidRDefault="00F57617" w:rsidP="00763CEC">
            <w:pPr>
              <w:rPr>
                <w:color w:val="00B050"/>
                <w:lang w:val="en-US"/>
              </w:rPr>
            </w:pPr>
            <w:r w:rsidRPr="005D6EA1">
              <w:rPr>
                <w:color w:val="00B050"/>
                <w:lang w:val="en-US"/>
              </w:rPr>
              <w:t>When they had reached him everyone was saying, “O prophet Moses, you are (a guest) in my tent here!”</w:t>
            </w:r>
          </w:p>
        </w:tc>
      </w:tr>
      <w:tr w:rsidR="00F57617" w:rsidRPr="00FD598D" w14:paraId="03236261" w14:textId="77777777" w:rsidTr="00763CEC">
        <w:tc>
          <w:tcPr>
            <w:tcW w:w="850" w:type="dxa"/>
          </w:tcPr>
          <w:p w14:paraId="4C887068" w14:textId="77777777" w:rsidR="00F57617" w:rsidRPr="007D52EB" w:rsidRDefault="00F57617" w:rsidP="00763CEC">
            <w:pPr>
              <w:rPr>
                <w:iCs/>
                <w:noProof/>
              </w:rPr>
            </w:pPr>
            <w:r>
              <w:rPr>
                <w:iCs/>
                <w:noProof/>
              </w:rPr>
              <w:lastRenderedPageBreak/>
              <w:t>8:18</w:t>
            </w:r>
          </w:p>
        </w:tc>
        <w:tc>
          <w:tcPr>
            <w:tcW w:w="3969" w:type="dxa"/>
          </w:tcPr>
          <w:p w14:paraId="294D2A57" w14:textId="77777777" w:rsidR="00F57617" w:rsidRPr="005D6EA1" w:rsidRDefault="00F57617" w:rsidP="00763CEC">
            <w:pPr>
              <w:rPr>
                <w:color w:val="00B050"/>
                <w:lang w:val="en-US"/>
              </w:rPr>
            </w:pPr>
            <w:r w:rsidRPr="005D6EA1">
              <w:rPr>
                <w:color w:val="00B050"/>
                <w:lang w:val="en-US"/>
              </w:rPr>
              <w:t>amma mā yʕarfūn-u inn-u nibi hīčiḏ. haḏe ygūl “haḏe ḏ̣ēf-i” haḏe ygūl “haḏe ḏ̣ēf-i”.</w:t>
            </w:r>
          </w:p>
        </w:tc>
        <w:tc>
          <w:tcPr>
            <w:tcW w:w="4252" w:type="dxa"/>
          </w:tcPr>
          <w:p w14:paraId="105E0CF2" w14:textId="77777777" w:rsidR="00F57617" w:rsidRPr="005D6EA1" w:rsidRDefault="00F57617" w:rsidP="00763CEC">
            <w:pPr>
              <w:rPr>
                <w:color w:val="00B050"/>
                <w:lang w:val="en-US"/>
              </w:rPr>
            </w:pPr>
            <w:r w:rsidRPr="005D6EA1">
              <w:rPr>
                <w:color w:val="00B050"/>
                <w:lang w:val="en-US"/>
              </w:rPr>
              <w:t>But actually, they did not know him and (the fact) that he was a prophet. This one said, “This is my guest!” That one said, “This is my guest!”</w:t>
            </w:r>
          </w:p>
        </w:tc>
      </w:tr>
      <w:tr w:rsidR="00F57617" w:rsidRPr="00FD598D" w14:paraId="16535970" w14:textId="77777777" w:rsidTr="00763CEC">
        <w:tc>
          <w:tcPr>
            <w:tcW w:w="850" w:type="dxa"/>
          </w:tcPr>
          <w:p w14:paraId="7F81DB22" w14:textId="77777777" w:rsidR="00F57617" w:rsidRPr="004600AA" w:rsidRDefault="00F57617" w:rsidP="00763CEC">
            <w:pPr>
              <w:rPr>
                <w:iCs/>
                <w:noProof/>
              </w:rPr>
            </w:pPr>
            <w:r>
              <w:rPr>
                <w:iCs/>
                <w:noProof/>
              </w:rPr>
              <w:t>8:25</w:t>
            </w:r>
          </w:p>
        </w:tc>
        <w:tc>
          <w:tcPr>
            <w:tcW w:w="3969" w:type="dxa"/>
          </w:tcPr>
          <w:p w14:paraId="33C09487" w14:textId="77777777" w:rsidR="00F57617" w:rsidRPr="005D6EA1" w:rsidRDefault="00F57617" w:rsidP="00763CEC">
            <w:pPr>
              <w:rPr>
                <w:color w:val="00B050"/>
                <w:lang w:val="en-US"/>
              </w:rPr>
            </w:pPr>
            <w:r w:rsidRPr="005D6EA1">
              <w:rPr>
                <w:color w:val="00B050"/>
                <w:lang w:val="en-US"/>
              </w:rPr>
              <w:t xml:space="preserve">lummun </w:t>
            </w:r>
            <w:r w:rsidRPr="005D6EA1">
              <w:rPr>
                <w:color w:val="00B050"/>
              </w:rPr>
              <w:t>b-at-tāli</w:t>
            </w:r>
            <w:r w:rsidRPr="005D6EA1">
              <w:rPr>
                <w:color w:val="00B050"/>
                <w:lang w:val="en-US"/>
              </w:rPr>
              <w:t xml:space="preserve"> mū mitwālmīn w šāmṭīn as-syūf ʕala baʕaḏ̣-hum.</w:t>
            </w:r>
          </w:p>
        </w:tc>
        <w:tc>
          <w:tcPr>
            <w:tcW w:w="4252" w:type="dxa"/>
          </w:tcPr>
          <w:p w14:paraId="7E0EBC1B" w14:textId="77777777" w:rsidR="00F57617" w:rsidRPr="005D6EA1" w:rsidRDefault="00F57617" w:rsidP="00763CEC">
            <w:pPr>
              <w:rPr>
                <w:color w:val="00B050"/>
                <w:lang w:val="en-US"/>
              </w:rPr>
            </w:pPr>
            <w:r w:rsidRPr="005D6EA1">
              <w:rPr>
                <w:color w:val="00B050"/>
                <w:lang w:val="en-US"/>
              </w:rPr>
              <w:t xml:space="preserve">Eventually, as they could not come to an agreement, they drew their swords on each other. </w:t>
            </w:r>
          </w:p>
        </w:tc>
      </w:tr>
      <w:tr w:rsidR="00F57617" w:rsidRPr="00FD598D" w14:paraId="3130FA91" w14:textId="77777777" w:rsidTr="00763CEC">
        <w:tc>
          <w:tcPr>
            <w:tcW w:w="850" w:type="dxa"/>
          </w:tcPr>
          <w:p w14:paraId="169ADA75" w14:textId="77777777" w:rsidR="00F57617" w:rsidRDefault="00F57617" w:rsidP="00763CEC">
            <w:pPr>
              <w:rPr>
                <w:iCs/>
                <w:noProof/>
                <w:lang w:val="en-US"/>
              </w:rPr>
            </w:pPr>
            <w:r>
              <w:rPr>
                <w:iCs/>
                <w:noProof/>
                <w:lang w:val="en-US"/>
              </w:rPr>
              <w:t>8:28</w:t>
            </w:r>
          </w:p>
        </w:tc>
        <w:tc>
          <w:tcPr>
            <w:tcW w:w="3969" w:type="dxa"/>
          </w:tcPr>
          <w:p w14:paraId="4DBB79E5" w14:textId="77777777" w:rsidR="00F57617" w:rsidRPr="005D6EA1" w:rsidRDefault="00F57617" w:rsidP="00763CEC">
            <w:pPr>
              <w:rPr>
                <w:color w:val="00B050"/>
                <w:lang w:val="en-US" w:bidi="ar-OM"/>
              </w:rPr>
            </w:pPr>
            <w:r w:rsidRPr="005D6EA1">
              <w:rPr>
                <w:color w:val="00B050"/>
                <w:lang w:val="en-US"/>
              </w:rPr>
              <w:t>yrīdūn yiḏ̣urbūn baʕaḏ̣-hum miššān aḏ̣-ḏ̣ēf. gāyil “</w:t>
            </w:r>
            <w:r w:rsidRPr="005D6EA1">
              <w:rPr>
                <w:color w:val="00B050"/>
                <w:lang w:val="en-US" w:bidi="ar-OM"/>
              </w:rPr>
              <w:t>igafu yā ǧimāʕa hīčiḏ mā yṣīr, b-al-kōn! “ᵊšnōn ᵊnsāwi?”</w:t>
            </w:r>
          </w:p>
        </w:tc>
        <w:tc>
          <w:tcPr>
            <w:tcW w:w="4252" w:type="dxa"/>
          </w:tcPr>
          <w:p w14:paraId="2C40134B" w14:textId="77777777" w:rsidR="00F57617" w:rsidRPr="005D6EA1" w:rsidRDefault="00F57617" w:rsidP="00763CEC">
            <w:pPr>
              <w:rPr>
                <w:color w:val="00B050"/>
                <w:lang w:val="en-US"/>
              </w:rPr>
            </w:pPr>
            <w:r w:rsidRPr="005D6EA1">
              <w:rPr>
                <w:color w:val="00B050"/>
                <w:lang w:val="en-US"/>
              </w:rPr>
              <w:t>They wanted to hit each other because of the guest. He said, “Hey people, stop it! A fight does not settle it!” “How should we do it?”</w:t>
            </w:r>
          </w:p>
        </w:tc>
      </w:tr>
      <w:tr w:rsidR="00F57617" w:rsidRPr="00FD598D" w14:paraId="25C70E51" w14:textId="77777777" w:rsidTr="00763CEC">
        <w:tc>
          <w:tcPr>
            <w:tcW w:w="850" w:type="dxa"/>
          </w:tcPr>
          <w:p w14:paraId="3F0949BE" w14:textId="77777777" w:rsidR="00F57617" w:rsidRDefault="00F57617" w:rsidP="00763CEC">
            <w:pPr>
              <w:rPr>
                <w:iCs/>
                <w:noProof/>
                <w:lang w:val="en-US"/>
              </w:rPr>
            </w:pPr>
            <w:r>
              <w:rPr>
                <w:iCs/>
                <w:noProof/>
                <w:lang w:val="en-US"/>
              </w:rPr>
              <w:t>8:38</w:t>
            </w:r>
          </w:p>
        </w:tc>
        <w:tc>
          <w:tcPr>
            <w:tcW w:w="3969" w:type="dxa"/>
          </w:tcPr>
          <w:p w14:paraId="625ED949" w14:textId="77777777" w:rsidR="00F57617" w:rsidRPr="005D6EA1" w:rsidRDefault="00F57617" w:rsidP="00763CEC">
            <w:pPr>
              <w:rPr>
                <w:color w:val="00B050"/>
                <w:lang w:val="en-US"/>
              </w:rPr>
            </w:pPr>
            <w:r w:rsidRPr="005D6EA1">
              <w:rPr>
                <w:color w:val="00B050"/>
                <w:lang w:val="en-US"/>
              </w:rPr>
              <w:t>gāyil “aġām šiddu ʕyūn-i w-uxḏū-ni w tā amši āni aṣṣōb amidd īd-i ʕala bēt min,</w:t>
            </w:r>
          </w:p>
        </w:tc>
        <w:tc>
          <w:tcPr>
            <w:tcW w:w="4252" w:type="dxa"/>
          </w:tcPr>
          <w:p w14:paraId="6BC2A87F" w14:textId="77777777" w:rsidR="00F57617" w:rsidRPr="005D6EA1" w:rsidRDefault="00F57617" w:rsidP="00763CEC">
            <w:pPr>
              <w:rPr>
                <w:color w:val="00B050"/>
                <w:lang w:val="en-US"/>
              </w:rPr>
            </w:pPr>
            <w:r w:rsidRPr="005D6EA1">
              <w:rPr>
                <w:color w:val="00B050"/>
                <w:lang w:val="en-US"/>
              </w:rPr>
              <w:t xml:space="preserve">He said “Sir, blindfold my eyes and take me! I will walk around and to whose tent I point, </w:t>
            </w:r>
          </w:p>
        </w:tc>
      </w:tr>
      <w:tr w:rsidR="00F57617" w:rsidRPr="00FD598D" w14:paraId="3AD4EFC3" w14:textId="77777777" w:rsidTr="00763CEC">
        <w:tc>
          <w:tcPr>
            <w:tcW w:w="850" w:type="dxa"/>
          </w:tcPr>
          <w:p w14:paraId="607D0EC4" w14:textId="77777777" w:rsidR="00F57617" w:rsidRPr="00E01AA9" w:rsidRDefault="00F57617" w:rsidP="00763CEC">
            <w:pPr>
              <w:rPr>
                <w:iCs/>
                <w:noProof/>
              </w:rPr>
            </w:pPr>
            <w:r>
              <w:rPr>
                <w:iCs/>
                <w:noProof/>
              </w:rPr>
              <w:t>8:48</w:t>
            </w:r>
          </w:p>
        </w:tc>
        <w:tc>
          <w:tcPr>
            <w:tcW w:w="3969" w:type="dxa"/>
          </w:tcPr>
          <w:p w14:paraId="38AC7123" w14:textId="77777777" w:rsidR="00F57617" w:rsidRPr="005D6EA1" w:rsidRDefault="00F57617" w:rsidP="00763CEC">
            <w:pPr>
              <w:rPr>
                <w:color w:val="00B050"/>
                <w:lang w:val="en-US"/>
              </w:rPr>
            </w:pPr>
            <w:r w:rsidRPr="005D6EA1">
              <w:rPr>
                <w:color w:val="00B050"/>
                <w:lang w:val="en-US"/>
              </w:rPr>
              <w:t>āni b-bēt aḏ̣all ḏ̣ēf b-al-bēt haḏāk.”</w:t>
            </w:r>
          </w:p>
        </w:tc>
        <w:tc>
          <w:tcPr>
            <w:tcW w:w="4252" w:type="dxa"/>
          </w:tcPr>
          <w:p w14:paraId="4A7D0FD3" w14:textId="77777777" w:rsidR="00F57617" w:rsidRPr="005D6EA1" w:rsidRDefault="00F57617" w:rsidP="00763CEC">
            <w:pPr>
              <w:rPr>
                <w:color w:val="00B050"/>
                <w:lang w:val="en-US"/>
              </w:rPr>
            </w:pPr>
            <w:r w:rsidRPr="005D6EA1">
              <w:rPr>
                <w:color w:val="00B050"/>
                <w:lang w:val="en-US"/>
              </w:rPr>
              <w:t>I will stay as a guest in that tent.”</w:t>
            </w:r>
          </w:p>
        </w:tc>
      </w:tr>
      <w:tr w:rsidR="00F57617" w:rsidRPr="00FD598D" w14:paraId="4B7836AC" w14:textId="77777777" w:rsidTr="00763CEC">
        <w:tc>
          <w:tcPr>
            <w:tcW w:w="850" w:type="dxa"/>
          </w:tcPr>
          <w:p w14:paraId="15FEEB14" w14:textId="77777777" w:rsidR="00F57617" w:rsidRPr="003620D4" w:rsidRDefault="00F57617" w:rsidP="00763CEC">
            <w:pPr>
              <w:rPr>
                <w:iCs/>
                <w:noProof/>
              </w:rPr>
            </w:pPr>
            <w:r>
              <w:rPr>
                <w:iCs/>
                <w:noProof/>
              </w:rPr>
              <w:t>8:51</w:t>
            </w:r>
          </w:p>
        </w:tc>
        <w:tc>
          <w:tcPr>
            <w:tcW w:w="3969" w:type="dxa"/>
          </w:tcPr>
          <w:p w14:paraId="6F8D0C92" w14:textId="77777777" w:rsidR="00F57617" w:rsidRPr="005D6EA1" w:rsidRDefault="00F57617" w:rsidP="00763CEC">
            <w:pPr>
              <w:rPr>
                <w:color w:val="00B050"/>
                <w:lang w:val="en-US"/>
              </w:rPr>
            </w:pPr>
            <w:r w:rsidRPr="005D6EA1">
              <w:rPr>
                <w:color w:val="00B050"/>
                <w:lang w:val="en-US"/>
              </w:rPr>
              <w:t xml:space="preserve">gāylīn “tamām, hay </w:t>
            </w:r>
            <w:r w:rsidRPr="005D6EA1">
              <w:rPr>
                <w:color w:val="00B050"/>
              </w:rPr>
              <w:t>čoq qabūl,</w:t>
            </w:r>
            <w:r w:rsidRPr="005D6EA1">
              <w:rPr>
                <w:color w:val="00B050"/>
                <w:lang w:val="en-US"/>
              </w:rPr>
              <w:t xml:space="preserve"> gūmu šiddu ʕyūn-u” w mdaššrīn-u ʕa-l-ᵊbyūt.</w:t>
            </w:r>
          </w:p>
        </w:tc>
        <w:tc>
          <w:tcPr>
            <w:tcW w:w="4252" w:type="dxa"/>
          </w:tcPr>
          <w:p w14:paraId="1128209F" w14:textId="77777777" w:rsidR="00F57617" w:rsidRPr="005D6EA1" w:rsidRDefault="00F57617" w:rsidP="00763CEC">
            <w:pPr>
              <w:rPr>
                <w:color w:val="00B050"/>
                <w:lang w:val="en-US"/>
              </w:rPr>
            </w:pPr>
            <w:r w:rsidRPr="005D6EA1">
              <w:rPr>
                <w:color w:val="00B050"/>
                <w:lang w:val="en-US"/>
              </w:rPr>
              <w:t>They said, “Alright, highly agreed. Get up and blindfold his eyes!” Then they let him free and (returned) to their tents.</w:t>
            </w:r>
          </w:p>
        </w:tc>
      </w:tr>
      <w:tr w:rsidR="00F57617" w:rsidRPr="00FD598D" w14:paraId="28C33084" w14:textId="77777777" w:rsidTr="00763CEC">
        <w:tc>
          <w:tcPr>
            <w:tcW w:w="850" w:type="dxa"/>
          </w:tcPr>
          <w:p w14:paraId="5DD64630" w14:textId="77777777" w:rsidR="00F57617" w:rsidRDefault="00F57617" w:rsidP="00763CEC">
            <w:pPr>
              <w:rPr>
                <w:iCs/>
                <w:noProof/>
                <w:lang w:val="en-US"/>
              </w:rPr>
            </w:pPr>
            <w:r>
              <w:rPr>
                <w:iCs/>
                <w:noProof/>
                <w:lang w:val="en-US"/>
              </w:rPr>
              <w:t>8:57</w:t>
            </w:r>
          </w:p>
        </w:tc>
        <w:tc>
          <w:tcPr>
            <w:tcW w:w="3969" w:type="dxa"/>
          </w:tcPr>
          <w:p w14:paraId="004F9A40" w14:textId="77777777" w:rsidR="00F57617" w:rsidRPr="005D6EA1" w:rsidRDefault="00F57617" w:rsidP="00763CEC">
            <w:pPr>
              <w:rPr>
                <w:color w:val="00B050"/>
                <w:lang w:val="en-US"/>
              </w:rPr>
            </w:pPr>
            <w:r w:rsidRPr="005D6EA1">
              <w:rPr>
                <w:color w:val="00B050"/>
              </w:rPr>
              <w:t>nabi</w:t>
            </w:r>
            <w:r w:rsidRPr="005D6EA1">
              <w:rPr>
                <w:color w:val="00B050"/>
                <w:lang w:val="en-US"/>
              </w:rPr>
              <w:t xml:space="preserve"> Mūse mdaḥḥiǧ ᵊmdaḥḥiǧ </w:t>
            </w:r>
            <w:r w:rsidRPr="005D6EA1">
              <w:rPr>
                <w:color w:val="00B050"/>
              </w:rPr>
              <w:t>lummun-mu</w:t>
            </w:r>
            <w:r w:rsidRPr="005D6EA1">
              <w:rPr>
                <w:color w:val="00B050"/>
                <w:lang w:val="en-US"/>
              </w:rPr>
              <w:t xml:space="preserve"> gāḏ̣ib mrist al-bēt haḏāk āā gāyil “āni ḏ̣ēf </w:t>
            </w:r>
            <w:r w:rsidRPr="005D6EA1">
              <w:rPr>
                <w:color w:val="00B050"/>
              </w:rPr>
              <w:t>h</w:t>
            </w:r>
            <w:r w:rsidRPr="005D6EA1">
              <w:rPr>
                <w:color w:val="00B050"/>
              </w:rPr>
              <w:softHyphen/>
              <w:t>ēne</w:t>
            </w:r>
            <w:r w:rsidRPr="005D6EA1">
              <w:rPr>
                <w:color w:val="00B050"/>
                <w:lang w:val="en-US"/>
              </w:rPr>
              <w:t xml:space="preserve"> b-bēt haḏe” gāyim w ǧaʕād b-al-bēt haḏāk.</w:t>
            </w:r>
          </w:p>
        </w:tc>
        <w:tc>
          <w:tcPr>
            <w:tcW w:w="4252" w:type="dxa"/>
          </w:tcPr>
          <w:p w14:paraId="08DD3191" w14:textId="77777777" w:rsidR="00F57617" w:rsidRPr="005D6EA1" w:rsidRDefault="00F57617" w:rsidP="00763CEC">
            <w:pPr>
              <w:rPr>
                <w:color w:val="00B050"/>
                <w:lang w:val="en-US"/>
              </w:rPr>
            </w:pPr>
            <w:r w:rsidRPr="005D6EA1">
              <w:rPr>
                <w:color w:val="00B050"/>
                <w:lang w:val="en-US"/>
              </w:rPr>
              <w:t>The prophet Moses was looking and looking around until he grabbed the rope of a certain tent and said, “I am a guest here in this tent.” And he stayed in that tent.</w:t>
            </w:r>
          </w:p>
        </w:tc>
      </w:tr>
      <w:tr w:rsidR="00F57617" w:rsidRPr="00FD598D" w14:paraId="1E46CE59" w14:textId="77777777" w:rsidTr="00763CEC">
        <w:tc>
          <w:tcPr>
            <w:tcW w:w="850" w:type="dxa"/>
          </w:tcPr>
          <w:p w14:paraId="6328F994" w14:textId="77777777" w:rsidR="00F57617" w:rsidRPr="002C563A" w:rsidRDefault="00F57617" w:rsidP="00763CEC">
            <w:pPr>
              <w:rPr>
                <w:iCs/>
                <w:noProof/>
              </w:rPr>
            </w:pPr>
            <w:r>
              <w:rPr>
                <w:iCs/>
                <w:noProof/>
              </w:rPr>
              <w:t>9:07</w:t>
            </w:r>
          </w:p>
        </w:tc>
        <w:tc>
          <w:tcPr>
            <w:tcW w:w="3969" w:type="dxa"/>
          </w:tcPr>
          <w:p w14:paraId="35FB9837" w14:textId="77777777" w:rsidR="00F57617" w:rsidRPr="005D6EA1" w:rsidRDefault="00F57617" w:rsidP="00763CEC">
            <w:pPr>
              <w:rPr>
                <w:color w:val="00B050"/>
                <w:lang w:val="en-US"/>
              </w:rPr>
            </w:pPr>
            <w:r w:rsidRPr="005D6EA1">
              <w:rPr>
                <w:color w:val="00B050"/>
                <w:lang w:val="en-US"/>
              </w:rPr>
              <w:t>ah</w:t>
            </w:r>
            <w:r w:rsidRPr="005D6EA1">
              <w:rPr>
                <w:color w:val="00B050"/>
              </w:rPr>
              <w:t>a</w:t>
            </w:r>
            <w:r w:rsidRPr="005D6EA1">
              <w:rPr>
                <w:color w:val="00B050"/>
                <w:lang w:val="en-US"/>
              </w:rPr>
              <w:t xml:space="preserve">l al-bēt ᵊmkayyfīn. “alyōm aḏ̣-ḏ̣ēf haḏe ʕid-ne”, ǧaʕad </w:t>
            </w:r>
            <w:r w:rsidRPr="005D6EA1">
              <w:rPr>
                <w:color w:val="00B050"/>
              </w:rPr>
              <w:t>ahal</w:t>
            </w:r>
            <w:r w:rsidRPr="005D6EA1">
              <w:rPr>
                <w:color w:val="00B050"/>
                <w:lang w:val="en-US"/>
              </w:rPr>
              <w:t xml:space="preserve"> al-bēt, rāʕi l-bēt w ʕind-u hniyye </w:t>
            </w:r>
          </w:p>
        </w:tc>
        <w:tc>
          <w:tcPr>
            <w:tcW w:w="4252" w:type="dxa"/>
          </w:tcPr>
          <w:p w14:paraId="100B584A" w14:textId="77777777" w:rsidR="00F57617" w:rsidRPr="005D6EA1" w:rsidRDefault="00F57617" w:rsidP="00763CEC">
            <w:pPr>
              <w:rPr>
                <w:color w:val="00B050"/>
                <w:lang w:val="en-US"/>
              </w:rPr>
            </w:pPr>
            <w:r w:rsidRPr="005D6EA1">
              <w:rPr>
                <w:color w:val="00B050"/>
                <w:lang w:val="en-US"/>
              </w:rPr>
              <w:t>The people in that tent were happy. “Today this guest is at our place”. The people in the tent sat down: the owner of the tent and next to him somenone else.</w:t>
            </w:r>
          </w:p>
        </w:tc>
      </w:tr>
      <w:tr w:rsidR="00F57617" w:rsidRPr="00226CE7" w14:paraId="0E529ADA" w14:textId="77777777" w:rsidTr="00763CEC">
        <w:tc>
          <w:tcPr>
            <w:tcW w:w="850" w:type="dxa"/>
          </w:tcPr>
          <w:p w14:paraId="1D670067" w14:textId="77777777" w:rsidR="00F57617" w:rsidRPr="00EF4B0D" w:rsidRDefault="00F57617" w:rsidP="00763CEC">
            <w:pPr>
              <w:rPr>
                <w:iCs/>
                <w:noProof/>
              </w:rPr>
            </w:pPr>
            <w:r>
              <w:rPr>
                <w:iCs/>
                <w:noProof/>
              </w:rPr>
              <w:t>9:17</w:t>
            </w:r>
          </w:p>
        </w:tc>
        <w:tc>
          <w:tcPr>
            <w:tcW w:w="3969" w:type="dxa"/>
          </w:tcPr>
          <w:p w14:paraId="1387419E" w14:textId="77777777" w:rsidR="00F57617" w:rsidRPr="005D6EA1" w:rsidRDefault="00F57617" w:rsidP="00763CEC">
            <w:pPr>
              <w:rPr>
                <w:color w:val="00B050"/>
                <w:lang w:val="en-US"/>
              </w:rPr>
            </w:pPr>
            <w:r w:rsidRPr="005D6EA1">
              <w:rPr>
                <w:color w:val="00B050"/>
                <w:lang w:val="en-US"/>
              </w:rPr>
              <w:t>gāyl-ill-u “xāṭir-ne iš-yākul tā nsāwī-l-u ačil, ṭaʕām.”</w:t>
            </w:r>
          </w:p>
        </w:tc>
        <w:tc>
          <w:tcPr>
            <w:tcW w:w="4252" w:type="dxa"/>
          </w:tcPr>
          <w:p w14:paraId="46ED07D7" w14:textId="77777777" w:rsidR="00F57617" w:rsidRPr="005D6EA1" w:rsidRDefault="00F57617" w:rsidP="00763CEC">
            <w:pPr>
              <w:rPr>
                <w:color w:val="00B050"/>
                <w:lang w:val="en-US"/>
              </w:rPr>
            </w:pPr>
            <w:r w:rsidRPr="005D6EA1">
              <w:rPr>
                <w:color w:val="00B050"/>
                <w:lang w:val="en-US"/>
              </w:rPr>
              <w:t xml:space="preserve">He said to him, “What would our guest like to eat, so we can make food for him, a dish.” </w:t>
            </w:r>
          </w:p>
        </w:tc>
      </w:tr>
      <w:tr w:rsidR="00F57617" w:rsidRPr="00226CE7" w14:paraId="1C943FF0" w14:textId="77777777" w:rsidTr="00763CEC">
        <w:tc>
          <w:tcPr>
            <w:tcW w:w="850" w:type="dxa"/>
          </w:tcPr>
          <w:p w14:paraId="120B4536" w14:textId="77777777" w:rsidR="00F57617" w:rsidRPr="00D91A1C" w:rsidRDefault="00F57617" w:rsidP="00763CEC">
            <w:pPr>
              <w:rPr>
                <w:iCs/>
                <w:noProof/>
              </w:rPr>
            </w:pPr>
            <w:r>
              <w:rPr>
                <w:iCs/>
                <w:noProof/>
              </w:rPr>
              <w:t>9:25</w:t>
            </w:r>
          </w:p>
        </w:tc>
        <w:tc>
          <w:tcPr>
            <w:tcW w:w="3969" w:type="dxa"/>
          </w:tcPr>
          <w:p w14:paraId="556ADBF1" w14:textId="77777777" w:rsidR="00F57617" w:rsidRPr="005D6EA1" w:rsidRDefault="00F57617" w:rsidP="00763CEC">
            <w:pPr>
              <w:rPr>
                <w:color w:val="00B050"/>
                <w:lang w:val="en-US"/>
              </w:rPr>
            </w:pPr>
            <w:r w:rsidRPr="005D6EA1">
              <w:rPr>
                <w:color w:val="00B050"/>
              </w:rPr>
              <w:t>nabi</w:t>
            </w:r>
            <w:r w:rsidRPr="005D6EA1">
              <w:rPr>
                <w:color w:val="00B050"/>
                <w:lang w:val="en-US"/>
              </w:rPr>
              <w:t xml:space="preserve"> Mūse gāyil “āni..” gāylīn “tā niḏbaḥ-ill-ak nʕaǧe niḏbaḥ-ill-ak xārūf, niḏbaḥ-ill-ak ᵊbgaṛa, niḏbaḥ-ill-ak ši-trīd?”</w:t>
            </w:r>
          </w:p>
        </w:tc>
        <w:tc>
          <w:tcPr>
            <w:tcW w:w="4252" w:type="dxa"/>
          </w:tcPr>
          <w:p w14:paraId="7F8496A5" w14:textId="77777777" w:rsidR="00F57617" w:rsidRPr="005D6EA1" w:rsidRDefault="00F57617" w:rsidP="00763CEC">
            <w:pPr>
              <w:rPr>
                <w:color w:val="00B050"/>
                <w:lang w:val="en-US"/>
              </w:rPr>
            </w:pPr>
            <w:r w:rsidRPr="005D6EA1">
              <w:rPr>
                <w:color w:val="00B050"/>
                <w:lang w:val="en-US"/>
              </w:rPr>
              <w:t>The prophet Moses said “I…” They said, “We would like to slaughter a ewe for you, we slaughter a lamb for you, we slaughter a cow for you, we slaughter for you what you want.”</w:t>
            </w:r>
          </w:p>
        </w:tc>
      </w:tr>
      <w:tr w:rsidR="00F57617" w:rsidRPr="00226CE7" w14:paraId="5BB69639" w14:textId="77777777" w:rsidTr="00763CEC">
        <w:tc>
          <w:tcPr>
            <w:tcW w:w="850" w:type="dxa"/>
          </w:tcPr>
          <w:p w14:paraId="7E65A7BC" w14:textId="77777777" w:rsidR="00F57617" w:rsidRDefault="00F57617" w:rsidP="00763CEC">
            <w:pPr>
              <w:rPr>
                <w:iCs/>
                <w:noProof/>
                <w:lang w:val="en-US"/>
              </w:rPr>
            </w:pPr>
            <w:r>
              <w:rPr>
                <w:iCs/>
                <w:noProof/>
                <w:lang w:val="en-US"/>
              </w:rPr>
              <w:t>9:35</w:t>
            </w:r>
          </w:p>
        </w:tc>
        <w:tc>
          <w:tcPr>
            <w:tcW w:w="3969" w:type="dxa"/>
          </w:tcPr>
          <w:p w14:paraId="1CE0D76D" w14:textId="77777777" w:rsidR="00F57617" w:rsidRPr="00C67870" w:rsidRDefault="00F57617" w:rsidP="00763CEC">
            <w:pPr>
              <w:rPr>
                <w:color w:val="00B050"/>
                <w:lang w:val="en-US"/>
              </w:rPr>
            </w:pPr>
            <w:r w:rsidRPr="00C67870">
              <w:rPr>
                <w:color w:val="00B050"/>
                <w:lang w:val="en-US"/>
              </w:rPr>
              <w:t>gāyil “āni ākul laḥam bini Ādam, āni ākul laḥam bini Ādam.”</w:t>
            </w:r>
          </w:p>
        </w:tc>
        <w:tc>
          <w:tcPr>
            <w:tcW w:w="4252" w:type="dxa"/>
          </w:tcPr>
          <w:p w14:paraId="78B53B73" w14:textId="77777777" w:rsidR="00F57617" w:rsidRPr="00C67870" w:rsidRDefault="00F57617" w:rsidP="00763CEC">
            <w:pPr>
              <w:rPr>
                <w:color w:val="00B050"/>
                <w:lang w:val="en-US"/>
              </w:rPr>
            </w:pPr>
            <w:r w:rsidRPr="00C67870">
              <w:rPr>
                <w:color w:val="00B050"/>
                <w:lang w:val="en-US"/>
              </w:rPr>
              <w:t>He said, “I eat the meat of humans. I eat human flesh.”</w:t>
            </w:r>
          </w:p>
        </w:tc>
      </w:tr>
      <w:tr w:rsidR="00F57617" w:rsidRPr="00226CE7" w14:paraId="3EB079CF" w14:textId="77777777" w:rsidTr="00763CEC">
        <w:tc>
          <w:tcPr>
            <w:tcW w:w="850" w:type="dxa"/>
          </w:tcPr>
          <w:p w14:paraId="06ADF4D5" w14:textId="77777777" w:rsidR="00F57617" w:rsidRDefault="00F57617" w:rsidP="00763CEC">
            <w:pPr>
              <w:rPr>
                <w:iCs/>
                <w:noProof/>
                <w:lang w:val="en-US"/>
              </w:rPr>
            </w:pPr>
            <w:r>
              <w:rPr>
                <w:iCs/>
                <w:noProof/>
                <w:lang w:val="en-US"/>
              </w:rPr>
              <w:t>9:42</w:t>
            </w:r>
          </w:p>
        </w:tc>
        <w:tc>
          <w:tcPr>
            <w:tcW w:w="3969" w:type="dxa"/>
          </w:tcPr>
          <w:p w14:paraId="5A9646F9" w14:textId="77777777" w:rsidR="00F57617" w:rsidRPr="00C67870" w:rsidRDefault="00F57617" w:rsidP="00763CEC">
            <w:pPr>
              <w:rPr>
                <w:color w:val="00B050"/>
                <w:lang w:val="en-US"/>
              </w:rPr>
            </w:pPr>
            <w:r w:rsidRPr="00C67870">
              <w:rPr>
                <w:color w:val="00B050"/>
                <w:lang w:val="en-US"/>
              </w:rPr>
              <w:t>“laḥam bini Ādam?” gāyil “laḥam bini Ādam!” gūm rāʕi l-bēt w-ugḏ̣ub umm-ak w diǧǧ-he b-al-gāʕ,</w:t>
            </w:r>
          </w:p>
        </w:tc>
        <w:tc>
          <w:tcPr>
            <w:tcW w:w="4252" w:type="dxa"/>
          </w:tcPr>
          <w:p w14:paraId="522DB61E" w14:textId="77777777" w:rsidR="00F57617" w:rsidRPr="00C67870" w:rsidRDefault="00F57617" w:rsidP="00763CEC">
            <w:pPr>
              <w:rPr>
                <w:color w:val="00B050"/>
                <w:lang w:val="en-US"/>
              </w:rPr>
            </w:pPr>
            <w:r w:rsidRPr="00C67870">
              <w:rPr>
                <w:color w:val="00B050"/>
                <w:lang w:val="en-US"/>
              </w:rPr>
              <w:t>“Human flesh?” He said, “Human flesh!” The owner of the tent got up, grabbed his mother and put her on the ground.</w:t>
            </w:r>
          </w:p>
        </w:tc>
      </w:tr>
      <w:tr w:rsidR="00F57617" w:rsidRPr="00D653AB" w14:paraId="4C0DC821" w14:textId="77777777" w:rsidTr="00763CEC">
        <w:tc>
          <w:tcPr>
            <w:tcW w:w="850" w:type="dxa"/>
          </w:tcPr>
          <w:p w14:paraId="133DDD08" w14:textId="77777777" w:rsidR="00F57617" w:rsidRPr="005C1BAA" w:rsidRDefault="00F57617" w:rsidP="00763CEC">
            <w:pPr>
              <w:rPr>
                <w:iCs/>
                <w:noProof/>
              </w:rPr>
            </w:pPr>
            <w:r>
              <w:rPr>
                <w:iCs/>
                <w:noProof/>
              </w:rPr>
              <w:t>9:49</w:t>
            </w:r>
          </w:p>
        </w:tc>
        <w:tc>
          <w:tcPr>
            <w:tcW w:w="3969" w:type="dxa"/>
          </w:tcPr>
          <w:p w14:paraId="475545C9" w14:textId="77777777" w:rsidR="00F57617" w:rsidRPr="00C67870" w:rsidRDefault="00F57617" w:rsidP="00763CEC">
            <w:pPr>
              <w:rPr>
                <w:color w:val="00B050"/>
                <w:lang w:val="en-US"/>
              </w:rPr>
            </w:pPr>
            <w:r w:rsidRPr="00C67870">
              <w:rPr>
                <w:color w:val="00B050"/>
                <w:lang w:val="en-US"/>
              </w:rPr>
              <w:t xml:space="preserve">w-ugḏ̣ub-il-he as-siččīne w yrīd yigṭaʕ umm-u. yiḏbaḥ-ha. </w:t>
            </w:r>
          </w:p>
        </w:tc>
        <w:tc>
          <w:tcPr>
            <w:tcW w:w="4252" w:type="dxa"/>
          </w:tcPr>
          <w:p w14:paraId="2D630D9B" w14:textId="77777777" w:rsidR="00F57617" w:rsidRPr="00C67870" w:rsidRDefault="00F57617" w:rsidP="00763CEC">
            <w:pPr>
              <w:rPr>
                <w:color w:val="00B050"/>
                <w:lang w:val="en-US"/>
              </w:rPr>
            </w:pPr>
            <w:r w:rsidRPr="00C67870">
              <w:rPr>
                <w:color w:val="00B050"/>
                <w:lang w:val="en-US"/>
              </w:rPr>
              <w:t xml:space="preserve">He pulled the knife and wanted to cut his mother’s (throat) in order to kill her. </w:t>
            </w:r>
          </w:p>
        </w:tc>
      </w:tr>
      <w:tr w:rsidR="00F57617" w:rsidRPr="00D653AB" w14:paraId="50CAB6FF" w14:textId="77777777" w:rsidTr="00763CEC">
        <w:tc>
          <w:tcPr>
            <w:tcW w:w="850" w:type="dxa"/>
          </w:tcPr>
          <w:p w14:paraId="47C36524" w14:textId="77777777" w:rsidR="00F57617" w:rsidRPr="002E5248" w:rsidRDefault="00F57617" w:rsidP="00763CEC">
            <w:pPr>
              <w:rPr>
                <w:iCs/>
                <w:noProof/>
              </w:rPr>
            </w:pPr>
            <w:r w:rsidRPr="00C67870">
              <w:rPr>
                <w:iCs/>
                <w:noProof/>
              </w:rPr>
              <w:t>9:57</w:t>
            </w:r>
          </w:p>
        </w:tc>
        <w:tc>
          <w:tcPr>
            <w:tcW w:w="3969" w:type="dxa"/>
          </w:tcPr>
          <w:p w14:paraId="2E0BF709" w14:textId="77777777" w:rsidR="00F57617" w:rsidRPr="00C67870" w:rsidRDefault="00F57617" w:rsidP="00763CEC">
            <w:pPr>
              <w:rPr>
                <w:color w:val="00B050"/>
                <w:lang w:val="en-US"/>
              </w:rPr>
            </w:pPr>
            <w:r w:rsidRPr="00C67870">
              <w:rPr>
                <w:color w:val="00B050"/>
                <w:lang w:val="en-US"/>
              </w:rPr>
              <w:t>ǧāye mart-u, gāyilt-ill-u “yā rāʕi l-bēt iš-ǧaʕad ᵊssāwi?” gāyil “arīd aḏbaḥ umm-i tā nsāwī-he l-aḏ̣-ḏ̣ēf l-al-xāṭir”.</w:t>
            </w:r>
          </w:p>
        </w:tc>
        <w:tc>
          <w:tcPr>
            <w:tcW w:w="4252" w:type="dxa"/>
          </w:tcPr>
          <w:p w14:paraId="1C10EFC2" w14:textId="77777777" w:rsidR="00F57617" w:rsidRPr="00C67870" w:rsidRDefault="00F57617" w:rsidP="00763CEC">
            <w:pPr>
              <w:rPr>
                <w:color w:val="00B050"/>
                <w:lang w:val="en-US"/>
              </w:rPr>
            </w:pPr>
            <w:r w:rsidRPr="00C67870">
              <w:rPr>
                <w:color w:val="00B050"/>
                <w:lang w:val="en-US"/>
              </w:rPr>
              <w:t>His wife came in and said, “O my husband, what are you doing?” He said, “I want to kill my mother, so we can cook her for the guest.”</w:t>
            </w:r>
          </w:p>
        </w:tc>
      </w:tr>
      <w:tr w:rsidR="00F57617" w:rsidRPr="00D653AB" w14:paraId="73B6B4F1" w14:textId="77777777" w:rsidTr="00763CEC">
        <w:tc>
          <w:tcPr>
            <w:tcW w:w="850" w:type="dxa"/>
          </w:tcPr>
          <w:p w14:paraId="0BDB4675" w14:textId="77777777" w:rsidR="00F57617" w:rsidRPr="002E5248" w:rsidRDefault="00F57617" w:rsidP="00763CEC">
            <w:pPr>
              <w:rPr>
                <w:iCs/>
                <w:noProof/>
              </w:rPr>
            </w:pPr>
            <w:r>
              <w:rPr>
                <w:iCs/>
                <w:noProof/>
              </w:rPr>
              <w:t>10:03</w:t>
            </w:r>
          </w:p>
        </w:tc>
        <w:tc>
          <w:tcPr>
            <w:tcW w:w="3969" w:type="dxa"/>
          </w:tcPr>
          <w:p w14:paraId="762AA69B" w14:textId="77777777" w:rsidR="00F57617" w:rsidRPr="00C67870" w:rsidRDefault="00F57617" w:rsidP="00763CEC">
            <w:pPr>
              <w:rPr>
                <w:color w:val="00B050"/>
                <w:lang w:val="en-US"/>
              </w:rPr>
            </w:pPr>
            <w:r w:rsidRPr="00C67870">
              <w:rPr>
                <w:color w:val="00B050"/>
                <w:lang w:val="en-US"/>
              </w:rPr>
              <w:t>gāyle “umm-ak alḥaz in ḏibaḥit-he lilhe ahal yiǧūn ahal-he ygūlūn ʕalēš ḏibaḥit ḥurmut-ne?</w:t>
            </w:r>
          </w:p>
        </w:tc>
        <w:tc>
          <w:tcPr>
            <w:tcW w:w="4252" w:type="dxa"/>
          </w:tcPr>
          <w:p w14:paraId="5D4679AC" w14:textId="77777777" w:rsidR="00F57617" w:rsidRPr="00C67870" w:rsidRDefault="00F57617" w:rsidP="00763CEC">
            <w:pPr>
              <w:rPr>
                <w:color w:val="00B050"/>
                <w:lang w:val="en-US"/>
              </w:rPr>
            </w:pPr>
            <w:r w:rsidRPr="00C67870">
              <w:rPr>
                <w:color w:val="00B050"/>
                <w:lang w:val="en-US"/>
              </w:rPr>
              <w:t xml:space="preserve">She said, “If you kill your mother… she has a family and her family will come and say, ‘Why did you kill our woman?’ </w:t>
            </w:r>
          </w:p>
        </w:tc>
      </w:tr>
      <w:tr w:rsidR="00F57617" w:rsidRPr="00D653AB" w14:paraId="177BA22E" w14:textId="77777777" w:rsidTr="00763CEC">
        <w:tc>
          <w:tcPr>
            <w:tcW w:w="850" w:type="dxa"/>
          </w:tcPr>
          <w:p w14:paraId="43486C40" w14:textId="77777777" w:rsidR="00F57617" w:rsidRDefault="00F57617" w:rsidP="00763CEC">
            <w:pPr>
              <w:rPr>
                <w:iCs/>
                <w:noProof/>
                <w:lang w:val="en-US"/>
              </w:rPr>
            </w:pPr>
            <w:r>
              <w:rPr>
                <w:iCs/>
                <w:noProof/>
                <w:lang w:val="en-US"/>
              </w:rPr>
              <w:lastRenderedPageBreak/>
              <w:t>10:10</w:t>
            </w:r>
          </w:p>
        </w:tc>
        <w:tc>
          <w:tcPr>
            <w:tcW w:w="3969" w:type="dxa"/>
          </w:tcPr>
          <w:p w14:paraId="4C6D9FE7" w14:textId="77777777" w:rsidR="00F57617" w:rsidRPr="00C67870" w:rsidRDefault="00F57617" w:rsidP="00763CEC">
            <w:pPr>
              <w:rPr>
                <w:color w:val="00B050"/>
                <w:lang w:val="en-US"/>
              </w:rPr>
            </w:pPr>
            <w:r w:rsidRPr="00C67870">
              <w:rPr>
                <w:color w:val="00B050"/>
                <w:lang w:val="en-US"/>
              </w:rPr>
              <w:t>inte iḏbaḥ-ni! w-inte zlimt-i čünki!” gāyil “doġri inti, kalām-ič ḥaqqli.”</w:t>
            </w:r>
          </w:p>
        </w:tc>
        <w:tc>
          <w:tcPr>
            <w:tcW w:w="4252" w:type="dxa"/>
          </w:tcPr>
          <w:p w14:paraId="249C33CA" w14:textId="77777777" w:rsidR="00F57617" w:rsidRPr="00C67870" w:rsidRDefault="00F57617" w:rsidP="00763CEC">
            <w:pPr>
              <w:rPr>
                <w:color w:val="00B050"/>
                <w:lang w:val="en-US"/>
              </w:rPr>
            </w:pPr>
            <w:r w:rsidRPr="00C67870">
              <w:rPr>
                <w:color w:val="00B050"/>
                <w:lang w:val="en-US"/>
              </w:rPr>
              <w:t>Kill me instead! Because you are my man.” He said, “You are right, your words are right.”</w:t>
            </w:r>
          </w:p>
        </w:tc>
      </w:tr>
      <w:tr w:rsidR="00F57617" w:rsidRPr="00D653AB" w14:paraId="61DD6440" w14:textId="77777777" w:rsidTr="00763CEC">
        <w:tc>
          <w:tcPr>
            <w:tcW w:w="850" w:type="dxa"/>
          </w:tcPr>
          <w:p w14:paraId="7D09715C" w14:textId="77777777" w:rsidR="00F57617" w:rsidRPr="003D360A" w:rsidRDefault="00F57617" w:rsidP="00763CEC">
            <w:pPr>
              <w:rPr>
                <w:iCs/>
                <w:noProof/>
              </w:rPr>
            </w:pPr>
            <w:r>
              <w:rPr>
                <w:iCs/>
                <w:noProof/>
              </w:rPr>
              <w:t>10:17</w:t>
            </w:r>
          </w:p>
        </w:tc>
        <w:tc>
          <w:tcPr>
            <w:tcW w:w="3969" w:type="dxa"/>
          </w:tcPr>
          <w:p w14:paraId="6E4ECE88" w14:textId="77777777" w:rsidR="00F57617" w:rsidRPr="00C67870" w:rsidRDefault="00F57617" w:rsidP="00763CEC">
            <w:pPr>
              <w:rPr>
                <w:color w:val="00B050"/>
                <w:lang w:val="en-US"/>
              </w:rPr>
            </w:pPr>
            <w:r w:rsidRPr="00C67870">
              <w:rPr>
                <w:color w:val="00B050"/>
                <w:lang w:val="en-US"/>
              </w:rPr>
              <w:t>gūm w daššir umm-ak ugḏ̣ub mart-ak w-iǧdaḥ-ḥa b-al-gāʕ w-ugḏ̣ub-ul-he as-siččīne w-ᵊyrīd yigṭaʕ kellit-he.</w:t>
            </w:r>
          </w:p>
        </w:tc>
        <w:tc>
          <w:tcPr>
            <w:tcW w:w="4252" w:type="dxa"/>
          </w:tcPr>
          <w:p w14:paraId="605617D6" w14:textId="77777777" w:rsidR="00F57617" w:rsidRPr="00C67870" w:rsidRDefault="00F57617" w:rsidP="00763CEC">
            <w:pPr>
              <w:rPr>
                <w:color w:val="00B050"/>
                <w:lang w:val="en-US"/>
              </w:rPr>
            </w:pPr>
            <w:r w:rsidRPr="00C67870">
              <w:rPr>
                <w:color w:val="00B050"/>
                <w:lang w:val="en-US"/>
              </w:rPr>
              <w:t>He got up, left his mother, grabbed his wife and dragged her to the ground. He grabbed the knife and wanted to cut off her head.</w:t>
            </w:r>
          </w:p>
        </w:tc>
      </w:tr>
      <w:tr w:rsidR="00F57617" w:rsidRPr="00D653AB" w14:paraId="634E0776" w14:textId="77777777" w:rsidTr="00763CEC">
        <w:tc>
          <w:tcPr>
            <w:tcW w:w="850" w:type="dxa"/>
          </w:tcPr>
          <w:p w14:paraId="055BE097" w14:textId="77777777" w:rsidR="00F57617" w:rsidRDefault="00F57617" w:rsidP="00763CEC">
            <w:pPr>
              <w:rPr>
                <w:iCs/>
                <w:noProof/>
                <w:lang w:val="en-US"/>
              </w:rPr>
            </w:pPr>
            <w:r>
              <w:rPr>
                <w:iCs/>
                <w:noProof/>
                <w:lang w:val="en-US"/>
              </w:rPr>
              <w:t>10:24</w:t>
            </w:r>
          </w:p>
        </w:tc>
        <w:tc>
          <w:tcPr>
            <w:tcW w:w="3969" w:type="dxa"/>
          </w:tcPr>
          <w:p w14:paraId="30C3C591" w14:textId="77777777" w:rsidR="00F57617" w:rsidRPr="00C67870" w:rsidRDefault="00F57617" w:rsidP="00763CEC">
            <w:pPr>
              <w:rPr>
                <w:color w:val="00B050"/>
                <w:lang w:val="en-US"/>
              </w:rPr>
            </w:pPr>
            <w:r w:rsidRPr="00C67870">
              <w:rPr>
                <w:color w:val="00B050"/>
                <w:lang w:val="en-US"/>
              </w:rPr>
              <w:t>ilḥag wlid-u. walid al-bēt haḏāk gāyl-ill-u “yāba iš-ǧaʕad ᵊssāwi?”</w:t>
            </w:r>
          </w:p>
        </w:tc>
        <w:tc>
          <w:tcPr>
            <w:tcW w:w="4252" w:type="dxa"/>
          </w:tcPr>
          <w:p w14:paraId="617F14CE" w14:textId="77777777" w:rsidR="00F57617" w:rsidRPr="00C67870" w:rsidRDefault="00F57617" w:rsidP="00763CEC">
            <w:pPr>
              <w:rPr>
                <w:color w:val="00B050"/>
                <w:lang w:val="en-US"/>
              </w:rPr>
            </w:pPr>
            <w:r w:rsidRPr="00C67870">
              <w:rPr>
                <w:color w:val="00B050"/>
                <w:lang w:val="en-US"/>
              </w:rPr>
              <w:t>(In this moment) his son, the son of the family, came in and said, “Father, what are you doing?”</w:t>
            </w:r>
          </w:p>
        </w:tc>
      </w:tr>
      <w:tr w:rsidR="00F57617" w:rsidRPr="00D653AB" w14:paraId="72425812" w14:textId="77777777" w:rsidTr="00763CEC">
        <w:tc>
          <w:tcPr>
            <w:tcW w:w="850" w:type="dxa"/>
          </w:tcPr>
          <w:p w14:paraId="438137E6" w14:textId="77777777" w:rsidR="00F57617" w:rsidRPr="00015C15" w:rsidRDefault="00F57617" w:rsidP="00763CEC">
            <w:pPr>
              <w:rPr>
                <w:iCs/>
                <w:noProof/>
              </w:rPr>
            </w:pPr>
            <w:r>
              <w:rPr>
                <w:iCs/>
                <w:noProof/>
              </w:rPr>
              <w:t>10:32</w:t>
            </w:r>
          </w:p>
        </w:tc>
        <w:tc>
          <w:tcPr>
            <w:tcW w:w="3969" w:type="dxa"/>
          </w:tcPr>
          <w:p w14:paraId="4F4A39F6" w14:textId="77777777" w:rsidR="00F57617" w:rsidRPr="00C67870" w:rsidRDefault="00F57617" w:rsidP="00763CEC">
            <w:pPr>
              <w:rPr>
                <w:color w:val="00B050"/>
                <w:lang w:val="en-US"/>
              </w:rPr>
            </w:pPr>
            <w:r w:rsidRPr="00C67870">
              <w:rPr>
                <w:color w:val="00B050"/>
                <w:lang w:val="en-US"/>
              </w:rPr>
              <w:t>gāyil “yā walad arīd aḏbaḥ umm-ak tā asāwī-he l-aḏ̣-ḏ̣ēf.”</w:t>
            </w:r>
          </w:p>
        </w:tc>
        <w:tc>
          <w:tcPr>
            <w:tcW w:w="4252" w:type="dxa"/>
          </w:tcPr>
          <w:p w14:paraId="6D9E702D" w14:textId="77777777" w:rsidR="00F57617" w:rsidRPr="00C67870" w:rsidRDefault="00F57617" w:rsidP="00763CEC">
            <w:pPr>
              <w:rPr>
                <w:color w:val="00B050"/>
                <w:lang w:val="en-US"/>
              </w:rPr>
            </w:pPr>
            <w:r w:rsidRPr="00C67870">
              <w:rPr>
                <w:color w:val="00B050"/>
                <w:lang w:val="en-US"/>
              </w:rPr>
              <w:t>He said, “Son, I want to kill your mother, so I can cook her for the guest.”</w:t>
            </w:r>
          </w:p>
        </w:tc>
      </w:tr>
      <w:tr w:rsidR="00F57617" w:rsidRPr="00D653AB" w14:paraId="20448214" w14:textId="77777777" w:rsidTr="00763CEC">
        <w:tc>
          <w:tcPr>
            <w:tcW w:w="850" w:type="dxa"/>
          </w:tcPr>
          <w:p w14:paraId="76398FC4" w14:textId="77777777" w:rsidR="00F57617" w:rsidRPr="00235758" w:rsidRDefault="00F57617" w:rsidP="00763CEC">
            <w:pPr>
              <w:rPr>
                <w:iCs/>
                <w:noProof/>
              </w:rPr>
            </w:pPr>
            <w:r>
              <w:rPr>
                <w:iCs/>
                <w:noProof/>
              </w:rPr>
              <w:t>10:37</w:t>
            </w:r>
          </w:p>
        </w:tc>
        <w:tc>
          <w:tcPr>
            <w:tcW w:w="3969" w:type="dxa"/>
          </w:tcPr>
          <w:p w14:paraId="194D3B55" w14:textId="77777777" w:rsidR="00F57617" w:rsidRPr="00C67870" w:rsidRDefault="00F57617" w:rsidP="00763CEC">
            <w:pPr>
              <w:rPr>
                <w:color w:val="00B050"/>
                <w:lang w:val="en-US"/>
              </w:rPr>
            </w:pPr>
            <w:r w:rsidRPr="00C67870">
              <w:rPr>
                <w:color w:val="00B050"/>
                <w:lang w:val="en-US"/>
              </w:rPr>
              <w:t>gāyil “yā yāba tamām, inte mā ḏibaḥit ḥabābt-i, ahal-he šī, amma umm-i zād lilhe ahal.</w:t>
            </w:r>
          </w:p>
        </w:tc>
        <w:tc>
          <w:tcPr>
            <w:tcW w:w="4252" w:type="dxa"/>
          </w:tcPr>
          <w:p w14:paraId="42E9D95C" w14:textId="77777777" w:rsidR="00F57617" w:rsidRPr="00C67870" w:rsidRDefault="00F57617" w:rsidP="00763CEC">
            <w:pPr>
              <w:rPr>
                <w:color w:val="00B050"/>
                <w:lang w:val="en-US"/>
              </w:rPr>
            </w:pPr>
            <w:r w:rsidRPr="00C67870">
              <w:rPr>
                <w:color w:val="00B050"/>
                <w:lang w:val="en-US"/>
              </w:rPr>
              <w:t>He said, “Okay father, you did not kill my grandmother because she has family. But my mother also has a family.</w:t>
            </w:r>
          </w:p>
        </w:tc>
      </w:tr>
      <w:tr w:rsidR="00F57617" w:rsidRPr="00D653AB" w14:paraId="5ACBA7BC" w14:textId="77777777" w:rsidTr="00763CEC">
        <w:tc>
          <w:tcPr>
            <w:tcW w:w="850" w:type="dxa"/>
          </w:tcPr>
          <w:p w14:paraId="7F3F0311" w14:textId="77777777" w:rsidR="00F57617" w:rsidRPr="00102ECD" w:rsidRDefault="00F57617" w:rsidP="00763CEC">
            <w:pPr>
              <w:rPr>
                <w:iCs/>
                <w:noProof/>
              </w:rPr>
            </w:pPr>
            <w:r>
              <w:rPr>
                <w:iCs/>
                <w:noProof/>
              </w:rPr>
              <w:t>10:44</w:t>
            </w:r>
          </w:p>
        </w:tc>
        <w:tc>
          <w:tcPr>
            <w:tcW w:w="3969" w:type="dxa"/>
          </w:tcPr>
          <w:p w14:paraId="2F65A028" w14:textId="77777777" w:rsidR="00F57617" w:rsidRPr="00C67870" w:rsidRDefault="00F57617" w:rsidP="00763CEC">
            <w:pPr>
              <w:rPr>
                <w:color w:val="00B050"/>
                <w:lang w:val="en-US"/>
              </w:rPr>
            </w:pPr>
            <w:r w:rsidRPr="00C67870">
              <w:rPr>
                <w:color w:val="00B050"/>
                <w:lang w:val="en-US"/>
              </w:rPr>
              <w:t>zād yḥasbūn-ak, inte iḏbaḥ-ni, āni qēr aḷḷa maḥḥad yḥasb-ak!”</w:t>
            </w:r>
          </w:p>
        </w:tc>
        <w:tc>
          <w:tcPr>
            <w:tcW w:w="4252" w:type="dxa"/>
          </w:tcPr>
          <w:p w14:paraId="68BDF778" w14:textId="77777777" w:rsidR="00F57617" w:rsidRPr="00C67870" w:rsidRDefault="00F57617" w:rsidP="00763CEC">
            <w:pPr>
              <w:rPr>
                <w:color w:val="00B050"/>
                <w:lang w:val="en-US"/>
              </w:rPr>
            </w:pPr>
            <w:r w:rsidRPr="00C67870">
              <w:rPr>
                <w:color w:val="00B050"/>
                <w:lang w:val="en-US"/>
              </w:rPr>
              <w:t>They will also put you in jail. Kill me! Because of me, no one but God will call you to account.”</w:t>
            </w:r>
          </w:p>
        </w:tc>
      </w:tr>
      <w:tr w:rsidR="00F57617" w:rsidRPr="00D653AB" w14:paraId="62678613" w14:textId="77777777" w:rsidTr="00763CEC">
        <w:tc>
          <w:tcPr>
            <w:tcW w:w="850" w:type="dxa"/>
          </w:tcPr>
          <w:p w14:paraId="51EEBBC6" w14:textId="77777777" w:rsidR="00F57617" w:rsidRPr="008471A5" w:rsidRDefault="00F57617" w:rsidP="00763CEC">
            <w:pPr>
              <w:rPr>
                <w:iCs/>
                <w:noProof/>
              </w:rPr>
            </w:pPr>
            <w:r>
              <w:rPr>
                <w:iCs/>
                <w:noProof/>
              </w:rPr>
              <w:t>10:49</w:t>
            </w:r>
          </w:p>
        </w:tc>
        <w:tc>
          <w:tcPr>
            <w:tcW w:w="3969" w:type="dxa"/>
          </w:tcPr>
          <w:p w14:paraId="4EA68B06" w14:textId="77777777" w:rsidR="00F57617" w:rsidRPr="00C67870" w:rsidRDefault="00F57617" w:rsidP="00763CEC">
            <w:pPr>
              <w:rPr>
                <w:color w:val="00B050"/>
                <w:lang w:val="en-US"/>
              </w:rPr>
            </w:pPr>
            <w:r w:rsidRPr="00C67870">
              <w:rPr>
                <w:color w:val="00B050"/>
                <w:lang w:val="en-US"/>
              </w:rPr>
              <w:t>gāyil “</w:t>
            </w:r>
            <w:bookmarkStart w:id="183" w:name="_Hlk131074621"/>
            <w:r w:rsidRPr="00C67870">
              <w:rPr>
                <w:color w:val="00B050"/>
                <w:lang w:val="en-US"/>
              </w:rPr>
              <w:t>inte kalām-ak daha maqbūl</w:t>
            </w:r>
            <w:bookmarkEnd w:id="183"/>
            <w:r w:rsidRPr="00C67870">
              <w:rPr>
                <w:color w:val="00B050"/>
                <w:lang w:val="en-US"/>
              </w:rPr>
              <w:t xml:space="preserve">.” gūm w daššir </w:t>
            </w:r>
            <w:r w:rsidRPr="00C67870">
              <w:rPr>
                <w:color w:val="00B050"/>
              </w:rPr>
              <w:t>mart-u</w:t>
            </w:r>
            <w:r w:rsidRPr="00C67870">
              <w:rPr>
                <w:color w:val="00B050"/>
                <w:lang w:val="en-US"/>
              </w:rPr>
              <w:t xml:space="preserve"> w-ugḏ̣ub wlid-ak w-iǧdaʕ wlid-u z-ziġīr.</w:t>
            </w:r>
          </w:p>
        </w:tc>
        <w:tc>
          <w:tcPr>
            <w:tcW w:w="4252" w:type="dxa"/>
          </w:tcPr>
          <w:p w14:paraId="663034D4" w14:textId="77777777" w:rsidR="00F57617" w:rsidRPr="00C67870" w:rsidRDefault="00F57617" w:rsidP="00763CEC">
            <w:pPr>
              <w:rPr>
                <w:color w:val="00B050"/>
                <w:lang w:val="en-US"/>
              </w:rPr>
            </w:pPr>
            <w:r w:rsidRPr="00C67870">
              <w:rPr>
                <w:color w:val="00B050"/>
                <w:lang w:val="en-US"/>
              </w:rPr>
              <w:t>He said “</w:t>
            </w:r>
            <w:bookmarkStart w:id="184" w:name="_Hlk131074630"/>
            <w:r w:rsidRPr="00C67870">
              <w:rPr>
                <w:color w:val="00B050"/>
                <w:lang w:val="en-US"/>
              </w:rPr>
              <w:t>Your words are even more agreeable.</w:t>
            </w:r>
            <w:bookmarkEnd w:id="184"/>
            <w:r w:rsidRPr="00C67870">
              <w:rPr>
                <w:color w:val="00B050"/>
                <w:lang w:val="en-US"/>
              </w:rPr>
              <w:t>” He got up, left his wife, grabbed his son and dragged his little son to the ground.</w:t>
            </w:r>
          </w:p>
        </w:tc>
      </w:tr>
      <w:tr w:rsidR="00F57617" w:rsidRPr="00D43412" w14:paraId="0A606D70" w14:textId="77777777" w:rsidTr="00763CEC">
        <w:tc>
          <w:tcPr>
            <w:tcW w:w="850" w:type="dxa"/>
          </w:tcPr>
          <w:p w14:paraId="388F77AC" w14:textId="77777777" w:rsidR="00F57617" w:rsidRPr="00DF5424" w:rsidRDefault="00F57617" w:rsidP="00763CEC">
            <w:pPr>
              <w:rPr>
                <w:iCs/>
                <w:noProof/>
              </w:rPr>
            </w:pPr>
            <w:r>
              <w:rPr>
                <w:iCs/>
                <w:noProof/>
              </w:rPr>
              <w:t>10:56</w:t>
            </w:r>
          </w:p>
        </w:tc>
        <w:tc>
          <w:tcPr>
            <w:tcW w:w="3969" w:type="dxa"/>
          </w:tcPr>
          <w:p w14:paraId="72EEC31E" w14:textId="77777777" w:rsidR="00F57617" w:rsidRPr="00C67870" w:rsidRDefault="00F57617" w:rsidP="00763CEC">
            <w:pPr>
              <w:rPr>
                <w:color w:val="00B050"/>
                <w:lang w:val="en-US"/>
              </w:rPr>
            </w:pPr>
            <w:r w:rsidRPr="00C67870">
              <w:rPr>
                <w:color w:val="00B050"/>
                <w:lang w:val="en-US"/>
              </w:rPr>
              <w:t xml:space="preserve">yōm-in ǧādʕ-u gāḏ̣ib as-siččīne yrīd yigṭaʕ kellt-u </w:t>
            </w:r>
            <w:r w:rsidRPr="00C67870">
              <w:rPr>
                <w:color w:val="00B050"/>
              </w:rPr>
              <w:t>nabi</w:t>
            </w:r>
            <w:r w:rsidRPr="00C67870">
              <w:rPr>
                <w:color w:val="00B050"/>
                <w:lang w:val="en-US"/>
              </w:rPr>
              <w:t xml:space="preserve"> Mūse ydugg ʕalē-´.</w:t>
            </w:r>
          </w:p>
        </w:tc>
        <w:tc>
          <w:tcPr>
            <w:tcW w:w="4252" w:type="dxa"/>
          </w:tcPr>
          <w:p w14:paraId="4CC05A99" w14:textId="77777777" w:rsidR="00F57617" w:rsidRPr="00C67870" w:rsidRDefault="00F57617" w:rsidP="00763CEC">
            <w:pPr>
              <w:rPr>
                <w:color w:val="00B050"/>
                <w:lang w:val="en-US"/>
              </w:rPr>
            </w:pPr>
            <w:r w:rsidRPr="00C67870">
              <w:rPr>
                <w:color w:val="00B050"/>
                <w:lang w:val="en-US"/>
              </w:rPr>
              <w:t xml:space="preserve">When he had dragged him to the ground and grabbed the knife to cut his head, the prophet Moses nugded him. </w:t>
            </w:r>
          </w:p>
        </w:tc>
      </w:tr>
      <w:tr w:rsidR="00F57617" w:rsidRPr="00D43412" w14:paraId="48EB48D5" w14:textId="77777777" w:rsidTr="00763CEC">
        <w:tc>
          <w:tcPr>
            <w:tcW w:w="850" w:type="dxa"/>
          </w:tcPr>
          <w:p w14:paraId="30530A9A" w14:textId="77777777" w:rsidR="00F57617" w:rsidRDefault="00F57617" w:rsidP="00763CEC">
            <w:pPr>
              <w:rPr>
                <w:iCs/>
                <w:noProof/>
                <w:lang w:val="en-US"/>
              </w:rPr>
            </w:pPr>
            <w:r>
              <w:rPr>
                <w:iCs/>
                <w:noProof/>
                <w:lang w:val="en-US"/>
              </w:rPr>
              <w:t>11:02</w:t>
            </w:r>
          </w:p>
        </w:tc>
        <w:tc>
          <w:tcPr>
            <w:tcW w:w="3969" w:type="dxa"/>
          </w:tcPr>
          <w:p w14:paraId="7CCA7029" w14:textId="77777777" w:rsidR="00F57617" w:rsidRPr="00C67870" w:rsidRDefault="00F57617" w:rsidP="00763CEC">
            <w:pPr>
              <w:rPr>
                <w:color w:val="00B050"/>
                <w:lang w:val="en-US"/>
              </w:rPr>
            </w:pPr>
            <w:r w:rsidRPr="00C67870">
              <w:rPr>
                <w:color w:val="00B050"/>
                <w:lang w:val="en-US"/>
              </w:rPr>
              <w:t>gāyil “iš-ǧaʕad ᵊtsāwi?” gāyil “arīd aḏbaḥ-ill-ak wlēd-i.”</w:t>
            </w:r>
          </w:p>
        </w:tc>
        <w:tc>
          <w:tcPr>
            <w:tcW w:w="4252" w:type="dxa"/>
          </w:tcPr>
          <w:p w14:paraId="7D3DDA43" w14:textId="77777777" w:rsidR="00F57617" w:rsidRPr="00C67870" w:rsidRDefault="00F57617" w:rsidP="00763CEC">
            <w:pPr>
              <w:rPr>
                <w:color w:val="00B050"/>
                <w:lang w:val="en-US"/>
              </w:rPr>
            </w:pPr>
            <w:r w:rsidRPr="00C67870">
              <w:rPr>
                <w:color w:val="00B050"/>
                <w:lang w:val="en-US"/>
              </w:rPr>
              <w:t>He said, “What are you doing?” He said, “I want to slaughter my son for you!</w:t>
            </w:r>
          </w:p>
        </w:tc>
      </w:tr>
      <w:tr w:rsidR="00F57617" w:rsidRPr="00D43412" w14:paraId="6EF2F1E5" w14:textId="77777777" w:rsidTr="00763CEC">
        <w:tc>
          <w:tcPr>
            <w:tcW w:w="850" w:type="dxa"/>
          </w:tcPr>
          <w:p w14:paraId="0555DD0A" w14:textId="77777777" w:rsidR="00F57617" w:rsidRPr="00FD04D9" w:rsidRDefault="00F57617" w:rsidP="00763CEC">
            <w:pPr>
              <w:rPr>
                <w:iCs/>
                <w:noProof/>
              </w:rPr>
            </w:pPr>
            <w:r>
              <w:rPr>
                <w:iCs/>
                <w:noProof/>
              </w:rPr>
              <w:t>11:05</w:t>
            </w:r>
          </w:p>
        </w:tc>
        <w:tc>
          <w:tcPr>
            <w:tcW w:w="3969" w:type="dxa"/>
          </w:tcPr>
          <w:p w14:paraId="4A0D6AF3" w14:textId="77777777" w:rsidR="00F57617" w:rsidRPr="00C67870" w:rsidRDefault="00F57617" w:rsidP="00763CEC">
            <w:pPr>
              <w:rPr>
                <w:color w:val="00B050"/>
                <w:lang w:val="en-US"/>
              </w:rPr>
            </w:pPr>
            <w:r w:rsidRPr="00C67870">
              <w:rPr>
                <w:color w:val="00B050"/>
                <w:lang w:val="en-US"/>
              </w:rPr>
              <w:t>gāyil “haḏe mū liyye?” gāyil “ī naʕam, likke hāḏe arīd aḏbaḥ-u, likke tā tākl-u.”</w:t>
            </w:r>
          </w:p>
        </w:tc>
        <w:tc>
          <w:tcPr>
            <w:tcW w:w="4252" w:type="dxa"/>
          </w:tcPr>
          <w:p w14:paraId="7FCCCD75" w14:textId="77777777" w:rsidR="00F57617" w:rsidRPr="00C67870" w:rsidRDefault="00F57617" w:rsidP="00763CEC">
            <w:pPr>
              <w:rPr>
                <w:color w:val="00B050"/>
                <w:lang w:val="en-US"/>
              </w:rPr>
            </w:pPr>
            <w:r w:rsidRPr="00C67870">
              <w:rPr>
                <w:color w:val="00B050"/>
                <w:lang w:val="en-US"/>
              </w:rPr>
              <w:t>He said, “Isn’t he for me?” He said, “Yes, he is for you. I want to slaughter him for you that you can eat him.”</w:t>
            </w:r>
          </w:p>
        </w:tc>
      </w:tr>
      <w:tr w:rsidR="00F57617" w:rsidRPr="00D43412" w14:paraId="7B404D5E" w14:textId="77777777" w:rsidTr="00763CEC">
        <w:tc>
          <w:tcPr>
            <w:tcW w:w="850" w:type="dxa"/>
          </w:tcPr>
          <w:p w14:paraId="7936C9B6" w14:textId="77777777" w:rsidR="00F57617" w:rsidRPr="00FD04D9" w:rsidRDefault="00F57617" w:rsidP="00763CEC">
            <w:pPr>
              <w:rPr>
                <w:iCs/>
                <w:noProof/>
              </w:rPr>
            </w:pPr>
            <w:r>
              <w:rPr>
                <w:iCs/>
                <w:noProof/>
              </w:rPr>
              <w:t>11:12</w:t>
            </w:r>
          </w:p>
        </w:tc>
        <w:tc>
          <w:tcPr>
            <w:tcW w:w="3969" w:type="dxa"/>
          </w:tcPr>
          <w:p w14:paraId="45E53E22" w14:textId="77777777" w:rsidR="00F57617" w:rsidRPr="00C67870" w:rsidRDefault="00F57617" w:rsidP="00763CEC">
            <w:pPr>
              <w:rPr>
                <w:color w:val="00B050"/>
                <w:lang w:val="en-US"/>
              </w:rPr>
            </w:pPr>
            <w:r w:rsidRPr="00C67870">
              <w:rPr>
                <w:color w:val="00B050"/>
                <w:lang w:val="en-US"/>
              </w:rPr>
              <w:t>gāyil “intu balči ǧiddām-kum astaḥi mā_gdar ākul, intu yiǧi ʕala xāṭir-kum.</w:t>
            </w:r>
          </w:p>
        </w:tc>
        <w:tc>
          <w:tcPr>
            <w:tcW w:w="4252" w:type="dxa"/>
          </w:tcPr>
          <w:p w14:paraId="068D714D" w14:textId="77777777" w:rsidR="00F57617" w:rsidRPr="00C67870" w:rsidRDefault="00F57617" w:rsidP="00763CEC">
            <w:pPr>
              <w:rPr>
                <w:color w:val="00B050"/>
                <w:lang w:val="en-US"/>
              </w:rPr>
            </w:pPr>
            <w:r w:rsidRPr="00C67870">
              <w:rPr>
                <w:color w:val="00B050"/>
                <w:lang w:val="en-US"/>
              </w:rPr>
              <w:t>He said “Maybe I will feel ashamed in front of you and cannot eat him. It will be hard for you.</w:t>
            </w:r>
          </w:p>
        </w:tc>
      </w:tr>
      <w:tr w:rsidR="00F57617" w:rsidRPr="00D43412" w14:paraId="5E6F74BC" w14:textId="77777777" w:rsidTr="00763CEC">
        <w:tc>
          <w:tcPr>
            <w:tcW w:w="850" w:type="dxa"/>
          </w:tcPr>
          <w:p w14:paraId="6CE50A67" w14:textId="77777777" w:rsidR="00F57617" w:rsidRDefault="00F57617" w:rsidP="00763CEC">
            <w:pPr>
              <w:rPr>
                <w:iCs/>
                <w:noProof/>
                <w:lang w:val="en-US"/>
              </w:rPr>
            </w:pPr>
            <w:r>
              <w:rPr>
                <w:iCs/>
                <w:noProof/>
                <w:lang w:val="en-US"/>
              </w:rPr>
              <w:t>11:18</w:t>
            </w:r>
          </w:p>
        </w:tc>
        <w:tc>
          <w:tcPr>
            <w:tcW w:w="3969" w:type="dxa"/>
          </w:tcPr>
          <w:p w14:paraId="29CD09FB" w14:textId="77777777" w:rsidR="00F57617" w:rsidRPr="00C67870" w:rsidRDefault="00F57617" w:rsidP="00763CEC">
            <w:pPr>
              <w:rPr>
                <w:color w:val="00B050"/>
                <w:lang w:val="en-US"/>
              </w:rPr>
            </w:pPr>
            <w:r w:rsidRPr="00C67870">
              <w:rPr>
                <w:color w:val="00B050"/>
                <w:lang w:val="en-US"/>
              </w:rPr>
              <w:t>ənṭū-ni yā-´, āni arīd āxḏ-u ʕa-ǧ-ǧbile hināk agṭaʕ-u w-ākl-u w-aǧi.”</w:t>
            </w:r>
          </w:p>
        </w:tc>
        <w:tc>
          <w:tcPr>
            <w:tcW w:w="4252" w:type="dxa"/>
          </w:tcPr>
          <w:p w14:paraId="3A049FB3" w14:textId="77777777" w:rsidR="00F57617" w:rsidRPr="00C67870" w:rsidRDefault="00F57617" w:rsidP="00763CEC">
            <w:pPr>
              <w:rPr>
                <w:color w:val="00B050"/>
                <w:lang w:val="en-US"/>
              </w:rPr>
            </w:pPr>
            <w:r w:rsidRPr="00C67870">
              <w:rPr>
                <w:color w:val="00B050"/>
                <w:lang w:val="en-US"/>
              </w:rPr>
              <w:t>Give him to me! I will take him to the mountain there. I will kill and eat him and then I’ll come back.”</w:t>
            </w:r>
          </w:p>
        </w:tc>
      </w:tr>
      <w:tr w:rsidR="00F57617" w:rsidRPr="00D43412" w14:paraId="78ED63AA" w14:textId="77777777" w:rsidTr="00763CEC">
        <w:tc>
          <w:tcPr>
            <w:tcW w:w="850" w:type="dxa"/>
          </w:tcPr>
          <w:p w14:paraId="74DE40E9" w14:textId="77777777" w:rsidR="00F57617" w:rsidRDefault="00F57617" w:rsidP="00763CEC">
            <w:pPr>
              <w:rPr>
                <w:iCs/>
                <w:noProof/>
                <w:lang w:val="en-US"/>
              </w:rPr>
            </w:pPr>
            <w:r>
              <w:rPr>
                <w:iCs/>
                <w:noProof/>
                <w:lang w:val="en-US"/>
              </w:rPr>
              <w:t>11:24</w:t>
            </w:r>
          </w:p>
        </w:tc>
        <w:tc>
          <w:tcPr>
            <w:tcW w:w="3969" w:type="dxa"/>
          </w:tcPr>
          <w:p w14:paraId="0D6D2B13" w14:textId="77777777" w:rsidR="00F57617" w:rsidRPr="00C67870" w:rsidRDefault="00F57617" w:rsidP="00763CEC">
            <w:pPr>
              <w:rPr>
                <w:color w:val="00B050"/>
                <w:lang w:val="en-US"/>
              </w:rPr>
            </w:pPr>
            <w:r w:rsidRPr="00C67870">
              <w:rPr>
                <w:color w:val="00B050"/>
                <w:lang w:val="en-US"/>
              </w:rPr>
              <w:t xml:space="preserve">gāyil “hā-k!” minṭī-´ walad-u w </w:t>
            </w:r>
            <w:r w:rsidRPr="00C67870">
              <w:rPr>
                <w:color w:val="00B050"/>
              </w:rPr>
              <w:t>nibi</w:t>
            </w:r>
            <w:r w:rsidRPr="00C67870">
              <w:rPr>
                <w:color w:val="00B050"/>
                <w:lang w:val="en-US"/>
              </w:rPr>
              <w:t xml:space="preserve"> Mūse māxḏ-u gāḏ̣b-u min īd-u w māxḏ-u, rāyḥīn.</w:t>
            </w:r>
          </w:p>
        </w:tc>
        <w:tc>
          <w:tcPr>
            <w:tcW w:w="4252" w:type="dxa"/>
          </w:tcPr>
          <w:p w14:paraId="301A3844" w14:textId="77777777" w:rsidR="00F57617" w:rsidRPr="00C67870" w:rsidRDefault="00F57617" w:rsidP="00763CEC">
            <w:pPr>
              <w:rPr>
                <w:color w:val="00B050"/>
                <w:lang w:val="en-US"/>
              </w:rPr>
            </w:pPr>
            <w:r w:rsidRPr="00C67870">
              <w:rPr>
                <w:color w:val="00B050"/>
                <w:lang w:val="en-US"/>
              </w:rPr>
              <w:t>He said, “Here you are!” He gave him his son, the prophet Moses took him, grabbed his hand, and then they left.</w:t>
            </w:r>
          </w:p>
        </w:tc>
      </w:tr>
      <w:tr w:rsidR="00F57617" w:rsidRPr="00D43412" w14:paraId="4D5AB79A" w14:textId="77777777" w:rsidTr="00763CEC">
        <w:tc>
          <w:tcPr>
            <w:tcW w:w="850" w:type="dxa"/>
          </w:tcPr>
          <w:p w14:paraId="46155E3A" w14:textId="77777777" w:rsidR="00F57617" w:rsidRDefault="00F57617" w:rsidP="00763CEC">
            <w:pPr>
              <w:rPr>
                <w:iCs/>
                <w:noProof/>
                <w:lang w:val="en-US"/>
              </w:rPr>
            </w:pPr>
            <w:r>
              <w:rPr>
                <w:iCs/>
                <w:noProof/>
                <w:lang w:val="en-US"/>
              </w:rPr>
              <w:t>11:31</w:t>
            </w:r>
          </w:p>
        </w:tc>
        <w:tc>
          <w:tcPr>
            <w:tcW w:w="3969" w:type="dxa"/>
          </w:tcPr>
          <w:p w14:paraId="3CCCBF72" w14:textId="77777777" w:rsidR="00F57617" w:rsidRPr="00C67870" w:rsidRDefault="00F57617" w:rsidP="00763CEC">
            <w:pPr>
              <w:rPr>
                <w:color w:val="00B050"/>
                <w:lang w:val="en-US"/>
              </w:rPr>
            </w:pPr>
            <w:r w:rsidRPr="00C67870">
              <w:rPr>
                <w:color w:val="00B050"/>
              </w:rPr>
              <w:t>n</w:t>
            </w:r>
            <w:r>
              <w:rPr>
                <w:color w:val="00B050"/>
              </w:rPr>
              <w:t>a</w:t>
            </w:r>
            <w:r w:rsidRPr="00C67870">
              <w:rPr>
                <w:color w:val="00B050"/>
              </w:rPr>
              <w:t>bi</w:t>
            </w:r>
            <w:r w:rsidRPr="00C67870">
              <w:rPr>
                <w:color w:val="00B050"/>
                <w:lang w:val="en-US"/>
              </w:rPr>
              <w:t xml:space="preserve"> Mūse ǧāyb-u ǧāyīn ʕala rās aǧ-ǧbile w wāǧfīn ǧāʕdīn huwwa w-al-wlēd.</w:t>
            </w:r>
          </w:p>
        </w:tc>
        <w:tc>
          <w:tcPr>
            <w:tcW w:w="4252" w:type="dxa"/>
          </w:tcPr>
          <w:p w14:paraId="15D9533B" w14:textId="77777777" w:rsidR="00F57617" w:rsidRPr="00C67870" w:rsidRDefault="00F57617" w:rsidP="00763CEC">
            <w:pPr>
              <w:rPr>
                <w:color w:val="00B050"/>
                <w:lang w:val="en-US"/>
              </w:rPr>
            </w:pPr>
            <w:r w:rsidRPr="00C67870">
              <w:rPr>
                <w:color w:val="00B050"/>
                <w:lang w:val="en-US"/>
              </w:rPr>
              <w:t>The prophet Moses brought him to the top of the mountain. There they were sitting, he and the boy.</w:t>
            </w:r>
          </w:p>
        </w:tc>
      </w:tr>
      <w:tr w:rsidR="00F57617" w:rsidRPr="00D43412" w14:paraId="46543CF7" w14:textId="77777777" w:rsidTr="00763CEC">
        <w:tc>
          <w:tcPr>
            <w:tcW w:w="850" w:type="dxa"/>
          </w:tcPr>
          <w:p w14:paraId="2C427F7D" w14:textId="77777777" w:rsidR="00F57617" w:rsidRPr="00667E33" w:rsidRDefault="00F57617" w:rsidP="00763CEC">
            <w:pPr>
              <w:rPr>
                <w:iCs/>
                <w:noProof/>
              </w:rPr>
            </w:pPr>
            <w:r>
              <w:rPr>
                <w:iCs/>
                <w:noProof/>
              </w:rPr>
              <w:t>11:36</w:t>
            </w:r>
          </w:p>
        </w:tc>
        <w:tc>
          <w:tcPr>
            <w:tcW w:w="3969" w:type="dxa"/>
          </w:tcPr>
          <w:p w14:paraId="0E21B182" w14:textId="77777777" w:rsidR="00F57617" w:rsidRPr="00C67870" w:rsidRDefault="00F57617" w:rsidP="00763CEC">
            <w:pPr>
              <w:rPr>
                <w:color w:val="00B050"/>
                <w:lang w:val="en-US"/>
              </w:rPr>
            </w:pPr>
            <w:r w:rsidRPr="00C67870">
              <w:rPr>
                <w:color w:val="00B050"/>
                <w:lang w:val="en-US"/>
              </w:rPr>
              <w:t>al-wlēd ǧaʕad yitni tā an-</w:t>
            </w:r>
            <w:r w:rsidRPr="00C67870">
              <w:rPr>
                <w:color w:val="00B050"/>
              </w:rPr>
              <w:t>nibi</w:t>
            </w:r>
            <w:r w:rsidRPr="00C67870">
              <w:rPr>
                <w:color w:val="00B050"/>
                <w:lang w:val="en-US"/>
              </w:rPr>
              <w:t xml:space="preserve"> Mūse yiḏbaḥ-u, gāyl-ill-u “yā walad taʕāl tā nilʕab āni w-inte!”</w:t>
            </w:r>
          </w:p>
        </w:tc>
        <w:tc>
          <w:tcPr>
            <w:tcW w:w="4252" w:type="dxa"/>
          </w:tcPr>
          <w:p w14:paraId="3DA38C90" w14:textId="77777777" w:rsidR="00F57617" w:rsidRPr="00C67870" w:rsidRDefault="00F57617" w:rsidP="00763CEC">
            <w:pPr>
              <w:rPr>
                <w:color w:val="00B050"/>
                <w:lang w:val="en-US"/>
              </w:rPr>
            </w:pPr>
            <w:r w:rsidRPr="00C67870">
              <w:rPr>
                <w:color w:val="00B050"/>
                <w:lang w:val="en-US"/>
              </w:rPr>
              <w:t>The boy was waiting until the prophet Moses will kill him. He said to him, “Kid, come let’s play, you and me!”</w:t>
            </w:r>
          </w:p>
        </w:tc>
      </w:tr>
      <w:tr w:rsidR="00F57617" w:rsidRPr="00D43412" w14:paraId="66C67898" w14:textId="77777777" w:rsidTr="00763CEC">
        <w:tc>
          <w:tcPr>
            <w:tcW w:w="850" w:type="dxa"/>
          </w:tcPr>
          <w:p w14:paraId="28B3A29A" w14:textId="77777777" w:rsidR="00F57617" w:rsidRDefault="00F57617" w:rsidP="00763CEC">
            <w:pPr>
              <w:rPr>
                <w:iCs/>
                <w:noProof/>
                <w:lang w:val="en-US"/>
              </w:rPr>
            </w:pPr>
            <w:r>
              <w:rPr>
                <w:iCs/>
                <w:noProof/>
                <w:lang w:val="en-US"/>
              </w:rPr>
              <w:t>11:46</w:t>
            </w:r>
          </w:p>
        </w:tc>
        <w:tc>
          <w:tcPr>
            <w:tcW w:w="3969" w:type="dxa"/>
          </w:tcPr>
          <w:p w14:paraId="0E71C3BE" w14:textId="77777777" w:rsidR="00F57617" w:rsidRPr="00C67870" w:rsidRDefault="00F57617" w:rsidP="00763CEC">
            <w:pPr>
              <w:rPr>
                <w:color w:val="00B050"/>
                <w:lang w:val="en-US"/>
              </w:rPr>
            </w:pPr>
            <w:r w:rsidRPr="00C67870">
              <w:rPr>
                <w:color w:val="00B050"/>
                <w:lang w:val="en-US"/>
              </w:rPr>
              <w:t xml:space="preserve">gāyil “šinhu nilʕab yā </w:t>
            </w:r>
            <w:r w:rsidRPr="00C67870">
              <w:rPr>
                <w:color w:val="00B050"/>
              </w:rPr>
              <w:t>nabi</w:t>
            </w:r>
            <w:r w:rsidRPr="00C67870">
              <w:rPr>
                <w:color w:val="00B050"/>
                <w:lang w:val="en-US"/>
              </w:rPr>
              <w:t xml:space="preserve"> Mūse?” gāyil </w:t>
            </w:r>
            <w:r w:rsidRPr="00C67870">
              <w:rPr>
                <w:color w:val="00B050"/>
                <w:lang w:val="en-US"/>
              </w:rPr>
              <w:lastRenderedPageBreak/>
              <w:t>“tā nilʕab qummēḏ̣a, qubbēya!” “ī” gāyil “tamām nilʕab!”</w:t>
            </w:r>
          </w:p>
        </w:tc>
        <w:tc>
          <w:tcPr>
            <w:tcW w:w="4252" w:type="dxa"/>
          </w:tcPr>
          <w:p w14:paraId="3D6F02AD" w14:textId="77777777" w:rsidR="00F57617" w:rsidRPr="00C67870" w:rsidRDefault="00F57617" w:rsidP="00763CEC">
            <w:pPr>
              <w:rPr>
                <w:color w:val="00B050"/>
                <w:lang w:val="en-US"/>
              </w:rPr>
            </w:pPr>
            <w:r w:rsidRPr="00C67870">
              <w:rPr>
                <w:color w:val="00B050"/>
                <w:lang w:val="en-US"/>
              </w:rPr>
              <w:lastRenderedPageBreak/>
              <w:t xml:space="preserve">He said, “What do we play, prophet Moses?” </w:t>
            </w:r>
            <w:r w:rsidRPr="00C67870">
              <w:rPr>
                <w:color w:val="00B050"/>
                <w:lang w:val="en-US"/>
              </w:rPr>
              <w:lastRenderedPageBreak/>
              <w:t xml:space="preserve">He said, “Let’s play hide-and-seek or </w:t>
            </w:r>
            <w:r w:rsidRPr="00C67870">
              <w:rPr>
                <w:color w:val="00B050"/>
              </w:rPr>
              <w:t>blind man’s buff</w:t>
            </w:r>
            <w:r w:rsidRPr="00C67870">
              <w:rPr>
                <w:color w:val="00B050"/>
                <w:lang w:val="en-US"/>
              </w:rPr>
              <w:t xml:space="preserve">!” He said, “Alright, let’s play!” </w:t>
            </w:r>
          </w:p>
        </w:tc>
      </w:tr>
      <w:tr w:rsidR="00F57617" w:rsidRPr="009E7C2B" w14:paraId="084F528A" w14:textId="77777777" w:rsidTr="00763CEC">
        <w:tc>
          <w:tcPr>
            <w:tcW w:w="850" w:type="dxa"/>
          </w:tcPr>
          <w:p w14:paraId="670D3F93" w14:textId="77777777" w:rsidR="00F57617" w:rsidRDefault="00F57617" w:rsidP="00763CEC">
            <w:pPr>
              <w:rPr>
                <w:iCs/>
                <w:noProof/>
                <w:lang w:val="en-US"/>
              </w:rPr>
            </w:pPr>
            <w:r>
              <w:rPr>
                <w:iCs/>
                <w:noProof/>
                <w:lang w:val="en-US"/>
              </w:rPr>
              <w:lastRenderedPageBreak/>
              <w:t>11:59</w:t>
            </w:r>
          </w:p>
        </w:tc>
        <w:tc>
          <w:tcPr>
            <w:tcW w:w="3969" w:type="dxa"/>
          </w:tcPr>
          <w:p w14:paraId="024CDAE0" w14:textId="77777777" w:rsidR="00F57617" w:rsidRPr="00C67870" w:rsidRDefault="00F57617" w:rsidP="00763CEC">
            <w:pPr>
              <w:rPr>
                <w:color w:val="00B050"/>
                <w:lang w:val="en-US"/>
              </w:rPr>
            </w:pPr>
            <w:r w:rsidRPr="00C67870">
              <w:rPr>
                <w:color w:val="00B050"/>
              </w:rPr>
              <w:t>nabi</w:t>
            </w:r>
            <w:r w:rsidRPr="00C67870">
              <w:rPr>
                <w:color w:val="00B050"/>
                <w:lang w:val="en-US"/>
              </w:rPr>
              <w:t xml:space="preserve"> Mūse gāyil “qammiḏ̣ yā walad! āni arīd atqabbi (</w:t>
            </w:r>
            <w:r w:rsidRPr="00C67870">
              <w:rPr>
                <w:i/>
                <w:color w:val="00B050"/>
                <w:lang w:val="en-US"/>
              </w:rPr>
              <w:t>recte</w:t>
            </w:r>
            <w:r w:rsidRPr="00C67870">
              <w:rPr>
                <w:color w:val="00B050"/>
                <w:lang w:val="en-US"/>
              </w:rPr>
              <w:t xml:space="preserve"> ataqabba)</w:t>
            </w:r>
            <w:r w:rsidRPr="00C67870">
              <w:rPr>
                <w:color w:val="00B050"/>
              </w:rPr>
              <w:t>!”</w:t>
            </w:r>
          </w:p>
        </w:tc>
        <w:tc>
          <w:tcPr>
            <w:tcW w:w="4252" w:type="dxa"/>
          </w:tcPr>
          <w:p w14:paraId="59756923" w14:textId="77777777" w:rsidR="00F57617" w:rsidRPr="00C67870" w:rsidRDefault="00F57617" w:rsidP="00763CEC">
            <w:pPr>
              <w:rPr>
                <w:color w:val="00B050"/>
                <w:lang w:val="en-US"/>
              </w:rPr>
            </w:pPr>
            <w:r w:rsidRPr="00C67870">
              <w:rPr>
                <w:color w:val="00B050"/>
                <w:lang w:val="en-US"/>
              </w:rPr>
              <w:t>The prophet Moses said, “Close your eyes, kid! I want to hide!”</w:t>
            </w:r>
          </w:p>
        </w:tc>
      </w:tr>
      <w:tr w:rsidR="00F57617" w:rsidRPr="009E7C2B" w14:paraId="47F96F32" w14:textId="77777777" w:rsidTr="00763CEC">
        <w:tc>
          <w:tcPr>
            <w:tcW w:w="850" w:type="dxa"/>
          </w:tcPr>
          <w:p w14:paraId="661E350C" w14:textId="77777777" w:rsidR="00F57617" w:rsidRDefault="00F57617" w:rsidP="00763CEC">
            <w:pPr>
              <w:rPr>
                <w:iCs/>
                <w:noProof/>
                <w:lang w:val="en-US"/>
              </w:rPr>
            </w:pPr>
            <w:r>
              <w:rPr>
                <w:iCs/>
                <w:noProof/>
                <w:lang w:val="en-US"/>
              </w:rPr>
              <w:t>12:04</w:t>
            </w:r>
          </w:p>
        </w:tc>
        <w:tc>
          <w:tcPr>
            <w:tcW w:w="3969" w:type="dxa"/>
          </w:tcPr>
          <w:p w14:paraId="2FE6010D" w14:textId="77777777" w:rsidR="00F57617" w:rsidRPr="00C67870" w:rsidRDefault="00F57617" w:rsidP="00763CEC">
            <w:pPr>
              <w:rPr>
                <w:color w:val="00B050"/>
                <w:lang w:val="en-US"/>
              </w:rPr>
            </w:pPr>
            <w:r w:rsidRPr="00C67870">
              <w:rPr>
                <w:color w:val="00B050"/>
                <w:lang w:val="en-US"/>
              </w:rPr>
              <w:t xml:space="preserve">gūm al-wlēd mqammiḏ̣ ᵊʕyūn-u. w </w:t>
            </w:r>
            <w:r w:rsidRPr="00C67870">
              <w:rPr>
                <w:color w:val="00B050"/>
              </w:rPr>
              <w:t>nibi</w:t>
            </w:r>
            <w:r w:rsidRPr="00C67870">
              <w:rPr>
                <w:color w:val="00B050"/>
                <w:lang w:val="en-US"/>
              </w:rPr>
              <w:t xml:space="preserve"> Mūse mitqabbi. yōm-in mitqabbi </w:t>
            </w:r>
            <w:r w:rsidRPr="00C67870">
              <w:rPr>
                <w:color w:val="00B050"/>
              </w:rPr>
              <w:t>nibi</w:t>
            </w:r>
            <w:r w:rsidRPr="00C67870">
              <w:rPr>
                <w:color w:val="00B050"/>
                <w:lang w:val="en-US"/>
              </w:rPr>
              <w:t xml:space="preserve"> Mūse, </w:t>
            </w:r>
            <w:r w:rsidRPr="00C67870">
              <w:rPr>
                <w:color w:val="00B050"/>
              </w:rPr>
              <w:t>nibi</w:t>
            </w:r>
            <w:r w:rsidRPr="00C67870">
              <w:rPr>
                <w:color w:val="00B050"/>
                <w:lang w:val="en-US"/>
              </w:rPr>
              <w:t xml:space="preserve"> Mūse,</w:t>
            </w:r>
          </w:p>
        </w:tc>
        <w:tc>
          <w:tcPr>
            <w:tcW w:w="4252" w:type="dxa"/>
          </w:tcPr>
          <w:p w14:paraId="25C31495" w14:textId="77777777" w:rsidR="00F57617" w:rsidRPr="00C67870" w:rsidRDefault="00F57617" w:rsidP="00763CEC">
            <w:pPr>
              <w:rPr>
                <w:color w:val="00B050"/>
                <w:lang w:val="en-US"/>
              </w:rPr>
            </w:pPr>
            <w:r w:rsidRPr="00C67870">
              <w:rPr>
                <w:color w:val="00B050"/>
                <w:lang w:val="en-US"/>
              </w:rPr>
              <w:t xml:space="preserve">The boy went ahead, closed his eyes, and the prophet Moses hid himself. After the prophet Moses had hidden himself, </w:t>
            </w:r>
          </w:p>
        </w:tc>
      </w:tr>
      <w:tr w:rsidR="00F57617" w:rsidRPr="009E7C2B" w14:paraId="45960197" w14:textId="77777777" w:rsidTr="00763CEC">
        <w:tc>
          <w:tcPr>
            <w:tcW w:w="850" w:type="dxa"/>
          </w:tcPr>
          <w:p w14:paraId="472BAD8D" w14:textId="77777777" w:rsidR="00F57617" w:rsidRDefault="00F57617" w:rsidP="00763CEC">
            <w:pPr>
              <w:rPr>
                <w:iCs/>
                <w:noProof/>
                <w:lang w:val="en-US"/>
              </w:rPr>
            </w:pPr>
            <w:r>
              <w:rPr>
                <w:iCs/>
                <w:noProof/>
                <w:lang w:val="en-US"/>
              </w:rPr>
              <w:t>12:17</w:t>
            </w:r>
          </w:p>
        </w:tc>
        <w:tc>
          <w:tcPr>
            <w:tcW w:w="3969" w:type="dxa"/>
          </w:tcPr>
          <w:p w14:paraId="71ADD2A3" w14:textId="77777777" w:rsidR="00F57617" w:rsidRPr="00C67870" w:rsidRDefault="00F57617" w:rsidP="00763CEC">
            <w:pPr>
              <w:rPr>
                <w:color w:val="00B050"/>
                <w:lang w:val="en-US"/>
              </w:rPr>
            </w:pPr>
            <w:r w:rsidRPr="00C67870">
              <w:rPr>
                <w:color w:val="00B050"/>
                <w:lang w:val="en-US"/>
              </w:rPr>
              <w:t xml:space="preserve">al-wlēd ᵊmfattiḥ ᵊʕyūn-u, ᵊmdaḥḥiǧ sabiʕ ṭāg samawāt, māmin </w:t>
            </w:r>
            <w:r w:rsidRPr="00C67870">
              <w:rPr>
                <w:color w:val="00B050"/>
              </w:rPr>
              <w:t>n</w:t>
            </w:r>
            <w:r>
              <w:rPr>
                <w:color w:val="00B050"/>
              </w:rPr>
              <w:t>a</w:t>
            </w:r>
            <w:r w:rsidRPr="00C67870">
              <w:rPr>
                <w:color w:val="00B050"/>
              </w:rPr>
              <w:t>bi</w:t>
            </w:r>
            <w:r w:rsidRPr="00C67870">
              <w:rPr>
                <w:color w:val="00B050"/>
                <w:lang w:val="en-US"/>
              </w:rPr>
              <w:t xml:space="preserve"> Mūse. ᵊmdaḥḥiǧ b-al-ariḏ̣ māmin </w:t>
            </w:r>
            <w:r w:rsidRPr="00C67870">
              <w:rPr>
                <w:color w:val="00B050"/>
              </w:rPr>
              <w:t>n</w:t>
            </w:r>
            <w:r>
              <w:rPr>
                <w:color w:val="00B050"/>
              </w:rPr>
              <w:t>a</w:t>
            </w:r>
            <w:r w:rsidRPr="00C67870">
              <w:rPr>
                <w:color w:val="00B050"/>
              </w:rPr>
              <w:t>bi</w:t>
            </w:r>
            <w:r w:rsidRPr="00C67870">
              <w:rPr>
                <w:color w:val="00B050"/>
                <w:lang w:val="en-US"/>
              </w:rPr>
              <w:t xml:space="preserve"> Mūse,</w:t>
            </w:r>
          </w:p>
        </w:tc>
        <w:tc>
          <w:tcPr>
            <w:tcW w:w="4252" w:type="dxa"/>
          </w:tcPr>
          <w:p w14:paraId="34769DF1" w14:textId="77777777" w:rsidR="00F57617" w:rsidRPr="00C67870" w:rsidRDefault="00F57617" w:rsidP="00763CEC">
            <w:pPr>
              <w:rPr>
                <w:color w:val="00B050"/>
                <w:lang w:val="en-US"/>
              </w:rPr>
            </w:pPr>
            <w:r w:rsidRPr="00C67870">
              <w:rPr>
                <w:color w:val="00B050"/>
                <w:lang w:val="en-US"/>
              </w:rPr>
              <w:t>the boy opened his eyes and looked into the seven skies, but the prophet Moses was not there. He looked on the earth, but the prophet Moses was not there.</w:t>
            </w:r>
          </w:p>
        </w:tc>
      </w:tr>
      <w:tr w:rsidR="00F57617" w:rsidRPr="009E7C2B" w14:paraId="5280523E" w14:textId="77777777" w:rsidTr="00763CEC">
        <w:tc>
          <w:tcPr>
            <w:tcW w:w="850" w:type="dxa"/>
          </w:tcPr>
          <w:p w14:paraId="26C7CBEF" w14:textId="77777777" w:rsidR="00F57617" w:rsidRDefault="00F57617" w:rsidP="00763CEC">
            <w:pPr>
              <w:rPr>
                <w:iCs/>
                <w:noProof/>
                <w:lang w:val="en-US"/>
              </w:rPr>
            </w:pPr>
            <w:r>
              <w:rPr>
                <w:iCs/>
                <w:noProof/>
                <w:lang w:val="en-US"/>
              </w:rPr>
              <w:t>12:25</w:t>
            </w:r>
          </w:p>
        </w:tc>
        <w:tc>
          <w:tcPr>
            <w:tcW w:w="3969" w:type="dxa"/>
          </w:tcPr>
          <w:p w14:paraId="59E74DA4" w14:textId="77777777" w:rsidR="00F57617" w:rsidRPr="00C67870" w:rsidRDefault="00F57617" w:rsidP="00763CEC">
            <w:pPr>
              <w:rPr>
                <w:color w:val="00B050"/>
                <w:lang w:val="en-US"/>
              </w:rPr>
            </w:pPr>
            <w:r w:rsidRPr="00C67870">
              <w:rPr>
                <w:color w:val="00B050"/>
                <w:lang w:val="en-US"/>
              </w:rPr>
              <w:t>mdaḥḥiǧ šimāl, māmin, mqarrib māmin, ǧible māmin, ᵊmšarriǧ māmin.</w:t>
            </w:r>
          </w:p>
        </w:tc>
        <w:tc>
          <w:tcPr>
            <w:tcW w:w="4252" w:type="dxa"/>
          </w:tcPr>
          <w:p w14:paraId="199A60CD" w14:textId="77777777" w:rsidR="00F57617" w:rsidRPr="00C67870" w:rsidRDefault="00F57617" w:rsidP="00763CEC">
            <w:pPr>
              <w:rPr>
                <w:color w:val="00B050"/>
                <w:lang w:val="en-US"/>
              </w:rPr>
            </w:pPr>
            <w:r w:rsidRPr="00C67870">
              <w:rPr>
                <w:color w:val="00B050"/>
                <w:lang w:val="en-US"/>
              </w:rPr>
              <w:t>He looked to the north, but he was not there, to the west, but he was not there, to the south, but he was not there, and to the east, but he was not there.</w:t>
            </w:r>
          </w:p>
        </w:tc>
      </w:tr>
      <w:tr w:rsidR="00F57617" w:rsidRPr="009E7C2B" w14:paraId="0647C016" w14:textId="77777777" w:rsidTr="00763CEC">
        <w:tc>
          <w:tcPr>
            <w:tcW w:w="850" w:type="dxa"/>
          </w:tcPr>
          <w:p w14:paraId="1FDFF017" w14:textId="77777777" w:rsidR="00F57617" w:rsidRDefault="00F57617" w:rsidP="00763CEC">
            <w:pPr>
              <w:rPr>
                <w:iCs/>
                <w:noProof/>
                <w:lang w:val="en-US"/>
              </w:rPr>
            </w:pPr>
            <w:r>
              <w:rPr>
                <w:iCs/>
                <w:noProof/>
                <w:lang w:val="en-US"/>
              </w:rPr>
              <w:t>12:31</w:t>
            </w:r>
          </w:p>
        </w:tc>
        <w:tc>
          <w:tcPr>
            <w:tcW w:w="3969" w:type="dxa"/>
          </w:tcPr>
          <w:p w14:paraId="6D0A547B" w14:textId="77777777" w:rsidR="00F57617" w:rsidRPr="00B11C8F" w:rsidRDefault="00F57617" w:rsidP="00763CEC">
            <w:pPr>
              <w:rPr>
                <w:color w:val="00B050"/>
                <w:lang w:val="en-US"/>
              </w:rPr>
            </w:pPr>
            <w:r w:rsidRPr="00B11C8F">
              <w:rPr>
                <w:color w:val="00B050"/>
                <w:lang w:val="en-US"/>
              </w:rPr>
              <w:t xml:space="preserve">yōm-in ᵊmdaḥḥiǧ b-al-baḥar sabʕ ṭāgāt asfal inn-u </w:t>
            </w:r>
            <w:r w:rsidRPr="00B11C8F">
              <w:rPr>
                <w:color w:val="00B050"/>
              </w:rPr>
              <w:t>nibi</w:t>
            </w:r>
            <w:r w:rsidRPr="00B11C8F">
              <w:rPr>
                <w:color w:val="00B050"/>
                <w:lang w:val="en-US"/>
              </w:rPr>
              <w:t xml:space="preserve"> Mūse waṛa ḥǧaṛa fōg aš-šabbūṭ minǧadiʕ mitqabbi.</w:t>
            </w:r>
          </w:p>
        </w:tc>
        <w:tc>
          <w:tcPr>
            <w:tcW w:w="4252" w:type="dxa"/>
          </w:tcPr>
          <w:p w14:paraId="4057E061" w14:textId="77777777" w:rsidR="00F57617" w:rsidRPr="00B11C8F" w:rsidRDefault="00F57617" w:rsidP="00763CEC">
            <w:pPr>
              <w:rPr>
                <w:color w:val="00B050"/>
                <w:lang w:val="en-US"/>
              </w:rPr>
            </w:pPr>
            <w:r w:rsidRPr="00B11C8F">
              <w:rPr>
                <w:color w:val="00B050"/>
                <w:lang w:val="en-US"/>
              </w:rPr>
              <w:t>When he looked down into the seven seas, he found the prophet Moses behind a rock, stretching on a fish and hiding.</w:t>
            </w:r>
          </w:p>
        </w:tc>
      </w:tr>
      <w:tr w:rsidR="00F57617" w:rsidRPr="009E7C2B" w14:paraId="63C5F744" w14:textId="77777777" w:rsidTr="00763CEC">
        <w:tc>
          <w:tcPr>
            <w:tcW w:w="850" w:type="dxa"/>
          </w:tcPr>
          <w:p w14:paraId="09A0AD1D" w14:textId="77777777" w:rsidR="00F57617" w:rsidRDefault="00F57617" w:rsidP="00763CEC">
            <w:pPr>
              <w:rPr>
                <w:iCs/>
                <w:noProof/>
                <w:lang w:val="en-US"/>
              </w:rPr>
            </w:pPr>
            <w:r>
              <w:rPr>
                <w:iCs/>
                <w:noProof/>
                <w:lang w:val="en-US"/>
              </w:rPr>
              <w:t>12:40</w:t>
            </w:r>
          </w:p>
        </w:tc>
        <w:tc>
          <w:tcPr>
            <w:tcW w:w="3969" w:type="dxa"/>
          </w:tcPr>
          <w:p w14:paraId="741DEFF3" w14:textId="77777777" w:rsidR="00F57617" w:rsidRPr="00B11C8F" w:rsidRDefault="00F57617" w:rsidP="00763CEC">
            <w:pPr>
              <w:rPr>
                <w:color w:val="00B050"/>
                <w:lang w:val="en-US"/>
              </w:rPr>
            </w:pPr>
            <w:r w:rsidRPr="00B11C8F">
              <w:rPr>
                <w:color w:val="00B050"/>
                <w:lang w:val="en-US"/>
              </w:rPr>
              <w:t xml:space="preserve">al-wlēd ṣāyiḥ ʕala </w:t>
            </w:r>
            <w:r w:rsidRPr="00B11C8F">
              <w:rPr>
                <w:color w:val="00B050"/>
              </w:rPr>
              <w:t>n</w:t>
            </w:r>
            <w:r>
              <w:rPr>
                <w:color w:val="00B050"/>
              </w:rPr>
              <w:t>a</w:t>
            </w:r>
            <w:r w:rsidRPr="00B11C8F">
              <w:rPr>
                <w:color w:val="00B050"/>
              </w:rPr>
              <w:t>bi</w:t>
            </w:r>
            <w:r w:rsidRPr="00B11C8F">
              <w:rPr>
                <w:color w:val="00B050"/>
                <w:lang w:val="en-US"/>
              </w:rPr>
              <w:t xml:space="preserve"> Mūse gāyil “yā </w:t>
            </w:r>
            <w:r w:rsidRPr="00B11C8F">
              <w:rPr>
                <w:color w:val="00B050"/>
              </w:rPr>
              <w:t>n</w:t>
            </w:r>
            <w:r>
              <w:rPr>
                <w:color w:val="00B050"/>
              </w:rPr>
              <w:t>a</w:t>
            </w:r>
            <w:r w:rsidRPr="00B11C8F">
              <w:rPr>
                <w:color w:val="00B050"/>
              </w:rPr>
              <w:t>bi</w:t>
            </w:r>
            <w:r w:rsidRPr="00B11C8F">
              <w:rPr>
                <w:color w:val="00B050"/>
                <w:lang w:val="en-US"/>
              </w:rPr>
              <w:t xml:space="preserve"> Mūse kəsarit ḏ̣ahar aš-šabbūṭ! yāzi! uṭluʕ!” lāǧi an-</w:t>
            </w:r>
            <w:r w:rsidRPr="00B11C8F">
              <w:rPr>
                <w:color w:val="00B050"/>
              </w:rPr>
              <w:t>n</w:t>
            </w:r>
            <w:r>
              <w:rPr>
                <w:color w:val="00B050"/>
              </w:rPr>
              <w:t>a</w:t>
            </w:r>
            <w:r w:rsidRPr="00B11C8F">
              <w:rPr>
                <w:color w:val="00B050"/>
              </w:rPr>
              <w:t>bi</w:t>
            </w:r>
            <w:r w:rsidRPr="00B11C8F">
              <w:rPr>
                <w:color w:val="00B050"/>
                <w:lang w:val="en-US"/>
              </w:rPr>
              <w:t xml:space="preserve"> Mūse.”</w:t>
            </w:r>
          </w:p>
        </w:tc>
        <w:tc>
          <w:tcPr>
            <w:tcW w:w="4252" w:type="dxa"/>
          </w:tcPr>
          <w:p w14:paraId="3B8B22E1" w14:textId="77777777" w:rsidR="00F57617" w:rsidRPr="00B11C8F" w:rsidRDefault="00F57617" w:rsidP="00763CEC">
            <w:pPr>
              <w:rPr>
                <w:color w:val="00B050"/>
                <w:lang w:val="en-US"/>
              </w:rPr>
            </w:pPr>
            <w:r w:rsidRPr="00B11C8F">
              <w:rPr>
                <w:color w:val="00B050"/>
                <w:lang w:val="en-US"/>
              </w:rPr>
              <w:t>The boy called the prophet Moses saying, “O prophet Moses, you have broken the fish’s back! Enough! Come out!” So, he has found the prophet Moses.</w:t>
            </w:r>
          </w:p>
        </w:tc>
      </w:tr>
      <w:tr w:rsidR="00F57617" w:rsidRPr="009E7C2B" w14:paraId="5D356C16" w14:textId="77777777" w:rsidTr="00763CEC">
        <w:tc>
          <w:tcPr>
            <w:tcW w:w="850" w:type="dxa"/>
          </w:tcPr>
          <w:p w14:paraId="3CABCA43" w14:textId="77777777" w:rsidR="00F57617" w:rsidRDefault="00F57617" w:rsidP="00763CEC">
            <w:pPr>
              <w:rPr>
                <w:iCs/>
                <w:noProof/>
                <w:lang w:val="en-US"/>
              </w:rPr>
            </w:pPr>
            <w:r>
              <w:rPr>
                <w:iCs/>
                <w:noProof/>
                <w:lang w:val="en-US"/>
              </w:rPr>
              <w:t>12:52</w:t>
            </w:r>
          </w:p>
        </w:tc>
        <w:tc>
          <w:tcPr>
            <w:tcW w:w="3969" w:type="dxa"/>
          </w:tcPr>
          <w:p w14:paraId="257B4F06" w14:textId="77777777" w:rsidR="00F57617" w:rsidRPr="00B11C8F" w:rsidRDefault="00F57617" w:rsidP="00763CEC">
            <w:pPr>
              <w:rPr>
                <w:color w:val="00B050"/>
                <w:rtl/>
                <w:lang w:val="en-US" w:bidi="ar-OM"/>
              </w:rPr>
            </w:pPr>
            <w:r w:rsidRPr="00B11C8F">
              <w:rPr>
                <w:color w:val="00B050"/>
              </w:rPr>
              <w:t>n</w:t>
            </w:r>
            <w:r>
              <w:rPr>
                <w:color w:val="00B050"/>
              </w:rPr>
              <w:t>a</w:t>
            </w:r>
            <w:r w:rsidRPr="00B11C8F">
              <w:rPr>
                <w:color w:val="00B050"/>
              </w:rPr>
              <w:t>bi</w:t>
            </w:r>
            <w:r w:rsidRPr="00B11C8F">
              <w:rPr>
                <w:color w:val="00B050"/>
                <w:lang w:val="en-US"/>
              </w:rPr>
              <w:t xml:space="preserve"> Mūse ṭāliʕ w ǧāy, al-wlēd gāyil “yā </w:t>
            </w:r>
            <w:r w:rsidRPr="00B11C8F">
              <w:rPr>
                <w:color w:val="00B050"/>
              </w:rPr>
              <w:t>n</w:t>
            </w:r>
            <w:r>
              <w:rPr>
                <w:color w:val="00B050"/>
              </w:rPr>
              <w:t>a</w:t>
            </w:r>
            <w:r w:rsidRPr="00B11C8F">
              <w:rPr>
                <w:color w:val="00B050"/>
              </w:rPr>
              <w:t>bi</w:t>
            </w:r>
            <w:r w:rsidRPr="00B11C8F">
              <w:rPr>
                <w:color w:val="00B050"/>
                <w:lang w:val="en-US"/>
              </w:rPr>
              <w:t xml:space="preserve"> Mūse, aṣ-ṣəra liyye, āni arīd ataqabba w-inte ilig-ni!”</w:t>
            </w:r>
          </w:p>
        </w:tc>
        <w:tc>
          <w:tcPr>
            <w:tcW w:w="4252" w:type="dxa"/>
          </w:tcPr>
          <w:p w14:paraId="06935520" w14:textId="77777777" w:rsidR="00F57617" w:rsidRPr="00B11C8F" w:rsidRDefault="00F57617" w:rsidP="00763CEC">
            <w:pPr>
              <w:rPr>
                <w:color w:val="00B050"/>
                <w:lang w:val="en-US" w:bidi="ar-OM"/>
              </w:rPr>
            </w:pPr>
            <w:r w:rsidRPr="00B11C8F">
              <w:rPr>
                <w:color w:val="00B050"/>
                <w:lang w:val="en-US" w:bidi="ar-OM"/>
              </w:rPr>
              <w:t>The prophet Moses came out and the boy said, “O prophet Moses, now it is my turn. I want to hide and you have to find me!”</w:t>
            </w:r>
          </w:p>
        </w:tc>
      </w:tr>
      <w:tr w:rsidR="00F57617" w:rsidRPr="009E7C2B" w14:paraId="5758D4F6" w14:textId="77777777" w:rsidTr="00763CEC">
        <w:tc>
          <w:tcPr>
            <w:tcW w:w="850" w:type="dxa"/>
          </w:tcPr>
          <w:p w14:paraId="6580826C" w14:textId="77777777" w:rsidR="00F57617" w:rsidRDefault="00F57617" w:rsidP="00763CEC">
            <w:pPr>
              <w:rPr>
                <w:iCs/>
                <w:noProof/>
                <w:lang w:val="en-US"/>
              </w:rPr>
            </w:pPr>
            <w:r>
              <w:rPr>
                <w:iCs/>
                <w:noProof/>
                <w:lang w:val="en-US"/>
              </w:rPr>
              <w:t>13:00</w:t>
            </w:r>
          </w:p>
        </w:tc>
        <w:tc>
          <w:tcPr>
            <w:tcW w:w="3969" w:type="dxa"/>
          </w:tcPr>
          <w:p w14:paraId="0E1861CC" w14:textId="77777777" w:rsidR="00F57617" w:rsidRPr="00B11C8F" w:rsidRDefault="00F57617" w:rsidP="00763CEC">
            <w:pPr>
              <w:rPr>
                <w:color w:val="00B050"/>
                <w:lang w:val="en-US"/>
              </w:rPr>
            </w:pPr>
            <w:r w:rsidRPr="00B11C8F">
              <w:rPr>
                <w:color w:val="00B050"/>
              </w:rPr>
              <w:t>n</w:t>
            </w:r>
            <w:r>
              <w:rPr>
                <w:color w:val="00B050"/>
              </w:rPr>
              <w:t>a</w:t>
            </w:r>
            <w:r w:rsidRPr="00B11C8F">
              <w:rPr>
                <w:color w:val="00B050"/>
              </w:rPr>
              <w:t>bi</w:t>
            </w:r>
            <w:r w:rsidRPr="00B11C8F">
              <w:rPr>
                <w:color w:val="00B050"/>
                <w:lang w:val="en-US"/>
              </w:rPr>
              <w:t xml:space="preserve"> Mūse mqammiḏ̣ ᵊʕyūn-u w-al-wlēd mitqabbi. </w:t>
            </w:r>
            <w:r w:rsidRPr="00B11C8F">
              <w:rPr>
                <w:color w:val="00B050"/>
              </w:rPr>
              <w:t>n</w:t>
            </w:r>
            <w:r>
              <w:rPr>
                <w:color w:val="00B050"/>
              </w:rPr>
              <w:t>i</w:t>
            </w:r>
            <w:r w:rsidRPr="00B11C8F">
              <w:rPr>
                <w:color w:val="00B050"/>
              </w:rPr>
              <w:t>bi</w:t>
            </w:r>
            <w:r w:rsidRPr="00B11C8F">
              <w:rPr>
                <w:color w:val="00B050"/>
                <w:lang w:val="en-US"/>
              </w:rPr>
              <w:t xml:space="preserve"> Mūse fākk ᵊʕyūn-u ᵊmdaḥḥiǧ.</w:t>
            </w:r>
          </w:p>
        </w:tc>
        <w:tc>
          <w:tcPr>
            <w:tcW w:w="4252" w:type="dxa"/>
          </w:tcPr>
          <w:p w14:paraId="586C8C8D" w14:textId="77777777" w:rsidR="00F57617" w:rsidRPr="00B11C8F" w:rsidRDefault="00F57617" w:rsidP="00763CEC">
            <w:pPr>
              <w:rPr>
                <w:color w:val="00B050"/>
                <w:lang w:val="en-US" w:bidi="ar-OM"/>
              </w:rPr>
            </w:pPr>
            <w:r w:rsidRPr="00B11C8F">
              <w:rPr>
                <w:color w:val="00B050"/>
                <w:lang w:val="en-US" w:bidi="ar-OM"/>
              </w:rPr>
              <w:t>The prophet Moses closed his eyes and the boy hid himself. When the prophet Moses opened his eyes, he looked around:</w:t>
            </w:r>
          </w:p>
        </w:tc>
      </w:tr>
      <w:tr w:rsidR="00F57617" w:rsidRPr="00DF72A7" w14:paraId="5ECBC46D" w14:textId="77777777" w:rsidTr="00763CEC">
        <w:tc>
          <w:tcPr>
            <w:tcW w:w="850" w:type="dxa"/>
          </w:tcPr>
          <w:p w14:paraId="05EED61C" w14:textId="77777777" w:rsidR="00F57617" w:rsidRPr="004B24EF" w:rsidRDefault="00F57617" w:rsidP="00763CEC">
            <w:pPr>
              <w:rPr>
                <w:iCs/>
                <w:noProof/>
              </w:rPr>
            </w:pPr>
            <w:r>
              <w:rPr>
                <w:iCs/>
                <w:noProof/>
              </w:rPr>
              <w:t>13:07</w:t>
            </w:r>
          </w:p>
        </w:tc>
        <w:tc>
          <w:tcPr>
            <w:tcW w:w="3969" w:type="dxa"/>
          </w:tcPr>
          <w:p w14:paraId="3698A380" w14:textId="77777777" w:rsidR="00F57617" w:rsidRPr="00B11C8F" w:rsidRDefault="00F57617" w:rsidP="00763CEC">
            <w:pPr>
              <w:rPr>
                <w:color w:val="00B050"/>
                <w:lang w:val="en-US"/>
              </w:rPr>
            </w:pPr>
            <w:r w:rsidRPr="00B11C8F">
              <w:rPr>
                <w:color w:val="00B050"/>
                <w:lang w:val="en-US"/>
              </w:rPr>
              <w:t>as-sabiʕ samawāt māmin, as-sabiʕ l-ariḏ̣ māmin, as-sabiʕ l-baḥar māmin.</w:t>
            </w:r>
          </w:p>
        </w:tc>
        <w:tc>
          <w:tcPr>
            <w:tcW w:w="4252" w:type="dxa"/>
          </w:tcPr>
          <w:p w14:paraId="18C5293D" w14:textId="77777777" w:rsidR="00F57617" w:rsidRPr="00B11C8F" w:rsidRDefault="00F57617" w:rsidP="00763CEC">
            <w:pPr>
              <w:rPr>
                <w:color w:val="00B050"/>
                <w:lang w:val="en-US" w:bidi="ar-OM"/>
              </w:rPr>
            </w:pPr>
            <w:r w:rsidRPr="00B11C8F">
              <w:rPr>
                <w:color w:val="00B050"/>
                <w:lang w:val="en-US" w:bidi="ar-OM"/>
              </w:rPr>
              <w:t>Into the seven skies – nothing. Into the seven earths – nothing. The seven seas – nothing!</w:t>
            </w:r>
          </w:p>
        </w:tc>
      </w:tr>
      <w:tr w:rsidR="00F57617" w:rsidRPr="00DF72A7" w14:paraId="5CC66325" w14:textId="77777777" w:rsidTr="00763CEC">
        <w:tc>
          <w:tcPr>
            <w:tcW w:w="850" w:type="dxa"/>
          </w:tcPr>
          <w:p w14:paraId="4A3B7D70" w14:textId="77777777" w:rsidR="00F57617" w:rsidRDefault="00F57617" w:rsidP="00763CEC">
            <w:pPr>
              <w:rPr>
                <w:iCs/>
                <w:noProof/>
                <w:lang w:val="en-US"/>
              </w:rPr>
            </w:pPr>
            <w:r>
              <w:rPr>
                <w:iCs/>
                <w:noProof/>
                <w:lang w:val="en-US"/>
              </w:rPr>
              <w:t>13:13</w:t>
            </w:r>
          </w:p>
        </w:tc>
        <w:tc>
          <w:tcPr>
            <w:tcW w:w="3969" w:type="dxa"/>
          </w:tcPr>
          <w:p w14:paraId="6748047B" w14:textId="77777777" w:rsidR="00F57617" w:rsidRPr="00B11C8F" w:rsidRDefault="00F57617" w:rsidP="00763CEC">
            <w:pPr>
              <w:rPr>
                <w:color w:val="00B050"/>
                <w:lang w:val="en-US"/>
              </w:rPr>
            </w:pPr>
            <w:r w:rsidRPr="00B11C8F">
              <w:rPr>
                <w:color w:val="00B050"/>
                <w:lang w:val="en-US"/>
              </w:rPr>
              <w:t>ᵊmdaḥḥiǧ šimāl māmin, ǧible māmin, ᵊmqarrib māmin, mā ḏ̣all al-wlēd qāb,</w:t>
            </w:r>
          </w:p>
        </w:tc>
        <w:tc>
          <w:tcPr>
            <w:tcW w:w="4252" w:type="dxa"/>
          </w:tcPr>
          <w:p w14:paraId="50E0D7DF" w14:textId="77777777" w:rsidR="00F57617" w:rsidRPr="00B11C8F" w:rsidRDefault="00F57617" w:rsidP="00763CEC">
            <w:pPr>
              <w:jc w:val="both"/>
              <w:rPr>
                <w:color w:val="00B050"/>
                <w:lang w:val="en-US" w:bidi="ar-OM"/>
              </w:rPr>
            </w:pPr>
            <w:r w:rsidRPr="00B11C8F">
              <w:rPr>
                <w:color w:val="00B050"/>
                <w:lang w:val="en-US"/>
              </w:rPr>
              <w:t>He looked to the north, but he was not there, to the south, but he was not there, to the west, but he was not there. The boy has vanished.</w:t>
            </w:r>
          </w:p>
        </w:tc>
      </w:tr>
      <w:tr w:rsidR="00F57617" w:rsidRPr="00DF72A7" w14:paraId="2ABE49E9" w14:textId="77777777" w:rsidTr="00763CEC">
        <w:tc>
          <w:tcPr>
            <w:tcW w:w="850" w:type="dxa"/>
          </w:tcPr>
          <w:p w14:paraId="41D67A2D" w14:textId="77777777" w:rsidR="00F57617" w:rsidRDefault="00F57617" w:rsidP="00763CEC">
            <w:pPr>
              <w:rPr>
                <w:iCs/>
                <w:noProof/>
                <w:lang w:val="en-US"/>
              </w:rPr>
            </w:pPr>
            <w:r>
              <w:rPr>
                <w:iCs/>
                <w:noProof/>
                <w:lang w:val="en-US"/>
              </w:rPr>
              <w:t>13:20</w:t>
            </w:r>
          </w:p>
        </w:tc>
        <w:tc>
          <w:tcPr>
            <w:tcW w:w="3969" w:type="dxa"/>
          </w:tcPr>
          <w:p w14:paraId="5C19F43A" w14:textId="77777777" w:rsidR="00F57617" w:rsidRPr="00B11C8F" w:rsidRDefault="00F57617" w:rsidP="00763CEC">
            <w:pPr>
              <w:rPr>
                <w:color w:val="00B050"/>
                <w:lang w:val="en-US"/>
              </w:rPr>
            </w:pPr>
            <w:r w:rsidRPr="00B11C8F">
              <w:rPr>
                <w:color w:val="00B050"/>
                <w:lang w:val="en-US"/>
              </w:rPr>
              <w:t>rāḥ gāyil “uṭluʕ yā walad mā ligēt-ak! aṣṣōb-ak inte māmin məṭraḥ kull məṭraḥ daḥḥagit.”</w:t>
            </w:r>
          </w:p>
        </w:tc>
        <w:tc>
          <w:tcPr>
            <w:tcW w:w="4252" w:type="dxa"/>
          </w:tcPr>
          <w:p w14:paraId="6ABB33C7" w14:textId="77777777" w:rsidR="00F57617" w:rsidRPr="00B11C8F" w:rsidRDefault="00F57617" w:rsidP="00763CEC">
            <w:pPr>
              <w:rPr>
                <w:color w:val="00B050"/>
                <w:lang w:val="en-US" w:bidi="ar-OM"/>
              </w:rPr>
            </w:pPr>
            <w:r w:rsidRPr="00B11C8F">
              <w:rPr>
                <w:color w:val="00B050"/>
                <w:lang w:val="en-US" w:bidi="ar-OM"/>
              </w:rPr>
              <w:t xml:space="preserve">He said, “Come out, kid, I haven’t found you! Where are you? You are not here. I have been looking for you everywhere.” </w:t>
            </w:r>
          </w:p>
        </w:tc>
      </w:tr>
      <w:tr w:rsidR="00F57617" w:rsidRPr="00DF72A7" w14:paraId="106E7BA2" w14:textId="77777777" w:rsidTr="00763CEC">
        <w:tc>
          <w:tcPr>
            <w:tcW w:w="850" w:type="dxa"/>
          </w:tcPr>
          <w:p w14:paraId="612649B5" w14:textId="77777777" w:rsidR="00F57617" w:rsidRPr="00FE703C" w:rsidRDefault="00F57617" w:rsidP="00763CEC">
            <w:pPr>
              <w:rPr>
                <w:iCs/>
                <w:noProof/>
              </w:rPr>
            </w:pPr>
            <w:r>
              <w:rPr>
                <w:iCs/>
                <w:noProof/>
              </w:rPr>
              <w:t>13:29</w:t>
            </w:r>
          </w:p>
        </w:tc>
        <w:tc>
          <w:tcPr>
            <w:tcW w:w="3969" w:type="dxa"/>
          </w:tcPr>
          <w:p w14:paraId="14E68B55" w14:textId="77777777" w:rsidR="00F57617" w:rsidRPr="00B11C8F" w:rsidRDefault="00F57617" w:rsidP="00763CEC">
            <w:pPr>
              <w:rPr>
                <w:color w:val="00B050"/>
                <w:lang w:val="en-US"/>
              </w:rPr>
            </w:pPr>
            <w:r w:rsidRPr="00B11C8F">
              <w:rPr>
                <w:color w:val="00B050"/>
                <w:lang w:val="en-US"/>
              </w:rPr>
              <w:t xml:space="preserve">gāyil “yā </w:t>
            </w:r>
            <w:r w:rsidRPr="00B11C8F">
              <w:rPr>
                <w:color w:val="00B050"/>
              </w:rPr>
              <w:t>n</w:t>
            </w:r>
            <w:r>
              <w:rPr>
                <w:color w:val="00B050"/>
              </w:rPr>
              <w:t>a</w:t>
            </w:r>
            <w:r w:rsidRPr="00B11C8F">
              <w:rPr>
                <w:color w:val="00B050"/>
              </w:rPr>
              <w:t>bi</w:t>
            </w:r>
            <w:r w:rsidRPr="00B11C8F">
              <w:rPr>
                <w:color w:val="00B050"/>
                <w:lang w:val="en-US"/>
              </w:rPr>
              <w:t xml:space="preserve"> Mūse, āni ṣirit ᵊšʕaṛa, w ṣirit ᵊb-šārb-ak, hāḏiyān-i!” </w:t>
            </w:r>
          </w:p>
        </w:tc>
        <w:tc>
          <w:tcPr>
            <w:tcW w:w="4252" w:type="dxa"/>
          </w:tcPr>
          <w:p w14:paraId="6B7C08E7" w14:textId="77777777" w:rsidR="00F57617" w:rsidRPr="00B11C8F" w:rsidRDefault="00F57617" w:rsidP="00763CEC">
            <w:pPr>
              <w:rPr>
                <w:color w:val="00B050"/>
                <w:lang w:val="en-US" w:bidi="ar-OM"/>
              </w:rPr>
            </w:pPr>
            <w:r w:rsidRPr="00B11C8F">
              <w:rPr>
                <w:color w:val="00B050"/>
                <w:lang w:val="en-US" w:bidi="ar-OM"/>
              </w:rPr>
              <w:t>He said, “O prophet Moses, I have become a hair in your moustache. Here I am!”</w:t>
            </w:r>
          </w:p>
        </w:tc>
      </w:tr>
      <w:tr w:rsidR="00F57617" w:rsidRPr="00DF72A7" w14:paraId="21428F4B" w14:textId="77777777" w:rsidTr="00763CEC">
        <w:tc>
          <w:tcPr>
            <w:tcW w:w="850" w:type="dxa"/>
          </w:tcPr>
          <w:p w14:paraId="7989B71C" w14:textId="77777777" w:rsidR="00F57617" w:rsidRPr="00CB0C28" w:rsidRDefault="00F57617" w:rsidP="00763CEC">
            <w:pPr>
              <w:rPr>
                <w:iCs/>
                <w:noProof/>
              </w:rPr>
            </w:pPr>
            <w:r>
              <w:rPr>
                <w:iCs/>
                <w:noProof/>
              </w:rPr>
              <w:t>13:35</w:t>
            </w:r>
          </w:p>
        </w:tc>
        <w:tc>
          <w:tcPr>
            <w:tcW w:w="3969" w:type="dxa"/>
          </w:tcPr>
          <w:p w14:paraId="3342B565" w14:textId="77777777" w:rsidR="00F57617" w:rsidRPr="00B11C8F" w:rsidRDefault="00F57617" w:rsidP="00763CEC">
            <w:pPr>
              <w:rPr>
                <w:color w:val="00B050"/>
                <w:lang w:val="en-US"/>
              </w:rPr>
            </w:pPr>
            <w:r w:rsidRPr="00B11C8F">
              <w:rPr>
                <w:color w:val="00B050"/>
                <w:lang w:val="en-US"/>
              </w:rPr>
              <w:t>ᵊšʕaṛa ṣāyir ᵊb-šārb-u, aha w hāḏiyān-i, w ṭāliʕ inn-u šʕaṛa b-šārb-u.</w:t>
            </w:r>
          </w:p>
        </w:tc>
        <w:tc>
          <w:tcPr>
            <w:tcW w:w="4252" w:type="dxa"/>
          </w:tcPr>
          <w:p w14:paraId="21359FDC" w14:textId="77777777" w:rsidR="00F57617" w:rsidRPr="00B11C8F" w:rsidRDefault="00F57617" w:rsidP="00763CEC">
            <w:pPr>
              <w:rPr>
                <w:color w:val="00B050"/>
                <w:lang w:val="en-US" w:bidi="ar-OM"/>
              </w:rPr>
            </w:pPr>
            <w:r w:rsidRPr="00B11C8F">
              <w:rPr>
                <w:color w:val="00B050"/>
                <w:lang w:val="en-US" w:bidi="ar-OM"/>
              </w:rPr>
              <w:t>He had become a hair in his moustache saying, “Ha, here I am!” It turned out that he was a hair in his moustache.</w:t>
            </w:r>
          </w:p>
        </w:tc>
      </w:tr>
      <w:tr w:rsidR="00F57617" w:rsidRPr="00E75ACB" w14:paraId="6F8CCD08" w14:textId="77777777" w:rsidTr="00763CEC">
        <w:tc>
          <w:tcPr>
            <w:tcW w:w="850" w:type="dxa"/>
          </w:tcPr>
          <w:p w14:paraId="117FF7F5" w14:textId="77777777" w:rsidR="00F57617" w:rsidRPr="002658F5" w:rsidRDefault="00F57617" w:rsidP="00763CEC">
            <w:pPr>
              <w:rPr>
                <w:iCs/>
                <w:noProof/>
              </w:rPr>
            </w:pPr>
            <w:r>
              <w:rPr>
                <w:iCs/>
                <w:noProof/>
              </w:rPr>
              <w:t>13:40</w:t>
            </w:r>
          </w:p>
        </w:tc>
        <w:tc>
          <w:tcPr>
            <w:tcW w:w="3969" w:type="dxa"/>
          </w:tcPr>
          <w:p w14:paraId="75581EF5" w14:textId="77777777" w:rsidR="00F57617" w:rsidRPr="00B11C8F" w:rsidRDefault="00F57617" w:rsidP="00763CEC">
            <w:pPr>
              <w:rPr>
                <w:color w:val="00B050"/>
              </w:rPr>
            </w:pPr>
            <w:r w:rsidRPr="00B11C8F">
              <w:rPr>
                <w:color w:val="00B050"/>
              </w:rPr>
              <w:t>“ā” gāyil-l-u “yā walad du-rūḥ! āni ʕalē-kum mā_gdar, intu demek daraǧit-kum čibīre, aʕala minn-i, w-āni mā_gdar ʕalē-kum.”</w:t>
            </w:r>
          </w:p>
        </w:tc>
        <w:tc>
          <w:tcPr>
            <w:tcW w:w="4252" w:type="dxa"/>
          </w:tcPr>
          <w:p w14:paraId="50A89C9B" w14:textId="77777777" w:rsidR="00F57617" w:rsidRPr="00B11C8F" w:rsidRDefault="00F57617" w:rsidP="00763CEC">
            <w:pPr>
              <w:rPr>
                <w:color w:val="00B050"/>
                <w:lang w:bidi="ar-OM"/>
              </w:rPr>
            </w:pPr>
            <w:r w:rsidRPr="00B11C8F">
              <w:rPr>
                <w:color w:val="00B050"/>
                <w:lang w:bidi="ar-OM"/>
              </w:rPr>
              <w:t>He said to him, “Kid, go away! I cannot compete with you. Your rank must be high, higher than mine. I cannot keep up with you.”</w:t>
            </w:r>
          </w:p>
        </w:tc>
      </w:tr>
      <w:tr w:rsidR="00F57617" w:rsidRPr="00885A70" w14:paraId="4BE9FEF8" w14:textId="77777777" w:rsidTr="00763CEC">
        <w:tc>
          <w:tcPr>
            <w:tcW w:w="850" w:type="dxa"/>
          </w:tcPr>
          <w:p w14:paraId="07A2AD3C" w14:textId="77777777" w:rsidR="00F57617" w:rsidRPr="00577078" w:rsidRDefault="00F57617" w:rsidP="00763CEC">
            <w:pPr>
              <w:rPr>
                <w:iCs/>
                <w:noProof/>
                <w:lang w:val="fr-FR"/>
              </w:rPr>
            </w:pPr>
            <w:r>
              <w:rPr>
                <w:iCs/>
                <w:noProof/>
                <w:lang w:val="fr-FR"/>
              </w:rPr>
              <w:lastRenderedPageBreak/>
              <w:t>13:51</w:t>
            </w:r>
          </w:p>
        </w:tc>
        <w:tc>
          <w:tcPr>
            <w:tcW w:w="3969" w:type="dxa"/>
          </w:tcPr>
          <w:p w14:paraId="06DC9E0F" w14:textId="77777777" w:rsidR="00F57617" w:rsidRPr="00B11C8F" w:rsidRDefault="00F57617" w:rsidP="00763CEC">
            <w:pPr>
              <w:rPr>
                <w:color w:val="00B050"/>
                <w:rtl/>
                <w:lang w:val="de-AT" w:bidi="ar-OM"/>
              </w:rPr>
            </w:pPr>
            <w:r w:rsidRPr="00B11C8F">
              <w:rPr>
                <w:color w:val="00B050"/>
              </w:rPr>
              <w:t>ᵊ</w:t>
            </w:r>
            <w:r w:rsidRPr="00B11C8F">
              <w:rPr>
                <w:color w:val="00B050"/>
                <w:lang w:val="fr-FR"/>
              </w:rPr>
              <w:t>mdaššr-u w rāyiḥ ʕādēne n</w:t>
            </w:r>
            <w:r>
              <w:rPr>
                <w:color w:val="00B050"/>
                <w:lang w:val="fr-FR"/>
              </w:rPr>
              <w:t>a</w:t>
            </w:r>
            <w:r w:rsidRPr="00B11C8F">
              <w:rPr>
                <w:color w:val="00B050"/>
                <w:lang w:val="fr-FR"/>
              </w:rPr>
              <w:t>bi Mūse mxallī-hum w rāyiḥ ʕādēne w ǧāy al-walad ʕala ahal-u.</w:t>
            </w:r>
          </w:p>
        </w:tc>
        <w:tc>
          <w:tcPr>
            <w:tcW w:w="4252" w:type="dxa"/>
          </w:tcPr>
          <w:p w14:paraId="58A84EF5" w14:textId="77777777" w:rsidR="00F57617" w:rsidRPr="00B11C8F" w:rsidRDefault="00F57617" w:rsidP="00763CEC">
            <w:pPr>
              <w:rPr>
                <w:color w:val="00B050"/>
                <w:lang w:val="fr-FR" w:bidi="ar-OM"/>
              </w:rPr>
            </w:pPr>
            <w:r w:rsidRPr="00B11C8F">
              <w:rPr>
                <w:color w:val="00B050"/>
                <w:lang w:bidi="ar-OM"/>
              </w:rPr>
              <w:t xml:space="preserve">He left him and went away. The prophet Moses left them and went away then. </w:t>
            </w:r>
            <w:r w:rsidRPr="00B11C8F">
              <w:rPr>
                <w:color w:val="00B050"/>
                <w:lang w:val="fr-FR" w:bidi="ar-OM"/>
              </w:rPr>
              <w:t>The boy returned to his family.</w:t>
            </w:r>
          </w:p>
        </w:tc>
      </w:tr>
      <w:tr w:rsidR="00F57617" w:rsidRPr="00885A70" w14:paraId="137C71BB" w14:textId="77777777" w:rsidTr="00763CEC">
        <w:tc>
          <w:tcPr>
            <w:tcW w:w="850" w:type="dxa"/>
          </w:tcPr>
          <w:p w14:paraId="6AE7547F" w14:textId="77777777" w:rsidR="00F57617" w:rsidRPr="00577078" w:rsidRDefault="00F57617" w:rsidP="00763CEC">
            <w:pPr>
              <w:rPr>
                <w:iCs/>
                <w:noProof/>
                <w:lang w:val="fr-FR"/>
              </w:rPr>
            </w:pPr>
            <w:r>
              <w:rPr>
                <w:iCs/>
                <w:noProof/>
                <w:lang w:val="fr-FR"/>
              </w:rPr>
              <w:t>13:56</w:t>
            </w:r>
          </w:p>
        </w:tc>
        <w:tc>
          <w:tcPr>
            <w:tcW w:w="3969" w:type="dxa"/>
          </w:tcPr>
          <w:p w14:paraId="47A17543" w14:textId="77777777" w:rsidR="00F57617" w:rsidRPr="00B11C8F" w:rsidRDefault="00F57617" w:rsidP="00763CEC">
            <w:pPr>
              <w:rPr>
                <w:color w:val="00B050"/>
                <w:lang w:val="fr-FR"/>
              </w:rPr>
            </w:pPr>
            <w:r w:rsidRPr="00B11C8F">
              <w:rPr>
                <w:color w:val="00B050"/>
                <w:lang w:val="fr-FR"/>
              </w:rPr>
              <w:t>w yurkuḏ̣ w mdaḥḥǧīn in haḏe ṭayyib gāyil “iš-ṣār w-</w:t>
            </w:r>
            <w:r w:rsidRPr="00B11C8F">
              <w:rPr>
                <w:color w:val="00B050"/>
              </w:rPr>
              <w:t>ᵊ</w:t>
            </w:r>
            <w:r w:rsidRPr="00B11C8F">
              <w:rPr>
                <w:color w:val="00B050"/>
                <w:lang w:val="fr-FR"/>
              </w:rPr>
              <w:t>hniyye?” gāyil “waḷḷa mā hniyye hīčiḏ w hīčiḏ sāwēne.</w:t>
            </w:r>
          </w:p>
        </w:tc>
        <w:tc>
          <w:tcPr>
            <w:tcW w:w="4252" w:type="dxa"/>
          </w:tcPr>
          <w:p w14:paraId="181C5F30" w14:textId="77777777" w:rsidR="00F57617" w:rsidRPr="00B11C8F" w:rsidRDefault="00F57617" w:rsidP="00763CEC">
            <w:pPr>
              <w:rPr>
                <w:color w:val="00B050"/>
                <w:lang w:bidi="ar-OM"/>
              </w:rPr>
            </w:pPr>
            <w:r w:rsidRPr="00B11C8F">
              <w:rPr>
                <w:color w:val="00B050"/>
                <w:lang w:bidi="ar-OM"/>
              </w:rPr>
              <w:t xml:space="preserve">He was running and so they saw that he was alive. They said, “What happened?” He said, </w:t>
            </w:r>
            <w:r w:rsidRPr="00B11C8F">
              <w:rPr>
                <w:color w:val="00B050"/>
              </w:rPr>
              <w:t>“</w:t>
            </w:r>
            <w:r w:rsidRPr="00B11C8F">
              <w:rPr>
                <w:color w:val="00B050"/>
                <w:lang w:bidi="ar-OM"/>
              </w:rPr>
              <w:t>Well, nothing, we did this and that.</w:t>
            </w:r>
          </w:p>
        </w:tc>
      </w:tr>
      <w:tr w:rsidR="00F57617" w:rsidRPr="00885A70" w14:paraId="5D428014" w14:textId="77777777" w:rsidTr="00763CEC">
        <w:tc>
          <w:tcPr>
            <w:tcW w:w="850" w:type="dxa"/>
          </w:tcPr>
          <w:p w14:paraId="2823DCBD" w14:textId="77777777" w:rsidR="00F57617" w:rsidRPr="00577078" w:rsidRDefault="00F57617" w:rsidP="00763CEC">
            <w:pPr>
              <w:rPr>
                <w:iCs/>
                <w:noProof/>
                <w:lang w:val="fr-FR"/>
              </w:rPr>
            </w:pPr>
            <w:r>
              <w:rPr>
                <w:iCs/>
                <w:noProof/>
                <w:lang w:val="fr-FR"/>
              </w:rPr>
              <w:t>14:03</w:t>
            </w:r>
          </w:p>
        </w:tc>
        <w:tc>
          <w:tcPr>
            <w:tcW w:w="3969" w:type="dxa"/>
          </w:tcPr>
          <w:p w14:paraId="02D81548" w14:textId="77777777" w:rsidR="00F57617" w:rsidRPr="00B11C8F" w:rsidRDefault="00F57617" w:rsidP="00763CEC">
            <w:pPr>
              <w:rPr>
                <w:color w:val="00B050"/>
                <w:lang w:val="fr-FR"/>
              </w:rPr>
            </w:pPr>
            <w:r w:rsidRPr="00B11C8F">
              <w:rPr>
                <w:color w:val="00B050"/>
                <w:lang w:val="fr-FR"/>
              </w:rPr>
              <w:t>w haḏe nabi aḷḷa, haḏe n</w:t>
            </w:r>
            <w:r>
              <w:rPr>
                <w:color w:val="00B050"/>
                <w:lang w:val="fr-FR"/>
              </w:rPr>
              <w:t>a</w:t>
            </w:r>
            <w:r w:rsidRPr="00B11C8F">
              <w:rPr>
                <w:color w:val="00B050"/>
                <w:lang w:val="fr-FR"/>
              </w:rPr>
              <w:t xml:space="preserve">bi Mūse.” w rāyiḥ </w:t>
            </w:r>
            <w:r w:rsidRPr="00B11C8F">
              <w:rPr>
                <w:color w:val="00B050"/>
                <w:lang w:val="en-US"/>
              </w:rPr>
              <w:t>ᵊ</w:t>
            </w:r>
            <w:r w:rsidRPr="00B11C8F">
              <w:rPr>
                <w:color w:val="00B050"/>
                <w:lang w:val="fr-FR"/>
              </w:rPr>
              <w:t>mxallī-hum. haḏōḷe ahl aḷḷa, ahl aḷḷa.</w:t>
            </w:r>
          </w:p>
        </w:tc>
        <w:tc>
          <w:tcPr>
            <w:tcW w:w="4252" w:type="dxa"/>
          </w:tcPr>
          <w:p w14:paraId="36B51DBC" w14:textId="77777777" w:rsidR="00F57617" w:rsidRPr="00B11C8F" w:rsidRDefault="00F57617" w:rsidP="00763CEC">
            <w:pPr>
              <w:rPr>
                <w:color w:val="00B050"/>
                <w:lang w:val="fr-FR" w:bidi="ar-OM"/>
              </w:rPr>
            </w:pPr>
            <w:r w:rsidRPr="00B11C8F">
              <w:rPr>
                <w:color w:val="00B050"/>
                <w:lang w:bidi="ar-OM"/>
              </w:rPr>
              <w:t xml:space="preserve">And he is God’s prophet, he is the prophet Moses. He had gone away, left them. </w:t>
            </w:r>
            <w:r w:rsidRPr="00B11C8F">
              <w:rPr>
                <w:color w:val="00B050"/>
                <w:lang w:val="fr-FR" w:bidi="ar-OM"/>
              </w:rPr>
              <w:t xml:space="preserve">These are God’s people, God’s people. </w:t>
            </w:r>
          </w:p>
        </w:tc>
      </w:tr>
      <w:tr w:rsidR="00F57617" w:rsidRPr="00885A70" w14:paraId="095D545B" w14:textId="77777777" w:rsidTr="00763CEC">
        <w:tc>
          <w:tcPr>
            <w:tcW w:w="850" w:type="dxa"/>
          </w:tcPr>
          <w:p w14:paraId="5B385462" w14:textId="77777777" w:rsidR="00F57617" w:rsidRPr="00577078" w:rsidRDefault="00F57617" w:rsidP="00763CEC">
            <w:pPr>
              <w:rPr>
                <w:iCs/>
                <w:noProof/>
                <w:lang w:val="fr-FR"/>
              </w:rPr>
            </w:pPr>
            <w:r>
              <w:rPr>
                <w:iCs/>
                <w:noProof/>
                <w:lang w:val="fr-FR"/>
              </w:rPr>
              <w:t>14:12</w:t>
            </w:r>
          </w:p>
        </w:tc>
        <w:tc>
          <w:tcPr>
            <w:tcW w:w="3969" w:type="dxa"/>
          </w:tcPr>
          <w:p w14:paraId="1B0A1AA1" w14:textId="77777777" w:rsidR="00F57617" w:rsidRPr="00B11C8F" w:rsidRDefault="00F57617" w:rsidP="00763CEC">
            <w:pPr>
              <w:rPr>
                <w:color w:val="00B050"/>
                <w:lang w:val="fr-FR"/>
              </w:rPr>
            </w:pPr>
            <w:r w:rsidRPr="00B11C8F">
              <w:rPr>
                <w:color w:val="00B050"/>
                <w:lang w:val="fr-FR"/>
              </w:rPr>
              <w:t>huṃṃa ʕābdīn aḷḷa w qēr ᵊhnīt aḷḷa mā yʕarfūn šakle, bass yʕarfūn aḷḷa, bass yʕarfūn xāṭir aḷḷa</w:t>
            </w:r>
          </w:p>
        </w:tc>
        <w:tc>
          <w:tcPr>
            <w:tcW w:w="4252" w:type="dxa"/>
          </w:tcPr>
          <w:p w14:paraId="6DAC62F5" w14:textId="77777777" w:rsidR="00F57617" w:rsidRPr="00B11C8F" w:rsidRDefault="00F57617" w:rsidP="00763CEC">
            <w:pPr>
              <w:rPr>
                <w:color w:val="00B050"/>
                <w:lang w:bidi="ar-OM"/>
              </w:rPr>
            </w:pPr>
            <w:r w:rsidRPr="00B11C8F">
              <w:rPr>
                <w:color w:val="00B050"/>
                <w:lang w:bidi="ar-OM"/>
              </w:rPr>
              <w:t>They worship God and they do not know anything else but God. They only know God; they only know God’s sake.</w:t>
            </w:r>
          </w:p>
        </w:tc>
      </w:tr>
      <w:tr w:rsidR="00F57617" w:rsidRPr="00885A70" w14:paraId="23FF93AC" w14:textId="77777777" w:rsidTr="00763CEC">
        <w:tc>
          <w:tcPr>
            <w:tcW w:w="850" w:type="dxa"/>
          </w:tcPr>
          <w:p w14:paraId="5C79EA91" w14:textId="77777777" w:rsidR="00F57617" w:rsidRPr="00577078" w:rsidRDefault="00F57617" w:rsidP="00763CEC">
            <w:pPr>
              <w:rPr>
                <w:iCs/>
                <w:noProof/>
                <w:lang w:val="fr-FR"/>
              </w:rPr>
            </w:pPr>
            <w:r>
              <w:rPr>
                <w:iCs/>
                <w:noProof/>
                <w:lang w:val="fr-FR"/>
              </w:rPr>
              <w:t>14:22</w:t>
            </w:r>
          </w:p>
        </w:tc>
        <w:tc>
          <w:tcPr>
            <w:tcW w:w="3969" w:type="dxa"/>
          </w:tcPr>
          <w:p w14:paraId="4C28AFC4" w14:textId="77777777" w:rsidR="00F57617" w:rsidRPr="00B11C8F" w:rsidRDefault="00F57617" w:rsidP="00763CEC">
            <w:pPr>
              <w:rPr>
                <w:color w:val="00B050"/>
                <w:lang w:val="fr-FR"/>
              </w:rPr>
            </w:pPr>
            <w:r w:rsidRPr="00B11C8F">
              <w:rPr>
                <w:color w:val="00B050"/>
                <w:lang w:val="fr-FR"/>
              </w:rPr>
              <w:t>qēr mā ʕid-hum lā minfiʕit ad-dinye lā lilhum ᵊhniyye, inšaḷḷa zād alḥaz zād balčin zād šī, mā_ndall yaʕni – xurf aḷḷa ʕalē-k!</w:t>
            </w:r>
          </w:p>
        </w:tc>
        <w:tc>
          <w:tcPr>
            <w:tcW w:w="4252" w:type="dxa"/>
          </w:tcPr>
          <w:p w14:paraId="4FEBCC0B" w14:textId="77777777" w:rsidR="00F57617" w:rsidRPr="00B11C8F" w:rsidRDefault="00F57617" w:rsidP="00763CEC">
            <w:pPr>
              <w:rPr>
                <w:color w:val="00B050"/>
                <w:lang w:bidi="ar-OM"/>
              </w:rPr>
            </w:pPr>
            <w:r w:rsidRPr="00B11C8F">
              <w:rPr>
                <w:color w:val="00B050"/>
                <w:lang w:bidi="ar-OM"/>
              </w:rPr>
              <w:t>They do not have anything else, neither the world’s pleasures nor anything else. By God’s will, maybe nowadays there is also something (like this), but I do not know. –God bless you!</w:t>
            </w:r>
          </w:p>
        </w:tc>
      </w:tr>
    </w:tbl>
    <w:p w14:paraId="7B141511" w14:textId="77777777" w:rsidR="007140B6" w:rsidRDefault="007140B6">
      <w:pPr>
        <w:rPr>
          <w:lang w:val="en-US"/>
        </w:rPr>
      </w:pPr>
    </w:p>
    <w:p w14:paraId="4C79249C" w14:textId="77777777" w:rsidR="007140B6" w:rsidRDefault="00000000">
      <w:pPr>
        <w:pStyle w:val="Heading2"/>
        <w:rPr>
          <w:lang w:val="en-US"/>
        </w:rPr>
      </w:pPr>
      <w:bookmarkStart w:id="185" w:name="_Toc156305456"/>
      <w:r>
        <w:rPr>
          <w:lang w:val="en-US"/>
        </w:rPr>
        <w:t>Urfa-136_Cigkofte-Harran-2013</w:t>
      </w:r>
      <w:bookmarkEnd w:id="185"/>
    </w:p>
    <w:p w14:paraId="086272B1" w14:textId="77777777" w:rsidR="00F57617" w:rsidRPr="00BC0614" w:rsidRDefault="00F57617" w:rsidP="00F57617">
      <w:pPr>
        <w:pStyle w:val="List"/>
        <w:rPr>
          <w:lang w:val="en-US"/>
        </w:rPr>
      </w:pPr>
      <w:r>
        <w:rPr>
          <w:noProof/>
          <w:lang w:val="en-US"/>
        </w:rPr>
        <w:t>Amīna</w:t>
      </w:r>
    </w:p>
    <w:p w14:paraId="43D69C35" w14:textId="77777777" w:rsidR="00F57617" w:rsidRDefault="00F57617" w:rsidP="00F57617">
      <w:pPr>
        <w:pStyle w:val="List"/>
        <w:rPr>
          <w:lang w:val="de-AT"/>
        </w:rPr>
      </w:pPr>
      <w:r>
        <w:rPr>
          <w:lang w:val="de-AT"/>
        </w:rPr>
        <w:t xml:space="preserve">1 Oct 2013 </w:t>
      </w:r>
    </w:p>
    <w:p w14:paraId="1B338807" w14:textId="77777777" w:rsidR="00F57617" w:rsidRPr="00C93879" w:rsidRDefault="00F57617" w:rsidP="00F57617">
      <w:pPr>
        <w:pStyle w:val="List"/>
        <w:rPr>
          <w:lang w:val="de-AT"/>
        </w:rPr>
      </w:pPr>
      <w:r>
        <w:rPr>
          <w:lang w:val="de-AT"/>
        </w:rPr>
        <w:t>Heft II</w:t>
      </w:r>
      <w:r>
        <w:rPr>
          <w:lang w:val="de-AT"/>
        </w:rPr>
        <w:tab/>
      </w:r>
    </w:p>
    <w:p w14:paraId="22F6482A" w14:textId="77777777" w:rsidR="00F57617" w:rsidRPr="00C93879" w:rsidRDefault="00F57617" w:rsidP="00F57617">
      <w:pPr>
        <w:rPr>
          <w:noProof/>
          <w:lang w:val="de-AT"/>
        </w:rPr>
      </w:pPr>
    </w:p>
    <w:tbl>
      <w:tblPr>
        <w:tblStyle w:val="TableGrid"/>
        <w:tblW w:w="0" w:type="auto"/>
        <w:tblLook w:val="04A0" w:firstRow="1" w:lastRow="0" w:firstColumn="1" w:lastColumn="0" w:noHBand="0" w:noVBand="1"/>
      </w:tblPr>
      <w:tblGrid>
        <w:gridCol w:w="850"/>
        <w:gridCol w:w="3969"/>
        <w:gridCol w:w="4252"/>
      </w:tblGrid>
      <w:tr w:rsidR="00F57617" w:rsidRPr="00181331" w14:paraId="4C0DE714" w14:textId="77777777" w:rsidTr="00763CEC">
        <w:tc>
          <w:tcPr>
            <w:tcW w:w="850" w:type="dxa"/>
          </w:tcPr>
          <w:p w14:paraId="5D3B4202" w14:textId="77777777" w:rsidR="00F57617" w:rsidRPr="00BC0614" w:rsidRDefault="00F57617" w:rsidP="00763CEC">
            <w:pPr>
              <w:rPr>
                <w:iCs/>
                <w:noProof/>
                <w:lang w:val="en-US"/>
              </w:rPr>
            </w:pPr>
            <w:r>
              <w:rPr>
                <w:iCs/>
                <w:noProof/>
                <w:lang w:val="en-US"/>
              </w:rPr>
              <w:t>0:21</w:t>
            </w:r>
          </w:p>
        </w:tc>
        <w:tc>
          <w:tcPr>
            <w:tcW w:w="3969" w:type="dxa"/>
          </w:tcPr>
          <w:p w14:paraId="45601CE5" w14:textId="77777777" w:rsidR="00F57617" w:rsidRPr="00896E0D" w:rsidRDefault="00F57617" w:rsidP="00763CEC">
            <w:pPr>
              <w:rPr>
                <w:iCs/>
                <w:noProof/>
                <w:color w:val="00B050"/>
                <w:lang w:val="en-US"/>
              </w:rPr>
            </w:pPr>
            <w:r w:rsidRPr="00896E0D">
              <w:rPr>
                <w:iCs/>
                <w:noProof/>
                <w:color w:val="00B050"/>
                <w:lang w:val="en-US"/>
              </w:rPr>
              <w:t xml:space="preserve">ač-čīgt al-faṛək ta-ngūl al-burqul awwal fāl </w:t>
            </w:r>
            <w:r w:rsidRPr="00896E0D">
              <w:rPr>
                <w:color w:val="00B050"/>
              </w:rPr>
              <w:t>ᵊnǧīb</w:t>
            </w:r>
            <w:r w:rsidRPr="00896E0D">
              <w:rPr>
                <w:iCs/>
                <w:noProof/>
                <w:color w:val="00B050"/>
                <w:lang w:val="en-US"/>
              </w:rPr>
              <w:t xml:space="preserve"> al-burqul, </w:t>
            </w:r>
          </w:p>
        </w:tc>
        <w:tc>
          <w:tcPr>
            <w:tcW w:w="4252" w:type="dxa"/>
          </w:tcPr>
          <w:p w14:paraId="134152B0" w14:textId="77777777" w:rsidR="00F57617" w:rsidRPr="00896E0D" w:rsidRDefault="00F57617" w:rsidP="00763CEC">
            <w:pPr>
              <w:rPr>
                <w:color w:val="00B050"/>
                <w:lang w:val="en-US"/>
              </w:rPr>
            </w:pPr>
            <w:r w:rsidRPr="00896E0D">
              <w:rPr>
                <w:color w:val="00B050"/>
                <w:lang w:val="en-US"/>
              </w:rPr>
              <w:t xml:space="preserve">As for the kneaded </w:t>
            </w:r>
            <w:r w:rsidRPr="00896E0D">
              <w:rPr>
                <w:i/>
                <w:color w:val="00B050"/>
                <w:lang w:val="en-US"/>
              </w:rPr>
              <w:t>čīge</w:t>
            </w:r>
            <w:r w:rsidRPr="00896E0D">
              <w:rPr>
                <w:color w:val="00B050"/>
                <w:lang w:val="en-US"/>
              </w:rPr>
              <w:t xml:space="preserve">, </w:t>
            </w:r>
            <w:r w:rsidRPr="00896E0D">
              <w:rPr>
                <w:noProof/>
                <w:color w:val="00B050"/>
                <w:lang w:val="en-US"/>
              </w:rPr>
              <w:t>let’s say, we first bring the bulgur.</w:t>
            </w:r>
          </w:p>
        </w:tc>
      </w:tr>
      <w:tr w:rsidR="00F57617" w:rsidRPr="00181331" w14:paraId="75083ED6" w14:textId="77777777" w:rsidTr="00763CEC">
        <w:tc>
          <w:tcPr>
            <w:tcW w:w="850" w:type="dxa"/>
          </w:tcPr>
          <w:p w14:paraId="4C66CC7F" w14:textId="77777777" w:rsidR="00F57617" w:rsidRDefault="00F57617" w:rsidP="00763CEC">
            <w:pPr>
              <w:rPr>
                <w:iCs/>
                <w:noProof/>
                <w:lang w:val="en-US"/>
              </w:rPr>
            </w:pPr>
            <w:r>
              <w:rPr>
                <w:iCs/>
                <w:noProof/>
                <w:lang w:val="en-US"/>
              </w:rPr>
              <w:t>0:26</w:t>
            </w:r>
          </w:p>
        </w:tc>
        <w:tc>
          <w:tcPr>
            <w:tcW w:w="3969" w:type="dxa"/>
          </w:tcPr>
          <w:p w14:paraId="1EC00300" w14:textId="77777777" w:rsidR="00F57617" w:rsidRPr="00C3389C" w:rsidRDefault="00F57617" w:rsidP="00763CEC">
            <w:pPr>
              <w:rPr>
                <w:iCs/>
                <w:noProof/>
                <w:color w:val="00B050"/>
                <w:lang w:val="en-US"/>
              </w:rPr>
            </w:pPr>
            <w:r w:rsidRPr="00C3389C">
              <w:rPr>
                <w:iCs/>
                <w:noProof/>
                <w:color w:val="00B050"/>
                <w:lang w:val="en-US"/>
              </w:rPr>
              <w:t>al-burqul šaklēn šī b-burqul, burqul ač-čīge an-nāʕim.</w:t>
            </w:r>
          </w:p>
        </w:tc>
        <w:tc>
          <w:tcPr>
            <w:tcW w:w="4252" w:type="dxa"/>
          </w:tcPr>
          <w:p w14:paraId="473FC8D4" w14:textId="77777777" w:rsidR="00F57617" w:rsidRPr="00C3389C" w:rsidRDefault="00F57617" w:rsidP="00763CEC">
            <w:pPr>
              <w:rPr>
                <w:color w:val="00B050"/>
                <w:lang w:val="en-US"/>
              </w:rPr>
            </w:pPr>
            <w:r w:rsidRPr="00C3389C">
              <w:rPr>
                <w:color w:val="00B050"/>
                <w:lang w:val="en-US"/>
              </w:rPr>
              <w:t>There are two types of bulgur: the</w:t>
            </w:r>
            <w:r w:rsidRPr="00C3389C">
              <w:rPr>
                <w:noProof/>
                <w:color w:val="00B050"/>
                <w:lang w:val="en-US"/>
              </w:rPr>
              <w:t xml:space="preserve"> bulgur for </w:t>
            </w:r>
            <w:r w:rsidRPr="00C3389C">
              <w:rPr>
                <w:i/>
                <w:color w:val="00B050"/>
                <w:lang w:val="en-US"/>
              </w:rPr>
              <w:t xml:space="preserve">čīge </w:t>
            </w:r>
            <w:r w:rsidRPr="00C3389C">
              <w:rPr>
                <w:color w:val="00B050"/>
              </w:rPr>
              <w:t xml:space="preserve">is the </w:t>
            </w:r>
            <w:r w:rsidRPr="00C3389C">
              <w:rPr>
                <w:noProof/>
                <w:color w:val="00B050"/>
                <w:lang w:val="en-US"/>
              </w:rPr>
              <w:t>fine one.</w:t>
            </w:r>
          </w:p>
        </w:tc>
      </w:tr>
      <w:tr w:rsidR="00F57617" w:rsidRPr="00181331" w14:paraId="7A84A9E5" w14:textId="77777777" w:rsidTr="00763CEC">
        <w:tc>
          <w:tcPr>
            <w:tcW w:w="850" w:type="dxa"/>
          </w:tcPr>
          <w:p w14:paraId="585F7F11" w14:textId="77777777" w:rsidR="00F57617" w:rsidRPr="00F56212" w:rsidRDefault="00F57617" w:rsidP="00763CEC">
            <w:pPr>
              <w:rPr>
                <w:iCs/>
                <w:noProof/>
              </w:rPr>
            </w:pPr>
            <w:r>
              <w:rPr>
                <w:iCs/>
                <w:noProof/>
              </w:rPr>
              <w:t>0:31</w:t>
            </w:r>
          </w:p>
        </w:tc>
        <w:tc>
          <w:tcPr>
            <w:tcW w:w="3969" w:type="dxa"/>
          </w:tcPr>
          <w:p w14:paraId="629A9B98" w14:textId="77777777" w:rsidR="00F57617" w:rsidRPr="00C3389C" w:rsidRDefault="00F57617" w:rsidP="00763CEC">
            <w:pPr>
              <w:rPr>
                <w:iCs/>
                <w:noProof/>
                <w:color w:val="00B050"/>
                <w:lang w:val="en-US"/>
              </w:rPr>
            </w:pPr>
            <w:r w:rsidRPr="00C3389C">
              <w:rPr>
                <w:iCs/>
                <w:noProof/>
                <w:color w:val="00B050"/>
                <w:lang w:val="en-US"/>
              </w:rPr>
              <w:t>w dibis-he w ṣōṭ-he, ṣōṭ bēt yrīd yṣīr dibis bēt zād yṣīr ʕalē-he al-ḥāḏ̣ir zād yṣīr al-bēt zād. hā!</w:t>
            </w:r>
          </w:p>
        </w:tc>
        <w:tc>
          <w:tcPr>
            <w:tcW w:w="4252" w:type="dxa"/>
          </w:tcPr>
          <w:p w14:paraId="6050100D" w14:textId="77777777" w:rsidR="00F57617" w:rsidRPr="00C3389C" w:rsidRDefault="00F57617" w:rsidP="00763CEC">
            <w:pPr>
              <w:rPr>
                <w:color w:val="00B050"/>
                <w:lang w:val="en-US"/>
              </w:rPr>
            </w:pPr>
            <w:r w:rsidRPr="00C3389C">
              <w:rPr>
                <w:color w:val="00B050"/>
                <w:lang w:val="en-US"/>
              </w:rPr>
              <w:t>(We also need) the (tomato) paste and chilli pepper. Home dried chillis and homemade paste should be used; the one which has already been made at home.</w:t>
            </w:r>
          </w:p>
        </w:tc>
      </w:tr>
      <w:tr w:rsidR="00F57617" w:rsidRPr="00181331" w14:paraId="776BCFF0" w14:textId="77777777" w:rsidTr="00763CEC">
        <w:tc>
          <w:tcPr>
            <w:tcW w:w="850" w:type="dxa"/>
          </w:tcPr>
          <w:p w14:paraId="4E76BAF7" w14:textId="77777777" w:rsidR="00F57617" w:rsidRPr="00814205" w:rsidRDefault="00F57617" w:rsidP="00763CEC">
            <w:pPr>
              <w:rPr>
                <w:iCs/>
                <w:noProof/>
              </w:rPr>
            </w:pPr>
            <w:r>
              <w:rPr>
                <w:iCs/>
                <w:noProof/>
              </w:rPr>
              <w:t>0:38</w:t>
            </w:r>
          </w:p>
        </w:tc>
        <w:tc>
          <w:tcPr>
            <w:tcW w:w="3969" w:type="dxa"/>
          </w:tcPr>
          <w:p w14:paraId="3BEF6A7A" w14:textId="77777777" w:rsidR="00F57617" w:rsidRPr="00036A60" w:rsidRDefault="00F57617" w:rsidP="00763CEC">
            <w:pPr>
              <w:rPr>
                <w:iCs/>
                <w:noProof/>
                <w:color w:val="00B050"/>
                <w:lang w:val="en-US"/>
              </w:rPr>
            </w:pPr>
            <w:r w:rsidRPr="00036A60">
              <w:rPr>
                <w:iCs/>
                <w:noProof/>
                <w:color w:val="00B050"/>
                <w:lang w:val="en-US"/>
              </w:rPr>
              <w:t xml:space="preserve">w tgūm tufruk-hin tugruḏ̣ ʕalē-hin ṯalāṯ arbaʕ ᵊsnūn </w:t>
            </w:r>
            <w:r w:rsidRPr="00036A60">
              <w:rPr>
                <w:color w:val="00B050"/>
              </w:rPr>
              <w:t>ṣamərsaq</w:t>
            </w:r>
            <w:r w:rsidRPr="00036A60">
              <w:rPr>
                <w:iCs/>
                <w:noProof/>
                <w:color w:val="00B050"/>
                <w:lang w:val="en-US"/>
              </w:rPr>
              <w:t xml:space="preserve">, aṯ-ṯūm. </w:t>
            </w:r>
          </w:p>
        </w:tc>
        <w:tc>
          <w:tcPr>
            <w:tcW w:w="4252" w:type="dxa"/>
          </w:tcPr>
          <w:p w14:paraId="6AD48E81" w14:textId="77777777" w:rsidR="00F57617" w:rsidRPr="00036A60" w:rsidRDefault="00F57617" w:rsidP="00763CEC">
            <w:pPr>
              <w:rPr>
                <w:color w:val="00B050"/>
                <w:lang w:val="en-US"/>
              </w:rPr>
            </w:pPr>
            <w:r w:rsidRPr="00036A60">
              <w:rPr>
                <w:color w:val="00B050"/>
                <w:lang w:val="en-US"/>
              </w:rPr>
              <w:t>Then you start kneading it; then you mince three or four cloves of garlic and put them on it.</w:t>
            </w:r>
          </w:p>
        </w:tc>
      </w:tr>
      <w:tr w:rsidR="00F57617" w:rsidRPr="00181331" w14:paraId="1FC81CF7" w14:textId="77777777" w:rsidTr="00763CEC">
        <w:tc>
          <w:tcPr>
            <w:tcW w:w="850" w:type="dxa"/>
          </w:tcPr>
          <w:p w14:paraId="7E152BBC" w14:textId="77777777" w:rsidR="00F57617" w:rsidRPr="005E0662" w:rsidRDefault="00F57617" w:rsidP="00763CEC">
            <w:pPr>
              <w:rPr>
                <w:iCs/>
                <w:noProof/>
              </w:rPr>
            </w:pPr>
            <w:r>
              <w:rPr>
                <w:iCs/>
                <w:noProof/>
              </w:rPr>
              <w:t>0:45</w:t>
            </w:r>
          </w:p>
        </w:tc>
        <w:tc>
          <w:tcPr>
            <w:tcW w:w="3969" w:type="dxa"/>
          </w:tcPr>
          <w:p w14:paraId="0D3BCDC0" w14:textId="77777777" w:rsidR="00F57617" w:rsidRPr="00036A60" w:rsidRDefault="00F57617" w:rsidP="00763CEC">
            <w:pPr>
              <w:rPr>
                <w:iCs/>
                <w:noProof/>
                <w:color w:val="00B050"/>
                <w:lang w:val="en-US"/>
              </w:rPr>
            </w:pPr>
            <w:r w:rsidRPr="00036A60">
              <w:rPr>
                <w:iCs/>
                <w:noProof/>
                <w:color w:val="00B050"/>
                <w:lang w:val="en-US"/>
              </w:rPr>
              <w:t>w-ᵊhnīt bəṣal, rās bəṣal ta-ngūl, ᵊbṣale wəḥde tugruḏ̣ ʕalē-he bṣalt-in yābse w yinfarčin haḏanne.</w:t>
            </w:r>
          </w:p>
        </w:tc>
        <w:tc>
          <w:tcPr>
            <w:tcW w:w="4252" w:type="dxa"/>
          </w:tcPr>
          <w:p w14:paraId="4A50FB5E" w14:textId="77777777" w:rsidR="00F57617" w:rsidRPr="00036A60" w:rsidRDefault="00F57617" w:rsidP="00763CEC">
            <w:pPr>
              <w:rPr>
                <w:color w:val="00B050"/>
                <w:lang w:val="en-US"/>
              </w:rPr>
            </w:pPr>
            <w:r w:rsidRPr="00036A60">
              <w:rPr>
                <w:color w:val="00B050"/>
                <w:lang w:val="en-US"/>
              </w:rPr>
              <w:t>Some onions, let’s say, one onion. You grate an onion, a yellow onion; and then all these (ingredients) are kneaded thoroughly.</w:t>
            </w:r>
          </w:p>
        </w:tc>
      </w:tr>
      <w:tr w:rsidR="00F57617" w:rsidRPr="00181331" w14:paraId="7A56AF5B" w14:textId="77777777" w:rsidTr="00763CEC">
        <w:tc>
          <w:tcPr>
            <w:tcW w:w="850" w:type="dxa"/>
          </w:tcPr>
          <w:p w14:paraId="5B0C0513" w14:textId="77777777" w:rsidR="00F57617" w:rsidRPr="00250079" w:rsidRDefault="00F57617" w:rsidP="00763CEC">
            <w:pPr>
              <w:rPr>
                <w:iCs/>
                <w:noProof/>
              </w:rPr>
            </w:pPr>
            <w:r>
              <w:rPr>
                <w:iCs/>
                <w:noProof/>
              </w:rPr>
              <w:t>0:51</w:t>
            </w:r>
          </w:p>
        </w:tc>
        <w:tc>
          <w:tcPr>
            <w:tcW w:w="3969" w:type="dxa"/>
          </w:tcPr>
          <w:p w14:paraId="772B7F78" w14:textId="77777777" w:rsidR="00F57617" w:rsidRPr="00036A60" w:rsidRDefault="00F57617" w:rsidP="00763CEC">
            <w:pPr>
              <w:rPr>
                <w:color w:val="00B050"/>
                <w:lang w:val="en-US" w:bidi="ar-OM"/>
              </w:rPr>
            </w:pPr>
            <w:r w:rsidRPr="00036A60">
              <w:rPr>
                <w:iCs/>
                <w:noProof/>
                <w:color w:val="00B050"/>
                <w:lang w:val="en-US"/>
              </w:rPr>
              <w:t xml:space="preserve">yḏ̣all guṭmut guṭmut </w:t>
            </w:r>
            <w:r w:rsidRPr="00036A60">
              <w:rPr>
                <w:color w:val="00B050"/>
              </w:rPr>
              <w:t>mayye</w:t>
            </w:r>
            <w:r w:rsidRPr="00036A60">
              <w:rPr>
                <w:iCs/>
                <w:noProof/>
                <w:color w:val="00B050"/>
                <w:lang w:val="en-US"/>
              </w:rPr>
              <w:t xml:space="preserve"> tḥuṭṭ ʕalē-hin w tufruk-hin tufruk-hin lummun-hin guṭma yistawin w ssāwī-l-hin </w:t>
            </w:r>
            <w:r w:rsidRPr="00036A60">
              <w:rPr>
                <w:color w:val="00B050"/>
              </w:rPr>
              <w:t>īdām, īdām bēḏ̣.</w:t>
            </w:r>
          </w:p>
        </w:tc>
        <w:tc>
          <w:tcPr>
            <w:tcW w:w="4252" w:type="dxa"/>
          </w:tcPr>
          <w:p w14:paraId="5AC60911" w14:textId="77777777" w:rsidR="00F57617" w:rsidRPr="00036A60" w:rsidRDefault="00F57617" w:rsidP="00763CEC">
            <w:pPr>
              <w:rPr>
                <w:color w:val="00B050"/>
                <w:lang w:val="en-US"/>
              </w:rPr>
            </w:pPr>
            <w:r w:rsidRPr="00036A60">
              <w:rPr>
                <w:color w:val="00B050"/>
                <w:lang w:val="en-US"/>
              </w:rPr>
              <w:t>You keep pouring slowly slowly water on it while kneading and kneading it until it is done. Then you prepare the hot oil with eggs.</w:t>
            </w:r>
          </w:p>
        </w:tc>
      </w:tr>
      <w:tr w:rsidR="00F57617" w:rsidRPr="00181331" w14:paraId="22D5545E" w14:textId="77777777" w:rsidTr="00763CEC">
        <w:tc>
          <w:tcPr>
            <w:tcW w:w="850" w:type="dxa"/>
          </w:tcPr>
          <w:p w14:paraId="6A92429F" w14:textId="77777777" w:rsidR="00F57617" w:rsidRDefault="00F57617" w:rsidP="00763CEC">
            <w:pPr>
              <w:rPr>
                <w:iCs/>
                <w:noProof/>
                <w:lang w:val="en-US"/>
              </w:rPr>
            </w:pPr>
            <w:r>
              <w:rPr>
                <w:iCs/>
                <w:noProof/>
                <w:lang w:val="en-US"/>
              </w:rPr>
              <w:t>1:00</w:t>
            </w:r>
          </w:p>
        </w:tc>
        <w:tc>
          <w:tcPr>
            <w:tcW w:w="3969" w:type="dxa"/>
          </w:tcPr>
          <w:p w14:paraId="0812C4AD" w14:textId="77777777" w:rsidR="00F57617" w:rsidRPr="00750012" w:rsidRDefault="00F57617" w:rsidP="00763CEC">
            <w:pPr>
              <w:rPr>
                <w:iCs/>
                <w:noProof/>
                <w:color w:val="00B050"/>
                <w:lang w:val="en-US"/>
              </w:rPr>
            </w:pPr>
            <w:r w:rsidRPr="00750012">
              <w:rPr>
                <w:iCs/>
                <w:noProof/>
                <w:color w:val="00B050"/>
                <w:lang w:val="en-US"/>
              </w:rPr>
              <w:t>tiksir ʕalē-hin bēḏ̣tēn w-īdām-hin guṭma yṣīr, tugruḏ̣ ʕalē-hin baqdanūs w bəṣal-in yā… xaḏ̣ar.</w:t>
            </w:r>
          </w:p>
        </w:tc>
        <w:tc>
          <w:tcPr>
            <w:tcW w:w="4252" w:type="dxa"/>
          </w:tcPr>
          <w:p w14:paraId="530FDE70" w14:textId="77777777" w:rsidR="00F57617" w:rsidRPr="00750012" w:rsidRDefault="00F57617" w:rsidP="00763CEC">
            <w:pPr>
              <w:rPr>
                <w:color w:val="00B050"/>
                <w:highlight w:val="green"/>
                <w:lang w:val="en-US"/>
              </w:rPr>
            </w:pPr>
            <w:r w:rsidRPr="00750012">
              <w:rPr>
                <w:color w:val="00B050"/>
                <w:lang w:val="en-US"/>
              </w:rPr>
              <w:t>You break two eggs onto it and then you add the hot oil, but only a little. Then you cut parsley and some green onions onto it.</w:t>
            </w:r>
          </w:p>
        </w:tc>
      </w:tr>
      <w:tr w:rsidR="00F57617" w:rsidRPr="00181331" w14:paraId="744AA228" w14:textId="77777777" w:rsidTr="00763CEC">
        <w:tc>
          <w:tcPr>
            <w:tcW w:w="850" w:type="dxa"/>
          </w:tcPr>
          <w:p w14:paraId="6D126047" w14:textId="77777777" w:rsidR="00F57617" w:rsidRPr="00273A67" w:rsidRDefault="00F57617" w:rsidP="00763CEC">
            <w:pPr>
              <w:rPr>
                <w:iCs/>
                <w:noProof/>
              </w:rPr>
            </w:pPr>
            <w:r>
              <w:rPr>
                <w:iCs/>
                <w:noProof/>
              </w:rPr>
              <w:lastRenderedPageBreak/>
              <w:t>1:07</w:t>
            </w:r>
          </w:p>
        </w:tc>
        <w:tc>
          <w:tcPr>
            <w:tcW w:w="3969" w:type="dxa"/>
          </w:tcPr>
          <w:p w14:paraId="75048497" w14:textId="77777777" w:rsidR="00F57617" w:rsidRPr="00F978C8" w:rsidRDefault="00F57617" w:rsidP="00763CEC">
            <w:pPr>
              <w:rPr>
                <w:iCs/>
                <w:noProof/>
                <w:color w:val="00B050"/>
                <w:lang w:val="en-US"/>
              </w:rPr>
            </w:pPr>
            <w:r w:rsidRPr="00F978C8">
              <w:rPr>
                <w:iCs/>
                <w:noProof/>
                <w:color w:val="00B050"/>
                <w:lang w:val="en-US"/>
              </w:rPr>
              <w:t xml:space="preserve">haḏanne </w:t>
            </w:r>
            <w:r w:rsidRPr="00F978C8">
              <w:rPr>
                <w:color w:val="00B050"/>
              </w:rPr>
              <w:t>zād</w:t>
            </w:r>
            <w:r w:rsidRPr="00F978C8">
              <w:rPr>
                <w:iCs/>
                <w:noProof/>
                <w:color w:val="00B050"/>
                <w:lang w:val="en-US"/>
              </w:rPr>
              <w:t xml:space="preserve"> yinḥaṭṭin fōg-ha gabəḷ al-īdām yinxalṭin hāḏi čīgt al-bēḏ̣.</w:t>
            </w:r>
          </w:p>
        </w:tc>
        <w:tc>
          <w:tcPr>
            <w:tcW w:w="4252" w:type="dxa"/>
          </w:tcPr>
          <w:p w14:paraId="495F9E59" w14:textId="77777777" w:rsidR="00F57617" w:rsidRPr="00F978C8" w:rsidRDefault="00F57617" w:rsidP="00763CEC">
            <w:pPr>
              <w:rPr>
                <w:color w:val="00B050"/>
                <w:lang w:val="en-US"/>
              </w:rPr>
            </w:pPr>
            <w:r w:rsidRPr="00F978C8">
              <w:rPr>
                <w:color w:val="00B050"/>
                <w:lang w:val="en-US"/>
              </w:rPr>
              <w:t xml:space="preserve">Actually these are put on it before adding the oil. Then everything gets mixed and this is the </w:t>
            </w:r>
            <w:r w:rsidRPr="00F978C8">
              <w:rPr>
                <w:i/>
                <w:noProof/>
                <w:color w:val="00B050"/>
                <w:lang w:val="en-US"/>
              </w:rPr>
              <w:t xml:space="preserve">čīge </w:t>
            </w:r>
            <w:r w:rsidRPr="00F978C8">
              <w:rPr>
                <w:noProof/>
                <w:color w:val="00B050"/>
                <w:lang w:val="en-US"/>
              </w:rPr>
              <w:t>with eggs.</w:t>
            </w:r>
          </w:p>
        </w:tc>
      </w:tr>
      <w:tr w:rsidR="00F57617" w:rsidRPr="00181331" w14:paraId="103AEB50" w14:textId="77777777" w:rsidTr="00763CEC">
        <w:tc>
          <w:tcPr>
            <w:tcW w:w="850" w:type="dxa"/>
          </w:tcPr>
          <w:p w14:paraId="6E3BD2F6" w14:textId="77777777" w:rsidR="00F57617" w:rsidRPr="005E41F2" w:rsidRDefault="00F57617" w:rsidP="00763CEC">
            <w:pPr>
              <w:rPr>
                <w:iCs/>
                <w:noProof/>
              </w:rPr>
            </w:pPr>
            <w:r>
              <w:rPr>
                <w:iCs/>
                <w:noProof/>
              </w:rPr>
              <w:t>1:14</w:t>
            </w:r>
          </w:p>
        </w:tc>
        <w:tc>
          <w:tcPr>
            <w:tcW w:w="3969" w:type="dxa"/>
          </w:tcPr>
          <w:p w14:paraId="08192015" w14:textId="77777777" w:rsidR="00F57617" w:rsidRPr="00F978C8" w:rsidRDefault="00F57617" w:rsidP="00763CEC">
            <w:pPr>
              <w:rPr>
                <w:color w:val="00B050"/>
                <w:lang w:val="en-US" w:bidi="ar-OM"/>
              </w:rPr>
            </w:pPr>
            <w:r w:rsidRPr="00F978C8">
              <w:rPr>
                <w:iCs/>
                <w:noProof/>
                <w:color w:val="00B050"/>
                <w:lang w:val="en-US"/>
              </w:rPr>
              <w:t>w-al-laḥam zād ač-čīgt al-laḥam ʕayne, al-habra, nafs əš-šī čīgt al-habra zād ʕayne burqul w dibis-he,</w:t>
            </w:r>
          </w:p>
        </w:tc>
        <w:tc>
          <w:tcPr>
            <w:tcW w:w="4252" w:type="dxa"/>
          </w:tcPr>
          <w:p w14:paraId="46F06AB8" w14:textId="77777777" w:rsidR="00F57617" w:rsidRPr="00F978C8" w:rsidRDefault="00F57617" w:rsidP="00763CEC">
            <w:pPr>
              <w:rPr>
                <w:color w:val="00B050"/>
                <w:highlight w:val="green"/>
                <w:lang w:val="en-US"/>
              </w:rPr>
            </w:pPr>
            <w:r w:rsidRPr="00F978C8">
              <w:rPr>
                <w:color w:val="00B050"/>
                <w:lang w:val="en-US"/>
              </w:rPr>
              <w:t xml:space="preserve">As for the meat: the meat </w:t>
            </w:r>
            <w:r w:rsidRPr="00F978C8">
              <w:rPr>
                <w:i/>
                <w:noProof/>
                <w:color w:val="00B050"/>
                <w:lang w:val="en-US"/>
              </w:rPr>
              <w:t>čīge</w:t>
            </w:r>
            <w:r w:rsidRPr="00F978C8">
              <w:rPr>
                <w:color w:val="00B050"/>
                <w:lang w:val="en-US"/>
              </w:rPr>
              <w:t xml:space="preserve"> is actually the </w:t>
            </w:r>
            <w:r w:rsidRPr="00F978C8">
              <w:rPr>
                <w:noProof/>
                <w:color w:val="00B050"/>
                <w:lang w:val="en-US"/>
              </w:rPr>
              <w:t xml:space="preserve">same and this is also true for the </w:t>
            </w:r>
            <w:r w:rsidRPr="00F978C8">
              <w:rPr>
                <w:i/>
                <w:noProof/>
                <w:color w:val="00B050"/>
                <w:lang w:val="en-US"/>
              </w:rPr>
              <w:t xml:space="preserve">čīge </w:t>
            </w:r>
            <w:r w:rsidRPr="00F978C8">
              <w:rPr>
                <w:color w:val="00B050"/>
              </w:rPr>
              <w:t>with minced sirloin. (It is also made) with bulgur and a paste of tomato and chilli pepper.</w:t>
            </w:r>
          </w:p>
        </w:tc>
      </w:tr>
      <w:tr w:rsidR="00F57617" w:rsidRPr="00181331" w14:paraId="0193B8F8" w14:textId="77777777" w:rsidTr="00763CEC">
        <w:tc>
          <w:tcPr>
            <w:tcW w:w="850" w:type="dxa"/>
          </w:tcPr>
          <w:p w14:paraId="3F622711" w14:textId="77777777" w:rsidR="00F57617" w:rsidRDefault="00F57617" w:rsidP="00763CEC">
            <w:pPr>
              <w:rPr>
                <w:iCs/>
                <w:noProof/>
                <w:lang w:val="en-US"/>
              </w:rPr>
            </w:pPr>
            <w:r>
              <w:rPr>
                <w:iCs/>
                <w:noProof/>
                <w:lang w:val="en-US"/>
              </w:rPr>
              <w:t>1:20</w:t>
            </w:r>
          </w:p>
        </w:tc>
        <w:tc>
          <w:tcPr>
            <w:tcW w:w="3969" w:type="dxa"/>
          </w:tcPr>
          <w:p w14:paraId="33818A33" w14:textId="77777777" w:rsidR="00F57617" w:rsidRPr="00F978C8" w:rsidRDefault="00F57617" w:rsidP="00763CEC">
            <w:pPr>
              <w:rPr>
                <w:iCs/>
                <w:noProof/>
                <w:color w:val="00B050"/>
                <w:lang w:val="en-US"/>
              </w:rPr>
            </w:pPr>
            <w:r w:rsidRPr="00F978C8">
              <w:rPr>
                <w:iCs/>
                <w:noProof/>
                <w:color w:val="00B050"/>
                <w:lang w:val="en-US"/>
              </w:rPr>
              <w:t xml:space="preserve">w ʕayne bəṣal-ha ʕayne ʕayne bass lummun </w:t>
            </w:r>
            <w:r w:rsidRPr="00F978C8">
              <w:rPr>
                <w:color w:val="00B050"/>
              </w:rPr>
              <w:t>ᵊtgūm</w:t>
            </w:r>
            <w:r w:rsidRPr="00F978C8">
              <w:rPr>
                <w:iCs/>
                <w:noProof/>
                <w:color w:val="00B050"/>
                <w:lang w:val="en-US"/>
              </w:rPr>
              <w:t xml:space="preserve"> tufruk-ha hāḏi b-būz tufruk-ha, ᵊb-būz ē ᵊb-qālib būz.</w:t>
            </w:r>
          </w:p>
        </w:tc>
        <w:tc>
          <w:tcPr>
            <w:tcW w:w="4252" w:type="dxa"/>
          </w:tcPr>
          <w:p w14:paraId="0B9F83E6" w14:textId="77777777" w:rsidR="00F57617" w:rsidRPr="00F978C8" w:rsidRDefault="00F57617" w:rsidP="00763CEC">
            <w:pPr>
              <w:rPr>
                <w:color w:val="00B050"/>
                <w:lang w:val="en-US"/>
              </w:rPr>
            </w:pPr>
            <w:r w:rsidRPr="00F978C8">
              <w:rPr>
                <w:color w:val="00B050"/>
                <w:lang w:val="en-US"/>
              </w:rPr>
              <w:t>It’s the same; also with onion, but when you knead it you have to knead it with ice; you rub it on an ice block.</w:t>
            </w:r>
          </w:p>
        </w:tc>
      </w:tr>
      <w:tr w:rsidR="00F57617" w:rsidRPr="00181331" w14:paraId="41BA5FD7" w14:textId="77777777" w:rsidTr="00763CEC">
        <w:tc>
          <w:tcPr>
            <w:tcW w:w="850" w:type="dxa"/>
          </w:tcPr>
          <w:p w14:paraId="1B2BAE3B" w14:textId="77777777" w:rsidR="00F57617" w:rsidRDefault="00F57617" w:rsidP="00763CEC">
            <w:pPr>
              <w:rPr>
                <w:iCs/>
                <w:noProof/>
                <w:lang w:val="en-US"/>
              </w:rPr>
            </w:pPr>
            <w:r>
              <w:rPr>
                <w:iCs/>
                <w:noProof/>
                <w:lang w:val="en-US"/>
              </w:rPr>
              <w:t>1:29</w:t>
            </w:r>
          </w:p>
        </w:tc>
        <w:tc>
          <w:tcPr>
            <w:tcW w:w="3969" w:type="dxa"/>
          </w:tcPr>
          <w:p w14:paraId="75C7C062" w14:textId="77777777" w:rsidR="00F57617" w:rsidRPr="00F978C8" w:rsidRDefault="00F57617" w:rsidP="00763CEC">
            <w:pPr>
              <w:rPr>
                <w:iCs/>
                <w:noProof/>
                <w:color w:val="00B050"/>
                <w:lang w:val="en-US"/>
              </w:rPr>
            </w:pPr>
            <w:r w:rsidRPr="00F978C8">
              <w:rPr>
                <w:iCs/>
                <w:noProof/>
                <w:color w:val="00B050"/>
                <w:lang w:val="en-US"/>
              </w:rPr>
              <w:t xml:space="preserve">bala ǧāfi tā al-mayye yḏ̣all zihīd zihīd yḏ̣all ᵊtmūʕ, zād tinfarič hāḏi tiṣīr guṭma alle ṣṣīr ḥāṛṛa, </w:t>
            </w:r>
          </w:p>
        </w:tc>
        <w:tc>
          <w:tcPr>
            <w:tcW w:w="4252" w:type="dxa"/>
          </w:tcPr>
          <w:p w14:paraId="0B2C68BA" w14:textId="77777777" w:rsidR="00F57617" w:rsidRPr="00F978C8" w:rsidRDefault="00F57617" w:rsidP="00763CEC">
            <w:pPr>
              <w:rPr>
                <w:color w:val="00B050"/>
                <w:lang w:val="en-US"/>
              </w:rPr>
            </w:pPr>
            <w:r w:rsidRPr="00F978C8">
              <w:rPr>
                <w:color w:val="00B050"/>
                <w:lang w:val="en-US"/>
              </w:rPr>
              <w:t>If you do not mind, until the water is almost gone; it keeps melting. It is kneaded thoroughly and so (the water) becomes less. It even becomes warm.</w:t>
            </w:r>
          </w:p>
        </w:tc>
      </w:tr>
      <w:tr w:rsidR="00F57617" w:rsidRPr="00181331" w14:paraId="73D04F1C" w14:textId="77777777" w:rsidTr="00763CEC">
        <w:tc>
          <w:tcPr>
            <w:tcW w:w="850" w:type="dxa"/>
          </w:tcPr>
          <w:p w14:paraId="25FBA4C2" w14:textId="77777777" w:rsidR="00F57617" w:rsidRPr="00310E7C" w:rsidRDefault="00F57617" w:rsidP="00763CEC">
            <w:pPr>
              <w:rPr>
                <w:iCs/>
                <w:noProof/>
              </w:rPr>
            </w:pPr>
            <w:r>
              <w:rPr>
                <w:iCs/>
                <w:noProof/>
              </w:rPr>
              <w:t>1:35</w:t>
            </w:r>
          </w:p>
        </w:tc>
        <w:tc>
          <w:tcPr>
            <w:tcW w:w="3969" w:type="dxa"/>
          </w:tcPr>
          <w:p w14:paraId="41EC5E4C" w14:textId="77777777" w:rsidR="00F57617" w:rsidRPr="00F978C8" w:rsidRDefault="00F57617" w:rsidP="00763CEC">
            <w:pPr>
              <w:rPr>
                <w:iCs/>
                <w:noProof/>
                <w:color w:val="00B050"/>
                <w:lang w:val="en-US"/>
              </w:rPr>
            </w:pPr>
            <w:r w:rsidRPr="00F978C8">
              <w:rPr>
                <w:iCs/>
                <w:noProof/>
                <w:color w:val="00B050"/>
                <w:lang w:val="en-US"/>
              </w:rPr>
              <w:t xml:space="preserve">mū miṯil čīgt al-bēḏ̣ yṣīr guṭma </w:t>
            </w:r>
            <w:r w:rsidRPr="00F978C8">
              <w:rPr>
                <w:i/>
                <w:iCs/>
                <w:noProof/>
                <w:color w:val="00B050"/>
                <w:lang w:val="en-US"/>
              </w:rPr>
              <w:t>acılı</w:t>
            </w:r>
            <w:r w:rsidRPr="00F978C8">
              <w:rPr>
                <w:iCs/>
                <w:noProof/>
                <w:color w:val="00B050"/>
                <w:lang w:val="en-US"/>
              </w:rPr>
              <w:t xml:space="preserve"> yṣīr zād tinfarič ʕugub ʕād </w:t>
            </w:r>
            <w:r w:rsidRPr="00F978C8">
              <w:rPr>
                <w:color w:val="00B050"/>
              </w:rPr>
              <w:t>tinḥaṭṭ</w:t>
            </w:r>
            <w:r w:rsidRPr="00F978C8">
              <w:rPr>
                <w:iCs/>
                <w:noProof/>
                <w:color w:val="00B050"/>
                <w:lang w:val="en-US"/>
              </w:rPr>
              <w:t xml:space="preserve"> ʕalē-he tindagg ʕala l-habra.</w:t>
            </w:r>
          </w:p>
        </w:tc>
        <w:tc>
          <w:tcPr>
            <w:tcW w:w="4252" w:type="dxa"/>
          </w:tcPr>
          <w:p w14:paraId="23EA6FD0" w14:textId="77777777" w:rsidR="00F57617" w:rsidRPr="00F978C8" w:rsidRDefault="00F57617" w:rsidP="00763CEC">
            <w:pPr>
              <w:rPr>
                <w:color w:val="00B050"/>
                <w:lang w:val="en-US"/>
              </w:rPr>
            </w:pPr>
            <w:r w:rsidRPr="00F978C8">
              <w:rPr>
                <w:color w:val="00B050"/>
                <w:lang w:val="en-US"/>
              </w:rPr>
              <w:t xml:space="preserve">Unlike the </w:t>
            </w:r>
            <w:r w:rsidRPr="00F978C8">
              <w:rPr>
                <w:i/>
                <w:noProof/>
                <w:color w:val="00B050"/>
                <w:lang w:val="en-US"/>
              </w:rPr>
              <w:t>čīge</w:t>
            </w:r>
            <w:r w:rsidRPr="00F978C8">
              <w:rPr>
                <w:noProof/>
                <w:color w:val="00B050"/>
                <w:lang w:val="en-US"/>
              </w:rPr>
              <w:t xml:space="preserve"> with eggs, this one is a little bit spicy. It is also kneaded after the minced sirloin has been put on it. </w:t>
            </w:r>
          </w:p>
        </w:tc>
      </w:tr>
      <w:tr w:rsidR="00F57617" w:rsidRPr="00181331" w14:paraId="10026DD1" w14:textId="77777777" w:rsidTr="00763CEC">
        <w:tc>
          <w:tcPr>
            <w:tcW w:w="850" w:type="dxa"/>
          </w:tcPr>
          <w:p w14:paraId="1977C921" w14:textId="77777777" w:rsidR="00F57617" w:rsidRPr="00E01368" w:rsidRDefault="00F57617" w:rsidP="00763CEC">
            <w:pPr>
              <w:rPr>
                <w:iCs/>
                <w:noProof/>
              </w:rPr>
            </w:pPr>
            <w:r>
              <w:rPr>
                <w:iCs/>
                <w:noProof/>
              </w:rPr>
              <w:t>1:43</w:t>
            </w:r>
          </w:p>
        </w:tc>
        <w:tc>
          <w:tcPr>
            <w:tcW w:w="3969" w:type="dxa"/>
          </w:tcPr>
          <w:p w14:paraId="236BB674" w14:textId="77777777" w:rsidR="00F57617" w:rsidRPr="00F978C8" w:rsidRDefault="00F57617" w:rsidP="00763CEC">
            <w:pPr>
              <w:rPr>
                <w:iCs/>
                <w:noProof/>
                <w:color w:val="00B050"/>
                <w:lang w:val="en-US"/>
              </w:rPr>
            </w:pPr>
            <w:r w:rsidRPr="00F978C8">
              <w:rPr>
                <w:color w:val="00B050"/>
              </w:rPr>
              <w:t>al-habra tin… ʕād</w:t>
            </w:r>
            <w:r w:rsidRPr="00F978C8">
              <w:rPr>
                <w:iCs/>
                <w:noProof/>
                <w:color w:val="00B050"/>
                <w:lang w:val="en-US"/>
              </w:rPr>
              <w:t xml:space="preserve"> al-mille awwali yduggūn-he ʕa-l-ᵊḥǧaṛa b-al… </w:t>
            </w:r>
            <w:bookmarkStart w:id="186" w:name="_Hlk131074676"/>
            <w:r w:rsidRPr="00F978C8">
              <w:rPr>
                <w:iCs/>
                <w:noProof/>
                <w:color w:val="00B050"/>
                <w:lang w:val="en-US"/>
              </w:rPr>
              <w:t>w šift al-mīǧant az-ziqīre awwali daha ṣṣīr axēr.</w:t>
            </w:r>
            <w:bookmarkEnd w:id="186"/>
          </w:p>
        </w:tc>
        <w:tc>
          <w:tcPr>
            <w:tcW w:w="4252" w:type="dxa"/>
          </w:tcPr>
          <w:p w14:paraId="76435435" w14:textId="77777777" w:rsidR="00F57617" w:rsidRPr="00F978C8" w:rsidRDefault="00F57617" w:rsidP="00763CEC">
            <w:pPr>
              <w:rPr>
                <w:color w:val="00B050"/>
                <w:lang w:val="en-US"/>
              </w:rPr>
            </w:pPr>
            <w:r w:rsidRPr="00F978C8">
              <w:rPr>
                <w:color w:val="00B050"/>
                <w:lang w:val="en-US"/>
              </w:rPr>
              <w:t xml:space="preserve">In former times the people used make the minced sirloin by beating it on a stone. You saw the small mallet (didn’t you?). </w:t>
            </w:r>
            <w:bookmarkStart w:id="187" w:name="_Hlk131074695"/>
            <w:r w:rsidRPr="00F978C8">
              <w:rPr>
                <w:color w:val="00B050"/>
                <w:lang w:val="en-US"/>
              </w:rPr>
              <w:t>In former times it became better</w:t>
            </w:r>
            <w:bookmarkEnd w:id="187"/>
            <w:r w:rsidRPr="00F978C8">
              <w:rPr>
                <w:color w:val="00B050"/>
                <w:lang w:val="en-US"/>
              </w:rPr>
              <w:t>.</w:t>
            </w:r>
          </w:p>
        </w:tc>
      </w:tr>
      <w:tr w:rsidR="00F57617" w:rsidRPr="00181331" w14:paraId="6FEEC6C8" w14:textId="77777777" w:rsidTr="00763CEC">
        <w:tc>
          <w:tcPr>
            <w:tcW w:w="850" w:type="dxa"/>
          </w:tcPr>
          <w:p w14:paraId="483BA871" w14:textId="77777777" w:rsidR="00F57617" w:rsidRDefault="00F57617" w:rsidP="00763CEC">
            <w:pPr>
              <w:rPr>
                <w:iCs/>
                <w:noProof/>
                <w:lang w:val="en-US"/>
              </w:rPr>
            </w:pPr>
            <w:r>
              <w:rPr>
                <w:iCs/>
                <w:noProof/>
                <w:lang w:val="en-US"/>
              </w:rPr>
              <w:t>1:52</w:t>
            </w:r>
          </w:p>
        </w:tc>
        <w:tc>
          <w:tcPr>
            <w:tcW w:w="3969" w:type="dxa"/>
          </w:tcPr>
          <w:p w14:paraId="33B9D5C3" w14:textId="77777777" w:rsidR="00F57617" w:rsidRPr="00F978C8" w:rsidRDefault="00F57617" w:rsidP="00763CEC">
            <w:pPr>
              <w:rPr>
                <w:iCs/>
                <w:noProof/>
                <w:color w:val="00B050"/>
                <w:lang w:val="en-US"/>
              </w:rPr>
            </w:pPr>
            <w:r w:rsidRPr="00F978C8">
              <w:rPr>
                <w:iCs/>
                <w:noProof/>
                <w:color w:val="00B050"/>
                <w:lang w:val="en-US"/>
              </w:rPr>
              <w:t>amma alḥaz ṭəlʕat qōlay ar-robōṭāt b-ar-robōṭ yinǧarr al-laḥam yinḥaṭṭ ʕalē-he zād tinfarič ʕayne yešilik-he</w:t>
            </w:r>
          </w:p>
        </w:tc>
        <w:tc>
          <w:tcPr>
            <w:tcW w:w="4252" w:type="dxa"/>
          </w:tcPr>
          <w:p w14:paraId="7B4A6417" w14:textId="77777777" w:rsidR="00F57617" w:rsidRPr="00F978C8" w:rsidRDefault="00F57617" w:rsidP="00763CEC">
            <w:pPr>
              <w:rPr>
                <w:color w:val="00B050"/>
                <w:lang w:val="en-US"/>
              </w:rPr>
            </w:pPr>
            <w:r w:rsidRPr="00F978C8">
              <w:rPr>
                <w:color w:val="00B050"/>
                <w:lang w:val="en-US"/>
              </w:rPr>
              <w:t xml:space="preserve">But nowadays it has become easier thanks to the food processors. With the food processor the meat gets minced and also the vegetables are grated. </w:t>
            </w:r>
          </w:p>
        </w:tc>
      </w:tr>
      <w:tr w:rsidR="00F57617" w:rsidRPr="00181331" w14:paraId="1E4982D9" w14:textId="77777777" w:rsidTr="00763CEC">
        <w:tc>
          <w:tcPr>
            <w:tcW w:w="850" w:type="dxa"/>
          </w:tcPr>
          <w:p w14:paraId="364CCD62" w14:textId="77777777" w:rsidR="00F57617" w:rsidRPr="00B14F7C" w:rsidRDefault="00F57617" w:rsidP="00763CEC">
            <w:pPr>
              <w:rPr>
                <w:iCs/>
                <w:noProof/>
              </w:rPr>
            </w:pPr>
            <w:r>
              <w:rPr>
                <w:iCs/>
                <w:noProof/>
              </w:rPr>
              <w:t>1:58</w:t>
            </w:r>
          </w:p>
        </w:tc>
        <w:tc>
          <w:tcPr>
            <w:tcW w:w="3969" w:type="dxa"/>
          </w:tcPr>
          <w:p w14:paraId="3B7003A4" w14:textId="77777777" w:rsidR="00F57617" w:rsidRPr="00F978C8" w:rsidRDefault="00F57617" w:rsidP="00763CEC">
            <w:pPr>
              <w:rPr>
                <w:iCs/>
                <w:noProof/>
                <w:color w:val="00B050"/>
                <w:lang w:val="en-US"/>
              </w:rPr>
            </w:pPr>
            <w:r w:rsidRPr="00F978C8">
              <w:rPr>
                <w:iCs/>
                <w:noProof/>
                <w:color w:val="00B050"/>
                <w:lang w:val="en-US"/>
              </w:rPr>
              <w:t xml:space="preserve">zād </w:t>
            </w:r>
            <w:r w:rsidRPr="00F978C8">
              <w:rPr>
                <w:color w:val="00B050"/>
              </w:rPr>
              <w:t>kiḏe</w:t>
            </w:r>
            <w:r w:rsidRPr="00F978C8">
              <w:rPr>
                <w:iCs/>
                <w:noProof/>
                <w:color w:val="00B050"/>
                <w:lang w:val="en-US"/>
              </w:rPr>
              <w:t xml:space="preserve"> miṯil-he miṯil uxut-he bass hāḏi ʕala laḥam ʕād ᵊṣṣīr. kull-hin ᵊhniyye miṯil baʕaḏ̣-hin.</w:t>
            </w:r>
          </w:p>
        </w:tc>
        <w:tc>
          <w:tcPr>
            <w:tcW w:w="4252" w:type="dxa"/>
          </w:tcPr>
          <w:p w14:paraId="534878A7" w14:textId="77777777" w:rsidR="00F57617" w:rsidRPr="00F978C8" w:rsidRDefault="00F57617" w:rsidP="00763CEC">
            <w:pPr>
              <w:rPr>
                <w:color w:val="00B050"/>
                <w:lang w:val="en-US"/>
              </w:rPr>
            </w:pPr>
            <w:r w:rsidRPr="00F978C8">
              <w:rPr>
                <w:color w:val="00B050"/>
                <w:lang w:val="en-US"/>
              </w:rPr>
              <w:t>It is also like that; like its ‘sister’ (i.e., the one with the egg), it just is with meat. All of them are the same.</w:t>
            </w:r>
          </w:p>
        </w:tc>
      </w:tr>
      <w:tr w:rsidR="00F57617" w:rsidRPr="00181331" w14:paraId="7DC017C0" w14:textId="77777777" w:rsidTr="00763CEC">
        <w:tc>
          <w:tcPr>
            <w:tcW w:w="850" w:type="dxa"/>
          </w:tcPr>
          <w:p w14:paraId="052D930E" w14:textId="77777777" w:rsidR="00F57617" w:rsidRPr="002D4800" w:rsidRDefault="00F57617" w:rsidP="00763CEC">
            <w:pPr>
              <w:rPr>
                <w:iCs/>
                <w:noProof/>
              </w:rPr>
            </w:pPr>
            <w:r>
              <w:rPr>
                <w:iCs/>
                <w:noProof/>
              </w:rPr>
              <w:t>2:06</w:t>
            </w:r>
          </w:p>
        </w:tc>
        <w:tc>
          <w:tcPr>
            <w:tcW w:w="3969" w:type="dxa"/>
          </w:tcPr>
          <w:p w14:paraId="406F39DB" w14:textId="77777777" w:rsidR="00F57617" w:rsidRPr="00F978C8" w:rsidRDefault="00F57617" w:rsidP="00763CEC">
            <w:pPr>
              <w:rPr>
                <w:iCs/>
                <w:noProof/>
                <w:color w:val="00B050"/>
                <w:lang w:val="en-US"/>
              </w:rPr>
            </w:pPr>
            <w:r w:rsidRPr="00F978C8">
              <w:rPr>
                <w:iCs/>
                <w:noProof/>
                <w:color w:val="00B050"/>
                <w:lang w:val="en-US"/>
              </w:rPr>
              <w:t>hinne kull-hin miṯil baʕaḏ̣-hin w hnīt al-ʕadas zād ʕayne nafs aš-šī zād kull-he burqul-he w bəṣal-ha w ṯūm-ha al-yābis hā!</w:t>
            </w:r>
          </w:p>
        </w:tc>
        <w:tc>
          <w:tcPr>
            <w:tcW w:w="4252" w:type="dxa"/>
          </w:tcPr>
          <w:p w14:paraId="060B6220" w14:textId="77777777" w:rsidR="00F57617" w:rsidRPr="00F978C8" w:rsidRDefault="00F57617" w:rsidP="00763CEC">
            <w:pPr>
              <w:rPr>
                <w:color w:val="00B050"/>
                <w:lang w:val="en-US"/>
              </w:rPr>
            </w:pPr>
            <w:r w:rsidRPr="00F978C8">
              <w:rPr>
                <w:color w:val="00B050"/>
                <w:lang w:val="en-US"/>
              </w:rPr>
              <w:t>They are all the same. And the one with lentils is basically also the same. Actually they are all made with bulgur, onions and garlic; with yellow onions!</w:t>
            </w:r>
          </w:p>
        </w:tc>
      </w:tr>
      <w:tr w:rsidR="00F57617" w:rsidRPr="00181331" w14:paraId="3D331E48" w14:textId="77777777" w:rsidTr="00763CEC">
        <w:tc>
          <w:tcPr>
            <w:tcW w:w="850" w:type="dxa"/>
          </w:tcPr>
          <w:p w14:paraId="4D5C0E72" w14:textId="77777777" w:rsidR="00F57617" w:rsidRDefault="00F57617" w:rsidP="00763CEC">
            <w:pPr>
              <w:rPr>
                <w:iCs/>
                <w:noProof/>
                <w:lang w:val="en-US"/>
              </w:rPr>
            </w:pPr>
            <w:r>
              <w:rPr>
                <w:iCs/>
                <w:noProof/>
                <w:lang w:val="en-US"/>
              </w:rPr>
              <w:t>2:14</w:t>
            </w:r>
          </w:p>
        </w:tc>
        <w:tc>
          <w:tcPr>
            <w:tcW w:w="3969" w:type="dxa"/>
          </w:tcPr>
          <w:p w14:paraId="5FA30241" w14:textId="77777777" w:rsidR="00F57617" w:rsidRPr="00F978C8" w:rsidRDefault="00F57617" w:rsidP="00763CEC">
            <w:pPr>
              <w:rPr>
                <w:iCs/>
                <w:noProof/>
                <w:color w:val="00B050"/>
                <w:lang w:val="en-US"/>
              </w:rPr>
            </w:pPr>
            <w:r w:rsidRPr="00F978C8">
              <w:rPr>
                <w:iCs/>
                <w:noProof/>
                <w:color w:val="00B050"/>
                <w:lang w:val="en-US"/>
              </w:rPr>
              <w:t xml:space="preserve">kull-hin wakt-in ᵊtgūm tinfariǧ yḏ̣all tinḥaṭṭ xāšūgit ᵊhnīt ʕadas </w:t>
            </w:r>
            <w:r w:rsidRPr="00F978C8">
              <w:rPr>
                <w:color w:val="00B050"/>
              </w:rPr>
              <w:t xml:space="preserve">šōrabit ʕadas-in ḥāṛṛa </w:t>
            </w:r>
            <w:r w:rsidRPr="00F978C8">
              <w:rPr>
                <w:iCs/>
                <w:noProof/>
                <w:color w:val="00B050"/>
                <w:lang w:val="en-US"/>
              </w:rPr>
              <w:t>tā tiswī-he – tā tiswī-he? – ī!</w:t>
            </w:r>
          </w:p>
        </w:tc>
        <w:tc>
          <w:tcPr>
            <w:tcW w:w="4252" w:type="dxa"/>
          </w:tcPr>
          <w:p w14:paraId="0B9A6576" w14:textId="77777777" w:rsidR="00F57617" w:rsidRPr="00F978C8" w:rsidRDefault="00F57617" w:rsidP="00763CEC">
            <w:pPr>
              <w:rPr>
                <w:color w:val="00B050"/>
                <w:lang w:val="en-US"/>
              </w:rPr>
            </w:pPr>
            <w:r w:rsidRPr="00F978C8">
              <w:rPr>
                <w:color w:val="00B050"/>
                <w:lang w:val="en-US"/>
              </w:rPr>
              <w:t>With all of them; while you are kneading it a spoon of hot lentil soup should be added until it is done. – Until it is ready? – Yes.</w:t>
            </w:r>
          </w:p>
        </w:tc>
      </w:tr>
      <w:tr w:rsidR="00F57617" w:rsidRPr="00181331" w14:paraId="428D3549" w14:textId="77777777" w:rsidTr="00763CEC">
        <w:tc>
          <w:tcPr>
            <w:tcW w:w="850" w:type="dxa"/>
          </w:tcPr>
          <w:p w14:paraId="6D1D95C2" w14:textId="77777777" w:rsidR="00F57617" w:rsidRPr="005C1559" w:rsidRDefault="00F57617" w:rsidP="00763CEC">
            <w:pPr>
              <w:rPr>
                <w:iCs/>
                <w:noProof/>
              </w:rPr>
            </w:pPr>
            <w:r>
              <w:rPr>
                <w:iCs/>
                <w:noProof/>
              </w:rPr>
              <w:t>2:23</w:t>
            </w:r>
          </w:p>
        </w:tc>
        <w:tc>
          <w:tcPr>
            <w:tcW w:w="3969" w:type="dxa"/>
          </w:tcPr>
          <w:p w14:paraId="23071902" w14:textId="77777777" w:rsidR="00F57617" w:rsidRPr="00F978C8" w:rsidRDefault="00F57617" w:rsidP="00763CEC">
            <w:pPr>
              <w:rPr>
                <w:iCs/>
                <w:noProof/>
                <w:color w:val="00B050"/>
                <w:lang w:val="en-US"/>
              </w:rPr>
            </w:pPr>
            <w:r w:rsidRPr="00F978C8">
              <w:rPr>
                <w:iCs/>
                <w:noProof/>
                <w:color w:val="00B050"/>
                <w:lang w:val="en-US"/>
              </w:rPr>
              <w:t>aḏ̣all kull-ma bidāl al-mayye aḏ̣all aḥuṭṭ šōraba lummun-he tihni tistawi ṣṣīr zēne miṯil ʕaǧīn,</w:t>
            </w:r>
          </w:p>
        </w:tc>
        <w:tc>
          <w:tcPr>
            <w:tcW w:w="4252" w:type="dxa"/>
          </w:tcPr>
          <w:p w14:paraId="625719FF" w14:textId="77777777" w:rsidR="00F57617" w:rsidRPr="00F978C8" w:rsidRDefault="00F57617" w:rsidP="00763CEC">
            <w:pPr>
              <w:rPr>
                <w:color w:val="00B050"/>
                <w:lang w:val="en-US"/>
              </w:rPr>
            </w:pPr>
            <w:r w:rsidRPr="00F978C8">
              <w:rPr>
                <w:color w:val="00B050"/>
                <w:lang w:val="en-US"/>
              </w:rPr>
              <w:t>I keep putting the lentil soup instead of water. I add soup until it is done and it becomes good and like dough.</w:t>
            </w:r>
          </w:p>
        </w:tc>
      </w:tr>
      <w:tr w:rsidR="00F57617" w:rsidRPr="00181331" w14:paraId="12758029" w14:textId="77777777" w:rsidTr="00763CEC">
        <w:tc>
          <w:tcPr>
            <w:tcW w:w="850" w:type="dxa"/>
          </w:tcPr>
          <w:p w14:paraId="3E420FB4" w14:textId="77777777" w:rsidR="00F57617" w:rsidRPr="002A71B7" w:rsidRDefault="00F57617" w:rsidP="00763CEC">
            <w:pPr>
              <w:rPr>
                <w:iCs/>
                <w:noProof/>
              </w:rPr>
            </w:pPr>
            <w:r>
              <w:rPr>
                <w:iCs/>
                <w:noProof/>
              </w:rPr>
              <w:t>2:30</w:t>
            </w:r>
          </w:p>
        </w:tc>
        <w:tc>
          <w:tcPr>
            <w:tcW w:w="3969" w:type="dxa"/>
          </w:tcPr>
          <w:p w14:paraId="07615299" w14:textId="77777777" w:rsidR="00F57617" w:rsidRPr="00F978C8" w:rsidRDefault="00F57617" w:rsidP="00763CEC">
            <w:pPr>
              <w:rPr>
                <w:iCs/>
                <w:noProof/>
                <w:color w:val="00B050"/>
                <w:lang w:val="en-US"/>
              </w:rPr>
            </w:pPr>
            <w:r w:rsidRPr="00F978C8">
              <w:rPr>
                <w:iCs/>
                <w:noProof/>
                <w:color w:val="00B050"/>
                <w:lang w:val="en-US"/>
              </w:rPr>
              <w:t xml:space="preserve">agūm ʕād aḥuṭṭ ʕalē-he ayaddim ᵊbṣala īdām ᵊbṣala </w:t>
            </w:r>
            <w:r w:rsidRPr="00F978C8">
              <w:rPr>
                <w:color w:val="00B050"/>
              </w:rPr>
              <w:t>wala</w:t>
            </w:r>
            <w:r w:rsidRPr="00F978C8">
              <w:rPr>
                <w:iCs/>
                <w:noProof/>
                <w:color w:val="00B050"/>
                <w:lang w:val="en-US"/>
              </w:rPr>
              <w:t xml:space="preserve"> hiyye bēḏ̣a wala ṣinʕa,</w:t>
            </w:r>
          </w:p>
        </w:tc>
        <w:tc>
          <w:tcPr>
            <w:tcW w:w="4252" w:type="dxa"/>
          </w:tcPr>
          <w:p w14:paraId="3BAA61C4" w14:textId="77777777" w:rsidR="00F57617" w:rsidRPr="00F978C8" w:rsidRDefault="00F57617" w:rsidP="00763CEC">
            <w:pPr>
              <w:rPr>
                <w:color w:val="00B050"/>
                <w:lang w:val="en-US"/>
              </w:rPr>
            </w:pPr>
            <w:r w:rsidRPr="00F978C8">
              <w:rPr>
                <w:color w:val="00B050"/>
                <w:lang w:val="en-US"/>
              </w:rPr>
              <w:t xml:space="preserve">Then I put (the following) on it: I roast an onion in hot oil. But only a white onion nothing else. </w:t>
            </w:r>
          </w:p>
        </w:tc>
      </w:tr>
      <w:tr w:rsidR="00F57617" w:rsidRPr="00181331" w14:paraId="4269AD91" w14:textId="77777777" w:rsidTr="00763CEC">
        <w:tc>
          <w:tcPr>
            <w:tcW w:w="850" w:type="dxa"/>
          </w:tcPr>
          <w:p w14:paraId="40C26436" w14:textId="77777777" w:rsidR="00F57617" w:rsidRDefault="00F57617" w:rsidP="00763CEC">
            <w:pPr>
              <w:rPr>
                <w:iCs/>
                <w:noProof/>
                <w:lang w:val="en-US"/>
              </w:rPr>
            </w:pPr>
            <w:r>
              <w:rPr>
                <w:iCs/>
                <w:noProof/>
                <w:lang w:val="en-US"/>
              </w:rPr>
              <w:t>2:35</w:t>
            </w:r>
          </w:p>
        </w:tc>
        <w:tc>
          <w:tcPr>
            <w:tcW w:w="3969" w:type="dxa"/>
          </w:tcPr>
          <w:p w14:paraId="7C8B31BF" w14:textId="77777777" w:rsidR="00F57617" w:rsidRPr="00F978C8" w:rsidRDefault="00F57617" w:rsidP="00763CEC">
            <w:pPr>
              <w:rPr>
                <w:color w:val="00B050"/>
                <w:lang w:val="en-US" w:bidi="ar-OM"/>
              </w:rPr>
            </w:pPr>
            <w:r w:rsidRPr="00F978C8">
              <w:rPr>
                <w:iCs/>
                <w:noProof/>
                <w:color w:val="00B050"/>
                <w:lang w:val="en-US"/>
              </w:rPr>
              <w:t>ᵊbṣala īdām-he yinḥaṭṭ ʕād ʕalē-he, hāḏi zād čīgt al-ʕadas, w-al-ᵊhniyye zād ʕayne al-bəṭāṭa.</w:t>
            </w:r>
          </w:p>
        </w:tc>
        <w:tc>
          <w:tcPr>
            <w:tcW w:w="4252" w:type="dxa"/>
          </w:tcPr>
          <w:p w14:paraId="03006D31" w14:textId="77777777" w:rsidR="00F57617" w:rsidRPr="00F978C8" w:rsidRDefault="00F57617" w:rsidP="00763CEC">
            <w:pPr>
              <w:rPr>
                <w:color w:val="00B050"/>
                <w:lang w:val="en-US"/>
              </w:rPr>
            </w:pPr>
            <w:r w:rsidRPr="00F978C8">
              <w:rPr>
                <w:color w:val="00B050"/>
                <w:lang w:val="en-US"/>
              </w:rPr>
              <w:t xml:space="preserve">Then the oil with the onion will be put on it; this is basically the </w:t>
            </w:r>
            <w:r w:rsidRPr="00F978C8">
              <w:rPr>
                <w:i/>
                <w:noProof/>
                <w:color w:val="00B050"/>
                <w:lang w:val="en-US"/>
              </w:rPr>
              <w:t xml:space="preserve">čīge </w:t>
            </w:r>
            <w:r w:rsidRPr="00F978C8">
              <w:rPr>
                <w:noProof/>
                <w:color w:val="00B050"/>
                <w:lang w:val="en-US"/>
              </w:rPr>
              <w:t>with lentils; and the other one is actually similar, the one with potatoes.</w:t>
            </w:r>
          </w:p>
        </w:tc>
      </w:tr>
      <w:tr w:rsidR="00F57617" w:rsidRPr="00181331" w14:paraId="22654BDB" w14:textId="77777777" w:rsidTr="00763CEC">
        <w:tc>
          <w:tcPr>
            <w:tcW w:w="850" w:type="dxa"/>
          </w:tcPr>
          <w:p w14:paraId="6B34796E" w14:textId="77777777" w:rsidR="00F57617" w:rsidRPr="00A244FD" w:rsidRDefault="00F57617" w:rsidP="00763CEC">
            <w:pPr>
              <w:rPr>
                <w:iCs/>
                <w:noProof/>
              </w:rPr>
            </w:pPr>
            <w:r>
              <w:rPr>
                <w:iCs/>
                <w:noProof/>
              </w:rPr>
              <w:lastRenderedPageBreak/>
              <w:t>2:43</w:t>
            </w:r>
          </w:p>
        </w:tc>
        <w:tc>
          <w:tcPr>
            <w:tcW w:w="3969" w:type="dxa"/>
          </w:tcPr>
          <w:p w14:paraId="57235510" w14:textId="77777777" w:rsidR="00F57617" w:rsidRPr="00F978C8" w:rsidRDefault="00F57617" w:rsidP="00763CEC">
            <w:pPr>
              <w:rPr>
                <w:iCs/>
                <w:noProof/>
                <w:color w:val="00B050"/>
                <w:lang w:val="en-US"/>
              </w:rPr>
            </w:pPr>
            <w:r w:rsidRPr="00F978C8">
              <w:rPr>
                <w:iCs/>
                <w:noProof/>
                <w:color w:val="00B050"/>
                <w:lang w:val="en-US"/>
              </w:rPr>
              <w:t>al-bəṭāṭa zād hašlani ta-ngūl tinṭabix, tinṭabix zād wakt-in-ha ḥāṛṛa ʕayne zād al-burqul w-ad-dibis w-aš-šī kull-u ʕayne nafs aš-šī.</w:t>
            </w:r>
          </w:p>
        </w:tc>
        <w:tc>
          <w:tcPr>
            <w:tcW w:w="4252" w:type="dxa"/>
          </w:tcPr>
          <w:p w14:paraId="01833A6E" w14:textId="77777777" w:rsidR="00F57617" w:rsidRPr="00F978C8" w:rsidRDefault="00F57617" w:rsidP="00763CEC">
            <w:pPr>
              <w:rPr>
                <w:color w:val="00B050"/>
                <w:lang w:val="en-US"/>
              </w:rPr>
            </w:pPr>
            <w:r w:rsidRPr="00F978C8">
              <w:rPr>
                <w:color w:val="00B050"/>
                <w:lang w:val="en-US"/>
              </w:rPr>
              <w:t>The potatoes are also boiled. Let’s say, when they are boiled, when they are still hot, they (are added) to the bulgur and the tomato and chilli paste. Everything is the same, it’s the same thing.</w:t>
            </w:r>
          </w:p>
        </w:tc>
      </w:tr>
      <w:tr w:rsidR="00F57617" w:rsidRPr="00181331" w14:paraId="10E039C2" w14:textId="77777777" w:rsidTr="00763CEC">
        <w:tc>
          <w:tcPr>
            <w:tcW w:w="850" w:type="dxa"/>
          </w:tcPr>
          <w:p w14:paraId="231BC563" w14:textId="77777777" w:rsidR="00F57617" w:rsidRPr="007E3DD7" w:rsidRDefault="00F57617" w:rsidP="00763CEC">
            <w:pPr>
              <w:rPr>
                <w:iCs/>
                <w:noProof/>
              </w:rPr>
            </w:pPr>
            <w:r>
              <w:rPr>
                <w:iCs/>
                <w:noProof/>
              </w:rPr>
              <w:t>2:52</w:t>
            </w:r>
          </w:p>
        </w:tc>
        <w:tc>
          <w:tcPr>
            <w:tcW w:w="3969" w:type="dxa"/>
          </w:tcPr>
          <w:p w14:paraId="7B70281D" w14:textId="77777777" w:rsidR="00F57617" w:rsidRPr="00F978C8" w:rsidRDefault="00F57617" w:rsidP="00763CEC">
            <w:pPr>
              <w:rPr>
                <w:iCs/>
                <w:noProof/>
                <w:color w:val="00B050"/>
                <w:lang w:val="en-US" w:bidi="ar-OM"/>
              </w:rPr>
            </w:pPr>
            <w:r w:rsidRPr="00F978C8">
              <w:rPr>
                <w:iCs/>
                <w:noProof/>
                <w:color w:val="00B050"/>
                <w:lang w:val="en-US"/>
              </w:rPr>
              <w:t xml:space="preserve">w bṣalt-in yābse w-aṯ-ṯūm ʕayne wakt-in </w:t>
            </w:r>
            <w:r w:rsidRPr="00F978C8">
              <w:rPr>
                <w:iCs/>
                <w:noProof/>
                <w:color w:val="00B050"/>
                <w:lang w:val="de-AT" w:bidi="ar-OM"/>
              </w:rPr>
              <w:t>ᵊ</w:t>
            </w:r>
            <w:r w:rsidRPr="00F978C8">
              <w:rPr>
                <w:iCs/>
                <w:noProof/>
                <w:color w:val="00B050"/>
                <w:lang w:val="en-US" w:bidi="ar-OM"/>
              </w:rPr>
              <w:t xml:space="preserve">tgūm tinfarik bidāl al-ʕadas tinḥaṭṭ bəṭāṭa, </w:t>
            </w:r>
          </w:p>
        </w:tc>
        <w:tc>
          <w:tcPr>
            <w:tcW w:w="4252" w:type="dxa"/>
          </w:tcPr>
          <w:p w14:paraId="18BFCB20" w14:textId="77777777" w:rsidR="00F57617" w:rsidRPr="00F978C8" w:rsidRDefault="00F57617" w:rsidP="00763CEC">
            <w:pPr>
              <w:rPr>
                <w:color w:val="00B050"/>
                <w:lang w:val="en-US"/>
              </w:rPr>
            </w:pPr>
            <w:r w:rsidRPr="00F978C8">
              <w:rPr>
                <w:color w:val="00B050"/>
                <w:lang w:val="en-US"/>
              </w:rPr>
              <w:t xml:space="preserve">Again (you add) a yellow onion and garlic and start kneading it. But instead of the lentils you put potatoes in it. </w:t>
            </w:r>
          </w:p>
        </w:tc>
      </w:tr>
      <w:tr w:rsidR="00F57617" w:rsidRPr="00181331" w14:paraId="6032ACAC" w14:textId="77777777" w:rsidTr="00763CEC">
        <w:tc>
          <w:tcPr>
            <w:tcW w:w="850" w:type="dxa"/>
          </w:tcPr>
          <w:p w14:paraId="0514849F" w14:textId="77777777" w:rsidR="00F57617" w:rsidRPr="007E3DD7" w:rsidRDefault="00F57617" w:rsidP="00763CEC">
            <w:pPr>
              <w:rPr>
                <w:iCs/>
                <w:noProof/>
              </w:rPr>
            </w:pPr>
            <w:r>
              <w:rPr>
                <w:iCs/>
                <w:noProof/>
              </w:rPr>
              <w:t>2:58</w:t>
            </w:r>
          </w:p>
        </w:tc>
        <w:tc>
          <w:tcPr>
            <w:tcW w:w="3969" w:type="dxa"/>
          </w:tcPr>
          <w:p w14:paraId="7F3083A0" w14:textId="77777777" w:rsidR="00F57617" w:rsidRPr="00F978C8" w:rsidRDefault="00F57617" w:rsidP="00763CEC">
            <w:pPr>
              <w:rPr>
                <w:iCs/>
                <w:noProof/>
                <w:color w:val="00B050"/>
                <w:lang w:val="en-US"/>
              </w:rPr>
            </w:pPr>
            <w:r w:rsidRPr="00F978C8">
              <w:rPr>
                <w:iCs/>
                <w:noProof/>
                <w:color w:val="00B050"/>
                <w:lang w:val="en-US"/>
              </w:rPr>
              <w:t>al-bəṭāṭa zād tinfarik b-al-bəṭāṭa w īdām-he zād</w:t>
            </w:r>
            <w:r w:rsidRPr="00F978C8">
              <w:rPr>
                <w:iCs/>
                <w:noProof/>
                <w:color w:val="00B050"/>
                <w:lang w:val="en-US"/>
              </w:rPr>
              <w:softHyphen/>
              <w:t>ēn zēt w bṣalt-in yābse.</w:t>
            </w:r>
          </w:p>
        </w:tc>
        <w:tc>
          <w:tcPr>
            <w:tcW w:w="4252" w:type="dxa"/>
          </w:tcPr>
          <w:p w14:paraId="0336965A" w14:textId="77777777" w:rsidR="00F57617" w:rsidRPr="00F978C8" w:rsidRDefault="00F57617" w:rsidP="00763CEC">
            <w:pPr>
              <w:rPr>
                <w:color w:val="00B050"/>
                <w:lang w:val="en-US"/>
              </w:rPr>
            </w:pPr>
            <w:r w:rsidRPr="00F978C8">
              <w:rPr>
                <w:color w:val="00B050"/>
                <w:lang w:val="en-US"/>
              </w:rPr>
              <w:t>It is kneaded with potatoes together with the hot oil, oil, and a yellow onion.</w:t>
            </w:r>
          </w:p>
        </w:tc>
      </w:tr>
      <w:tr w:rsidR="00F57617" w:rsidRPr="00181331" w14:paraId="43285DC0" w14:textId="77777777" w:rsidTr="00763CEC">
        <w:tc>
          <w:tcPr>
            <w:tcW w:w="850" w:type="dxa"/>
          </w:tcPr>
          <w:p w14:paraId="13172240" w14:textId="77777777" w:rsidR="00F57617" w:rsidRDefault="00F57617" w:rsidP="00763CEC">
            <w:pPr>
              <w:rPr>
                <w:iCs/>
                <w:noProof/>
                <w:lang w:val="en-US"/>
              </w:rPr>
            </w:pPr>
            <w:r>
              <w:rPr>
                <w:iCs/>
                <w:noProof/>
                <w:lang w:val="en-US"/>
              </w:rPr>
              <w:t>3:04</w:t>
            </w:r>
          </w:p>
        </w:tc>
        <w:tc>
          <w:tcPr>
            <w:tcW w:w="3969" w:type="dxa"/>
          </w:tcPr>
          <w:p w14:paraId="79899A9B" w14:textId="77777777" w:rsidR="00F57617" w:rsidRPr="00F978C8" w:rsidRDefault="00F57617" w:rsidP="00763CEC">
            <w:pPr>
              <w:rPr>
                <w:iCs/>
                <w:noProof/>
                <w:color w:val="00B050"/>
                <w:lang w:val="en-US"/>
              </w:rPr>
            </w:pPr>
            <w:r w:rsidRPr="00F978C8">
              <w:rPr>
                <w:iCs/>
                <w:noProof/>
                <w:color w:val="00B050"/>
                <w:lang w:val="en-US"/>
              </w:rPr>
              <w:t>hāḏi zād ᵊhnīt al-bəṭāṭa haḏanne ač-čīge arbaʕ ašqāl.</w:t>
            </w:r>
          </w:p>
        </w:tc>
        <w:tc>
          <w:tcPr>
            <w:tcW w:w="4252" w:type="dxa"/>
          </w:tcPr>
          <w:p w14:paraId="2EFD36B4" w14:textId="77777777" w:rsidR="00F57617" w:rsidRPr="00F978C8" w:rsidRDefault="00F57617" w:rsidP="00763CEC">
            <w:pPr>
              <w:rPr>
                <w:color w:val="00B050"/>
                <w:lang w:val="en-US"/>
              </w:rPr>
            </w:pPr>
            <w:r w:rsidRPr="00F978C8">
              <w:rPr>
                <w:color w:val="00B050"/>
                <w:lang w:val="en-US"/>
              </w:rPr>
              <w:t xml:space="preserve">This is basically the one with potatoes. These are the </w:t>
            </w:r>
            <w:r w:rsidRPr="00F978C8">
              <w:rPr>
                <w:i/>
                <w:color w:val="00B050"/>
                <w:lang w:val="en-US"/>
              </w:rPr>
              <w:t>čīge</w:t>
            </w:r>
            <w:r w:rsidRPr="00F978C8">
              <w:rPr>
                <w:noProof/>
                <w:color w:val="00B050"/>
                <w:lang w:val="en-US"/>
              </w:rPr>
              <w:t xml:space="preserve"> dishes, there are four types.</w:t>
            </w:r>
          </w:p>
        </w:tc>
      </w:tr>
    </w:tbl>
    <w:p w14:paraId="5AFFB3B4" w14:textId="77777777" w:rsidR="007140B6" w:rsidRDefault="007140B6">
      <w:pPr>
        <w:pStyle w:val="BodyText2"/>
        <w:spacing w:line="240" w:lineRule="auto"/>
        <w:rPr>
          <w:u w:val="none"/>
          <w:lang w:val="en-US"/>
        </w:rPr>
      </w:pPr>
    </w:p>
    <w:p w14:paraId="49C714B5" w14:textId="77777777" w:rsidR="00F57617" w:rsidRDefault="00F57617" w:rsidP="00F57617">
      <w:pPr>
        <w:pStyle w:val="List"/>
      </w:pPr>
    </w:p>
    <w:p w14:paraId="1B42014D" w14:textId="77777777" w:rsidR="00F57617" w:rsidRDefault="00F57617" w:rsidP="00733B5C">
      <w:pPr>
        <w:pStyle w:val="Heading2"/>
        <w:rPr>
          <w:lang w:val="en-US"/>
        </w:rPr>
      </w:pPr>
      <w:bookmarkStart w:id="188" w:name="_Toc156305457"/>
      <w:r w:rsidRPr="00F57617">
        <w:rPr>
          <w:lang w:val="en-US"/>
        </w:rPr>
        <w:t>Urfa-139_Lahmacun-Harran-2013</w:t>
      </w:r>
      <w:bookmarkEnd w:id="188"/>
    </w:p>
    <w:p w14:paraId="6B2587DD" w14:textId="4A2C2987" w:rsidR="00F57617" w:rsidRDefault="00F57617" w:rsidP="00F57617">
      <w:pPr>
        <w:pStyle w:val="List"/>
      </w:pPr>
      <w:r>
        <w:t>Amīna</w:t>
      </w:r>
      <w:r w:rsidRPr="00D913C7">
        <w:t>, 2.10.2013</w:t>
      </w:r>
    </w:p>
    <w:p w14:paraId="19DA0A2C" w14:textId="77777777" w:rsidR="00F57617" w:rsidRDefault="00F57617" w:rsidP="00F57617">
      <w:pPr>
        <w:pStyle w:val="BodyText"/>
        <w:rPr>
          <w:lang w:val="en-US"/>
        </w:rPr>
      </w:pPr>
      <w:r>
        <w:rPr>
          <w:lang w:val="en-US"/>
        </w:rPr>
        <w:t>1:24 Heft S.89</w:t>
      </w:r>
    </w:p>
    <w:p w14:paraId="346572A3" w14:textId="77777777" w:rsidR="00E813A3" w:rsidRDefault="00E813A3" w:rsidP="00F57617">
      <w:pPr>
        <w:pStyle w:val="BodyText"/>
        <w:rPr>
          <w:lang w:val="en-US"/>
        </w:rPr>
      </w:pPr>
    </w:p>
    <w:tbl>
      <w:tblPr>
        <w:tblStyle w:val="TableGrid"/>
        <w:tblW w:w="9072" w:type="dxa"/>
        <w:tblLook w:val="0400" w:firstRow="0" w:lastRow="0" w:firstColumn="0" w:lastColumn="0" w:noHBand="0" w:noVBand="1"/>
      </w:tblPr>
      <w:tblGrid>
        <w:gridCol w:w="850"/>
        <w:gridCol w:w="3969"/>
        <w:gridCol w:w="4253"/>
      </w:tblGrid>
      <w:tr w:rsidR="00F57617" w:rsidRPr="00D777C4" w14:paraId="58EE20B6" w14:textId="77777777" w:rsidTr="00763CEC">
        <w:tc>
          <w:tcPr>
            <w:tcW w:w="850" w:type="dxa"/>
          </w:tcPr>
          <w:p w14:paraId="5CC4E837" w14:textId="77777777" w:rsidR="00F57617" w:rsidRPr="002B6DF6" w:rsidRDefault="00F57617" w:rsidP="00763CEC">
            <w:pPr>
              <w:rPr>
                <w:color w:val="00B050"/>
                <w:lang w:val="en-US"/>
              </w:rPr>
            </w:pPr>
            <w:r w:rsidRPr="002B6DF6">
              <w:rPr>
                <w:color w:val="00B050"/>
                <w:lang w:val="en-US"/>
              </w:rPr>
              <w:t>0.06</w:t>
            </w:r>
          </w:p>
        </w:tc>
        <w:tc>
          <w:tcPr>
            <w:tcW w:w="3969" w:type="dxa"/>
          </w:tcPr>
          <w:p w14:paraId="090D6298" w14:textId="77777777" w:rsidR="00F57617" w:rsidRPr="002B6DF6" w:rsidRDefault="00F57617" w:rsidP="00763CEC">
            <w:pPr>
              <w:rPr>
                <w:color w:val="00B050"/>
                <w:lang w:val="en-US"/>
              </w:rPr>
            </w:pPr>
            <w:r w:rsidRPr="002B6DF6">
              <w:rPr>
                <w:color w:val="00B050"/>
              </w:rPr>
              <w:t>ʕala</w:t>
            </w:r>
            <w:r w:rsidRPr="002B6DF6">
              <w:rPr>
                <w:color w:val="00B050"/>
                <w:lang w:val="en-US"/>
              </w:rPr>
              <w:t xml:space="preserve"> kīlo laḥam, kīlo laḥam robōṭ bǝṣal, robōṭ bǝṣal hemen hemen ʕašǝr ᵊbṣalāt, ʕašǝr ᵊbṣalāt yingarḏ̣in b-ar-robōṭ nāʕim.</w:t>
            </w:r>
          </w:p>
        </w:tc>
        <w:tc>
          <w:tcPr>
            <w:tcW w:w="4253" w:type="dxa"/>
          </w:tcPr>
          <w:p w14:paraId="618C282D" w14:textId="77777777" w:rsidR="00F57617" w:rsidRPr="00D777C4" w:rsidRDefault="00F57617" w:rsidP="00763CEC">
            <w:pPr>
              <w:rPr>
                <w:lang w:val="en-US"/>
              </w:rPr>
            </w:pPr>
            <w:r>
              <w:rPr>
                <w:lang w:val="en-US"/>
              </w:rPr>
              <w:t>yani robot dolusu</w:t>
            </w:r>
          </w:p>
        </w:tc>
      </w:tr>
      <w:tr w:rsidR="00F57617" w:rsidRPr="00D777C4" w14:paraId="5615C98B" w14:textId="77777777" w:rsidTr="00763CEC">
        <w:tc>
          <w:tcPr>
            <w:tcW w:w="850" w:type="dxa"/>
          </w:tcPr>
          <w:p w14:paraId="4269C234" w14:textId="77777777" w:rsidR="00F57617" w:rsidRPr="002B6DF6" w:rsidRDefault="00F57617" w:rsidP="00763CEC">
            <w:pPr>
              <w:rPr>
                <w:color w:val="00B050"/>
                <w:lang w:val="en-US"/>
              </w:rPr>
            </w:pPr>
            <w:r w:rsidRPr="002B6DF6">
              <w:rPr>
                <w:color w:val="00B050"/>
                <w:lang w:val="en-US"/>
              </w:rPr>
              <w:t>0.17</w:t>
            </w:r>
          </w:p>
        </w:tc>
        <w:tc>
          <w:tcPr>
            <w:tcW w:w="3969" w:type="dxa"/>
          </w:tcPr>
          <w:p w14:paraId="6E4C27CB" w14:textId="77777777" w:rsidR="00F57617" w:rsidRPr="002B6DF6" w:rsidRDefault="00F57617" w:rsidP="00763CEC">
            <w:pPr>
              <w:rPr>
                <w:color w:val="00B050"/>
                <w:lang w:val="en-US"/>
              </w:rPr>
            </w:pPr>
            <w:r w:rsidRPr="002B6DF6">
              <w:rPr>
                <w:color w:val="00B050"/>
                <w:lang w:val="en-US"/>
              </w:rPr>
              <w:t>ʕugub-ma yingarḏ̣in, ytiqassalin b-al-mayy tā yrūḥ maṛāṛ al-bǝṣal tā yrūḥ, al b-al-īd, al yingariḏ̣ b-al-īd mā yiḥtāz qasīl, mā ymarrir amma b-ar-robōṭ ymarrir al-bǝṣal.</w:t>
            </w:r>
          </w:p>
        </w:tc>
        <w:tc>
          <w:tcPr>
            <w:tcW w:w="4253" w:type="dxa"/>
          </w:tcPr>
          <w:p w14:paraId="7A9F8DF4" w14:textId="77777777" w:rsidR="00F57617" w:rsidRPr="00D777C4" w:rsidRDefault="00F57617" w:rsidP="00763CEC">
            <w:pPr>
              <w:rPr>
                <w:lang w:val="en-US"/>
              </w:rPr>
            </w:pPr>
          </w:p>
        </w:tc>
      </w:tr>
      <w:tr w:rsidR="00F57617" w:rsidRPr="00D777C4" w14:paraId="7C1CF2C4" w14:textId="77777777" w:rsidTr="00763CEC">
        <w:tc>
          <w:tcPr>
            <w:tcW w:w="850" w:type="dxa"/>
          </w:tcPr>
          <w:p w14:paraId="1CE1B5BC" w14:textId="77777777" w:rsidR="00F57617" w:rsidRPr="002B6DF6" w:rsidRDefault="00F57617" w:rsidP="00763CEC">
            <w:pPr>
              <w:rPr>
                <w:color w:val="00B050"/>
                <w:lang w:val="en-US"/>
              </w:rPr>
            </w:pPr>
            <w:r w:rsidRPr="002B6DF6">
              <w:rPr>
                <w:color w:val="00B050"/>
                <w:lang w:val="en-US"/>
              </w:rPr>
              <w:t>0.28</w:t>
            </w:r>
          </w:p>
        </w:tc>
        <w:tc>
          <w:tcPr>
            <w:tcW w:w="3969" w:type="dxa"/>
          </w:tcPr>
          <w:p w14:paraId="1A05B7C7" w14:textId="77777777" w:rsidR="00F57617" w:rsidRPr="002B6DF6" w:rsidRDefault="00F57617" w:rsidP="00763CEC">
            <w:pPr>
              <w:rPr>
                <w:color w:val="00B050"/>
                <w:lang w:val="en-US"/>
              </w:rPr>
            </w:pPr>
            <w:r w:rsidRPr="002B6DF6">
              <w:rPr>
                <w:color w:val="00B050"/>
                <w:lang w:val="en-US"/>
              </w:rPr>
              <w:t xml:space="preserve">ytiqassal ʕugub-ma tiqassal yinʕaṣir yinḥaṭṭ al-laḥam, </w:t>
            </w:r>
            <w:r w:rsidRPr="002B6DF6">
              <w:rPr>
                <w:color w:val="00B050"/>
              </w:rPr>
              <w:t>w yinḥaṭṭ</w:t>
            </w:r>
            <w:r w:rsidRPr="002B6DF6">
              <w:rPr>
                <w:color w:val="00B050"/>
                <w:lang w:val="en-US"/>
              </w:rPr>
              <w:t xml:space="preserve"> ʕād al-dibis zihīd lāzim yinḥaṭṭ mā yinḥaṭṭ fazla, mū miṯil al-ᵊmrəga. </w:t>
            </w:r>
          </w:p>
        </w:tc>
        <w:tc>
          <w:tcPr>
            <w:tcW w:w="4253" w:type="dxa"/>
          </w:tcPr>
          <w:p w14:paraId="686815E5" w14:textId="77777777" w:rsidR="00F57617" w:rsidRPr="00D777C4" w:rsidRDefault="00F57617" w:rsidP="00763CEC">
            <w:pPr>
              <w:rPr>
                <w:lang w:val="en-US"/>
              </w:rPr>
            </w:pPr>
          </w:p>
        </w:tc>
      </w:tr>
      <w:tr w:rsidR="00F57617" w:rsidRPr="00D777C4" w14:paraId="200A54C3" w14:textId="77777777" w:rsidTr="00763CEC">
        <w:tc>
          <w:tcPr>
            <w:tcW w:w="850" w:type="dxa"/>
          </w:tcPr>
          <w:p w14:paraId="7D9A3DB7" w14:textId="77777777" w:rsidR="00F57617" w:rsidRPr="002B6DF6" w:rsidRDefault="00F57617" w:rsidP="00763CEC">
            <w:pPr>
              <w:rPr>
                <w:color w:val="00B050"/>
                <w:lang w:val="en-US"/>
              </w:rPr>
            </w:pPr>
            <w:r w:rsidRPr="002B6DF6">
              <w:rPr>
                <w:color w:val="00B050"/>
                <w:lang w:val="en-US"/>
              </w:rPr>
              <w:t>0.37</w:t>
            </w:r>
          </w:p>
        </w:tc>
        <w:tc>
          <w:tcPr>
            <w:tcW w:w="3969" w:type="dxa"/>
          </w:tcPr>
          <w:p w14:paraId="213E80B4" w14:textId="77777777" w:rsidR="00F57617" w:rsidRPr="002B6DF6" w:rsidRDefault="00F57617" w:rsidP="00763CEC">
            <w:pPr>
              <w:rPr>
                <w:color w:val="00B050"/>
                <w:lang w:val="en-US"/>
              </w:rPr>
            </w:pPr>
            <w:r w:rsidRPr="002B6DF6">
              <w:rPr>
                <w:color w:val="00B050"/>
                <w:lang w:val="en-US"/>
              </w:rPr>
              <w:t>zihīd ᵊb-guṭmit ᵊhniyye ad-dibis ʕal… ʕa-l-qānūn, w guṭmut ṣōṭ ʕala gadd ḥāṛṛ yaʕni l-ʕēle šnōn tištihi al-ḥāṛṛ, ḥabbtēn miliḥ w haḏanne yinxalṭin kull-hin,</w:t>
            </w:r>
          </w:p>
        </w:tc>
        <w:tc>
          <w:tcPr>
            <w:tcW w:w="4253" w:type="dxa"/>
          </w:tcPr>
          <w:p w14:paraId="75DC5087" w14:textId="77777777" w:rsidR="00F57617" w:rsidRPr="00D777C4" w:rsidRDefault="00F57617" w:rsidP="00763CEC">
            <w:pPr>
              <w:rPr>
                <w:lang w:val="en-US"/>
              </w:rPr>
            </w:pPr>
          </w:p>
        </w:tc>
      </w:tr>
      <w:tr w:rsidR="00F57617" w:rsidRPr="00D777C4" w14:paraId="2CC58E67" w14:textId="77777777" w:rsidTr="00763CEC">
        <w:tc>
          <w:tcPr>
            <w:tcW w:w="850" w:type="dxa"/>
          </w:tcPr>
          <w:p w14:paraId="47629149" w14:textId="77777777" w:rsidR="00F57617" w:rsidRPr="002B6DF6" w:rsidRDefault="00F57617" w:rsidP="00763CEC">
            <w:pPr>
              <w:rPr>
                <w:color w:val="00B050"/>
                <w:lang w:val="en-US"/>
              </w:rPr>
            </w:pPr>
            <w:r w:rsidRPr="002B6DF6">
              <w:rPr>
                <w:color w:val="00B050"/>
                <w:lang w:val="en-US"/>
              </w:rPr>
              <w:t>0.48</w:t>
            </w:r>
          </w:p>
        </w:tc>
        <w:tc>
          <w:tcPr>
            <w:tcW w:w="3969" w:type="dxa"/>
          </w:tcPr>
          <w:p w14:paraId="2B6C6C32" w14:textId="77777777" w:rsidR="00F57617" w:rsidRPr="002B6DF6" w:rsidRDefault="00F57617" w:rsidP="00763CEC">
            <w:pPr>
              <w:rPr>
                <w:color w:val="00B050"/>
                <w:lang w:val="en-US"/>
              </w:rPr>
            </w:pPr>
            <w:r w:rsidRPr="002B6DF6">
              <w:rPr>
                <w:color w:val="00B050"/>
                <w:lang w:val="en-US"/>
              </w:rPr>
              <w:t xml:space="preserve">yingariḏ̣ zād b-ar-robōṭ, ʕalē-he frinǧītēn w ṣōṭtēn zādēn ḥumur xuḏ̣ur, yaʕni </w:t>
            </w:r>
            <w:r w:rsidRPr="002B6DF6">
              <w:rPr>
                <w:color w:val="00B050"/>
              </w:rPr>
              <w:t>ar-ranik</w:t>
            </w:r>
            <w:r w:rsidRPr="002B6DF6">
              <w:rPr>
                <w:color w:val="00B050"/>
                <w:lang w:val="en-US"/>
              </w:rPr>
              <w:t xml:space="preserve"> ḥamar amma xuḏ̣ur ṣōṭāt-in xuḏ̣ur, zād yingarḏ̣in hinne w bāgit baxdanūs</w:t>
            </w:r>
            <w:r w:rsidRPr="002B6DF6">
              <w:rPr>
                <w:rStyle w:val="FootnoteReference"/>
                <w:color w:val="00B050"/>
                <w:lang w:val="en-US"/>
              </w:rPr>
              <w:footnoteReference w:id="51"/>
            </w:r>
            <w:r w:rsidRPr="002B6DF6">
              <w:rPr>
                <w:color w:val="00B050"/>
                <w:lang w:val="en-US"/>
              </w:rPr>
              <w:t>,</w:t>
            </w:r>
          </w:p>
        </w:tc>
        <w:tc>
          <w:tcPr>
            <w:tcW w:w="4253" w:type="dxa"/>
          </w:tcPr>
          <w:p w14:paraId="797F895C" w14:textId="77777777" w:rsidR="00F57617" w:rsidRPr="00D777C4" w:rsidRDefault="00F57617" w:rsidP="00763CEC">
            <w:pPr>
              <w:rPr>
                <w:lang w:val="en-US"/>
              </w:rPr>
            </w:pPr>
            <w:r>
              <w:rPr>
                <w:lang w:val="en-US"/>
              </w:rPr>
              <w:t xml:space="preserve">ranik </w:t>
            </w:r>
            <w:r w:rsidRPr="005734CE">
              <w:rPr>
                <w:i/>
                <w:lang w:val="en-US"/>
              </w:rPr>
              <w:t>renk</w:t>
            </w:r>
          </w:p>
        </w:tc>
      </w:tr>
      <w:tr w:rsidR="00F57617" w:rsidRPr="00D777C4" w14:paraId="3A1D9937" w14:textId="77777777" w:rsidTr="00763CEC">
        <w:tc>
          <w:tcPr>
            <w:tcW w:w="850" w:type="dxa"/>
          </w:tcPr>
          <w:p w14:paraId="31F4C230" w14:textId="77777777" w:rsidR="00F57617" w:rsidRPr="002B6DF6" w:rsidRDefault="00F57617" w:rsidP="00763CEC">
            <w:pPr>
              <w:rPr>
                <w:color w:val="00B050"/>
                <w:lang w:val="en-US"/>
              </w:rPr>
            </w:pPr>
            <w:r w:rsidRPr="002B6DF6">
              <w:rPr>
                <w:color w:val="00B050"/>
                <w:lang w:val="en-US"/>
              </w:rPr>
              <w:t>1.00</w:t>
            </w:r>
          </w:p>
        </w:tc>
        <w:tc>
          <w:tcPr>
            <w:tcW w:w="3969" w:type="dxa"/>
          </w:tcPr>
          <w:p w14:paraId="15CA6AD4" w14:textId="77777777" w:rsidR="00F57617" w:rsidRPr="002B6DF6" w:rsidRDefault="00F57617" w:rsidP="00763CEC">
            <w:pPr>
              <w:rPr>
                <w:color w:val="00B050"/>
                <w:lang w:val="en-US"/>
              </w:rPr>
            </w:pPr>
            <w:r w:rsidRPr="002B6DF6">
              <w:rPr>
                <w:color w:val="00B050"/>
                <w:lang w:val="en-US"/>
              </w:rPr>
              <w:t xml:space="preserve">kull-hin yingarḏ̣in b-ar-robōṭ yingarḏ̣in zād ʕalē-´, hāḏi hnīt al-gēḏ̣, qiymāli al-gēḏ̣, </w:t>
            </w:r>
            <w:r w:rsidRPr="002B6DF6">
              <w:rPr>
                <w:color w:val="00B050"/>
              </w:rPr>
              <w:t>w</w:t>
            </w:r>
            <w:r w:rsidRPr="002B6DF6">
              <w:rPr>
                <w:color w:val="00B050"/>
                <w:lang w:val="en-US"/>
              </w:rPr>
              <w:t xml:space="preserve"> yixalṭin w yrūḥin ʕa-l-fərən.</w:t>
            </w:r>
          </w:p>
        </w:tc>
        <w:tc>
          <w:tcPr>
            <w:tcW w:w="4253" w:type="dxa"/>
          </w:tcPr>
          <w:p w14:paraId="1171141F" w14:textId="77777777" w:rsidR="00F57617" w:rsidRPr="00D777C4" w:rsidRDefault="00F57617" w:rsidP="00763CEC">
            <w:pPr>
              <w:rPr>
                <w:lang w:val="en-US"/>
              </w:rPr>
            </w:pPr>
          </w:p>
        </w:tc>
      </w:tr>
      <w:tr w:rsidR="00F57617" w:rsidRPr="00D777C4" w14:paraId="7329C5A7" w14:textId="77777777" w:rsidTr="00763CEC">
        <w:tc>
          <w:tcPr>
            <w:tcW w:w="850" w:type="dxa"/>
          </w:tcPr>
          <w:p w14:paraId="1C8BB66A" w14:textId="77777777" w:rsidR="00F57617" w:rsidRPr="002B6DF6" w:rsidRDefault="00F57617" w:rsidP="00763CEC">
            <w:pPr>
              <w:rPr>
                <w:color w:val="00B050"/>
                <w:lang w:val="en-US"/>
              </w:rPr>
            </w:pPr>
            <w:r w:rsidRPr="002B6DF6">
              <w:rPr>
                <w:color w:val="00B050"/>
                <w:lang w:val="en-US"/>
              </w:rPr>
              <w:t>1.08</w:t>
            </w:r>
          </w:p>
        </w:tc>
        <w:tc>
          <w:tcPr>
            <w:tcW w:w="3969" w:type="dxa"/>
          </w:tcPr>
          <w:p w14:paraId="36E1B568" w14:textId="77777777" w:rsidR="00F57617" w:rsidRPr="002B6DF6" w:rsidRDefault="00F57617" w:rsidP="00763CEC">
            <w:pPr>
              <w:rPr>
                <w:color w:val="00B050"/>
                <w:lang w:val="en-US"/>
              </w:rPr>
            </w:pPr>
            <w:r w:rsidRPr="002B6DF6">
              <w:rPr>
                <w:color w:val="00B050"/>
                <w:lang w:val="en-US"/>
              </w:rPr>
              <w:t>al</w:t>
            </w:r>
            <w:r w:rsidRPr="002B6DF6">
              <w:rPr>
                <w:color w:val="00B050"/>
              </w:rPr>
              <w:t>-fǝrǝn</w:t>
            </w:r>
            <w:r w:rsidRPr="002B6DF6">
              <w:rPr>
                <w:color w:val="00B050"/>
                <w:lang w:val="en-US"/>
              </w:rPr>
              <w:t xml:space="preserve"> ʕādēne zād ysahhlūn-u ʕa-l-ʕaǧīn, ʕa-l-ʕaǧin ʕala… al-ʕaǧīn ʕa-l-xubuz </w:t>
            </w:r>
            <w:r w:rsidRPr="002B6DF6">
              <w:rPr>
                <w:color w:val="00B050"/>
                <w:lang w:val="en-US"/>
              </w:rPr>
              <w:lastRenderedPageBreak/>
              <w:t xml:space="preserve">ysahhlūn-u w yiswūn-u yiǧi ḥāḏ̣ir, </w:t>
            </w:r>
            <w:r w:rsidRPr="002B6DF6">
              <w:rPr>
                <w:color w:val="00B050"/>
              </w:rPr>
              <w:t>hāḏa</w:t>
            </w:r>
            <w:r w:rsidRPr="002B6DF6">
              <w:rPr>
                <w:color w:val="00B050"/>
                <w:lang w:val="en-US"/>
              </w:rPr>
              <w:t xml:space="preserve"> en qōlay hēne yemeg-ne hēne, en basīṭ w qōlay w ham zād gečerli, ʕid kull ḥade gečerli yaʕni.</w:t>
            </w:r>
          </w:p>
        </w:tc>
        <w:tc>
          <w:tcPr>
            <w:tcW w:w="4253" w:type="dxa"/>
          </w:tcPr>
          <w:p w14:paraId="0BF939C4" w14:textId="77777777" w:rsidR="00F57617" w:rsidRPr="00D777C4" w:rsidRDefault="00F57617" w:rsidP="00763CEC">
            <w:pPr>
              <w:rPr>
                <w:lang w:val="en-US"/>
              </w:rPr>
            </w:pPr>
            <w:r>
              <w:rPr>
                <w:lang w:val="en-US"/>
              </w:rPr>
              <w:lastRenderedPageBreak/>
              <w:t>ysahhlūn ausbreiten</w:t>
            </w:r>
          </w:p>
        </w:tc>
      </w:tr>
    </w:tbl>
    <w:p w14:paraId="1E9DDAFB" w14:textId="77777777" w:rsidR="007140B6" w:rsidRDefault="007140B6">
      <w:pPr>
        <w:pStyle w:val="BodyText2"/>
        <w:spacing w:line="240" w:lineRule="auto"/>
        <w:rPr>
          <w:u w:val="none"/>
          <w:lang w:val="en-US"/>
        </w:rPr>
      </w:pPr>
    </w:p>
    <w:p w14:paraId="28E699D0" w14:textId="77777777" w:rsidR="007140B6" w:rsidRDefault="00000000">
      <w:pPr>
        <w:pStyle w:val="Heading2"/>
        <w:rPr>
          <w:lang w:val="en-US"/>
        </w:rPr>
      </w:pPr>
      <w:bookmarkStart w:id="189" w:name="_Toc156305458"/>
      <w:r>
        <w:rPr>
          <w:lang w:val="en-US"/>
        </w:rPr>
        <w:t>Urfa-140_Biyat-Harran-2013</w:t>
      </w:r>
      <w:bookmarkEnd w:id="189"/>
    </w:p>
    <w:p w14:paraId="3F382151" w14:textId="77777777" w:rsidR="00FF0D66" w:rsidRPr="00BC0614" w:rsidRDefault="00FF0D66" w:rsidP="00FF0D66">
      <w:pPr>
        <w:pStyle w:val="List"/>
        <w:rPr>
          <w:lang w:val="en-US"/>
        </w:rPr>
      </w:pPr>
      <w:r>
        <w:rPr>
          <w:noProof/>
          <w:lang w:val="en-US"/>
        </w:rPr>
        <w:t>Amīna</w:t>
      </w:r>
    </w:p>
    <w:p w14:paraId="6762F312" w14:textId="77777777" w:rsidR="00FF0D66" w:rsidRDefault="00FF0D66" w:rsidP="00FF0D66">
      <w:pPr>
        <w:pStyle w:val="List"/>
        <w:rPr>
          <w:lang w:val="en-US"/>
        </w:rPr>
      </w:pPr>
      <w:r w:rsidRPr="00763855">
        <w:rPr>
          <w:lang w:val="en-US"/>
        </w:rPr>
        <w:t xml:space="preserve">1 Oct 2013 </w:t>
      </w:r>
      <w:r w:rsidRPr="00763855">
        <w:rPr>
          <w:lang w:val="en-US"/>
        </w:rPr>
        <w:tab/>
      </w:r>
    </w:p>
    <w:p w14:paraId="5A13E0CA" w14:textId="77777777" w:rsidR="00FF0D66" w:rsidRPr="00763855" w:rsidRDefault="00FF0D66" w:rsidP="00FF0D66">
      <w:pPr>
        <w:pStyle w:val="List"/>
        <w:rPr>
          <w:lang w:val="en-US"/>
        </w:rPr>
      </w:pPr>
      <w:r>
        <w:rPr>
          <w:lang w:val="en-US"/>
        </w:rPr>
        <w:t>Heft II</w:t>
      </w:r>
    </w:p>
    <w:p w14:paraId="47A38AC3" w14:textId="77777777" w:rsidR="00FF0D66" w:rsidRPr="00763855" w:rsidRDefault="00FF0D66" w:rsidP="00FF0D66">
      <w:pPr>
        <w:rPr>
          <w:noProof/>
          <w:lang w:val="en-US"/>
        </w:rPr>
      </w:pPr>
    </w:p>
    <w:tbl>
      <w:tblPr>
        <w:tblStyle w:val="TableGrid"/>
        <w:tblW w:w="0" w:type="auto"/>
        <w:tblLook w:val="04A0" w:firstRow="1" w:lastRow="0" w:firstColumn="1" w:lastColumn="0" w:noHBand="0" w:noVBand="1"/>
      </w:tblPr>
      <w:tblGrid>
        <w:gridCol w:w="850"/>
        <w:gridCol w:w="3969"/>
        <w:gridCol w:w="4252"/>
      </w:tblGrid>
      <w:tr w:rsidR="00FF0D66" w:rsidRPr="00181331" w14:paraId="3D60AA0F" w14:textId="77777777" w:rsidTr="00763CEC">
        <w:tc>
          <w:tcPr>
            <w:tcW w:w="850" w:type="dxa"/>
          </w:tcPr>
          <w:p w14:paraId="680F2B76" w14:textId="77777777" w:rsidR="00FF0D66" w:rsidRPr="00BC0614" w:rsidRDefault="00FF0D66" w:rsidP="00763CEC">
            <w:pPr>
              <w:rPr>
                <w:iCs/>
                <w:noProof/>
                <w:lang w:val="en-US"/>
              </w:rPr>
            </w:pPr>
            <w:r>
              <w:rPr>
                <w:iCs/>
                <w:noProof/>
                <w:lang w:val="en-US"/>
              </w:rPr>
              <w:t>0:01</w:t>
            </w:r>
          </w:p>
        </w:tc>
        <w:tc>
          <w:tcPr>
            <w:tcW w:w="3969" w:type="dxa"/>
          </w:tcPr>
          <w:p w14:paraId="290338CB" w14:textId="77777777" w:rsidR="00FF0D66" w:rsidRPr="00FE0998" w:rsidRDefault="00FF0D66" w:rsidP="00763CEC">
            <w:pPr>
              <w:rPr>
                <w:iCs/>
                <w:noProof/>
                <w:color w:val="00B050"/>
                <w:lang w:val="en-US"/>
              </w:rPr>
            </w:pPr>
            <w:r w:rsidRPr="00FE0998">
              <w:rPr>
                <w:iCs/>
                <w:noProof/>
                <w:color w:val="00B050"/>
                <w:lang w:val="en-US"/>
              </w:rPr>
              <w:t>al-ᵊbiyāt ta-ngūl al-ḥurma inčād-in-he yaʕni egerki trīd ʕəǧyān ta-ngūl al yrūḥ-il-he ʕəǧyān al ymūtū-l-he hā,</w:t>
            </w:r>
          </w:p>
        </w:tc>
        <w:tc>
          <w:tcPr>
            <w:tcW w:w="4252" w:type="dxa"/>
          </w:tcPr>
          <w:p w14:paraId="7BA67EF0" w14:textId="77777777" w:rsidR="00FF0D66" w:rsidRPr="00FE0998" w:rsidRDefault="00FF0D66" w:rsidP="00763CEC">
            <w:pPr>
              <w:rPr>
                <w:color w:val="00B050"/>
                <w:lang w:val="en-US"/>
              </w:rPr>
            </w:pPr>
            <w:r w:rsidRPr="00FE0998">
              <w:rPr>
                <w:i/>
                <w:color w:val="00B050"/>
                <w:lang w:val="en-US"/>
              </w:rPr>
              <w:t>biyāt</w:t>
            </w:r>
            <w:r w:rsidRPr="00FE0998">
              <w:rPr>
                <w:color w:val="00B050"/>
                <w:lang w:val="en-US"/>
              </w:rPr>
              <w:t xml:space="preserve"> is, let’s say, if a woman wants to have children, but, let’s say, she (always) loses them, they die (before birth).</w:t>
            </w:r>
          </w:p>
        </w:tc>
      </w:tr>
      <w:tr w:rsidR="00FF0D66" w:rsidRPr="00181331" w14:paraId="3C356C57" w14:textId="77777777" w:rsidTr="00763CEC">
        <w:tc>
          <w:tcPr>
            <w:tcW w:w="850" w:type="dxa"/>
          </w:tcPr>
          <w:p w14:paraId="4068D871" w14:textId="77777777" w:rsidR="00FF0D66" w:rsidRDefault="00FF0D66" w:rsidP="00763CEC">
            <w:pPr>
              <w:rPr>
                <w:iCs/>
                <w:noProof/>
                <w:lang w:val="en-US"/>
              </w:rPr>
            </w:pPr>
            <w:r>
              <w:rPr>
                <w:iCs/>
                <w:noProof/>
                <w:lang w:val="en-US"/>
              </w:rPr>
              <w:t>0:13</w:t>
            </w:r>
          </w:p>
        </w:tc>
        <w:tc>
          <w:tcPr>
            <w:tcW w:w="3969" w:type="dxa"/>
          </w:tcPr>
          <w:p w14:paraId="11443C79" w14:textId="77777777" w:rsidR="00FF0D66" w:rsidRPr="00FE0998" w:rsidRDefault="00FF0D66" w:rsidP="00763CEC">
            <w:pPr>
              <w:rPr>
                <w:iCs/>
                <w:noProof/>
                <w:color w:val="00B050"/>
                <w:lang w:val="en-US"/>
              </w:rPr>
            </w:pPr>
            <w:r w:rsidRPr="00FE0998">
              <w:rPr>
                <w:iCs/>
                <w:noProof/>
                <w:color w:val="00B050"/>
                <w:lang w:val="en-US"/>
              </w:rPr>
              <w:t>al hinne al yrūḥin gidenler yani kimler, al al ymūtū-l-he ʕəǧyān al yrūḥū-l-he ʕəǧyān al ta-ngūl ʕalē-he səxənte.</w:t>
            </w:r>
          </w:p>
        </w:tc>
        <w:tc>
          <w:tcPr>
            <w:tcW w:w="4252" w:type="dxa"/>
          </w:tcPr>
          <w:p w14:paraId="01D0A422" w14:textId="77777777" w:rsidR="00FF0D66" w:rsidRPr="00FE0998" w:rsidRDefault="00FF0D66" w:rsidP="00763CEC">
            <w:pPr>
              <w:rPr>
                <w:color w:val="00B050"/>
                <w:lang w:val="en-US"/>
              </w:rPr>
            </w:pPr>
            <w:r w:rsidRPr="00FE0998">
              <w:rPr>
                <w:color w:val="00B050"/>
                <w:lang w:val="en-US"/>
              </w:rPr>
              <w:t xml:space="preserve">Those who go (for </w:t>
            </w:r>
            <w:r w:rsidRPr="00FE0998">
              <w:rPr>
                <w:i/>
                <w:color w:val="00B050"/>
                <w:lang w:val="en-US"/>
              </w:rPr>
              <w:t>biyāt</w:t>
            </w:r>
            <w:r w:rsidRPr="00FE0998">
              <w:rPr>
                <w:color w:val="00B050"/>
              </w:rPr>
              <w:t xml:space="preserve">) are </w:t>
            </w:r>
            <w:r w:rsidRPr="00FE0998">
              <w:rPr>
                <w:color w:val="00B050"/>
                <w:lang w:val="en-US"/>
              </w:rPr>
              <w:t>those whose children die. Those who miscarry (lit. whose children go), the one who, let’s say, has a problem.</w:t>
            </w:r>
          </w:p>
        </w:tc>
      </w:tr>
      <w:tr w:rsidR="00FF0D66" w:rsidRPr="00181331" w14:paraId="175351D6" w14:textId="77777777" w:rsidTr="00763CEC">
        <w:tc>
          <w:tcPr>
            <w:tcW w:w="850" w:type="dxa"/>
          </w:tcPr>
          <w:p w14:paraId="688A2417" w14:textId="77777777" w:rsidR="00FF0D66" w:rsidRPr="0033740D" w:rsidRDefault="00FF0D66" w:rsidP="00763CEC">
            <w:pPr>
              <w:rPr>
                <w:iCs/>
                <w:noProof/>
              </w:rPr>
            </w:pPr>
            <w:r>
              <w:rPr>
                <w:iCs/>
                <w:noProof/>
              </w:rPr>
              <w:t>0:24</w:t>
            </w:r>
          </w:p>
        </w:tc>
        <w:tc>
          <w:tcPr>
            <w:tcW w:w="3969" w:type="dxa"/>
          </w:tcPr>
          <w:p w14:paraId="16977913" w14:textId="77777777" w:rsidR="00FF0D66" w:rsidRPr="00FE0998" w:rsidRDefault="00FF0D66" w:rsidP="00763CEC">
            <w:pPr>
              <w:rPr>
                <w:iCs/>
                <w:noProof/>
                <w:color w:val="00B050"/>
                <w:lang w:val="en-US"/>
              </w:rPr>
            </w:pPr>
            <w:r w:rsidRPr="00FE0998">
              <w:rPr>
                <w:iCs/>
                <w:noProof/>
                <w:color w:val="00B050"/>
                <w:lang w:val="en-US"/>
              </w:rPr>
              <w:t xml:space="preserve">haḏinne yrūḥin ʕa-š-šēx ʕala šēx-in yaʕni </w:t>
            </w:r>
            <w:r w:rsidRPr="00FE0998">
              <w:rPr>
                <w:color w:val="00B050"/>
              </w:rPr>
              <w:t>ybayyit,</w:t>
            </w:r>
            <w:r w:rsidRPr="00FE0998">
              <w:rPr>
                <w:iCs/>
                <w:noProof/>
                <w:color w:val="00B050"/>
                <w:lang w:val="en-US"/>
              </w:rPr>
              <w:t xml:space="preserve"> hā, ta-ngūl al mā-l-he tgūl ʕa-š-šēx,</w:t>
            </w:r>
          </w:p>
        </w:tc>
        <w:tc>
          <w:tcPr>
            <w:tcW w:w="4252" w:type="dxa"/>
          </w:tcPr>
          <w:p w14:paraId="4C0C84E6" w14:textId="77777777" w:rsidR="00FF0D66" w:rsidRPr="00FE0998" w:rsidRDefault="00FF0D66" w:rsidP="00763CEC">
            <w:pPr>
              <w:rPr>
                <w:color w:val="00B050"/>
                <w:lang w:val="en-US"/>
              </w:rPr>
            </w:pPr>
            <w:r w:rsidRPr="00FE0998">
              <w:rPr>
                <w:color w:val="00B050"/>
                <w:lang w:val="en-US"/>
              </w:rPr>
              <w:t xml:space="preserve">These go to the sheikh, to a sheikh who makes the </w:t>
            </w:r>
            <w:r w:rsidRPr="00FE0998">
              <w:rPr>
                <w:i/>
                <w:color w:val="00B050"/>
                <w:lang w:val="en-US"/>
              </w:rPr>
              <w:t xml:space="preserve">biyāt </w:t>
            </w:r>
            <w:r w:rsidRPr="00FE0998">
              <w:rPr>
                <w:color w:val="00B050"/>
              </w:rPr>
              <w:t>.</w:t>
            </w:r>
            <w:r w:rsidRPr="00FE0998">
              <w:rPr>
                <w:color w:val="00B050"/>
                <w:lang w:val="en-US"/>
              </w:rPr>
              <w:t>Let’s say one who has no (kids) tells the sheikh (her problem).</w:t>
            </w:r>
          </w:p>
        </w:tc>
      </w:tr>
      <w:tr w:rsidR="00FF0D66" w:rsidRPr="00181331" w14:paraId="4FAA2047" w14:textId="77777777" w:rsidTr="00763CEC">
        <w:tc>
          <w:tcPr>
            <w:tcW w:w="850" w:type="dxa"/>
          </w:tcPr>
          <w:p w14:paraId="72772FE4" w14:textId="77777777" w:rsidR="00FF0D66" w:rsidRDefault="00FF0D66" w:rsidP="00763CEC">
            <w:pPr>
              <w:rPr>
                <w:iCs/>
                <w:noProof/>
                <w:lang w:val="en-US"/>
              </w:rPr>
            </w:pPr>
            <w:r>
              <w:rPr>
                <w:iCs/>
                <w:noProof/>
                <w:lang w:val="en-US"/>
              </w:rPr>
              <w:t>0:32</w:t>
            </w:r>
          </w:p>
        </w:tc>
        <w:tc>
          <w:tcPr>
            <w:tcW w:w="3969" w:type="dxa"/>
          </w:tcPr>
          <w:p w14:paraId="61754406" w14:textId="77777777" w:rsidR="00FF0D66" w:rsidRPr="00FE0998" w:rsidRDefault="00FF0D66" w:rsidP="00763CEC">
            <w:pPr>
              <w:rPr>
                <w:iCs/>
                <w:noProof/>
                <w:color w:val="00B050"/>
                <w:lang w:val="en-US"/>
              </w:rPr>
            </w:pPr>
            <w:r w:rsidRPr="00FE0998">
              <w:rPr>
                <w:iCs/>
                <w:noProof/>
                <w:color w:val="00B050"/>
                <w:lang w:val="en-US"/>
              </w:rPr>
              <w:t xml:space="preserve">ʕād ygūl “ənṭī-ni </w:t>
            </w:r>
            <w:r w:rsidRPr="00FE0998">
              <w:rPr>
                <w:color w:val="00B050"/>
              </w:rPr>
              <w:t>min ʕbug-ič</w:t>
            </w:r>
            <w:r w:rsidRPr="00FE0998">
              <w:rPr>
                <w:iCs/>
                <w:noProof/>
                <w:color w:val="00B050"/>
                <w:lang w:val="en-US"/>
              </w:rPr>
              <w:t>!” al-ʕabag šinhu? al-ʕabag al yilbas al-hiris al… al-malbūs ad-dawām yaʕni kullanılmış eşyası,</w:t>
            </w:r>
          </w:p>
        </w:tc>
        <w:tc>
          <w:tcPr>
            <w:tcW w:w="4252" w:type="dxa"/>
          </w:tcPr>
          <w:p w14:paraId="6ABF804E" w14:textId="77777777" w:rsidR="00FF0D66" w:rsidRPr="00FE0998" w:rsidRDefault="00FF0D66" w:rsidP="00763CEC">
            <w:pPr>
              <w:rPr>
                <w:color w:val="00B050"/>
                <w:lang w:val="en-US"/>
              </w:rPr>
            </w:pPr>
            <w:r w:rsidRPr="00FE0998">
              <w:rPr>
                <w:color w:val="00B050"/>
                <w:lang w:val="en-US"/>
              </w:rPr>
              <w:t xml:space="preserve">He says, “Give me a piece from your cloth!” What means </w:t>
            </w:r>
            <w:r w:rsidRPr="00FE0998">
              <w:rPr>
                <w:i/>
                <w:color w:val="00B050"/>
                <w:lang w:val="en-US"/>
              </w:rPr>
              <w:t>ʕabag</w:t>
            </w:r>
            <w:r w:rsidRPr="00FE0998">
              <w:rPr>
                <w:color w:val="00B050"/>
              </w:rPr>
              <w:t>?</w:t>
            </w:r>
            <w:r w:rsidRPr="00FE0998">
              <w:rPr>
                <w:color w:val="00B050"/>
                <w:lang w:val="en-US"/>
              </w:rPr>
              <w:t xml:space="preserve"> </w:t>
            </w:r>
            <w:r w:rsidRPr="00FE0998">
              <w:rPr>
                <w:i/>
                <w:color w:val="00B050"/>
                <w:lang w:val="en-US"/>
              </w:rPr>
              <w:t>ʕabag</w:t>
            </w:r>
            <w:r w:rsidRPr="00FE0998">
              <w:rPr>
                <w:color w:val="00B050"/>
                <w:lang w:val="en-US"/>
              </w:rPr>
              <w:t xml:space="preserve"> is what is worn, </w:t>
            </w:r>
            <w:r w:rsidRPr="00FE0998">
              <w:rPr>
                <w:color w:val="00B050"/>
              </w:rPr>
              <w:t>garment</w:t>
            </w:r>
            <w:r w:rsidRPr="00FE0998">
              <w:rPr>
                <w:color w:val="00B050"/>
                <w:lang w:val="en-US"/>
              </w:rPr>
              <w:t>, what is worn all the time, I mean things that she has used.</w:t>
            </w:r>
          </w:p>
        </w:tc>
      </w:tr>
      <w:tr w:rsidR="00FF0D66" w:rsidRPr="00181331" w14:paraId="4BB6E65D" w14:textId="77777777" w:rsidTr="00763CEC">
        <w:tc>
          <w:tcPr>
            <w:tcW w:w="850" w:type="dxa"/>
          </w:tcPr>
          <w:p w14:paraId="4CA52BDE" w14:textId="77777777" w:rsidR="00FF0D66" w:rsidRDefault="00FF0D66" w:rsidP="00763CEC">
            <w:pPr>
              <w:rPr>
                <w:iCs/>
                <w:noProof/>
                <w:lang w:val="en-US"/>
              </w:rPr>
            </w:pPr>
            <w:r>
              <w:rPr>
                <w:iCs/>
                <w:noProof/>
                <w:lang w:val="en-US"/>
              </w:rPr>
              <w:t>0:43</w:t>
            </w:r>
          </w:p>
        </w:tc>
        <w:tc>
          <w:tcPr>
            <w:tcW w:w="3969" w:type="dxa"/>
          </w:tcPr>
          <w:p w14:paraId="7790C8F3" w14:textId="77777777" w:rsidR="00FF0D66" w:rsidRPr="00FE0998" w:rsidRDefault="00FF0D66" w:rsidP="00763CEC">
            <w:pPr>
              <w:rPr>
                <w:iCs/>
                <w:noProof/>
                <w:color w:val="00B050"/>
                <w:lang w:val="en-US"/>
              </w:rPr>
            </w:pPr>
            <w:r w:rsidRPr="00FE0998">
              <w:rPr>
                <w:iCs/>
                <w:noProof/>
                <w:color w:val="00B050"/>
                <w:lang w:val="en-US"/>
              </w:rPr>
              <w:t xml:space="preserve">ta-ngūl maḥrama wala hibriyye wala kišmit ṯōb hā </w:t>
            </w:r>
          </w:p>
        </w:tc>
        <w:tc>
          <w:tcPr>
            <w:tcW w:w="4252" w:type="dxa"/>
          </w:tcPr>
          <w:p w14:paraId="087A024D" w14:textId="77777777" w:rsidR="00FF0D66" w:rsidRPr="00FE0998" w:rsidRDefault="00FF0D66" w:rsidP="00763CEC">
            <w:pPr>
              <w:rPr>
                <w:color w:val="00B050"/>
                <w:lang w:val="en-US"/>
              </w:rPr>
            </w:pPr>
            <w:r w:rsidRPr="00FE0998">
              <w:rPr>
                <w:color w:val="00B050"/>
                <w:lang w:val="en-US"/>
              </w:rPr>
              <w:t>Let’s say a headcloth or a scarf or a piece of dress.</w:t>
            </w:r>
          </w:p>
        </w:tc>
      </w:tr>
      <w:tr w:rsidR="00FF0D66" w:rsidRPr="00181331" w14:paraId="16E3C875" w14:textId="77777777" w:rsidTr="00763CEC">
        <w:tc>
          <w:tcPr>
            <w:tcW w:w="850" w:type="dxa"/>
          </w:tcPr>
          <w:p w14:paraId="42B065F0" w14:textId="77777777" w:rsidR="00FF0D66" w:rsidRPr="00302E16" w:rsidRDefault="00FF0D66" w:rsidP="00763CEC">
            <w:pPr>
              <w:rPr>
                <w:iCs/>
                <w:noProof/>
              </w:rPr>
            </w:pPr>
            <w:r>
              <w:rPr>
                <w:iCs/>
                <w:noProof/>
              </w:rPr>
              <w:t>0:48</w:t>
            </w:r>
          </w:p>
        </w:tc>
        <w:tc>
          <w:tcPr>
            <w:tcW w:w="3969" w:type="dxa"/>
          </w:tcPr>
          <w:p w14:paraId="04436E19" w14:textId="77777777" w:rsidR="00FF0D66" w:rsidRPr="00FE0998" w:rsidRDefault="00FF0D66" w:rsidP="00763CEC">
            <w:pPr>
              <w:rPr>
                <w:iCs/>
                <w:noProof/>
                <w:color w:val="00B050"/>
                <w:lang w:val="en-US"/>
              </w:rPr>
            </w:pPr>
            <w:r w:rsidRPr="00FE0998">
              <w:rPr>
                <w:iCs/>
                <w:noProof/>
                <w:color w:val="00B050"/>
                <w:lang w:val="en-US"/>
              </w:rPr>
              <w:t xml:space="preserve">haḏanne ʕādēne </w:t>
            </w:r>
            <w:r w:rsidRPr="00FE0998">
              <w:rPr>
                <w:iCs/>
                <w:noProof/>
                <w:color w:val="00B050"/>
              </w:rPr>
              <w:t>i</w:t>
            </w:r>
            <w:r w:rsidRPr="00FE0998">
              <w:rPr>
                <w:iCs/>
                <w:noProof/>
                <w:color w:val="00B050"/>
                <w:lang w:val="en-US"/>
              </w:rPr>
              <w:t>š-ma yaʕni gönlüğünden ne koparsa tliff bī-hin halhinne iš-ma tənṭī-´ min gaḷb-ak yaʕni hā.</w:t>
            </w:r>
          </w:p>
        </w:tc>
        <w:tc>
          <w:tcPr>
            <w:tcW w:w="4252" w:type="dxa"/>
          </w:tcPr>
          <w:p w14:paraId="29E37A9E" w14:textId="77777777" w:rsidR="00FF0D66" w:rsidRPr="00FE0998" w:rsidRDefault="00FF0D66" w:rsidP="00763CEC">
            <w:pPr>
              <w:rPr>
                <w:color w:val="00B050"/>
                <w:lang w:val="en-US"/>
              </w:rPr>
            </w:pPr>
            <w:r w:rsidRPr="00FE0998">
              <w:rPr>
                <w:color w:val="00B050"/>
                <w:lang w:val="en-US"/>
              </w:rPr>
              <w:t>And whatever you are happy to give (</w:t>
            </w:r>
            <w:r w:rsidRPr="00FE0998">
              <w:rPr>
                <w:i/>
                <w:color w:val="00B050"/>
                <w:lang w:val="en-US"/>
              </w:rPr>
              <w:t xml:space="preserve">viz. </w:t>
            </w:r>
            <w:r w:rsidRPr="00FE0998">
              <w:rPr>
                <w:color w:val="00B050"/>
              </w:rPr>
              <w:t xml:space="preserve">money), you </w:t>
            </w:r>
            <w:r w:rsidRPr="00FE0998">
              <w:rPr>
                <w:color w:val="00B050"/>
                <w:lang w:val="en-US"/>
              </w:rPr>
              <w:t>wrap into them; only how much you really give from your heart I mean.</w:t>
            </w:r>
          </w:p>
        </w:tc>
      </w:tr>
      <w:tr w:rsidR="00FF0D66" w:rsidRPr="00181331" w14:paraId="2E23C1D8" w14:textId="77777777" w:rsidTr="00763CEC">
        <w:tc>
          <w:tcPr>
            <w:tcW w:w="850" w:type="dxa"/>
          </w:tcPr>
          <w:p w14:paraId="3B8DE7CD" w14:textId="77777777" w:rsidR="00FF0D66" w:rsidRDefault="00FF0D66" w:rsidP="00763CEC">
            <w:pPr>
              <w:rPr>
                <w:iCs/>
                <w:noProof/>
                <w:lang w:val="en-US"/>
              </w:rPr>
            </w:pPr>
            <w:r>
              <w:rPr>
                <w:iCs/>
                <w:noProof/>
                <w:lang w:val="en-US"/>
              </w:rPr>
              <w:t>0:55</w:t>
            </w:r>
          </w:p>
        </w:tc>
        <w:tc>
          <w:tcPr>
            <w:tcW w:w="3969" w:type="dxa"/>
          </w:tcPr>
          <w:p w14:paraId="4E027F42" w14:textId="77777777" w:rsidR="00FF0D66" w:rsidRPr="00FE0998" w:rsidRDefault="00FF0D66" w:rsidP="00763CEC">
            <w:pPr>
              <w:rPr>
                <w:iCs/>
                <w:noProof/>
                <w:color w:val="00B050"/>
                <w:lang w:val="en-US"/>
              </w:rPr>
            </w:pPr>
            <w:r w:rsidRPr="00FE0998">
              <w:rPr>
                <w:iCs/>
                <w:noProof/>
                <w:color w:val="00B050"/>
                <w:lang w:val="en-US"/>
              </w:rPr>
              <w:t xml:space="preserve">mū alle maǧbūri </w:t>
            </w:r>
            <w:r w:rsidRPr="00FE0998">
              <w:rPr>
                <w:color w:val="00B050"/>
              </w:rPr>
              <w:t>bukadar</w:t>
            </w:r>
            <w:r w:rsidRPr="00FE0998">
              <w:rPr>
                <w:iCs/>
                <w:noProof/>
                <w:color w:val="00B050"/>
                <w:lang w:val="en-US"/>
              </w:rPr>
              <w:t xml:space="preserve"> hā haḏanne ʕād yl</w:t>
            </w:r>
            <w:r w:rsidRPr="00FE0998">
              <w:rPr>
                <w:color w:val="00B050"/>
              </w:rPr>
              <w:t>i</w:t>
            </w:r>
            <w:r w:rsidRPr="00FE0998">
              <w:rPr>
                <w:iCs/>
                <w:noProof/>
                <w:color w:val="00B050"/>
                <w:lang w:val="en-US"/>
              </w:rPr>
              <w:t>ff-hin yl</w:t>
            </w:r>
            <w:r w:rsidRPr="00FE0998">
              <w:rPr>
                <w:color w:val="00B050"/>
              </w:rPr>
              <w:t>i</w:t>
            </w:r>
            <w:r w:rsidRPr="00FE0998">
              <w:rPr>
                <w:iCs/>
                <w:noProof/>
                <w:color w:val="00B050"/>
                <w:lang w:val="en-US"/>
              </w:rPr>
              <w:t xml:space="preserve">ff-hin </w:t>
            </w:r>
            <w:r w:rsidRPr="00FE0998">
              <w:rPr>
                <w:color w:val="00B050"/>
              </w:rPr>
              <w:t>b-al-hniyye</w:t>
            </w:r>
            <w:r w:rsidRPr="00FE0998">
              <w:rPr>
                <w:iCs/>
                <w:noProof/>
                <w:color w:val="00B050"/>
                <w:lang w:val="en-US"/>
              </w:rPr>
              <w:t xml:space="preserve"> b-al-biyāt w-aš-šēx yḥuṭṭ-hin ǧawwā-´ niyyāt ynām ʕa-n-niyye.</w:t>
            </w:r>
          </w:p>
        </w:tc>
        <w:tc>
          <w:tcPr>
            <w:tcW w:w="4252" w:type="dxa"/>
          </w:tcPr>
          <w:p w14:paraId="50D8F45F" w14:textId="77777777" w:rsidR="00FF0D66" w:rsidRPr="00FE0998" w:rsidRDefault="00FF0D66" w:rsidP="00763CEC">
            <w:pPr>
              <w:rPr>
                <w:color w:val="00B050"/>
                <w:lang w:val="en-US"/>
              </w:rPr>
            </w:pPr>
            <w:r w:rsidRPr="00FE0998">
              <w:rPr>
                <w:color w:val="00B050"/>
                <w:lang w:val="en-US"/>
              </w:rPr>
              <w:t xml:space="preserve">There is not a certain amount necessary. He wraps them in the thingy, in the </w:t>
            </w:r>
            <w:r w:rsidRPr="00FE0998">
              <w:rPr>
                <w:i/>
                <w:color w:val="00B050"/>
                <w:lang w:val="en-US"/>
              </w:rPr>
              <w:t>biyāt</w:t>
            </w:r>
            <w:r w:rsidRPr="00FE0998">
              <w:rPr>
                <w:color w:val="00B050"/>
              </w:rPr>
              <w:t>;</w:t>
            </w:r>
            <w:r w:rsidRPr="00FE0998">
              <w:rPr>
                <w:color w:val="00B050"/>
                <w:lang w:val="en-US"/>
              </w:rPr>
              <w:t xml:space="preserve"> the sheikh puts them inside and sleeps over it with good intentions.</w:t>
            </w:r>
          </w:p>
        </w:tc>
      </w:tr>
      <w:tr w:rsidR="00FF0D66" w:rsidRPr="00181331" w14:paraId="2A8DC913" w14:textId="77777777" w:rsidTr="00763CEC">
        <w:tc>
          <w:tcPr>
            <w:tcW w:w="850" w:type="dxa"/>
          </w:tcPr>
          <w:p w14:paraId="2CD05370" w14:textId="77777777" w:rsidR="00FF0D66" w:rsidRDefault="00FF0D66" w:rsidP="00763CEC">
            <w:pPr>
              <w:rPr>
                <w:iCs/>
                <w:noProof/>
                <w:lang w:val="en-US"/>
              </w:rPr>
            </w:pPr>
            <w:r>
              <w:rPr>
                <w:iCs/>
                <w:noProof/>
                <w:lang w:val="en-US"/>
              </w:rPr>
              <w:t>1:06</w:t>
            </w:r>
          </w:p>
        </w:tc>
        <w:tc>
          <w:tcPr>
            <w:tcW w:w="3969" w:type="dxa"/>
          </w:tcPr>
          <w:p w14:paraId="4F1DAC9B" w14:textId="77777777" w:rsidR="00FF0D66" w:rsidRPr="0050364D" w:rsidRDefault="00FF0D66" w:rsidP="00763CEC">
            <w:pPr>
              <w:rPr>
                <w:iCs/>
                <w:noProof/>
                <w:color w:val="00B050"/>
                <w:lang w:val="en-US"/>
              </w:rPr>
            </w:pPr>
            <w:r w:rsidRPr="0050364D">
              <w:rPr>
                <w:iCs/>
                <w:noProof/>
                <w:color w:val="00B050"/>
                <w:lang w:val="en-US"/>
              </w:rPr>
              <w:t xml:space="preserve">baʕaḏ̣-hun zād baʕaḏ̣-hun yaʕni al-ḥurma hiyye mart aš-šēx ᵊtḥuṭṭ b-al-gizli, b-al-gizli tḥuṭṭ b-al-gizli ǧawwa rās aš-šēx, </w:t>
            </w:r>
          </w:p>
        </w:tc>
        <w:tc>
          <w:tcPr>
            <w:tcW w:w="4252" w:type="dxa"/>
          </w:tcPr>
          <w:p w14:paraId="407383A3" w14:textId="77777777" w:rsidR="00FF0D66" w:rsidRPr="0050364D" w:rsidRDefault="00FF0D66" w:rsidP="00763CEC">
            <w:pPr>
              <w:rPr>
                <w:color w:val="00B050"/>
                <w:lang w:val="en-US"/>
              </w:rPr>
            </w:pPr>
            <w:r w:rsidRPr="0050364D">
              <w:rPr>
                <w:color w:val="00B050"/>
                <w:lang w:val="en-US"/>
              </w:rPr>
              <w:t>Some of them also do it (by bringing it) to the sheikh’s wife who puts it secretly under the sheikh’s head.</w:t>
            </w:r>
          </w:p>
        </w:tc>
      </w:tr>
      <w:tr w:rsidR="00FF0D66" w:rsidRPr="00181331" w14:paraId="4B52AACF" w14:textId="77777777" w:rsidTr="00763CEC">
        <w:tc>
          <w:tcPr>
            <w:tcW w:w="850" w:type="dxa"/>
          </w:tcPr>
          <w:p w14:paraId="1C67B4F9" w14:textId="77777777" w:rsidR="00FF0D66" w:rsidRDefault="00FF0D66" w:rsidP="00763CEC">
            <w:pPr>
              <w:rPr>
                <w:iCs/>
                <w:noProof/>
                <w:lang w:val="en-US"/>
              </w:rPr>
            </w:pPr>
            <w:r>
              <w:rPr>
                <w:iCs/>
                <w:noProof/>
                <w:lang w:val="en-US"/>
              </w:rPr>
              <w:t>1:16</w:t>
            </w:r>
          </w:p>
        </w:tc>
        <w:tc>
          <w:tcPr>
            <w:tcW w:w="3969" w:type="dxa"/>
          </w:tcPr>
          <w:p w14:paraId="51966A7B" w14:textId="77777777" w:rsidR="00FF0D66" w:rsidRPr="0050364D" w:rsidRDefault="00FF0D66" w:rsidP="00763CEC">
            <w:pPr>
              <w:rPr>
                <w:iCs/>
                <w:noProof/>
                <w:color w:val="00B050"/>
                <w:lang w:val="en-US"/>
              </w:rPr>
            </w:pPr>
            <w:r w:rsidRPr="0050364D">
              <w:rPr>
                <w:iCs/>
                <w:noProof/>
                <w:color w:val="00B050"/>
                <w:lang w:val="en-US"/>
              </w:rPr>
              <w:t>w ygūl yā wali ḥlimit hīčiḏ, hīčiḏ yḥiss aṣ-ṣubuḥ ygūl “ḥlimit ḥarām b-</w:t>
            </w:r>
            <w:r w:rsidRPr="0050364D">
              <w:rPr>
                <w:color w:val="00B050"/>
              </w:rPr>
              <w:t>al</w:t>
            </w:r>
            <w:r w:rsidRPr="0050364D">
              <w:rPr>
                <w:iCs/>
                <w:noProof/>
                <w:color w:val="00B050"/>
                <w:lang w:val="en-US"/>
              </w:rPr>
              <w:t xml:space="preserve">-flāne, </w:t>
            </w:r>
          </w:p>
        </w:tc>
        <w:tc>
          <w:tcPr>
            <w:tcW w:w="4252" w:type="dxa"/>
          </w:tcPr>
          <w:p w14:paraId="127FC91A" w14:textId="77777777" w:rsidR="00FF0D66" w:rsidRPr="0050364D" w:rsidRDefault="00FF0D66" w:rsidP="00763CEC">
            <w:pPr>
              <w:rPr>
                <w:color w:val="00B050"/>
                <w:lang w:val="en-US"/>
              </w:rPr>
            </w:pPr>
            <w:r w:rsidRPr="0050364D">
              <w:rPr>
                <w:color w:val="00B050"/>
                <w:lang w:val="en-US"/>
              </w:rPr>
              <w:t xml:space="preserve">Then he says “Hey, I dreamt of this and that.” He wakes up in the morning and says “I dreamt of the woman so-and-so.” </w:t>
            </w:r>
          </w:p>
        </w:tc>
      </w:tr>
      <w:tr w:rsidR="00FF0D66" w:rsidRPr="00181331" w14:paraId="23E1E3D7" w14:textId="77777777" w:rsidTr="00763CEC">
        <w:tc>
          <w:tcPr>
            <w:tcW w:w="850" w:type="dxa"/>
          </w:tcPr>
          <w:p w14:paraId="3D6FA22A" w14:textId="77777777" w:rsidR="00FF0D66" w:rsidRPr="00F64066" w:rsidRDefault="00FF0D66" w:rsidP="00763CEC">
            <w:pPr>
              <w:rPr>
                <w:iCs/>
                <w:noProof/>
              </w:rPr>
            </w:pPr>
            <w:r>
              <w:rPr>
                <w:iCs/>
                <w:noProof/>
              </w:rPr>
              <w:t>1:2</w:t>
            </w:r>
            <w:r w:rsidRPr="0050364D">
              <w:rPr>
                <w:iCs/>
                <w:noProof/>
              </w:rPr>
              <w:t>1</w:t>
            </w:r>
          </w:p>
        </w:tc>
        <w:tc>
          <w:tcPr>
            <w:tcW w:w="3969" w:type="dxa"/>
          </w:tcPr>
          <w:p w14:paraId="7EACEC5C" w14:textId="77777777" w:rsidR="00FF0D66" w:rsidRPr="0050364D" w:rsidRDefault="00FF0D66" w:rsidP="00763CEC">
            <w:pPr>
              <w:rPr>
                <w:iCs/>
                <w:noProof/>
                <w:color w:val="00B050"/>
                <w:lang w:val="en-US"/>
              </w:rPr>
            </w:pPr>
            <w:r w:rsidRPr="0050364D">
              <w:rPr>
                <w:color w:val="00B050"/>
              </w:rPr>
              <w:t>bī-´ wāḥad zād</w:t>
            </w:r>
            <w:r w:rsidRPr="0050364D">
              <w:rPr>
                <w:iCs/>
                <w:noProof/>
                <w:color w:val="00B050"/>
                <w:lang w:val="en-US"/>
              </w:rPr>
              <w:t xml:space="preserve">, yḥuṭṭ-u b-bāl-u, yḥuṭṭ-u b-bāl-u yaʕni aš-šēx alḥaz ᵊšyūx-ne zād ybayytūn hēne, al-ᵊhniyye </w:t>
            </w:r>
            <w:r w:rsidRPr="0050364D">
              <w:rPr>
                <w:color w:val="00B050"/>
              </w:rPr>
              <w:t>zād,</w:t>
            </w:r>
            <w:r w:rsidRPr="0050364D">
              <w:rPr>
                <w:iCs/>
                <w:noProof/>
                <w:color w:val="00B050"/>
                <w:lang w:val="en-US"/>
              </w:rPr>
              <w:t xml:space="preserve"> wāḥad zād aṣ-ṣāliḥ zād ybayyit.</w:t>
            </w:r>
          </w:p>
        </w:tc>
        <w:tc>
          <w:tcPr>
            <w:tcW w:w="4252" w:type="dxa"/>
          </w:tcPr>
          <w:p w14:paraId="4AF49416" w14:textId="77777777" w:rsidR="00FF0D66" w:rsidRPr="0050364D" w:rsidRDefault="00FF0D66" w:rsidP="00763CEC">
            <w:pPr>
              <w:rPr>
                <w:color w:val="00B050"/>
                <w:lang w:val="en-US"/>
              </w:rPr>
            </w:pPr>
            <w:r w:rsidRPr="0050364D">
              <w:rPr>
                <w:color w:val="00B050"/>
                <w:lang w:val="en-US"/>
              </w:rPr>
              <w:t xml:space="preserve">There is also something which puts it into his mind. I mean, the sheikh, now our sheikhs here also do the </w:t>
            </w:r>
            <w:r w:rsidRPr="0050364D">
              <w:rPr>
                <w:i/>
                <w:color w:val="00B050"/>
                <w:lang w:val="en-US"/>
              </w:rPr>
              <w:t>biyāt</w:t>
            </w:r>
            <w:r w:rsidRPr="0050364D">
              <w:rPr>
                <w:color w:val="00B050"/>
                <w:lang w:val="en-US"/>
              </w:rPr>
              <w:t xml:space="preserve">, the thingy. But any honest person can do the </w:t>
            </w:r>
            <w:r w:rsidRPr="0050364D">
              <w:rPr>
                <w:i/>
                <w:color w:val="00B050"/>
                <w:lang w:val="en-US"/>
              </w:rPr>
              <w:t>biyāt.</w:t>
            </w:r>
          </w:p>
        </w:tc>
      </w:tr>
      <w:tr w:rsidR="00FF0D66" w:rsidRPr="00181331" w14:paraId="5BB59B12" w14:textId="77777777" w:rsidTr="00763CEC">
        <w:tc>
          <w:tcPr>
            <w:tcW w:w="850" w:type="dxa"/>
          </w:tcPr>
          <w:p w14:paraId="2BEE6C66" w14:textId="77777777" w:rsidR="00FF0D66" w:rsidRDefault="00FF0D66" w:rsidP="00763CEC">
            <w:pPr>
              <w:rPr>
                <w:iCs/>
                <w:noProof/>
                <w:lang w:val="en-US"/>
              </w:rPr>
            </w:pPr>
            <w:r>
              <w:rPr>
                <w:iCs/>
                <w:noProof/>
                <w:lang w:val="en-US"/>
              </w:rPr>
              <w:t>1:33</w:t>
            </w:r>
          </w:p>
        </w:tc>
        <w:tc>
          <w:tcPr>
            <w:tcW w:w="3969" w:type="dxa"/>
          </w:tcPr>
          <w:p w14:paraId="74C14EDB" w14:textId="77777777" w:rsidR="00FF0D66" w:rsidRPr="0050364D" w:rsidRDefault="00FF0D66" w:rsidP="00763CEC">
            <w:pPr>
              <w:rPr>
                <w:iCs/>
                <w:noProof/>
                <w:color w:val="00B050"/>
                <w:lang w:val="en-US"/>
              </w:rPr>
            </w:pPr>
            <w:r w:rsidRPr="0050364D">
              <w:rPr>
                <w:iCs/>
                <w:noProof/>
                <w:color w:val="00B050"/>
                <w:lang w:val="en-US"/>
              </w:rPr>
              <w:t xml:space="preserve">yaʕni mū alle aš-šēx aṣ-ṣāliḥ zād ybayyit </w:t>
            </w:r>
            <w:r w:rsidRPr="0050364D">
              <w:rPr>
                <w:iCs/>
                <w:noProof/>
                <w:color w:val="00B050"/>
                <w:lang w:val="en-US"/>
              </w:rPr>
              <w:lastRenderedPageBreak/>
              <w:t>čünkü iḥna hēne b-ᵊhnīt islāmiyye zād al-mibīt šī.</w:t>
            </w:r>
          </w:p>
        </w:tc>
        <w:tc>
          <w:tcPr>
            <w:tcW w:w="4252" w:type="dxa"/>
          </w:tcPr>
          <w:p w14:paraId="36FB248A" w14:textId="77777777" w:rsidR="00FF0D66" w:rsidRPr="0050364D" w:rsidRDefault="00FF0D66" w:rsidP="00763CEC">
            <w:pPr>
              <w:rPr>
                <w:color w:val="00B050"/>
              </w:rPr>
            </w:pPr>
            <w:r w:rsidRPr="0050364D">
              <w:rPr>
                <w:color w:val="00B050"/>
                <w:lang w:val="en-US"/>
              </w:rPr>
              <w:lastRenderedPageBreak/>
              <w:t xml:space="preserve">I mean not necessarily the sheikh. Any </w:t>
            </w:r>
            <w:r w:rsidRPr="0050364D">
              <w:rPr>
                <w:color w:val="00B050"/>
                <w:lang w:val="en-US"/>
              </w:rPr>
              <w:lastRenderedPageBreak/>
              <w:t xml:space="preserve">honest person can also do the </w:t>
            </w:r>
            <w:r w:rsidRPr="0050364D">
              <w:rPr>
                <w:i/>
                <w:color w:val="00B050"/>
                <w:lang w:val="en-US"/>
              </w:rPr>
              <w:t xml:space="preserve">biyāt </w:t>
            </w:r>
            <w:r w:rsidRPr="0050364D">
              <w:rPr>
                <w:color w:val="00B050"/>
                <w:lang w:val="en-US"/>
              </w:rPr>
              <w:t xml:space="preserve">because we have Islam here and therefore the </w:t>
            </w:r>
            <w:r w:rsidRPr="0050364D">
              <w:rPr>
                <w:i/>
                <w:color w:val="00B050"/>
                <w:lang w:val="en-US"/>
              </w:rPr>
              <w:t xml:space="preserve">mibīt </w:t>
            </w:r>
            <w:r w:rsidRPr="0050364D">
              <w:rPr>
                <w:color w:val="00B050"/>
              </w:rPr>
              <w:t>(leaving things overnight at the sheikh) exists.</w:t>
            </w:r>
          </w:p>
        </w:tc>
      </w:tr>
      <w:tr w:rsidR="00FF0D66" w:rsidRPr="00181331" w14:paraId="156FBB8F" w14:textId="77777777" w:rsidTr="00763CEC">
        <w:tc>
          <w:tcPr>
            <w:tcW w:w="850" w:type="dxa"/>
          </w:tcPr>
          <w:p w14:paraId="610AF2AE" w14:textId="77777777" w:rsidR="00FF0D66" w:rsidRPr="00670544" w:rsidRDefault="00FF0D66" w:rsidP="00763CEC">
            <w:pPr>
              <w:rPr>
                <w:iCs/>
                <w:noProof/>
              </w:rPr>
            </w:pPr>
            <w:r>
              <w:rPr>
                <w:iCs/>
                <w:noProof/>
              </w:rPr>
              <w:lastRenderedPageBreak/>
              <w:t>1:40</w:t>
            </w:r>
          </w:p>
        </w:tc>
        <w:tc>
          <w:tcPr>
            <w:tcW w:w="3969" w:type="dxa"/>
          </w:tcPr>
          <w:p w14:paraId="7C0CE1B0" w14:textId="77777777" w:rsidR="00FF0D66" w:rsidRPr="0050364D" w:rsidRDefault="00FF0D66" w:rsidP="00763CEC">
            <w:pPr>
              <w:rPr>
                <w:iCs/>
                <w:noProof/>
                <w:color w:val="00B050"/>
                <w:lang w:val="en-US"/>
              </w:rPr>
            </w:pPr>
            <w:r w:rsidRPr="0050364D">
              <w:rPr>
                <w:iCs/>
                <w:noProof/>
                <w:color w:val="00B050"/>
                <w:lang w:val="en-US"/>
              </w:rPr>
              <w:t>al-mibīt šinhu yaʕni? šey almak ha ta-ngūl ē b-at-turuk ši-ygūlūn ta-ngūl şey etmek […] istišāre</w:t>
            </w:r>
          </w:p>
        </w:tc>
        <w:tc>
          <w:tcPr>
            <w:tcW w:w="4252" w:type="dxa"/>
          </w:tcPr>
          <w:p w14:paraId="153B0D08" w14:textId="77777777" w:rsidR="00FF0D66" w:rsidRPr="0050364D" w:rsidRDefault="00FF0D66" w:rsidP="00763CEC">
            <w:pPr>
              <w:rPr>
                <w:color w:val="00B050"/>
                <w:lang w:val="en-US"/>
              </w:rPr>
            </w:pPr>
            <w:r w:rsidRPr="0050364D">
              <w:rPr>
                <w:color w:val="00B050"/>
                <w:lang w:val="en-US"/>
              </w:rPr>
              <w:t xml:space="preserve">I mean, what is the </w:t>
            </w:r>
            <w:r w:rsidRPr="0050364D">
              <w:rPr>
                <w:i/>
                <w:color w:val="00B050"/>
                <w:lang w:val="en-US"/>
              </w:rPr>
              <w:t>mibīt</w:t>
            </w:r>
            <w:r w:rsidRPr="0050364D">
              <w:rPr>
                <w:color w:val="00B050"/>
                <w:lang w:val="en-US"/>
              </w:rPr>
              <w:t>? It is to take the thing... Let’s say, how do they call it in Turkish, let’s say, to do something [...] like consultation.</w:t>
            </w:r>
          </w:p>
        </w:tc>
      </w:tr>
    </w:tbl>
    <w:p w14:paraId="3174438C" w14:textId="77777777" w:rsidR="007140B6" w:rsidRDefault="007140B6">
      <w:pPr>
        <w:pStyle w:val="BodyText2"/>
        <w:spacing w:line="240" w:lineRule="auto"/>
        <w:rPr>
          <w:u w:val="none"/>
          <w:lang w:val="en-US"/>
        </w:rPr>
      </w:pPr>
    </w:p>
    <w:p w14:paraId="5450137F" w14:textId="77777777" w:rsidR="007140B6" w:rsidRDefault="007140B6">
      <w:pPr>
        <w:pStyle w:val="BodyText2"/>
        <w:spacing w:line="240" w:lineRule="auto"/>
        <w:rPr>
          <w:u w:val="none"/>
          <w:lang w:val="en-US"/>
        </w:rPr>
      </w:pPr>
    </w:p>
    <w:p w14:paraId="1F08CD79" w14:textId="77777777" w:rsidR="007140B6" w:rsidRDefault="007140B6">
      <w:pPr>
        <w:pStyle w:val="BodyText2"/>
        <w:spacing w:line="240" w:lineRule="auto"/>
        <w:rPr>
          <w:u w:val="none"/>
          <w:lang w:val="en-US"/>
        </w:rPr>
      </w:pPr>
    </w:p>
    <w:p w14:paraId="2FBF68BC" w14:textId="77777777" w:rsidR="007140B6" w:rsidRDefault="007140B6">
      <w:pPr>
        <w:pStyle w:val="BodyText2"/>
        <w:spacing w:line="240" w:lineRule="auto"/>
        <w:rPr>
          <w:u w:val="none"/>
          <w:lang w:val="de-DE"/>
        </w:rPr>
      </w:pPr>
    </w:p>
    <w:p w14:paraId="5D21BC9A" w14:textId="77777777" w:rsidR="007140B6" w:rsidRDefault="00000000">
      <w:pPr>
        <w:pStyle w:val="Heading2"/>
        <w:rPr>
          <w:lang w:val="en-US"/>
        </w:rPr>
      </w:pPr>
      <w:bookmarkStart w:id="190" w:name="_Toc156305459"/>
      <w:r>
        <w:rPr>
          <w:lang w:val="en-US"/>
        </w:rPr>
        <w:t>Urfa-150_Iclikofte-Harran-2014</w:t>
      </w:r>
      <w:bookmarkEnd w:id="190"/>
    </w:p>
    <w:p w14:paraId="1B57D3EF" w14:textId="77777777" w:rsidR="00FF0D66" w:rsidRDefault="00FF0D66" w:rsidP="00FF0D66">
      <w:pPr>
        <w:pStyle w:val="BodyText2"/>
        <w:spacing w:line="240" w:lineRule="auto"/>
        <w:rPr>
          <w:u w:val="none"/>
        </w:rPr>
      </w:pPr>
      <w:r>
        <w:rPr>
          <w:u w:val="none"/>
        </w:rPr>
        <w:t>16 Nov 2014</w:t>
      </w:r>
    </w:p>
    <w:p w14:paraId="136A2CF4" w14:textId="77777777" w:rsidR="00FF0D66" w:rsidRDefault="00FF0D66" w:rsidP="00FF0D66">
      <w:pPr>
        <w:pStyle w:val="BodyText2"/>
        <w:spacing w:line="240" w:lineRule="auto"/>
        <w:rPr>
          <w:u w:val="none"/>
        </w:rPr>
      </w:pPr>
      <w:r>
        <w:rPr>
          <w:u w:val="none"/>
        </w:rPr>
        <w:t>Amīna</w:t>
      </w:r>
    </w:p>
    <w:p w14:paraId="6B4B37CC" w14:textId="77777777" w:rsidR="00FF0D66" w:rsidRDefault="00FF0D66" w:rsidP="00FF0D66">
      <w:pPr>
        <w:pStyle w:val="BodyText2"/>
        <w:spacing w:line="240" w:lineRule="auto"/>
        <w:rPr>
          <w:u w:val="none"/>
        </w:rPr>
      </w:pPr>
      <w:r>
        <w:rPr>
          <w:u w:val="none"/>
        </w:rPr>
        <w:t>Heft III</w:t>
      </w:r>
    </w:p>
    <w:tbl>
      <w:tblPr>
        <w:tblStyle w:val="TableGrid"/>
        <w:tblW w:w="9072" w:type="dxa"/>
        <w:tblLook w:val="0400" w:firstRow="0" w:lastRow="0" w:firstColumn="0" w:lastColumn="0" w:noHBand="0" w:noVBand="1"/>
      </w:tblPr>
      <w:tblGrid>
        <w:gridCol w:w="850"/>
        <w:gridCol w:w="3969"/>
        <w:gridCol w:w="4253"/>
      </w:tblGrid>
      <w:tr w:rsidR="00FF0D66" w:rsidRPr="006A213E" w14:paraId="70D8C11F" w14:textId="77777777" w:rsidTr="00763CEC">
        <w:tc>
          <w:tcPr>
            <w:tcW w:w="850" w:type="dxa"/>
          </w:tcPr>
          <w:p w14:paraId="3FA87EED" w14:textId="77777777" w:rsidR="00FF0D66" w:rsidRDefault="00FF0D66" w:rsidP="00763CEC">
            <w:pPr>
              <w:rPr>
                <w:lang w:val="en-US"/>
              </w:rPr>
            </w:pPr>
            <w:r>
              <w:rPr>
                <w:lang w:val="en-US"/>
              </w:rPr>
              <w:t>0:01</w:t>
            </w:r>
          </w:p>
        </w:tc>
        <w:tc>
          <w:tcPr>
            <w:tcW w:w="3969" w:type="dxa"/>
          </w:tcPr>
          <w:p w14:paraId="3E1A20A4" w14:textId="77777777" w:rsidR="00FF0D66" w:rsidRPr="00750012" w:rsidRDefault="00FF0D66" w:rsidP="00763CEC">
            <w:pPr>
              <w:rPr>
                <w:color w:val="00B050"/>
                <w:lang w:val="en-US" w:bidi="ar-OM"/>
              </w:rPr>
            </w:pPr>
            <w:r w:rsidRPr="00750012">
              <w:rPr>
                <w:color w:val="00B050"/>
                <w:lang w:val="en-US"/>
              </w:rPr>
              <w:t>awwalt albāriḥ čalēna kbabb – ᵊkbabb ī, –ᵊšnōn sāwēti al-ᵊkbabb? – al-ᵊkbabb ᵊšnōn sāwēnā-´? ǧibne, ǧibt al-burqul ač-čīge w ḥaṭṭēt b-al-ligan al-burqul ač-čīge.</w:t>
            </w:r>
          </w:p>
        </w:tc>
        <w:tc>
          <w:tcPr>
            <w:tcW w:w="4253" w:type="dxa"/>
          </w:tcPr>
          <w:p w14:paraId="0B63058E" w14:textId="77777777" w:rsidR="00FF0D66" w:rsidRPr="00750012" w:rsidRDefault="00FF0D66" w:rsidP="00763CEC">
            <w:pPr>
              <w:rPr>
                <w:color w:val="00B050"/>
                <w:lang w:val="en-US" w:bidi="ar-OM"/>
              </w:rPr>
            </w:pPr>
            <w:r w:rsidRPr="00750012">
              <w:rPr>
                <w:color w:val="00B050"/>
                <w:lang w:val="en-US" w:bidi="ar-OM"/>
              </w:rPr>
              <w:t xml:space="preserve">The day before yesterday we ate </w:t>
            </w:r>
            <w:r w:rsidRPr="00750012">
              <w:rPr>
                <w:i/>
                <w:color w:val="00B050"/>
              </w:rPr>
              <w:t>kibbeh</w:t>
            </w:r>
            <w:r w:rsidRPr="00750012">
              <w:rPr>
                <w:i/>
                <w:color w:val="00B050"/>
                <w:lang w:val="en-US" w:bidi="ar-OM"/>
              </w:rPr>
              <w:t xml:space="preserve">. </w:t>
            </w:r>
            <w:r w:rsidRPr="00750012">
              <w:rPr>
                <w:color w:val="00B050"/>
              </w:rPr>
              <w:t xml:space="preserve">– Yes, </w:t>
            </w:r>
            <w:r w:rsidRPr="00750012">
              <w:rPr>
                <w:i/>
                <w:color w:val="00B050"/>
              </w:rPr>
              <w:t xml:space="preserve">kibbeh. </w:t>
            </w:r>
            <w:r w:rsidRPr="00750012">
              <w:rPr>
                <w:color w:val="00B050"/>
              </w:rPr>
              <w:t xml:space="preserve">– </w:t>
            </w:r>
            <w:r w:rsidRPr="00750012">
              <w:rPr>
                <w:color w:val="00B050"/>
                <w:lang w:val="en-US" w:bidi="ar-OM"/>
              </w:rPr>
              <w:t xml:space="preserve">How did you make the </w:t>
            </w:r>
            <w:r w:rsidRPr="00750012">
              <w:rPr>
                <w:i/>
                <w:color w:val="00B050"/>
              </w:rPr>
              <w:t>kibbeh</w:t>
            </w:r>
            <w:r w:rsidRPr="00750012">
              <w:rPr>
                <w:color w:val="00B050"/>
                <w:lang w:val="en-US" w:bidi="ar-OM"/>
              </w:rPr>
              <w:t xml:space="preserve">? – How did we make the </w:t>
            </w:r>
            <w:r w:rsidRPr="00750012">
              <w:rPr>
                <w:i/>
                <w:color w:val="00B050"/>
              </w:rPr>
              <w:t>kibbeh</w:t>
            </w:r>
            <w:r w:rsidRPr="00750012">
              <w:rPr>
                <w:color w:val="00B050"/>
                <w:lang w:val="en-US" w:bidi="ar-OM"/>
              </w:rPr>
              <w:t xml:space="preserve">? We brought, I brought the </w:t>
            </w:r>
            <w:r w:rsidRPr="00750012">
              <w:rPr>
                <w:noProof/>
                <w:color w:val="00B050"/>
                <w:lang w:val="en-US"/>
              </w:rPr>
              <w:t xml:space="preserve">fine bulgur and put the fine bulgur into the large bowl. </w:t>
            </w:r>
          </w:p>
        </w:tc>
      </w:tr>
      <w:tr w:rsidR="00FF0D66" w:rsidRPr="006A213E" w14:paraId="3DB283E3" w14:textId="77777777" w:rsidTr="00763CEC">
        <w:tc>
          <w:tcPr>
            <w:tcW w:w="850" w:type="dxa"/>
          </w:tcPr>
          <w:p w14:paraId="4675A65E" w14:textId="77777777" w:rsidR="00FF0D66" w:rsidRDefault="00FF0D66" w:rsidP="00763CEC">
            <w:pPr>
              <w:rPr>
                <w:lang w:val="en-US"/>
              </w:rPr>
            </w:pPr>
            <w:r>
              <w:rPr>
                <w:lang w:val="en-US"/>
              </w:rPr>
              <w:t>0:18</w:t>
            </w:r>
          </w:p>
        </w:tc>
        <w:tc>
          <w:tcPr>
            <w:tcW w:w="3969" w:type="dxa"/>
          </w:tcPr>
          <w:p w14:paraId="2A7C3167" w14:textId="77777777" w:rsidR="00FF0D66" w:rsidRPr="006D08B6" w:rsidRDefault="00FF0D66" w:rsidP="00763CEC">
            <w:pPr>
              <w:rPr>
                <w:color w:val="00B050"/>
                <w:lang w:val="en-US"/>
              </w:rPr>
            </w:pPr>
            <w:r w:rsidRPr="006D08B6">
              <w:rPr>
                <w:color w:val="00B050"/>
                <w:lang w:val="en-US"/>
              </w:rPr>
              <w:t>kabbēt ʕala gidar al-ʕēle, hā! w ḥaṭṭēt ʕalē</w:t>
            </w:r>
            <w:r w:rsidRPr="006D08B6">
              <w:rPr>
                <w:color w:val="00B050"/>
                <w:lang w:val="en-US"/>
              </w:rPr>
              <w:noBreakHyphen/>
              <w:t xml:space="preserve">´ rqīf xubuz, xubz-in al ᵊnxabz-u </w:t>
            </w:r>
            <w:r w:rsidRPr="006D08B6">
              <w:rPr>
                <w:color w:val="00B050"/>
              </w:rPr>
              <w:t>iḥne</w:t>
            </w:r>
            <w:r w:rsidRPr="006D08B6">
              <w:rPr>
                <w:color w:val="00B050"/>
                <w:lang w:val="en-US"/>
              </w:rPr>
              <w:t xml:space="preserve"> hēne, xubz al-bēt, ᵊrqīfēn xubuz.</w:t>
            </w:r>
          </w:p>
        </w:tc>
        <w:tc>
          <w:tcPr>
            <w:tcW w:w="4253" w:type="dxa"/>
          </w:tcPr>
          <w:p w14:paraId="797FFA4E" w14:textId="77777777" w:rsidR="00FF0D66" w:rsidRPr="006D08B6" w:rsidRDefault="00FF0D66" w:rsidP="00763CEC">
            <w:pPr>
              <w:rPr>
                <w:color w:val="00B050"/>
                <w:lang w:val="en-US" w:bidi="ar-OM"/>
              </w:rPr>
            </w:pPr>
            <w:r w:rsidRPr="006D08B6">
              <w:rPr>
                <w:color w:val="00B050"/>
                <w:lang w:val="en-US" w:bidi="ar-OM"/>
              </w:rPr>
              <w:t>I poured the amount (of bulgur into the bowl) according to the size of the family. Then I put a loaf of flat bread on it – from bread that we bake here, house-baked bread, two loaves of bread.</w:t>
            </w:r>
          </w:p>
        </w:tc>
      </w:tr>
      <w:tr w:rsidR="00FF0D66" w:rsidRPr="006A213E" w14:paraId="5271DC35" w14:textId="77777777" w:rsidTr="00763CEC">
        <w:tc>
          <w:tcPr>
            <w:tcW w:w="850" w:type="dxa"/>
          </w:tcPr>
          <w:p w14:paraId="047A778E" w14:textId="77777777" w:rsidR="00FF0D66" w:rsidRDefault="00FF0D66" w:rsidP="00763CEC">
            <w:pPr>
              <w:rPr>
                <w:lang w:val="en-US"/>
              </w:rPr>
            </w:pPr>
            <w:r>
              <w:rPr>
                <w:lang w:val="en-US"/>
              </w:rPr>
              <w:t>0:28</w:t>
            </w:r>
          </w:p>
        </w:tc>
        <w:tc>
          <w:tcPr>
            <w:tcW w:w="3969" w:type="dxa"/>
          </w:tcPr>
          <w:p w14:paraId="69493F20" w14:textId="77777777" w:rsidR="00FF0D66" w:rsidRPr="006D08B6" w:rsidRDefault="00FF0D66" w:rsidP="00763CEC">
            <w:pPr>
              <w:rPr>
                <w:color w:val="00B050"/>
                <w:lang w:val="en-US"/>
              </w:rPr>
            </w:pPr>
            <w:bookmarkStart w:id="191" w:name="_Hlk130563484"/>
            <w:r w:rsidRPr="006D08B6">
              <w:rPr>
                <w:color w:val="00B050"/>
                <w:lang w:val="en-US"/>
              </w:rPr>
              <w:t>w ḥaṭṭēt ʕalē</w:t>
            </w:r>
            <w:r w:rsidRPr="006D08B6">
              <w:rPr>
                <w:color w:val="00B050"/>
                <w:lang w:val="en-US"/>
              </w:rPr>
              <w:noBreakHyphen/>
              <w:t>´ ṣōṭ-in yābis min ṣōṭ-ne</w:t>
            </w:r>
            <w:bookmarkEnd w:id="191"/>
            <w:r w:rsidRPr="006D08B6">
              <w:rPr>
                <w:color w:val="00B050"/>
                <w:lang w:val="en-US"/>
              </w:rPr>
              <w:t>, ḥbūb miliḥ, w haḏinne guṭmut irmīk ḥaṭṭēt ʕalē</w:t>
            </w:r>
            <w:r w:rsidRPr="006D08B6">
              <w:rPr>
                <w:color w:val="00B050"/>
                <w:lang w:val="en-US"/>
              </w:rPr>
              <w:noBreakHyphen/>
              <w:t>´ zād tā yugḏ̣ub-u.</w:t>
            </w:r>
          </w:p>
        </w:tc>
        <w:tc>
          <w:tcPr>
            <w:tcW w:w="4253" w:type="dxa"/>
          </w:tcPr>
          <w:p w14:paraId="3A07A5D6" w14:textId="77777777" w:rsidR="00FF0D66" w:rsidRPr="006D08B6" w:rsidRDefault="00FF0D66" w:rsidP="00763CEC">
            <w:pPr>
              <w:rPr>
                <w:color w:val="00B050"/>
                <w:lang w:val="en-US" w:bidi="ar-OM"/>
              </w:rPr>
            </w:pPr>
            <w:bookmarkStart w:id="192" w:name="_Hlk130563492"/>
            <w:r w:rsidRPr="006D08B6">
              <w:rPr>
                <w:color w:val="00B050"/>
                <w:lang w:val="en-US" w:bidi="ar-OM"/>
              </w:rPr>
              <w:t>I put on it dried chili pepper from our own pepper</w:t>
            </w:r>
            <w:bookmarkEnd w:id="192"/>
            <w:r w:rsidRPr="006D08B6">
              <w:rPr>
                <w:color w:val="00B050"/>
                <w:lang w:val="en-US" w:bidi="ar-OM"/>
              </w:rPr>
              <w:t xml:space="preserve">, a pinch of salt, and also some semolina in order that it makes (the dough) cohere. </w:t>
            </w:r>
          </w:p>
        </w:tc>
      </w:tr>
      <w:tr w:rsidR="00FF0D66" w:rsidRPr="006A213E" w14:paraId="73052292" w14:textId="77777777" w:rsidTr="00763CEC">
        <w:tc>
          <w:tcPr>
            <w:tcW w:w="850" w:type="dxa"/>
          </w:tcPr>
          <w:p w14:paraId="7519B272" w14:textId="77777777" w:rsidR="00FF0D66" w:rsidRPr="00BE2F56" w:rsidRDefault="00FF0D66" w:rsidP="00763CEC">
            <w:r>
              <w:t>0:36</w:t>
            </w:r>
          </w:p>
        </w:tc>
        <w:tc>
          <w:tcPr>
            <w:tcW w:w="3969" w:type="dxa"/>
          </w:tcPr>
          <w:p w14:paraId="75DFAD68" w14:textId="77777777" w:rsidR="00FF0D66" w:rsidRPr="006D08B6" w:rsidRDefault="00FF0D66" w:rsidP="00763CEC">
            <w:pPr>
              <w:rPr>
                <w:color w:val="00B050"/>
                <w:lang w:val="en-US"/>
              </w:rPr>
            </w:pPr>
            <w:r w:rsidRPr="006D08B6">
              <w:rPr>
                <w:color w:val="00B050"/>
                <w:lang w:val="en-US"/>
              </w:rPr>
              <w:t>w kassarit ʕalē</w:t>
            </w:r>
            <w:r w:rsidRPr="006D08B6">
              <w:rPr>
                <w:color w:val="00B050"/>
                <w:lang w:val="en-US"/>
              </w:rPr>
              <w:noBreakHyphen/>
              <w:t>´ bēḏ̣, arbaʕ bēḏ̣āt w ʕəǧanit-hin haḏanne, fərakit-hin, fərakit-hin w ʕəǧanit-hin lummun-ma ṣārin ʕaǧīn, lummun-ma ṣārin ʕaǧīn.</w:t>
            </w:r>
          </w:p>
        </w:tc>
        <w:tc>
          <w:tcPr>
            <w:tcW w:w="4253" w:type="dxa"/>
          </w:tcPr>
          <w:p w14:paraId="210C6180" w14:textId="77777777" w:rsidR="00FF0D66" w:rsidRPr="006D08B6" w:rsidRDefault="00FF0D66" w:rsidP="00763CEC">
            <w:pPr>
              <w:rPr>
                <w:color w:val="00B050"/>
                <w:lang w:val="en-US" w:bidi="ar-OM"/>
              </w:rPr>
            </w:pPr>
            <w:r w:rsidRPr="006D08B6">
              <w:rPr>
                <w:color w:val="00B050"/>
                <w:lang w:val="en-US" w:bidi="ar-OM"/>
              </w:rPr>
              <w:t>I broke some eggs onto it, four eggs. Then I kneaded them and rubbed them until they turned into dough; until they became dough.</w:t>
            </w:r>
          </w:p>
        </w:tc>
      </w:tr>
      <w:tr w:rsidR="00FF0D66" w:rsidRPr="00065D2C" w14:paraId="7DEE644A" w14:textId="77777777" w:rsidTr="00763CEC">
        <w:tc>
          <w:tcPr>
            <w:tcW w:w="850" w:type="dxa"/>
          </w:tcPr>
          <w:p w14:paraId="270C2849" w14:textId="77777777" w:rsidR="00FF0D66" w:rsidRDefault="00FF0D66" w:rsidP="00763CEC">
            <w:pPr>
              <w:rPr>
                <w:lang w:val="en-US"/>
              </w:rPr>
            </w:pPr>
            <w:r>
              <w:rPr>
                <w:lang w:val="en-US"/>
              </w:rPr>
              <w:t>0:48</w:t>
            </w:r>
          </w:p>
        </w:tc>
        <w:tc>
          <w:tcPr>
            <w:tcW w:w="3969" w:type="dxa"/>
          </w:tcPr>
          <w:p w14:paraId="18724C11" w14:textId="77777777" w:rsidR="00FF0D66" w:rsidRPr="000E2C7B" w:rsidRDefault="00FF0D66" w:rsidP="00763CEC">
            <w:pPr>
              <w:rPr>
                <w:color w:val="00B050"/>
                <w:lang w:val="en-US"/>
              </w:rPr>
            </w:pPr>
            <w:r w:rsidRPr="000E2C7B">
              <w:rPr>
                <w:color w:val="00B050"/>
                <w:lang w:val="en-US"/>
              </w:rPr>
              <w:t xml:space="preserve">hā w gəraḏ̣t-ill-i bṣalāt </w:t>
            </w:r>
            <w:bookmarkStart w:id="193" w:name="_Hlk130563516"/>
            <w:r w:rsidRPr="000E2C7B">
              <w:rPr>
                <w:color w:val="00B050"/>
                <w:lang w:val="en-US"/>
              </w:rPr>
              <w:t xml:space="preserve">ḥaṭṭēt laḥam-in magrūḏ̣ </w:t>
            </w:r>
            <w:bookmarkEnd w:id="193"/>
            <w:r w:rsidRPr="000E2C7B">
              <w:rPr>
                <w:color w:val="00B050"/>
                <w:lang w:val="en-US"/>
              </w:rPr>
              <w:t>ʕalē-hin, ḥabbtēn filfil w guṭmut miliḥ, al yirīd ysāwī-hin zād ʕalē</w:t>
            </w:r>
            <w:r w:rsidRPr="000E2C7B">
              <w:rPr>
                <w:color w:val="00B050"/>
                <w:lang w:val="en-US"/>
              </w:rPr>
              <w:noBreakHyphen/>
              <w:t>´ dibis w-ṣōṭ,</w:t>
            </w:r>
          </w:p>
        </w:tc>
        <w:tc>
          <w:tcPr>
            <w:tcW w:w="4253" w:type="dxa"/>
          </w:tcPr>
          <w:p w14:paraId="73DCEFF4" w14:textId="77777777" w:rsidR="00FF0D66" w:rsidRPr="000E2C7B" w:rsidRDefault="00FF0D66" w:rsidP="00763CEC">
            <w:pPr>
              <w:rPr>
                <w:color w:val="00B050"/>
                <w:lang w:val="en-US" w:bidi="ar-OM"/>
              </w:rPr>
            </w:pPr>
            <w:r w:rsidRPr="000E2C7B">
              <w:rPr>
                <w:color w:val="00B050"/>
                <w:lang w:val="en-US" w:bidi="ar-OM"/>
              </w:rPr>
              <w:t xml:space="preserve">I cut some onions </w:t>
            </w:r>
            <w:bookmarkStart w:id="194" w:name="_Hlk130563531"/>
            <w:r w:rsidRPr="000E2C7B">
              <w:rPr>
                <w:color w:val="00B050"/>
                <w:lang w:val="en-US" w:bidi="ar-OM"/>
              </w:rPr>
              <w:t>and put minced meat</w:t>
            </w:r>
            <w:bookmarkEnd w:id="194"/>
            <w:r w:rsidRPr="000E2C7B">
              <w:rPr>
                <w:color w:val="00B050"/>
                <w:lang w:val="en-US" w:bidi="ar-OM"/>
              </w:rPr>
              <w:t xml:space="preserve"> on them, two pinches of black pepper and a little bit of salt. Who wants makes it with tomato paste and chili pepper. </w:t>
            </w:r>
          </w:p>
        </w:tc>
      </w:tr>
      <w:tr w:rsidR="00FF0D66" w:rsidRPr="00065D2C" w14:paraId="1A77805A" w14:textId="77777777" w:rsidTr="00763CEC">
        <w:tc>
          <w:tcPr>
            <w:tcW w:w="850" w:type="dxa"/>
          </w:tcPr>
          <w:p w14:paraId="3D8A6671" w14:textId="77777777" w:rsidR="00FF0D66" w:rsidRDefault="00FF0D66" w:rsidP="00763CEC">
            <w:pPr>
              <w:rPr>
                <w:lang w:val="en-US"/>
              </w:rPr>
            </w:pPr>
            <w:r>
              <w:rPr>
                <w:lang w:val="en-US"/>
              </w:rPr>
              <w:t>1:02</w:t>
            </w:r>
          </w:p>
        </w:tc>
        <w:tc>
          <w:tcPr>
            <w:tcW w:w="3969" w:type="dxa"/>
          </w:tcPr>
          <w:p w14:paraId="0188C4C3" w14:textId="77777777" w:rsidR="00FF0D66" w:rsidRPr="000E2C7B" w:rsidRDefault="00FF0D66" w:rsidP="00763CEC">
            <w:pPr>
              <w:rPr>
                <w:color w:val="00B050"/>
                <w:lang w:val="en-US"/>
              </w:rPr>
            </w:pPr>
            <w:r w:rsidRPr="000E2C7B">
              <w:rPr>
                <w:color w:val="00B050"/>
                <w:lang w:val="en-US"/>
              </w:rPr>
              <w:t>w-al yrīd zād ysāwī-hin hīčiḏ normal bass ʕala bəṣal w laḥam. āni sāwēt-hin bəṣal w laḥam, mā ḥaṭṭēt ʕalē-hin dibs w ṣōṭ, as sāwēt-hin albāriḥ awwalt albāriḥ.</w:t>
            </w:r>
          </w:p>
        </w:tc>
        <w:tc>
          <w:tcPr>
            <w:tcW w:w="4253" w:type="dxa"/>
          </w:tcPr>
          <w:p w14:paraId="76F119CB" w14:textId="77777777" w:rsidR="00FF0D66" w:rsidRPr="000E2C7B" w:rsidRDefault="00FF0D66" w:rsidP="00763CEC">
            <w:pPr>
              <w:rPr>
                <w:color w:val="00B050"/>
                <w:lang w:val="en-US" w:bidi="ar-OM"/>
              </w:rPr>
            </w:pPr>
            <w:r w:rsidRPr="000E2C7B">
              <w:rPr>
                <w:color w:val="00B050"/>
                <w:lang w:val="en-US" w:bidi="ar-OM"/>
              </w:rPr>
              <w:t>And who wants makes it like this in the normal way, just with onions and meat. I made it with onions and meat. I did not put tomato paste and chili pepper on them when I made them yesterday, the day before yesterday.</w:t>
            </w:r>
          </w:p>
        </w:tc>
      </w:tr>
      <w:tr w:rsidR="00FF0D66" w:rsidRPr="002B3079" w14:paraId="7AD42E8F" w14:textId="77777777" w:rsidTr="00763CEC">
        <w:tc>
          <w:tcPr>
            <w:tcW w:w="850" w:type="dxa"/>
          </w:tcPr>
          <w:p w14:paraId="7583C898" w14:textId="77777777" w:rsidR="00FF0D66" w:rsidRDefault="00FF0D66" w:rsidP="00763CEC">
            <w:pPr>
              <w:rPr>
                <w:lang w:val="en-US"/>
              </w:rPr>
            </w:pPr>
            <w:r>
              <w:rPr>
                <w:lang w:val="en-US"/>
              </w:rPr>
              <w:t>1:14</w:t>
            </w:r>
          </w:p>
        </w:tc>
        <w:tc>
          <w:tcPr>
            <w:tcW w:w="3969" w:type="dxa"/>
          </w:tcPr>
          <w:p w14:paraId="5BB36F7F" w14:textId="77777777" w:rsidR="00FF0D66" w:rsidRPr="000E2C7B" w:rsidRDefault="00FF0D66" w:rsidP="00763CEC">
            <w:pPr>
              <w:rPr>
                <w:color w:val="00B050"/>
                <w:lang w:val="en-US"/>
              </w:rPr>
            </w:pPr>
            <w:r w:rsidRPr="000E2C7B">
              <w:rPr>
                <w:color w:val="00B050"/>
                <w:lang w:val="en-US"/>
              </w:rPr>
              <w:t xml:space="preserve">hā ʕugub-mā_ǧīb al-ʕaǧīn hāḏa tḏ̣all tigṭaʕ hīčiḏ gəṭʕa gəṭʕa aḏ̣all b-əṣbaʕ-i </w:t>
            </w:r>
            <w:r w:rsidRPr="000E2C7B">
              <w:rPr>
                <w:color w:val="00B050"/>
                <w:lang w:val="en-US"/>
              </w:rPr>
              <w:lastRenderedPageBreak/>
              <w:t xml:space="preserve">afukk-hin w-aǧīb al-ḥašwa haḏīč zād </w:t>
            </w:r>
            <w:r w:rsidRPr="000E2C7B">
              <w:rPr>
                <w:color w:val="00B050"/>
              </w:rPr>
              <w:t>alīḥ-ha ʕa-ṭ-ṭīb</w:t>
            </w:r>
            <w:r w:rsidRPr="000E2C7B">
              <w:rPr>
                <w:color w:val="00B050"/>
                <w:lang w:val="en-US"/>
              </w:rPr>
              <w:t>.</w:t>
            </w:r>
          </w:p>
        </w:tc>
        <w:tc>
          <w:tcPr>
            <w:tcW w:w="4253" w:type="dxa"/>
          </w:tcPr>
          <w:p w14:paraId="0DC933C8" w14:textId="77777777" w:rsidR="00FF0D66" w:rsidRPr="000E2C7B" w:rsidRDefault="00FF0D66" w:rsidP="00763CEC">
            <w:pPr>
              <w:rPr>
                <w:color w:val="00B050"/>
                <w:lang w:val="en-US" w:bidi="ar-OM"/>
              </w:rPr>
            </w:pPr>
            <w:r w:rsidRPr="000E2C7B">
              <w:rPr>
                <w:color w:val="00B050"/>
                <w:lang w:val="en-US" w:bidi="ar-OM"/>
              </w:rPr>
              <w:lastRenderedPageBreak/>
              <w:t xml:space="preserve">After bringing the dough you cut it into pieces. I open them with my finger and then I </w:t>
            </w:r>
            <w:r w:rsidRPr="000E2C7B">
              <w:rPr>
                <w:color w:val="00B050"/>
                <w:lang w:val="en-US" w:bidi="ar-OM"/>
              </w:rPr>
              <w:lastRenderedPageBreak/>
              <w:t>bring the filling and cook it over a low heat on the stove.</w:t>
            </w:r>
          </w:p>
        </w:tc>
      </w:tr>
      <w:tr w:rsidR="00FF0D66" w:rsidRPr="002B3079" w14:paraId="4757D3D6" w14:textId="77777777" w:rsidTr="00763CEC">
        <w:tc>
          <w:tcPr>
            <w:tcW w:w="850" w:type="dxa"/>
          </w:tcPr>
          <w:p w14:paraId="390B18EA" w14:textId="77777777" w:rsidR="00FF0D66" w:rsidRDefault="00FF0D66" w:rsidP="00763CEC">
            <w:pPr>
              <w:rPr>
                <w:lang w:val="en-US"/>
              </w:rPr>
            </w:pPr>
            <w:r>
              <w:rPr>
                <w:lang w:val="en-US"/>
              </w:rPr>
              <w:lastRenderedPageBreak/>
              <w:t>1:22</w:t>
            </w:r>
          </w:p>
        </w:tc>
        <w:tc>
          <w:tcPr>
            <w:tcW w:w="3969" w:type="dxa"/>
          </w:tcPr>
          <w:p w14:paraId="79C7914F" w14:textId="77777777" w:rsidR="00FF0D66" w:rsidRPr="000E2C7B" w:rsidRDefault="00FF0D66" w:rsidP="00763CEC">
            <w:pPr>
              <w:rPr>
                <w:color w:val="00B050"/>
                <w:lang w:val="en-US"/>
              </w:rPr>
            </w:pPr>
            <w:r w:rsidRPr="000E2C7B">
              <w:rPr>
                <w:color w:val="00B050"/>
                <w:lang w:val="en-US"/>
              </w:rPr>
              <w:t>as sāwēt-he al gəraḏ̣t-ha al-bəṣal w-al-laḥam ᵊḥbūb miliḥ ᵊḥbūb filfil, haḏāk kull-hin xalaṭit-hin w ḥaṭṭēt-hin ʕa-ṭ-ṭīb,</w:t>
            </w:r>
          </w:p>
        </w:tc>
        <w:tc>
          <w:tcPr>
            <w:tcW w:w="4253" w:type="dxa"/>
          </w:tcPr>
          <w:p w14:paraId="781E8EC3" w14:textId="77777777" w:rsidR="00FF0D66" w:rsidRPr="000E2C7B" w:rsidRDefault="00FF0D66" w:rsidP="00763CEC">
            <w:pPr>
              <w:rPr>
                <w:color w:val="00B050"/>
                <w:lang w:val="en-US" w:bidi="ar-OM"/>
              </w:rPr>
            </w:pPr>
            <w:r w:rsidRPr="000E2C7B">
              <w:rPr>
                <w:color w:val="00B050"/>
                <w:lang w:val="en-US" w:bidi="ar-OM"/>
              </w:rPr>
              <w:t>(The filling) which I have made before, which I have cut: the onions, the meat, a pinch of salt and pepper. I mixed them all together and put them on the stove.</w:t>
            </w:r>
          </w:p>
        </w:tc>
      </w:tr>
      <w:tr w:rsidR="00FF0D66" w:rsidRPr="002B3079" w14:paraId="4DB3EB92" w14:textId="77777777" w:rsidTr="00763CEC">
        <w:tc>
          <w:tcPr>
            <w:tcW w:w="850" w:type="dxa"/>
          </w:tcPr>
          <w:p w14:paraId="0F66A278" w14:textId="77777777" w:rsidR="00FF0D66" w:rsidRPr="00D92177" w:rsidRDefault="00FF0D66" w:rsidP="00763CEC">
            <w:r>
              <w:t>1:30</w:t>
            </w:r>
          </w:p>
        </w:tc>
        <w:tc>
          <w:tcPr>
            <w:tcW w:w="3969" w:type="dxa"/>
          </w:tcPr>
          <w:p w14:paraId="6F739462" w14:textId="77777777" w:rsidR="00FF0D66" w:rsidRPr="000E2C7B" w:rsidRDefault="00FF0D66" w:rsidP="00763CEC">
            <w:pPr>
              <w:rPr>
                <w:color w:val="00B050"/>
                <w:lang w:val="en-US"/>
              </w:rPr>
            </w:pPr>
            <w:r w:rsidRPr="000E2C7B">
              <w:rPr>
                <w:color w:val="00B050"/>
                <w:lang w:val="en-US"/>
              </w:rPr>
              <w:t xml:space="preserve">lummun </w:t>
            </w:r>
            <w:r w:rsidRPr="000E2C7B">
              <w:rPr>
                <w:color w:val="00B050"/>
              </w:rPr>
              <w:t>liḥit</w:t>
            </w:r>
            <w:r w:rsidRPr="000E2C7B">
              <w:rPr>
                <w:color w:val="00B050"/>
                <w:lang w:val="en-US"/>
              </w:rPr>
              <w:t>-hin liḥit-hin zēn, lummun-hin guṭma xafīf ᵊstuwin w barradit-hin tā mā tfūš al-ᵊkbabba, barradit-hin zād, xallēt-hin yibradin.</w:t>
            </w:r>
          </w:p>
        </w:tc>
        <w:tc>
          <w:tcPr>
            <w:tcW w:w="4253" w:type="dxa"/>
          </w:tcPr>
          <w:p w14:paraId="401055AF" w14:textId="77777777" w:rsidR="00FF0D66" w:rsidRPr="000E2C7B" w:rsidRDefault="00FF0D66" w:rsidP="00763CEC">
            <w:pPr>
              <w:rPr>
                <w:color w:val="00B050"/>
                <w:lang w:val="en-US" w:bidi="ar-OM"/>
              </w:rPr>
            </w:pPr>
            <w:r w:rsidRPr="000E2C7B">
              <w:rPr>
                <w:color w:val="00B050"/>
                <w:lang w:val="en-US" w:bidi="ar-OM"/>
              </w:rPr>
              <w:t xml:space="preserve">After having cooked it well over a low heat, when it is almost well done, I let get it cold in order that the </w:t>
            </w:r>
            <w:r w:rsidRPr="000E2C7B">
              <w:rPr>
                <w:i/>
                <w:color w:val="00B050"/>
                <w:lang w:val="en-US" w:bidi="ar-OM"/>
              </w:rPr>
              <w:t xml:space="preserve">kibbeh </w:t>
            </w:r>
            <w:r w:rsidRPr="000E2C7B">
              <w:rPr>
                <w:color w:val="00B050"/>
              </w:rPr>
              <w:t xml:space="preserve">do not crumble. </w:t>
            </w:r>
            <w:r w:rsidRPr="000E2C7B">
              <w:rPr>
                <w:color w:val="00B050"/>
                <w:lang w:val="en-US" w:bidi="ar-OM"/>
              </w:rPr>
              <w:t>I cooled them down; I left them to get cold.</w:t>
            </w:r>
          </w:p>
        </w:tc>
      </w:tr>
      <w:tr w:rsidR="00FF0D66" w:rsidRPr="002B3079" w14:paraId="1BB239B3" w14:textId="77777777" w:rsidTr="00763CEC">
        <w:tc>
          <w:tcPr>
            <w:tcW w:w="850" w:type="dxa"/>
          </w:tcPr>
          <w:p w14:paraId="0A612772" w14:textId="77777777" w:rsidR="00FF0D66" w:rsidRPr="007501B3" w:rsidRDefault="00FF0D66" w:rsidP="00763CEC">
            <w:r>
              <w:t>1:41</w:t>
            </w:r>
          </w:p>
        </w:tc>
        <w:tc>
          <w:tcPr>
            <w:tcW w:w="3969" w:type="dxa"/>
          </w:tcPr>
          <w:p w14:paraId="4C32E700" w14:textId="77777777" w:rsidR="00FF0D66" w:rsidRPr="000E2C7B" w:rsidRDefault="00FF0D66" w:rsidP="00763CEC">
            <w:pPr>
              <w:rPr>
                <w:color w:val="00B050"/>
                <w:lang w:val="en-US"/>
              </w:rPr>
            </w:pPr>
            <w:r w:rsidRPr="000E2C7B">
              <w:rPr>
                <w:color w:val="00B050"/>
                <w:lang w:val="en-US"/>
              </w:rPr>
              <w:t xml:space="preserve">w ǧibt al-ʕaǧīn w fakkēt-u b-əṣbaʕ-i </w:t>
            </w:r>
            <w:r w:rsidRPr="000E2C7B">
              <w:rPr>
                <w:color w:val="00B050"/>
              </w:rPr>
              <w:t>haš-šakil</w:t>
            </w:r>
            <w:r w:rsidRPr="000E2C7B">
              <w:rPr>
                <w:color w:val="00B050"/>
                <w:lang w:val="en-US"/>
              </w:rPr>
              <w:t xml:space="preserve"> guṭma guṭma ḏ̣all ᵊb-gadd al-bēḏ̣a, aǧīb-he w-afukk-ha b-əṣbaʕ-i w-aḥuṭṭ ᵊbgaḷəb-ha al-ḥašwa w-asakkir-ha</w:t>
            </w:r>
          </w:p>
        </w:tc>
        <w:tc>
          <w:tcPr>
            <w:tcW w:w="4253" w:type="dxa"/>
          </w:tcPr>
          <w:p w14:paraId="57D4D9BE" w14:textId="77777777" w:rsidR="00FF0D66" w:rsidRPr="000E2C7B" w:rsidRDefault="00FF0D66" w:rsidP="00763CEC">
            <w:pPr>
              <w:rPr>
                <w:color w:val="00B050"/>
                <w:lang w:val="en-US" w:bidi="ar-OM"/>
              </w:rPr>
            </w:pPr>
            <w:r w:rsidRPr="000E2C7B">
              <w:rPr>
                <w:color w:val="00B050"/>
                <w:lang w:val="en-US" w:bidi="ar-OM"/>
              </w:rPr>
              <w:t>Then I brought the dough and shaped it with my fingers like this a little bit until it was as big as an egg. I take it and make a hole with my finger to put the filling inside of it. Then I close it.</w:t>
            </w:r>
          </w:p>
        </w:tc>
      </w:tr>
      <w:tr w:rsidR="00FF0D66" w:rsidRPr="002B3079" w14:paraId="3678FEF2" w14:textId="77777777" w:rsidTr="00763CEC">
        <w:tc>
          <w:tcPr>
            <w:tcW w:w="850" w:type="dxa"/>
          </w:tcPr>
          <w:p w14:paraId="1F5C3C2E" w14:textId="77777777" w:rsidR="00FF0D66" w:rsidRPr="000E2C7B" w:rsidRDefault="00FF0D66" w:rsidP="00763CEC">
            <w:pPr>
              <w:rPr>
                <w:lang w:val="en-US"/>
              </w:rPr>
            </w:pPr>
            <w:r w:rsidRPr="000E2C7B">
              <w:rPr>
                <w:lang w:val="en-US"/>
              </w:rPr>
              <w:t>1:49</w:t>
            </w:r>
          </w:p>
        </w:tc>
        <w:tc>
          <w:tcPr>
            <w:tcW w:w="3969" w:type="dxa"/>
          </w:tcPr>
          <w:p w14:paraId="307D745F" w14:textId="77777777" w:rsidR="00FF0D66" w:rsidRPr="000E2C7B" w:rsidRDefault="00FF0D66" w:rsidP="00763CEC">
            <w:pPr>
              <w:rPr>
                <w:color w:val="00B050"/>
                <w:rtl/>
                <w:lang w:val="de-AT" w:bidi="ar-OM"/>
              </w:rPr>
            </w:pPr>
            <w:r w:rsidRPr="000E2C7B">
              <w:rPr>
                <w:color w:val="00B050"/>
                <w:lang w:val="en-US"/>
              </w:rPr>
              <w:t xml:space="preserve">w-asāwi ʕala gadd al-ʕaǧīn al ʕəǧant-u w-al-ḥašwa, w tāli l-ʕaǧīn čādin </w:t>
            </w:r>
            <w:r w:rsidRPr="000E2C7B">
              <w:rPr>
                <w:color w:val="00B050"/>
              </w:rPr>
              <w:t>ʕaǧīn ṣār zād a</w:t>
            </w:r>
            <w:r w:rsidRPr="000E2C7B">
              <w:rPr>
                <w:color w:val="00B050"/>
                <w:lang w:val="en-US"/>
              </w:rPr>
              <w:t>maṭṭil-hin hīčiḏ zād b-īd-i asāwī-hin ᵊgrāṣa.</w:t>
            </w:r>
          </w:p>
        </w:tc>
        <w:tc>
          <w:tcPr>
            <w:tcW w:w="4253" w:type="dxa"/>
          </w:tcPr>
          <w:p w14:paraId="57E63B2C" w14:textId="77777777" w:rsidR="00FF0D66" w:rsidRPr="000E2C7B" w:rsidRDefault="00FF0D66" w:rsidP="00763CEC">
            <w:pPr>
              <w:rPr>
                <w:color w:val="00B050"/>
              </w:rPr>
            </w:pPr>
            <w:r w:rsidRPr="000E2C7B">
              <w:rPr>
                <w:color w:val="00B050"/>
                <w:lang w:val="en-US" w:bidi="ar-OM"/>
              </w:rPr>
              <w:t>I make (</w:t>
            </w:r>
            <w:r w:rsidRPr="000E2C7B">
              <w:rPr>
                <w:i/>
                <w:color w:val="00B050"/>
                <w:lang w:val="en-US" w:bidi="ar-OM"/>
              </w:rPr>
              <w:t>kibbeh</w:t>
            </w:r>
            <w:r w:rsidRPr="000E2C7B">
              <w:rPr>
                <w:color w:val="00B050"/>
              </w:rPr>
              <w:t>) according to the amount</w:t>
            </w:r>
            <w:r w:rsidRPr="000E2C7B">
              <w:rPr>
                <w:i/>
                <w:color w:val="00B050"/>
                <w:lang w:val="en-US" w:bidi="ar-OM"/>
              </w:rPr>
              <w:t xml:space="preserve"> </w:t>
            </w:r>
            <w:r w:rsidRPr="000E2C7B">
              <w:rPr>
                <w:color w:val="00B050"/>
                <w:lang w:val="en-US" w:bidi="ar-OM"/>
              </w:rPr>
              <w:t>of dough I have kneaded and the amount of filling I prepared. In the end, if some of the dough is left, I press it flat like this with my hands and make flat kibbeh (</w:t>
            </w:r>
            <w:r w:rsidRPr="000E2C7B">
              <w:rPr>
                <w:i/>
                <w:color w:val="00B050"/>
                <w:lang w:val="en-US" w:bidi="ar-OM"/>
              </w:rPr>
              <w:t>grāṣa</w:t>
            </w:r>
            <w:r w:rsidRPr="000E2C7B">
              <w:rPr>
                <w:color w:val="00B050"/>
              </w:rPr>
              <w:t>) out of it.</w:t>
            </w:r>
          </w:p>
        </w:tc>
      </w:tr>
      <w:tr w:rsidR="00FF0D66" w:rsidRPr="00422D76" w14:paraId="6FEAF24B" w14:textId="77777777" w:rsidTr="00763CEC">
        <w:tc>
          <w:tcPr>
            <w:tcW w:w="850" w:type="dxa"/>
          </w:tcPr>
          <w:p w14:paraId="5AD95C55" w14:textId="77777777" w:rsidR="00FF0D66" w:rsidRPr="00CC275C" w:rsidRDefault="00FF0D66" w:rsidP="00763CEC">
            <w:r>
              <w:t>2:01</w:t>
            </w:r>
          </w:p>
        </w:tc>
        <w:tc>
          <w:tcPr>
            <w:tcW w:w="3969" w:type="dxa"/>
          </w:tcPr>
          <w:p w14:paraId="5FB82196" w14:textId="77777777" w:rsidR="00FF0D66" w:rsidRPr="000E2C7B" w:rsidRDefault="00FF0D66" w:rsidP="00763CEC">
            <w:pPr>
              <w:rPr>
                <w:color w:val="00B050"/>
                <w:lang w:val="en-US"/>
              </w:rPr>
            </w:pPr>
            <w:r w:rsidRPr="000E2C7B">
              <w:rPr>
                <w:color w:val="00B050"/>
                <w:lang w:val="en-US"/>
              </w:rPr>
              <w:t>hā, w-aǧīb-hin aǧīb az-zēt, axallī</w:t>
            </w:r>
            <w:r w:rsidRPr="000E2C7B">
              <w:rPr>
                <w:color w:val="00B050"/>
                <w:lang w:val="en-US"/>
              </w:rPr>
              <w:noBreakHyphen/>
              <w:t xml:space="preserve">´ zēn yḥammi w-aḥuṭṭ al-ᵊkbabbāt aḏ̣all ʕād aḥammiṣ-hin. haš-šakle ī. </w:t>
            </w:r>
          </w:p>
        </w:tc>
        <w:tc>
          <w:tcPr>
            <w:tcW w:w="4253" w:type="dxa"/>
          </w:tcPr>
          <w:p w14:paraId="35ED693C" w14:textId="77777777" w:rsidR="00FF0D66" w:rsidRPr="000E2C7B" w:rsidRDefault="00FF0D66" w:rsidP="00763CEC">
            <w:pPr>
              <w:rPr>
                <w:color w:val="00B050"/>
                <w:lang w:val="en-US" w:bidi="ar-OM"/>
              </w:rPr>
            </w:pPr>
            <w:r w:rsidRPr="000E2C7B">
              <w:rPr>
                <w:color w:val="00B050"/>
                <w:lang w:val="en-US" w:bidi="ar-OM"/>
              </w:rPr>
              <w:t xml:space="preserve">I take them and I bring the oil. I fry them well and I also put the </w:t>
            </w:r>
            <w:r w:rsidRPr="000E2C7B">
              <w:rPr>
                <w:i/>
                <w:color w:val="00B050"/>
                <w:lang w:val="en-US" w:bidi="ar-OM"/>
              </w:rPr>
              <w:t xml:space="preserve">kibbeh </w:t>
            </w:r>
            <w:r w:rsidRPr="000E2C7B">
              <w:rPr>
                <w:color w:val="00B050"/>
              </w:rPr>
              <w:t xml:space="preserve">inside and </w:t>
            </w:r>
            <w:r w:rsidRPr="000E2C7B">
              <w:rPr>
                <w:color w:val="00B050"/>
                <w:lang w:val="en-US" w:bidi="ar-OM"/>
              </w:rPr>
              <w:t>keep frying them. This is the way (I do it).</w:t>
            </w:r>
          </w:p>
        </w:tc>
      </w:tr>
    </w:tbl>
    <w:p w14:paraId="6019F4DA" w14:textId="77777777" w:rsidR="007140B6" w:rsidRDefault="007140B6">
      <w:pPr>
        <w:pStyle w:val="BodyText2"/>
        <w:spacing w:line="240" w:lineRule="auto"/>
        <w:rPr>
          <w:u w:val="none"/>
          <w:lang w:val="en-US"/>
        </w:rPr>
      </w:pPr>
    </w:p>
    <w:sectPr w:rsidR="007140B6">
      <w:headerReference w:type="even" r:id="rId14"/>
      <w:headerReference w:type="default" r:id="rId15"/>
      <w:headerReference w:type="first" r:id="rId16"/>
      <w:pgSz w:w="11906" w:h="16838"/>
      <w:pgMar w:top="1417" w:right="1417" w:bottom="1134" w:left="1417" w:header="708" w:footer="0" w:gutter="0"/>
      <w:cols w:space="720"/>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C845FF" w14:textId="77777777" w:rsidR="00412437" w:rsidRDefault="00412437">
      <w:pPr>
        <w:spacing w:line="240" w:lineRule="auto"/>
      </w:pPr>
      <w:r>
        <w:separator/>
      </w:r>
    </w:p>
  </w:endnote>
  <w:endnote w:type="continuationSeparator" w:id="0">
    <w:p w14:paraId="33BFD393" w14:textId="77777777" w:rsidR="00412437" w:rsidRDefault="0041243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haris SIL">
    <w:altName w:val="Calibri"/>
    <w:charset w:val="01"/>
    <w:family w:val="roman"/>
    <w:pitch w:val="variable"/>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Source Han Sans CN">
    <w:panose1 w:val="00000000000000000000"/>
    <w:charset w:val="00"/>
    <w:family w:val="roman"/>
    <w:notTrueType/>
    <w:pitch w:val="default"/>
  </w:font>
  <w:font w:name="Droid Sans Devanagari">
    <w:altName w:val="Segoe UI"/>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Gentium">
    <w:altName w:val="Times New Roman"/>
    <w:charset w:val="01"/>
    <w:family w:val="roman"/>
    <w:pitch w:val="variable"/>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4325D7" w14:textId="77777777" w:rsidR="00412437" w:rsidRDefault="00412437">
      <w:pPr>
        <w:rPr>
          <w:sz w:val="12"/>
        </w:rPr>
      </w:pPr>
      <w:r>
        <w:separator/>
      </w:r>
    </w:p>
  </w:footnote>
  <w:footnote w:type="continuationSeparator" w:id="0">
    <w:p w14:paraId="2A569B2C" w14:textId="77777777" w:rsidR="00412437" w:rsidRDefault="00412437">
      <w:pPr>
        <w:rPr>
          <w:sz w:val="12"/>
        </w:rPr>
      </w:pPr>
      <w:r>
        <w:continuationSeparator/>
      </w:r>
    </w:p>
  </w:footnote>
  <w:footnote w:id="1">
    <w:p w14:paraId="6EB7E3CE" w14:textId="77777777" w:rsidR="00407D5F" w:rsidRPr="00444522" w:rsidRDefault="00407D5F" w:rsidP="00407D5F">
      <w:pPr>
        <w:pStyle w:val="FootnoteText"/>
      </w:pPr>
      <w:r w:rsidRPr="00BA18ED">
        <w:rPr>
          <w:rStyle w:val="FootnoteReference"/>
        </w:rPr>
        <w:footnoteRef/>
      </w:r>
      <w:r>
        <w:t xml:space="preserve"> Literally: “he is a new dead”.</w:t>
      </w:r>
    </w:p>
  </w:footnote>
  <w:footnote w:id="2">
    <w:p w14:paraId="1FAB5511" w14:textId="77777777" w:rsidR="00407D5F" w:rsidRPr="004743B7" w:rsidRDefault="00407D5F" w:rsidP="00407D5F">
      <w:pPr>
        <w:pStyle w:val="FootnoteText"/>
      </w:pPr>
      <w:r w:rsidRPr="00BA18ED">
        <w:rPr>
          <w:rStyle w:val="FootnoteReference"/>
        </w:rPr>
        <w:footnoteRef/>
      </w:r>
      <w:r>
        <w:t xml:space="preserve"> Syrian dialect; in the local dialect </w:t>
      </w:r>
      <w:r w:rsidRPr="004743B7">
        <w:rPr>
          <w:i/>
          <w:iCs/>
          <w:lang w:val="en-US"/>
        </w:rPr>
        <w:t>fāriq</w:t>
      </w:r>
      <w:r>
        <w:rPr>
          <w:iCs/>
          <w:lang w:val="en-US"/>
        </w:rPr>
        <w:t xml:space="preserve"> ‘empty’ is used.</w:t>
      </w:r>
    </w:p>
  </w:footnote>
  <w:footnote w:id="3">
    <w:p w14:paraId="0AEB3124" w14:textId="77777777" w:rsidR="00407D5F" w:rsidRPr="00FB2350" w:rsidRDefault="00407D5F" w:rsidP="00407D5F">
      <w:pPr>
        <w:pStyle w:val="FootnoteText"/>
      </w:pPr>
      <w:r w:rsidRPr="00BA18ED">
        <w:rPr>
          <w:rStyle w:val="FootnoteReference"/>
        </w:rPr>
        <w:footnoteRef/>
      </w:r>
      <w:r>
        <w:t xml:space="preserve"> Calque of </w:t>
      </w:r>
      <w:r>
        <w:rPr>
          <w:i/>
        </w:rPr>
        <w:t>burası</w:t>
      </w:r>
      <w:r>
        <w:t>?</w:t>
      </w:r>
    </w:p>
  </w:footnote>
  <w:footnote w:id="4">
    <w:p w14:paraId="0ED97BCD" w14:textId="77777777" w:rsidR="00407D5F" w:rsidRPr="00AC674C" w:rsidRDefault="00407D5F" w:rsidP="00407D5F">
      <w:pPr>
        <w:pStyle w:val="FootnoteText"/>
      </w:pPr>
      <w:r w:rsidRPr="00BA18ED">
        <w:rPr>
          <w:rStyle w:val="FootnoteReference"/>
        </w:rPr>
        <w:footnoteRef/>
      </w:r>
      <w:r>
        <w:t xml:space="preserve"> Literally “they pull water” calque from Turkish </w:t>
      </w:r>
      <w:r w:rsidRPr="000E17D9">
        <w:rPr>
          <w:i/>
        </w:rPr>
        <w:t>su çekmek</w:t>
      </w:r>
      <w:r>
        <w:t>.</w:t>
      </w:r>
    </w:p>
  </w:footnote>
  <w:footnote w:id="5">
    <w:p w14:paraId="486F1601" w14:textId="77777777" w:rsidR="00407D5F" w:rsidRPr="009D09EE" w:rsidRDefault="00407D5F" w:rsidP="00407D5F">
      <w:pPr>
        <w:pStyle w:val="FootnoteText"/>
      </w:pPr>
      <w:r w:rsidRPr="00BA18ED">
        <w:rPr>
          <w:rStyle w:val="FootnoteReference"/>
        </w:rPr>
        <w:footnoteRef/>
      </w:r>
      <w:r>
        <w:t xml:space="preserve"> Literally “when they are thirsty”.</w:t>
      </w:r>
    </w:p>
  </w:footnote>
  <w:footnote w:id="6">
    <w:p w14:paraId="68ABF67C" w14:textId="77777777" w:rsidR="00407D5F" w:rsidRPr="00717C84" w:rsidRDefault="00407D5F" w:rsidP="00407D5F">
      <w:pPr>
        <w:pStyle w:val="FootnoteText"/>
      </w:pPr>
      <w:r w:rsidRPr="00BA18ED">
        <w:rPr>
          <w:rStyle w:val="FootnoteReference"/>
        </w:rPr>
        <w:footnoteRef/>
      </w:r>
      <w:r>
        <w:t xml:space="preserve"> That means, </w:t>
      </w:r>
      <w:r>
        <w:rPr>
          <w:i/>
          <w:lang w:val="en-US"/>
        </w:rPr>
        <w:t>čēl</w:t>
      </w:r>
      <w:r>
        <w:t xml:space="preserve"> is both a square and measure and a measure of capacity.</w:t>
      </w:r>
    </w:p>
  </w:footnote>
  <w:footnote w:id="7">
    <w:p w14:paraId="281BCFE3" w14:textId="77777777" w:rsidR="00407D5F" w:rsidRPr="00CB1299" w:rsidRDefault="00407D5F" w:rsidP="00407D5F">
      <w:pPr>
        <w:pStyle w:val="FootnoteText"/>
      </w:pPr>
      <w:r w:rsidRPr="00BA18ED">
        <w:rPr>
          <w:rStyle w:val="FootnoteReference"/>
        </w:rPr>
        <w:footnoteRef/>
      </w:r>
      <w:r>
        <w:t xml:space="preserve"> Literally: “have come to you”.</w:t>
      </w:r>
    </w:p>
  </w:footnote>
  <w:footnote w:id="8">
    <w:p w14:paraId="68D7E633" w14:textId="77777777" w:rsidR="00775D04" w:rsidRPr="00954C9D" w:rsidRDefault="00775D04" w:rsidP="00775D04">
      <w:pPr>
        <w:pStyle w:val="FootnoteText"/>
      </w:pPr>
      <w:r w:rsidRPr="00BA18ED">
        <w:rPr>
          <w:rStyle w:val="FootnoteReference"/>
        </w:rPr>
        <w:footnoteRef/>
      </w:r>
      <w:r>
        <w:t xml:space="preserve"> [baxdanūs]</w:t>
      </w:r>
    </w:p>
  </w:footnote>
  <w:footnote w:id="9">
    <w:p w14:paraId="0448AD76" w14:textId="77777777" w:rsidR="00775D04" w:rsidRPr="00757B95" w:rsidRDefault="00775D04" w:rsidP="00757B95">
      <w:pPr>
        <w:pStyle w:val="FootnoteText"/>
      </w:pPr>
      <w:r w:rsidRPr="00BA18ED">
        <w:rPr>
          <w:rStyle w:val="FootnoteReference"/>
        </w:rPr>
        <w:footnoteRef/>
      </w:r>
      <w:r>
        <w:t xml:space="preserve"> In Turkey the </w:t>
      </w:r>
      <w:r>
        <w:rPr>
          <w:i/>
        </w:rPr>
        <w:t xml:space="preserve">Jandarma </w:t>
      </w:r>
      <w:r>
        <w:t xml:space="preserve">(&lt; French </w:t>
      </w:r>
      <w:r w:rsidRPr="00757B95">
        <w:rPr>
          <w:i/>
        </w:rPr>
        <w:t>gendarmerie</w:t>
      </w:r>
      <w:r>
        <w:t xml:space="preserve">) </w:t>
      </w:r>
      <w:r w:rsidRPr="00757B95">
        <w:t>are</w:t>
      </w:r>
      <w:r>
        <w:t xml:space="preserve"> a special police force which operates mainly in villages and small towns.</w:t>
      </w:r>
    </w:p>
  </w:footnote>
  <w:footnote w:id="10">
    <w:p w14:paraId="435ED270" w14:textId="77777777" w:rsidR="00775D04" w:rsidRPr="00F329D9" w:rsidRDefault="00775D04">
      <w:pPr>
        <w:pStyle w:val="FootnoteText"/>
      </w:pPr>
      <w:r w:rsidRPr="00BA18ED">
        <w:rPr>
          <w:rStyle w:val="FootnoteReference"/>
        </w:rPr>
        <w:footnoteRef/>
      </w:r>
      <w:r>
        <w:t xml:space="preserve"> Tall Abyaḏ̣ is the Arabic name the border town to Syria which is called Akçakale in Turkish.</w:t>
      </w:r>
    </w:p>
  </w:footnote>
  <w:footnote w:id="11">
    <w:p w14:paraId="6B849310" w14:textId="77777777" w:rsidR="00BA3E7A" w:rsidRPr="0052023B" w:rsidRDefault="00BA3E7A" w:rsidP="00BA3E7A">
      <w:pPr>
        <w:pStyle w:val="FootnoteText"/>
      </w:pPr>
      <w:r w:rsidRPr="00BA18ED">
        <w:rPr>
          <w:rStyle w:val="FootnoteReference"/>
        </w:rPr>
        <w:footnoteRef/>
      </w:r>
      <w:r>
        <w:t xml:space="preserve"> </w:t>
      </w:r>
      <w:r w:rsidRPr="0052023B">
        <w:t>The word is pronounced in a strange way as if the speaker had mixed two words.</w:t>
      </w:r>
    </w:p>
  </w:footnote>
  <w:footnote w:id="12">
    <w:p w14:paraId="47013C67" w14:textId="77777777" w:rsidR="002A2BAF" w:rsidRDefault="002A2BAF" w:rsidP="002A2BAF">
      <w:pPr>
        <w:pStyle w:val="FootnoteText"/>
        <w:jc w:val="both"/>
        <w:rPr>
          <w:lang w:val="en-US"/>
        </w:rPr>
      </w:pPr>
      <w:r w:rsidRPr="00BA18ED">
        <w:rPr>
          <w:rStyle w:val="FootnoteReference"/>
        </w:rPr>
        <w:footnoteRef/>
      </w:r>
      <w:r>
        <w:rPr>
          <w:lang w:val="en-US"/>
        </w:rPr>
        <w:tab/>
        <w:t>Literally: it makes the food melt.</w:t>
      </w:r>
    </w:p>
  </w:footnote>
  <w:footnote w:id="13">
    <w:p w14:paraId="157711BD" w14:textId="77777777" w:rsidR="002A2BAF" w:rsidRPr="00505C16" w:rsidRDefault="002A2BAF" w:rsidP="002A2BAF">
      <w:pPr>
        <w:pStyle w:val="FootnoteText"/>
        <w:jc w:val="both"/>
        <w:rPr>
          <w:lang w:val="en-US"/>
        </w:rPr>
      </w:pPr>
      <w:r w:rsidRPr="00BA18ED">
        <w:rPr>
          <w:rStyle w:val="FootnoteReference"/>
        </w:rPr>
        <w:footnoteRef/>
      </w:r>
      <w:r w:rsidRPr="00505C16">
        <w:rPr>
          <w:lang w:val="en-US"/>
        </w:rPr>
        <w:tab/>
        <w:t>Literally: income for bread.</w:t>
      </w:r>
    </w:p>
  </w:footnote>
  <w:footnote w:id="14">
    <w:p w14:paraId="225A5ECE" w14:textId="77777777" w:rsidR="007572DC" w:rsidRPr="00470C8F" w:rsidRDefault="007572DC" w:rsidP="007572DC">
      <w:pPr>
        <w:pStyle w:val="FootnoteText"/>
        <w:rPr>
          <w:lang w:val="en-US"/>
        </w:rPr>
      </w:pPr>
      <w:r w:rsidRPr="00BA18ED">
        <w:rPr>
          <w:rStyle w:val="FootnoteReference"/>
        </w:rPr>
        <w:footnoteRef/>
      </w:r>
      <w:r w:rsidRPr="00470C8F">
        <w:rPr>
          <w:lang w:val="en-US"/>
        </w:rPr>
        <w:t xml:space="preserve"> </w:t>
      </w:r>
      <w:r>
        <w:rPr>
          <w:lang w:val="en-US"/>
        </w:rPr>
        <w:t>A</w:t>
      </w:r>
      <w:r w:rsidRPr="00470C8F">
        <w:rPr>
          <w:lang w:val="en-US"/>
        </w:rPr>
        <w:t xml:space="preserve"> common saying </w:t>
      </w:r>
      <w:r>
        <w:rPr>
          <w:lang w:val="en-US"/>
        </w:rPr>
        <w:t xml:space="preserve">that </w:t>
      </w:r>
      <w:r w:rsidRPr="00470C8F">
        <w:rPr>
          <w:lang w:val="en-US"/>
        </w:rPr>
        <w:t>means: a</w:t>
      </w:r>
      <w:r>
        <w:rPr>
          <w:lang w:val="en-US"/>
        </w:rPr>
        <w:t xml:space="preserve"> good deed for God.</w:t>
      </w:r>
    </w:p>
  </w:footnote>
  <w:footnote w:id="15">
    <w:p w14:paraId="357FAB1D" w14:textId="77777777" w:rsidR="008F630C" w:rsidRPr="007072C9" w:rsidRDefault="008F630C" w:rsidP="008F630C">
      <w:pPr>
        <w:pStyle w:val="FootnoteText"/>
        <w:jc w:val="both"/>
        <w:rPr>
          <w:sz w:val="19"/>
          <w:szCs w:val="19"/>
          <w:lang w:val="de-DE"/>
        </w:rPr>
      </w:pPr>
      <w:r w:rsidRPr="00BA18ED">
        <w:rPr>
          <w:rStyle w:val="FootnoteReference"/>
        </w:rPr>
        <w:footnoteRef/>
      </w:r>
      <w:r w:rsidRPr="007072C9">
        <w:rPr>
          <w:sz w:val="19"/>
          <w:szCs w:val="19"/>
          <w:lang w:val="de-DE"/>
        </w:rPr>
        <w:t xml:space="preserve"> Das türkische </w:t>
      </w:r>
      <w:r w:rsidRPr="007072C9">
        <w:rPr>
          <w:i/>
          <w:sz w:val="19"/>
          <w:szCs w:val="19"/>
          <w:lang w:val="de-DE"/>
        </w:rPr>
        <w:t xml:space="preserve">hocam </w:t>
      </w:r>
      <w:r w:rsidRPr="007072C9">
        <w:rPr>
          <w:sz w:val="19"/>
          <w:szCs w:val="19"/>
          <w:lang w:val="de-DE"/>
        </w:rPr>
        <w:t>“mein Lehrer” wird allgemein zur Anrede von in ir</w:t>
      </w:r>
      <w:r>
        <w:rPr>
          <w:sz w:val="19"/>
          <w:szCs w:val="19"/>
          <w:lang w:val="de-DE"/>
        </w:rPr>
        <w:softHyphen/>
      </w:r>
      <w:r w:rsidRPr="007072C9">
        <w:rPr>
          <w:sz w:val="19"/>
          <w:szCs w:val="19"/>
          <w:lang w:val="de-DE"/>
        </w:rPr>
        <w:t>gend</w:t>
      </w:r>
      <w:r>
        <w:rPr>
          <w:sz w:val="19"/>
          <w:szCs w:val="19"/>
          <w:lang w:val="de-DE"/>
        </w:rPr>
        <w:softHyphen/>
      </w:r>
      <w:r w:rsidRPr="007072C9">
        <w:rPr>
          <w:sz w:val="19"/>
          <w:szCs w:val="19"/>
          <w:lang w:val="de-DE"/>
        </w:rPr>
        <w:t>einer Weise gebildeten und etwas älteren Personen gebraucht.</w:t>
      </w:r>
    </w:p>
  </w:footnote>
  <w:footnote w:id="16">
    <w:p w14:paraId="7DD44E13" w14:textId="77777777" w:rsidR="008F630C" w:rsidRPr="007072C9" w:rsidRDefault="008F630C" w:rsidP="008F630C">
      <w:pPr>
        <w:pStyle w:val="FootnoteText"/>
        <w:spacing w:line="220" w:lineRule="exact"/>
        <w:jc w:val="both"/>
        <w:rPr>
          <w:sz w:val="19"/>
          <w:szCs w:val="19"/>
          <w:lang w:val="de-AT"/>
        </w:rPr>
      </w:pPr>
      <w:r w:rsidRPr="00BA18ED">
        <w:rPr>
          <w:rStyle w:val="FootnoteReference"/>
        </w:rPr>
        <w:footnoteRef/>
      </w:r>
      <w:r w:rsidRPr="007072C9">
        <w:rPr>
          <w:sz w:val="19"/>
          <w:szCs w:val="19"/>
          <w:lang w:val="de-DE"/>
        </w:rPr>
        <w:t xml:space="preserve"> </w:t>
      </w:r>
      <w:r w:rsidRPr="007072C9">
        <w:rPr>
          <w:sz w:val="19"/>
          <w:szCs w:val="19"/>
          <w:lang w:val="de-AT"/>
        </w:rPr>
        <w:t xml:space="preserve">Eine Türkische Lira kostete zu dieser Zeit ca. 0,50 €. Die dialektale Form lautet </w:t>
      </w:r>
      <w:r w:rsidRPr="007072C9">
        <w:rPr>
          <w:i/>
          <w:sz w:val="19"/>
          <w:szCs w:val="19"/>
          <w:lang w:val="de-AT"/>
        </w:rPr>
        <w:t>lēra</w:t>
      </w:r>
      <w:r w:rsidRPr="007072C9">
        <w:rPr>
          <w:sz w:val="19"/>
          <w:szCs w:val="19"/>
          <w:lang w:val="de-AT"/>
        </w:rPr>
        <w:t xml:space="preserve">, durch Einfluß des Türkischen ist aber auch oft </w:t>
      </w:r>
      <w:r w:rsidRPr="007072C9">
        <w:rPr>
          <w:i/>
          <w:sz w:val="19"/>
          <w:szCs w:val="19"/>
          <w:lang w:val="de-AT"/>
        </w:rPr>
        <w:t xml:space="preserve">līra </w:t>
      </w:r>
      <w:r w:rsidRPr="007072C9">
        <w:rPr>
          <w:sz w:val="19"/>
          <w:szCs w:val="19"/>
          <w:lang w:val="de-AT"/>
        </w:rPr>
        <w:t>zu hören.</w:t>
      </w:r>
    </w:p>
  </w:footnote>
  <w:footnote w:id="17">
    <w:p w14:paraId="0B2EE9E3" w14:textId="77777777" w:rsidR="00D83BA2" w:rsidRDefault="00D83BA2" w:rsidP="00D83BA2">
      <w:pPr>
        <w:pStyle w:val="FootnoteText"/>
        <w:jc w:val="both"/>
      </w:pPr>
      <w:r w:rsidRPr="00BA18ED">
        <w:rPr>
          <w:rStyle w:val="FootnoteReference"/>
        </w:rPr>
        <w:footnoteRef/>
      </w:r>
      <w:r>
        <w:rPr>
          <w:lang w:val="en-US"/>
        </w:rPr>
        <w:tab/>
        <w:t xml:space="preserve">This term is derived from the root </w:t>
      </w:r>
      <w:r>
        <w:rPr>
          <w:i/>
          <w:lang w:val="en-US"/>
        </w:rPr>
        <w:t xml:space="preserve">ˁ-l-q </w:t>
      </w:r>
      <w:r>
        <w:t xml:space="preserve">‘to hang’; it is also attested in other Shawi dialects </w:t>
      </w:r>
      <w:r>
        <w:fldChar w:fldCharType="begin"/>
      </w:r>
      <w:r>
        <w:instrText xml:space="preserve"> ADDIN ZOTERO_ITEM CSL_CITATION {"citationID":"k0uDH8kJ","properties":{"formattedCitation":"(Lentin 2013: 165)","plainCitation":"(Lentin 2013: 165)","noteIndex":5},"citationItems":[{"id":41925,"uris":["http://zotero.org/groups/2165756/items/4VNNE9FY"],"uri":["http://zotero.org/groups/2165756/items/4VNNE9FY"],"itemData":{"id":41925,"type":"chapter","collection-title":"Studies in Semitic Languages and Linguistic","container-title":"Ingham of Arabia: A Collection of Articles Presented as a Tribute to the Career of Bruce Ingham","event-place":"Leiden &amp; Boston","page":"151-171","publisher":"Brill","publisher-place":"Leiden &amp; Boston","title":"Lexical Notes on the Dialect of Mayadin (Eastern Syria) in the Late 1970s, with Jean Cantineau's Fieldnotes of 1935","volume":"69","editor":[{"family":"Jong","given":"Rudolf","non-dropping-particle":"de"},{"family":"Holes","given":"Clive"}],"collection-editor":[{"family":"Versteegh","given":"Kees"},{"family":"Rubin","given":"Aaron"}],"author":[{"family":"Lentin","given":"Jérôme"}],"issued":{"date-parts":[["2013"]]}},"suffix":": 165"}],"schema":"https://github.com/citation-style-language/schema/raw/master/csl-citation.json"} </w:instrText>
      </w:r>
      <w:r>
        <w:fldChar w:fldCharType="separate"/>
      </w:r>
      <w:r w:rsidRPr="00203204">
        <w:t>(Lentin 2013: 165)</w:t>
      </w:r>
      <w:r>
        <w:fldChar w:fldCharType="end"/>
      </w:r>
      <w:r>
        <w:t xml:space="preserve">. Cf. also Iraqi Arabic </w:t>
      </w:r>
      <w:r>
        <w:rPr>
          <w:i/>
        </w:rPr>
        <w:t xml:space="preserve">ˁillāga </w:t>
      </w:r>
      <w:r>
        <w:t xml:space="preserve">‘basket’ </w:t>
      </w:r>
      <w:r>
        <w:fldChar w:fldCharType="begin"/>
      </w:r>
      <w:r>
        <w:instrText xml:space="preserve"> ADDIN ZOTERO_ITEM CSL_CITATION {"citationID":"1cGf8Cr2","properties":{"formattedCitation":"(Woodhead and Beene 1967: 320)","plainCitation":"(Woodhead and Beene 1967: 320)","dontUpdate":true,"noteIndex":5},"citationItems":[{"id":38838,"uris":["http://zotero.org/groups/2165756/items/88WYQUHI"],"uri":["http://zotero.org/groups/2165756/items/88WYQUHI"],"itemData":{"id":38838,"type":"book","event-place":"Washington D.C.","note":"(biblid:d_r_woodhead_beene_1967_0000)","publisher":"Georgetown University Press","publisher-place":"Washington D.C.","title":"A Dictionary of Iraqi Arabic (Arabic-English)","author":[{"family":"Woodhead","given":"D.R."},{"family":"Beene","given":"Wayne"}],"issued":{"date-parts":[["1967"]]}},"suffix":": 320"}],"schema":"https://github.com/citation-style-language/schema/raw/master/csl-citation.json"} </w:instrText>
      </w:r>
      <w:r>
        <w:fldChar w:fldCharType="end"/>
      </w:r>
      <w:bookmarkStart w:id="44" w:name="__Fieldmark__990_830442840"/>
      <w:bookmarkEnd w:id="44"/>
      <w:r>
        <w:t>(Woodhead and Beene 1967: 320).</w:t>
      </w:r>
    </w:p>
  </w:footnote>
  <w:footnote w:id="18">
    <w:p w14:paraId="21CF6ACE" w14:textId="77777777" w:rsidR="00D83BA2" w:rsidRDefault="00D83BA2" w:rsidP="00D83BA2">
      <w:pPr>
        <w:pStyle w:val="FootnoteText"/>
        <w:jc w:val="both"/>
      </w:pPr>
      <w:r w:rsidRPr="00BA18ED">
        <w:rPr>
          <w:rStyle w:val="FootnoteReference"/>
        </w:rPr>
        <w:footnoteRef/>
      </w:r>
      <w:r>
        <w:rPr>
          <w:lang w:val="en-US"/>
        </w:rPr>
        <w:tab/>
        <w:t xml:space="preserve">Turkish </w:t>
      </w:r>
      <w:r>
        <w:rPr>
          <w:i/>
          <w:lang w:val="en-US"/>
        </w:rPr>
        <w:t xml:space="preserve">veya </w:t>
      </w:r>
      <w:r>
        <w:t>‘or’.</w:t>
      </w:r>
    </w:p>
  </w:footnote>
  <w:footnote w:id="19">
    <w:p w14:paraId="2D41234C" w14:textId="77777777" w:rsidR="00D83BA2" w:rsidRDefault="00D83BA2" w:rsidP="00D83BA2">
      <w:pPr>
        <w:pStyle w:val="FootnoteText"/>
        <w:jc w:val="both"/>
      </w:pPr>
      <w:r w:rsidRPr="00BA18ED">
        <w:rPr>
          <w:rStyle w:val="FootnoteReference"/>
        </w:rPr>
        <w:footnoteRef/>
      </w:r>
      <w:r>
        <w:rPr>
          <w:lang w:val="en-US"/>
        </w:rPr>
        <w:tab/>
        <w:t xml:space="preserve">Local Turkish for </w:t>
      </w:r>
      <w:r>
        <w:rPr>
          <w:i/>
          <w:lang w:val="en-US"/>
        </w:rPr>
        <w:t xml:space="preserve">bir de </w:t>
      </w:r>
      <w:r>
        <w:t>‘also’.</w:t>
      </w:r>
    </w:p>
  </w:footnote>
  <w:footnote w:id="20">
    <w:p w14:paraId="36F3F8DF" w14:textId="77777777" w:rsidR="00D83BA2" w:rsidRDefault="00D83BA2" w:rsidP="00D83BA2">
      <w:pPr>
        <w:pStyle w:val="FootnoteText"/>
        <w:jc w:val="both"/>
      </w:pPr>
      <w:r w:rsidRPr="00BA18ED">
        <w:rPr>
          <w:rStyle w:val="FootnoteReference"/>
        </w:rPr>
        <w:footnoteRef/>
      </w:r>
      <w:r>
        <w:rPr>
          <w:lang w:val="en-US"/>
        </w:rPr>
        <w:tab/>
        <w:t xml:space="preserve">The word </w:t>
      </w:r>
      <w:r>
        <w:rPr>
          <w:i/>
          <w:lang w:val="en-US"/>
        </w:rPr>
        <w:t xml:space="preserve">ṭōrba </w:t>
      </w:r>
      <w:r>
        <w:t xml:space="preserve">is a loan from Turkish </w:t>
      </w:r>
      <w:r>
        <w:rPr>
          <w:i/>
        </w:rPr>
        <w:t xml:space="preserve">torba </w:t>
      </w:r>
      <w:r>
        <w:t>‘sack, bag’.</w:t>
      </w:r>
    </w:p>
  </w:footnote>
  <w:footnote w:id="21">
    <w:p w14:paraId="489F49D2" w14:textId="77777777" w:rsidR="00D83BA2" w:rsidRDefault="00D83BA2" w:rsidP="00D83BA2">
      <w:pPr>
        <w:pStyle w:val="FootnoteText"/>
        <w:jc w:val="both"/>
      </w:pPr>
      <w:r w:rsidRPr="00BA18ED">
        <w:rPr>
          <w:rStyle w:val="FootnoteReference"/>
        </w:rPr>
        <w:footnoteRef/>
      </w:r>
      <w:r>
        <w:rPr>
          <w:lang w:val="en-US"/>
        </w:rPr>
        <w:tab/>
        <w:t xml:space="preserve">Cf. Iraqi </w:t>
      </w:r>
      <w:r>
        <w:rPr>
          <w:i/>
          <w:lang w:val="en-US"/>
        </w:rPr>
        <w:t xml:space="preserve">farda </w:t>
      </w:r>
      <w:r>
        <w:t xml:space="preserve">‘heavy cloth sack usually used as a packsaddle on beasts of burden’ </w:t>
      </w:r>
      <w:r>
        <w:fldChar w:fldCharType="begin"/>
      </w:r>
      <w:r>
        <w:instrText xml:space="preserve"> ADDIN ZOTERO_ITEM CSL_CITATION {"citationID":"u6aQ5kbi","properties":{"formattedCitation":"(Woodhead and Beene 1967: 348)","plainCitation":"(Woodhead and Beene 1967: 348)","dontUpdate":true,"noteIndex":9},"citationItems":[{"id":38838,"uris":["http://zotero.org/groups/2165756/items/88WYQUHI"],"uri":["http://zotero.org/groups/2165756/items/88WYQUHI"],"itemData":{"id":38838,"type":"book","event-place":"Washington D.C.","note":"(biblid:d_r_woodhead_beene_1967_0000)","publisher":"Georgetown University Press","publisher-place":"Washington D.C.","title":"A Dictionary of Iraqi Arabic (Arabic-English)","author":[{"family":"Woodhead","given":"D.R."},{"family":"Beene","given":"Wayne"}],"issued":{"date-parts":[["1967"]]}},"suffix":": 348"}],"schema":"https://github.com/citation-style-language/schema/raw/master/csl-citation.json"} </w:instrText>
      </w:r>
      <w:r>
        <w:fldChar w:fldCharType="end"/>
      </w:r>
      <w:bookmarkStart w:id="45" w:name="__Fieldmark__1101_830442840"/>
      <w:bookmarkEnd w:id="45"/>
      <w:r>
        <w:t>(Woodhead and Beene 1967: 348).</w:t>
      </w:r>
    </w:p>
  </w:footnote>
  <w:footnote w:id="22">
    <w:p w14:paraId="21DFC9B8" w14:textId="77777777" w:rsidR="00D83BA2" w:rsidRDefault="00D83BA2" w:rsidP="00D83BA2">
      <w:pPr>
        <w:pStyle w:val="FootnoteText"/>
        <w:jc w:val="both"/>
      </w:pPr>
      <w:r w:rsidRPr="00BA18ED">
        <w:rPr>
          <w:rStyle w:val="FootnoteReference"/>
        </w:rPr>
        <w:footnoteRef/>
      </w:r>
      <w:r>
        <w:rPr>
          <w:lang w:val="en-US"/>
        </w:rPr>
        <w:tab/>
        <w:t xml:space="preserve">Plural of </w:t>
      </w:r>
      <w:r>
        <w:rPr>
          <w:i/>
          <w:lang w:val="en-US"/>
        </w:rPr>
        <w:t xml:space="preserve">ḥunṭa </w:t>
      </w:r>
      <w:r>
        <w:t>in the sense of ‘kinds of wheat, kinds of cereals’.</w:t>
      </w:r>
    </w:p>
  </w:footnote>
  <w:footnote w:id="23">
    <w:p w14:paraId="214A55D0" w14:textId="77777777" w:rsidR="00D83BA2" w:rsidRDefault="00D83BA2" w:rsidP="00D83BA2">
      <w:pPr>
        <w:pStyle w:val="FootnoteText"/>
        <w:jc w:val="both"/>
      </w:pPr>
      <w:r w:rsidRPr="00BA18ED">
        <w:rPr>
          <w:rStyle w:val="FootnoteReference"/>
        </w:rPr>
        <w:footnoteRef/>
      </w:r>
      <w:r>
        <w:rPr>
          <w:lang w:val="en-US"/>
        </w:rPr>
        <w:tab/>
        <w:t xml:space="preserve">The word </w:t>
      </w:r>
      <w:r>
        <w:rPr>
          <w:i/>
          <w:lang w:val="en-US"/>
        </w:rPr>
        <w:t xml:space="preserve">hnīye </w:t>
      </w:r>
      <w:r>
        <w:t xml:space="preserve">‘thing’ is used as a substitute for any noun which does not come to the mind of the speaker at the moment (like thingamabob, thingummy etc.). There is also a verb </w:t>
      </w:r>
      <w:r>
        <w:rPr>
          <w:i/>
        </w:rPr>
        <w:t xml:space="preserve">yihni </w:t>
      </w:r>
      <w:r>
        <w:t>that is often attested in the texts.</w:t>
      </w:r>
    </w:p>
  </w:footnote>
  <w:footnote w:id="24">
    <w:p w14:paraId="3BCAC85B" w14:textId="77777777" w:rsidR="00D83BA2" w:rsidRDefault="00D83BA2" w:rsidP="00D83BA2">
      <w:pPr>
        <w:pStyle w:val="FootnoteText"/>
        <w:jc w:val="both"/>
      </w:pPr>
      <w:r w:rsidRPr="00BA18ED">
        <w:rPr>
          <w:rStyle w:val="FootnoteReference"/>
        </w:rPr>
        <w:footnoteRef/>
      </w:r>
      <w:r>
        <w:rPr>
          <w:lang w:val="en-US"/>
        </w:rPr>
        <w:tab/>
        <w:t xml:space="preserve">This word is a loan from the local Turkish dialect: </w:t>
      </w:r>
      <w:r>
        <w:rPr>
          <w:i/>
          <w:lang w:val="en-US"/>
        </w:rPr>
        <w:t xml:space="preserve">bendek </w:t>
      </w:r>
      <w:r>
        <w:rPr>
          <w:lang w:val="en-US"/>
        </w:rPr>
        <w:t xml:space="preserve">‘large sack’ </w:t>
      </w:r>
      <w:r>
        <w:rPr>
          <w:lang w:val="en-US"/>
        </w:rPr>
        <w:fldChar w:fldCharType="begin"/>
      </w:r>
      <w:r>
        <w:rPr>
          <w:lang w:val="en-US"/>
        </w:rPr>
        <w:instrText xml:space="preserve"> ADDIN ZOTERO_ITEM CSL_CITATION {"citationID":"UaRrj8FC","properties":{"formattedCitation":"({\\i{}T\\uc0\\u252{}rkiye\\uc0\\u8217{}de Halk A\\uc0\\u287{}z\\uc0\\u305{}ndan Derleme S\\uc0\\u246{}zl\\uc0\\u252{}\\uc0\\u287{}\\uc0\\u252{}} 1963: 626)","plainCitation":"(Türkiye’de Halk Ağzından Derleme Sözlüğü 1963: 626)","noteIndex":12},"citationItems":[{"id":8559,"uris":["http://zotero.org/groups/2065664/items/BXG769IQ"],"uri":["http://zotero.org/groups/2065664/items/BXG769IQ"],"itemData":{"id":8559,"type":"book","event-place":"Ankara","number-of-volumes":"12","publisher":"TDK","publisher-place":"Ankara","title":"Türkiye’de Halk Ağzından Derleme Sözlüğü","issued":{"date-parts":[["1963"]],"season":"1982"}},"suffix":": 626"}],"schema":"https://github.com/citation-style-language/schema/raw/master/csl-citation.json"} </w:instrText>
      </w:r>
      <w:r>
        <w:rPr>
          <w:lang w:val="en-US"/>
        </w:rPr>
        <w:fldChar w:fldCharType="separate"/>
      </w:r>
      <w:r w:rsidRPr="007A2C9D">
        <w:rPr>
          <w:szCs w:val="24"/>
        </w:rPr>
        <w:t>(</w:t>
      </w:r>
      <w:r w:rsidRPr="007A2C9D">
        <w:rPr>
          <w:i/>
          <w:iCs/>
          <w:szCs w:val="24"/>
        </w:rPr>
        <w:t>Türkiye’de Halk Ağzından Derleme Sözlüğü</w:t>
      </w:r>
      <w:r w:rsidRPr="007A2C9D">
        <w:rPr>
          <w:szCs w:val="24"/>
        </w:rPr>
        <w:t xml:space="preserve"> 1963: 626)</w:t>
      </w:r>
      <w:r>
        <w:rPr>
          <w:lang w:val="en-US"/>
        </w:rPr>
        <w:fldChar w:fldCharType="end"/>
      </w:r>
      <w:r>
        <w:rPr>
          <w:lang w:val="en-US"/>
        </w:rPr>
        <w:t>.</w:t>
      </w:r>
    </w:p>
  </w:footnote>
  <w:footnote w:id="25">
    <w:p w14:paraId="6D7522F2" w14:textId="77777777" w:rsidR="00D83BA2" w:rsidRDefault="00D83BA2" w:rsidP="00D83BA2">
      <w:pPr>
        <w:pStyle w:val="FootnoteText"/>
        <w:jc w:val="both"/>
      </w:pPr>
      <w:r w:rsidRPr="00BA18ED">
        <w:rPr>
          <w:rStyle w:val="FootnoteReference"/>
        </w:rPr>
        <w:footnoteRef/>
      </w:r>
      <w:r>
        <w:tab/>
        <w:t xml:space="preserve">Turkish </w:t>
      </w:r>
      <w:r>
        <w:rPr>
          <w:i/>
        </w:rPr>
        <w:t xml:space="preserve">kenar </w:t>
      </w:r>
      <w:r>
        <w:t>‘margin, side’.</w:t>
      </w:r>
    </w:p>
  </w:footnote>
  <w:footnote w:id="26">
    <w:p w14:paraId="41CAA097" w14:textId="77777777" w:rsidR="00D83BA2" w:rsidRDefault="00D83BA2" w:rsidP="00D83BA2">
      <w:pPr>
        <w:pStyle w:val="FootnoteText"/>
        <w:jc w:val="both"/>
      </w:pPr>
      <w:r w:rsidRPr="00BA18ED">
        <w:rPr>
          <w:rStyle w:val="FootnoteReference"/>
        </w:rPr>
        <w:footnoteRef/>
      </w:r>
      <w:r>
        <w:rPr>
          <w:lang w:val="en-US"/>
        </w:rPr>
        <w:tab/>
        <w:t xml:space="preserve">He is right insofar as the Arabs of Urfa have taken it from the Turkish word </w:t>
      </w:r>
      <w:r w:rsidRPr="00DF6B11">
        <w:rPr>
          <w:i/>
          <w:lang w:val="en-US"/>
        </w:rPr>
        <w:t>poşet</w:t>
      </w:r>
      <w:r w:rsidRPr="00DF6B11">
        <w:rPr>
          <w:lang w:val="en-US"/>
        </w:rPr>
        <w:t xml:space="preserve">, </w:t>
      </w:r>
      <w:r>
        <w:t xml:space="preserve">which in turn is a loan from French </w:t>
      </w:r>
      <w:r>
        <w:rPr>
          <w:i/>
        </w:rPr>
        <w:t>pochette.</w:t>
      </w:r>
    </w:p>
  </w:footnote>
  <w:footnote w:id="27">
    <w:p w14:paraId="27B1F5C4" w14:textId="77777777" w:rsidR="003F699B" w:rsidRPr="00BD7AEA" w:rsidRDefault="003F699B" w:rsidP="003F699B">
      <w:pPr>
        <w:pStyle w:val="FootnoteText"/>
        <w:rPr>
          <w:lang w:val="en-US"/>
        </w:rPr>
      </w:pPr>
      <w:r w:rsidRPr="00BA18ED">
        <w:rPr>
          <w:rStyle w:val="FootnoteReference"/>
        </w:rPr>
        <w:footnoteRef/>
      </w:r>
      <w:r>
        <w:t xml:space="preserve"> </w:t>
      </w:r>
      <w:r w:rsidRPr="00926365">
        <w:rPr>
          <w:lang w:val="en-US"/>
        </w:rPr>
        <w:t xml:space="preserve">This is an exact calque </w:t>
      </w:r>
      <w:r>
        <w:rPr>
          <w:lang w:val="en-US"/>
        </w:rPr>
        <w:t xml:space="preserve">of the Turkish phrase </w:t>
      </w:r>
      <w:r>
        <w:rPr>
          <w:i/>
          <w:lang w:val="en-US"/>
        </w:rPr>
        <w:t>cemre düştü</w:t>
      </w:r>
      <w:r>
        <w:t xml:space="preserve">, lit. </w:t>
      </w:r>
      <w:r w:rsidRPr="00BD7AEA">
        <w:rPr>
          <w:lang w:val="en-US"/>
        </w:rPr>
        <w:t xml:space="preserve">‘the </w:t>
      </w:r>
      <w:r w:rsidRPr="00BD7AEA">
        <w:rPr>
          <w:i/>
          <w:lang w:val="en-US"/>
        </w:rPr>
        <w:t xml:space="preserve">cemre </w:t>
      </w:r>
      <w:r w:rsidRPr="00BD7AEA">
        <w:rPr>
          <w:lang w:val="en-US"/>
        </w:rPr>
        <w:t>has fallen’.</w:t>
      </w:r>
    </w:p>
  </w:footnote>
  <w:footnote w:id="28">
    <w:p w14:paraId="5CBD16E0" w14:textId="77777777" w:rsidR="00A800EB" w:rsidRPr="001045A9" w:rsidRDefault="00A800EB" w:rsidP="00A800EB">
      <w:pPr>
        <w:pStyle w:val="FootnoteText"/>
      </w:pPr>
      <w:r w:rsidRPr="00BA18ED">
        <w:rPr>
          <w:rStyle w:val="FootnoteReference"/>
        </w:rPr>
        <w:footnoteRef/>
      </w:r>
      <w:r>
        <w:t xml:space="preserve"> The word </w:t>
      </w:r>
      <w:r>
        <w:rPr>
          <w:i/>
        </w:rPr>
        <w:t xml:space="preserve">faqīr </w:t>
      </w:r>
      <w:r>
        <w:t>‘poor’ usually implies that somebody is also mentally handicapped.</w:t>
      </w:r>
    </w:p>
  </w:footnote>
  <w:footnote w:id="29">
    <w:p w14:paraId="5D2371AE" w14:textId="77777777" w:rsidR="00A800EB" w:rsidRPr="008A661C" w:rsidRDefault="00A800EB" w:rsidP="00A800EB">
      <w:pPr>
        <w:pStyle w:val="FootnoteText"/>
        <w:rPr>
          <w:lang w:val="en-US"/>
        </w:rPr>
      </w:pPr>
      <w:r w:rsidRPr="00BA18ED">
        <w:rPr>
          <w:rStyle w:val="FootnoteReference"/>
        </w:rPr>
        <w:footnoteRef/>
      </w:r>
      <w:r>
        <w:t xml:space="preserve"> </w:t>
      </w:r>
      <w:r w:rsidRPr="008A661C">
        <w:rPr>
          <w:lang w:val="en-US"/>
        </w:rPr>
        <w:t>Ḥōrān</w:t>
      </w:r>
      <w:r>
        <w:t xml:space="preserve"> is a fertile region in southern Syria.</w:t>
      </w:r>
    </w:p>
  </w:footnote>
  <w:footnote w:id="30">
    <w:p w14:paraId="662420C2" w14:textId="77777777" w:rsidR="00A6325D" w:rsidRPr="00CE1D92" w:rsidRDefault="00A6325D" w:rsidP="00A6325D">
      <w:pPr>
        <w:pStyle w:val="FootnoteText"/>
        <w:rPr>
          <w:lang w:val="en-US"/>
        </w:rPr>
      </w:pPr>
      <w:r w:rsidRPr="00BA18ED">
        <w:rPr>
          <w:rStyle w:val="FootnoteReference"/>
        </w:rPr>
        <w:footnoteRef/>
      </w:r>
      <w:r>
        <w:t xml:space="preserve"> </w:t>
      </w:r>
      <w:r w:rsidRPr="00CE1D92">
        <w:rPr>
          <w:lang w:val="en-US"/>
        </w:rPr>
        <w:t>In Arabic the speaker switches back here into the third person singular</w:t>
      </w:r>
      <w:r>
        <w:rPr>
          <w:lang w:val="en-US"/>
        </w:rPr>
        <w:t>.</w:t>
      </w:r>
    </w:p>
  </w:footnote>
  <w:footnote w:id="31">
    <w:p w14:paraId="13098E1E" w14:textId="77777777" w:rsidR="00A6325D" w:rsidRPr="009A5BD8" w:rsidRDefault="00A6325D" w:rsidP="00A6325D">
      <w:pPr>
        <w:pStyle w:val="FootnoteText"/>
        <w:rPr>
          <w:lang w:val="en-US"/>
        </w:rPr>
      </w:pPr>
      <w:r w:rsidRPr="00BA18ED">
        <w:rPr>
          <w:rStyle w:val="FootnoteReference"/>
        </w:rPr>
        <w:footnoteRef/>
      </w:r>
      <w:r>
        <w:t xml:space="preserve"> </w:t>
      </w:r>
      <w:r w:rsidRPr="009A5BD8">
        <w:rPr>
          <w:lang w:val="en-US"/>
        </w:rPr>
        <w:t>He m</w:t>
      </w:r>
      <w:r>
        <w:rPr>
          <w:lang w:val="en-US"/>
        </w:rPr>
        <w:t>eans a kind of curd cheese which very much resembles yoghurt.</w:t>
      </w:r>
    </w:p>
  </w:footnote>
  <w:footnote w:id="32">
    <w:p w14:paraId="709DCDFE" w14:textId="77777777" w:rsidR="00A6325D" w:rsidRPr="009A5BD8" w:rsidRDefault="00A6325D" w:rsidP="00A6325D">
      <w:pPr>
        <w:pStyle w:val="FootnoteText"/>
        <w:rPr>
          <w:lang w:val="en-US"/>
        </w:rPr>
      </w:pPr>
      <w:r w:rsidRPr="00BA18ED">
        <w:rPr>
          <w:rStyle w:val="FootnoteReference"/>
        </w:rPr>
        <w:footnoteRef/>
      </w:r>
      <w:r>
        <w:t xml:space="preserve"> Literally “washed it”.</w:t>
      </w:r>
    </w:p>
  </w:footnote>
  <w:footnote w:id="33">
    <w:p w14:paraId="70F472D8" w14:textId="77777777" w:rsidR="00A6325D" w:rsidRPr="00A4149B" w:rsidRDefault="00A6325D" w:rsidP="00A6325D">
      <w:pPr>
        <w:pStyle w:val="FootnoteText"/>
      </w:pPr>
      <w:r w:rsidRPr="00BA18ED">
        <w:rPr>
          <w:rStyle w:val="FootnoteReference"/>
        </w:rPr>
        <w:footnoteRef/>
      </w:r>
      <w:r>
        <w:t xml:space="preserve"> Actually it is called </w:t>
      </w:r>
      <w:r>
        <w:rPr>
          <w:i/>
        </w:rPr>
        <w:t xml:space="preserve">ʕukka </w:t>
      </w:r>
      <w:r>
        <w:t xml:space="preserve">‘hose pipe”, </w:t>
      </w:r>
      <w:r>
        <w:rPr>
          <w:i/>
        </w:rPr>
        <w:t xml:space="preserve">kwāṛa </w:t>
      </w:r>
      <w:r>
        <w:t xml:space="preserve">is a kind of chest to put the </w:t>
      </w:r>
      <w:r>
        <w:rPr>
          <w:i/>
        </w:rPr>
        <w:t xml:space="preserve">ʕukka </w:t>
      </w:r>
      <w:r>
        <w:t>in.</w:t>
      </w:r>
    </w:p>
  </w:footnote>
  <w:footnote w:id="34">
    <w:p w14:paraId="6CE6C61F" w14:textId="77777777" w:rsidR="00A6325D" w:rsidRPr="00BB4C0B" w:rsidRDefault="00A6325D" w:rsidP="00A6325D">
      <w:pPr>
        <w:pStyle w:val="FootnoteText"/>
        <w:rPr>
          <w:lang w:val="en-US"/>
        </w:rPr>
      </w:pPr>
      <w:r w:rsidRPr="00BA18ED">
        <w:rPr>
          <w:rStyle w:val="FootnoteReference"/>
        </w:rPr>
        <w:footnoteRef/>
      </w:r>
      <w:r>
        <w:t xml:space="preserve"> </w:t>
      </w:r>
      <w:r w:rsidRPr="00BB4C0B">
        <w:rPr>
          <w:lang w:val="en-US"/>
        </w:rPr>
        <w:t xml:space="preserve">Literally: </w:t>
      </w:r>
      <w:r>
        <w:t>“they sat down (together)”.</w:t>
      </w:r>
    </w:p>
  </w:footnote>
  <w:footnote w:id="35">
    <w:p w14:paraId="1ACDDC19" w14:textId="77777777" w:rsidR="00225528" w:rsidRPr="00050D17" w:rsidRDefault="00225528" w:rsidP="00225528">
      <w:pPr>
        <w:pStyle w:val="FootnoteText"/>
        <w:rPr>
          <w:lang w:val="en-US"/>
        </w:rPr>
      </w:pPr>
      <w:r w:rsidRPr="00BA18ED">
        <w:rPr>
          <w:rStyle w:val="FootnoteReference"/>
        </w:rPr>
        <w:footnoteRef/>
      </w:r>
      <w:r>
        <w:t xml:space="preserve"> </w:t>
      </w:r>
      <w:r w:rsidRPr="00050D17">
        <w:rPr>
          <w:lang w:val="en-US"/>
        </w:rPr>
        <w:t xml:space="preserve">The word </w:t>
      </w:r>
      <w:r w:rsidRPr="00050D17">
        <w:rPr>
          <w:i/>
          <w:lang w:val="en-US"/>
        </w:rPr>
        <w:t>ṣuwāṛa</w:t>
      </w:r>
      <w:r w:rsidRPr="00050D17">
        <w:rPr>
          <w:lang w:val="en-US"/>
        </w:rPr>
        <w:t xml:space="preserve"> was explained to me</w:t>
      </w:r>
      <w:r>
        <w:t xml:space="preserve"> as ‘turning water’; it is probably connected to the word for ‘bracelet’, cf. </w:t>
      </w:r>
      <w:r w:rsidRPr="00187C48">
        <w:t xml:space="preserve">Iraqi Arabic </w:t>
      </w:r>
      <w:r w:rsidRPr="00187C48">
        <w:rPr>
          <w:i/>
        </w:rPr>
        <w:t xml:space="preserve">swār </w:t>
      </w:r>
      <w:r w:rsidRPr="00187C48">
        <w:t xml:space="preserve">(Woodhead/Beene 1967:229), Syrian Arabic </w:t>
      </w:r>
      <w:r w:rsidRPr="00187C48">
        <w:rPr>
          <w:i/>
        </w:rPr>
        <w:t xml:space="preserve">ṣwār </w:t>
      </w:r>
      <w:r w:rsidRPr="00187C48">
        <w:rPr>
          <w:lang w:val="en-US"/>
        </w:rPr>
        <w:t>(</w:t>
      </w:r>
      <w:r w:rsidRPr="00187C48">
        <w:t xml:space="preserve">Barthélemy </w:t>
      </w:r>
      <w:r w:rsidRPr="00187C48">
        <w:rPr>
          <w:rFonts w:ascii="Gentium" w:hAnsi="Gentium"/>
          <w:iCs/>
          <w:lang w:val="en-US"/>
        </w:rPr>
        <w:t>1935-1954:449)</w:t>
      </w:r>
      <w:r>
        <w:rPr>
          <w:rFonts w:ascii="Gentium" w:hAnsi="Gentium"/>
          <w:iCs/>
          <w:lang w:val="en-US"/>
        </w:rPr>
        <w:t>.</w:t>
      </w:r>
    </w:p>
  </w:footnote>
  <w:footnote w:id="36">
    <w:p w14:paraId="66817CD4" w14:textId="77777777" w:rsidR="00225528" w:rsidRPr="006B0492" w:rsidRDefault="00225528" w:rsidP="00225528">
      <w:pPr>
        <w:pStyle w:val="FootnoteText"/>
        <w:rPr>
          <w:lang w:val="en-US"/>
        </w:rPr>
      </w:pPr>
      <w:r w:rsidRPr="00BA18ED">
        <w:rPr>
          <w:rStyle w:val="FootnoteReference"/>
        </w:rPr>
        <w:footnoteRef/>
      </w:r>
      <w:r>
        <w:t xml:space="preserve"> </w:t>
      </w:r>
      <w:r w:rsidRPr="006B0492">
        <w:rPr>
          <w:lang w:val="en-US"/>
        </w:rPr>
        <w:t>Al-ʿIlle</w:t>
      </w:r>
      <w:r>
        <w:rPr>
          <w:lang w:val="en-US"/>
        </w:rPr>
        <w:t xml:space="preserve"> (Turkish Öncül)</w:t>
      </w:r>
      <w:r w:rsidRPr="006B0492">
        <w:rPr>
          <w:lang w:val="en-US"/>
        </w:rPr>
        <w:t xml:space="preserve"> is a small village</w:t>
      </w:r>
      <w:r>
        <w:rPr>
          <w:lang w:val="en-US"/>
        </w:rPr>
        <w:t xml:space="preserve"> situated only a few metres</w:t>
      </w:r>
      <w:r w:rsidRPr="006B0492">
        <w:rPr>
          <w:lang w:val="en-US"/>
        </w:rPr>
        <w:t xml:space="preserve"> </w:t>
      </w:r>
      <w:r>
        <w:rPr>
          <w:lang w:val="en-US"/>
        </w:rPr>
        <w:t xml:space="preserve">from </w:t>
      </w:r>
      <w:r w:rsidRPr="006B0492">
        <w:rPr>
          <w:lang w:val="en-US"/>
        </w:rPr>
        <w:t xml:space="preserve">the Syrian border. The famous mud production stopped a few years ago but the pits can still be seen. </w:t>
      </w:r>
    </w:p>
  </w:footnote>
  <w:footnote w:id="37">
    <w:p w14:paraId="735F8955" w14:textId="77777777" w:rsidR="00F0080D" w:rsidRPr="002E0E06" w:rsidRDefault="00F0080D" w:rsidP="00F0080D">
      <w:pPr>
        <w:pStyle w:val="FootnoteText"/>
        <w:rPr>
          <w:i/>
        </w:rPr>
      </w:pPr>
      <w:r w:rsidRPr="00BA18ED">
        <w:rPr>
          <w:rStyle w:val="FootnoteReference"/>
        </w:rPr>
        <w:footnoteRef/>
      </w:r>
      <w:r>
        <w:t xml:space="preserve"> Unmarried daughters who stay at home and go neither to school nor to work are called like this. Probably </w:t>
      </w:r>
      <w:r>
        <w:rPr>
          <w:i/>
        </w:rPr>
        <w:t xml:space="preserve">bniyyit bēt </w:t>
      </w:r>
      <w:r>
        <w:t xml:space="preserve">is a calque from the Turkish equivalent </w:t>
      </w:r>
      <w:r>
        <w:rPr>
          <w:i/>
        </w:rPr>
        <w:t>ev kızı.</w:t>
      </w:r>
    </w:p>
  </w:footnote>
  <w:footnote w:id="38">
    <w:p w14:paraId="3324757F" w14:textId="77777777" w:rsidR="00F0080D" w:rsidRPr="00CA7EC1" w:rsidRDefault="00F0080D" w:rsidP="00F0080D">
      <w:pPr>
        <w:pStyle w:val="FootnoteText"/>
        <w:rPr>
          <w:lang w:val="en-US"/>
        </w:rPr>
      </w:pPr>
      <w:r w:rsidRPr="00BA18ED">
        <w:rPr>
          <w:rStyle w:val="FootnoteReference"/>
        </w:rPr>
        <w:footnoteRef/>
      </w:r>
      <w:r>
        <w:t xml:space="preserve"> </w:t>
      </w:r>
      <w:r w:rsidRPr="00CA7EC1">
        <w:rPr>
          <w:lang w:val="en-US"/>
        </w:rPr>
        <w:t xml:space="preserve">He lives in the village called Abu </w:t>
      </w:r>
      <w:r>
        <w:rPr>
          <w:lang w:val="en-US"/>
        </w:rPr>
        <w:t>Ḥarmala.</w:t>
      </w:r>
    </w:p>
  </w:footnote>
  <w:footnote w:id="39">
    <w:p w14:paraId="18BC471B" w14:textId="77777777" w:rsidR="00F0080D" w:rsidRPr="00770021" w:rsidRDefault="00F0080D" w:rsidP="00F0080D">
      <w:pPr>
        <w:pStyle w:val="FootnoteText"/>
        <w:rPr>
          <w:lang w:val="en-US"/>
        </w:rPr>
      </w:pPr>
      <w:r w:rsidRPr="00BA18ED">
        <w:rPr>
          <w:rStyle w:val="FootnoteReference"/>
        </w:rPr>
        <w:footnoteRef/>
      </w:r>
      <w:r>
        <w:t xml:space="preserve"> </w:t>
      </w:r>
      <w:r w:rsidRPr="00770021">
        <w:rPr>
          <w:i/>
          <w:lang w:val="en-US"/>
        </w:rPr>
        <w:t>al-ǧinn minn</w:t>
      </w:r>
      <w:r w:rsidRPr="00770021">
        <w:rPr>
          <w:lang w:val="en-US"/>
        </w:rPr>
        <w:t xml:space="preserve"> is an example of  the common </w:t>
      </w:r>
      <w:r w:rsidRPr="00770021">
        <w:rPr>
          <w:i/>
          <w:lang w:val="en-US"/>
        </w:rPr>
        <w:t>m-</w:t>
      </w:r>
      <w:r>
        <w:t xml:space="preserve">reduplication used </w:t>
      </w:r>
      <w:r w:rsidRPr="00552681">
        <w:rPr>
          <w:szCs w:val="22"/>
        </w:rPr>
        <w:t>to expresses the notion of ‘and the like’ and ‘and similar (things)’</w:t>
      </w:r>
      <w:r w:rsidRPr="00552681">
        <w:rPr>
          <w:i/>
          <w:szCs w:val="22"/>
        </w:rPr>
        <w:t>.</w:t>
      </w:r>
    </w:p>
  </w:footnote>
  <w:footnote w:id="40">
    <w:p w14:paraId="0A00929B" w14:textId="77777777" w:rsidR="00F0080D" w:rsidRPr="00770021" w:rsidRDefault="00F0080D" w:rsidP="00F0080D">
      <w:pPr>
        <w:pStyle w:val="FootnoteText"/>
        <w:rPr>
          <w:lang w:val="en-US"/>
        </w:rPr>
      </w:pPr>
      <w:r w:rsidRPr="00BA18ED">
        <w:rPr>
          <w:rStyle w:val="FootnoteReference"/>
        </w:rPr>
        <w:footnoteRef/>
      </w:r>
      <w:r>
        <w:t xml:space="preserve"> A</w:t>
      </w:r>
      <w:r w:rsidRPr="008513CF">
        <w:t xml:space="preserve"> polite expression before or at the time of interrupting someone is talking</w:t>
      </w:r>
      <w:r>
        <w:t>.</w:t>
      </w:r>
    </w:p>
  </w:footnote>
  <w:footnote w:id="41">
    <w:p w14:paraId="5304F5D6" w14:textId="77777777" w:rsidR="00F0080D" w:rsidRPr="00885EDB" w:rsidRDefault="00F0080D" w:rsidP="00F0080D">
      <w:pPr>
        <w:pStyle w:val="FootnoteText"/>
        <w:rPr>
          <w:lang w:val="en-US"/>
        </w:rPr>
      </w:pPr>
      <w:r w:rsidRPr="00BA18ED">
        <w:rPr>
          <w:rStyle w:val="FootnoteReference"/>
        </w:rPr>
        <w:footnoteRef/>
      </w:r>
      <w:r>
        <w:t xml:space="preserve"> </w:t>
      </w:r>
      <w:r w:rsidRPr="00885EDB">
        <w:rPr>
          <w:lang w:val="en-US"/>
        </w:rPr>
        <w:t xml:space="preserve">The speaker uses two different words for </w:t>
      </w:r>
      <w:r>
        <w:t>“</w:t>
      </w:r>
      <w:r w:rsidRPr="00885EDB">
        <w:rPr>
          <w:lang w:val="en-US"/>
        </w:rPr>
        <w:t>Christian</w:t>
      </w:r>
      <w:r>
        <w:rPr>
          <w:lang w:val="en-US"/>
        </w:rPr>
        <w:t xml:space="preserve">”, the Arabic </w:t>
      </w:r>
      <w:r>
        <w:rPr>
          <w:i/>
          <w:lang w:val="en-US"/>
        </w:rPr>
        <w:t xml:space="preserve">masīḥi </w:t>
      </w:r>
      <w:r>
        <w:rPr>
          <w:lang w:val="en-US"/>
        </w:rPr>
        <w:t xml:space="preserve">and the Turkish </w:t>
      </w:r>
      <w:r w:rsidRPr="00885EDB">
        <w:rPr>
          <w:i/>
          <w:lang w:val="en-US"/>
        </w:rPr>
        <w:t>xrist</w:t>
      </w:r>
      <w:r>
        <w:rPr>
          <w:i/>
          <w:lang w:val="en-US"/>
        </w:rPr>
        <w:t xml:space="preserve">yāni. </w:t>
      </w:r>
      <w:r w:rsidRPr="00885EDB">
        <w:t>Appearently</w:t>
      </w:r>
      <w:r>
        <w:rPr>
          <w:lang w:val="en-US"/>
        </w:rPr>
        <w:t xml:space="preserve"> he is not aware that these words denote adherents of the same faith.</w:t>
      </w:r>
    </w:p>
  </w:footnote>
  <w:footnote w:id="42">
    <w:p w14:paraId="543AA99E" w14:textId="77777777" w:rsidR="00526756" w:rsidRPr="00956FBA" w:rsidRDefault="00526756" w:rsidP="00526756">
      <w:pPr>
        <w:pStyle w:val="FootnoteText"/>
      </w:pPr>
      <w:r w:rsidRPr="00BA18ED">
        <w:rPr>
          <w:rStyle w:val="FootnoteReference"/>
        </w:rPr>
        <w:footnoteRef/>
      </w:r>
      <w:r>
        <w:t xml:space="preserve"> The speaker of story confirmed that this sentence is wrong with regard to its meaning.</w:t>
      </w:r>
    </w:p>
  </w:footnote>
  <w:footnote w:id="43">
    <w:p w14:paraId="46EC5D00" w14:textId="77777777" w:rsidR="004766D2" w:rsidRPr="00D7630C" w:rsidRDefault="004766D2" w:rsidP="004766D2">
      <w:pPr>
        <w:pStyle w:val="FootnoteText"/>
        <w:rPr>
          <w:lang w:val="en-US"/>
        </w:rPr>
      </w:pPr>
      <w:r w:rsidRPr="00BA18ED">
        <w:rPr>
          <w:rStyle w:val="FootnoteReference"/>
        </w:rPr>
        <w:footnoteRef/>
      </w:r>
      <w:r>
        <w:t xml:space="preserve"> </w:t>
      </w:r>
      <w:r w:rsidRPr="00D7630C">
        <w:rPr>
          <w:lang w:val="en-US"/>
        </w:rPr>
        <w:t xml:space="preserve">In the text wrongly </w:t>
      </w:r>
      <w:r w:rsidRPr="00D7630C">
        <w:rPr>
          <w:i/>
          <w:noProof/>
          <w:lang w:val="en-US"/>
        </w:rPr>
        <w:t>b-īd</w:t>
      </w:r>
      <w:r>
        <w:rPr>
          <w:i/>
          <w:noProof/>
          <w:lang w:val="en-US"/>
        </w:rPr>
        <w:t>-</w:t>
      </w:r>
      <w:r w:rsidRPr="00D7630C">
        <w:rPr>
          <w:i/>
          <w:noProof/>
          <w:lang w:val="en-US"/>
        </w:rPr>
        <w:t>ak</w:t>
      </w:r>
      <w:r>
        <w:rPr>
          <w:noProof/>
          <w:lang w:val="en-US"/>
        </w:rPr>
        <w:t>.</w:t>
      </w:r>
    </w:p>
  </w:footnote>
  <w:footnote w:id="44">
    <w:p w14:paraId="74B8B2B9" w14:textId="77777777" w:rsidR="004766D2" w:rsidRPr="00A24CB9" w:rsidRDefault="004766D2" w:rsidP="004766D2">
      <w:pPr>
        <w:pStyle w:val="FootnoteText"/>
        <w:rPr>
          <w:lang w:val="en-US"/>
        </w:rPr>
      </w:pPr>
      <w:r w:rsidRPr="00BA18ED">
        <w:rPr>
          <w:rStyle w:val="FootnoteReference"/>
        </w:rPr>
        <w:footnoteRef/>
      </w:r>
      <w:r>
        <w:t xml:space="preserve"> This word is normally not used in the local dialect. The speaker knows it from his journeys as a truck driver to various Arab countries.</w:t>
      </w:r>
    </w:p>
  </w:footnote>
  <w:footnote w:id="45">
    <w:p w14:paraId="3B74EFAA" w14:textId="77777777" w:rsidR="00AD69AF" w:rsidRPr="00DB2F10" w:rsidRDefault="00AD69AF" w:rsidP="00AD69AF">
      <w:pPr>
        <w:pStyle w:val="FootnoteText"/>
        <w:rPr>
          <w:lang w:val="en-US"/>
        </w:rPr>
      </w:pPr>
      <w:r w:rsidRPr="00BA18ED">
        <w:rPr>
          <w:rStyle w:val="FootnoteReference"/>
        </w:rPr>
        <w:footnoteRef/>
      </w:r>
      <w:r>
        <w:t xml:space="preserve"> Narrative imperative. </w:t>
      </w:r>
      <w:r w:rsidRPr="00D51049">
        <w:rPr>
          <w:noProof/>
          <w:color w:val="365F91" w:themeColor="accent1" w:themeShade="BF"/>
          <w:lang w:val="en-US"/>
        </w:rPr>
        <w:t>The structure in th</w:t>
      </w:r>
      <w:r>
        <w:rPr>
          <w:noProof/>
          <w:color w:val="365F91" w:themeColor="accent1" w:themeShade="BF"/>
          <w:lang w:val="en-US"/>
        </w:rPr>
        <w:t>e</w:t>
      </w:r>
      <w:r w:rsidRPr="00D51049">
        <w:rPr>
          <w:noProof/>
          <w:color w:val="365F91" w:themeColor="accent1" w:themeShade="BF"/>
          <w:lang w:val="en-US"/>
        </w:rPr>
        <w:t xml:space="preserve"> next two sentences are similar to that in Kurdish, hence to tell a story in an imperative form, which is similar to the conjuctive form in English, hence ‘’She would take the coffee and hide it..etc’’)</w:t>
      </w:r>
    </w:p>
  </w:footnote>
  <w:footnote w:id="46">
    <w:p w14:paraId="5EF84DB2" w14:textId="77777777" w:rsidR="00AD69AF" w:rsidRPr="000E33C4" w:rsidRDefault="00AD69AF" w:rsidP="00AD69AF">
      <w:pPr>
        <w:pStyle w:val="FootnoteText"/>
        <w:rPr>
          <w:lang w:val="en-US"/>
        </w:rPr>
      </w:pPr>
      <w:r w:rsidRPr="00BA18ED">
        <w:rPr>
          <w:rStyle w:val="FootnoteReference"/>
        </w:rPr>
        <w:footnoteRef/>
      </w:r>
      <w:r>
        <w:t xml:space="preserve"> 1 </w:t>
      </w:r>
      <w:r w:rsidRPr="00B1245C">
        <w:rPr>
          <w:i/>
        </w:rPr>
        <w:t>ṯumniyye</w:t>
      </w:r>
      <w:r w:rsidRPr="00B1245C">
        <w:t xml:space="preserve"> =</w:t>
      </w:r>
      <w:r w:rsidRPr="00B1245C">
        <w:rPr>
          <w:iCs/>
          <w:noProof/>
          <w:lang w:val="en-US"/>
        </w:rPr>
        <w:t xml:space="preserve">1½ </w:t>
      </w:r>
      <w:r w:rsidRPr="00B1245C">
        <w:rPr>
          <w:i/>
          <w:iCs/>
          <w:noProof/>
          <w:lang w:val="en-US"/>
        </w:rPr>
        <w:t>teneke</w:t>
      </w:r>
      <w:r w:rsidRPr="00B1245C">
        <w:rPr>
          <w:iCs/>
          <w:noProof/>
          <w:lang w:val="en-US"/>
        </w:rPr>
        <w:t xml:space="preserve">; 1 </w:t>
      </w:r>
      <w:r w:rsidRPr="00B1245C">
        <w:rPr>
          <w:i/>
          <w:iCs/>
          <w:noProof/>
          <w:lang w:val="en-US"/>
        </w:rPr>
        <w:t>čēl</w:t>
      </w:r>
      <w:r w:rsidRPr="00B1245C">
        <w:rPr>
          <w:iCs/>
          <w:noProof/>
          <w:lang w:val="en-US"/>
        </w:rPr>
        <w:t xml:space="preserve"> </w:t>
      </w:r>
      <w:r>
        <w:rPr>
          <w:iCs/>
          <w:noProof/>
          <w:lang w:val="en-US"/>
        </w:rPr>
        <w:t xml:space="preserve">= </w:t>
      </w:r>
      <w:r w:rsidRPr="00B1245C">
        <w:rPr>
          <w:iCs/>
          <w:noProof/>
          <w:lang w:val="en-US"/>
        </w:rPr>
        <w:t>184 kg = 12 teneke.</w:t>
      </w:r>
    </w:p>
  </w:footnote>
  <w:footnote w:id="47">
    <w:p w14:paraId="76C980B3" w14:textId="77777777" w:rsidR="00AD69AF" w:rsidRPr="00723D03" w:rsidRDefault="00AD69AF" w:rsidP="00AD69AF">
      <w:pPr>
        <w:pStyle w:val="FootnoteText"/>
        <w:rPr>
          <w:lang w:val="en-US"/>
        </w:rPr>
      </w:pPr>
      <w:r w:rsidRPr="00BA18ED">
        <w:rPr>
          <w:rStyle w:val="FootnoteReference"/>
        </w:rPr>
        <w:footnoteRef/>
      </w:r>
      <w:r>
        <w:t xml:space="preserve"> </w:t>
      </w:r>
      <w:r w:rsidRPr="00723D03">
        <w:rPr>
          <w:lang w:val="en-US"/>
        </w:rPr>
        <w:t xml:space="preserve">Twice he </w:t>
      </w:r>
      <w:r>
        <w:rPr>
          <w:lang w:val="en-US"/>
        </w:rPr>
        <w:t xml:space="preserve">uses </w:t>
      </w:r>
      <w:r w:rsidRPr="00723D03">
        <w:rPr>
          <w:lang w:val="en-US"/>
        </w:rPr>
        <w:t xml:space="preserve">the Turkish phrase </w:t>
      </w:r>
      <w:r w:rsidRPr="00723D03">
        <w:rPr>
          <w:i/>
          <w:lang w:val="en-US"/>
        </w:rPr>
        <w:t xml:space="preserve">sǝra yox </w:t>
      </w:r>
      <w:r>
        <w:t xml:space="preserve">(“there was no queue”) instead of </w:t>
      </w:r>
      <w:r>
        <w:rPr>
          <w:i/>
        </w:rPr>
        <w:t xml:space="preserve">sǝra čox </w:t>
      </w:r>
      <w:r>
        <w:t>“there was a long queue” which makes much more sense.</w:t>
      </w:r>
    </w:p>
  </w:footnote>
  <w:footnote w:id="48">
    <w:p w14:paraId="4A9DB772" w14:textId="77777777" w:rsidR="00AD69AF" w:rsidRPr="00DD2B9B" w:rsidRDefault="00AD69AF" w:rsidP="00AD69AF">
      <w:pPr>
        <w:pStyle w:val="FootnoteText"/>
        <w:rPr>
          <w:lang w:val="en-US"/>
        </w:rPr>
      </w:pPr>
      <w:r w:rsidRPr="00BA18ED">
        <w:rPr>
          <w:rStyle w:val="FootnoteReference"/>
        </w:rPr>
        <w:footnoteRef/>
      </w:r>
      <w:r>
        <w:t xml:space="preserve"> The literal meaning is ‘accept!’.</w:t>
      </w:r>
    </w:p>
  </w:footnote>
  <w:footnote w:id="49">
    <w:p w14:paraId="1F936576" w14:textId="77777777" w:rsidR="00AD69AF" w:rsidRPr="00DD2B9B" w:rsidRDefault="00AD69AF" w:rsidP="00AD69AF">
      <w:pPr>
        <w:pStyle w:val="FootnoteText"/>
        <w:rPr>
          <w:lang w:val="en-US"/>
        </w:rPr>
      </w:pPr>
      <w:r w:rsidRPr="00BA18ED">
        <w:rPr>
          <w:rStyle w:val="FootnoteReference"/>
        </w:rPr>
        <w:footnoteRef/>
      </w:r>
      <w:r>
        <w:t xml:space="preserve"> </w:t>
      </w:r>
      <w:r w:rsidRPr="00DD2B9B">
        <w:rPr>
          <w:lang w:val="en-US"/>
        </w:rPr>
        <w:t>Here he uses the plural as he talks to more than one of his sons.</w:t>
      </w:r>
    </w:p>
  </w:footnote>
  <w:footnote w:id="50">
    <w:p w14:paraId="6C0B4536" w14:textId="77777777" w:rsidR="00AD69AF" w:rsidRPr="00050D17" w:rsidRDefault="00AD69AF" w:rsidP="00AD69AF">
      <w:pPr>
        <w:pStyle w:val="FootnoteText"/>
        <w:rPr>
          <w:lang w:val="en-US"/>
        </w:rPr>
      </w:pPr>
      <w:r w:rsidRPr="00BA18ED">
        <w:rPr>
          <w:rStyle w:val="FootnoteReference"/>
        </w:rPr>
        <w:footnoteRef/>
      </w:r>
      <w:r>
        <w:t xml:space="preserve"> </w:t>
      </w:r>
      <w:r w:rsidRPr="00050D17">
        <w:rPr>
          <w:lang w:val="en-US"/>
        </w:rPr>
        <w:t xml:space="preserve">Literally: it </w:t>
      </w:r>
      <w:r>
        <w:t>entered the sheikh’s head (</w:t>
      </w:r>
      <w:r>
        <w:rPr>
          <w:i/>
        </w:rPr>
        <w:t xml:space="preserve">qāft-u </w:t>
      </w:r>
      <w:r>
        <w:t xml:space="preserve">‘his head, without suffix </w:t>
      </w:r>
      <w:r>
        <w:rPr>
          <w:i/>
        </w:rPr>
        <w:t xml:space="preserve">qāfa </w:t>
      </w:r>
      <w:r>
        <w:t xml:space="preserve">&lt; Turkish </w:t>
      </w:r>
      <w:r>
        <w:rPr>
          <w:i/>
        </w:rPr>
        <w:t xml:space="preserve">kafa </w:t>
      </w:r>
      <w:r>
        <w:t>‘head’).</w:t>
      </w:r>
    </w:p>
  </w:footnote>
  <w:footnote w:id="51">
    <w:p w14:paraId="24909360" w14:textId="77777777" w:rsidR="00F57617" w:rsidRPr="00C03AA3" w:rsidRDefault="00F57617" w:rsidP="00F57617">
      <w:pPr>
        <w:pStyle w:val="FootnoteText"/>
        <w:rPr>
          <w:lang w:bidi="ar-SY"/>
        </w:rPr>
      </w:pPr>
      <w:r w:rsidRPr="009E1146">
        <w:rPr>
          <w:rStyle w:val="FootnoteReference"/>
          <w:color w:val="00B050"/>
        </w:rPr>
        <w:footnoteRef/>
      </w:r>
      <w:r w:rsidRPr="009E1146">
        <w:rPr>
          <w:color w:val="00B050"/>
        </w:rPr>
        <w:t xml:space="preserve"> </w:t>
      </w:r>
      <w:r w:rsidRPr="00C03AA3">
        <w:rPr>
          <w:color w:val="00B050"/>
        </w:rPr>
        <w:t>Kurdish</w:t>
      </w:r>
      <w:r w:rsidRPr="00C03AA3">
        <w:rPr>
          <w:color w:val="00B050"/>
          <w:lang w:bidi="ar-SY"/>
        </w:rPr>
        <w:t xml:space="preserve"> </w:t>
      </w:r>
      <w:r w:rsidRPr="00C03AA3">
        <w:rPr>
          <w:i/>
          <w:iCs/>
          <w:color w:val="00B050"/>
          <w:lang w:bidi="ar-SY"/>
        </w:rPr>
        <w:t>bexdenû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70200955"/>
      <w:docPartObj>
        <w:docPartGallery w:val="Page Numbers (Top of Page)"/>
        <w:docPartUnique/>
      </w:docPartObj>
    </w:sdtPr>
    <w:sdtContent>
      <w:p w14:paraId="450DE607" w14:textId="77777777" w:rsidR="007140B6" w:rsidRDefault="00000000">
        <w:pPr>
          <w:pStyle w:val="Header"/>
          <w:ind w:firstLine="1418"/>
        </w:pPr>
        <w:r>
          <w:tab/>
          <w:t>Text 77</w:t>
        </w:r>
        <w:r>
          <w:tab/>
        </w:r>
        <w:r>
          <w:rPr>
            <w:lang w:val="de-DE"/>
          </w:rPr>
          <w:fldChar w:fldCharType="begin"/>
        </w:r>
        <w:r>
          <w:rPr>
            <w:lang w:val="de-DE"/>
          </w:rPr>
          <w:instrText xml:space="preserve"> PAGE </w:instrText>
        </w:r>
        <w:r>
          <w:rPr>
            <w:lang w:val="de-DE"/>
          </w:rPr>
          <w:fldChar w:fldCharType="separate"/>
        </w:r>
        <w:r>
          <w:rPr>
            <w:lang w:val="de-DE"/>
          </w:rPr>
          <w:t>1</w:t>
        </w:r>
        <w:r>
          <w:rPr>
            <w:lang w:val="de-DE"/>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90855981"/>
      <w:docPartObj>
        <w:docPartGallery w:val="Page Numbers (Top of Page)"/>
        <w:docPartUnique/>
      </w:docPartObj>
    </w:sdtPr>
    <w:sdtContent>
      <w:p w14:paraId="14B2FD63" w14:textId="77777777" w:rsidR="007140B6" w:rsidRDefault="00000000">
        <w:pPr>
          <w:pStyle w:val="Header"/>
          <w:ind w:firstLine="1418"/>
        </w:pPr>
        <w:r>
          <w:tab/>
          <w:t>Text 77</w:t>
        </w:r>
        <w:r>
          <w:tab/>
        </w:r>
        <w:r>
          <w:rPr>
            <w:lang w:val="de-DE"/>
          </w:rPr>
          <w:fldChar w:fldCharType="begin"/>
        </w:r>
        <w:r>
          <w:rPr>
            <w:lang w:val="de-DE"/>
          </w:rPr>
          <w:instrText xml:space="preserve"> PAGE </w:instrText>
        </w:r>
        <w:r>
          <w:rPr>
            <w:lang w:val="de-DE"/>
          </w:rPr>
          <w:fldChar w:fldCharType="separate"/>
        </w:r>
        <w:r>
          <w:rPr>
            <w:lang w:val="de-DE"/>
          </w:rPr>
          <w:t>64</w:t>
        </w:r>
        <w:r>
          <w:rPr>
            <w:lang w:val="de-DE"/>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33255754"/>
      <w:docPartObj>
        <w:docPartGallery w:val="Page Numbers (Top of Page)"/>
        <w:docPartUnique/>
      </w:docPartObj>
    </w:sdtPr>
    <w:sdtContent>
      <w:p w14:paraId="35472DE2" w14:textId="77777777" w:rsidR="007140B6" w:rsidRDefault="00000000">
        <w:pPr>
          <w:pStyle w:val="Header"/>
          <w:ind w:firstLine="1418"/>
        </w:pPr>
        <w:r>
          <w:tab/>
          <w:t>Text 92</w:t>
        </w:r>
        <w:r>
          <w:tab/>
        </w:r>
        <w:r>
          <w:rPr>
            <w:lang w:val="de-DE"/>
          </w:rPr>
          <w:fldChar w:fldCharType="begin"/>
        </w:r>
        <w:r>
          <w:rPr>
            <w:lang w:val="de-DE"/>
          </w:rPr>
          <w:instrText xml:space="preserve"> PAGE </w:instrText>
        </w:r>
        <w:r>
          <w:rPr>
            <w:lang w:val="de-DE"/>
          </w:rPr>
          <w:fldChar w:fldCharType="separate"/>
        </w:r>
        <w:r>
          <w:rPr>
            <w:lang w:val="de-DE"/>
          </w:rPr>
          <w:t>78</w:t>
        </w:r>
        <w:r>
          <w:rPr>
            <w:lang w:val="de-DE"/>
          </w:rPr>
          <w:fldChar w:fldCharType="end"/>
        </w:r>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283526"/>
      <w:docPartObj>
        <w:docPartGallery w:val="Page Numbers (Top of Page)"/>
        <w:docPartUnique/>
      </w:docPartObj>
    </w:sdtPr>
    <w:sdtContent>
      <w:p w14:paraId="5E9F9D06" w14:textId="77777777" w:rsidR="007140B6" w:rsidRDefault="00000000">
        <w:pPr>
          <w:pStyle w:val="Header"/>
          <w:ind w:firstLine="1418"/>
        </w:pPr>
        <w:r>
          <w:tab/>
          <w:t>Text 98</w:t>
        </w:r>
        <w:r>
          <w:tab/>
        </w:r>
        <w:r>
          <w:rPr>
            <w:lang w:val="de-DE"/>
          </w:rPr>
          <w:fldChar w:fldCharType="begin"/>
        </w:r>
        <w:r>
          <w:rPr>
            <w:lang w:val="de-DE"/>
          </w:rPr>
          <w:instrText xml:space="preserve"> PAGE </w:instrText>
        </w:r>
        <w:r>
          <w:rPr>
            <w:lang w:val="de-DE"/>
          </w:rPr>
          <w:fldChar w:fldCharType="separate"/>
        </w:r>
        <w:r>
          <w:rPr>
            <w:lang w:val="de-DE"/>
          </w:rPr>
          <w:t>84</w:t>
        </w:r>
        <w:r>
          <w:rPr>
            <w:lang w:val="de-DE"/>
          </w:rPr>
          <w:fldChar w:fldCharType="end"/>
        </w:r>
      </w:p>
    </w:sdtContent>
  </w:sdt>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79218509"/>
      <w:docPartObj>
        <w:docPartGallery w:val="Page Numbers (Top of Page)"/>
        <w:docPartUnique/>
      </w:docPartObj>
    </w:sdtPr>
    <w:sdtContent>
      <w:p w14:paraId="3FB62BC1" w14:textId="77777777" w:rsidR="007140B6" w:rsidRDefault="00000000">
        <w:pPr>
          <w:pStyle w:val="Header"/>
          <w:ind w:firstLine="1418"/>
        </w:pPr>
        <w:r>
          <w:tab/>
          <w:t>Text 98</w:t>
        </w:r>
        <w:r>
          <w:tab/>
        </w:r>
        <w:r>
          <w:rPr>
            <w:lang w:val="de-DE"/>
          </w:rPr>
          <w:fldChar w:fldCharType="begin"/>
        </w:r>
        <w:r>
          <w:rPr>
            <w:lang w:val="de-DE"/>
          </w:rPr>
          <w:instrText xml:space="preserve"> PAGE </w:instrText>
        </w:r>
        <w:r>
          <w:rPr>
            <w:lang w:val="de-DE"/>
          </w:rPr>
          <w:fldChar w:fldCharType="separate"/>
        </w:r>
        <w:r>
          <w:rPr>
            <w:lang w:val="de-DE"/>
          </w:rPr>
          <w:t>92</w:t>
        </w:r>
        <w:r>
          <w:rPr>
            <w:lang w:val="de-DE"/>
          </w:rPr>
          <w:fldChar w:fldCharType="end"/>
        </w:r>
      </w:p>
    </w:sdtContent>
  </w:sdt>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CD1187" w14:textId="77777777" w:rsidR="007140B6" w:rsidRDefault="00000000">
    <w:pPr>
      <w:pStyle w:val="Header"/>
      <w:ind w:right="360"/>
    </w:pPr>
    <w:r>
      <w:rPr>
        <w:noProof/>
      </w:rPr>
      <mc:AlternateContent>
        <mc:Choice Requires="wps">
          <w:drawing>
            <wp:anchor distT="0" distB="0" distL="0" distR="0" simplePos="0" relativeHeight="20" behindDoc="0" locked="0" layoutInCell="0" allowOverlap="1" wp14:anchorId="04125867" wp14:editId="4ED60D68">
              <wp:simplePos x="0" y="0"/>
              <wp:positionH relativeFrom="margin">
                <wp:align>right</wp:align>
              </wp:positionH>
              <wp:positionV relativeFrom="paragraph">
                <wp:posOffset>635</wp:posOffset>
              </wp:positionV>
              <wp:extent cx="210185" cy="160655"/>
              <wp:effectExtent l="0" t="0" r="0" b="0"/>
              <wp:wrapSquare wrapText="bothSides"/>
              <wp:docPr id="2" name="Rahmen1"/>
              <wp:cNvGraphicFramePr/>
              <a:graphic xmlns:a="http://schemas.openxmlformats.org/drawingml/2006/main">
                <a:graphicData uri="http://schemas.microsoft.com/office/word/2010/wordprocessingShape">
                  <wps:wsp>
                    <wps:cNvSpPr txBox="1"/>
                    <wps:spPr>
                      <a:xfrm>
                        <a:off x="0" y="0"/>
                        <a:ext cx="210185" cy="160655"/>
                      </a:xfrm>
                      <a:prstGeom prst="rect">
                        <a:avLst/>
                      </a:prstGeom>
                      <a:solidFill>
                        <a:srgbClr val="FFFFFF">
                          <a:alpha val="0"/>
                        </a:srgbClr>
                      </a:solidFill>
                    </wps:spPr>
                    <wps:txbx>
                      <w:txbxContent>
                        <w:p w14:paraId="3FBF9B80" w14:textId="77777777" w:rsidR="007140B6" w:rsidRDefault="00000000">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130</w:t>
                          </w:r>
                          <w:r>
                            <w:rPr>
                              <w:rStyle w:val="PageNumber"/>
                            </w:rPr>
                            <w:fldChar w:fldCharType="end"/>
                          </w:r>
                        </w:p>
                      </w:txbxContent>
                    </wps:txbx>
                    <wps:bodyPr lIns="0" tIns="0" rIns="0" bIns="0" anchor="t">
                      <a:spAutoFit/>
                    </wps:bodyPr>
                  </wps:wsp>
                </a:graphicData>
              </a:graphic>
            </wp:anchor>
          </w:drawing>
        </mc:Choice>
        <mc:Fallback>
          <w:pict>
            <v:shapetype w14:anchorId="04125867" id="_x0000_t202" coordsize="21600,21600" o:spt="202" path="m,l,21600r21600,l21600,xe">
              <v:stroke joinstyle="miter"/>
              <v:path gradientshapeok="t" o:connecttype="rect"/>
            </v:shapetype>
            <v:shape id="Rahmen1" o:spid="_x0000_s1026" type="#_x0000_t202" style="position:absolute;margin-left:-34.65pt;margin-top:.05pt;width:16.55pt;height:12.65pt;z-index:20;visibility:visible;mso-wrap-style:squar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" o:allowincell="f" stroked="f">
              <v:fill opacity="0"/>
              <v:textbox style="mso-fit-shape-to-text:t" inset="0,0,0,0">
                <w:txbxContent>
                  <w:p w14:paraId="3FBF9B80" w14:textId="77777777" w:rsidR="007140B6" w:rsidRDefault="00000000">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130</w:t>
                    </w:r>
                    <w:r>
                      <w:rPr>
                        <w:rStyle w:val="PageNumber"/>
                      </w:rPr>
                      <w:fldChar w:fldCharType="end"/>
                    </w:r>
                  </w:p>
                </w:txbxContent>
              </v:textbox>
              <w10:wrap type="square" anchorx="margin"/>
            </v:shape>
          </w:pict>
        </mc:Fallback>
      </mc:AlternateContent>
    </w:r>
  </w:p>
  <w:p w14:paraId="4EED8453" w14:textId="77777777" w:rsidR="00DE3CF9" w:rsidRDefault="00DE3CF9"/>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CE6BDE" w14:textId="77777777" w:rsidR="007140B6" w:rsidRDefault="00000000">
    <w:pPr>
      <w:pStyle w:val="Header"/>
      <w:ind w:right="360"/>
    </w:pPr>
    <w:r>
      <w:t>Urfa Text</w:t>
    </w:r>
    <w:r>
      <w:rPr>
        <w:noProof/>
      </w:rPr>
      <mc:AlternateContent>
        <mc:Choice Requires="wps">
          <w:drawing>
            <wp:anchor distT="0" distB="0" distL="0" distR="0" simplePos="0" relativeHeight="38" behindDoc="0" locked="0" layoutInCell="0" allowOverlap="1" wp14:anchorId="04CD2C25" wp14:editId="4E23475B">
              <wp:simplePos x="0" y="0"/>
              <wp:positionH relativeFrom="margin">
                <wp:align>right</wp:align>
              </wp:positionH>
              <wp:positionV relativeFrom="paragraph">
                <wp:posOffset>635</wp:posOffset>
              </wp:positionV>
              <wp:extent cx="210185" cy="160655"/>
              <wp:effectExtent l="0" t="0" r="0" b="0"/>
              <wp:wrapSquare wrapText="bothSides"/>
              <wp:docPr id="3" name="Rahmen2"/>
              <wp:cNvGraphicFramePr/>
              <a:graphic xmlns:a="http://schemas.openxmlformats.org/drawingml/2006/main">
                <a:graphicData uri="http://schemas.microsoft.com/office/word/2010/wordprocessingShape">
                  <wps:wsp>
                    <wps:cNvSpPr txBox="1"/>
                    <wps:spPr>
                      <a:xfrm>
                        <a:off x="0" y="0"/>
                        <a:ext cx="210185" cy="160655"/>
                      </a:xfrm>
                      <a:prstGeom prst="rect">
                        <a:avLst/>
                      </a:prstGeom>
                      <a:solidFill>
                        <a:srgbClr val="FFFFFF">
                          <a:alpha val="0"/>
                        </a:srgbClr>
                      </a:solidFill>
                    </wps:spPr>
                    <wps:txbx>
                      <w:txbxContent>
                        <w:p w14:paraId="5EC3E50D" w14:textId="77777777" w:rsidR="007140B6" w:rsidRDefault="00000000">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131</w:t>
                          </w:r>
                          <w:r>
                            <w:rPr>
                              <w:rStyle w:val="PageNumber"/>
                            </w:rPr>
                            <w:fldChar w:fldCharType="end"/>
                          </w:r>
                        </w:p>
                      </w:txbxContent>
                    </wps:txbx>
                    <wps:bodyPr lIns="0" tIns="0" rIns="0" bIns="0" anchor="t">
                      <a:spAutoFit/>
                    </wps:bodyPr>
                  </wps:wsp>
                </a:graphicData>
              </a:graphic>
            </wp:anchor>
          </w:drawing>
        </mc:Choice>
        <mc:Fallback>
          <w:pict>
            <v:shapetype w14:anchorId="04CD2C25" id="_x0000_t202" coordsize="21600,21600" o:spt="202" path="m,l,21600r21600,l21600,xe">
              <v:stroke joinstyle="miter"/>
              <v:path gradientshapeok="t" o:connecttype="rect"/>
            </v:shapetype>
            <v:shape id="Rahmen2" o:spid="_x0000_s1027" type="#_x0000_t202" style="position:absolute;margin-left:-34.65pt;margin-top:.05pt;width:16.55pt;height:12.65pt;z-index:38;visibility:visible;mso-wrap-style:squar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" o:allowincell="f" stroked="f">
              <v:fill opacity="0"/>
              <v:textbox style="mso-fit-shape-to-text:t" inset="0,0,0,0">
                <w:txbxContent>
                  <w:p w14:paraId="5EC3E50D" w14:textId="77777777" w:rsidR="007140B6" w:rsidRDefault="00000000">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t>131</w:t>
                    </w:r>
                    <w:r>
                      <w:rPr>
                        <w:rStyle w:val="PageNumber"/>
                      </w:rPr>
                      <w:fldChar w:fldCharType="end"/>
                    </w:r>
                  </w:p>
                </w:txbxContent>
              </v:textbox>
              <w10:wrap type="square" anchorx="margin"/>
            </v:shape>
          </w:pict>
        </mc:Fallback>
      </mc:AlternateContent>
    </w:r>
  </w:p>
  <w:p w14:paraId="4F427491" w14:textId="77777777" w:rsidR="00DE3CF9" w:rsidRDefault="00DE3CF9"/>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48847367"/>
      <w:docPartObj>
        <w:docPartGallery w:val="Page Numbers (Top of Page)"/>
        <w:docPartUnique/>
      </w:docPartObj>
    </w:sdtPr>
    <w:sdtContent>
      <w:p w14:paraId="39C1466F" w14:textId="77777777" w:rsidR="007140B6" w:rsidRDefault="00000000">
        <w:pPr>
          <w:pStyle w:val="Header"/>
          <w:ind w:firstLine="1418"/>
        </w:pPr>
        <w:r>
          <w:tab/>
          <w:t>Text 98</w:t>
        </w:r>
        <w:r>
          <w:tab/>
        </w:r>
        <w:r>
          <w:rPr>
            <w:lang w:val="de-DE"/>
          </w:rPr>
          <w:fldChar w:fldCharType="begin"/>
        </w:r>
        <w:r>
          <w:rPr>
            <w:lang w:val="de-DE"/>
          </w:rPr>
          <w:instrText xml:space="preserve"> PAGE </w:instrText>
        </w:r>
        <w:r>
          <w:rPr>
            <w:lang w:val="de-DE"/>
          </w:rPr>
          <w:fldChar w:fldCharType="separate"/>
        </w:r>
        <w:r>
          <w:rPr>
            <w:lang w:val="de-DE"/>
          </w:rPr>
          <w:t>95</w:t>
        </w:r>
        <w:r>
          <w:rPr>
            <w:lang w:val="de-DE"/>
          </w:rPr>
          <w:fldChar w:fldCharType="end"/>
        </w:r>
      </w:p>
    </w:sdtContent>
  </w:sdt>
  <w:p w14:paraId="40D71E9B" w14:textId="77777777" w:rsidR="00DE3CF9" w:rsidRDefault="00DE3CF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E1EDE1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CFAEE92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24A14D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2C0876C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288CFC8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3CA035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4BEE5A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45A578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162BB54"/>
    <w:lvl w:ilvl="0">
      <w:start w:val="1"/>
      <w:numFmt w:val="decimal"/>
      <w:lvlText w:val="%1."/>
      <w:lvlJc w:val="left"/>
      <w:pPr>
        <w:tabs>
          <w:tab w:val="num" w:pos="360"/>
        </w:tabs>
        <w:ind w:left="360" w:hanging="360"/>
      </w:pPr>
    </w:lvl>
  </w:abstractNum>
  <w:abstractNum w:abstractNumId="9" w15:restartNumberingAfterBreak="0">
    <w:nsid w:val="050F2EB5"/>
    <w:multiLevelType w:val="hybridMultilevel"/>
    <w:tmpl w:val="869C801E"/>
    <w:lvl w:ilvl="0" w:tplc="372ACD10">
      <w:start w:val="23"/>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218A687C"/>
    <w:multiLevelType w:val="multilevel"/>
    <w:tmpl w:val="47F4BBD6"/>
    <w:lvl w:ilvl="0">
      <w:start w:val="1"/>
      <w:numFmt w:val="bullet"/>
      <w:lvlText w:val=""/>
      <w:lvlJc w:val="left"/>
      <w:pPr>
        <w:tabs>
          <w:tab w:val="num" w:pos="0"/>
        </w:tabs>
        <w:ind w:left="502" w:hanging="360"/>
      </w:pPr>
      <w:rPr>
        <w:rFonts w:ascii="Symbol" w:hAnsi="Symbol" w:cs="Symbol" w:hint="default"/>
      </w:rPr>
    </w:lvl>
    <w:lvl w:ilvl="1">
      <w:start w:val="1"/>
      <w:numFmt w:val="bullet"/>
      <w:lvlText w:val="o"/>
      <w:lvlJc w:val="left"/>
      <w:pPr>
        <w:tabs>
          <w:tab w:val="num" w:pos="0"/>
        </w:tabs>
        <w:ind w:left="1222" w:hanging="360"/>
      </w:pPr>
      <w:rPr>
        <w:rFonts w:ascii="Courier New" w:hAnsi="Courier New" w:cs="Courier New" w:hint="default"/>
      </w:rPr>
    </w:lvl>
    <w:lvl w:ilvl="2">
      <w:start w:val="1"/>
      <w:numFmt w:val="bullet"/>
      <w:lvlText w:val=""/>
      <w:lvlJc w:val="left"/>
      <w:pPr>
        <w:tabs>
          <w:tab w:val="num" w:pos="0"/>
        </w:tabs>
        <w:ind w:left="1942" w:hanging="360"/>
      </w:pPr>
      <w:rPr>
        <w:rFonts w:ascii="Wingdings" w:hAnsi="Wingdings" w:cs="Wingdings" w:hint="default"/>
      </w:rPr>
    </w:lvl>
    <w:lvl w:ilvl="3">
      <w:start w:val="1"/>
      <w:numFmt w:val="bullet"/>
      <w:lvlText w:val=""/>
      <w:lvlJc w:val="left"/>
      <w:pPr>
        <w:tabs>
          <w:tab w:val="num" w:pos="0"/>
        </w:tabs>
        <w:ind w:left="2662" w:hanging="360"/>
      </w:pPr>
      <w:rPr>
        <w:rFonts w:ascii="Symbol" w:hAnsi="Symbol" w:cs="Symbol" w:hint="default"/>
      </w:rPr>
    </w:lvl>
    <w:lvl w:ilvl="4">
      <w:start w:val="1"/>
      <w:numFmt w:val="bullet"/>
      <w:lvlText w:val="o"/>
      <w:lvlJc w:val="left"/>
      <w:pPr>
        <w:tabs>
          <w:tab w:val="num" w:pos="0"/>
        </w:tabs>
        <w:ind w:left="3382" w:hanging="360"/>
      </w:pPr>
      <w:rPr>
        <w:rFonts w:ascii="Courier New" w:hAnsi="Courier New" w:cs="Courier New" w:hint="default"/>
      </w:rPr>
    </w:lvl>
    <w:lvl w:ilvl="5">
      <w:start w:val="1"/>
      <w:numFmt w:val="bullet"/>
      <w:lvlText w:val=""/>
      <w:lvlJc w:val="left"/>
      <w:pPr>
        <w:tabs>
          <w:tab w:val="num" w:pos="0"/>
        </w:tabs>
        <w:ind w:left="4102" w:hanging="360"/>
      </w:pPr>
      <w:rPr>
        <w:rFonts w:ascii="Wingdings" w:hAnsi="Wingdings" w:cs="Wingdings" w:hint="default"/>
      </w:rPr>
    </w:lvl>
    <w:lvl w:ilvl="6">
      <w:start w:val="1"/>
      <w:numFmt w:val="bullet"/>
      <w:lvlText w:val=""/>
      <w:lvlJc w:val="left"/>
      <w:pPr>
        <w:tabs>
          <w:tab w:val="num" w:pos="0"/>
        </w:tabs>
        <w:ind w:left="4822" w:hanging="360"/>
      </w:pPr>
      <w:rPr>
        <w:rFonts w:ascii="Symbol" w:hAnsi="Symbol" w:cs="Symbol" w:hint="default"/>
      </w:rPr>
    </w:lvl>
    <w:lvl w:ilvl="7">
      <w:start w:val="1"/>
      <w:numFmt w:val="bullet"/>
      <w:lvlText w:val="o"/>
      <w:lvlJc w:val="left"/>
      <w:pPr>
        <w:tabs>
          <w:tab w:val="num" w:pos="0"/>
        </w:tabs>
        <w:ind w:left="5542" w:hanging="360"/>
      </w:pPr>
      <w:rPr>
        <w:rFonts w:ascii="Courier New" w:hAnsi="Courier New" w:cs="Courier New" w:hint="default"/>
      </w:rPr>
    </w:lvl>
    <w:lvl w:ilvl="8">
      <w:start w:val="1"/>
      <w:numFmt w:val="bullet"/>
      <w:lvlText w:val=""/>
      <w:lvlJc w:val="left"/>
      <w:pPr>
        <w:tabs>
          <w:tab w:val="num" w:pos="0"/>
        </w:tabs>
        <w:ind w:left="6262" w:hanging="360"/>
      </w:pPr>
      <w:rPr>
        <w:rFonts w:ascii="Wingdings" w:hAnsi="Wingdings" w:cs="Wingdings" w:hint="default"/>
      </w:rPr>
    </w:lvl>
  </w:abstractNum>
  <w:abstractNum w:abstractNumId="11" w15:restartNumberingAfterBreak="0">
    <w:nsid w:val="3CA84AC3"/>
    <w:multiLevelType w:val="hybridMultilevel"/>
    <w:tmpl w:val="428444E2"/>
    <w:lvl w:ilvl="0" w:tplc="64B28D96">
      <w:start w:val="6"/>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5C253EA6"/>
    <w:multiLevelType w:val="hybridMultilevel"/>
    <w:tmpl w:val="086A097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67DC1D62"/>
    <w:multiLevelType w:val="multilevel"/>
    <w:tmpl w:val="E8B28D9C"/>
    <w:lvl w:ilvl="0">
      <w:start w:val="1"/>
      <w:numFmt w:val="bullet"/>
      <w:pStyle w:val="ListBullet"/>
      <w:lvlText w:val=""/>
      <w:lvlJc w:val="left"/>
      <w:pPr>
        <w:tabs>
          <w:tab w:val="num" w:pos="360"/>
        </w:tabs>
        <w:ind w:left="360"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4" w15:restartNumberingAfterBreak="0">
    <w:nsid w:val="67DD44BC"/>
    <w:multiLevelType w:val="hybridMultilevel"/>
    <w:tmpl w:val="682E3D80"/>
    <w:lvl w:ilvl="0" w:tplc="8350FA00">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6D262720"/>
    <w:multiLevelType w:val="multilevel"/>
    <w:tmpl w:val="4DD2F440"/>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6" w15:restartNumberingAfterBreak="0">
    <w:nsid w:val="6FCE0B35"/>
    <w:multiLevelType w:val="hybridMultilevel"/>
    <w:tmpl w:val="526C718A"/>
    <w:lvl w:ilvl="0" w:tplc="0C070001">
      <w:start w:val="1"/>
      <w:numFmt w:val="bullet"/>
      <w:lvlText w:val=""/>
      <w:lvlJc w:val="left"/>
      <w:pPr>
        <w:ind w:left="502" w:hanging="360"/>
      </w:pPr>
      <w:rPr>
        <w:rFonts w:ascii="Symbol" w:hAnsi="Symbol" w:hint="default"/>
      </w:rPr>
    </w:lvl>
    <w:lvl w:ilvl="1" w:tplc="0C070003" w:tentative="1">
      <w:start w:val="1"/>
      <w:numFmt w:val="bullet"/>
      <w:lvlText w:val="o"/>
      <w:lvlJc w:val="left"/>
      <w:pPr>
        <w:ind w:left="1222" w:hanging="360"/>
      </w:pPr>
      <w:rPr>
        <w:rFonts w:ascii="Courier New" w:hAnsi="Courier New" w:cs="Courier New" w:hint="default"/>
      </w:rPr>
    </w:lvl>
    <w:lvl w:ilvl="2" w:tplc="0C070005" w:tentative="1">
      <w:start w:val="1"/>
      <w:numFmt w:val="bullet"/>
      <w:lvlText w:val=""/>
      <w:lvlJc w:val="left"/>
      <w:pPr>
        <w:ind w:left="1942" w:hanging="360"/>
      </w:pPr>
      <w:rPr>
        <w:rFonts w:ascii="Wingdings" w:hAnsi="Wingdings" w:hint="default"/>
      </w:rPr>
    </w:lvl>
    <w:lvl w:ilvl="3" w:tplc="0C070001" w:tentative="1">
      <w:start w:val="1"/>
      <w:numFmt w:val="bullet"/>
      <w:lvlText w:val=""/>
      <w:lvlJc w:val="left"/>
      <w:pPr>
        <w:ind w:left="2662" w:hanging="360"/>
      </w:pPr>
      <w:rPr>
        <w:rFonts w:ascii="Symbol" w:hAnsi="Symbol" w:hint="default"/>
      </w:rPr>
    </w:lvl>
    <w:lvl w:ilvl="4" w:tplc="0C070003" w:tentative="1">
      <w:start w:val="1"/>
      <w:numFmt w:val="bullet"/>
      <w:lvlText w:val="o"/>
      <w:lvlJc w:val="left"/>
      <w:pPr>
        <w:ind w:left="3382" w:hanging="360"/>
      </w:pPr>
      <w:rPr>
        <w:rFonts w:ascii="Courier New" w:hAnsi="Courier New" w:cs="Courier New" w:hint="default"/>
      </w:rPr>
    </w:lvl>
    <w:lvl w:ilvl="5" w:tplc="0C070005" w:tentative="1">
      <w:start w:val="1"/>
      <w:numFmt w:val="bullet"/>
      <w:lvlText w:val=""/>
      <w:lvlJc w:val="left"/>
      <w:pPr>
        <w:ind w:left="4102" w:hanging="360"/>
      </w:pPr>
      <w:rPr>
        <w:rFonts w:ascii="Wingdings" w:hAnsi="Wingdings" w:hint="default"/>
      </w:rPr>
    </w:lvl>
    <w:lvl w:ilvl="6" w:tplc="0C070001" w:tentative="1">
      <w:start w:val="1"/>
      <w:numFmt w:val="bullet"/>
      <w:lvlText w:val=""/>
      <w:lvlJc w:val="left"/>
      <w:pPr>
        <w:ind w:left="4822" w:hanging="360"/>
      </w:pPr>
      <w:rPr>
        <w:rFonts w:ascii="Symbol" w:hAnsi="Symbol" w:hint="default"/>
      </w:rPr>
    </w:lvl>
    <w:lvl w:ilvl="7" w:tplc="0C070003" w:tentative="1">
      <w:start w:val="1"/>
      <w:numFmt w:val="bullet"/>
      <w:lvlText w:val="o"/>
      <w:lvlJc w:val="left"/>
      <w:pPr>
        <w:ind w:left="5542" w:hanging="360"/>
      </w:pPr>
      <w:rPr>
        <w:rFonts w:ascii="Courier New" w:hAnsi="Courier New" w:cs="Courier New" w:hint="default"/>
      </w:rPr>
    </w:lvl>
    <w:lvl w:ilvl="8" w:tplc="0C070005" w:tentative="1">
      <w:start w:val="1"/>
      <w:numFmt w:val="bullet"/>
      <w:lvlText w:val=""/>
      <w:lvlJc w:val="left"/>
      <w:pPr>
        <w:ind w:left="6262" w:hanging="360"/>
      </w:pPr>
      <w:rPr>
        <w:rFonts w:ascii="Wingdings" w:hAnsi="Wingdings" w:hint="default"/>
      </w:rPr>
    </w:lvl>
  </w:abstractNum>
  <w:num w:numId="1" w16cid:durableId="1033648051">
    <w:abstractNumId w:val="13"/>
  </w:num>
  <w:num w:numId="2" w16cid:durableId="684214172">
    <w:abstractNumId w:val="10"/>
  </w:num>
  <w:num w:numId="3" w16cid:durableId="1488135121">
    <w:abstractNumId w:val="15"/>
  </w:num>
  <w:num w:numId="4" w16cid:durableId="2024433027">
    <w:abstractNumId w:val="7"/>
  </w:num>
  <w:num w:numId="5" w16cid:durableId="1604798662">
    <w:abstractNumId w:val="6"/>
  </w:num>
  <w:num w:numId="6" w16cid:durableId="205260304">
    <w:abstractNumId w:val="5"/>
  </w:num>
  <w:num w:numId="7" w16cid:durableId="723722952">
    <w:abstractNumId w:val="4"/>
  </w:num>
  <w:num w:numId="8" w16cid:durableId="155000715">
    <w:abstractNumId w:val="8"/>
  </w:num>
  <w:num w:numId="9" w16cid:durableId="159514653">
    <w:abstractNumId w:val="3"/>
  </w:num>
  <w:num w:numId="10" w16cid:durableId="704211815">
    <w:abstractNumId w:val="2"/>
  </w:num>
  <w:num w:numId="11" w16cid:durableId="1290818107">
    <w:abstractNumId w:val="1"/>
  </w:num>
  <w:num w:numId="12" w16cid:durableId="1936209911">
    <w:abstractNumId w:val="0"/>
  </w:num>
  <w:num w:numId="13" w16cid:durableId="1414473787">
    <w:abstractNumId w:val="9"/>
  </w:num>
  <w:num w:numId="14" w16cid:durableId="770709090">
    <w:abstractNumId w:val="11"/>
  </w:num>
  <w:num w:numId="15" w16cid:durableId="365298984">
    <w:abstractNumId w:val="14"/>
  </w:num>
  <w:num w:numId="16" w16cid:durableId="594706022">
    <w:abstractNumId w:val="16"/>
  </w:num>
  <w:num w:numId="17" w16cid:durableId="127606282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embedSystemFonts/>
  <w:defaultTabStop w:val="709"/>
  <w:autoHyphenation/>
  <w:hyphenationZone w:val="425"/>
  <w:evenAndOddHeaders/>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140B6"/>
    <w:rsid w:val="000003DE"/>
    <w:rsid w:val="00004044"/>
    <w:rsid w:val="00072774"/>
    <w:rsid w:val="0009792D"/>
    <w:rsid w:val="000E0F53"/>
    <w:rsid w:val="00225528"/>
    <w:rsid w:val="002A2BAF"/>
    <w:rsid w:val="003D216E"/>
    <w:rsid w:val="003F13B9"/>
    <w:rsid w:val="003F699B"/>
    <w:rsid w:val="00407025"/>
    <w:rsid w:val="00407D5F"/>
    <w:rsid w:val="00411DAB"/>
    <w:rsid w:val="00412437"/>
    <w:rsid w:val="00470B28"/>
    <w:rsid w:val="004766D2"/>
    <w:rsid w:val="004B23A4"/>
    <w:rsid w:val="00526756"/>
    <w:rsid w:val="00547286"/>
    <w:rsid w:val="00581A4E"/>
    <w:rsid w:val="00636CC4"/>
    <w:rsid w:val="00660287"/>
    <w:rsid w:val="007140B6"/>
    <w:rsid w:val="00733B5C"/>
    <w:rsid w:val="007572DC"/>
    <w:rsid w:val="00775CA1"/>
    <w:rsid w:val="00775D04"/>
    <w:rsid w:val="007833FF"/>
    <w:rsid w:val="007B042D"/>
    <w:rsid w:val="008D2C0B"/>
    <w:rsid w:val="008F33E8"/>
    <w:rsid w:val="008F630C"/>
    <w:rsid w:val="009C4026"/>
    <w:rsid w:val="00A6325D"/>
    <w:rsid w:val="00A800EB"/>
    <w:rsid w:val="00AD69AF"/>
    <w:rsid w:val="00B70C83"/>
    <w:rsid w:val="00BA3E7A"/>
    <w:rsid w:val="00C4153C"/>
    <w:rsid w:val="00D204B2"/>
    <w:rsid w:val="00D2456C"/>
    <w:rsid w:val="00D35FD8"/>
    <w:rsid w:val="00D83BA2"/>
    <w:rsid w:val="00DE3CF9"/>
    <w:rsid w:val="00E02929"/>
    <w:rsid w:val="00E05F8B"/>
    <w:rsid w:val="00E813A3"/>
    <w:rsid w:val="00EC1201"/>
    <w:rsid w:val="00F0080D"/>
    <w:rsid w:val="00F57617"/>
    <w:rsid w:val="00FF0D66"/>
  </w:rsids>
  <m:mathPr>
    <m:mathFont m:val="Cambria Math"/>
    <m:brkBin m:val="before"/>
    <m:brkBinSub m:val="--"/>
    <m:smallFrac m:val="0"/>
    <m:dispDef/>
    <m:lMargin m:val="0"/>
    <m:rMargin m:val="0"/>
    <m:defJc m:val="centerGroup"/>
    <m:wrapIndent m:val="1440"/>
    <m:intLim m:val="subSup"/>
    <m:naryLim m:val="undOvr"/>
  </m:mathPr>
  <w:themeFontLang w:val="de-AT" w:eastAsi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5A72AD"/>
  <w15:docId w15:val="{7D2FBB1A-C4CA-4B49-B094-1EA12998E0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AT" w:eastAsia="de-AT" w:bidi="ar-SA"/>
      </w:rPr>
    </w:rPrDefault>
    <w:pPrDefault>
      <w:pPr>
        <w:suppressAutoHyphens/>
      </w:pPr>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35576"/>
    <w:pPr>
      <w:spacing w:line="292" w:lineRule="auto"/>
    </w:pPr>
    <w:rPr>
      <w:sz w:val="22"/>
      <w:szCs w:val="24"/>
      <w:lang w:val="en-GB" w:eastAsia="de-DE"/>
    </w:rPr>
  </w:style>
  <w:style w:type="paragraph" w:styleId="Heading1">
    <w:name w:val="heading 1"/>
    <w:basedOn w:val="Normal"/>
    <w:next w:val="Normal"/>
    <w:qFormat/>
    <w:rsid w:val="00B06BE6"/>
    <w:pPr>
      <w:keepNext/>
      <w:spacing w:line="480" w:lineRule="auto"/>
      <w:jc w:val="both"/>
      <w:outlineLvl w:val="0"/>
    </w:pPr>
    <w:rPr>
      <w:b/>
      <w:sz w:val="28"/>
    </w:rPr>
  </w:style>
  <w:style w:type="paragraph" w:styleId="Heading2">
    <w:name w:val="heading 2"/>
    <w:basedOn w:val="Normal"/>
    <w:next w:val="Normal"/>
    <w:qFormat/>
    <w:rsid w:val="00B06BE6"/>
    <w:pPr>
      <w:keepNext/>
      <w:spacing w:before="240" w:after="60"/>
      <w:outlineLvl w:val="1"/>
    </w:pPr>
    <w:rPr>
      <w:rFonts w:cs="Arial"/>
      <w:b/>
      <w:bCs/>
      <w:iCs/>
      <w:sz w:val="26"/>
      <w:szCs w:val="28"/>
    </w:rPr>
  </w:style>
  <w:style w:type="paragraph" w:styleId="Heading3">
    <w:name w:val="heading 3"/>
    <w:basedOn w:val="Normal"/>
    <w:next w:val="Normal"/>
    <w:qFormat/>
    <w:rsid w:val="00B06BE6"/>
    <w:pPr>
      <w:keepNext/>
      <w:jc w:val="both"/>
      <w:outlineLvl w:val="2"/>
    </w:pPr>
    <w:rPr>
      <w:b/>
    </w:rPr>
  </w:style>
  <w:style w:type="paragraph" w:styleId="Heading4">
    <w:name w:val="heading 4"/>
    <w:basedOn w:val="Normal"/>
    <w:next w:val="Normal"/>
    <w:qFormat/>
    <w:rsid w:val="00DF6753"/>
    <w:pPr>
      <w:keepNext/>
      <w:outlineLvl w:val="3"/>
    </w:pPr>
    <w:rPr>
      <w:b/>
      <w:i/>
    </w:rPr>
  </w:style>
  <w:style w:type="paragraph" w:styleId="Heading5">
    <w:name w:val="heading 5"/>
    <w:basedOn w:val="Normal"/>
    <w:next w:val="Normal"/>
    <w:qFormat/>
    <w:rsid w:val="00620C8D"/>
    <w:pPr>
      <w:keepNext/>
      <w:ind w:left="2098" w:hanging="2098"/>
      <w:jc w:val="both"/>
      <w:outlineLvl w:val="4"/>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qFormat/>
    <w:rsid w:val="00620C8D"/>
  </w:style>
  <w:style w:type="character" w:customStyle="1" w:styleId="Funotenzeichen">
    <w:name w:val="Fußnotenzeichen"/>
    <w:qFormat/>
    <w:rsid w:val="00620C8D"/>
    <w:rPr>
      <w:vertAlign w:val="superscript"/>
    </w:rPr>
  </w:style>
  <w:style w:type="character" w:customStyle="1" w:styleId="FootnoteReference1">
    <w:name w:val="Footnote Reference1"/>
    <w:rsid w:val="00BD2CA0"/>
    <w:rPr>
      <w:vertAlign w:val="superscript"/>
    </w:rPr>
  </w:style>
  <w:style w:type="character" w:customStyle="1" w:styleId="rwrro3">
    <w:name w:val="rwrro3"/>
    <w:qFormat/>
    <w:rsid w:val="007C3F3C"/>
    <w:rPr>
      <w:strike w:val="0"/>
      <w:dstrike w:val="0"/>
      <w:color w:val="000000"/>
      <w:u w:val="none"/>
      <w:effect w:val="none"/>
    </w:rPr>
  </w:style>
  <w:style w:type="character" w:customStyle="1" w:styleId="HeaderChar">
    <w:name w:val="Header Char"/>
    <w:basedOn w:val="DefaultParagraphFont"/>
    <w:link w:val="Header"/>
    <w:qFormat/>
    <w:rsid w:val="00E37A9F"/>
    <w:rPr>
      <w:rFonts w:ascii="Charis SIL" w:hAnsi="Charis SIL"/>
      <w:sz w:val="24"/>
      <w:szCs w:val="24"/>
      <w:lang w:val="en-GB" w:eastAsia="de-DE"/>
    </w:rPr>
  </w:style>
  <w:style w:type="character" w:styleId="Hyperlink">
    <w:name w:val="Hyperlink"/>
    <w:uiPriority w:val="99"/>
    <w:rsid w:val="008D67BC"/>
    <w:rPr>
      <w:color w:val="0000FF"/>
      <w:u w:val="single"/>
    </w:rPr>
  </w:style>
  <w:style w:type="character" w:customStyle="1" w:styleId="FootnoteTextChar">
    <w:name w:val="Footnote Text Char"/>
    <w:aliases w:val="Fußnote Char"/>
    <w:basedOn w:val="DefaultParagraphFont"/>
    <w:link w:val="FootnoteText"/>
    <w:semiHidden/>
    <w:qFormat/>
    <w:rsid w:val="00DF5BB5"/>
    <w:rPr>
      <w:rFonts w:ascii="Charis SIL" w:hAnsi="Charis SIL"/>
      <w:lang w:val="en-GB" w:eastAsia="de-DE"/>
    </w:rPr>
  </w:style>
  <w:style w:type="character" w:customStyle="1" w:styleId="DateChar">
    <w:name w:val="Date Char"/>
    <w:basedOn w:val="DefaultParagraphFont"/>
    <w:link w:val="Date"/>
    <w:qFormat/>
    <w:rsid w:val="00A608C2"/>
    <w:rPr>
      <w:rFonts w:ascii="Charis SIL" w:hAnsi="Charis SIL"/>
      <w:szCs w:val="24"/>
      <w:lang w:val="en-GB" w:eastAsia="de-DE"/>
    </w:rPr>
  </w:style>
  <w:style w:type="character" w:customStyle="1" w:styleId="EndnoteTextChar">
    <w:name w:val="Endnote Text Char"/>
    <w:basedOn w:val="DefaultParagraphFont"/>
    <w:link w:val="EndnoteText"/>
    <w:semiHidden/>
    <w:qFormat/>
    <w:rsid w:val="002F0F99"/>
    <w:rPr>
      <w:rFonts w:ascii="Charis SIL" w:hAnsi="Charis SIL"/>
      <w:lang w:val="en-GB" w:eastAsia="de-DE"/>
    </w:rPr>
  </w:style>
  <w:style w:type="character" w:customStyle="1" w:styleId="Endnotenzeichen">
    <w:name w:val="Endnotenzeichen"/>
    <w:basedOn w:val="DefaultParagraphFont"/>
    <w:semiHidden/>
    <w:unhideWhenUsed/>
    <w:qFormat/>
    <w:rsid w:val="002F0F99"/>
    <w:rPr>
      <w:vertAlign w:val="superscript"/>
    </w:rPr>
  </w:style>
  <w:style w:type="character" w:styleId="EndnoteReference">
    <w:name w:val="endnote reference"/>
    <w:rPr>
      <w:vertAlign w:val="superscript"/>
    </w:rPr>
  </w:style>
  <w:style w:type="character" w:customStyle="1" w:styleId="BalloonTextChar">
    <w:name w:val="Balloon Text Char"/>
    <w:basedOn w:val="DefaultParagraphFont"/>
    <w:link w:val="BalloonText"/>
    <w:semiHidden/>
    <w:qFormat/>
    <w:rsid w:val="00201263"/>
    <w:rPr>
      <w:rFonts w:ascii="Segoe UI" w:hAnsi="Segoe UI" w:cs="Segoe UI"/>
      <w:sz w:val="18"/>
      <w:szCs w:val="18"/>
      <w:lang w:val="en-GB" w:eastAsia="de-DE"/>
    </w:rPr>
  </w:style>
  <w:style w:type="character" w:styleId="FollowedHyperlink">
    <w:name w:val="FollowedHyperlink"/>
    <w:basedOn w:val="DefaultParagraphFont"/>
    <w:semiHidden/>
    <w:unhideWhenUsed/>
    <w:rsid w:val="002C77AD"/>
    <w:rPr>
      <w:color w:val="800080" w:themeColor="followedHyperlink"/>
      <w:u w:val="single"/>
    </w:rPr>
  </w:style>
  <w:style w:type="character" w:customStyle="1" w:styleId="normaltextrun">
    <w:name w:val="normaltextrun"/>
    <w:basedOn w:val="DefaultParagraphFont"/>
    <w:qFormat/>
    <w:rsid w:val="009A1B58"/>
  </w:style>
  <w:style w:type="character" w:customStyle="1" w:styleId="eop">
    <w:name w:val="eop"/>
    <w:basedOn w:val="DefaultParagraphFont"/>
    <w:qFormat/>
    <w:rsid w:val="009A1B58"/>
  </w:style>
  <w:style w:type="character" w:styleId="Strong">
    <w:name w:val="Strong"/>
    <w:basedOn w:val="DefaultParagraphFont"/>
    <w:qFormat/>
    <w:rsid w:val="00807F3B"/>
    <w:rPr>
      <w:b/>
      <w:bCs/>
    </w:rPr>
  </w:style>
  <w:style w:type="character" w:styleId="CommentReference">
    <w:name w:val="annotation reference"/>
    <w:basedOn w:val="DefaultParagraphFont"/>
    <w:semiHidden/>
    <w:unhideWhenUsed/>
    <w:qFormat/>
    <w:rsid w:val="009776E0"/>
    <w:rPr>
      <w:sz w:val="16"/>
      <w:szCs w:val="16"/>
    </w:rPr>
  </w:style>
  <w:style w:type="character" w:customStyle="1" w:styleId="CommentTextChar">
    <w:name w:val="Comment Text Char"/>
    <w:basedOn w:val="DefaultParagraphFont"/>
    <w:link w:val="CommentText"/>
    <w:semiHidden/>
    <w:qFormat/>
    <w:rsid w:val="009776E0"/>
    <w:rPr>
      <w:lang w:val="en-GB" w:eastAsia="de-DE"/>
    </w:rPr>
  </w:style>
  <w:style w:type="character" w:customStyle="1" w:styleId="CommentSubjectChar">
    <w:name w:val="Comment Subject Char"/>
    <w:basedOn w:val="CommentTextChar"/>
    <w:link w:val="CommentSubject"/>
    <w:semiHidden/>
    <w:qFormat/>
    <w:rsid w:val="009776E0"/>
    <w:rPr>
      <w:b/>
      <w:bCs/>
      <w:lang w:val="en-GB" w:eastAsia="de-DE"/>
    </w:rPr>
  </w:style>
  <w:style w:type="character" w:customStyle="1" w:styleId="Verzeichnissprung">
    <w:name w:val="Verzeichnissprung"/>
    <w:qFormat/>
  </w:style>
  <w:style w:type="paragraph" w:customStyle="1" w:styleId="berschrift">
    <w:name w:val="Überschrift"/>
    <w:basedOn w:val="Normal"/>
    <w:next w:val="BodyText"/>
    <w:qFormat/>
    <w:pPr>
      <w:keepNext/>
      <w:spacing w:before="240" w:after="120"/>
    </w:pPr>
    <w:rPr>
      <w:rFonts w:ascii="Liberation Sans" w:eastAsia="Source Han Sans CN" w:hAnsi="Liberation Sans" w:cs="Droid Sans Devanagari"/>
      <w:sz w:val="28"/>
      <w:szCs w:val="28"/>
    </w:rPr>
  </w:style>
  <w:style w:type="paragraph" w:styleId="BodyText">
    <w:name w:val="Body Text"/>
    <w:basedOn w:val="Normal"/>
    <w:rsid w:val="00620C8D"/>
    <w:pPr>
      <w:jc w:val="both"/>
    </w:pPr>
  </w:style>
  <w:style w:type="paragraph" w:styleId="List">
    <w:name w:val="List"/>
    <w:basedOn w:val="Normal"/>
    <w:rsid w:val="00A608C2"/>
    <w:pPr>
      <w:ind w:left="283" w:hanging="283"/>
      <w:contextualSpacing/>
    </w:pPr>
  </w:style>
  <w:style w:type="paragraph" w:styleId="Caption">
    <w:name w:val="caption"/>
    <w:basedOn w:val="Normal"/>
    <w:next w:val="Normal"/>
    <w:unhideWhenUsed/>
    <w:qFormat/>
    <w:rsid w:val="006E14BD"/>
    <w:pPr>
      <w:spacing w:after="200"/>
    </w:pPr>
    <w:rPr>
      <w:b/>
      <w:bCs/>
      <w:color w:val="4F81BD" w:themeColor="accent1"/>
      <w:sz w:val="18"/>
      <w:szCs w:val="18"/>
    </w:rPr>
  </w:style>
  <w:style w:type="paragraph" w:customStyle="1" w:styleId="Verzeichnis">
    <w:name w:val="Verzeichnis"/>
    <w:basedOn w:val="Normal"/>
    <w:qFormat/>
    <w:pPr>
      <w:suppressLineNumbers/>
    </w:pPr>
    <w:rPr>
      <w:rFonts w:cs="Droid Sans Devanagari"/>
    </w:rPr>
  </w:style>
  <w:style w:type="paragraph" w:customStyle="1" w:styleId="Kopf-undFuzeile">
    <w:name w:val="Kopf- und Fußzeile"/>
    <w:basedOn w:val="Normal"/>
    <w:qFormat/>
  </w:style>
  <w:style w:type="paragraph" w:styleId="Header">
    <w:name w:val="header"/>
    <w:basedOn w:val="Normal"/>
    <w:link w:val="HeaderChar"/>
    <w:rsid w:val="00620C8D"/>
    <w:pPr>
      <w:tabs>
        <w:tab w:val="center" w:pos="4536"/>
        <w:tab w:val="right" w:pos="9072"/>
      </w:tabs>
    </w:pPr>
  </w:style>
  <w:style w:type="paragraph" w:styleId="BodyTextIndent">
    <w:name w:val="Body Text Indent"/>
    <w:basedOn w:val="Normal"/>
    <w:rsid w:val="00620C8D"/>
    <w:pPr>
      <w:spacing w:line="480" w:lineRule="auto"/>
      <w:ind w:left="2124" w:hanging="2124"/>
      <w:jc w:val="both"/>
    </w:pPr>
  </w:style>
  <w:style w:type="paragraph" w:styleId="BodyText2">
    <w:name w:val="Body Text 2"/>
    <w:basedOn w:val="Normal"/>
    <w:qFormat/>
    <w:rsid w:val="00620C8D"/>
    <w:pPr>
      <w:spacing w:line="480" w:lineRule="auto"/>
      <w:jc w:val="both"/>
    </w:pPr>
    <w:rPr>
      <w:u w:val="single"/>
    </w:rPr>
  </w:style>
  <w:style w:type="paragraph" w:styleId="Footer">
    <w:name w:val="footer"/>
    <w:basedOn w:val="Normal"/>
    <w:rsid w:val="00620C8D"/>
    <w:pPr>
      <w:tabs>
        <w:tab w:val="center" w:pos="4536"/>
        <w:tab w:val="right" w:pos="9072"/>
      </w:tabs>
    </w:pPr>
  </w:style>
  <w:style w:type="paragraph" w:styleId="FootnoteText">
    <w:name w:val="footnote text"/>
    <w:aliases w:val="Fußnote"/>
    <w:basedOn w:val="Normal"/>
    <w:link w:val="FootnoteTextChar"/>
    <w:rsid w:val="00620C8D"/>
    <w:rPr>
      <w:szCs w:val="20"/>
    </w:rPr>
  </w:style>
  <w:style w:type="paragraph" w:styleId="ListBullet">
    <w:name w:val="List Bullet"/>
    <w:basedOn w:val="Normal"/>
    <w:autoRedefine/>
    <w:qFormat/>
    <w:rsid w:val="00620C8D"/>
    <w:pPr>
      <w:numPr>
        <w:numId w:val="1"/>
      </w:numPr>
    </w:pPr>
  </w:style>
  <w:style w:type="paragraph" w:styleId="PlainText">
    <w:name w:val="Plain Text"/>
    <w:basedOn w:val="Normal"/>
    <w:qFormat/>
    <w:rsid w:val="00620C8D"/>
    <w:pPr>
      <w:jc w:val="both"/>
    </w:pPr>
    <w:rPr>
      <w:rFonts w:ascii="Courier New" w:hAnsi="Courier New"/>
      <w:szCs w:val="20"/>
      <w:lang w:val="de-DE"/>
    </w:rPr>
  </w:style>
  <w:style w:type="paragraph" w:styleId="Date">
    <w:name w:val="Date"/>
    <w:basedOn w:val="Normal"/>
    <w:next w:val="Normal"/>
    <w:link w:val="DateChar"/>
    <w:qFormat/>
    <w:rsid w:val="00A608C2"/>
  </w:style>
  <w:style w:type="paragraph" w:styleId="EndnoteText">
    <w:name w:val="endnote text"/>
    <w:basedOn w:val="Normal"/>
    <w:link w:val="EndnoteTextChar"/>
    <w:semiHidden/>
    <w:unhideWhenUsed/>
    <w:rsid w:val="002F0F99"/>
    <w:rPr>
      <w:szCs w:val="20"/>
    </w:rPr>
  </w:style>
  <w:style w:type="paragraph" w:styleId="IndexHeading">
    <w:name w:val="index heading"/>
    <w:basedOn w:val="berschrift"/>
  </w:style>
  <w:style w:type="paragraph" w:styleId="TOCHeading">
    <w:name w:val="TOC Heading"/>
    <w:basedOn w:val="Heading1"/>
    <w:next w:val="Normal"/>
    <w:uiPriority w:val="39"/>
    <w:unhideWhenUsed/>
    <w:qFormat/>
    <w:rsid w:val="00201263"/>
    <w:pPr>
      <w:keepLines/>
      <w:spacing w:before="240" w:line="259" w:lineRule="auto"/>
      <w:jc w:val="left"/>
      <w:outlineLvl w:val="9"/>
    </w:pPr>
    <w:rPr>
      <w:rFonts w:asciiTheme="majorHAnsi" w:eastAsiaTheme="majorEastAsia" w:hAnsiTheme="majorHAnsi" w:cstheme="majorBidi"/>
      <w:b w:val="0"/>
      <w:color w:val="365F91" w:themeColor="accent1" w:themeShade="BF"/>
      <w:sz w:val="32"/>
      <w:szCs w:val="32"/>
      <w:lang w:val="de-AT" w:eastAsia="de-AT"/>
    </w:rPr>
  </w:style>
  <w:style w:type="paragraph" w:styleId="TOC1">
    <w:name w:val="toc 1"/>
    <w:basedOn w:val="Normal"/>
    <w:next w:val="Normal"/>
    <w:autoRedefine/>
    <w:uiPriority w:val="39"/>
    <w:unhideWhenUsed/>
    <w:rsid w:val="00201263"/>
    <w:pPr>
      <w:spacing w:after="100"/>
    </w:pPr>
  </w:style>
  <w:style w:type="paragraph" w:styleId="TOC2">
    <w:name w:val="toc 2"/>
    <w:basedOn w:val="Normal"/>
    <w:next w:val="Normal"/>
    <w:autoRedefine/>
    <w:uiPriority w:val="39"/>
    <w:unhideWhenUsed/>
    <w:rsid w:val="00201263"/>
    <w:pPr>
      <w:spacing w:after="100"/>
      <w:ind w:left="220"/>
    </w:pPr>
  </w:style>
  <w:style w:type="paragraph" w:styleId="BalloonText">
    <w:name w:val="Balloon Text"/>
    <w:basedOn w:val="Normal"/>
    <w:link w:val="BalloonTextChar"/>
    <w:semiHidden/>
    <w:unhideWhenUsed/>
    <w:qFormat/>
    <w:rsid w:val="00201263"/>
    <w:pPr>
      <w:spacing w:line="240" w:lineRule="auto"/>
    </w:pPr>
    <w:rPr>
      <w:rFonts w:ascii="Segoe UI" w:hAnsi="Segoe UI" w:cs="Segoe UI"/>
      <w:sz w:val="18"/>
      <w:szCs w:val="18"/>
    </w:rPr>
  </w:style>
  <w:style w:type="paragraph" w:styleId="ListParagraph">
    <w:name w:val="List Paragraph"/>
    <w:basedOn w:val="Normal"/>
    <w:uiPriority w:val="34"/>
    <w:qFormat/>
    <w:rsid w:val="00922195"/>
    <w:pPr>
      <w:ind w:left="720"/>
      <w:contextualSpacing/>
    </w:pPr>
  </w:style>
  <w:style w:type="paragraph" w:customStyle="1" w:styleId="paragraph">
    <w:name w:val="paragraph"/>
    <w:basedOn w:val="Normal"/>
    <w:qFormat/>
    <w:rsid w:val="009A1B58"/>
    <w:pPr>
      <w:spacing w:beforeAutospacing="1" w:afterAutospacing="1" w:line="240" w:lineRule="auto"/>
    </w:pPr>
    <w:rPr>
      <w:sz w:val="24"/>
      <w:lang w:val="de-AT" w:eastAsia="de-AT"/>
    </w:rPr>
  </w:style>
  <w:style w:type="paragraph" w:styleId="CommentText">
    <w:name w:val="annotation text"/>
    <w:basedOn w:val="Normal"/>
    <w:link w:val="CommentTextChar"/>
    <w:semiHidden/>
    <w:unhideWhenUsed/>
    <w:qFormat/>
    <w:rsid w:val="009776E0"/>
    <w:pPr>
      <w:spacing w:line="240" w:lineRule="auto"/>
    </w:pPr>
    <w:rPr>
      <w:sz w:val="20"/>
      <w:szCs w:val="20"/>
    </w:rPr>
  </w:style>
  <w:style w:type="paragraph" w:styleId="CommentSubject">
    <w:name w:val="annotation subject"/>
    <w:basedOn w:val="CommentText"/>
    <w:next w:val="CommentText"/>
    <w:link w:val="CommentSubjectChar"/>
    <w:semiHidden/>
    <w:unhideWhenUsed/>
    <w:qFormat/>
    <w:rsid w:val="009776E0"/>
    <w:rPr>
      <w:b/>
      <w:bCs/>
    </w:rPr>
  </w:style>
  <w:style w:type="paragraph" w:customStyle="1" w:styleId="Rahmeninhalt">
    <w:name w:val="Rahmeninhalt"/>
    <w:basedOn w:val="Normal"/>
    <w:qFormat/>
  </w:style>
  <w:style w:type="table" w:styleId="TableGrid">
    <w:name w:val="Table Grid"/>
    <w:basedOn w:val="TableNormal"/>
    <w:rsid w:val="001C18E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qFormat/>
    <w:rsid w:val="00407D5F"/>
    <w:rPr>
      <w:vertAlign w:val="superscript"/>
    </w:rPr>
  </w:style>
  <w:style w:type="character" w:customStyle="1" w:styleId="Funotenanker">
    <w:name w:val="Fußnotenanker"/>
    <w:rsid w:val="00F0080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5.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eader" Target="header7.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ar.wikipedia.org/wiki/%D8%B3%D8%B9%D9%84%D9%88%D8%A9" TargetMode="External"/><Relationship Id="rId14" Type="http://schemas.openxmlformats.org/officeDocument/2006/relationships/header" Target="header6.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77CFF5-A78B-470D-882A-FA065C338D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4</Pages>
  <Words>49927</Words>
  <Characters>314547</Characters>
  <Application>Microsoft Office Word</Application>
  <DocSecurity>0</DocSecurity>
  <Lines>2621</Lines>
  <Paragraphs>727</Paragraphs>
  <ScaleCrop>false</ScaleCrop>
  <Company>Institut für Orientalistik der Universität Wien</Company>
  <LinksUpToDate>false</LinksUpToDate>
  <CharactersWithSpaces>363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ephan Procházka</dc:title>
  <dc:subject/>
  <dc:creator>Stephan Prochazka</dc:creator>
  <dc:description/>
  <cp:lastModifiedBy>StudentIn</cp:lastModifiedBy>
  <cp:revision>248</cp:revision>
  <cp:lastPrinted>2003-02-11T10:31:00Z</cp:lastPrinted>
  <dcterms:created xsi:type="dcterms:W3CDTF">2023-11-27T10:45:00Z</dcterms:created>
  <dcterms:modified xsi:type="dcterms:W3CDTF">2024-01-16T12:49:00Z</dcterms:modified>
  <dc:language>de-AT</dc:language>
</cp:coreProperties>
</file>